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BC28C" w14:textId="77777777" w:rsidR="00083A71" w:rsidRDefault="00083A71" w:rsidP="00083A71">
      <w:pPr>
        <w:jc w:val="center"/>
      </w:pPr>
    </w:p>
    <w:p w14:paraId="19B362A2" w14:textId="77777777" w:rsidR="00083A71" w:rsidRDefault="00083A71" w:rsidP="00083A71">
      <w:pPr>
        <w:jc w:val="center"/>
      </w:pPr>
      <w:r>
        <w:rPr>
          <w:noProof/>
          <w:lang w:val="en-US" w:eastAsia="en-US"/>
        </w:rPr>
        <w:drawing>
          <wp:inline distT="0" distB="0" distL="0" distR="0" wp14:anchorId="67951634" wp14:editId="5D81BB9B">
            <wp:extent cx="3168713" cy="960163"/>
            <wp:effectExtent l="0" t="0" r="0" b="0"/>
            <wp:docPr id="4" name="Picture 4" descr="A purple text on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urple text on a black background&#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10776" cy="972909"/>
                    </a:xfrm>
                    <a:prstGeom prst="rect">
                      <a:avLst/>
                    </a:prstGeom>
                  </pic:spPr>
                </pic:pic>
              </a:graphicData>
            </a:graphic>
          </wp:inline>
        </w:drawing>
      </w:r>
    </w:p>
    <w:p w14:paraId="11DB9860" w14:textId="77777777" w:rsidR="00083A71" w:rsidRDefault="00083A71" w:rsidP="00083A71">
      <w:pPr>
        <w:jc w:val="center"/>
        <w:rPr>
          <w:b/>
          <w:bCs/>
          <w:sz w:val="28"/>
          <w:szCs w:val="28"/>
        </w:rPr>
      </w:pPr>
    </w:p>
    <w:p w14:paraId="30716535" w14:textId="77777777" w:rsidR="00083A71" w:rsidRPr="00C864C8" w:rsidRDefault="00083A71" w:rsidP="00083A71">
      <w:pPr>
        <w:jc w:val="center"/>
        <w:rPr>
          <w:b/>
          <w:bCs/>
          <w:sz w:val="28"/>
          <w:szCs w:val="28"/>
        </w:rPr>
      </w:pPr>
    </w:p>
    <w:p w14:paraId="09445CED" w14:textId="77777777" w:rsidR="00083A71" w:rsidRPr="00237EB4" w:rsidRDefault="00083A71" w:rsidP="00083A71">
      <w:pPr>
        <w:jc w:val="center"/>
        <w:rPr>
          <w:b/>
          <w:bCs/>
          <w:sz w:val="36"/>
          <w:szCs w:val="36"/>
        </w:rPr>
      </w:pPr>
      <w:r w:rsidRPr="00237EB4">
        <w:rPr>
          <w:b/>
          <w:bCs/>
          <w:sz w:val="36"/>
          <w:szCs w:val="36"/>
        </w:rPr>
        <w:t>Manipulating stomatal density in the C</w:t>
      </w:r>
      <w:r w:rsidRPr="00237EB4">
        <w:rPr>
          <w:b/>
          <w:bCs/>
          <w:sz w:val="36"/>
          <w:szCs w:val="36"/>
          <w:vertAlign w:val="subscript"/>
        </w:rPr>
        <w:t xml:space="preserve">4 </w:t>
      </w:r>
      <w:r w:rsidRPr="00237EB4">
        <w:rPr>
          <w:b/>
          <w:bCs/>
          <w:sz w:val="36"/>
          <w:szCs w:val="36"/>
        </w:rPr>
        <w:t xml:space="preserve">crop </w:t>
      </w:r>
      <w:r w:rsidRPr="00237EB4">
        <w:rPr>
          <w:b/>
          <w:bCs/>
          <w:i/>
          <w:iCs/>
          <w:sz w:val="36"/>
          <w:szCs w:val="36"/>
        </w:rPr>
        <w:t>Zea mays</w:t>
      </w:r>
      <w:r w:rsidRPr="00237EB4">
        <w:rPr>
          <w:b/>
          <w:bCs/>
          <w:sz w:val="36"/>
          <w:szCs w:val="36"/>
        </w:rPr>
        <w:t>; in a</w:t>
      </w:r>
      <w:r w:rsidRPr="00237EB4">
        <w:rPr>
          <w:b/>
          <w:bCs/>
          <w:i/>
          <w:iCs/>
          <w:sz w:val="36"/>
          <w:szCs w:val="36"/>
        </w:rPr>
        <w:t xml:space="preserve"> </w:t>
      </w:r>
      <w:r w:rsidRPr="00237EB4">
        <w:rPr>
          <w:b/>
          <w:bCs/>
          <w:sz w:val="36"/>
          <w:szCs w:val="36"/>
        </w:rPr>
        <w:t>background of low photorespiration</w:t>
      </w:r>
    </w:p>
    <w:p w14:paraId="1EADAC31" w14:textId="77777777" w:rsidR="00083A71" w:rsidRPr="00237EB4" w:rsidRDefault="00083A71" w:rsidP="00083A71">
      <w:pPr>
        <w:jc w:val="center"/>
        <w:rPr>
          <w:sz w:val="24"/>
          <w:szCs w:val="24"/>
        </w:rPr>
      </w:pPr>
    </w:p>
    <w:p w14:paraId="07B3A135" w14:textId="77777777" w:rsidR="00083A71" w:rsidRPr="00237EB4" w:rsidRDefault="00083A71" w:rsidP="00083A71">
      <w:pPr>
        <w:jc w:val="center"/>
        <w:rPr>
          <w:sz w:val="24"/>
          <w:szCs w:val="24"/>
        </w:rPr>
      </w:pPr>
    </w:p>
    <w:p w14:paraId="113C13B9" w14:textId="77777777" w:rsidR="00083A71" w:rsidRPr="00237EB4" w:rsidRDefault="00083A71" w:rsidP="00083A71">
      <w:pPr>
        <w:jc w:val="center"/>
        <w:rPr>
          <w:sz w:val="24"/>
          <w:szCs w:val="24"/>
        </w:rPr>
      </w:pPr>
      <w:r w:rsidRPr="00237EB4">
        <w:rPr>
          <w:sz w:val="24"/>
          <w:szCs w:val="24"/>
        </w:rPr>
        <w:t>by</w:t>
      </w:r>
    </w:p>
    <w:p w14:paraId="48CD4CCA" w14:textId="77777777" w:rsidR="00083A71" w:rsidRPr="00237EB4" w:rsidRDefault="00083A71" w:rsidP="00083A71">
      <w:pPr>
        <w:jc w:val="center"/>
        <w:rPr>
          <w:b/>
          <w:bCs/>
          <w:sz w:val="40"/>
          <w:szCs w:val="40"/>
        </w:rPr>
      </w:pPr>
      <w:r w:rsidRPr="00237EB4">
        <w:rPr>
          <w:b/>
          <w:bCs/>
          <w:sz w:val="36"/>
          <w:szCs w:val="36"/>
        </w:rPr>
        <w:t>Emily Louise Harrison</w:t>
      </w:r>
    </w:p>
    <w:p w14:paraId="0707BE26" w14:textId="77777777" w:rsidR="00083A71" w:rsidRPr="00237EB4" w:rsidRDefault="00083A71" w:rsidP="00083A71">
      <w:pPr>
        <w:jc w:val="center"/>
        <w:rPr>
          <w:b/>
          <w:bCs/>
          <w:sz w:val="32"/>
          <w:szCs w:val="32"/>
        </w:rPr>
      </w:pPr>
    </w:p>
    <w:p w14:paraId="4F166656" w14:textId="77777777" w:rsidR="00083A71" w:rsidRPr="00237EB4" w:rsidRDefault="00083A71" w:rsidP="00083A71">
      <w:pPr>
        <w:jc w:val="center"/>
        <w:rPr>
          <w:sz w:val="24"/>
          <w:szCs w:val="24"/>
        </w:rPr>
      </w:pPr>
    </w:p>
    <w:p w14:paraId="2960C35E" w14:textId="77777777" w:rsidR="00083A71" w:rsidRPr="00237EB4" w:rsidRDefault="00083A71" w:rsidP="00083A71">
      <w:pPr>
        <w:jc w:val="center"/>
        <w:rPr>
          <w:sz w:val="24"/>
          <w:szCs w:val="24"/>
        </w:rPr>
      </w:pPr>
      <w:r w:rsidRPr="00237EB4">
        <w:rPr>
          <w:sz w:val="24"/>
          <w:szCs w:val="24"/>
        </w:rPr>
        <w:t xml:space="preserve">A thesis submitted in partial fulfilment of the requirements for the degree of </w:t>
      </w:r>
      <w:r w:rsidRPr="00237EB4">
        <w:rPr>
          <w:sz w:val="24"/>
          <w:szCs w:val="24"/>
        </w:rPr>
        <w:br/>
        <w:t>Doctor of Philosophy</w:t>
      </w:r>
    </w:p>
    <w:p w14:paraId="0033A3A0" w14:textId="77777777" w:rsidR="00083A71" w:rsidRPr="00237EB4" w:rsidRDefault="00083A71" w:rsidP="00083A71">
      <w:pPr>
        <w:jc w:val="center"/>
        <w:rPr>
          <w:sz w:val="24"/>
          <w:szCs w:val="24"/>
        </w:rPr>
      </w:pPr>
    </w:p>
    <w:p w14:paraId="5818E69F" w14:textId="77777777" w:rsidR="00083A71" w:rsidRPr="00237EB4" w:rsidRDefault="00083A71" w:rsidP="00083A71">
      <w:pPr>
        <w:jc w:val="center"/>
        <w:rPr>
          <w:sz w:val="24"/>
          <w:szCs w:val="24"/>
        </w:rPr>
      </w:pPr>
    </w:p>
    <w:p w14:paraId="4E545620" w14:textId="77777777" w:rsidR="00083A71" w:rsidRPr="00237EB4" w:rsidRDefault="00083A71" w:rsidP="00083A71">
      <w:pPr>
        <w:jc w:val="center"/>
        <w:rPr>
          <w:sz w:val="24"/>
          <w:szCs w:val="24"/>
        </w:rPr>
      </w:pPr>
      <w:r w:rsidRPr="00237EB4">
        <w:rPr>
          <w:sz w:val="24"/>
          <w:szCs w:val="24"/>
        </w:rPr>
        <w:t>School of Biosciences, Faculty of Science</w:t>
      </w:r>
    </w:p>
    <w:p w14:paraId="1478F53A" w14:textId="77777777" w:rsidR="00083A71" w:rsidRPr="00237EB4" w:rsidRDefault="00083A71" w:rsidP="00083A71">
      <w:pPr>
        <w:jc w:val="center"/>
        <w:rPr>
          <w:sz w:val="24"/>
          <w:szCs w:val="24"/>
        </w:rPr>
      </w:pPr>
      <w:r w:rsidRPr="00237EB4">
        <w:rPr>
          <w:sz w:val="24"/>
          <w:szCs w:val="24"/>
        </w:rPr>
        <w:t>The University of Sheffield</w:t>
      </w:r>
    </w:p>
    <w:p w14:paraId="7F645F40" w14:textId="77777777" w:rsidR="00083A71" w:rsidRPr="00237EB4" w:rsidRDefault="00083A71" w:rsidP="00083A71">
      <w:pPr>
        <w:jc w:val="center"/>
        <w:rPr>
          <w:sz w:val="24"/>
          <w:szCs w:val="24"/>
        </w:rPr>
      </w:pPr>
    </w:p>
    <w:p w14:paraId="48A70865" w14:textId="77777777" w:rsidR="00083A71" w:rsidRPr="00237EB4" w:rsidRDefault="00083A71" w:rsidP="00083A71">
      <w:pPr>
        <w:jc w:val="center"/>
        <w:rPr>
          <w:sz w:val="24"/>
          <w:szCs w:val="24"/>
        </w:rPr>
        <w:sectPr w:rsidR="00083A71" w:rsidRPr="00237EB4" w:rsidSect="009D3DC9">
          <w:headerReference w:type="default" r:id="rId9"/>
          <w:footerReference w:type="even" r:id="rId10"/>
          <w:pgSz w:w="11906" w:h="16838"/>
          <w:pgMar w:top="1440" w:right="1440" w:bottom="1440" w:left="1440" w:header="709" w:footer="709" w:gutter="0"/>
          <w:pgNumType w:start="0"/>
          <w:cols w:space="708"/>
          <w:docGrid w:linePitch="360"/>
        </w:sectPr>
      </w:pPr>
      <w:r w:rsidRPr="00237EB4">
        <w:rPr>
          <w:sz w:val="24"/>
          <w:szCs w:val="24"/>
        </w:rPr>
        <w:t>April 2023</w:t>
      </w:r>
    </w:p>
    <w:p w14:paraId="4AF9E521" w14:textId="77777777" w:rsidR="00083A71" w:rsidRPr="00237EB4" w:rsidRDefault="00083A71" w:rsidP="00083A71">
      <w:pPr>
        <w:pStyle w:val="Heading2"/>
      </w:pPr>
      <w:r w:rsidRPr="00237EB4">
        <w:lastRenderedPageBreak/>
        <w:t>Acknowledgements</w:t>
      </w:r>
    </w:p>
    <w:p w14:paraId="6FD8060A" w14:textId="77777777" w:rsidR="00083A71" w:rsidRPr="00237EB4" w:rsidRDefault="00083A71" w:rsidP="00083A71">
      <w:r w:rsidRPr="00237EB4">
        <w:t xml:space="preserve">First and foremost, I must thank my supervisor Professor Julie Gray for her guidance and advice throughout my PhD, whilst allowing me the freedom to pursue my own ideas and side projects (even if they didn’t end up in my thesis). I am especially grateful for how supportive Julie has been, both at work and in my personal life, and for always encouraging me to do extracurricular things, which ended up making my PhD experience so much more enriching. Additionally, I am thankful to my advisor Dr Stuart Casson for his often-thought-provoking questions and suggestions during our shared lab meetings. </w:t>
      </w:r>
    </w:p>
    <w:p w14:paraId="4D6CB2C8" w14:textId="77777777" w:rsidR="00083A71" w:rsidRPr="00237EB4" w:rsidRDefault="00083A71" w:rsidP="00083A71">
      <w:pPr>
        <w:ind w:firstLine="720"/>
      </w:pPr>
      <w:r w:rsidRPr="00237EB4">
        <w:t xml:space="preserve">I would like to extend my gratitude to BBSRC (Biotechnology and Biological Sciences Research Council) for funding my research and to my ICASE partner, </w:t>
      </w:r>
      <w:proofErr w:type="spellStart"/>
      <w:r w:rsidRPr="00237EB4">
        <w:t>Limagrain</w:t>
      </w:r>
      <w:proofErr w:type="spellEnd"/>
      <w:r w:rsidRPr="00237EB4">
        <w:t xml:space="preserve">, for generating the gene-edited maize lines that were analysed in this thesis. This project would not have been possible without the help and involvement of Dr Stephane Lafarge, Dr Christophe </w:t>
      </w:r>
      <w:proofErr w:type="spellStart"/>
      <w:r w:rsidRPr="00237EB4">
        <w:t>Sallaud</w:t>
      </w:r>
      <w:proofErr w:type="spellEnd"/>
      <w:r w:rsidRPr="00237EB4">
        <w:t xml:space="preserve"> and Dr Marie Javelle. Merci Beaucoup to Ingrid </w:t>
      </w:r>
      <w:proofErr w:type="spellStart"/>
      <w:r w:rsidRPr="00237EB4">
        <w:t>Doridant</w:t>
      </w:r>
      <w:proofErr w:type="spellEnd"/>
      <w:r w:rsidRPr="00237EB4">
        <w:t xml:space="preserve"> and Celestine </w:t>
      </w:r>
      <w:proofErr w:type="spellStart"/>
      <w:r w:rsidRPr="00237EB4">
        <w:t>Foussard</w:t>
      </w:r>
      <w:proofErr w:type="spellEnd"/>
      <w:r w:rsidRPr="00237EB4">
        <w:t xml:space="preserve"> for their assistance in the glasshouse during my placement at </w:t>
      </w:r>
      <w:proofErr w:type="spellStart"/>
      <w:r w:rsidRPr="00237EB4">
        <w:t>Limagrain</w:t>
      </w:r>
      <w:proofErr w:type="spellEnd"/>
      <w:r w:rsidRPr="00237EB4">
        <w:t>, and to all for being so welcoming during my visit to France.</w:t>
      </w:r>
    </w:p>
    <w:p w14:paraId="5E1373F4" w14:textId="77777777" w:rsidR="00083A71" w:rsidRPr="00237EB4" w:rsidRDefault="00083A71" w:rsidP="00083A71">
      <w:pPr>
        <w:ind w:firstLine="720"/>
      </w:pPr>
      <w:r w:rsidRPr="00237EB4">
        <w:t xml:space="preserve">I would like to say a big thank you to the Gray and Casson group, both past and present, who have been a joy to work alongside, bounce ideas off and play shuffleboard with. An honourable mention goes to Dr Bobby Caine, who first introduced me to the world of molecular biology; thank you for teaching me so much and for the many memories over the years (work trips to South-East Asia and countless boardgame nights). I am also very grateful to Dr Nick </w:t>
      </w:r>
      <w:proofErr w:type="spellStart"/>
      <w:r w:rsidRPr="00237EB4">
        <w:t>Zoulias</w:t>
      </w:r>
      <w:proofErr w:type="spellEnd"/>
      <w:r w:rsidRPr="00237EB4">
        <w:t xml:space="preserve"> for being incredibly patient with my many cloning questions, and for making those strange post-lockdown lab shifts much more enjoyable. Thanks also go to Miles Bate-Weldon for assistance with late night measurements, and to the Annexe staff who are continually helping me with my growth room requests.</w:t>
      </w:r>
    </w:p>
    <w:p w14:paraId="2B54348E" w14:textId="77777777" w:rsidR="00083A71" w:rsidRPr="00237EB4" w:rsidRDefault="00083A71" w:rsidP="00083A71">
      <w:r w:rsidRPr="00237EB4">
        <w:tab/>
        <w:t xml:space="preserve">It has been a pleasure to get to know the other PhD students across the department. A special thanks to Dr Tommy </w:t>
      </w:r>
      <w:proofErr w:type="spellStart"/>
      <w:r w:rsidRPr="00237EB4">
        <w:t>Emrich</w:t>
      </w:r>
      <w:proofErr w:type="spellEnd"/>
      <w:r w:rsidRPr="00237EB4">
        <w:t xml:space="preserve">-Mills, Dr Holly Sutherland, Federica </w:t>
      </w:r>
      <w:proofErr w:type="spellStart"/>
      <w:proofErr w:type="gramStart"/>
      <w:r w:rsidRPr="00237EB4">
        <w:t>Pastorelli</w:t>
      </w:r>
      <w:proofErr w:type="spellEnd"/>
      <w:proofErr w:type="gramEnd"/>
      <w:r w:rsidRPr="00237EB4">
        <w:t xml:space="preserve"> and Pete Daniels for joining me in the Young Entrepreneurs Scheme competition, and for always providing a friendly face in the corridors. </w:t>
      </w:r>
    </w:p>
    <w:p w14:paraId="5870E80D" w14:textId="77777777" w:rsidR="00083A71" w:rsidRPr="00237EB4" w:rsidRDefault="00083A71" w:rsidP="00083A71">
      <w:pPr>
        <w:ind w:firstLine="720"/>
      </w:pPr>
      <w:r w:rsidRPr="00237EB4">
        <w:t xml:space="preserve">Outside of university, I am forever grateful for the endless love and support I receive from my parents, sisters, and grandparents, even if they still don’t really know what I am researching. I’m also very lucky to have so many kind and wonderful friends; there’s too many to list here, but a shout out to Kelly, </w:t>
      </w:r>
      <w:proofErr w:type="spellStart"/>
      <w:r w:rsidRPr="00237EB4">
        <w:t>Livvy</w:t>
      </w:r>
      <w:proofErr w:type="spellEnd"/>
      <w:r w:rsidRPr="00237EB4">
        <w:t xml:space="preserve"> and Jack for always being my biggest cheerleaders in life.</w:t>
      </w:r>
    </w:p>
    <w:p w14:paraId="7E832AF6" w14:textId="77777777" w:rsidR="00083A71" w:rsidRPr="00237EB4" w:rsidRDefault="00083A71" w:rsidP="00083A71">
      <w:pPr>
        <w:ind w:firstLine="720"/>
      </w:pPr>
      <w:r w:rsidRPr="00237EB4">
        <w:lastRenderedPageBreak/>
        <w:t>Finally, to my partner Chris, who has been by my side throughout my PhD, and provided me with invaluable advice on experiments, writing, presentations, and academia in general. Thank you for being the incredibly caring person you are and for always offering your help without complaining (</w:t>
      </w:r>
      <w:proofErr w:type="gramStart"/>
      <w:r w:rsidRPr="00237EB4">
        <w:t>much..</w:t>
      </w:r>
      <w:proofErr w:type="gramEnd"/>
      <w:r w:rsidRPr="00237EB4">
        <w:t xml:space="preserve">). Just one example being Chris’ fairly regular “meals on wheels” service, </w:t>
      </w:r>
      <w:proofErr w:type="gramStart"/>
      <w:r w:rsidRPr="00237EB4">
        <w:t>i.e.</w:t>
      </w:r>
      <w:proofErr w:type="gramEnd"/>
      <w:r w:rsidRPr="00237EB4">
        <w:t xml:space="preserve"> dinner drop-offs to the university when I was working late. I’m not sure I would have gotten through the emotional struggle of thesis writing without your encouragement putting me back on track when stress levels were very high. </w:t>
      </w:r>
    </w:p>
    <w:p w14:paraId="09142352" w14:textId="77777777" w:rsidR="00083A71" w:rsidRPr="00237EB4" w:rsidRDefault="00083A71" w:rsidP="00083A71">
      <w:pPr>
        <w:ind w:firstLine="720"/>
      </w:pPr>
      <w:r w:rsidRPr="00237EB4">
        <w:t>Last, but by no means least, I couldn’t write an acknowledgments page without mentioning my doggo Zeus, who is quite simply, the best.</w:t>
      </w:r>
    </w:p>
    <w:p w14:paraId="649BAF51" w14:textId="77777777" w:rsidR="00083A71" w:rsidRPr="00237EB4" w:rsidRDefault="00083A71" w:rsidP="00083A71"/>
    <w:p w14:paraId="43A1AEE9" w14:textId="77777777" w:rsidR="00083A71" w:rsidRPr="00237EB4" w:rsidRDefault="00083A71" w:rsidP="00083A71"/>
    <w:p w14:paraId="2CBFFD7B" w14:textId="77777777" w:rsidR="00083A71" w:rsidRPr="00237EB4" w:rsidRDefault="00083A71" w:rsidP="00083A71"/>
    <w:p w14:paraId="5C6C338B" w14:textId="77777777" w:rsidR="00083A71" w:rsidRPr="00237EB4" w:rsidRDefault="00083A71" w:rsidP="00083A71"/>
    <w:p w14:paraId="3E024FDC" w14:textId="77777777" w:rsidR="00083A71" w:rsidRPr="00237EB4" w:rsidRDefault="00083A71" w:rsidP="00083A71">
      <w:pPr>
        <w:spacing w:line="259" w:lineRule="auto"/>
        <w:jc w:val="left"/>
      </w:pPr>
      <w:r w:rsidRPr="00237EB4">
        <w:br w:type="page"/>
      </w:r>
    </w:p>
    <w:p w14:paraId="79BE8821" w14:textId="77777777" w:rsidR="00083A71" w:rsidRPr="00237EB4" w:rsidRDefault="00083A71" w:rsidP="00083A71">
      <w:pPr>
        <w:pStyle w:val="Heading2"/>
      </w:pPr>
      <w:bookmarkStart w:id="0" w:name="_Hlk139270082"/>
      <w:r w:rsidRPr="00237EB4">
        <w:lastRenderedPageBreak/>
        <w:t>Abstract</w:t>
      </w:r>
    </w:p>
    <w:p w14:paraId="1D7958B2" w14:textId="77777777" w:rsidR="00083A71" w:rsidRPr="00237EB4" w:rsidRDefault="00083A71" w:rsidP="00083A71">
      <w:pPr>
        <w:rPr>
          <w:vertAlign w:val="subscript"/>
        </w:rPr>
      </w:pPr>
      <w:r w:rsidRPr="00237EB4">
        <w:t>As climate change intensifies, there is a growing demand for crops that require less water and can withstand the increasing frequency and intensity of droughts. One possible solution involves engineering the number of stomata that develop on the leaf epidermis to limit plant water loss. By manipulating the expression of the Epidermal Patterning Factor (EPF) gene family, which regulate stomatal development, water-use-efficiency and drought resistance has been improved in several C</w:t>
      </w:r>
      <w:r w:rsidRPr="00237EB4">
        <w:rPr>
          <w:vertAlign w:val="subscript"/>
        </w:rPr>
        <w:t>3</w:t>
      </w:r>
      <w:r w:rsidRPr="00237EB4">
        <w:t xml:space="preserve"> species. However, this is often accompanied by a reduction in photosynthetic carbon assimilation since stomata also facilitate the uptake of CO</w:t>
      </w:r>
      <w:r w:rsidRPr="00237EB4">
        <w:rPr>
          <w:vertAlign w:val="subscript"/>
        </w:rPr>
        <w:t>2</w:t>
      </w:r>
      <w:r w:rsidRPr="00237EB4">
        <w:t xml:space="preserve">. If we are to achieve global food security, it is paramount that improvements in crop resilience do not come at a cost to grain yield. Using several </w:t>
      </w:r>
      <w:r w:rsidRPr="00237EB4">
        <w:rPr>
          <w:i/>
          <w:iCs/>
        </w:rPr>
        <w:t>Arabidopsis thaliana</w:t>
      </w:r>
      <w:r w:rsidRPr="00237EB4">
        <w:t xml:space="preserve"> and </w:t>
      </w:r>
      <w:r w:rsidRPr="00237EB4">
        <w:rPr>
          <w:i/>
          <w:iCs/>
        </w:rPr>
        <w:t>Oryzae sativa</w:t>
      </w:r>
      <w:r w:rsidRPr="00237EB4">
        <w:t xml:space="preserve"> L. (rice) EPF mutants with a range of stomatal densities (</w:t>
      </w:r>
      <w:r w:rsidRPr="00237EB4">
        <w:rPr>
          <w:i/>
          <w:iCs/>
        </w:rPr>
        <w:t>SD</w:t>
      </w:r>
      <w:r w:rsidRPr="00237EB4">
        <w:t>), this work revealed that a significant negative relationship exists between stomatal conductance and photorespiration. When assessed under low photorespiratory conditions, mutants with fewer stomata no longer displayed significantly reduced carbon assimilation rates. This suggests that the photosynthetic penalty incurred by reducing stomatal density in C</w:t>
      </w:r>
      <w:r w:rsidRPr="00237EB4">
        <w:rPr>
          <w:vertAlign w:val="subscript"/>
        </w:rPr>
        <w:t>3</w:t>
      </w:r>
      <w:r w:rsidRPr="00237EB4">
        <w:t xml:space="preserve"> species can partly be explaining by their enhanced rates of Rubisco oxygenation. Furthermore, this work found that low-</w:t>
      </w:r>
      <w:r w:rsidRPr="00237EB4">
        <w:rPr>
          <w:i/>
          <w:iCs/>
        </w:rPr>
        <w:t xml:space="preserve">SD </w:t>
      </w:r>
      <w:r w:rsidRPr="00237EB4">
        <w:t xml:space="preserve">mutants had increased photoprotection under normal conditions, and the responses of these mechanisms to drought stress were explored. The remainder of this thesis focussed on manipulating </w:t>
      </w:r>
      <w:r w:rsidRPr="00237EB4">
        <w:rPr>
          <w:i/>
          <w:iCs/>
        </w:rPr>
        <w:t>SD</w:t>
      </w:r>
      <w:r w:rsidRPr="00237EB4">
        <w:t xml:space="preserve"> in </w:t>
      </w:r>
      <w:r w:rsidRPr="00237EB4">
        <w:rPr>
          <w:i/>
          <w:iCs/>
        </w:rPr>
        <w:t xml:space="preserve">Zea mays </w:t>
      </w:r>
      <w:r w:rsidRPr="00237EB4">
        <w:t>L. (maize); a crop species that utilises C</w:t>
      </w:r>
      <w:r w:rsidRPr="00237EB4">
        <w:rPr>
          <w:vertAlign w:val="subscript"/>
        </w:rPr>
        <w:t xml:space="preserve">4 </w:t>
      </w:r>
      <w:r w:rsidRPr="00237EB4">
        <w:t xml:space="preserve">photosynthesis and thus circumvents photorespiration. Three </w:t>
      </w:r>
      <w:r w:rsidRPr="00237EB4">
        <w:rPr>
          <w:i/>
          <w:iCs/>
        </w:rPr>
        <w:t xml:space="preserve">ZmEPFL9 </w:t>
      </w:r>
      <w:r w:rsidRPr="00237EB4">
        <w:t xml:space="preserve">paralogous genes were first identified, with one found to be the primary positive regulator of maize stomatal development. Using CRISPR/Cas9, gene-edited maize plants were generated with around 60% fewer stomata, by editing </w:t>
      </w:r>
      <w:r w:rsidRPr="00237EB4">
        <w:rPr>
          <w:i/>
          <w:iCs/>
        </w:rPr>
        <w:t>ZmEPFL9-1a</w:t>
      </w:r>
      <w:r w:rsidRPr="00237EB4">
        <w:t>, which led to a significant reduction in stomatal conductance and water consumption under well-watered conditions. These plants were able to conserve more soil water when water was restricted, allowing at least one additional day of gas exchange. Unlike the C</w:t>
      </w:r>
      <w:r w:rsidRPr="00237EB4">
        <w:rPr>
          <w:vertAlign w:val="subscript"/>
        </w:rPr>
        <w:t xml:space="preserve">3 </w:t>
      </w:r>
      <w:r w:rsidRPr="00237EB4">
        <w:t>EPF mutants analysed, most low-</w:t>
      </w:r>
      <w:r w:rsidRPr="00237EB4">
        <w:rPr>
          <w:i/>
          <w:iCs/>
        </w:rPr>
        <w:t xml:space="preserve">SD </w:t>
      </w:r>
      <w:r w:rsidRPr="00237EB4">
        <w:t>maize lines had similar photosynthetic rates to control plants under saturating light and showed no increase in photorespiration or deleterious impact on yield. Together, this work suggests that stomatal engineering may be a viable option for improving drought resistance in maize, without compromising on carbon fixation.</w:t>
      </w:r>
    </w:p>
    <w:p w14:paraId="534C5E22" w14:textId="77777777" w:rsidR="00083A71" w:rsidRPr="00237EB4" w:rsidRDefault="00083A71" w:rsidP="00083A71"/>
    <w:bookmarkEnd w:id="0"/>
    <w:p w14:paraId="33C42468" w14:textId="77777777" w:rsidR="00083A71" w:rsidRPr="00237EB4" w:rsidRDefault="00083A71" w:rsidP="00083A71">
      <w:pPr>
        <w:spacing w:line="259" w:lineRule="auto"/>
      </w:pPr>
      <w:r w:rsidRPr="00237EB4">
        <w:br w:type="page"/>
      </w:r>
    </w:p>
    <w:p w14:paraId="06B56C65" w14:textId="77777777" w:rsidR="00083A71" w:rsidRPr="00237EB4" w:rsidRDefault="00083A71" w:rsidP="00083A71">
      <w:pPr>
        <w:pStyle w:val="Heading2"/>
      </w:pPr>
      <w:r w:rsidRPr="00237EB4">
        <w:lastRenderedPageBreak/>
        <w:t>Table of Contents</w:t>
      </w:r>
    </w:p>
    <w:p w14:paraId="790C2485" w14:textId="77777777" w:rsidR="00083A71" w:rsidRPr="00237EB4" w:rsidRDefault="00083A71" w:rsidP="00083A71">
      <w:pPr>
        <w:pStyle w:val="TOC1"/>
      </w:pPr>
      <w:r w:rsidRPr="00237EB4">
        <w:t>Acknowledgements ………………………………...…………….……………………</w:t>
      </w:r>
      <w:r>
        <w:t>…</w:t>
      </w:r>
      <w:r w:rsidRPr="00237EB4">
        <w:t xml:space="preserve">…………………………..…….. </w:t>
      </w:r>
      <w:proofErr w:type="spellStart"/>
      <w:r w:rsidRPr="00237EB4">
        <w:t>i</w:t>
      </w:r>
      <w:proofErr w:type="spellEnd"/>
    </w:p>
    <w:p w14:paraId="61E20D9B" w14:textId="77777777" w:rsidR="00083A71" w:rsidRPr="00237EB4" w:rsidRDefault="00083A71" w:rsidP="00083A71">
      <w:pPr>
        <w:pStyle w:val="TOC1"/>
      </w:pPr>
      <w:r w:rsidRPr="00237EB4">
        <w:t>Abstract</w:t>
      </w:r>
      <w:proofErr w:type="gramStart"/>
      <w:r w:rsidRPr="00237EB4">
        <w:t xml:space="preserve"> ..</w:t>
      </w:r>
      <w:proofErr w:type="gramEnd"/>
      <w:r w:rsidRPr="00237EB4">
        <w:t>………………………………………………………...………………………</w:t>
      </w:r>
      <w:r>
        <w:t>...</w:t>
      </w:r>
      <w:r w:rsidRPr="00237EB4">
        <w:t>………………………………….. iii</w:t>
      </w:r>
      <w:r w:rsidRPr="00237EB4">
        <w:br/>
        <w:t>Table of Contents …………</w:t>
      </w:r>
      <w:proofErr w:type="gramStart"/>
      <w:r w:rsidRPr="00237EB4">
        <w:t>…..</w:t>
      </w:r>
      <w:proofErr w:type="gramEnd"/>
      <w:r w:rsidRPr="00237EB4">
        <w:t>………………………………………………………</w:t>
      </w:r>
      <w:r>
        <w:t>...</w:t>
      </w:r>
      <w:r w:rsidRPr="00237EB4">
        <w:t>…………………………...…….. iv</w:t>
      </w:r>
    </w:p>
    <w:p w14:paraId="3830E6EC" w14:textId="77777777" w:rsidR="00083A71" w:rsidRPr="00237EB4" w:rsidRDefault="00083A71" w:rsidP="00083A71">
      <w:pPr>
        <w:pStyle w:val="TOC1"/>
      </w:pPr>
      <w:r w:rsidRPr="00237EB4">
        <w:t>List of Tables and Figures …………….……………………………………………</w:t>
      </w:r>
      <w:proofErr w:type="gramStart"/>
      <w:r w:rsidRPr="00237EB4">
        <w:t>…</w:t>
      </w:r>
      <w:r>
        <w:t>..</w:t>
      </w:r>
      <w:proofErr w:type="gramEnd"/>
      <w:r w:rsidRPr="00237EB4">
        <w:t>…………………………….. viii</w:t>
      </w:r>
    </w:p>
    <w:p w14:paraId="4717CFFD" w14:textId="77777777" w:rsidR="00083A71" w:rsidRPr="00237EB4" w:rsidRDefault="00083A71" w:rsidP="00083A71">
      <w:pPr>
        <w:pStyle w:val="TOC1"/>
      </w:pPr>
      <w:r w:rsidRPr="00237EB4">
        <w:t>List of Abbreviations ……………………</w:t>
      </w:r>
      <w:proofErr w:type="gramStart"/>
      <w:r w:rsidRPr="00237EB4">
        <w:t>…..</w:t>
      </w:r>
      <w:proofErr w:type="gramEnd"/>
      <w:r w:rsidRPr="00237EB4">
        <w:t>…………………………………………</w:t>
      </w:r>
      <w:r>
        <w:t>..</w:t>
      </w:r>
      <w:r w:rsidRPr="00237EB4">
        <w:t>……………………………….. xi</w:t>
      </w:r>
    </w:p>
    <w:p w14:paraId="7792F818" w14:textId="77777777" w:rsidR="00083A71" w:rsidRPr="00DB430D" w:rsidRDefault="00083A71" w:rsidP="00083A71">
      <w:pPr>
        <w:pStyle w:val="TOC1"/>
        <w:rPr>
          <w:b/>
          <w:sz w:val="24"/>
          <w:szCs w:val="24"/>
        </w:rPr>
      </w:pPr>
      <w:bookmarkStart w:id="1" w:name="_Hlk156912336"/>
      <w:r w:rsidRPr="00DB430D">
        <w:rPr>
          <w:b/>
          <w:sz w:val="24"/>
          <w:szCs w:val="24"/>
        </w:rPr>
        <w:t>Chapter 1. General Introduction ………………………………...…………..…………………… 1</w:t>
      </w:r>
    </w:p>
    <w:p w14:paraId="5C44B318" w14:textId="77777777" w:rsidR="00083A71" w:rsidRDefault="00083A71" w:rsidP="00083A71">
      <w:pPr>
        <w:pStyle w:val="ListParagraph"/>
        <w:numPr>
          <w:ilvl w:val="1"/>
          <w:numId w:val="13"/>
        </w:numPr>
        <w:tabs>
          <w:tab w:val="right" w:leader="dot" w:pos="1440"/>
        </w:tabs>
        <w:spacing w:before="0" w:after="160"/>
        <w:jc w:val="left"/>
      </w:pPr>
      <w:r w:rsidRPr="00237EB4">
        <w:t>Emerging yield gap ………………………………………………</w:t>
      </w:r>
      <w:proofErr w:type="gramStart"/>
      <w:r w:rsidRPr="00237EB4">
        <w:t>…..</w:t>
      </w:r>
      <w:proofErr w:type="gramEnd"/>
      <w:r w:rsidRPr="00237EB4">
        <w:t>…</w:t>
      </w:r>
      <w:r>
        <w:t>...</w:t>
      </w:r>
      <w:r w:rsidRPr="00237EB4">
        <w:t>………………………………….. 1</w:t>
      </w:r>
    </w:p>
    <w:p w14:paraId="52977BA8" w14:textId="77777777" w:rsidR="00083A71" w:rsidRDefault="00083A71" w:rsidP="00083A71">
      <w:pPr>
        <w:pStyle w:val="ListParagraph"/>
        <w:numPr>
          <w:ilvl w:val="1"/>
          <w:numId w:val="13"/>
        </w:numPr>
        <w:tabs>
          <w:tab w:val="right" w:leader="dot" w:pos="1440"/>
        </w:tabs>
        <w:spacing w:before="0" w:after="160"/>
        <w:jc w:val="left"/>
      </w:pPr>
      <w:r>
        <w:t>Oxygenic photosynthesis …………………………………</w:t>
      </w:r>
      <w:proofErr w:type="gramStart"/>
      <w:r>
        <w:t>…..</w:t>
      </w:r>
      <w:proofErr w:type="gramEnd"/>
      <w:r>
        <w:t>…………………………………………… 3</w:t>
      </w:r>
    </w:p>
    <w:p w14:paraId="186FB101" w14:textId="77777777" w:rsidR="00083A71" w:rsidRDefault="00083A71" w:rsidP="00083A71">
      <w:pPr>
        <w:pStyle w:val="ListParagraph"/>
        <w:numPr>
          <w:ilvl w:val="2"/>
          <w:numId w:val="13"/>
        </w:numPr>
        <w:tabs>
          <w:tab w:val="right" w:leader="dot" w:pos="1276"/>
        </w:tabs>
        <w:spacing w:before="0" w:after="160"/>
        <w:jc w:val="left"/>
      </w:pPr>
      <w:r>
        <w:t>Light reactions ………………………………………………</w:t>
      </w:r>
      <w:proofErr w:type="gramStart"/>
      <w:r>
        <w:t>…..</w:t>
      </w:r>
      <w:proofErr w:type="gramEnd"/>
      <w:r>
        <w:t>……………………………….… 3</w:t>
      </w:r>
    </w:p>
    <w:p w14:paraId="0FE62618" w14:textId="77777777" w:rsidR="00083A71" w:rsidRDefault="00083A71" w:rsidP="00083A71">
      <w:pPr>
        <w:pStyle w:val="ListParagraph"/>
        <w:numPr>
          <w:ilvl w:val="2"/>
          <w:numId w:val="13"/>
        </w:numPr>
        <w:tabs>
          <w:tab w:val="right" w:leader="dot" w:pos="1701"/>
        </w:tabs>
        <w:spacing w:before="0" w:after="160"/>
        <w:jc w:val="left"/>
      </w:pPr>
      <w:r>
        <w:t>Photoprotective mechanisms …………………………</w:t>
      </w:r>
      <w:proofErr w:type="gramStart"/>
      <w:r>
        <w:t>…..</w:t>
      </w:r>
      <w:proofErr w:type="gramEnd"/>
      <w:r>
        <w:t xml:space="preserve">…………………………………. </w:t>
      </w:r>
      <w:r w:rsidR="00B57BB7">
        <w:t>6</w:t>
      </w:r>
    </w:p>
    <w:p w14:paraId="0B501913" w14:textId="77777777" w:rsidR="00083A71" w:rsidRDefault="00083A71" w:rsidP="00083A71">
      <w:pPr>
        <w:pStyle w:val="ListParagraph"/>
        <w:numPr>
          <w:ilvl w:val="2"/>
          <w:numId w:val="13"/>
        </w:numPr>
        <w:tabs>
          <w:tab w:val="right" w:leader="dot" w:pos="1701"/>
        </w:tabs>
        <w:spacing w:before="0" w:after="160"/>
        <w:jc w:val="left"/>
      </w:pPr>
      <w:r>
        <w:t>Dark reactions ………………………………………………</w:t>
      </w:r>
      <w:proofErr w:type="gramStart"/>
      <w:r>
        <w:t>…..</w:t>
      </w:r>
      <w:proofErr w:type="gramEnd"/>
      <w:r>
        <w:t xml:space="preserve">………………………………….. </w:t>
      </w:r>
      <w:r w:rsidR="00B57BB7">
        <w:t>7</w:t>
      </w:r>
    </w:p>
    <w:p w14:paraId="1ADEA3C7" w14:textId="77777777" w:rsidR="00083A71" w:rsidRDefault="00083A71" w:rsidP="00083A71">
      <w:pPr>
        <w:pStyle w:val="ListParagraph"/>
        <w:numPr>
          <w:ilvl w:val="2"/>
          <w:numId w:val="13"/>
        </w:numPr>
        <w:tabs>
          <w:tab w:val="right" w:leader="dot" w:pos="1701"/>
        </w:tabs>
        <w:spacing w:before="0" w:after="160"/>
        <w:jc w:val="left"/>
      </w:pPr>
      <w:r>
        <w:t>Photorespiration ………………………………………</w:t>
      </w:r>
      <w:proofErr w:type="gramStart"/>
      <w:r>
        <w:t>…..</w:t>
      </w:r>
      <w:proofErr w:type="gramEnd"/>
      <w:r>
        <w:t xml:space="preserve">………………………………………. </w:t>
      </w:r>
      <w:r w:rsidR="00B57BB7">
        <w:t>9</w:t>
      </w:r>
    </w:p>
    <w:p w14:paraId="6A3DD3C5" w14:textId="77777777" w:rsidR="00083A71" w:rsidRPr="00237EB4" w:rsidRDefault="00083A71" w:rsidP="00083A71">
      <w:pPr>
        <w:pStyle w:val="ListParagraph"/>
        <w:numPr>
          <w:ilvl w:val="2"/>
          <w:numId w:val="13"/>
        </w:numPr>
        <w:tabs>
          <w:tab w:val="right" w:leader="dot" w:pos="1701"/>
        </w:tabs>
        <w:spacing w:before="0" w:after="160"/>
        <w:jc w:val="left"/>
      </w:pPr>
      <w:r>
        <w:t>Rubisco biochemistry ……………………………</w:t>
      </w:r>
      <w:proofErr w:type="gramStart"/>
      <w:r>
        <w:t>…..</w:t>
      </w:r>
      <w:proofErr w:type="gramEnd"/>
      <w:r>
        <w:t>………………………………</w:t>
      </w:r>
      <w:r w:rsidR="00B57BB7">
        <w:t>.</w:t>
      </w:r>
      <w:r>
        <w:t xml:space="preserve">……….. </w:t>
      </w:r>
      <w:r w:rsidR="00B57BB7">
        <w:t>10</w:t>
      </w:r>
    </w:p>
    <w:p w14:paraId="60F21B89" w14:textId="77777777" w:rsidR="00083A71" w:rsidRPr="00237EB4" w:rsidRDefault="00083A71" w:rsidP="00083A71">
      <w:pPr>
        <w:pStyle w:val="ListParagraph"/>
        <w:numPr>
          <w:ilvl w:val="1"/>
          <w:numId w:val="13"/>
        </w:numPr>
        <w:spacing w:before="0" w:after="160"/>
        <w:jc w:val="distribute"/>
      </w:pPr>
      <w:r w:rsidRPr="00237EB4">
        <w:t xml:space="preserve">Crop production in a changing climate .…………………………………...………………………. </w:t>
      </w:r>
      <w:r>
        <w:t>1</w:t>
      </w:r>
      <w:r w:rsidR="00B57BB7">
        <w:t>1</w:t>
      </w:r>
    </w:p>
    <w:p w14:paraId="431730FC" w14:textId="77777777" w:rsidR="00083A71" w:rsidRPr="00237EB4" w:rsidRDefault="00083A71" w:rsidP="00083A71">
      <w:pPr>
        <w:pStyle w:val="ListParagraph"/>
        <w:numPr>
          <w:ilvl w:val="1"/>
          <w:numId w:val="13"/>
        </w:numPr>
        <w:spacing w:before="0" w:after="160"/>
        <w:jc w:val="distribute"/>
      </w:pPr>
      <w:r w:rsidRPr="00237EB4">
        <w:t xml:space="preserve">Impact of drought stress on plant physiology, biochemistry, and yield .……………. </w:t>
      </w:r>
      <w:r>
        <w:t>1</w:t>
      </w:r>
      <w:r w:rsidR="00B57BB7">
        <w:t>5</w:t>
      </w:r>
    </w:p>
    <w:p w14:paraId="6BBF01B2" w14:textId="77777777" w:rsidR="00083A71" w:rsidRPr="00237EB4" w:rsidRDefault="00083A71" w:rsidP="00083A71">
      <w:pPr>
        <w:pStyle w:val="ListParagraph"/>
        <w:numPr>
          <w:ilvl w:val="1"/>
          <w:numId w:val="13"/>
        </w:numPr>
        <w:spacing w:before="0" w:after="160"/>
        <w:jc w:val="distribute"/>
      </w:pPr>
      <w:r w:rsidRPr="00237EB4">
        <w:t xml:space="preserve">Stomata: the gateways to the environment ………………….…………………………………... </w:t>
      </w:r>
      <w:r w:rsidR="00B57BB7">
        <w:t>20</w:t>
      </w:r>
    </w:p>
    <w:p w14:paraId="19B0F4D0" w14:textId="77777777" w:rsidR="00083A71" w:rsidRPr="00237EB4" w:rsidRDefault="00083A71" w:rsidP="00083A71">
      <w:pPr>
        <w:pStyle w:val="ListParagraph"/>
        <w:numPr>
          <w:ilvl w:val="1"/>
          <w:numId w:val="13"/>
        </w:numPr>
        <w:spacing w:before="0" w:after="160"/>
        <w:jc w:val="distribute"/>
      </w:pPr>
      <w:r w:rsidRPr="00237EB4">
        <w:t>Stomatal development in Arabidopsis and the grasses ……</w:t>
      </w:r>
      <w:proofErr w:type="gramStart"/>
      <w:r w:rsidRPr="00237EB4">
        <w:t>…..</w:t>
      </w:r>
      <w:proofErr w:type="gramEnd"/>
      <w:r w:rsidRPr="00237EB4">
        <w:t xml:space="preserve">…………………………. </w:t>
      </w:r>
      <w:r>
        <w:t>2</w:t>
      </w:r>
      <w:r w:rsidR="00B57BB7">
        <w:t>3</w:t>
      </w:r>
    </w:p>
    <w:p w14:paraId="34AC9FD0" w14:textId="77777777" w:rsidR="00083A71" w:rsidRPr="00237EB4" w:rsidRDefault="00083A71" w:rsidP="00083A71">
      <w:pPr>
        <w:pStyle w:val="ListParagraph"/>
        <w:numPr>
          <w:ilvl w:val="1"/>
          <w:numId w:val="13"/>
        </w:numPr>
        <w:spacing w:before="0" w:after="160"/>
        <w:jc w:val="distribute"/>
      </w:pPr>
      <w:r w:rsidRPr="00237EB4">
        <w:t>Epidermal Patterning Factors ………………………………………….……………………………… 2</w:t>
      </w:r>
      <w:r w:rsidR="00B57BB7">
        <w:t>7</w:t>
      </w:r>
    </w:p>
    <w:p w14:paraId="5D7BB6A4" w14:textId="77777777" w:rsidR="00083A71" w:rsidRPr="00237EB4" w:rsidRDefault="00083A71" w:rsidP="00083A71">
      <w:pPr>
        <w:pStyle w:val="ListParagraph"/>
        <w:numPr>
          <w:ilvl w:val="1"/>
          <w:numId w:val="13"/>
        </w:numPr>
        <w:spacing w:before="0" w:after="160"/>
        <w:jc w:val="distribute"/>
      </w:pPr>
      <w:r w:rsidRPr="00237EB4">
        <w:t>Stomatal engineering for improved drought resistance ………………….………………… 2</w:t>
      </w:r>
      <w:r w:rsidR="00B57BB7">
        <w:t>9</w:t>
      </w:r>
    </w:p>
    <w:p w14:paraId="6E1AA7BD" w14:textId="77777777" w:rsidR="00083A71" w:rsidRPr="00237EB4" w:rsidRDefault="00083A71" w:rsidP="00083A71">
      <w:pPr>
        <w:pStyle w:val="ListParagraph"/>
        <w:numPr>
          <w:ilvl w:val="1"/>
          <w:numId w:val="13"/>
        </w:numPr>
        <w:spacing w:before="0" w:after="160"/>
        <w:jc w:val="distribute"/>
      </w:pPr>
      <w:r w:rsidRPr="00237EB4">
        <w:t xml:space="preserve">The influence of stomatal density on photosynthesis and future opportunities … </w:t>
      </w:r>
      <w:r w:rsidR="00B57BB7">
        <w:t>30</w:t>
      </w:r>
    </w:p>
    <w:p w14:paraId="0FA1E8A9" w14:textId="77777777" w:rsidR="00083A71" w:rsidRPr="00237EB4" w:rsidRDefault="00083A71" w:rsidP="00083A71">
      <w:pPr>
        <w:pStyle w:val="ListParagraph"/>
        <w:numPr>
          <w:ilvl w:val="1"/>
          <w:numId w:val="13"/>
        </w:numPr>
        <w:spacing w:before="0" w:after="160"/>
        <w:jc w:val="distribute"/>
      </w:pPr>
      <w:r w:rsidRPr="00237EB4">
        <w:t>Thesis aims …………………………………………………………………………</w:t>
      </w:r>
      <w:proofErr w:type="gramStart"/>
      <w:r w:rsidRPr="00237EB4">
        <w:t>…..</w:t>
      </w:r>
      <w:proofErr w:type="gramEnd"/>
      <w:r w:rsidRPr="00237EB4">
        <w:t xml:space="preserve">…………………… </w:t>
      </w:r>
      <w:r>
        <w:t>3</w:t>
      </w:r>
      <w:r w:rsidR="00B57BB7">
        <w:t>3</w:t>
      </w:r>
    </w:p>
    <w:p w14:paraId="51675D8E" w14:textId="77777777" w:rsidR="00083A71" w:rsidRPr="00237EB4" w:rsidRDefault="00083A71" w:rsidP="00083A71">
      <w:pPr>
        <w:jc w:val="distribute"/>
        <w:rPr>
          <w:b/>
          <w:bCs/>
        </w:rPr>
      </w:pPr>
      <w:r w:rsidRPr="00237EB4">
        <w:rPr>
          <w:b/>
          <w:bCs/>
          <w:sz w:val="24"/>
          <w:szCs w:val="24"/>
        </w:rPr>
        <w:t>Chapter 2. Materials and Methods ………………………………</w:t>
      </w:r>
      <w:proofErr w:type="gramStart"/>
      <w:r w:rsidRPr="00237EB4">
        <w:rPr>
          <w:b/>
          <w:bCs/>
          <w:sz w:val="24"/>
          <w:szCs w:val="24"/>
        </w:rPr>
        <w:t>…..</w:t>
      </w:r>
      <w:proofErr w:type="gramEnd"/>
      <w:r w:rsidRPr="00237EB4">
        <w:rPr>
          <w:b/>
          <w:bCs/>
          <w:sz w:val="24"/>
          <w:szCs w:val="24"/>
        </w:rPr>
        <w:t xml:space="preserve">…………………………… </w:t>
      </w:r>
      <w:r>
        <w:rPr>
          <w:b/>
          <w:bCs/>
          <w:sz w:val="24"/>
          <w:szCs w:val="24"/>
        </w:rPr>
        <w:t>3</w:t>
      </w:r>
      <w:r w:rsidR="00B57BB7">
        <w:rPr>
          <w:b/>
          <w:bCs/>
          <w:sz w:val="24"/>
          <w:szCs w:val="24"/>
        </w:rPr>
        <w:t>4</w:t>
      </w:r>
    </w:p>
    <w:p w14:paraId="057CF957" w14:textId="77777777" w:rsidR="00083A71" w:rsidRPr="00237EB4" w:rsidRDefault="00083A71" w:rsidP="00083A71">
      <w:pPr>
        <w:ind w:firstLine="142"/>
        <w:jc w:val="distribute"/>
      </w:pPr>
      <w:r w:rsidRPr="00237EB4">
        <w:t>2.1</w:t>
      </w:r>
      <w:r w:rsidRPr="00237EB4">
        <w:tab/>
        <w:t>Plant material ………………………………………………………………………</w:t>
      </w:r>
      <w:proofErr w:type="gramStart"/>
      <w:r w:rsidRPr="00237EB4">
        <w:t>…..</w:t>
      </w:r>
      <w:proofErr w:type="gramEnd"/>
      <w:r w:rsidRPr="00237EB4">
        <w:t xml:space="preserve">…………………….. </w:t>
      </w:r>
      <w:r>
        <w:t>3</w:t>
      </w:r>
      <w:r w:rsidR="00B57BB7">
        <w:t>4</w:t>
      </w:r>
      <w:r w:rsidRPr="00237EB4">
        <w:br/>
      </w:r>
      <w:r w:rsidRPr="00237EB4">
        <w:tab/>
        <w:t>2.1.1</w:t>
      </w:r>
      <w:r w:rsidRPr="00237EB4">
        <w:tab/>
      </w:r>
      <w:r w:rsidRPr="00237EB4">
        <w:rPr>
          <w:i/>
          <w:iCs/>
        </w:rPr>
        <w:t xml:space="preserve">Arabidopsis thaliana </w:t>
      </w:r>
      <w:r w:rsidRPr="00237EB4">
        <w:t xml:space="preserve">…………………………………….………………………………………... </w:t>
      </w:r>
      <w:r>
        <w:t>3</w:t>
      </w:r>
      <w:r w:rsidR="00B57BB7">
        <w:t>4</w:t>
      </w:r>
      <w:r w:rsidRPr="00237EB4">
        <w:rPr>
          <w:i/>
          <w:iCs/>
        </w:rPr>
        <w:br/>
      </w:r>
      <w:r w:rsidRPr="00237EB4">
        <w:rPr>
          <w:i/>
          <w:iCs/>
        </w:rPr>
        <w:tab/>
      </w:r>
      <w:r w:rsidRPr="00237EB4">
        <w:t>2.1.2</w:t>
      </w:r>
      <w:r w:rsidRPr="00237EB4">
        <w:tab/>
      </w:r>
      <w:r w:rsidRPr="00237EB4">
        <w:rPr>
          <w:i/>
          <w:iCs/>
        </w:rPr>
        <w:t xml:space="preserve">Oryzae sativa </w:t>
      </w:r>
      <w:r w:rsidRPr="00237EB4">
        <w:t xml:space="preserve">…………………………………………………….…………………………………... </w:t>
      </w:r>
      <w:r>
        <w:t>3</w:t>
      </w:r>
      <w:r w:rsidR="00B57BB7">
        <w:t>5</w:t>
      </w:r>
      <w:r w:rsidRPr="00237EB4">
        <w:rPr>
          <w:i/>
          <w:iCs/>
        </w:rPr>
        <w:br/>
      </w:r>
      <w:r w:rsidRPr="00237EB4">
        <w:rPr>
          <w:i/>
          <w:iCs/>
        </w:rPr>
        <w:tab/>
      </w:r>
      <w:r w:rsidRPr="00237EB4">
        <w:t>2.1.3</w:t>
      </w:r>
      <w:r w:rsidRPr="00237EB4">
        <w:tab/>
      </w:r>
      <w:r w:rsidRPr="00237EB4">
        <w:rPr>
          <w:i/>
          <w:iCs/>
        </w:rPr>
        <w:t xml:space="preserve">Zea mays </w:t>
      </w:r>
      <w:r w:rsidRPr="00237EB4">
        <w:t xml:space="preserve">………………………………………………………………….………………………….... </w:t>
      </w:r>
      <w:r>
        <w:t>3</w:t>
      </w:r>
      <w:r w:rsidR="00B57BB7">
        <w:t>5</w:t>
      </w:r>
    </w:p>
    <w:p w14:paraId="26762F89" w14:textId="77777777" w:rsidR="00083A71" w:rsidRPr="00237EB4" w:rsidRDefault="00083A71" w:rsidP="00083A71">
      <w:pPr>
        <w:ind w:firstLine="142"/>
        <w:jc w:val="distribute"/>
      </w:pPr>
      <w:r w:rsidRPr="00237EB4">
        <w:t>2.2</w:t>
      </w:r>
      <w:r w:rsidRPr="00237EB4">
        <w:tab/>
        <w:t xml:space="preserve">Plant growth …………………………………………………………………….…………………………….… </w:t>
      </w:r>
      <w:r>
        <w:t>3</w:t>
      </w:r>
      <w:r w:rsidR="00B57BB7">
        <w:t>6</w:t>
      </w:r>
      <w:r w:rsidRPr="00237EB4">
        <w:br/>
      </w:r>
      <w:r w:rsidRPr="00237EB4">
        <w:tab/>
        <w:t>2.2.1</w:t>
      </w:r>
      <w:r w:rsidRPr="00237EB4">
        <w:tab/>
      </w:r>
      <w:r w:rsidRPr="00237EB4">
        <w:rPr>
          <w:i/>
          <w:iCs/>
        </w:rPr>
        <w:t xml:space="preserve">Arabidopsis thaliana </w:t>
      </w:r>
      <w:r w:rsidRPr="00237EB4">
        <w:t xml:space="preserve">…………………………………….……………………………………...… </w:t>
      </w:r>
      <w:r>
        <w:t>3</w:t>
      </w:r>
      <w:r w:rsidR="00B57BB7">
        <w:t>6</w:t>
      </w:r>
      <w:r w:rsidRPr="00237EB4">
        <w:rPr>
          <w:i/>
          <w:iCs/>
        </w:rPr>
        <w:br/>
      </w:r>
      <w:r w:rsidRPr="00237EB4">
        <w:rPr>
          <w:i/>
          <w:iCs/>
        </w:rPr>
        <w:tab/>
      </w:r>
      <w:r w:rsidRPr="00237EB4">
        <w:t>2.2.2</w:t>
      </w:r>
      <w:r w:rsidRPr="00237EB4">
        <w:tab/>
      </w:r>
      <w:r w:rsidRPr="00237EB4">
        <w:rPr>
          <w:i/>
          <w:iCs/>
        </w:rPr>
        <w:t xml:space="preserve">Oryzae sativa </w:t>
      </w:r>
      <w:r w:rsidRPr="00237EB4">
        <w:t>……………………………………………………….……………………………...… 3</w:t>
      </w:r>
      <w:r w:rsidR="00B57BB7">
        <w:t>7</w:t>
      </w:r>
      <w:r w:rsidRPr="00237EB4">
        <w:rPr>
          <w:i/>
          <w:iCs/>
        </w:rPr>
        <w:br/>
      </w:r>
      <w:r w:rsidRPr="00237EB4">
        <w:rPr>
          <w:i/>
          <w:iCs/>
        </w:rPr>
        <w:tab/>
      </w:r>
      <w:r w:rsidRPr="00237EB4">
        <w:t>2.2.3</w:t>
      </w:r>
      <w:r w:rsidRPr="00237EB4">
        <w:tab/>
      </w:r>
      <w:r w:rsidRPr="00237EB4">
        <w:rPr>
          <w:i/>
          <w:iCs/>
        </w:rPr>
        <w:t xml:space="preserve">Zea mays </w:t>
      </w:r>
      <w:r w:rsidRPr="00237EB4">
        <w:t>………………………………………………………………………………</w:t>
      </w:r>
      <w:proofErr w:type="gramStart"/>
      <w:r w:rsidRPr="00237EB4">
        <w:t>…..</w:t>
      </w:r>
      <w:proofErr w:type="gramEnd"/>
      <w:r w:rsidRPr="00237EB4">
        <w:t>………… 3</w:t>
      </w:r>
      <w:r w:rsidR="00B57BB7">
        <w:t>7</w:t>
      </w:r>
      <w:r w:rsidRPr="00237EB4">
        <w:rPr>
          <w:i/>
          <w:iCs/>
        </w:rPr>
        <w:br/>
      </w:r>
      <w:r w:rsidRPr="00237EB4">
        <w:rPr>
          <w:i/>
          <w:iCs/>
        </w:rPr>
        <w:tab/>
      </w:r>
      <w:r w:rsidRPr="00237EB4">
        <w:rPr>
          <w:i/>
          <w:iCs/>
        </w:rPr>
        <w:tab/>
      </w:r>
      <w:r w:rsidRPr="00237EB4">
        <w:t>2.2.3.1</w:t>
      </w:r>
      <w:r w:rsidRPr="00237EB4">
        <w:tab/>
        <w:t>Controlled pollination of maize ………</w:t>
      </w:r>
      <w:proofErr w:type="gramStart"/>
      <w:r w:rsidRPr="00237EB4">
        <w:t>…..</w:t>
      </w:r>
      <w:proofErr w:type="gramEnd"/>
      <w:r w:rsidRPr="00237EB4">
        <w:t>…………………………………. 3</w:t>
      </w:r>
      <w:r w:rsidR="00B57BB7">
        <w:t>8</w:t>
      </w:r>
    </w:p>
    <w:p w14:paraId="1F0A65B3" w14:textId="77777777" w:rsidR="00083A71" w:rsidRPr="00237EB4" w:rsidRDefault="00083A71" w:rsidP="00083A71">
      <w:pPr>
        <w:ind w:firstLine="142"/>
        <w:jc w:val="distribute"/>
      </w:pPr>
      <w:r w:rsidRPr="00237EB4">
        <w:lastRenderedPageBreak/>
        <w:t>2.3</w:t>
      </w:r>
      <w:r w:rsidRPr="00237EB4">
        <w:tab/>
        <w:t>Extraction of nucleic acids and cDNA synthesis ……………….……………………………….… 3</w:t>
      </w:r>
      <w:r w:rsidR="00B57BB7">
        <w:t>9</w:t>
      </w:r>
      <w:r w:rsidRPr="00237EB4">
        <w:br/>
      </w:r>
      <w:r w:rsidRPr="00237EB4">
        <w:tab/>
        <w:t>2.3.1</w:t>
      </w:r>
      <w:r w:rsidRPr="00237EB4">
        <w:tab/>
        <w:t>Arabidopsis genomic DNA isolation …………………….…………………………………. 3</w:t>
      </w:r>
      <w:r w:rsidR="00B57BB7">
        <w:t>9</w:t>
      </w:r>
      <w:r w:rsidRPr="00237EB4">
        <w:br/>
      </w:r>
      <w:r w:rsidRPr="00237EB4">
        <w:tab/>
        <w:t>2.3.2</w:t>
      </w:r>
      <w:r w:rsidRPr="00237EB4">
        <w:tab/>
        <w:t>Maize genomic DNA isolation ……………………..……………………………………….. 3</w:t>
      </w:r>
      <w:r w:rsidR="00B57BB7">
        <w:t>9</w:t>
      </w:r>
      <w:r w:rsidRPr="00237EB4">
        <w:tab/>
        <w:t>2.3.3</w:t>
      </w:r>
      <w:r w:rsidRPr="00237EB4">
        <w:tab/>
        <w:t xml:space="preserve">Total RNA extraction and cDNA synthesis </w:t>
      </w:r>
      <w:proofErr w:type="gramStart"/>
      <w:r w:rsidRPr="00237EB4">
        <w:t>…..</w:t>
      </w:r>
      <w:proofErr w:type="gramEnd"/>
      <w:r w:rsidRPr="00237EB4">
        <w:t xml:space="preserve">………………………………………... </w:t>
      </w:r>
      <w:r w:rsidR="00B57BB7">
        <w:t>40</w:t>
      </w:r>
    </w:p>
    <w:p w14:paraId="6CEC5014" w14:textId="77777777" w:rsidR="00083A71" w:rsidRPr="00237EB4" w:rsidRDefault="00083A71" w:rsidP="00083A71">
      <w:pPr>
        <w:ind w:firstLine="142"/>
        <w:jc w:val="distribute"/>
      </w:pPr>
      <w:r w:rsidRPr="00237EB4">
        <w:t>2.4</w:t>
      </w:r>
      <w:r w:rsidRPr="00237EB4">
        <w:tab/>
        <w:t xml:space="preserve">Amplification and analysis of DNA fragments …………………………………………...……... </w:t>
      </w:r>
      <w:r w:rsidR="00B57BB7">
        <w:t>41</w:t>
      </w:r>
      <w:r w:rsidRPr="00237EB4">
        <w:br/>
      </w:r>
      <w:r w:rsidRPr="00237EB4">
        <w:tab/>
        <w:t>2.4.1</w:t>
      </w:r>
      <w:r w:rsidRPr="00237EB4">
        <w:tab/>
        <w:t xml:space="preserve">Polymerase Chain Reaction (PCR) using </w:t>
      </w:r>
      <w:proofErr w:type="spellStart"/>
      <w:r w:rsidRPr="00237EB4">
        <w:t>OneTaq</w:t>
      </w:r>
      <w:proofErr w:type="spellEnd"/>
      <w:r w:rsidRPr="00237EB4">
        <w:t xml:space="preserve"> polymerase ……………….… </w:t>
      </w:r>
      <w:r w:rsidR="00B57BB7">
        <w:t>41</w:t>
      </w:r>
      <w:r w:rsidRPr="00237EB4">
        <w:br/>
      </w:r>
      <w:r w:rsidRPr="00237EB4">
        <w:tab/>
        <w:t>2.4.2</w:t>
      </w:r>
      <w:r w:rsidRPr="00237EB4">
        <w:tab/>
        <w:t>PCR using KOD proof-reading polymerase ………………………………</w:t>
      </w:r>
      <w:proofErr w:type="gramStart"/>
      <w:r w:rsidRPr="00237EB4">
        <w:t>…..</w:t>
      </w:r>
      <w:proofErr w:type="gramEnd"/>
      <w:r w:rsidRPr="00237EB4">
        <w:t xml:space="preserve">……….… </w:t>
      </w:r>
      <w:r>
        <w:t>4</w:t>
      </w:r>
      <w:r w:rsidR="00B57BB7">
        <w:t>1</w:t>
      </w:r>
      <w:r w:rsidRPr="00237EB4">
        <w:br/>
      </w:r>
      <w:r w:rsidRPr="00237EB4">
        <w:tab/>
        <w:t>2.4.3</w:t>
      </w:r>
      <w:r w:rsidRPr="00237EB4">
        <w:tab/>
        <w:t>Agarose gel electrophoresis ……………………………………………………….……….… 4</w:t>
      </w:r>
      <w:r w:rsidR="00B57BB7">
        <w:t>1</w:t>
      </w:r>
      <w:r w:rsidRPr="00237EB4">
        <w:br/>
      </w:r>
      <w:r w:rsidRPr="00237EB4">
        <w:tab/>
        <w:t>2.4.4</w:t>
      </w:r>
      <w:r w:rsidRPr="00237EB4">
        <w:tab/>
        <w:t xml:space="preserve">Sanger sequencing …………………………………………………………………………….… </w:t>
      </w:r>
      <w:r>
        <w:t>4</w:t>
      </w:r>
      <w:r w:rsidR="00B57BB7">
        <w:t>2</w:t>
      </w:r>
    </w:p>
    <w:p w14:paraId="40C8F71E" w14:textId="77777777" w:rsidR="00083A71" w:rsidRPr="00237EB4" w:rsidRDefault="00083A71" w:rsidP="00083A71">
      <w:pPr>
        <w:ind w:firstLine="142"/>
        <w:jc w:val="distribute"/>
      </w:pPr>
      <w:r w:rsidRPr="00237EB4">
        <w:t>2.5</w:t>
      </w:r>
      <w:r w:rsidRPr="00237EB4">
        <w:tab/>
        <w:t>Quantitative reverse transcription PCR (RT-qPCR) …………………………………</w:t>
      </w:r>
      <w:proofErr w:type="gramStart"/>
      <w:r w:rsidRPr="00237EB4">
        <w:t>…..</w:t>
      </w:r>
      <w:proofErr w:type="gramEnd"/>
      <w:r w:rsidRPr="00237EB4">
        <w:t xml:space="preserve">……… </w:t>
      </w:r>
      <w:r>
        <w:t>4</w:t>
      </w:r>
      <w:r w:rsidR="00B57BB7">
        <w:t>2</w:t>
      </w:r>
      <w:r w:rsidRPr="00237EB4">
        <w:br/>
      </w:r>
      <w:r w:rsidRPr="00237EB4">
        <w:tab/>
        <w:t>2.5.1</w:t>
      </w:r>
      <w:r w:rsidRPr="00237EB4">
        <w:tab/>
        <w:t>Primer design and verification ……………………</w:t>
      </w:r>
      <w:proofErr w:type="gramStart"/>
      <w:r w:rsidRPr="00237EB4">
        <w:t>…..</w:t>
      </w:r>
      <w:proofErr w:type="gramEnd"/>
      <w:r w:rsidRPr="00237EB4">
        <w:t xml:space="preserve">…………………………………… </w:t>
      </w:r>
      <w:r>
        <w:t>4</w:t>
      </w:r>
      <w:r w:rsidR="00B57BB7">
        <w:t>2</w:t>
      </w:r>
      <w:r w:rsidRPr="00237EB4">
        <w:br/>
      </w:r>
      <w:r w:rsidRPr="00237EB4">
        <w:tab/>
        <w:t>2.5.2</w:t>
      </w:r>
      <w:r w:rsidRPr="00237EB4">
        <w:tab/>
        <w:t xml:space="preserve">RT-qPCR using SYBR green polymerase ……………………………………………….… </w:t>
      </w:r>
      <w:r>
        <w:t>4</w:t>
      </w:r>
      <w:r w:rsidR="00B57BB7">
        <w:t>2</w:t>
      </w:r>
    </w:p>
    <w:p w14:paraId="78BD0A71" w14:textId="77777777" w:rsidR="00083A71" w:rsidRPr="00237EB4" w:rsidRDefault="00083A71" w:rsidP="00083A71">
      <w:pPr>
        <w:ind w:firstLine="142"/>
        <w:jc w:val="distribute"/>
      </w:pPr>
      <w:r w:rsidRPr="00237EB4">
        <w:t>2.6</w:t>
      </w:r>
      <w:r w:rsidRPr="00237EB4">
        <w:tab/>
        <w:t>Cloning and plant transformation techniques ……………</w:t>
      </w:r>
      <w:proofErr w:type="gramStart"/>
      <w:r w:rsidRPr="00237EB4">
        <w:t>…..</w:t>
      </w:r>
      <w:proofErr w:type="gramEnd"/>
      <w:r w:rsidRPr="00237EB4">
        <w:t xml:space="preserve">…………………………………… </w:t>
      </w:r>
      <w:r>
        <w:t>4</w:t>
      </w:r>
      <w:r w:rsidR="00B57BB7">
        <w:t>3</w:t>
      </w:r>
      <w:r w:rsidRPr="00237EB4">
        <w:br/>
      </w:r>
      <w:r w:rsidRPr="00237EB4">
        <w:tab/>
        <w:t>2.6.1</w:t>
      </w:r>
      <w:r w:rsidRPr="00237EB4">
        <w:tab/>
        <w:t xml:space="preserve">Construction of plasmids and </w:t>
      </w:r>
      <w:r w:rsidRPr="00237EB4">
        <w:rPr>
          <w:i/>
          <w:iCs/>
        </w:rPr>
        <w:t xml:space="preserve">E. coli </w:t>
      </w:r>
      <w:r w:rsidRPr="00237EB4">
        <w:t xml:space="preserve">transformations …………………………… </w:t>
      </w:r>
      <w:r>
        <w:t>4</w:t>
      </w:r>
      <w:r w:rsidR="00B57BB7">
        <w:t>3</w:t>
      </w:r>
      <w:r w:rsidRPr="00237EB4">
        <w:br/>
      </w:r>
      <w:r w:rsidRPr="00237EB4">
        <w:tab/>
        <w:t>2.6.2</w:t>
      </w:r>
      <w:r w:rsidRPr="00237EB4">
        <w:tab/>
      </w:r>
      <w:r w:rsidRPr="00237EB4">
        <w:rPr>
          <w:i/>
          <w:iCs/>
        </w:rPr>
        <w:t xml:space="preserve">Agrobacterium tumefaciens </w:t>
      </w:r>
      <w:r w:rsidRPr="00237EB4">
        <w:t xml:space="preserve">transformations ……………...………………………… </w:t>
      </w:r>
      <w:r>
        <w:t>4</w:t>
      </w:r>
      <w:r w:rsidR="00B57BB7">
        <w:t>4</w:t>
      </w:r>
      <w:r w:rsidRPr="00237EB4">
        <w:br/>
      </w:r>
      <w:r w:rsidRPr="00237EB4">
        <w:tab/>
        <w:t>2.6.3</w:t>
      </w:r>
      <w:r w:rsidRPr="00237EB4">
        <w:tab/>
      </w:r>
      <w:r w:rsidRPr="00237EB4">
        <w:rPr>
          <w:i/>
          <w:iCs/>
        </w:rPr>
        <w:t xml:space="preserve">Arabidopsis thaliana </w:t>
      </w:r>
      <w:r w:rsidRPr="00237EB4">
        <w:t>transformations …………</w:t>
      </w:r>
      <w:proofErr w:type="gramStart"/>
      <w:r w:rsidRPr="00237EB4">
        <w:t>…..</w:t>
      </w:r>
      <w:proofErr w:type="gramEnd"/>
      <w:r w:rsidRPr="00237EB4">
        <w:t xml:space="preserve">……………………………………… </w:t>
      </w:r>
      <w:r>
        <w:t>4</w:t>
      </w:r>
      <w:r w:rsidR="00B57BB7">
        <w:t>4</w:t>
      </w:r>
    </w:p>
    <w:p w14:paraId="07469B5F" w14:textId="77777777" w:rsidR="00083A71" w:rsidRPr="00237EB4" w:rsidRDefault="00083A71" w:rsidP="00083A71">
      <w:pPr>
        <w:ind w:firstLine="142"/>
        <w:jc w:val="distribute"/>
      </w:pPr>
      <w:r w:rsidRPr="00237EB4">
        <w:t>2.7</w:t>
      </w:r>
      <w:r w:rsidRPr="00237EB4">
        <w:tab/>
        <w:t xml:space="preserve">Stomatal measurements …………………………………………………………………………………… </w:t>
      </w:r>
      <w:r>
        <w:t>4</w:t>
      </w:r>
      <w:r w:rsidR="00B57BB7">
        <w:t>5</w:t>
      </w:r>
      <w:r w:rsidRPr="00237EB4">
        <w:br/>
      </w:r>
      <w:r w:rsidRPr="00237EB4">
        <w:tab/>
        <w:t>2.7.1</w:t>
      </w:r>
      <w:r w:rsidRPr="00237EB4">
        <w:tab/>
        <w:t>Leaf epidermal impressions …………………………………………………………….…</w:t>
      </w:r>
      <w:proofErr w:type="gramStart"/>
      <w:r w:rsidRPr="00237EB4">
        <w:t>…..</w:t>
      </w:r>
      <w:proofErr w:type="gramEnd"/>
      <w:r w:rsidRPr="00237EB4">
        <w:t xml:space="preserve"> </w:t>
      </w:r>
      <w:r>
        <w:t>4</w:t>
      </w:r>
      <w:r w:rsidR="00B57BB7">
        <w:t>5</w:t>
      </w:r>
      <w:r w:rsidRPr="00237EB4">
        <w:br/>
      </w:r>
      <w:r w:rsidRPr="00237EB4">
        <w:tab/>
        <w:t>2.7.2</w:t>
      </w:r>
      <w:r w:rsidRPr="00237EB4">
        <w:tab/>
        <w:t xml:space="preserve">Leaf clearing …………………………………………………………………………………………. </w:t>
      </w:r>
      <w:r>
        <w:t>4</w:t>
      </w:r>
      <w:r w:rsidR="00B57BB7">
        <w:t>5</w:t>
      </w:r>
      <w:r w:rsidRPr="00237EB4">
        <w:br/>
      </w:r>
      <w:r w:rsidRPr="00237EB4">
        <w:tab/>
        <w:t>2.7.3</w:t>
      </w:r>
      <w:r w:rsidRPr="00237EB4">
        <w:tab/>
        <w:t xml:space="preserve">Bright-field microscopy ………………………………………………………………………. </w:t>
      </w:r>
      <w:r>
        <w:t>4</w:t>
      </w:r>
      <w:r w:rsidR="00B57BB7">
        <w:t>6</w:t>
      </w:r>
      <w:r w:rsidRPr="00237EB4">
        <w:br/>
      </w:r>
      <w:r w:rsidRPr="00237EB4">
        <w:tab/>
        <w:t>2.7.4</w:t>
      </w:r>
      <w:r w:rsidRPr="00237EB4">
        <w:tab/>
        <w:t xml:space="preserve">Cell counting ………………………………………………………………………………………. </w:t>
      </w:r>
      <w:r>
        <w:t>4</w:t>
      </w:r>
      <w:r w:rsidR="00B57BB7">
        <w:t>6</w:t>
      </w:r>
      <w:r w:rsidRPr="00237EB4">
        <w:br/>
      </w:r>
      <w:r w:rsidRPr="00237EB4">
        <w:tab/>
        <w:t>2.7.5</w:t>
      </w:r>
      <w:r w:rsidRPr="00237EB4">
        <w:tab/>
        <w:t xml:space="preserve">Stomatal size and anatomical </w:t>
      </w:r>
      <w:r w:rsidRPr="00237EB4">
        <w:rPr>
          <w:i/>
          <w:iCs/>
        </w:rPr>
        <w:t>g</w:t>
      </w:r>
      <w:r w:rsidRPr="00237EB4">
        <w:rPr>
          <w:vertAlign w:val="subscript"/>
        </w:rPr>
        <w:t>smax</w:t>
      </w:r>
      <w:r w:rsidRPr="00237EB4">
        <w:t xml:space="preserve"> measurements ……………………………</w:t>
      </w:r>
      <w:proofErr w:type="gramStart"/>
      <w:r w:rsidRPr="00237EB4">
        <w:t>…..</w:t>
      </w:r>
      <w:proofErr w:type="gramEnd"/>
      <w:r w:rsidRPr="00237EB4">
        <w:t xml:space="preserve"> </w:t>
      </w:r>
      <w:r>
        <w:t>4</w:t>
      </w:r>
      <w:r w:rsidR="00B57BB7">
        <w:t>6</w:t>
      </w:r>
    </w:p>
    <w:p w14:paraId="3AC34AFA" w14:textId="77777777" w:rsidR="00083A71" w:rsidRPr="00237EB4" w:rsidRDefault="00083A71" w:rsidP="00083A71">
      <w:pPr>
        <w:ind w:left="722" w:hanging="580"/>
        <w:jc w:val="distribute"/>
      </w:pPr>
      <w:r w:rsidRPr="00237EB4">
        <w:t>2.8</w:t>
      </w:r>
      <w:r w:rsidRPr="00237EB4">
        <w:tab/>
        <w:t>Gas exchange analyses ……………………………………………………………………………………. 4</w:t>
      </w:r>
      <w:r w:rsidR="00B57BB7">
        <w:t>7</w:t>
      </w:r>
      <w:r w:rsidR="00C221C0">
        <w:br/>
        <w:t>2.8.1</w:t>
      </w:r>
      <w:r w:rsidR="00C221C0">
        <w:tab/>
        <w:t>Infra</w:t>
      </w:r>
      <w:r w:rsidRPr="00237EB4">
        <w:t>red gas analys</w:t>
      </w:r>
      <w:r>
        <w:t>is ………………………………….</w:t>
      </w:r>
      <w:r w:rsidRPr="00237EB4">
        <w:t>……………………………………….</w:t>
      </w:r>
      <w:r>
        <w:t xml:space="preserve"> </w:t>
      </w:r>
      <w:r w:rsidRPr="00237EB4">
        <w:t>4</w:t>
      </w:r>
      <w:r w:rsidR="00B57BB7">
        <w:t>7</w:t>
      </w:r>
      <w:r w:rsidRPr="00237EB4">
        <w:br/>
      </w:r>
      <w:r w:rsidRPr="00237EB4">
        <w:tab/>
        <w:t>2.8.1.1</w:t>
      </w:r>
      <w:r w:rsidRPr="00237EB4">
        <w:tab/>
        <w:t>Steady-state</w:t>
      </w:r>
      <w:r>
        <w:t xml:space="preserve"> </w:t>
      </w:r>
      <w:r w:rsidRPr="00237EB4">
        <w:t>measurements …………………………………………………….. 4</w:t>
      </w:r>
      <w:r w:rsidR="00B57BB7">
        <w:t>8</w:t>
      </w:r>
      <w:r w:rsidRPr="00237EB4">
        <w:br/>
      </w:r>
      <w:r w:rsidRPr="00237EB4">
        <w:tab/>
        <w:t>2.8.1.2</w:t>
      </w:r>
      <w:r w:rsidRPr="00237EB4">
        <w:tab/>
      </w:r>
      <w:r>
        <w:rPr>
          <w:i/>
        </w:rPr>
        <w:t>A</w:t>
      </w:r>
      <w:r>
        <w:t>/</w:t>
      </w:r>
      <w:r>
        <w:rPr>
          <w:i/>
        </w:rPr>
        <w:t>C</w:t>
      </w:r>
      <w:r>
        <w:rPr>
          <w:vertAlign w:val="subscript"/>
        </w:rPr>
        <w:t>i</w:t>
      </w:r>
      <w:r>
        <w:t xml:space="preserve"> curves</w:t>
      </w:r>
      <w:r w:rsidRPr="00237EB4">
        <w:t xml:space="preserve"> </w:t>
      </w:r>
      <w:r>
        <w:t>……………………………</w:t>
      </w:r>
      <w:r w:rsidRPr="00237EB4">
        <w:t>………………………………………………… 4</w:t>
      </w:r>
      <w:r w:rsidR="00B57BB7">
        <w:t>9</w:t>
      </w:r>
      <w:r w:rsidRPr="00237EB4">
        <w:br/>
      </w:r>
      <w:r w:rsidRPr="00237EB4">
        <w:tab/>
        <w:t>2.8.1.3</w:t>
      </w:r>
      <w:r w:rsidRPr="00237EB4">
        <w:tab/>
        <w:t>Light</w:t>
      </w:r>
      <w:r>
        <w:t>-</w:t>
      </w:r>
      <w:r w:rsidRPr="00237EB4">
        <w:t>response curves ……</w:t>
      </w:r>
      <w:r>
        <w:t>…………</w:t>
      </w:r>
      <w:r w:rsidRPr="00237EB4">
        <w:t>…………………………………………</w:t>
      </w:r>
      <w:r>
        <w:t xml:space="preserve"> </w:t>
      </w:r>
      <w:r w:rsidR="00B57BB7">
        <w:t>50</w:t>
      </w:r>
      <w:r>
        <w:br/>
        <w:t xml:space="preserve">               2.8.1.4 Photorespiration measurements ……………...…………………………………. </w:t>
      </w:r>
      <w:r w:rsidR="00B57BB7">
        <w:t>50</w:t>
      </w:r>
      <w:r w:rsidRPr="00237EB4">
        <w:br/>
        <w:t>2.8.2</w:t>
      </w:r>
      <w:r w:rsidRPr="00237EB4">
        <w:tab/>
        <w:t xml:space="preserve">Porometer measurements …………………………………………………………………... </w:t>
      </w:r>
      <w:r>
        <w:t>5</w:t>
      </w:r>
      <w:r w:rsidR="00B57BB7">
        <w:t>2</w:t>
      </w:r>
    </w:p>
    <w:p w14:paraId="71202CE3" w14:textId="77777777" w:rsidR="00083A71" w:rsidRPr="00237EB4" w:rsidRDefault="00083A71" w:rsidP="00083A71">
      <w:pPr>
        <w:ind w:left="720" w:hanging="578"/>
        <w:jc w:val="distribute"/>
      </w:pPr>
      <w:r w:rsidRPr="00237EB4">
        <w:t>2.9</w:t>
      </w:r>
      <w:r w:rsidRPr="00237EB4">
        <w:tab/>
        <w:t xml:space="preserve">Chlorophyll fluorescence and P700 absorption spectroscopy ……………...……………… </w:t>
      </w:r>
      <w:r>
        <w:t>5</w:t>
      </w:r>
      <w:r w:rsidR="00B57BB7">
        <w:t>3</w:t>
      </w:r>
      <w:r w:rsidRPr="00237EB4">
        <w:br/>
        <w:t>2.9.1</w:t>
      </w:r>
      <w:r w:rsidRPr="00237EB4">
        <w:tab/>
      </w:r>
      <w:r>
        <w:t>Chlorophyll fluorescence ………………...…………………………………………………….. 5</w:t>
      </w:r>
      <w:r w:rsidR="00B57BB7">
        <w:t>3</w:t>
      </w:r>
      <w:r>
        <w:tab/>
        <w:t xml:space="preserve">2.9.1.1 </w:t>
      </w:r>
      <w:proofErr w:type="spellStart"/>
      <w:r w:rsidRPr="00237EB4">
        <w:t>FluorPen</w:t>
      </w:r>
      <w:proofErr w:type="spellEnd"/>
      <w:r w:rsidRPr="00237EB4">
        <w:t xml:space="preserve"> measurements …………………………………………………………... </w:t>
      </w:r>
      <w:r>
        <w:t>5</w:t>
      </w:r>
      <w:r w:rsidR="00B57BB7">
        <w:t>4</w:t>
      </w:r>
      <w:r w:rsidRPr="00237EB4">
        <w:br/>
      </w:r>
      <w:r w:rsidRPr="00237EB4">
        <w:lastRenderedPageBreak/>
        <w:t>2.9.2</w:t>
      </w:r>
      <w:r w:rsidRPr="00237EB4">
        <w:tab/>
      </w:r>
      <w:r>
        <w:t>P700 absorption spectroscopy ……………………………………………………………… 5</w:t>
      </w:r>
      <w:r w:rsidR="00B57BB7">
        <w:t>4</w:t>
      </w:r>
      <w:r>
        <w:tab/>
        <w:t xml:space="preserve">2.9.2.1 </w:t>
      </w:r>
      <w:r w:rsidRPr="00237EB4">
        <w:t>D</w:t>
      </w:r>
      <w:r>
        <w:t>ual</w:t>
      </w:r>
      <w:r w:rsidRPr="00237EB4">
        <w:t>-KLAS-NIR measurements ………………………………………………</w:t>
      </w:r>
      <w:proofErr w:type="gramStart"/>
      <w:r w:rsidRPr="00237EB4">
        <w:t>…..</w:t>
      </w:r>
      <w:proofErr w:type="gramEnd"/>
      <w:r w:rsidRPr="00237EB4">
        <w:t xml:space="preserve"> </w:t>
      </w:r>
      <w:r>
        <w:t>5</w:t>
      </w:r>
      <w:r w:rsidR="00B57BB7">
        <w:t>5</w:t>
      </w:r>
    </w:p>
    <w:p w14:paraId="7A66F905" w14:textId="77777777" w:rsidR="00083A71" w:rsidRPr="00237EB4" w:rsidRDefault="00083A71" w:rsidP="00083A71">
      <w:pPr>
        <w:ind w:left="720" w:hanging="578"/>
        <w:jc w:val="distribute"/>
      </w:pPr>
      <w:r w:rsidRPr="00237EB4">
        <w:t>2.10</w:t>
      </w:r>
      <w:r w:rsidRPr="00237EB4">
        <w:tab/>
        <w:t>Water use measurements and application of drought stress …………………………</w:t>
      </w:r>
      <w:proofErr w:type="gramStart"/>
      <w:r w:rsidRPr="00237EB4">
        <w:t>…..</w:t>
      </w:r>
      <w:proofErr w:type="gramEnd"/>
      <w:r w:rsidRPr="00237EB4">
        <w:t xml:space="preserve"> </w:t>
      </w:r>
      <w:r>
        <w:t>5</w:t>
      </w:r>
      <w:r w:rsidR="00B57BB7">
        <w:t>6</w:t>
      </w:r>
      <w:r w:rsidRPr="00237EB4">
        <w:br/>
        <w:t>2.10.1</w:t>
      </w:r>
      <w:r w:rsidRPr="00237EB4">
        <w:tab/>
        <w:t>Arabidopsis experiments ………………………………………………………………</w:t>
      </w:r>
      <w:proofErr w:type="gramStart"/>
      <w:r w:rsidRPr="00237EB4">
        <w:t>…..</w:t>
      </w:r>
      <w:proofErr w:type="gramEnd"/>
      <w:r w:rsidRPr="00237EB4">
        <w:t xml:space="preserve">… </w:t>
      </w:r>
      <w:r>
        <w:t>5</w:t>
      </w:r>
      <w:r w:rsidR="00B57BB7">
        <w:t>6</w:t>
      </w:r>
      <w:r w:rsidRPr="00237EB4">
        <w:br/>
        <w:t>2.10.2</w:t>
      </w:r>
      <w:r w:rsidRPr="00237EB4">
        <w:tab/>
        <w:t xml:space="preserve">Maize experiments ……………………………………………………………………………… </w:t>
      </w:r>
      <w:r>
        <w:t>5</w:t>
      </w:r>
      <w:r w:rsidR="00B57BB7">
        <w:t>7</w:t>
      </w:r>
    </w:p>
    <w:p w14:paraId="5B6C3F0F" w14:textId="77777777" w:rsidR="00083A71" w:rsidRPr="00237EB4" w:rsidRDefault="00083A71" w:rsidP="00083A71">
      <w:pPr>
        <w:ind w:left="720" w:hanging="578"/>
        <w:jc w:val="distribute"/>
      </w:pPr>
      <w:r w:rsidRPr="00237EB4">
        <w:t>2.11</w:t>
      </w:r>
      <w:r w:rsidRPr="00237EB4">
        <w:tab/>
        <w:t xml:space="preserve">Maize plant growth and yield measurements …………………………………………………... </w:t>
      </w:r>
      <w:r>
        <w:t>5</w:t>
      </w:r>
      <w:r w:rsidR="00B57BB7">
        <w:t>8</w:t>
      </w:r>
      <w:r w:rsidRPr="00237EB4">
        <w:br/>
        <w:t>2.11.1</w:t>
      </w:r>
      <w:r w:rsidRPr="00237EB4">
        <w:tab/>
        <w:t xml:space="preserve">Plant size, growth rate and reproductive synchronisation ………………………. </w:t>
      </w:r>
      <w:r>
        <w:t>5</w:t>
      </w:r>
      <w:r w:rsidR="00B57BB7">
        <w:t>8</w:t>
      </w:r>
      <w:r w:rsidRPr="00237EB4">
        <w:br/>
        <w:t>2.11.2</w:t>
      </w:r>
      <w:r w:rsidRPr="00237EB4">
        <w:tab/>
        <w:t xml:space="preserve">Plant biomass and yield measurements ………………….……………………………… </w:t>
      </w:r>
      <w:r>
        <w:t>5</w:t>
      </w:r>
      <w:r w:rsidR="00B57BB7">
        <w:t>8</w:t>
      </w:r>
    </w:p>
    <w:p w14:paraId="62BC013B" w14:textId="77777777" w:rsidR="00083A71" w:rsidRPr="00237EB4" w:rsidRDefault="00083A71" w:rsidP="00083A71">
      <w:pPr>
        <w:ind w:left="720" w:hanging="578"/>
        <w:jc w:val="distribute"/>
      </w:pPr>
      <w:r w:rsidRPr="00237EB4">
        <w:t>2.12</w:t>
      </w:r>
      <w:r w:rsidRPr="00237EB4">
        <w:tab/>
        <w:t>Bioinformatic techniques ………………………………………………………………………………</w:t>
      </w:r>
      <w:proofErr w:type="gramStart"/>
      <w:r w:rsidRPr="00237EB4">
        <w:t>…..</w:t>
      </w:r>
      <w:proofErr w:type="gramEnd"/>
      <w:r w:rsidRPr="00237EB4">
        <w:t xml:space="preserve"> </w:t>
      </w:r>
      <w:r>
        <w:t>5</w:t>
      </w:r>
      <w:r w:rsidR="00B57BB7">
        <w:t>9</w:t>
      </w:r>
      <w:r w:rsidRPr="00237EB4">
        <w:br/>
        <w:t>2.12.1</w:t>
      </w:r>
      <w:r w:rsidRPr="00237EB4">
        <w:tab/>
        <w:t>Phylogenetic analysis ………………………………………………………………</w:t>
      </w:r>
      <w:r>
        <w:t>…...</w:t>
      </w:r>
      <w:r w:rsidRPr="00237EB4">
        <w:t xml:space="preserve">……….. </w:t>
      </w:r>
      <w:r>
        <w:t>5</w:t>
      </w:r>
      <w:r w:rsidR="00B57BB7">
        <w:t>9</w:t>
      </w:r>
      <w:r w:rsidRPr="00237EB4">
        <w:br/>
        <w:t>2.12.2</w:t>
      </w:r>
      <w:r w:rsidRPr="00237EB4">
        <w:tab/>
        <w:t>Peptide analysis ………………………………………………………………………</w:t>
      </w:r>
      <w:r>
        <w:t>...</w:t>
      </w:r>
      <w:r w:rsidRPr="00237EB4">
        <w:t>………</w:t>
      </w:r>
      <w:proofErr w:type="gramStart"/>
      <w:r w:rsidRPr="00237EB4">
        <w:t>…..</w:t>
      </w:r>
      <w:proofErr w:type="gramEnd"/>
      <w:r w:rsidRPr="00237EB4">
        <w:t xml:space="preserve"> </w:t>
      </w:r>
      <w:r>
        <w:t>5</w:t>
      </w:r>
      <w:r w:rsidR="00B57BB7">
        <w:t>9</w:t>
      </w:r>
      <w:r w:rsidRPr="00237EB4">
        <w:br/>
        <w:t>2.12.3</w:t>
      </w:r>
      <w:r w:rsidRPr="00237EB4">
        <w:tab/>
        <w:t>Expression analysis using online datasets ……………………………</w:t>
      </w:r>
      <w:proofErr w:type="gramStart"/>
      <w:r w:rsidRPr="00237EB4">
        <w:t>….…</w:t>
      </w:r>
      <w:r>
        <w:t>..</w:t>
      </w:r>
      <w:proofErr w:type="gramEnd"/>
      <w:r w:rsidRPr="00237EB4">
        <w:t xml:space="preserve">………… </w:t>
      </w:r>
      <w:r w:rsidR="00B57BB7">
        <w:t>60</w:t>
      </w:r>
    </w:p>
    <w:p w14:paraId="61882C04" w14:textId="77777777" w:rsidR="00083A71" w:rsidRPr="00237EB4" w:rsidRDefault="00083A71" w:rsidP="00083A71">
      <w:pPr>
        <w:ind w:firstLine="142"/>
        <w:jc w:val="distribute"/>
      </w:pPr>
      <w:r w:rsidRPr="00237EB4">
        <w:t>2.13</w:t>
      </w:r>
      <w:r w:rsidRPr="00237EB4">
        <w:tab/>
        <w:t>Statistical analyses and graphical representation of data ……………………………</w:t>
      </w:r>
      <w:r>
        <w:t>…</w:t>
      </w:r>
      <w:r w:rsidRPr="00237EB4">
        <w:t xml:space="preserve">……. </w:t>
      </w:r>
      <w:r w:rsidR="00B57BB7">
        <w:t>60</w:t>
      </w:r>
    </w:p>
    <w:p w14:paraId="400D91C2" w14:textId="77777777" w:rsidR="00083A71" w:rsidRPr="00237EB4" w:rsidRDefault="00083A71" w:rsidP="00083A71">
      <w:pPr>
        <w:jc w:val="distribute"/>
        <w:rPr>
          <w:b/>
          <w:bCs/>
        </w:rPr>
      </w:pPr>
      <w:r w:rsidRPr="00237EB4">
        <w:rPr>
          <w:b/>
          <w:bCs/>
          <w:sz w:val="24"/>
          <w:szCs w:val="24"/>
        </w:rPr>
        <w:t xml:space="preserve">Chapter 3. The relationship between stomatal density, photorespiration and photoprotection ….………………………………………………………………………………………. </w:t>
      </w:r>
      <w:r>
        <w:rPr>
          <w:b/>
          <w:bCs/>
          <w:sz w:val="24"/>
          <w:szCs w:val="24"/>
        </w:rPr>
        <w:t>6</w:t>
      </w:r>
      <w:r w:rsidR="00B2596A">
        <w:rPr>
          <w:b/>
          <w:bCs/>
          <w:sz w:val="24"/>
          <w:szCs w:val="24"/>
        </w:rPr>
        <w:t>4</w:t>
      </w:r>
    </w:p>
    <w:p w14:paraId="639DA66D" w14:textId="77777777" w:rsidR="00083A71" w:rsidRPr="00237EB4" w:rsidRDefault="00083A71" w:rsidP="00083A71">
      <w:pPr>
        <w:ind w:left="722" w:hanging="580"/>
        <w:jc w:val="left"/>
      </w:pPr>
      <w:r w:rsidRPr="00237EB4">
        <w:rPr>
          <w:b/>
          <w:bCs/>
        </w:rPr>
        <w:t>3.1</w:t>
      </w:r>
      <w:r w:rsidRPr="00237EB4">
        <w:rPr>
          <w:b/>
          <w:bCs/>
        </w:rPr>
        <w:tab/>
        <w:t xml:space="preserve">Introduction ………………………………………………………………………………………………… </w:t>
      </w:r>
      <w:r>
        <w:rPr>
          <w:b/>
          <w:bCs/>
        </w:rPr>
        <w:t>6</w:t>
      </w:r>
      <w:r w:rsidR="00B2596A">
        <w:rPr>
          <w:b/>
          <w:bCs/>
        </w:rPr>
        <w:t>4</w:t>
      </w:r>
      <w:r w:rsidRPr="00237EB4">
        <w:br/>
        <w:t>3.1.1</w:t>
      </w:r>
      <w:r w:rsidRPr="00237EB4">
        <w:tab/>
      </w:r>
      <w:r>
        <w:t>Plant physiology techniques</w:t>
      </w:r>
      <w:r w:rsidRPr="00237EB4">
        <w:t xml:space="preserve"> </w:t>
      </w:r>
      <w:r>
        <w:t>…………………………….</w:t>
      </w:r>
      <w:r w:rsidRPr="00237EB4">
        <w:t xml:space="preserve">……………………………………. </w:t>
      </w:r>
      <w:r w:rsidR="00C221C0">
        <w:t>6</w:t>
      </w:r>
      <w:r w:rsidR="00B2596A">
        <w:t>6</w:t>
      </w:r>
      <w:r w:rsidR="00C221C0">
        <w:tab/>
        <w:t>3.1.1.1 C</w:t>
      </w:r>
      <w:r>
        <w:t>hlorophyll fluore</w:t>
      </w:r>
      <w:r w:rsidRPr="00237EB4">
        <w:t>s</w:t>
      </w:r>
      <w:r>
        <w:t>cence</w:t>
      </w:r>
      <w:r w:rsidRPr="00237EB4">
        <w:t xml:space="preserve"> ……</w:t>
      </w:r>
      <w:r w:rsidR="00C221C0">
        <w:t>…….</w:t>
      </w:r>
      <w:r w:rsidRPr="00237EB4">
        <w:t>…</w:t>
      </w:r>
      <w:r>
        <w:t>.</w:t>
      </w:r>
      <w:r w:rsidRPr="00237EB4">
        <w:t>………...…</w:t>
      </w:r>
      <w:r>
        <w:t>..</w:t>
      </w:r>
      <w:r w:rsidRPr="00237EB4">
        <w:t xml:space="preserve">………………………………. </w:t>
      </w:r>
      <w:r w:rsidR="00C221C0">
        <w:t>6</w:t>
      </w:r>
      <w:r w:rsidR="00B2596A">
        <w:t>6</w:t>
      </w:r>
      <w:r w:rsidR="00C221C0">
        <w:tab/>
        <w:t>3.1.1.1 P700 a</w:t>
      </w:r>
      <w:r>
        <w:t>bsorption spectroscopy …</w:t>
      </w:r>
      <w:r w:rsidR="00C221C0">
        <w:t>…..</w:t>
      </w:r>
      <w:r w:rsidRPr="00237EB4">
        <w:t>………</w:t>
      </w:r>
      <w:r>
        <w:t>….</w:t>
      </w:r>
      <w:r w:rsidR="00C221C0">
        <w:t>…………………………………. 6</w:t>
      </w:r>
      <w:r w:rsidR="00B2596A">
        <w:t>9</w:t>
      </w:r>
      <w:r w:rsidR="00C221C0">
        <w:tab/>
        <w:t>3.1.1.1 Infra</w:t>
      </w:r>
      <w:r>
        <w:t>red gas analysis</w:t>
      </w:r>
      <w:r w:rsidRPr="00237EB4">
        <w:t xml:space="preserve"> ………</w:t>
      </w:r>
      <w:r w:rsidR="00C221C0">
        <w:t>.</w:t>
      </w:r>
      <w:r>
        <w:t>…….</w:t>
      </w:r>
      <w:r w:rsidRPr="00237EB4">
        <w:t xml:space="preserve">………...…………………………………………. </w:t>
      </w:r>
      <w:r w:rsidR="00B2596A">
        <w:t>71</w:t>
      </w:r>
      <w:r w:rsidRPr="00237EB4">
        <w:br/>
        <w:t>3.1.</w:t>
      </w:r>
      <w:r>
        <w:t>2</w:t>
      </w:r>
      <w:r w:rsidRPr="00237EB4">
        <w:tab/>
        <w:t xml:space="preserve">Objectives …………………………………………………………………………………………….. </w:t>
      </w:r>
      <w:r>
        <w:t>7</w:t>
      </w:r>
      <w:r w:rsidR="00B2596A">
        <w:t>4</w:t>
      </w:r>
    </w:p>
    <w:p w14:paraId="32069377" w14:textId="77777777" w:rsidR="00083A71" w:rsidRPr="00237EB4" w:rsidRDefault="00083A71" w:rsidP="00083A71">
      <w:pPr>
        <w:ind w:left="720" w:hanging="578"/>
        <w:jc w:val="distribute"/>
      </w:pPr>
      <w:r w:rsidRPr="00237EB4">
        <w:rPr>
          <w:b/>
          <w:bCs/>
        </w:rPr>
        <w:t>3.2</w:t>
      </w:r>
      <w:r w:rsidRPr="00237EB4">
        <w:rPr>
          <w:b/>
          <w:bCs/>
        </w:rPr>
        <w:tab/>
        <w:t xml:space="preserve">Results ………………………………………………………………………………………………………. </w:t>
      </w:r>
      <w:r>
        <w:rPr>
          <w:b/>
          <w:bCs/>
        </w:rPr>
        <w:t>7</w:t>
      </w:r>
      <w:r w:rsidR="00B2596A">
        <w:rPr>
          <w:b/>
          <w:bCs/>
        </w:rPr>
        <w:t>5</w:t>
      </w:r>
      <w:r w:rsidRPr="00237EB4">
        <w:br/>
        <w:t>3.2.1</w:t>
      </w:r>
      <w:r w:rsidRPr="00237EB4">
        <w:tab/>
        <w:t xml:space="preserve">Arabidopsis and rice stomatal mutants have altered gaseous exchange … </w:t>
      </w:r>
      <w:r w:rsidR="00B2596A">
        <w:t>75</w:t>
      </w:r>
      <w:r w:rsidRPr="00237EB4">
        <w:br/>
        <w:t>3.2.2</w:t>
      </w:r>
      <w:r w:rsidRPr="00237EB4">
        <w:tab/>
        <w:t>Reducing stomatal density increases photorespiration rate in C</w:t>
      </w:r>
      <w:r w:rsidRPr="00237EB4">
        <w:rPr>
          <w:vertAlign w:val="subscript"/>
        </w:rPr>
        <w:t xml:space="preserve">3 </w:t>
      </w:r>
      <w:r w:rsidRPr="00237EB4">
        <w:t>plants</w:t>
      </w:r>
      <w:proofErr w:type="gramStart"/>
      <w:r w:rsidRPr="00237EB4">
        <w:t xml:space="preserve"> ..</w:t>
      </w:r>
      <w:proofErr w:type="gramEnd"/>
      <w:r w:rsidRPr="00237EB4">
        <w:t xml:space="preserve">… </w:t>
      </w:r>
      <w:r w:rsidR="0007723E">
        <w:t>80</w:t>
      </w:r>
      <w:r w:rsidRPr="00237EB4">
        <w:br/>
        <w:t>3.2.3</w:t>
      </w:r>
      <w:r w:rsidRPr="00237EB4">
        <w:tab/>
        <w:t xml:space="preserve">Response of gas exchange and photorespiration during drought …………... </w:t>
      </w:r>
      <w:r w:rsidR="0007723E">
        <w:t>83</w:t>
      </w:r>
      <w:r w:rsidRPr="00237EB4">
        <w:br/>
        <w:t>3.2.4</w:t>
      </w:r>
      <w:r w:rsidRPr="00237EB4">
        <w:tab/>
        <w:t>Plants with fewer stomata have enhanced photoprotection ………</w:t>
      </w:r>
      <w:proofErr w:type="gramStart"/>
      <w:r w:rsidRPr="00237EB4">
        <w:t>…..</w:t>
      </w:r>
      <w:proofErr w:type="gramEnd"/>
      <w:r w:rsidRPr="00237EB4">
        <w:t xml:space="preserve">……… </w:t>
      </w:r>
      <w:r w:rsidR="0007723E">
        <w:t>86</w:t>
      </w:r>
      <w:r w:rsidRPr="00237EB4">
        <w:br/>
        <w:t>3.2.5</w:t>
      </w:r>
      <w:r w:rsidRPr="00237EB4">
        <w:tab/>
        <w:t xml:space="preserve">Response of photoprotection during drought ………………………………………. </w:t>
      </w:r>
      <w:r w:rsidR="0007723E">
        <w:t>90</w:t>
      </w:r>
    </w:p>
    <w:p w14:paraId="41541D56" w14:textId="77777777" w:rsidR="00083A71" w:rsidRPr="00237EB4" w:rsidRDefault="00083A71" w:rsidP="00083A71">
      <w:pPr>
        <w:ind w:left="722" w:hanging="580"/>
        <w:jc w:val="distribute"/>
      </w:pPr>
      <w:r w:rsidRPr="00237EB4">
        <w:rPr>
          <w:b/>
          <w:bCs/>
        </w:rPr>
        <w:t>3.3</w:t>
      </w:r>
      <w:r w:rsidRPr="00237EB4">
        <w:rPr>
          <w:b/>
          <w:bCs/>
        </w:rPr>
        <w:tab/>
        <w:t xml:space="preserve">Discussion …………………………………………………………………………………………………. </w:t>
      </w:r>
      <w:r w:rsidR="0007723E">
        <w:rPr>
          <w:b/>
          <w:bCs/>
        </w:rPr>
        <w:t>94</w:t>
      </w:r>
      <w:r w:rsidRPr="00237EB4">
        <w:br/>
        <w:t>3.3.1</w:t>
      </w:r>
      <w:r w:rsidRPr="00237EB4">
        <w:tab/>
        <w:t>Transgenic and gene-editing approaches can produce similar reductions in stomatal density and gas exchange ………………………………………………………………</w:t>
      </w:r>
      <w:proofErr w:type="gramStart"/>
      <w:r w:rsidRPr="00237EB4">
        <w:t>…..</w:t>
      </w:r>
      <w:proofErr w:type="gramEnd"/>
      <w:r w:rsidRPr="00237EB4">
        <w:t xml:space="preserve"> </w:t>
      </w:r>
      <w:r w:rsidR="0007723E">
        <w:t>94</w:t>
      </w:r>
      <w:r w:rsidRPr="00237EB4">
        <w:br/>
        <w:t>3.3.2</w:t>
      </w:r>
      <w:r w:rsidRPr="00237EB4">
        <w:tab/>
        <w:t xml:space="preserve">Reducing stomatal density increases photorespiration and photoprotection </w:t>
      </w:r>
      <w:r w:rsidRPr="00237EB4">
        <w:br/>
        <w:t xml:space="preserve">……………………………………………………………………………………………………………………… </w:t>
      </w:r>
      <w:r w:rsidR="0007723E">
        <w:t>95</w:t>
      </w:r>
    </w:p>
    <w:p w14:paraId="52F655AA" w14:textId="77777777" w:rsidR="00083A71" w:rsidRPr="00237EB4" w:rsidRDefault="00083A71" w:rsidP="00083A71">
      <w:pPr>
        <w:jc w:val="distribute"/>
        <w:rPr>
          <w:b/>
          <w:bCs/>
          <w:sz w:val="24"/>
          <w:szCs w:val="24"/>
        </w:rPr>
      </w:pPr>
      <w:r w:rsidRPr="00237EB4">
        <w:rPr>
          <w:b/>
          <w:bCs/>
          <w:sz w:val="24"/>
          <w:szCs w:val="24"/>
        </w:rPr>
        <w:lastRenderedPageBreak/>
        <w:t xml:space="preserve">Chapter 4. Investigating the roles of paralogous </w:t>
      </w:r>
      <w:r w:rsidRPr="00237EB4">
        <w:rPr>
          <w:b/>
          <w:bCs/>
          <w:i/>
          <w:iCs/>
          <w:sz w:val="24"/>
          <w:szCs w:val="24"/>
        </w:rPr>
        <w:t xml:space="preserve">ZmEPFL9 </w:t>
      </w:r>
      <w:r w:rsidRPr="00237EB4">
        <w:rPr>
          <w:b/>
          <w:bCs/>
          <w:sz w:val="24"/>
          <w:szCs w:val="24"/>
        </w:rPr>
        <w:t>genes in maize stomatal development ……………………………………………………………………………</w:t>
      </w:r>
      <w:proofErr w:type="gramStart"/>
      <w:r w:rsidRPr="00237EB4">
        <w:rPr>
          <w:b/>
          <w:bCs/>
          <w:sz w:val="24"/>
          <w:szCs w:val="24"/>
        </w:rPr>
        <w:t>…..</w:t>
      </w:r>
      <w:proofErr w:type="gramEnd"/>
      <w:r w:rsidRPr="00237EB4">
        <w:rPr>
          <w:b/>
          <w:bCs/>
          <w:sz w:val="24"/>
          <w:szCs w:val="24"/>
        </w:rPr>
        <w:t xml:space="preserve"> </w:t>
      </w:r>
      <w:r w:rsidR="0007723E">
        <w:rPr>
          <w:b/>
          <w:bCs/>
          <w:sz w:val="24"/>
          <w:szCs w:val="24"/>
        </w:rPr>
        <w:t>98</w:t>
      </w:r>
    </w:p>
    <w:p w14:paraId="4F414A66" w14:textId="77777777" w:rsidR="00083A71" w:rsidRPr="00237EB4" w:rsidRDefault="00083A71" w:rsidP="00083A71">
      <w:pPr>
        <w:ind w:left="720" w:hanging="578"/>
        <w:jc w:val="distribute"/>
      </w:pPr>
      <w:r w:rsidRPr="00237EB4">
        <w:rPr>
          <w:b/>
          <w:bCs/>
        </w:rPr>
        <w:t>4.1</w:t>
      </w:r>
      <w:r w:rsidRPr="00237EB4">
        <w:rPr>
          <w:b/>
          <w:bCs/>
        </w:rPr>
        <w:tab/>
        <w:t xml:space="preserve">Introduction ………………………………………………………………………………………………… </w:t>
      </w:r>
      <w:r w:rsidR="0007723E">
        <w:rPr>
          <w:b/>
          <w:bCs/>
        </w:rPr>
        <w:t>98</w:t>
      </w:r>
      <w:r w:rsidRPr="00237EB4">
        <w:br/>
        <w:t>4.1.1</w:t>
      </w:r>
      <w:r w:rsidRPr="00237EB4">
        <w:tab/>
        <w:t xml:space="preserve">Objectives …………………………………………………………………………………………... </w:t>
      </w:r>
      <w:r w:rsidR="0007723E">
        <w:t>100</w:t>
      </w:r>
    </w:p>
    <w:p w14:paraId="16D01D9F" w14:textId="77777777" w:rsidR="00083A71" w:rsidRPr="00237EB4" w:rsidRDefault="00083A71" w:rsidP="00083A71">
      <w:pPr>
        <w:ind w:left="720" w:hanging="578"/>
        <w:jc w:val="distribute"/>
      </w:pPr>
      <w:r w:rsidRPr="00237EB4">
        <w:rPr>
          <w:b/>
          <w:bCs/>
        </w:rPr>
        <w:t>4.2</w:t>
      </w:r>
      <w:r w:rsidRPr="00237EB4">
        <w:rPr>
          <w:b/>
          <w:bCs/>
        </w:rPr>
        <w:tab/>
        <w:t xml:space="preserve">Results ………………………………………………………………………………………………………. </w:t>
      </w:r>
      <w:r w:rsidR="0007723E">
        <w:rPr>
          <w:b/>
          <w:bCs/>
        </w:rPr>
        <w:t>101</w:t>
      </w:r>
      <w:r w:rsidRPr="00237EB4">
        <w:br/>
        <w:t>4.2.1</w:t>
      </w:r>
      <w:r w:rsidRPr="00237EB4">
        <w:tab/>
        <w:t xml:space="preserve">Bioinformatic analyses of </w:t>
      </w:r>
      <w:r w:rsidRPr="00237EB4">
        <w:rPr>
          <w:i/>
          <w:iCs/>
        </w:rPr>
        <w:t xml:space="preserve">EPFL9 </w:t>
      </w:r>
      <w:r w:rsidRPr="00237EB4">
        <w:t>paralogues in maize ……</w:t>
      </w:r>
      <w:proofErr w:type="gramStart"/>
      <w:r w:rsidRPr="00237EB4">
        <w:t>…..</w:t>
      </w:r>
      <w:proofErr w:type="gramEnd"/>
      <w:r w:rsidRPr="00237EB4">
        <w:t xml:space="preserve">…………………. </w:t>
      </w:r>
      <w:r w:rsidR="0007723E">
        <w:t>101</w:t>
      </w:r>
      <w:r w:rsidRPr="00237EB4">
        <w:br/>
        <w:t>4.2.2</w:t>
      </w:r>
      <w:r w:rsidRPr="00237EB4">
        <w:tab/>
        <w:t xml:space="preserve">Analysis of </w:t>
      </w:r>
      <w:r w:rsidRPr="00237EB4">
        <w:rPr>
          <w:i/>
          <w:iCs/>
        </w:rPr>
        <w:t>ZmEPFL9s</w:t>
      </w:r>
      <w:r w:rsidRPr="00237EB4">
        <w:t xml:space="preserve"> in maize cultivar A188 ………………………………………. </w:t>
      </w:r>
      <w:r w:rsidR="0007723E">
        <w:t>107</w:t>
      </w:r>
      <w:r w:rsidRPr="00237EB4">
        <w:br/>
        <w:t>4.2.3</w:t>
      </w:r>
      <w:r w:rsidRPr="00237EB4">
        <w:tab/>
        <w:t xml:space="preserve">Overexpression of </w:t>
      </w:r>
      <w:r w:rsidRPr="00237EB4">
        <w:rPr>
          <w:i/>
          <w:iCs/>
        </w:rPr>
        <w:t xml:space="preserve">ZmEPFL9s </w:t>
      </w:r>
      <w:r w:rsidRPr="00237EB4">
        <w:t xml:space="preserve">in </w:t>
      </w:r>
      <w:r w:rsidRPr="00237EB4">
        <w:rPr>
          <w:i/>
          <w:iCs/>
        </w:rPr>
        <w:t xml:space="preserve">Arabidopsis thaliana </w:t>
      </w:r>
      <w:r w:rsidRPr="00237EB4">
        <w:t xml:space="preserve">…………………………… </w:t>
      </w:r>
      <w:r w:rsidR="0007723E">
        <w:t>109</w:t>
      </w:r>
      <w:r w:rsidRPr="00237EB4">
        <w:rPr>
          <w:i/>
          <w:iCs/>
        </w:rPr>
        <w:br/>
      </w:r>
      <w:r w:rsidRPr="00237EB4">
        <w:t>4.2.4</w:t>
      </w:r>
      <w:r w:rsidRPr="00237EB4">
        <w:tab/>
        <w:t xml:space="preserve">Generation and screening of gene-editing </w:t>
      </w:r>
      <w:r w:rsidRPr="00237EB4">
        <w:rPr>
          <w:i/>
          <w:iCs/>
        </w:rPr>
        <w:t xml:space="preserve">Zmepfl9 </w:t>
      </w:r>
      <w:r w:rsidRPr="00237EB4">
        <w:t>lines ……………………</w:t>
      </w:r>
      <w:proofErr w:type="gramStart"/>
      <w:r w:rsidRPr="00237EB4">
        <w:t>…..</w:t>
      </w:r>
      <w:proofErr w:type="gramEnd"/>
      <w:r w:rsidRPr="00237EB4">
        <w:t xml:space="preserve"> </w:t>
      </w:r>
      <w:r w:rsidR="0007723E">
        <w:t>112</w:t>
      </w:r>
      <w:r w:rsidRPr="00237EB4">
        <w:br/>
        <w:t>4.2.5</w:t>
      </w:r>
      <w:r w:rsidRPr="00237EB4">
        <w:tab/>
        <w:t xml:space="preserve">Characterisation of stomatal phenotypes of </w:t>
      </w:r>
      <w:proofErr w:type="gramStart"/>
      <w:r w:rsidRPr="00237EB4">
        <w:t>gene-edited</w:t>
      </w:r>
      <w:proofErr w:type="gramEnd"/>
      <w:r w:rsidRPr="00237EB4">
        <w:t xml:space="preserve"> </w:t>
      </w:r>
      <w:r w:rsidRPr="00237EB4">
        <w:rPr>
          <w:i/>
          <w:iCs/>
        </w:rPr>
        <w:t xml:space="preserve">Zmepfl9 </w:t>
      </w:r>
      <w:r w:rsidRPr="00237EB4">
        <w:t xml:space="preserve">lines …. </w:t>
      </w:r>
      <w:r w:rsidR="0007723E">
        <w:t>115</w:t>
      </w:r>
      <w:r w:rsidRPr="00237EB4">
        <w:br/>
        <w:t>4.2.6</w:t>
      </w:r>
      <w:r w:rsidRPr="00237EB4">
        <w:tab/>
        <w:t xml:space="preserve">Stomatal size and anatomical </w:t>
      </w:r>
      <w:r w:rsidRPr="00237EB4">
        <w:rPr>
          <w:i/>
          <w:iCs/>
        </w:rPr>
        <w:t>g</w:t>
      </w:r>
      <w:r w:rsidRPr="00237EB4">
        <w:rPr>
          <w:vertAlign w:val="subscript"/>
        </w:rPr>
        <w:t xml:space="preserve">smax </w:t>
      </w:r>
      <w:r w:rsidRPr="00237EB4">
        <w:t xml:space="preserve">of </w:t>
      </w:r>
      <w:r w:rsidRPr="00237EB4">
        <w:rPr>
          <w:i/>
          <w:iCs/>
        </w:rPr>
        <w:t xml:space="preserve">Zmepfl9 </w:t>
      </w:r>
      <w:r w:rsidRPr="00237EB4">
        <w:t>maize lines …………………</w:t>
      </w:r>
      <w:proofErr w:type="gramStart"/>
      <w:r w:rsidRPr="00237EB4">
        <w:t>…..</w:t>
      </w:r>
      <w:proofErr w:type="gramEnd"/>
      <w:r w:rsidRPr="00237EB4">
        <w:t xml:space="preserve"> </w:t>
      </w:r>
      <w:r w:rsidR="0007723E">
        <w:t>119</w:t>
      </w:r>
    </w:p>
    <w:p w14:paraId="490D2C2F" w14:textId="77777777" w:rsidR="00083A71" w:rsidRPr="00237EB4" w:rsidRDefault="00083A71" w:rsidP="00083A71">
      <w:pPr>
        <w:ind w:left="720" w:hanging="578"/>
        <w:jc w:val="distribute"/>
      </w:pPr>
      <w:r w:rsidRPr="00237EB4">
        <w:rPr>
          <w:b/>
          <w:bCs/>
        </w:rPr>
        <w:t>4.3</w:t>
      </w:r>
      <w:r w:rsidRPr="00237EB4">
        <w:rPr>
          <w:b/>
          <w:bCs/>
        </w:rPr>
        <w:tab/>
        <w:t xml:space="preserve">Discussion …………………………………………………………………………………………………. </w:t>
      </w:r>
      <w:r w:rsidR="0007723E">
        <w:rPr>
          <w:b/>
          <w:bCs/>
        </w:rPr>
        <w:t>122</w:t>
      </w:r>
      <w:r w:rsidRPr="00237EB4">
        <w:br/>
        <w:t>4.3.1</w:t>
      </w:r>
      <w:r w:rsidRPr="00237EB4">
        <w:tab/>
        <w:t xml:space="preserve">Maize </w:t>
      </w:r>
      <w:r w:rsidRPr="00237EB4">
        <w:rPr>
          <w:i/>
          <w:iCs/>
        </w:rPr>
        <w:t>ZmEPFL9-1a</w:t>
      </w:r>
      <w:r w:rsidRPr="00237EB4">
        <w:t xml:space="preserve"> positively regulates stomatal development …………</w:t>
      </w:r>
      <w:proofErr w:type="gramStart"/>
      <w:r w:rsidRPr="00237EB4">
        <w:t>…..</w:t>
      </w:r>
      <w:proofErr w:type="gramEnd"/>
      <w:r w:rsidRPr="00237EB4">
        <w:t xml:space="preserve"> </w:t>
      </w:r>
      <w:r w:rsidR="0007723E">
        <w:t>122</w:t>
      </w:r>
      <w:r w:rsidRPr="00237EB4">
        <w:br/>
        <w:t>4.3.2</w:t>
      </w:r>
      <w:r w:rsidRPr="00237EB4">
        <w:tab/>
        <w:t xml:space="preserve">Putative roles of the other </w:t>
      </w:r>
      <w:r w:rsidRPr="00237EB4">
        <w:rPr>
          <w:i/>
          <w:iCs/>
        </w:rPr>
        <w:t xml:space="preserve">ZmEPFL9 </w:t>
      </w:r>
      <w:r w:rsidRPr="00237EB4">
        <w:t>paralogues ………………….……………... 1</w:t>
      </w:r>
      <w:r w:rsidR="0007723E">
        <w:t>23</w:t>
      </w:r>
      <w:r w:rsidRPr="00237EB4">
        <w:br/>
        <w:t>4.3.3</w:t>
      </w:r>
      <w:r w:rsidRPr="00237EB4">
        <w:tab/>
        <w:t xml:space="preserve">Loss of </w:t>
      </w:r>
      <w:r w:rsidRPr="00237EB4">
        <w:rPr>
          <w:i/>
          <w:iCs/>
        </w:rPr>
        <w:t xml:space="preserve">ZmEPFL9-1a </w:t>
      </w:r>
      <w:r w:rsidRPr="00237EB4">
        <w:t>breaks the stomatal size-density relationship .…….. 1</w:t>
      </w:r>
      <w:r w:rsidR="0007723E">
        <w:t>24</w:t>
      </w:r>
    </w:p>
    <w:p w14:paraId="1964F599" w14:textId="77777777" w:rsidR="00083A71" w:rsidRPr="00237EB4" w:rsidRDefault="00083A71" w:rsidP="00083A71">
      <w:pPr>
        <w:jc w:val="distribute"/>
        <w:rPr>
          <w:b/>
          <w:bCs/>
          <w:sz w:val="24"/>
          <w:szCs w:val="24"/>
        </w:rPr>
      </w:pPr>
      <w:r w:rsidRPr="00237EB4">
        <w:rPr>
          <w:b/>
          <w:bCs/>
          <w:sz w:val="24"/>
          <w:szCs w:val="24"/>
        </w:rPr>
        <w:t>Chapter 5. The physiological implications of reducing stomatal density in</w:t>
      </w:r>
      <w:r w:rsidRPr="00237EB4">
        <w:rPr>
          <w:b/>
          <w:bCs/>
          <w:sz w:val="24"/>
          <w:szCs w:val="24"/>
        </w:rPr>
        <w:br/>
        <w:t>maize</w:t>
      </w:r>
      <w:r w:rsidRPr="00237EB4">
        <w:rPr>
          <w:b/>
          <w:bCs/>
          <w:i/>
          <w:iCs/>
          <w:sz w:val="24"/>
          <w:szCs w:val="24"/>
        </w:rPr>
        <w:t xml:space="preserve"> </w:t>
      </w:r>
      <w:r w:rsidRPr="00237EB4">
        <w:rPr>
          <w:b/>
          <w:bCs/>
          <w:sz w:val="24"/>
          <w:szCs w:val="24"/>
        </w:rPr>
        <w:t>…………………………</w:t>
      </w:r>
      <w:proofErr w:type="gramStart"/>
      <w:r w:rsidRPr="00237EB4">
        <w:rPr>
          <w:b/>
          <w:bCs/>
          <w:sz w:val="24"/>
          <w:szCs w:val="24"/>
        </w:rPr>
        <w:t>…..</w:t>
      </w:r>
      <w:proofErr w:type="gramEnd"/>
      <w:r w:rsidRPr="00237EB4">
        <w:rPr>
          <w:b/>
          <w:bCs/>
          <w:sz w:val="24"/>
          <w:szCs w:val="24"/>
        </w:rPr>
        <w:t>………………………………………………………………………….. 1</w:t>
      </w:r>
      <w:r w:rsidR="0007723E">
        <w:rPr>
          <w:b/>
          <w:bCs/>
          <w:sz w:val="24"/>
          <w:szCs w:val="24"/>
        </w:rPr>
        <w:t>26</w:t>
      </w:r>
    </w:p>
    <w:p w14:paraId="512E9EFC" w14:textId="77777777" w:rsidR="00083A71" w:rsidRPr="00237EB4" w:rsidRDefault="00083A71" w:rsidP="00083A71">
      <w:pPr>
        <w:ind w:left="720" w:hanging="578"/>
        <w:jc w:val="distribute"/>
      </w:pPr>
      <w:r w:rsidRPr="00237EB4">
        <w:rPr>
          <w:b/>
          <w:bCs/>
        </w:rPr>
        <w:t>5.1</w:t>
      </w:r>
      <w:r w:rsidRPr="00237EB4">
        <w:rPr>
          <w:b/>
          <w:bCs/>
        </w:rPr>
        <w:tab/>
        <w:t>Introduction ……….……………………………………………………………………………………… 1</w:t>
      </w:r>
      <w:r w:rsidR="0007723E">
        <w:rPr>
          <w:b/>
          <w:bCs/>
        </w:rPr>
        <w:t>26</w:t>
      </w:r>
      <w:r w:rsidRPr="00237EB4">
        <w:br/>
        <w:t>5.1.1</w:t>
      </w:r>
      <w:r w:rsidRPr="00237EB4">
        <w:tab/>
        <w:t>Drought stress in maize ……………………………………………………….……………. 1</w:t>
      </w:r>
      <w:r w:rsidR="0007723E">
        <w:t>26</w:t>
      </w:r>
      <w:r w:rsidRPr="00237EB4">
        <w:br/>
        <w:t>5.</w:t>
      </w:r>
      <w:bookmarkStart w:id="2" w:name="_Hlk138988245"/>
      <w:r w:rsidRPr="00237EB4">
        <w:t>1.2</w:t>
      </w:r>
      <w:r w:rsidRPr="00237EB4">
        <w:tab/>
      </w:r>
      <w:r w:rsidRPr="00237EB4">
        <w:rPr>
          <w:rFonts w:asciiTheme="minorHAnsi" w:eastAsiaTheme="majorEastAsia" w:hAnsiTheme="minorHAnsi" w:cs="Calibri"/>
          <w:bCs/>
        </w:rPr>
        <w:t>Can the physiological consequences of manipulating stomatal density be overcome by C</w:t>
      </w:r>
      <w:r w:rsidRPr="00237EB4">
        <w:rPr>
          <w:rFonts w:asciiTheme="minorHAnsi" w:eastAsiaTheme="majorEastAsia" w:hAnsiTheme="minorHAnsi" w:cs="Calibri"/>
          <w:bCs/>
          <w:vertAlign w:val="subscript"/>
        </w:rPr>
        <w:t>4</w:t>
      </w:r>
      <w:r w:rsidRPr="00237EB4">
        <w:rPr>
          <w:rFonts w:asciiTheme="minorHAnsi" w:eastAsiaTheme="majorEastAsia" w:hAnsiTheme="minorHAnsi" w:cs="Calibri"/>
          <w:bCs/>
        </w:rPr>
        <w:t xml:space="preserve"> photosynthesis</w:t>
      </w:r>
      <w:r w:rsidRPr="00237EB4">
        <w:rPr>
          <w:rFonts w:asciiTheme="minorHAnsi" w:eastAsiaTheme="majorEastAsia" w:hAnsiTheme="minorHAnsi" w:cs="Calibri"/>
          <w:b/>
          <w:sz w:val="24"/>
          <w:szCs w:val="24"/>
        </w:rPr>
        <w:t xml:space="preserve">? </w:t>
      </w:r>
      <w:r w:rsidRPr="00237EB4">
        <w:t>…………...…………………………………………</w:t>
      </w:r>
      <w:r>
        <w:t>….</w:t>
      </w:r>
      <w:r w:rsidRPr="00237EB4">
        <w:t>………….. 1</w:t>
      </w:r>
      <w:r w:rsidR="0007723E">
        <w:t>28</w:t>
      </w:r>
      <w:r w:rsidRPr="00237EB4">
        <w:br/>
        <w:t>5.1.3</w:t>
      </w:r>
      <w:r w:rsidRPr="00237EB4">
        <w:tab/>
        <w:t>Objectives …………………………………………………………………………………………… 1</w:t>
      </w:r>
      <w:r w:rsidR="0007723E">
        <w:t>30</w:t>
      </w:r>
    </w:p>
    <w:p w14:paraId="0496106D" w14:textId="77777777" w:rsidR="00083A71" w:rsidRPr="00237EB4" w:rsidRDefault="00083A71" w:rsidP="00083A71">
      <w:pPr>
        <w:ind w:left="720" w:hanging="578"/>
        <w:jc w:val="distribute"/>
      </w:pPr>
      <w:r w:rsidRPr="00237EB4">
        <w:rPr>
          <w:b/>
          <w:bCs/>
        </w:rPr>
        <w:t>5.2</w:t>
      </w:r>
      <w:r w:rsidRPr="00237EB4">
        <w:rPr>
          <w:b/>
          <w:bCs/>
        </w:rPr>
        <w:tab/>
        <w:t>Results …………….………………………………………………………………………………………. 1</w:t>
      </w:r>
      <w:r w:rsidR="0007723E">
        <w:rPr>
          <w:b/>
          <w:bCs/>
        </w:rPr>
        <w:t>31</w:t>
      </w:r>
      <w:r w:rsidRPr="00237EB4">
        <w:br/>
        <w:t>5.2.1</w:t>
      </w:r>
      <w:r w:rsidRPr="00237EB4">
        <w:tab/>
        <w:t xml:space="preserve">The impact of reducing stomatal density on gas exchange in </w:t>
      </w:r>
      <w:r w:rsidRPr="00237EB4">
        <w:rPr>
          <w:i/>
          <w:iCs/>
        </w:rPr>
        <w:t xml:space="preserve">Zea mays </w:t>
      </w:r>
      <w:r w:rsidRPr="00237EB4">
        <w:t>….. 1</w:t>
      </w:r>
      <w:r w:rsidR="0007723E">
        <w:t>31</w:t>
      </w:r>
      <w:r w:rsidRPr="00237EB4">
        <w:br/>
        <w:t>5.2.2</w:t>
      </w:r>
      <w:r w:rsidRPr="00237EB4">
        <w:tab/>
        <w:t>Photosynthetic responses to changes in light and CO</w:t>
      </w:r>
      <w:r w:rsidRPr="00237EB4">
        <w:rPr>
          <w:vertAlign w:val="subscript"/>
        </w:rPr>
        <w:t>2</w:t>
      </w:r>
      <w:r w:rsidRPr="00237EB4">
        <w:t xml:space="preserve"> concentration …</w:t>
      </w:r>
      <w:proofErr w:type="gramStart"/>
      <w:r w:rsidRPr="00237EB4">
        <w:t>…..</w:t>
      </w:r>
      <w:proofErr w:type="gramEnd"/>
      <w:r w:rsidRPr="00237EB4">
        <w:t xml:space="preserve"> 1</w:t>
      </w:r>
      <w:r w:rsidR="0007723E">
        <w:t>36</w:t>
      </w:r>
      <w:r w:rsidRPr="00237EB4">
        <w:br/>
        <w:t>5.2.3</w:t>
      </w:r>
      <w:r w:rsidRPr="00237EB4">
        <w:tab/>
        <w:t xml:space="preserve">Growth characteristics of maize </w:t>
      </w:r>
      <w:r w:rsidRPr="00237EB4">
        <w:rPr>
          <w:i/>
          <w:iCs/>
        </w:rPr>
        <w:t xml:space="preserve">Zmepfl9 </w:t>
      </w:r>
      <w:r w:rsidRPr="00237EB4">
        <w:t>lines ………………………….………… 1</w:t>
      </w:r>
      <w:r w:rsidR="0007723E">
        <w:t>39</w:t>
      </w:r>
      <w:r w:rsidRPr="00237EB4">
        <w:br/>
        <w:t>5.2.4</w:t>
      </w:r>
      <w:r w:rsidRPr="00237EB4">
        <w:tab/>
        <w:t xml:space="preserve">Water use of 6-week-old maize </w:t>
      </w:r>
      <w:r w:rsidRPr="00237EB4">
        <w:rPr>
          <w:i/>
          <w:iCs/>
        </w:rPr>
        <w:t xml:space="preserve">Zmepfl9 </w:t>
      </w:r>
      <w:r w:rsidRPr="00237EB4">
        <w:t>plants …………………………….……... 1</w:t>
      </w:r>
      <w:r w:rsidR="0007723E">
        <w:t>42</w:t>
      </w:r>
      <w:r w:rsidRPr="00237EB4">
        <w:br/>
        <w:t>5.2.5</w:t>
      </w:r>
      <w:r w:rsidRPr="00237EB4">
        <w:tab/>
        <w:t xml:space="preserve">Response of maize </w:t>
      </w:r>
      <w:r w:rsidRPr="00237EB4">
        <w:rPr>
          <w:i/>
          <w:iCs/>
        </w:rPr>
        <w:t xml:space="preserve">Zmepfl9 </w:t>
      </w:r>
      <w:r w:rsidRPr="00237EB4">
        <w:t>lines to drought stress …..……………….………... 1</w:t>
      </w:r>
      <w:r w:rsidR="0007723E">
        <w:t>45</w:t>
      </w:r>
      <w:r w:rsidRPr="00237EB4">
        <w:br/>
        <w:t>5.2.6</w:t>
      </w:r>
      <w:r w:rsidRPr="00237EB4">
        <w:tab/>
        <w:t>Impact of drought stress on biomass, flowering, and yield …</w:t>
      </w:r>
      <w:proofErr w:type="gramStart"/>
      <w:r w:rsidRPr="00237EB4">
        <w:t>…..</w:t>
      </w:r>
      <w:proofErr w:type="gramEnd"/>
      <w:r w:rsidRPr="00237EB4">
        <w:t>…………… 1</w:t>
      </w:r>
      <w:r w:rsidR="0007723E">
        <w:t>49</w:t>
      </w:r>
    </w:p>
    <w:p w14:paraId="0C00E823" w14:textId="77777777" w:rsidR="00083A71" w:rsidRPr="00237EB4" w:rsidRDefault="00083A71" w:rsidP="00083A71">
      <w:pPr>
        <w:ind w:left="720" w:hanging="578"/>
        <w:jc w:val="distribute"/>
      </w:pPr>
      <w:r w:rsidRPr="00237EB4">
        <w:rPr>
          <w:b/>
          <w:bCs/>
        </w:rPr>
        <w:t>5.3</w:t>
      </w:r>
      <w:r w:rsidRPr="00237EB4">
        <w:rPr>
          <w:b/>
          <w:bCs/>
        </w:rPr>
        <w:tab/>
        <w:t>Discussion …………………………………………………………………………………………………. 1</w:t>
      </w:r>
      <w:r w:rsidR="0007723E">
        <w:rPr>
          <w:b/>
          <w:bCs/>
        </w:rPr>
        <w:t>54</w:t>
      </w:r>
      <w:r w:rsidRPr="00237EB4">
        <w:br/>
        <w:t>5.3.1</w:t>
      </w:r>
      <w:r w:rsidRPr="00237EB4">
        <w:tab/>
        <w:t xml:space="preserve">Reducing stomatal density in </w:t>
      </w:r>
      <w:r w:rsidRPr="00237EB4">
        <w:rPr>
          <w:i/>
          <w:iCs/>
        </w:rPr>
        <w:t xml:space="preserve">Zea mays </w:t>
      </w:r>
      <w:r w:rsidRPr="00237EB4">
        <w:t>can improve water use efficiency with no deleterious impact on yield ………………………………………………………………………… 1</w:t>
      </w:r>
      <w:r w:rsidR="0007723E">
        <w:t>54</w:t>
      </w:r>
      <w:r w:rsidRPr="00237EB4">
        <w:br/>
        <w:t>5.3.2</w:t>
      </w:r>
      <w:r w:rsidRPr="00237EB4">
        <w:tab/>
        <w:t>Does reduced water consumption result in greater drought resistance? ... 1</w:t>
      </w:r>
      <w:r w:rsidR="0007723E">
        <w:t>56</w:t>
      </w:r>
      <w:r w:rsidRPr="00237EB4">
        <w:br/>
      </w:r>
      <w:r w:rsidRPr="00237EB4">
        <w:lastRenderedPageBreak/>
        <w:t>5.3.3</w:t>
      </w:r>
      <w:r w:rsidRPr="00237EB4">
        <w:tab/>
        <w:t>Do C</w:t>
      </w:r>
      <w:r w:rsidRPr="00237EB4">
        <w:rPr>
          <w:vertAlign w:val="subscript"/>
        </w:rPr>
        <w:t>4</w:t>
      </w:r>
      <w:r w:rsidRPr="00237EB4">
        <w:t xml:space="preserve"> plants negate the photosynthetic penalty associated with fewer stomata? ..............................</w:t>
      </w:r>
      <w:bookmarkEnd w:id="2"/>
      <w:r w:rsidRPr="00237EB4">
        <w:t>..................................................................................................................... 1</w:t>
      </w:r>
      <w:r w:rsidR="0007723E">
        <w:t>57</w:t>
      </w:r>
      <w:r w:rsidRPr="00237EB4">
        <w:br/>
        <w:t>5.3.4</w:t>
      </w:r>
      <w:r w:rsidRPr="00237EB4">
        <w:tab/>
        <w:t>Could “paralogue editing” be a useful tool? .............................................................. 1</w:t>
      </w:r>
      <w:r w:rsidR="0007723E">
        <w:t>59</w:t>
      </w:r>
    </w:p>
    <w:p w14:paraId="19D64595" w14:textId="77777777" w:rsidR="00083A71" w:rsidRPr="00237EB4" w:rsidRDefault="00083A71" w:rsidP="00083A71">
      <w:pPr>
        <w:jc w:val="distribute"/>
        <w:rPr>
          <w:b/>
          <w:bCs/>
          <w:sz w:val="24"/>
          <w:szCs w:val="24"/>
        </w:rPr>
      </w:pPr>
      <w:r w:rsidRPr="00237EB4">
        <w:rPr>
          <w:b/>
          <w:bCs/>
          <w:sz w:val="24"/>
          <w:szCs w:val="24"/>
        </w:rPr>
        <w:t>Chapter 6. General discussion …………………………………………………………………… 1</w:t>
      </w:r>
      <w:r w:rsidR="0007723E">
        <w:rPr>
          <w:b/>
          <w:bCs/>
          <w:sz w:val="24"/>
          <w:szCs w:val="24"/>
        </w:rPr>
        <w:t>60</w:t>
      </w:r>
    </w:p>
    <w:p w14:paraId="4C3827D1" w14:textId="77777777" w:rsidR="00083A71" w:rsidRPr="00237EB4" w:rsidRDefault="00083A71" w:rsidP="00083A71">
      <w:pPr>
        <w:ind w:left="142"/>
        <w:jc w:val="distribute"/>
      </w:pPr>
      <w:r w:rsidRPr="00237EB4">
        <w:t>6.1</w:t>
      </w:r>
      <w:r w:rsidRPr="00237EB4">
        <w:tab/>
        <w:t>Conclusions ……………………………………………………………………………….…………………… 1</w:t>
      </w:r>
      <w:r w:rsidR="0007723E">
        <w:t>60</w:t>
      </w:r>
      <w:r w:rsidRPr="00237EB4">
        <w:br/>
        <w:t>6.2</w:t>
      </w:r>
      <w:r w:rsidRPr="00237EB4">
        <w:tab/>
        <w:t>Future directions ……………………………………………………………………………………………. 1</w:t>
      </w:r>
      <w:r w:rsidR="0007723E">
        <w:t>61</w:t>
      </w:r>
    </w:p>
    <w:p w14:paraId="215C49BB" w14:textId="77777777" w:rsidR="00083A71" w:rsidRPr="00237EB4" w:rsidRDefault="00083A71" w:rsidP="00083A71">
      <w:pPr>
        <w:jc w:val="distribute"/>
      </w:pPr>
      <w:r w:rsidRPr="00237EB4">
        <w:rPr>
          <w:b/>
          <w:bCs/>
          <w:sz w:val="24"/>
          <w:szCs w:val="24"/>
        </w:rPr>
        <w:t>References ………………………………………………………………………………………………… 1</w:t>
      </w:r>
      <w:r w:rsidR="0007723E">
        <w:rPr>
          <w:b/>
          <w:bCs/>
          <w:sz w:val="24"/>
          <w:szCs w:val="24"/>
        </w:rPr>
        <w:t>64</w:t>
      </w:r>
    </w:p>
    <w:p w14:paraId="6C854560" w14:textId="77777777" w:rsidR="00083A71" w:rsidRDefault="00083A71" w:rsidP="00083A71">
      <w:pPr>
        <w:pStyle w:val="Heading2"/>
      </w:pPr>
    </w:p>
    <w:p w14:paraId="4FC367CA" w14:textId="77777777" w:rsidR="00083A71" w:rsidRDefault="00083A71" w:rsidP="00083A71">
      <w:pPr>
        <w:pStyle w:val="Heading2"/>
      </w:pPr>
    </w:p>
    <w:p w14:paraId="16718A3A" w14:textId="77777777" w:rsidR="00083A71" w:rsidRDefault="00083A71" w:rsidP="00083A71">
      <w:pPr>
        <w:pStyle w:val="Heading2"/>
      </w:pPr>
    </w:p>
    <w:p w14:paraId="1CD07E62" w14:textId="77777777" w:rsidR="00083A71" w:rsidRDefault="00083A71" w:rsidP="00083A71">
      <w:pPr>
        <w:pStyle w:val="Heading2"/>
      </w:pPr>
    </w:p>
    <w:p w14:paraId="058D28A2" w14:textId="77777777" w:rsidR="00083A71" w:rsidRDefault="00083A71" w:rsidP="00083A71">
      <w:pPr>
        <w:pStyle w:val="Heading2"/>
      </w:pPr>
    </w:p>
    <w:bookmarkEnd w:id="1"/>
    <w:p w14:paraId="135C76B7" w14:textId="77777777" w:rsidR="00083A71" w:rsidRDefault="00083A71" w:rsidP="00083A71">
      <w:pPr>
        <w:pStyle w:val="Heading2"/>
      </w:pPr>
    </w:p>
    <w:p w14:paraId="5D43163B" w14:textId="77777777" w:rsidR="00083A71" w:rsidRDefault="00083A71" w:rsidP="00083A71">
      <w:pPr>
        <w:pStyle w:val="Heading2"/>
      </w:pPr>
    </w:p>
    <w:p w14:paraId="71B8C7C5" w14:textId="77777777" w:rsidR="00083A71" w:rsidRDefault="00083A71" w:rsidP="00083A71">
      <w:pPr>
        <w:pStyle w:val="Heading2"/>
      </w:pPr>
    </w:p>
    <w:p w14:paraId="58D4D7D0" w14:textId="77777777" w:rsidR="00083A71" w:rsidRDefault="00083A71" w:rsidP="00083A71">
      <w:pPr>
        <w:pStyle w:val="Heading2"/>
      </w:pPr>
    </w:p>
    <w:p w14:paraId="78681B27" w14:textId="77777777" w:rsidR="00083A71" w:rsidRDefault="00083A71" w:rsidP="00083A71">
      <w:pPr>
        <w:pStyle w:val="Heading2"/>
      </w:pPr>
    </w:p>
    <w:p w14:paraId="4CE6AA24" w14:textId="77777777" w:rsidR="00083A71" w:rsidRPr="00237EB4" w:rsidRDefault="00083A71" w:rsidP="00083A71">
      <w:pPr>
        <w:pStyle w:val="Heading2"/>
      </w:pPr>
      <w:r w:rsidRPr="00237EB4">
        <w:lastRenderedPageBreak/>
        <w:t>List of Tables and Figures</w:t>
      </w:r>
    </w:p>
    <w:p w14:paraId="481A1466" w14:textId="77777777" w:rsidR="00083A71" w:rsidRPr="00237EB4" w:rsidRDefault="00083A71" w:rsidP="00083A71">
      <w:pPr>
        <w:rPr>
          <w:rFonts w:cstheme="minorHAnsi"/>
          <w:b/>
          <w:bCs/>
          <w:sz w:val="24"/>
          <w:szCs w:val="24"/>
        </w:rPr>
      </w:pPr>
      <w:r w:rsidRPr="00237EB4">
        <w:rPr>
          <w:rFonts w:cstheme="minorHAnsi"/>
          <w:b/>
          <w:bCs/>
          <w:sz w:val="24"/>
          <w:szCs w:val="24"/>
        </w:rPr>
        <w:t>Chapter 1</w:t>
      </w:r>
    </w:p>
    <w:p w14:paraId="2B8D676B" w14:textId="77777777" w:rsidR="00083A71" w:rsidRPr="00237EB4" w:rsidRDefault="00083A71" w:rsidP="00083A71">
      <w:pPr>
        <w:jc w:val="left"/>
      </w:pPr>
      <w:r w:rsidRPr="00237EB4">
        <w:rPr>
          <w:rFonts w:cstheme="minorHAnsi"/>
        </w:rPr>
        <w:t>Figure 1.1</w:t>
      </w:r>
      <w:r w:rsidRPr="00237EB4">
        <w:rPr>
          <w:rFonts w:cstheme="minorHAnsi"/>
        </w:rPr>
        <w:tab/>
        <w:t>Global yield projections of four major crops ……………………</w:t>
      </w:r>
      <w:proofErr w:type="gramStart"/>
      <w:r w:rsidRPr="00237EB4">
        <w:rPr>
          <w:rFonts w:cstheme="minorHAnsi"/>
        </w:rPr>
        <w:t>…</w:t>
      </w:r>
      <w:r>
        <w:rPr>
          <w:rFonts w:cstheme="minorHAnsi"/>
        </w:rPr>
        <w:t>..</w:t>
      </w:r>
      <w:proofErr w:type="gramEnd"/>
      <w:r w:rsidRPr="00237EB4">
        <w:rPr>
          <w:rFonts w:cstheme="minorHAnsi"/>
        </w:rPr>
        <w:t>…………………… 2</w:t>
      </w:r>
      <w:r w:rsidRPr="00237EB4">
        <w:rPr>
          <w:rFonts w:cstheme="minorHAnsi"/>
        </w:rPr>
        <w:br/>
        <w:t>F</w:t>
      </w:r>
      <w:r w:rsidRPr="00DB430D">
        <w:rPr>
          <w:shd w:val="clear" w:color="auto" w:fill="FFFFFF"/>
        </w:rPr>
        <w:t>igure 1.2</w:t>
      </w:r>
      <w:r w:rsidRPr="00DB430D">
        <w:rPr>
          <w:shd w:val="clear" w:color="auto" w:fill="FFFFFF"/>
        </w:rPr>
        <w:tab/>
      </w:r>
      <w:r>
        <w:rPr>
          <w:shd w:val="clear" w:color="auto" w:fill="FFFFFF"/>
        </w:rPr>
        <w:t>The photosynthetic electron transport chain</w:t>
      </w:r>
      <w:r w:rsidRPr="00DB430D">
        <w:rPr>
          <w:shd w:val="clear" w:color="auto" w:fill="FFFFFF"/>
        </w:rPr>
        <w:t xml:space="preserve"> …………</w:t>
      </w:r>
      <w:proofErr w:type="gramStart"/>
      <w:r w:rsidRPr="00DB430D">
        <w:rPr>
          <w:shd w:val="clear" w:color="auto" w:fill="FFFFFF"/>
        </w:rPr>
        <w:t>…</w:t>
      </w:r>
      <w:r>
        <w:rPr>
          <w:shd w:val="clear" w:color="auto" w:fill="FFFFFF"/>
        </w:rPr>
        <w:t>..</w:t>
      </w:r>
      <w:proofErr w:type="gramEnd"/>
      <w:r w:rsidRPr="00DB430D">
        <w:rPr>
          <w:shd w:val="clear" w:color="auto" w:fill="FFFFFF"/>
        </w:rPr>
        <w:t>………</w:t>
      </w:r>
      <w:r>
        <w:rPr>
          <w:shd w:val="clear" w:color="auto" w:fill="FFFFFF"/>
        </w:rPr>
        <w:t>………</w:t>
      </w:r>
      <w:r w:rsidRPr="00DB430D">
        <w:rPr>
          <w:shd w:val="clear" w:color="auto" w:fill="FFFFFF"/>
        </w:rPr>
        <w:t xml:space="preserve">…………….. </w:t>
      </w:r>
      <w:r w:rsidR="00C16EC5">
        <w:rPr>
          <w:shd w:val="clear" w:color="auto" w:fill="FFFFFF"/>
        </w:rPr>
        <w:t>5</w:t>
      </w:r>
      <w:r>
        <w:rPr>
          <w:shd w:val="clear" w:color="auto" w:fill="FFFFFF"/>
        </w:rPr>
        <w:br/>
        <w:t>Figure 1.3</w:t>
      </w:r>
      <w:r>
        <w:rPr>
          <w:shd w:val="clear" w:color="auto" w:fill="FFFFFF"/>
        </w:rPr>
        <w:tab/>
      </w:r>
      <w:r w:rsidR="000855DD">
        <w:rPr>
          <w:shd w:val="clear" w:color="auto" w:fill="FFFFFF"/>
        </w:rPr>
        <w:t xml:space="preserve">The </w:t>
      </w:r>
      <w:r>
        <w:rPr>
          <w:shd w:val="clear" w:color="auto" w:fill="FFFFFF"/>
        </w:rPr>
        <w:t>Calvin-Benson-</w:t>
      </w:r>
      <w:proofErr w:type="spellStart"/>
      <w:r>
        <w:rPr>
          <w:shd w:val="clear" w:color="auto" w:fill="FFFFFF"/>
        </w:rPr>
        <w:t>Bassham</w:t>
      </w:r>
      <w:proofErr w:type="spellEnd"/>
      <w:r>
        <w:rPr>
          <w:shd w:val="clear" w:color="auto" w:fill="FFFFFF"/>
        </w:rPr>
        <w:t xml:space="preserve"> cycle and photorespiratory pathway ……………. </w:t>
      </w:r>
      <w:r w:rsidR="00C16EC5">
        <w:rPr>
          <w:shd w:val="clear" w:color="auto" w:fill="FFFFFF"/>
        </w:rPr>
        <w:t>8</w:t>
      </w:r>
      <w:r w:rsidRPr="00DB430D">
        <w:rPr>
          <w:shd w:val="clear" w:color="auto" w:fill="FFFFFF"/>
        </w:rPr>
        <w:br/>
      </w:r>
      <w:r w:rsidRPr="00237EB4">
        <w:t>Figure 1.</w:t>
      </w:r>
      <w:r>
        <w:t>4</w:t>
      </w:r>
      <w:r w:rsidRPr="00237EB4">
        <w:tab/>
        <w:t>Simulated climatic changes show spatiotemporal variation under future</w:t>
      </w:r>
      <w:r w:rsidRPr="00237EB4">
        <w:br/>
        <w:t xml:space="preserve">                              global warming</w:t>
      </w:r>
      <w:r>
        <w:t xml:space="preserve"> </w:t>
      </w:r>
      <w:r w:rsidRPr="00237EB4">
        <w:t>…………………………………………….........…………………………</w:t>
      </w:r>
      <w:r>
        <w:t>...</w:t>
      </w:r>
      <w:r w:rsidRPr="00237EB4">
        <w:t xml:space="preserve">……. </w:t>
      </w:r>
      <w:r>
        <w:t>1</w:t>
      </w:r>
      <w:r w:rsidR="00C16EC5">
        <w:t>2</w:t>
      </w:r>
      <w:r w:rsidRPr="00237EB4">
        <w:br/>
        <w:t>Figure 1.</w:t>
      </w:r>
      <w:r>
        <w:t>5</w:t>
      </w:r>
      <w:r w:rsidRPr="00237EB4">
        <w:tab/>
        <w:t>Projected changes in crop yields under future climatic conditions ……</w:t>
      </w:r>
      <w:r>
        <w:t>...</w:t>
      </w:r>
      <w:r w:rsidRPr="00237EB4">
        <w:t xml:space="preserve">…… </w:t>
      </w:r>
      <w:r>
        <w:t>1</w:t>
      </w:r>
      <w:r w:rsidR="00C16EC5">
        <w:t>4</w:t>
      </w:r>
      <w:r w:rsidRPr="00237EB4">
        <w:br/>
        <w:t>Figure 1.</w:t>
      </w:r>
      <w:r>
        <w:t>6</w:t>
      </w:r>
      <w:r w:rsidRPr="00237EB4">
        <w:tab/>
        <w:t xml:space="preserve">Diagram of leaf </w:t>
      </w:r>
      <w:r>
        <w:t>gaseous</w:t>
      </w:r>
      <w:r w:rsidRPr="00237EB4">
        <w:t xml:space="preserve"> exchange pathway</w:t>
      </w:r>
      <w:r>
        <w:t>s</w:t>
      </w:r>
      <w:r w:rsidRPr="00237EB4">
        <w:t xml:space="preserve"> ...</w:t>
      </w:r>
      <w:r>
        <w:t>.........................................................</w:t>
      </w:r>
      <w:r w:rsidRPr="00237EB4">
        <w:t xml:space="preserve">. </w:t>
      </w:r>
      <w:r>
        <w:t>1</w:t>
      </w:r>
      <w:r w:rsidR="00C16EC5">
        <w:t>6</w:t>
      </w:r>
      <w:r w:rsidRPr="00237EB4">
        <w:br/>
        <w:t>Figure 1.</w:t>
      </w:r>
      <w:r>
        <w:t>7</w:t>
      </w:r>
      <w:r w:rsidRPr="00237EB4">
        <w:tab/>
        <w:t xml:space="preserve">Possible mechanisms driving the impacts of drought stress on plant </w:t>
      </w:r>
      <w:r w:rsidRPr="00237EB4">
        <w:br/>
        <w:t xml:space="preserve">   </w:t>
      </w:r>
      <w:r w:rsidRPr="00237EB4">
        <w:tab/>
      </w:r>
      <w:r w:rsidRPr="00237EB4">
        <w:tab/>
        <w:t>photosynthesis, growth, and yield ……………………….…………………………</w:t>
      </w:r>
      <w:r>
        <w:t>.</w:t>
      </w:r>
      <w:r w:rsidRPr="00237EB4">
        <w:t>……... 1</w:t>
      </w:r>
      <w:r w:rsidR="00C16EC5">
        <w:t>8</w:t>
      </w:r>
      <w:r w:rsidRPr="00237EB4">
        <w:br/>
        <w:t>Figure 1.</w:t>
      </w:r>
      <w:r>
        <w:t>8</w:t>
      </w:r>
      <w:r w:rsidRPr="00237EB4">
        <w:tab/>
        <w:t xml:space="preserve">Osmoregulation of the guard cells control stomatal aperture responses </w:t>
      </w:r>
      <w:r>
        <w:t>..</w:t>
      </w:r>
      <w:r w:rsidRPr="00237EB4">
        <w:t xml:space="preserve">... </w:t>
      </w:r>
      <w:r>
        <w:t>2</w:t>
      </w:r>
      <w:r w:rsidR="00C16EC5">
        <w:t>1</w:t>
      </w:r>
      <w:r w:rsidRPr="00237EB4">
        <w:br/>
        <w:t>Figure 1.</w:t>
      </w:r>
      <w:r>
        <w:t>9</w:t>
      </w:r>
      <w:r w:rsidRPr="00237EB4">
        <w:tab/>
        <w:t>Stomatal development in Arabidopsis ……………………………………</w:t>
      </w:r>
      <w:proofErr w:type="gramStart"/>
      <w:r w:rsidRPr="00237EB4">
        <w:t>…..</w:t>
      </w:r>
      <w:proofErr w:type="gramEnd"/>
      <w:r w:rsidRPr="00237EB4">
        <w:t>……</w:t>
      </w:r>
      <w:r>
        <w:t>...</w:t>
      </w:r>
      <w:r w:rsidRPr="00237EB4">
        <w:t xml:space="preserve">…... </w:t>
      </w:r>
      <w:r>
        <w:t>2</w:t>
      </w:r>
      <w:r w:rsidR="00C16EC5">
        <w:t>5</w:t>
      </w:r>
      <w:r w:rsidRPr="00237EB4">
        <w:br/>
        <w:t>Figure 1.</w:t>
      </w:r>
      <w:r>
        <w:t>10</w:t>
      </w:r>
      <w:r w:rsidRPr="00237EB4">
        <w:tab/>
        <w:t>Stomatal development in the grasses …………………………………………</w:t>
      </w:r>
      <w:proofErr w:type="gramStart"/>
      <w:r w:rsidRPr="00237EB4">
        <w:t>…</w:t>
      </w:r>
      <w:r>
        <w:t>..</w:t>
      </w:r>
      <w:proofErr w:type="gramEnd"/>
      <w:r w:rsidRPr="00237EB4">
        <w:t>……</w:t>
      </w:r>
      <w:r>
        <w:t xml:space="preserve">… </w:t>
      </w:r>
      <w:r w:rsidRPr="00237EB4">
        <w:t>2</w:t>
      </w:r>
      <w:r w:rsidR="00C16EC5">
        <w:t>7</w:t>
      </w:r>
      <w:r w:rsidRPr="00237EB4">
        <w:br/>
      </w:r>
    </w:p>
    <w:p w14:paraId="6AC54FF5" w14:textId="77777777" w:rsidR="00083A71" w:rsidRPr="00237EB4" w:rsidRDefault="00083A71" w:rsidP="00083A71">
      <w:pPr>
        <w:rPr>
          <w:rFonts w:cstheme="minorHAnsi"/>
          <w:b/>
          <w:bCs/>
          <w:sz w:val="24"/>
          <w:szCs w:val="24"/>
        </w:rPr>
      </w:pPr>
      <w:r w:rsidRPr="00237EB4">
        <w:rPr>
          <w:rFonts w:cstheme="minorHAnsi"/>
          <w:b/>
          <w:bCs/>
          <w:sz w:val="24"/>
          <w:szCs w:val="24"/>
        </w:rPr>
        <w:t>Chapter 2</w:t>
      </w:r>
    </w:p>
    <w:p w14:paraId="2E994CE9" w14:textId="77777777" w:rsidR="00083A71" w:rsidRPr="00237EB4" w:rsidRDefault="00083A71" w:rsidP="00083A71">
      <w:pPr>
        <w:rPr>
          <w:rFonts w:cstheme="minorHAnsi"/>
          <w:b/>
          <w:bCs/>
          <w:sz w:val="24"/>
          <w:szCs w:val="24"/>
        </w:rPr>
      </w:pPr>
      <w:r w:rsidRPr="00237EB4">
        <w:rPr>
          <w:rFonts w:eastAsiaTheme="majorEastAsia" w:cs="Calibri"/>
        </w:rPr>
        <w:t>Table 2.1</w:t>
      </w:r>
      <w:r w:rsidRPr="00237EB4">
        <w:rPr>
          <w:rFonts w:eastAsiaTheme="majorEastAsia" w:cs="Calibri"/>
        </w:rPr>
        <w:tab/>
      </w:r>
      <w:r w:rsidR="000855DD">
        <w:rPr>
          <w:rFonts w:eastAsiaTheme="majorEastAsia" w:cs="Calibri"/>
        </w:rPr>
        <w:t>Equations for chlorophyll fluorescence parameters ……………….……………</w:t>
      </w:r>
      <w:proofErr w:type="gramStart"/>
      <w:r w:rsidR="000855DD">
        <w:rPr>
          <w:rFonts w:eastAsiaTheme="majorEastAsia" w:cs="Calibri"/>
        </w:rPr>
        <w:t>…..</w:t>
      </w:r>
      <w:proofErr w:type="gramEnd"/>
      <w:r w:rsidR="000855DD">
        <w:rPr>
          <w:rFonts w:eastAsiaTheme="majorEastAsia" w:cs="Calibri"/>
        </w:rPr>
        <w:t xml:space="preserve"> 5</w:t>
      </w:r>
      <w:r w:rsidR="00C16EC5">
        <w:rPr>
          <w:rFonts w:eastAsiaTheme="majorEastAsia" w:cs="Calibri"/>
        </w:rPr>
        <w:t>3</w:t>
      </w:r>
      <w:r w:rsidR="000855DD">
        <w:rPr>
          <w:rFonts w:eastAsiaTheme="majorEastAsia" w:cs="Calibri"/>
        </w:rPr>
        <w:br/>
        <w:t>Table 2.2</w:t>
      </w:r>
      <w:r w:rsidR="000855DD">
        <w:rPr>
          <w:rFonts w:eastAsiaTheme="majorEastAsia" w:cs="Calibri"/>
        </w:rPr>
        <w:tab/>
        <w:t>Equations for P700 absorption parameters …………………………………………… 5</w:t>
      </w:r>
      <w:r w:rsidR="00FD0CFD">
        <w:rPr>
          <w:rFonts w:eastAsiaTheme="majorEastAsia" w:cs="Calibri"/>
        </w:rPr>
        <w:t>5</w:t>
      </w:r>
      <w:r w:rsidR="000855DD">
        <w:rPr>
          <w:rFonts w:eastAsiaTheme="majorEastAsia" w:cs="Calibri"/>
        </w:rPr>
        <w:br/>
        <w:t>Table 2.3</w:t>
      </w:r>
      <w:r w:rsidR="000855DD">
        <w:rPr>
          <w:rFonts w:eastAsiaTheme="majorEastAsia" w:cs="Calibri"/>
        </w:rPr>
        <w:tab/>
      </w:r>
      <w:r w:rsidRPr="00237EB4">
        <w:rPr>
          <w:rFonts w:eastAsiaTheme="majorEastAsia" w:cs="Calibri"/>
        </w:rPr>
        <w:t xml:space="preserve">List of primers used for cloning, </w:t>
      </w:r>
      <w:proofErr w:type="gramStart"/>
      <w:r w:rsidRPr="00237EB4">
        <w:rPr>
          <w:rFonts w:eastAsiaTheme="majorEastAsia" w:cs="Calibri"/>
        </w:rPr>
        <w:t>genotyping</w:t>
      </w:r>
      <w:proofErr w:type="gramEnd"/>
      <w:r w:rsidRPr="00237EB4">
        <w:rPr>
          <w:rFonts w:eastAsiaTheme="majorEastAsia" w:cs="Calibri"/>
        </w:rPr>
        <w:t xml:space="preserve"> and RT-qPCR ……………………. </w:t>
      </w:r>
      <w:r w:rsidR="00C16EC5">
        <w:rPr>
          <w:rFonts w:eastAsiaTheme="majorEastAsia" w:cs="Calibri"/>
        </w:rPr>
        <w:t>6</w:t>
      </w:r>
      <w:r w:rsidR="00FD0CFD">
        <w:rPr>
          <w:rFonts w:eastAsiaTheme="majorEastAsia" w:cs="Calibri"/>
        </w:rPr>
        <w:t>1</w:t>
      </w:r>
      <w:r w:rsidRPr="00237EB4">
        <w:rPr>
          <w:rFonts w:eastAsiaTheme="majorEastAsia" w:cs="Calibri"/>
        </w:rPr>
        <w:br/>
      </w:r>
      <w:r w:rsidRPr="00237EB4">
        <w:rPr>
          <w:rFonts w:eastAsiaTheme="majorEastAsia" w:cs="Calibri"/>
        </w:rPr>
        <w:br/>
      </w:r>
      <w:r w:rsidRPr="00237EB4">
        <w:rPr>
          <w:rFonts w:cstheme="minorHAnsi"/>
          <w:b/>
          <w:bCs/>
          <w:sz w:val="24"/>
          <w:szCs w:val="24"/>
        </w:rPr>
        <w:t>Chapter 3</w:t>
      </w:r>
    </w:p>
    <w:p w14:paraId="4A28577E" w14:textId="77777777" w:rsidR="00083A71" w:rsidRPr="00237EB4" w:rsidRDefault="00083A71" w:rsidP="00083A71">
      <w:pPr>
        <w:rPr>
          <w:rFonts w:cstheme="minorHAnsi"/>
          <w:b/>
          <w:bCs/>
          <w:sz w:val="24"/>
          <w:szCs w:val="24"/>
        </w:rPr>
      </w:pPr>
      <w:r w:rsidRPr="00C413AC">
        <w:rPr>
          <w:shd w:val="clear" w:color="auto" w:fill="FFFFFF"/>
          <w:fitText w:val="947" w:id="-1148541440"/>
        </w:rPr>
        <w:t>Figure 3.1</w:t>
      </w:r>
      <w:r w:rsidRPr="00DB430D">
        <w:rPr>
          <w:shd w:val="clear" w:color="auto" w:fill="FFFFFF"/>
        </w:rPr>
        <w:tab/>
      </w:r>
      <w:r w:rsidR="00B2596A">
        <w:rPr>
          <w:shd w:val="clear" w:color="auto" w:fill="FFFFFF"/>
        </w:rPr>
        <w:t>Chlorophyll fluorescence experimental trace</w:t>
      </w:r>
      <w:r w:rsidRPr="00DB430D">
        <w:rPr>
          <w:shd w:val="clear" w:color="auto" w:fill="FFFFFF"/>
        </w:rPr>
        <w:t xml:space="preserve"> </w:t>
      </w:r>
      <w:r w:rsidR="00B2596A">
        <w:rPr>
          <w:shd w:val="clear" w:color="auto" w:fill="FFFFFF"/>
        </w:rPr>
        <w:t>…………</w:t>
      </w:r>
      <w:r w:rsidRPr="00DB430D">
        <w:rPr>
          <w:shd w:val="clear" w:color="auto" w:fill="FFFFFF"/>
        </w:rPr>
        <w:t>……………………</w:t>
      </w:r>
      <w:r>
        <w:rPr>
          <w:shd w:val="clear" w:color="auto" w:fill="FFFFFF"/>
        </w:rPr>
        <w:t>….</w:t>
      </w:r>
      <w:r w:rsidRPr="00DB430D">
        <w:rPr>
          <w:shd w:val="clear" w:color="auto" w:fill="FFFFFF"/>
        </w:rPr>
        <w:t xml:space="preserve">……… </w:t>
      </w:r>
      <w:r w:rsidR="00B2596A">
        <w:rPr>
          <w:shd w:val="clear" w:color="auto" w:fill="FFFFFF"/>
        </w:rPr>
        <w:t>68</w:t>
      </w:r>
      <w:r w:rsidR="00B2596A">
        <w:rPr>
          <w:shd w:val="clear" w:color="auto" w:fill="FFFFFF"/>
        </w:rPr>
        <w:br/>
        <w:t xml:space="preserve">Figure 3.2 </w:t>
      </w:r>
      <w:r w:rsidR="00B2596A">
        <w:rPr>
          <w:shd w:val="clear" w:color="auto" w:fill="FFFFFF"/>
        </w:rPr>
        <w:tab/>
        <w:t>P700 absorption spectroscopy experimental trace ………………………………… 70</w:t>
      </w:r>
      <w:r w:rsidRPr="00DB430D">
        <w:rPr>
          <w:shd w:val="clear" w:color="auto" w:fill="FFFFFF"/>
        </w:rPr>
        <w:br/>
        <w:t>Figure 3.</w:t>
      </w:r>
      <w:r w:rsidR="00B2596A">
        <w:rPr>
          <w:shd w:val="clear" w:color="auto" w:fill="FFFFFF"/>
        </w:rPr>
        <w:t>3</w:t>
      </w:r>
      <w:r w:rsidRPr="00DB430D">
        <w:rPr>
          <w:shd w:val="clear" w:color="auto" w:fill="FFFFFF"/>
        </w:rPr>
        <w:tab/>
      </w:r>
      <w:r w:rsidR="00B2596A">
        <w:rPr>
          <w:shd w:val="clear" w:color="auto" w:fill="FFFFFF"/>
        </w:rPr>
        <w:t xml:space="preserve">Example of a modelled </w:t>
      </w:r>
      <w:r w:rsidR="00B2596A" w:rsidRPr="00B2596A">
        <w:rPr>
          <w:i/>
          <w:iCs/>
          <w:shd w:val="clear" w:color="auto" w:fill="FFFFFF"/>
        </w:rPr>
        <w:t>A</w:t>
      </w:r>
      <w:r w:rsidR="00B2596A">
        <w:rPr>
          <w:shd w:val="clear" w:color="auto" w:fill="FFFFFF"/>
        </w:rPr>
        <w:t>/</w:t>
      </w:r>
      <w:r w:rsidR="00B2596A" w:rsidRPr="00B2596A">
        <w:rPr>
          <w:i/>
          <w:iCs/>
          <w:shd w:val="clear" w:color="auto" w:fill="FFFFFF"/>
        </w:rPr>
        <w:t>C</w:t>
      </w:r>
      <w:r w:rsidR="00B2596A" w:rsidRPr="00B2596A">
        <w:rPr>
          <w:shd w:val="clear" w:color="auto" w:fill="FFFFFF"/>
          <w:vertAlign w:val="subscript"/>
        </w:rPr>
        <w:t>i</w:t>
      </w:r>
      <w:r w:rsidR="00B2596A">
        <w:rPr>
          <w:shd w:val="clear" w:color="auto" w:fill="FFFFFF"/>
        </w:rPr>
        <w:t xml:space="preserve"> response curve</w:t>
      </w:r>
      <w:r w:rsidRPr="00DB430D">
        <w:rPr>
          <w:shd w:val="clear" w:color="auto" w:fill="FFFFFF"/>
        </w:rPr>
        <w:t xml:space="preserve"> ……………………………</w:t>
      </w:r>
      <w:r>
        <w:rPr>
          <w:shd w:val="clear" w:color="auto" w:fill="FFFFFF"/>
        </w:rPr>
        <w:t>…</w:t>
      </w:r>
      <w:r w:rsidRPr="00DB430D">
        <w:rPr>
          <w:shd w:val="clear" w:color="auto" w:fill="FFFFFF"/>
        </w:rPr>
        <w:t xml:space="preserve">………….. </w:t>
      </w:r>
      <w:r w:rsidR="00B2596A">
        <w:rPr>
          <w:shd w:val="clear" w:color="auto" w:fill="FFFFFF"/>
        </w:rPr>
        <w:t>73</w:t>
      </w:r>
      <w:r w:rsidRPr="00DB430D">
        <w:rPr>
          <w:shd w:val="clear" w:color="auto" w:fill="FFFFFF"/>
        </w:rPr>
        <w:br/>
      </w:r>
      <w:r w:rsidRPr="00237EB4">
        <w:t>Figure 3.</w:t>
      </w:r>
      <w:r w:rsidR="00B2596A">
        <w:t>4</w:t>
      </w:r>
      <w:r w:rsidRPr="00237EB4">
        <w:tab/>
        <w:t xml:space="preserve">Stomatal densities and gas exchange </w:t>
      </w:r>
      <w:r w:rsidR="00B2596A">
        <w:t xml:space="preserve">measurements </w:t>
      </w:r>
      <w:r w:rsidRPr="00237EB4">
        <w:t xml:space="preserve">of Arabidopsis EPF </w:t>
      </w:r>
      <w:r w:rsidR="00B2596A" w:rsidRPr="00237EB4">
        <w:tab/>
      </w:r>
      <w:r w:rsidR="00B2596A" w:rsidRPr="00237EB4">
        <w:tab/>
      </w:r>
      <w:r w:rsidR="00B2596A">
        <w:t xml:space="preserve">               </w:t>
      </w:r>
      <w:r w:rsidRPr="00237EB4">
        <w:t>mutants …………</w:t>
      </w:r>
      <w:r w:rsidR="00B2596A">
        <w:t>……………………………………………………………………………………...</w:t>
      </w:r>
      <w:r w:rsidRPr="00237EB4">
        <w:t xml:space="preserve"> </w:t>
      </w:r>
      <w:r w:rsidR="0062442C">
        <w:t>76</w:t>
      </w:r>
      <w:r w:rsidRPr="00237EB4">
        <w:br/>
        <w:t>Figure 3.</w:t>
      </w:r>
      <w:r w:rsidR="00B2596A">
        <w:t>5</w:t>
      </w:r>
      <w:r w:rsidRPr="00237EB4">
        <w:tab/>
        <w:t>CO</w:t>
      </w:r>
      <w:r w:rsidRPr="00237EB4">
        <w:rPr>
          <w:vertAlign w:val="subscript"/>
        </w:rPr>
        <w:t>2</w:t>
      </w:r>
      <w:r w:rsidRPr="00237EB4">
        <w:t xml:space="preserve"> response curve and photosynthetic parameters of Arabidopsis low-</w:t>
      </w:r>
      <w:r w:rsidRPr="00237EB4">
        <w:rPr>
          <w:i/>
          <w:iCs/>
        </w:rPr>
        <w:t>SD</w:t>
      </w:r>
      <w:r w:rsidRPr="00237EB4">
        <w:t xml:space="preserve"> </w:t>
      </w:r>
      <w:r w:rsidRPr="00237EB4">
        <w:br/>
        <w:t xml:space="preserve">   </w:t>
      </w:r>
      <w:r w:rsidRPr="00237EB4">
        <w:tab/>
      </w:r>
      <w:r w:rsidRPr="00237EB4">
        <w:tab/>
        <w:t xml:space="preserve">mutants ………………………………………………………………………………………………... </w:t>
      </w:r>
      <w:r w:rsidR="0062442C">
        <w:t>78</w:t>
      </w:r>
      <w:r w:rsidRPr="00237EB4">
        <w:br/>
        <w:t>Figure 3.</w:t>
      </w:r>
      <w:r w:rsidR="00B2596A">
        <w:t>6</w:t>
      </w:r>
      <w:r w:rsidRPr="00237EB4">
        <w:tab/>
        <w:t xml:space="preserve">Stomatal densities and gas exchange measurements of rice EPF mutants </w:t>
      </w:r>
      <w:r>
        <w:t>...</w:t>
      </w:r>
      <w:r w:rsidRPr="00237EB4">
        <w:t xml:space="preserve"> </w:t>
      </w:r>
      <w:r w:rsidR="0062442C">
        <w:t>79</w:t>
      </w:r>
      <w:r w:rsidRPr="00237EB4">
        <w:br/>
        <w:t>Figure 3.</w:t>
      </w:r>
      <w:r w:rsidR="00B2596A">
        <w:t>7</w:t>
      </w:r>
      <w:r w:rsidRPr="00237EB4">
        <w:tab/>
        <w:t>Photorespiration is enhanced in low stomatal density C</w:t>
      </w:r>
      <w:r w:rsidRPr="00237EB4">
        <w:rPr>
          <w:vertAlign w:val="subscript"/>
        </w:rPr>
        <w:t>3</w:t>
      </w:r>
      <w:r w:rsidRPr="00237EB4">
        <w:t xml:space="preserve"> mutants ………….. </w:t>
      </w:r>
      <w:r w:rsidR="0062442C">
        <w:t>81</w:t>
      </w:r>
      <w:r w:rsidRPr="00237EB4">
        <w:br/>
        <w:t>Figure 3.</w:t>
      </w:r>
      <w:r w:rsidR="00B2596A">
        <w:t>8</w:t>
      </w:r>
      <w:r w:rsidRPr="00237EB4">
        <w:tab/>
        <w:t xml:space="preserve">Photorespiration is negatively correlated with stomatal conductance in </w:t>
      </w:r>
      <w:r w:rsidRPr="00237EB4">
        <w:br/>
        <w:t xml:space="preserve">    </w:t>
      </w:r>
      <w:r w:rsidRPr="00237EB4">
        <w:tab/>
      </w:r>
      <w:r w:rsidRPr="00237EB4">
        <w:tab/>
        <w:t xml:space="preserve">Arabidopsis and rice ………………………………………………….………………………... </w:t>
      </w:r>
      <w:r w:rsidR="0062442C">
        <w:t>82</w:t>
      </w:r>
      <w:r w:rsidRPr="00237EB4">
        <w:br/>
      </w:r>
      <w:r w:rsidRPr="00237EB4">
        <w:lastRenderedPageBreak/>
        <w:t>Figure 3.</w:t>
      </w:r>
      <w:r w:rsidR="00B2596A">
        <w:t>9</w:t>
      </w:r>
      <w:r w:rsidRPr="00237EB4">
        <w:tab/>
        <w:t xml:space="preserve">Water loss and gas exchange of Arabidopsis EPF mutants during drought </w:t>
      </w:r>
      <w:r>
        <w:t>.</w:t>
      </w:r>
      <w:r w:rsidRPr="00237EB4">
        <w:t xml:space="preserve"> </w:t>
      </w:r>
      <w:r w:rsidR="0062442C">
        <w:t>84</w:t>
      </w:r>
      <w:r w:rsidRPr="00237EB4">
        <w:br/>
        <w:t>Figure 3.</w:t>
      </w:r>
      <w:r w:rsidR="00B2596A">
        <w:t>10</w:t>
      </w:r>
      <w:r w:rsidRPr="00237EB4">
        <w:tab/>
      </w:r>
      <w:r w:rsidR="009E06CA" w:rsidRPr="009E06CA">
        <w:rPr>
          <w:szCs w:val="20"/>
        </w:rPr>
        <w:t>Intercellular</w:t>
      </w:r>
      <w:r w:rsidRPr="00237EB4">
        <w:t xml:space="preserve"> CO</w:t>
      </w:r>
      <w:r w:rsidRPr="00237EB4">
        <w:rPr>
          <w:vertAlign w:val="subscript"/>
        </w:rPr>
        <w:t>2</w:t>
      </w:r>
      <w:r w:rsidRPr="00237EB4">
        <w:t xml:space="preserve"> concentration and photorespiration of Arabidopsis EPF </w:t>
      </w:r>
      <w:r w:rsidR="00B2596A" w:rsidRPr="00237EB4">
        <w:tab/>
      </w:r>
      <w:r w:rsidR="00B2596A" w:rsidRPr="00237EB4">
        <w:tab/>
      </w:r>
      <w:r w:rsidR="00B2596A">
        <w:t xml:space="preserve">               </w:t>
      </w:r>
      <w:r w:rsidRPr="00237EB4">
        <w:t>mutants</w:t>
      </w:r>
      <w:r w:rsidR="00B2596A">
        <w:t xml:space="preserve"> </w:t>
      </w:r>
      <w:r w:rsidRPr="00237EB4">
        <w:t>during drough</w:t>
      </w:r>
      <w:r w:rsidR="00B2596A">
        <w:t xml:space="preserve">t </w:t>
      </w:r>
      <w:r w:rsidRPr="00237EB4">
        <w:t>……………………………</w:t>
      </w:r>
      <w:r w:rsidR="00B2596A">
        <w:t>………………………</w:t>
      </w:r>
      <w:r w:rsidRPr="00237EB4">
        <w:t xml:space="preserve">………………… </w:t>
      </w:r>
      <w:r w:rsidR="0062442C">
        <w:t>85</w:t>
      </w:r>
      <w:r w:rsidRPr="00237EB4">
        <w:br/>
        <w:t>Figure 3.1</w:t>
      </w:r>
      <w:r w:rsidR="00B2596A">
        <w:t>1</w:t>
      </w:r>
      <w:r w:rsidRPr="00237EB4">
        <w:tab/>
        <w:t>PSII and PSI photochemistry in Arabidopsis EPF mutants …………………</w:t>
      </w:r>
      <w:proofErr w:type="gramStart"/>
      <w:r w:rsidRPr="00237EB4">
        <w:t>…..</w:t>
      </w:r>
      <w:proofErr w:type="gramEnd"/>
      <w:r w:rsidRPr="00237EB4">
        <w:t xml:space="preserve"> </w:t>
      </w:r>
      <w:r w:rsidR="0062442C">
        <w:t>87</w:t>
      </w:r>
      <w:r w:rsidRPr="00237EB4">
        <w:br/>
        <w:t>Figure 3.1</w:t>
      </w:r>
      <w:r w:rsidR="00B2596A">
        <w:t>2</w:t>
      </w:r>
      <w:r w:rsidRPr="00237EB4">
        <w:tab/>
        <w:t xml:space="preserve">Redox state of the photosynthetic electron transport chain in Arabidopsis    </w:t>
      </w:r>
      <w:r w:rsidRPr="00237EB4">
        <w:tab/>
      </w:r>
      <w:r w:rsidRPr="00237EB4">
        <w:tab/>
      </w:r>
      <w:r>
        <w:tab/>
      </w:r>
      <w:r w:rsidRPr="00237EB4">
        <w:t>EPF</w:t>
      </w:r>
      <w:r>
        <w:t xml:space="preserve"> </w:t>
      </w:r>
      <w:r w:rsidRPr="00237EB4">
        <w:t xml:space="preserve">mutants ……………………………………………………………………………………….... </w:t>
      </w:r>
      <w:r w:rsidR="0062442C">
        <w:t>89</w:t>
      </w:r>
      <w:r w:rsidRPr="00237EB4">
        <w:br/>
        <w:t>Figure 3.1</w:t>
      </w:r>
      <w:r w:rsidR="00B2596A">
        <w:t>3</w:t>
      </w:r>
      <w:r w:rsidRPr="00237EB4">
        <w:tab/>
        <w:t>PSII and PSI photochemistry in Arabidopsis EPF mutants during drought</w:t>
      </w:r>
      <w:r>
        <w:t xml:space="preserve"> </w:t>
      </w:r>
      <w:r w:rsidRPr="00237EB4">
        <w:t xml:space="preserve">. </w:t>
      </w:r>
      <w:r w:rsidR="0062442C">
        <w:t>91</w:t>
      </w:r>
      <w:r w:rsidRPr="00237EB4">
        <w:br/>
        <w:t>Figure 3.1</w:t>
      </w:r>
      <w:r w:rsidR="00B2596A">
        <w:t>4</w:t>
      </w:r>
      <w:r w:rsidRPr="00237EB4">
        <w:tab/>
        <w:t xml:space="preserve">Redox state of the photosynthetic electron transport chain in Arabidopsis    </w:t>
      </w:r>
      <w:r w:rsidRPr="00237EB4">
        <w:tab/>
      </w:r>
      <w:r w:rsidRPr="00237EB4">
        <w:tab/>
      </w:r>
      <w:r>
        <w:tab/>
      </w:r>
      <w:r w:rsidRPr="00237EB4">
        <w:t>EPF mutants during drought ………</w:t>
      </w:r>
      <w:r>
        <w:t>………</w:t>
      </w:r>
      <w:r w:rsidRPr="00237EB4">
        <w:t xml:space="preserve">………………………………………………... </w:t>
      </w:r>
      <w:r w:rsidR="0062442C">
        <w:t>93</w:t>
      </w:r>
      <w:r w:rsidRPr="00237EB4">
        <w:br/>
      </w:r>
      <w:r w:rsidRPr="00237EB4">
        <w:br/>
      </w:r>
      <w:r w:rsidRPr="00237EB4">
        <w:rPr>
          <w:rFonts w:cstheme="minorHAnsi"/>
          <w:b/>
          <w:bCs/>
          <w:sz w:val="24"/>
          <w:szCs w:val="24"/>
        </w:rPr>
        <w:t>Chapter 4</w:t>
      </w:r>
    </w:p>
    <w:p w14:paraId="08B1563E" w14:textId="77777777" w:rsidR="00083A71" w:rsidRPr="00237EB4" w:rsidRDefault="00083A71" w:rsidP="00083A71">
      <w:pPr>
        <w:rPr>
          <w:rFonts w:cstheme="minorHAnsi"/>
          <w:b/>
          <w:bCs/>
          <w:sz w:val="24"/>
          <w:szCs w:val="24"/>
        </w:rPr>
      </w:pPr>
      <w:r w:rsidRPr="00083A71">
        <w:rPr>
          <w:fitText w:val="947" w:id="-1148541439"/>
        </w:rPr>
        <w:t>Figure 4.1</w:t>
      </w:r>
      <w:r w:rsidRPr="00237EB4">
        <w:tab/>
        <w:t>Maize putative EPFL9 paralogues show high peptide sequence conservation</w:t>
      </w:r>
      <w:r w:rsidRPr="00237EB4">
        <w:br/>
      </w:r>
      <w:r w:rsidRPr="00237EB4">
        <w:rPr>
          <w:i/>
          <w:iCs/>
        </w:rPr>
        <w:t xml:space="preserve">   </w:t>
      </w:r>
      <w:r w:rsidRPr="00237EB4">
        <w:rPr>
          <w:i/>
          <w:iCs/>
        </w:rPr>
        <w:tab/>
      </w:r>
      <w:r w:rsidRPr="00237EB4">
        <w:rPr>
          <w:i/>
          <w:iCs/>
        </w:rPr>
        <w:tab/>
      </w:r>
      <w:r w:rsidRPr="00237EB4">
        <w:t>to</w:t>
      </w:r>
      <w:r w:rsidRPr="00237EB4">
        <w:rPr>
          <w:i/>
          <w:iCs/>
        </w:rPr>
        <w:t xml:space="preserve"> Arabidopsis thaliana</w:t>
      </w:r>
      <w:r w:rsidRPr="00237EB4">
        <w:t xml:space="preserve"> AtEPFL9 ………………………….………</w:t>
      </w:r>
      <w:r>
        <w:t>.</w:t>
      </w:r>
      <w:r w:rsidRPr="00237EB4">
        <w:t>…………</w:t>
      </w:r>
      <w:proofErr w:type="gramStart"/>
      <w:r w:rsidRPr="00237EB4">
        <w:t>…..</w:t>
      </w:r>
      <w:proofErr w:type="gramEnd"/>
      <w:r w:rsidRPr="00237EB4">
        <w:t xml:space="preserve">………. </w:t>
      </w:r>
      <w:r w:rsidR="0062442C">
        <w:t>102</w:t>
      </w:r>
      <w:r w:rsidRPr="00237EB4">
        <w:br/>
        <w:t>Figure 4.2</w:t>
      </w:r>
      <w:r w:rsidRPr="00237EB4">
        <w:tab/>
        <w:t xml:space="preserve">Evolutionary history of EPFL9 orthologues ……………………..…………………... </w:t>
      </w:r>
      <w:r w:rsidR="0062442C">
        <w:t>104</w:t>
      </w:r>
      <w:r w:rsidRPr="00237EB4">
        <w:br/>
        <w:t>Figure 4.3</w:t>
      </w:r>
      <w:r w:rsidRPr="00237EB4">
        <w:tab/>
        <w:t>Predicted structures of putative maize EPFL9 mature peptides …………</w:t>
      </w:r>
      <w:r w:rsidR="0062442C">
        <w:t>.</w:t>
      </w:r>
      <w:r w:rsidRPr="00237EB4">
        <w:t xml:space="preserve">…. </w:t>
      </w:r>
      <w:r w:rsidR="0062442C">
        <w:t>105</w:t>
      </w:r>
      <w:r w:rsidRPr="00237EB4">
        <w:br/>
        <w:t>Figure 4.4</w:t>
      </w:r>
      <w:r w:rsidRPr="00237EB4">
        <w:tab/>
        <w:t xml:space="preserve">Expression levels of </w:t>
      </w:r>
      <w:r w:rsidRPr="00237EB4">
        <w:rPr>
          <w:i/>
          <w:iCs/>
        </w:rPr>
        <w:t>ZmEPFL9</w:t>
      </w:r>
      <w:r w:rsidRPr="00237EB4">
        <w:t xml:space="preserve"> genes ……………………………………………………. </w:t>
      </w:r>
      <w:r w:rsidR="0062442C">
        <w:t>106</w:t>
      </w:r>
      <w:r w:rsidRPr="00237EB4">
        <w:br/>
        <w:t>Figure 4.5</w:t>
      </w:r>
      <w:r w:rsidRPr="00237EB4">
        <w:tab/>
        <w:t xml:space="preserve">Sequence divergence of </w:t>
      </w:r>
      <w:r w:rsidRPr="00237EB4">
        <w:rPr>
          <w:i/>
          <w:iCs/>
        </w:rPr>
        <w:t>ZmEPFL9-2</w:t>
      </w:r>
      <w:r w:rsidRPr="00237EB4">
        <w:t xml:space="preserve"> in two maize cultivars …………………... </w:t>
      </w:r>
      <w:r w:rsidR="0062442C">
        <w:t>107</w:t>
      </w:r>
      <w:r w:rsidRPr="00237EB4">
        <w:br/>
        <w:t>Figure 4.6</w:t>
      </w:r>
      <w:r w:rsidRPr="00237EB4">
        <w:tab/>
        <w:t>Predicted protein structures of ZmEPFL9-2 in two maize cultivars ……</w:t>
      </w:r>
      <w:proofErr w:type="gramStart"/>
      <w:r w:rsidRPr="00237EB4">
        <w:t>…..</w:t>
      </w:r>
      <w:proofErr w:type="gramEnd"/>
      <w:r w:rsidRPr="00237EB4">
        <w:t xml:space="preserve"> </w:t>
      </w:r>
      <w:r w:rsidR="0062442C">
        <w:t>108</w:t>
      </w:r>
      <w:r w:rsidRPr="00237EB4">
        <w:br/>
        <w:t>Figure 4.7</w:t>
      </w:r>
      <w:r w:rsidRPr="00237EB4">
        <w:tab/>
        <w:t xml:space="preserve">Expression analysis of </w:t>
      </w:r>
      <w:r w:rsidRPr="00237EB4">
        <w:rPr>
          <w:i/>
          <w:iCs/>
        </w:rPr>
        <w:t>ZmEPFL9</w:t>
      </w:r>
      <w:r w:rsidRPr="00237EB4">
        <w:t xml:space="preserve"> genes in A188 …………………………………… </w:t>
      </w:r>
      <w:r w:rsidR="0062442C">
        <w:t>108</w:t>
      </w:r>
      <w:r w:rsidRPr="00237EB4">
        <w:br/>
        <w:t>Figure 4.8</w:t>
      </w:r>
      <w:r w:rsidRPr="00237EB4">
        <w:tab/>
        <w:t xml:space="preserve">Overexpression of two out of three </w:t>
      </w:r>
      <w:r w:rsidRPr="00237EB4">
        <w:rPr>
          <w:i/>
          <w:iCs/>
        </w:rPr>
        <w:t xml:space="preserve">ZmEPFL9 </w:t>
      </w:r>
      <w:r w:rsidRPr="00237EB4">
        <w:t xml:space="preserve">genes promotes stomatal </w:t>
      </w:r>
      <w:r w:rsidRPr="00237EB4">
        <w:br/>
        <w:t xml:space="preserve">  </w:t>
      </w:r>
      <w:r w:rsidRPr="00237EB4">
        <w:tab/>
      </w:r>
      <w:r w:rsidRPr="00237EB4">
        <w:tab/>
        <w:t xml:space="preserve">development in </w:t>
      </w:r>
      <w:r w:rsidRPr="00237EB4">
        <w:rPr>
          <w:i/>
          <w:iCs/>
        </w:rPr>
        <w:t xml:space="preserve">Arabidopsis thaliana </w:t>
      </w:r>
      <w:r w:rsidRPr="00237EB4">
        <w:t xml:space="preserve">……….…………………………………………... </w:t>
      </w:r>
      <w:r w:rsidR="0062442C">
        <w:t>110</w:t>
      </w:r>
      <w:r w:rsidRPr="00237EB4">
        <w:br/>
        <w:t>Figure 4.9</w:t>
      </w:r>
      <w:r w:rsidRPr="00237EB4">
        <w:tab/>
        <w:t xml:space="preserve">Overexpression of two out of three </w:t>
      </w:r>
      <w:r w:rsidRPr="00237EB4">
        <w:rPr>
          <w:i/>
          <w:iCs/>
        </w:rPr>
        <w:t xml:space="preserve">ZmEPFL9 </w:t>
      </w:r>
      <w:r w:rsidRPr="00237EB4">
        <w:t>genes increases stomatal</w:t>
      </w:r>
      <w:r w:rsidRPr="00237EB4">
        <w:br/>
        <w:t xml:space="preserve">    </w:t>
      </w:r>
      <w:r w:rsidRPr="00237EB4">
        <w:tab/>
      </w:r>
      <w:r w:rsidRPr="00237EB4">
        <w:tab/>
        <w:t xml:space="preserve">clustering in </w:t>
      </w:r>
      <w:r w:rsidRPr="00237EB4">
        <w:rPr>
          <w:i/>
          <w:iCs/>
        </w:rPr>
        <w:t xml:space="preserve">Arabidopsis thaliana </w:t>
      </w:r>
      <w:r w:rsidRPr="00237EB4">
        <w:t xml:space="preserve">………………………………………………………... </w:t>
      </w:r>
      <w:r w:rsidR="0062442C">
        <w:t>111</w:t>
      </w:r>
      <w:r w:rsidRPr="00237EB4">
        <w:br/>
        <w:t>Figure 4.10</w:t>
      </w:r>
      <w:r w:rsidRPr="00237EB4">
        <w:tab/>
        <w:t xml:space="preserve">Cartoon depicting Cas9-targeted guide RNA sites ………………………………... </w:t>
      </w:r>
      <w:r w:rsidR="0062442C">
        <w:t>112</w:t>
      </w:r>
      <w:r w:rsidRPr="00237EB4">
        <w:br/>
        <w:t>Figure 4.11</w:t>
      </w:r>
      <w:r w:rsidRPr="00237EB4">
        <w:tab/>
        <w:t xml:space="preserve">Stomatal phenotypic screening of maize gene-edited lines …………………… </w:t>
      </w:r>
      <w:r w:rsidR="0062442C">
        <w:t>114</w:t>
      </w:r>
      <w:r w:rsidRPr="00237EB4">
        <w:br/>
        <w:t>Figure 4.12</w:t>
      </w:r>
      <w:r w:rsidRPr="00237EB4">
        <w:tab/>
        <w:t xml:space="preserve">Epidermal cell densities of </w:t>
      </w:r>
      <w:r w:rsidRPr="00237EB4">
        <w:rPr>
          <w:i/>
          <w:iCs/>
        </w:rPr>
        <w:t xml:space="preserve">Zmepfl9 </w:t>
      </w:r>
      <w:r w:rsidRPr="00237EB4">
        <w:t xml:space="preserve">lines ………………………………….................. </w:t>
      </w:r>
      <w:r w:rsidR="0062442C">
        <w:t>116</w:t>
      </w:r>
      <w:r w:rsidRPr="00237EB4">
        <w:br/>
        <w:t>Figure 4.13</w:t>
      </w:r>
      <w:r w:rsidRPr="00237EB4">
        <w:tab/>
        <w:t xml:space="preserve">Stomatal indices of </w:t>
      </w:r>
      <w:r w:rsidRPr="00237EB4">
        <w:rPr>
          <w:i/>
          <w:iCs/>
        </w:rPr>
        <w:t xml:space="preserve">Zmepfl9 </w:t>
      </w:r>
      <w:r w:rsidRPr="00237EB4">
        <w:t xml:space="preserve">lines ……………………………………………….………... </w:t>
      </w:r>
      <w:r w:rsidR="0062442C">
        <w:t>116</w:t>
      </w:r>
      <w:r w:rsidRPr="00237EB4">
        <w:br/>
        <w:t>Table 4.1</w:t>
      </w:r>
      <w:r w:rsidRPr="00237EB4">
        <w:tab/>
        <w:t xml:space="preserve">Densities of different cell and cell file types on the abaxial leaf 6 epidermis of     </w:t>
      </w:r>
      <w:r w:rsidRPr="00237EB4">
        <w:br/>
      </w:r>
      <w:r w:rsidRPr="00237EB4">
        <w:rPr>
          <w:i/>
          <w:iCs/>
        </w:rPr>
        <w:t xml:space="preserve">  </w:t>
      </w:r>
      <w:r w:rsidRPr="00237EB4">
        <w:rPr>
          <w:i/>
          <w:iCs/>
        </w:rPr>
        <w:tab/>
      </w:r>
      <w:r w:rsidRPr="00237EB4">
        <w:rPr>
          <w:i/>
          <w:iCs/>
        </w:rPr>
        <w:tab/>
        <w:t xml:space="preserve">Zmepfl9 </w:t>
      </w:r>
      <w:r w:rsidRPr="00237EB4">
        <w:t xml:space="preserve">lines …………………………………………………………………………..…………... </w:t>
      </w:r>
      <w:r w:rsidR="0062442C">
        <w:t>117</w:t>
      </w:r>
      <w:r w:rsidRPr="00237EB4">
        <w:br/>
        <w:t>Figure 4.14</w:t>
      </w:r>
      <w:r w:rsidRPr="00237EB4">
        <w:tab/>
        <w:t xml:space="preserve">Micrographs of a subset of maize </w:t>
      </w:r>
      <w:r w:rsidRPr="00237EB4">
        <w:rPr>
          <w:i/>
          <w:iCs/>
        </w:rPr>
        <w:t xml:space="preserve">Zmepfl9 </w:t>
      </w:r>
      <w:r w:rsidRPr="00237EB4">
        <w:t>knockout lines …………….……</w:t>
      </w:r>
      <w:proofErr w:type="gramStart"/>
      <w:r w:rsidRPr="00237EB4">
        <w:t>…..</w:t>
      </w:r>
      <w:proofErr w:type="gramEnd"/>
      <w:r w:rsidRPr="00237EB4">
        <w:t xml:space="preserve"> </w:t>
      </w:r>
      <w:r w:rsidR="0062442C">
        <w:t>118</w:t>
      </w:r>
      <w:r w:rsidRPr="00237EB4">
        <w:br/>
        <w:t>Figure 4.15</w:t>
      </w:r>
      <w:r w:rsidRPr="00237EB4">
        <w:tab/>
        <w:t xml:space="preserve">Stomatal size and anatomical </w:t>
      </w:r>
      <w:r w:rsidRPr="00237EB4">
        <w:rPr>
          <w:i/>
          <w:iCs/>
        </w:rPr>
        <w:t>g</w:t>
      </w:r>
      <w:r w:rsidRPr="00237EB4">
        <w:rPr>
          <w:vertAlign w:val="subscript"/>
        </w:rPr>
        <w:t>smax</w:t>
      </w:r>
      <w:r w:rsidRPr="00237EB4">
        <w:t xml:space="preserve"> measurements in </w:t>
      </w:r>
      <w:r w:rsidRPr="00237EB4">
        <w:rPr>
          <w:i/>
          <w:iCs/>
        </w:rPr>
        <w:t xml:space="preserve">Zmepfl9 </w:t>
      </w:r>
      <w:r w:rsidRPr="00237EB4">
        <w:t xml:space="preserve">lines ...……. </w:t>
      </w:r>
      <w:r w:rsidR="0062442C">
        <w:t>120</w:t>
      </w:r>
      <w:r w:rsidRPr="00237EB4">
        <w:br/>
        <w:t>Figure 4.16</w:t>
      </w:r>
      <w:r w:rsidRPr="00237EB4">
        <w:tab/>
        <w:t xml:space="preserve">Relationship between stomatal size and density across </w:t>
      </w:r>
      <w:r w:rsidRPr="00237EB4">
        <w:rPr>
          <w:i/>
          <w:iCs/>
        </w:rPr>
        <w:t xml:space="preserve">Zmepfl9 </w:t>
      </w:r>
      <w:r w:rsidRPr="00237EB4">
        <w:t>maize lines</w:t>
      </w:r>
      <w:r w:rsidRPr="00237EB4">
        <w:br/>
        <w:t xml:space="preserve">   </w:t>
      </w:r>
      <w:r w:rsidRPr="00237EB4">
        <w:tab/>
      </w:r>
      <w:r w:rsidRPr="00237EB4">
        <w:tab/>
        <w:t xml:space="preserve">and controls ………………………………………………………….…………………………... </w:t>
      </w:r>
      <w:r w:rsidR="0062442C">
        <w:t>121</w:t>
      </w:r>
      <w:r w:rsidRPr="00237EB4">
        <w:br/>
        <w:t>Appendix Figure 4.1</w:t>
      </w:r>
      <w:r w:rsidRPr="00237EB4">
        <w:tab/>
        <w:t xml:space="preserve">Phylogenetic relationship of Arabidopsis EPF/L family and putative </w:t>
      </w:r>
      <w:r w:rsidRPr="00237EB4">
        <w:br/>
        <w:t xml:space="preserve">  </w:t>
      </w:r>
      <w:r w:rsidRPr="00237EB4">
        <w:tab/>
      </w:r>
      <w:r w:rsidRPr="00237EB4">
        <w:tab/>
      </w:r>
      <w:r w:rsidRPr="00237EB4">
        <w:tab/>
        <w:t>maize orthologues …………………………………………………………………... 1</w:t>
      </w:r>
      <w:r w:rsidR="0062442C">
        <w:t>25</w:t>
      </w:r>
      <w:r w:rsidRPr="00237EB4">
        <w:br/>
      </w:r>
      <w:r w:rsidRPr="00237EB4">
        <w:lastRenderedPageBreak/>
        <w:br/>
      </w:r>
      <w:r w:rsidRPr="00237EB4">
        <w:rPr>
          <w:rFonts w:cstheme="minorHAnsi"/>
          <w:b/>
          <w:bCs/>
          <w:sz w:val="24"/>
          <w:szCs w:val="24"/>
        </w:rPr>
        <w:t>Chapter 5</w:t>
      </w:r>
    </w:p>
    <w:p w14:paraId="1646375B" w14:textId="77777777" w:rsidR="00083A71" w:rsidRPr="00237EB4" w:rsidRDefault="00083A71" w:rsidP="00083A71">
      <w:r w:rsidRPr="00237EB4">
        <w:t>Figure 5.1</w:t>
      </w:r>
      <w:r w:rsidRPr="00237EB4">
        <w:tab/>
        <w:t>Maize developmental stages are affected by drought stress differently</w:t>
      </w:r>
      <w:proofErr w:type="gramStart"/>
      <w:r w:rsidRPr="00237EB4">
        <w:t xml:space="preserve"> ..</w:t>
      </w:r>
      <w:proofErr w:type="gramEnd"/>
      <w:r w:rsidRPr="00237EB4">
        <w:t xml:space="preserve"> 1</w:t>
      </w:r>
      <w:r w:rsidR="0062442C">
        <w:t>27</w:t>
      </w:r>
      <w:r w:rsidRPr="00237EB4">
        <w:br/>
        <w:t>Figure 5.2</w:t>
      </w:r>
      <w:r w:rsidRPr="00237EB4">
        <w:tab/>
        <w:t>Steady-state gas exchange measurements under saturating light ………</w:t>
      </w:r>
      <w:proofErr w:type="gramStart"/>
      <w:r w:rsidRPr="00237EB4">
        <w:t>…..</w:t>
      </w:r>
      <w:proofErr w:type="gramEnd"/>
      <w:r w:rsidRPr="00237EB4">
        <w:t xml:space="preserve"> 1</w:t>
      </w:r>
      <w:r w:rsidR="0062442C">
        <w:t>32</w:t>
      </w:r>
      <w:r w:rsidRPr="00237EB4">
        <w:br/>
        <w:t>Figure 5.3</w:t>
      </w:r>
      <w:r w:rsidRPr="00237EB4">
        <w:tab/>
      </w:r>
      <w:r w:rsidR="009E06CA" w:rsidRPr="009E06CA">
        <w:rPr>
          <w:szCs w:val="20"/>
        </w:rPr>
        <w:t>Intercellular</w:t>
      </w:r>
      <w:r w:rsidRPr="00237EB4">
        <w:t xml:space="preserve"> CO</w:t>
      </w:r>
      <w:r w:rsidRPr="00237EB4">
        <w:rPr>
          <w:vertAlign w:val="subscript"/>
        </w:rPr>
        <w:t>2</w:t>
      </w:r>
      <w:r w:rsidRPr="00237EB4">
        <w:t xml:space="preserve"> concentration and photorespiration is unaffected in</w:t>
      </w:r>
      <w:r w:rsidRPr="00237EB4">
        <w:rPr>
          <w:i/>
          <w:iCs/>
        </w:rPr>
        <w:br/>
        <w:t xml:space="preserve">   </w:t>
      </w:r>
      <w:r w:rsidRPr="00237EB4">
        <w:rPr>
          <w:i/>
          <w:iCs/>
        </w:rPr>
        <w:tab/>
      </w:r>
      <w:r w:rsidRPr="00237EB4">
        <w:rPr>
          <w:i/>
          <w:iCs/>
        </w:rPr>
        <w:tab/>
      </w:r>
      <w:r w:rsidR="0062442C">
        <w:rPr>
          <w:i/>
          <w:iCs/>
        </w:rPr>
        <w:t xml:space="preserve">Zmepfl9 </w:t>
      </w:r>
      <w:r w:rsidRPr="00237EB4">
        <w:t>knockout lines ……</w:t>
      </w:r>
      <w:r w:rsidR="0062442C">
        <w:t>…………………………………</w:t>
      </w:r>
      <w:r w:rsidRPr="00237EB4">
        <w:t>……………….………………. 1</w:t>
      </w:r>
      <w:r w:rsidR="0062442C">
        <w:t>34</w:t>
      </w:r>
      <w:r w:rsidRPr="00237EB4">
        <w:br/>
        <w:t>Figure 5.4</w:t>
      </w:r>
      <w:r w:rsidRPr="00237EB4">
        <w:tab/>
        <w:t xml:space="preserve">Operating efficiency of PSII photochemistry is reduced in one </w:t>
      </w:r>
      <w:r w:rsidRPr="00237EB4">
        <w:rPr>
          <w:i/>
          <w:iCs/>
        </w:rPr>
        <w:t xml:space="preserve">Zmepfl9 </w:t>
      </w:r>
      <w:r w:rsidRPr="00237EB4">
        <w:t>line</w:t>
      </w:r>
      <w:r w:rsidRPr="00237EB4">
        <w:br/>
        <w:t xml:space="preserve">                             ……………………………………………………………………………………………………………. 1</w:t>
      </w:r>
      <w:r w:rsidR="0062442C">
        <w:t>35</w:t>
      </w:r>
      <w:r w:rsidRPr="00237EB4">
        <w:br/>
        <w:t>Figure 5.5</w:t>
      </w:r>
      <w:r w:rsidRPr="00237EB4">
        <w:tab/>
        <w:t>Light and CO</w:t>
      </w:r>
      <w:r w:rsidRPr="00237EB4">
        <w:rPr>
          <w:vertAlign w:val="subscript"/>
        </w:rPr>
        <w:t>2</w:t>
      </w:r>
      <w:r w:rsidRPr="00237EB4">
        <w:t xml:space="preserve"> response curves of </w:t>
      </w:r>
      <w:r w:rsidRPr="00237EB4">
        <w:rPr>
          <w:i/>
          <w:iCs/>
        </w:rPr>
        <w:t xml:space="preserve">Zmepfl9 </w:t>
      </w:r>
      <w:r w:rsidRPr="00237EB4">
        <w:t>lines .............…….…………………</w:t>
      </w:r>
      <w:proofErr w:type="gramStart"/>
      <w:r w:rsidRPr="00237EB4">
        <w:t>…..</w:t>
      </w:r>
      <w:proofErr w:type="gramEnd"/>
      <w:r w:rsidRPr="00237EB4">
        <w:t xml:space="preserve"> 1</w:t>
      </w:r>
      <w:r w:rsidR="0062442C">
        <w:t>37</w:t>
      </w:r>
      <w:r w:rsidRPr="00237EB4">
        <w:br/>
        <w:t>Table 5.1</w:t>
      </w:r>
      <w:r w:rsidRPr="00237EB4">
        <w:tab/>
        <w:t>Fitted photosynthetic parameters generated from the light and CO</w:t>
      </w:r>
      <w:r w:rsidRPr="00237EB4">
        <w:rPr>
          <w:vertAlign w:val="subscript"/>
        </w:rPr>
        <w:t>2</w:t>
      </w:r>
      <w:r w:rsidRPr="00237EB4">
        <w:rPr>
          <w:i/>
          <w:iCs/>
        </w:rPr>
        <w:t xml:space="preserve"> </w:t>
      </w:r>
      <w:r w:rsidRPr="00237EB4">
        <w:t xml:space="preserve">response </w:t>
      </w:r>
      <w:r w:rsidRPr="00237EB4">
        <w:br/>
        <w:t xml:space="preserve">   </w:t>
      </w:r>
      <w:r w:rsidRPr="00237EB4">
        <w:tab/>
      </w:r>
      <w:r w:rsidRPr="00237EB4">
        <w:tab/>
        <w:t>curves ……………………………………………………………………………………</w:t>
      </w:r>
      <w:proofErr w:type="gramStart"/>
      <w:r w:rsidRPr="00237EB4">
        <w:t>…..</w:t>
      </w:r>
      <w:proofErr w:type="gramEnd"/>
      <w:r w:rsidRPr="00237EB4">
        <w:t>……….. 1</w:t>
      </w:r>
      <w:r w:rsidR="0062442C">
        <w:t>39</w:t>
      </w:r>
      <w:r w:rsidRPr="00237EB4">
        <w:br/>
        <w:t>Table 5.2</w:t>
      </w:r>
      <w:r w:rsidRPr="00237EB4">
        <w:tab/>
        <w:t xml:space="preserve">Leaf 6 size measurements of </w:t>
      </w:r>
      <w:r w:rsidRPr="00237EB4">
        <w:rPr>
          <w:i/>
          <w:iCs/>
        </w:rPr>
        <w:t xml:space="preserve">Zmepfl9 </w:t>
      </w:r>
      <w:r w:rsidRPr="00237EB4">
        <w:t>lines .......……………………………………… 1</w:t>
      </w:r>
      <w:r w:rsidR="0062442C">
        <w:t>40</w:t>
      </w:r>
      <w:r w:rsidRPr="00237EB4">
        <w:br/>
        <w:t>Figure 5.6</w:t>
      </w:r>
      <w:r w:rsidRPr="00237EB4">
        <w:tab/>
        <w:t xml:space="preserve">Size and growth characteristics of 6-week-old </w:t>
      </w:r>
      <w:r w:rsidRPr="00237EB4">
        <w:rPr>
          <w:i/>
          <w:iCs/>
        </w:rPr>
        <w:t xml:space="preserve">Zmepfl9 </w:t>
      </w:r>
      <w:r w:rsidRPr="00237EB4">
        <w:t>plants ………………. 1</w:t>
      </w:r>
      <w:r w:rsidR="0062442C">
        <w:t>41</w:t>
      </w:r>
      <w:r w:rsidRPr="00237EB4">
        <w:br/>
        <w:t>Figure 5.7</w:t>
      </w:r>
      <w:r w:rsidRPr="00237EB4">
        <w:tab/>
        <w:t xml:space="preserve">Operating stomatal conductance of 6-week-old </w:t>
      </w:r>
      <w:r w:rsidRPr="00237EB4">
        <w:rPr>
          <w:i/>
          <w:iCs/>
        </w:rPr>
        <w:t xml:space="preserve">Zmepfl9 </w:t>
      </w:r>
      <w:r w:rsidRPr="00237EB4">
        <w:t>plants …………</w:t>
      </w:r>
      <w:proofErr w:type="gramStart"/>
      <w:r w:rsidRPr="00237EB4">
        <w:t>…..</w:t>
      </w:r>
      <w:proofErr w:type="gramEnd"/>
      <w:r w:rsidRPr="00237EB4">
        <w:t xml:space="preserve"> 1</w:t>
      </w:r>
      <w:r w:rsidR="0062442C">
        <w:t>42</w:t>
      </w:r>
      <w:r w:rsidRPr="00237EB4">
        <w:br/>
        <w:t>Figure 5.8</w:t>
      </w:r>
      <w:r w:rsidRPr="00237EB4">
        <w:tab/>
        <w:t xml:space="preserve">Cumulative water consumption of </w:t>
      </w:r>
      <w:r w:rsidRPr="00237EB4">
        <w:rPr>
          <w:i/>
          <w:iCs/>
        </w:rPr>
        <w:t xml:space="preserve">Zmepfl9 </w:t>
      </w:r>
      <w:r w:rsidRPr="00237EB4">
        <w:t>plants under well-watered</w:t>
      </w:r>
      <w:r w:rsidRPr="00237EB4">
        <w:br/>
        <w:t xml:space="preserve">  </w:t>
      </w:r>
      <w:r w:rsidRPr="00237EB4">
        <w:tab/>
      </w:r>
      <w:r w:rsidRPr="00237EB4">
        <w:tab/>
        <w:t>conditions …………………………........................................................................................... 1</w:t>
      </w:r>
      <w:r w:rsidR="0062442C">
        <w:t>44</w:t>
      </w:r>
      <w:r w:rsidRPr="00237EB4">
        <w:br/>
        <w:t>Figure 5.9</w:t>
      </w:r>
      <w:r w:rsidRPr="00237EB4">
        <w:tab/>
        <w:t xml:space="preserve">Cumulative water loss of </w:t>
      </w:r>
      <w:r w:rsidRPr="00237EB4">
        <w:rPr>
          <w:i/>
          <w:iCs/>
        </w:rPr>
        <w:t xml:space="preserve">Zmepfl9 </w:t>
      </w:r>
      <w:r w:rsidRPr="00237EB4">
        <w:t>plants under water restricted conditions</w:t>
      </w:r>
      <w:r w:rsidRPr="00237EB4">
        <w:br/>
        <w:t xml:space="preserve">                              ………………………………………………………………………………………………………….... 1</w:t>
      </w:r>
      <w:r w:rsidR="0062442C">
        <w:t>46</w:t>
      </w:r>
      <w:r w:rsidRPr="00237EB4">
        <w:br/>
        <w:t>Figure 5.10</w:t>
      </w:r>
      <w:r w:rsidRPr="00237EB4">
        <w:tab/>
        <w:t xml:space="preserve">Stomatal conductance and maximum PSII efficiency of </w:t>
      </w:r>
      <w:r w:rsidRPr="00237EB4">
        <w:rPr>
          <w:i/>
          <w:iCs/>
        </w:rPr>
        <w:t xml:space="preserve">Zmepfl9 </w:t>
      </w:r>
      <w:r w:rsidRPr="00237EB4">
        <w:t xml:space="preserve">plants under </w:t>
      </w:r>
      <w:r w:rsidRPr="00237EB4">
        <w:br/>
        <w:t xml:space="preserve">  </w:t>
      </w:r>
      <w:r w:rsidRPr="00237EB4">
        <w:tab/>
      </w:r>
      <w:r w:rsidRPr="00237EB4">
        <w:tab/>
        <w:t>water restricted conditions …………………………</w:t>
      </w:r>
      <w:proofErr w:type="gramStart"/>
      <w:r w:rsidRPr="00237EB4">
        <w:t>…..</w:t>
      </w:r>
      <w:proofErr w:type="gramEnd"/>
      <w:r w:rsidRPr="00237EB4">
        <w:t>…………………………………... 1</w:t>
      </w:r>
      <w:r w:rsidR="0062442C">
        <w:t>48</w:t>
      </w:r>
      <w:r w:rsidRPr="00237EB4">
        <w:br/>
        <w:t>Figure 5.11</w:t>
      </w:r>
      <w:r w:rsidRPr="00237EB4">
        <w:tab/>
        <w:t xml:space="preserve">Biomass measurements of </w:t>
      </w:r>
      <w:r w:rsidRPr="00237EB4">
        <w:rPr>
          <w:i/>
          <w:iCs/>
        </w:rPr>
        <w:t xml:space="preserve">Zmepfl9 </w:t>
      </w:r>
      <w:r w:rsidRPr="00237EB4">
        <w:t xml:space="preserve">plants under different watering regimes </w:t>
      </w:r>
      <w:r w:rsidRPr="00237EB4">
        <w:br/>
        <w:t xml:space="preserve">                              …………………………………………………………………………………………………………… 1</w:t>
      </w:r>
      <w:r w:rsidR="0062442C">
        <w:t>50</w:t>
      </w:r>
      <w:r w:rsidRPr="00237EB4">
        <w:br/>
        <w:t>Table 5.3</w:t>
      </w:r>
      <w:r w:rsidRPr="00237EB4">
        <w:tab/>
        <w:t xml:space="preserve">Plant size and reproductive synchronisation of </w:t>
      </w:r>
      <w:r w:rsidRPr="00237EB4">
        <w:rPr>
          <w:i/>
          <w:iCs/>
        </w:rPr>
        <w:t>Zmepfl9</w:t>
      </w:r>
      <w:r w:rsidRPr="00237EB4">
        <w:t xml:space="preserve"> plants under </w:t>
      </w:r>
      <w:r w:rsidRPr="00237EB4">
        <w:br/>
        <w:t xml:space="preserve">   </w:t>
      </w:r>
      <w:r w:rsidRPr="00237EB4">
        <w:tab/>
      </w:r>
      <w:r w:rsidRPr="00237EB4">
        <w:tab/>
      </w:r>
      <w:r w:rsidR="0062442C">
        <w:t xml:space="preserve">different </w:t>
      </w:r>
      <w:r w:rsidRPr="00237EB4">
        <w:t>watering regimes ………………………………………………………………... 1</w:t>
      </w:r>
      <w:r w:rsidR="0062442C">
        <w:t>51</w:t>
      </w:r>
      <w:r w:rsidRPr="00237EB4">
        <w:br/>
        <w:t>Figure 5.12</w:t>
      </w:r>
      <w:r w:rsidRPr="00237EB4">
        <w:tab/>
        <w:t xml:space="preserve">Yield measurements of </w:t>
      </w:r>
      <w:r w:rsidRPr="00237EB4">
        <w:rPr>
          <w:i/>
          <w:iCs/>
        </w:rPr>
        <w:t>Zmepfl9</w:t>
      </w:r>
      <w:r w:rsidRPr="00237EB4">
        <w:t xml:space="preserve"> under different watering regimes</w:t>
      </w:r>
      <w:r>
        <w:t xml:space="preserve"> ………...</w:t>
      </w:r>
      <w:r w:rsidRPr="00237EB4">
        <w:t xml:space="preserve"> 1</w:t>
      </w:r>
      <w:r w:rsidR="0062442C">
        <w:t>53</w:t>
      </w:r>
    </w:p>
    <w:p w14:paraId="1EC665B1" w14:textId="77777777" w:rsidR="00083A71" w:rsidRPr="00237EB4" w:rsidRDefault="00083A71" w:rsidP="00083A71">
      <w:pPr>
        <w:jc w:val="left"/>
      </w:pPr>
    </w:p>
    <w:p w14:paraId="3C3803A7" w14:textId="77777777" w:rsidR="00083A71" w:rsidRPr="00237EB4" w:rsidRDefault="00083A71" w:rsidP="00083A71">
      <w:pPr>
        <w:jc w:val="left"/>
      </w:pPr>
    </w:p>
    <w:p w14:paraId="4BF0FB07" w14:textId="77777777" w:rsidR="00083A71" w:rsidRPr="00237EB4" w:rsidRDefault="00083A71" w:rsidP="00083A71">
      <w:pPr>
        <w:jc w:val="left"/>
      </w:pPr>
    </w:p>
    <w:p w14:paraId="76DB21D1" w14:textId="77777777" w:rsidR="00083A71" w:rsidRPr="00237EB4" w:rsidRDefault="00083A71" w:rsidP="00083A71">
      <w:pPr>
        <w:jc w:val="left"/>
      </w:pPr>
    </w:p>
    <w:p w14:paraId="4FAD4CCE" w14:textId="77777777" w:rsidR="00083A71" w:rsidRPr="00237EB4" w:rsidRDefault="00083A71" w:rsidP="00083A71">
      <w:pPr>
        <w:jc w:val="left"/>
      </w:pPr>
    </w:p>
    <w:p w14:paraId="46685AAB" w14:textId="77777777" w:rsidR="00083A71" w:rsidRPr="00237EB4" w:rsidRDefault="00083A71" w:rsidP="00083A71">
      <w:pPr>
        <w:jc w:val="left"/>
      </w:pPr>
    </w:p>
    <w:p w14:paraId="2C6B382D" w14:textId="77777777" w:rsidR="00083A71" w:rsidRPr="00237EB4" w:rsidRDefault="00083A71" w:rsidP="00083A71">
      <w:pPr>
        <w:jc w:val="left"/>
      </w:pPr>
    </w:p>
    <w:p w14:paraId="2856D8F6" w14:textId="77777777" w:rsidR="00083A71" w:rsidRPr="00237EB4" w:rsidRDefault="00083A71" w:rsidP="00083A71">
      <w:pPr>
        <w:pStyle w:val="Heading2"/>
      </w:pPr>
      <w:r w:rsidRPr="00237EB4">
        <w:lastRenderedPageBreak/>
        <w:t>List of Abbreviations</w:t>
      </w:r>
    </w:p>
    <w:p w14:paraId="26CE1B34" w14:textId="77777777" w:rsidR="00083A71" w:rsidRPr="00237EB4" w:rsidRDefault="00083A71" w:rsidP="00083A71">
      <w:pPr>
        <w:jc w:val="left"/>
      </w:pPr>
      <w:r w:rsidRPr="00237EB4">
        <w:t>3-PGA</w:t>
      </w:r>
      <w:r w:rsidRPr="00237EB4">
        <w:tab/>
      </w:r>
      <w:r w:rsidRPr="00237EB4">
        <w:tab/>
      </w:r>
      <w:r w:rsidRPr="00237EB4">
        <w:tab/>
        <w:t>3-phosphoglycerate</w:t>
      </w:r>
      <w:r w:rsidRPr="00237EB4">
        <w:rPr>
          <w:i/>
          <w:iCs/>
        </w:rPr>
        <w:br/>
        <w:t xml:space="preserve">A </w:t>
      </w:r>
      <w:r w:rsidRPr="00237EB4">
        <w:tab/>
      </w:r>
      <w:r w:rsidRPr="00237EB4">
        <w:tab/>
      </w:r>
      <w:r w:rsidRPr="00237EB4">
        <w:tab/>
        <w:t>Carbon assimilation</w:t>
      </w:r>
      <w:r w:rsidRPr="00237EB4">
        <w:br/>
        <w:t>ABA</w:t>
      </w:r>
      <w:r w:rsidRPr="00237EB4">
        <w:tab/>
      </w:r>
      <w:r w:rsidRPr="00237EB4">
        <w:tab/>
      </w:r>
      <w:r w:rsidRPr="00237EB4">
        <w:tab/>
        <w:t>Abscisic acid</w:t>
      </w:r>
      <w:r w:rsidRPr="00237EB4">
        <w:br/>
        <w:t>ADP</w:t>
      </w:r>
      <w:r w:rsidRPr="00237EB4">
        <w:tab/>
      </w:r>
      <w:r w:rsidRPr="00237EB4">
        <w:tab/>
      </w:r>
      <w:r w:rsidRPr="00237EB4">
        <w:tab/>
        <w:t>Adenosine diphosphate</w:t>
      </w:r>
      <w:r w:rsidRPr="00237EB4">
        <w:br/>
        <w:t>ATP</w:t>
      </w:r>
      <w:r w:rsidRPr="00237EB4">
        <w:tab/>
      </w:r>
      <w:r w:rsidRPr="00237EB4">
        <w:tab/>
      </w:r>
      <w:r w:rsidRPr="00237EB4">
        <w:tab/>
        <w:t>Adenosine triphosphate</w:t>
      </w:r>
      <w:r w:rsidRPr="00237EB4">
        <w:br/>
      </w:r>
      <w:proofErr w:type="spellStart"/>
      <w:r w:rsidRPr="00237EB4">
        <w:t>bHLH</w:t>
      </w:r>
      <w:proofErr w:type="spellEnd"/>
      <w:r w:rsidRPr="00237EB4">
        <w:tab/>
      </w:r>
      <w:r w:rsidRPr="00237EB4">
        <w:tab/>
      </w:r>
      <w:r w:rsidRPr="00237EB4">
        <w:tab/>
        <w:t>Basic helix-loop-helix</w:t>
      </w:r>
      <w:r w:rsidRPr="00237EB4">
        <w:br/>
      </w:r>
      <w:r w:rsidRPr="00237EB4">
        <w:rPr>
          <w:i/>
          <w:iCs/>
        </w:rPr>
        <w:t>C</w:t>
      </w:r>
      <w:r w:rsidRPr="00237EB4">
        <w:rPr>
          <w:vertAlign w:val="subscript"/>
        </w:rPr>
        <w:t>a</w:t>
      </w:r>
      <w:r w:rsidRPr="00237EB4">
        <w:rPr>
          <w:vertAlign w:val="subscript"/>
        </w:rPr>
        <w:tab/>
      </w:r>
      <w:r w:rsidRPr="00237EB4">
        <w:rPr>
          <w:vertAlign w:val="subscript"/>
        </w:rPr>
        <w:tab/>
      </w:r>
      <w:r w:rsidRPr="00237EB4">
        <w:rPr>
          <w:vertAlign w:val="subscript"/>
        </w:rPr>
        <w:tab/>
      </w:r>
      <w:r w:rsidRPr="00237EB4">
        <w:t>Atmospheric CO</w:t>
      </w:r>
      <w:r w:rsidRPr="00237EB4">
        <w:rPr>
          <w:vertAlign w:val="subscript"/>
        </w:rPr>
        <w:t>2</w:t>
      </w:r>
      <w:r w:rsidRPr="00237EB4">
        <w:t xml:space="preserve"> concentration</w:t>
      </w:r>
      <w:r w:rsidRPr="00237EB4">
        <w:br/>
        <w:t>Cas9</w:t>
      </w:r>
      <w:r w:rsidRPr="00237EB4">
        <w:tab/>
      </w:r>
      <w:r w:rsidRPr="00237EB4">
        <w:tab/>
      </w:r>
      <w:r w:rsidRPr="00237EB4">
        <w:tab/>
        <w:t>CRISPR-associated protein 9</w:t>
      </w:r>
      <w:r w:rsidRPr="00237EB4">
        <w:br/>
        <w:t>CBB cycle</w:t>
      </w:r>
      <w:r w:rsidRPr="00237EB4">
        <w:tab/>
      </w:r>
      <w:r w:rsidRPr="00237EB4">
        <w:tab/>
        <w:t>Calvin-Benson-</w:t>
      </w:r>
      <w:proofErr w:type="spellStart"/>
      <w:r w:rsidRPr="00237EB4">
        <w:t>Bassham</w:t>
      </w:r>
      <w:proofErr w:type="spellEnd"/>
      <w:r w:rsidRPr="00237EB4">
        <w:t xml:space="preserve"> cycle</w:t>
      </w:r>
      <w:r w:rsidRPr="00237EB4">
        <w:br/>
      </w:r>
      <w:r w:rsidRPr="00237EB4">
        <w:rPr>
          <w:i/>
          <w:iCs/>
        </w:rPr>
        <w:t>C</w:t>
      </w:r>
      <w:r w:rsidRPr="00237EB4">
        <w:rPr>
          <w:vertAlign w:val="subscript"/>
        </w:rPr>
        <w:t>c</w:t>
      </w:r>
      <w:r w:rsidRPr="00237EB4">
        <w:rPr>
          <w:vertAlign w:val="subscript"/>
        </w:rPr>
        <w:tab/>
      </w:r>
      <w:r w:rsidRPr="00237EB4">
        <w:rPr>
          <w:vertAlign w:val="subscript"/>
        </w:rPr>
        <w:tab/>
      </w:r>
      <w:r w:rsidRPr="00237EB4">
        <w:rPr>
          <w:vertAlign w:val="subscript"/>
        </w:rPr>
        <w:tab/>
      </w:r>
      <w:r w:rsidRPr="00237EB4">
        <w:t>Chloroplast CO</w:t>
      </w:r>
      <w:r w:rsidRPr="00237EB4">
        <w:rPr>
          <w:vertAlign w:val="subscript"/>
        </w:rPr>
        <w:t>2</w:t>
      </w:r>
      <w:r w:rsidRPr="00237EB4">
        <w:t xml:space="preserve"> concentration</w:t>
      </w:r>
      <w:r w:rsidRPr="00237EB4">
        <w:br/>
        <w:t>CCM</w:t>
      </w:r>
      <w:r w:rsidRPr="00237EB4">
        <w:tab/>
      </w:r>
      <w:r w:rsidRPr="00237EB4">
        <w:tab/>
      </w:r>
      <w:r w:rsidRPr="00237EB4">
        <w:tab/>
        <w:t>Carbon concentrating mechanism</w:t>
      </w:r>
      <w:r w:rsidRPr="00237EB4">
        <w:br/>
        <w:t>cDNA</w:t>
      </w:r>
      <w:r w:rsidRPr="00237EB4">
        <w:tab/>
      </w:r>
      <w:r w:rsidRPr="00237EB4">
        <w:tab/>
      </w:r>
      <w:r w:rsidRPr="00237EB4">
        <w:tab/>
        <w:t>Complementary DNA</w:t>
      </w:r>
      <w:r w:rsidRPr="00237EB4">
        <w:br/>
        <w:t>CET</w:t>
      </w:r>
      <w:r w:rsidRPr="00237EB4">
        <w:tab/>
      </w:r>
      <w:r w:rsidRPr="00237EB4">
        <w:tab/>
      </w:r>
      <w:r w:rsidRPr="00237EB4">
        <w:tab/>
        <w:t>Cyclic electron transport</w:t>
      </w:r>
      <w:r w:rsidRPr="00237EB4">
        <w:br/>
      </w:r>
      <w:r w:rsidRPr="00237EB4">
        <w:rPr>
          <w:i/>
          <w:iCs/>
        </w:rPr>
        <w:t>C</w:t>
      </w:r>
      <w:r w:rsidRPr="00237EB4">
        <w:rPr>
          <w:vertAlign w:val="subscript"/>
        </w:rPr>
        <w:t>i</w:t>
      </w:r>
      <w:r w:rsidRPr="00237EB4">
        <w:rPr>
          <w:vertAlign w:val="subscript"/>
        </w:rPr>
        <w:tab/>
      </w:r>
      <w:r w:rsidRPr="00237EB4">
        <w:rPr>
          <w:vertAlign w:val="subscript"/>
        </w:rPr>
        <w:tab/>
      </w:r>
      <w:r w:rsidRPr="00237EB4">
        <w:rPr>
          <w:vertAlign w:val="subscript"/>
        </w:rPr>
        <w:tab/>
      </w:r>
      <w:r w:rsidRPr="00237EB4">
        <w:t>Intercellular CO</w:t>
      </w:r>
      <w:r w:rsidRPr="00237EB4">
        <w:rPr>
          <w:vertAlign w:val="subscript"/>
        </w:rPr>
        <w:t>2</w:t>
      </w:r>
      <w:r w:rsidRPr="00237EB4">
        <w:t xml:space="preserve"> concentration</w:t>
      </w:r>
      <w:r w:rsidRPr="00237EB4">
        <w:br/>
        <w:t>Col-0</w:t>
      </w:r>
      <w:r w:rsidRPr="00237EB4">
        <w:tab/>
      </w:r>
      <w:r w:rsidRPr="00237EB4">
        <w:tab/>
      </w:r>
      <w:r w:rsidRPr="00237EB4">
        <w:tab/>
      </w:r>
      <w:r w:rsidRPr="00237EB4">
        <w:rPr>
          <w:i/>
          <w:iCs/>
        </w:rPr>
        <w:t xml:space="preserve">Arabidopsis thaliana </w:t>
      </w:r>
      <w:r w:rsidRPr="00237EB4">
        <w:t>ecotype Columbia (wild-type)</w:t>
      </w:r>
      <w:r w:rsidRPr="00237EB4">
        <w:br/>
        <w:t>CRISPR</w:t>
      </w:r>
      <w:r w:rsidRPr="00237EB4">
        <w:tab/>
      </w:r>
      <w:r w:rsidRPr="00237EB4">
        <w:tab/>
      </w:r>
      <w:r w:rsidRPr="00237EB4">
        <w:tab/>
        <w:t>Clustered regularly interspaced short palindromic repeats</w:t>
      </w:r>
      <w:r w:rsidRPr="00237EB4">
        <w:br/>
        <w:t>cv.</w:t>
      </w:r>
      <w:r w:rsidRPr="00237EB4">
        <w:tab/>
      </w:r>
      <w:r w:rsidRPr="00237EB4">
        <w:tab/>
      </w:r>
      <w:r w:rsidRPr="00237EB4">
        <w:tab/>
        <w:t>Cultivar</w:t>
      </w:r>
      <w:r w:rsidRPr="00237EB4">
        <w:br/>
        <w:t>DNA</w:t>
      </w:r>
      <w:r w:rsidRPr="00237EB4">
        <w:tab/>
      </w:r>
      <w:r w:rsidRPr="00237EB4">
        <w:tab/>
      </w:r>
      <w:r w:rsidRPr="00237EB4">
        <w:tab/>
        <w:t>Deoxyribonucleic acid</w:t>
      </w:r>
      <w:r w:rsidRPr="00237EB4">
        <w:br/>
      </w:r>
      <w:r w:rsidRPr="00237EB4">
        <w:rPr>
          <w:i/>
          <w:iCs/>
        </w:rPr>
        <w:t>E</w:t>
      </w:r>
      <w:r w:rsidRPr="00237EB4">
        <w:rPr>
          <w:i/>
          <w:iCs/>
        </w:rPr>
        <w:tab/>
      </w:r>
      <w:r w:rsidRPr="00237EB4">
        <w:rPr>
          <w:i/>
          <w:iCs/>
        </w:rPr>
        <w:tab/>
      </w:r>
      <w:r w:rsidRPr="00237EB4">
        <w:rPr>
          <w:i/>
          <w:iCs/>
        </w:rPr>
        <w:tab/>
      </w:r>
      <w:r w:rsidRPr="00237EB4">
        <w:t>Transpiration</w:t>
      </w:r>
      <w:r w:rsidRPr="00237EB4">
        <w:br/>
        <w:t>ETC</w:t>
      </w:r>
      <w:r w:rsidRPr="00237EB4">
        <w:tab/>
      </w:r>
      <w:r w:rsidRPr="00237EB4">
        <w:tab/>
      </w:r>
      <w:r w:rsidRPr="00237EB4">
        <w:tab/>
        <w:t>Photosynthetic electron transport chain</w:t>
      </w:r>
      <w:r w:rsidRPr="00237EB4">
        <w:br/>
        <w:t>EPF(L)</w:t>
      </w:r>
      <w:r w:rsidRPr="00237EB4">
        <w:tab/>
      </w:r>
      <w:r w:rsidRPr="00237EB4">
        <w:tab/>
      </w:r>
      <w:r w:rsidRPr="00237EB4">
        <w:tab/>
        <w:t>EPIDERMAL PATTERNING FACTOR (LIKE)</w:t>
      </w:r>
      <w:r w:rsidRPr="00237EB4">
        <w:br/>
        <w:t>FAO</w:t>
      </w:r>
      <w:r w:rsidRPr="00237EB4">
        <w:tab/>
      </w:r>
      <w:r w:rsidRPr="00237EB4">
        <w:tab/>
      </w:r>
      <w:r w:rsidRPr="00237EB4">
        <w:tab/>
        <w:t>Food and Agricultural Organisation of the United Nations</w:t>
      </w:r>
      <w:r w:rsidRPr="00237EB4">
        <w:br/>
        <w:t>FACE</w:t>
      </w:r>
      <w:r w:rsidRPr="00237EB4">
        <w:tab/>
      </w:r>
      <w:r w:rsidRPr="00237EB4">
        <w:tab/>
      </w:r>
      <w:r w:rsidRPr="00237EB4">
        <w:tab/>
        <w:t>Free Air CO</w:t>
      </w:r>
      <w:r w:rsidRPr="00237EB4">
        <w:rPr>
          <w:vertAlign w:val="subscript"/>
        </w:rPr>
        <w:t xml:space="preserve">2 </w:t>
      </w:r>
      <w:r w:rsidRPr="00237EB4">
        <w:t>Enrichment</w:t>
      </w:r>
      <w:r w:rsidRPr="00237EB4">
        <w:br/>
      </w:r>
      <w:proofErr w:type="spellStart"/>
      <w:r w:rsidRPr="00237EB4">
        <w:rPr>
          <w:i/>
          <w:iCs/>
        </w:rPr>
        <w:t>F</w:t>
      </w:r>
      <w:r w:rsidRPr="00237EB4">
        <w:rPr>
          <w:vertAlign w:val="subscript"/>
        </w:rPr>
        <w:t>v</w:t>
      </w:r>
      <w:proofErr w:type="spellEnd"/>
      <w:r w:rsidRPr="00237EB4">
        <w:t>/</w:t>
      </w:r>
      <w:r w:rsidRPr="00237EB4">
        <w:rPr>
          <w:i/>
          <w:iCs/>
        </w:rPr>
        <w:t>F</w:t>
      </w:r>
      <w:r w:rsidRPr="00237EB4">
        <w:rPr>
          <w:vertAlign w:val="subscript"/>
        </w:rPr>
        <w:t>m</w:t>
      </w:r>
      <w:r w:rsidRPr="00237EB4">
        <w:rPr>
          <w:vertAlign w:val="subscript"/>
        </w:rPr>
        <w:tab/>
      </w:r>
      <w:r w:rsidRPr="00237EB4">
        <w:rPr>
          <w:vertAlign w:val="subscript"/>
        </w:rPr>
        <w:tab/>
      </w:r>
      <w:r w:rsidRPr="00237EB4">
        <w:rPr>
          <w:vertAlign w:val="subscript"/>
        </w:rPr>
        <w:tab/>
      </w:r>
      <w:r w:rsidRPr="00237EB4">
        <w:t>Maximum quantum yield of PSII</w:t>
      </w:r>
      <w:r>
        <w:t xml:space="preserve"> photochemistry</w:t>
      </w:r>
      <w:r w:rsidRPr="00237EB4">
        <w:br/>
      </w:r>
      <w:r w:rsidRPr="00237EB4">
        <w:rPr>
          <w:i/>
          <w:iCs/>
        </w:rPr>
        <w:t>g</w:t>
      </w:r>
      <w:r w:rsidRPr="00237EB4">
        <w:rPr>
          <w:vertAlign w:val="subscript"/>
        </w:rPr>
        <w:t>m</w:t>
      </w:r>
      <w:r w:rsidRPr="00237EB4">
        <w:rPr>
          <w:vertAlign w:val="subscript"/>
        </w:rPr>
        <w:tab/>
      </w:r>
      <w:r w:rsidRPr="00237EB4">
        <w:rPr>
          <w:vertAlign w:val="subscript"/>
        </w:rPr>
        <w:tab/>
      </w:r>
      <w:r w:rsidRPr="00237EB4">
        <w:rPr>
          <w:vertAlign w:val="subscript"/>
        </w:rPr>
        <w:tab/>
      </w:r>
      <w:r w:rsidRPr="00237EB4">
        <w:t>Mesophyll conductance</w:t>
      </w:r>
      <w:r w:rsidRPr="00237EB4">
        <w:br/>
      </w:r>
      <w:proofErr w:type="spellStart"/>
      <w:r w:rsidRPr="00237EB4">
        <w:rPr>
          <w:i/>
          <w:iCs/>
        </w:rPr>
        <w:t>g</w:t>
      </w:r>
      <w:r w:rsidRPr="00237EB4">
        <w:rPr>
          <w:vertAlign w:val="subscript"/>
        </w:rPr>
        <w:t>s</w:t>
      </w:r>
      <w:proofErr w:type="spellEnd"/>
      <w:r w:rsidRPr="00237EB4">
        <w:tab/>
      </w:r>
      <w:r w:rsidRPr="00237EB4">
        <w:tab/>
      </w:r>
      <w:r w:rsidRPr="00237EB4">
        <w:tab/>
        <w:t>Stomatal conductance</w:t>
      </w:r>
      <w:r w:rsidRPr="00237EB4">
        <w:br/>
      </w:r>
      <w:proofErr w:type="spellStart"/>
      <w:r w:rsidRPr="00237EB4">
        <w:rPr>
          <w:i/>
          <w:iCs/>
        </w:rPr>
        <w:t>g</w:t>
      </w:r>
      <w:r w:rsidRPr="00237EB4">
        <w:rPr>
          <w:vertAlign w:val="subscript"/>
        </w:rPr>
        <w:t>smax</w:t>
      </w:r>
      <w:proofErr w:type="spellEnd"/>
      <w:r w:rsidRPr="00237EB4">
        <w:tab/>
      </w:r>
      <w:r w:rsidRPr="00237EB4">
        <w:tab/>
      </w:r>
      <w:r w:rsidRPr="00237EB4">
        <w:tab/>
        <w:t>Maximum anatomical stomatal conductance</w:t>
      </w:r>
      <w:r w:rsidRPr="00237EB4">
        <w:br/>
        <w:t>G3P</w:t>
      </w:r>
      <w:r w:rsidRPr="00237EB4">
        <w:tab/>
      </w:r>
      <w:r w:rsidRPr="00237EB4">
        <w:tab/>
      </w:r>
      <w:r w:rsidRPr="00237EB4">
        <w:tab/>
        <w:t>Glyceraldehyde 3-phosphate</w:t>
      </w:r>
      <w:r w:rsidRPr="00237EB4">
        <w:br/>
        <w:t>GC</w:t>
      </w:r>
      <w:r w:rsidRPr="00237EB4">
        <w:tab/>
      </w:r>
      <w:r w:rsidRPr="00237EB4">
        <w:tab/>
      </w:r>
      <w:r w:rsidRPr="00237EB4">
        <w:tab/>
        <w:t>Guard cell</w:t>
      </w:r>
      <w:r w:rsidRPr="00237EB4">
        <w:br/>
        <w:t>GMC</w:t>
      </w:r>
      <w:r w:rsidRPr="00237EB4">
        <w:tab/>
      </w:r>
      <w:r w:rsidRPr="00237EB4">
        <w:tab/>
      </w:r>
      <w:r w:rsidRPr="00237EB4">
        <w:tab/>
        <w:t xml:space="preserve">Guard mother cell </w:t>
      </w:r>
      <w:r w:rsidRPr="00237EB4">
        <w:br/>
        <w:t>H</w:t>
      </w:r>
      <w:r w:rsidRPr="00237EB4">
        <w:rPr>
          <w:vertAlign w:val="superscript"/>
        </w:rPr>
        <w:t>+</w:t>
      </w:r>
      <w:r w:rsidRPr="00237EB4">
        <w:rPr>
          <w:vertAlign w:val="superscript"/>
        </w:rPr>
        <w:tab/>
      </w:r>
      <w:r w:rsidRPr="00237EB4">
        <w:rPr>
          <w:vertAlign w:val="superscript"/>
        </w:rPr>
        <w:tab/>
      </w:r>
      <w:r w:rsidRPr="00237EB4">
        <w:rPr>
          <w:vertAlign w:val="superscript"/>
        </w:rPr>
        <w:tab/>
      </w:r>
      <w:r w:rsidRPr="00237EB4">
        <w:t xml:space="preserve">Hydrogen ions </w:t>
      </w:r>
      <w:r w:rsidRPr="00237EB4">
        <w:br/>
        <w:t>IPCC</w:t>
      </w:r>
      <w:r w:rsidRPr="00237EB4">
        <w:tab/>
      </w:r>
      <w:r w:rsidRPr="00237EB4">
        <w:tab/>
      </w:r>
      <w:r w:rsidRPr="00237EB4">
        <w:tab/>
        <w:t>Intergovernmental Panel</w:t>
      </w:r>
      <w:r w:rsidR="00DD296C">
        <w:t xml:space="preserve"> on Climate Change</w:t>
      </w:r>
      <w:r w:rsidR="00DD296C">
        <w:br/>
        <w:t>IRGA</w:t>
      </w:r>
      <w:r w:rsidR="00DD296C">
        <w:tab/>
      </w:r>
      <w:r w:rsidR="00DD296C">
        <w:tab/>
      </w:r>
      <w:r w:rsidR="00DD296C">
        <w:tab/>
        <w:t>Infra</w:t>
      </w:r>
      <w:r w:rsidRPr="00237EB4">
        <w:t>red Gas Analyser</w:t>
      </w:r>
      <w:r w:rsidRPr="00237EB4">
        <w:br/>
      </w:r>
      <w:proofErr w:type="spellStart"/>
      <w:r w:rsidRPr="00237EB4">
        <w:rPr>
          <w:i/>
          <w:iCs/>
        </w:rPr>
        <w:lastRenderedPageBreak/>
        <w:t>J</w:t>
      </w:r>
      <w:r w:rsidRPr="00237EB4">
        <w:rPr>
          <w:vertAlign w:val="subscript"/>
        </w:rPr>
        <w:t>max</w:t>
      </w:r>
      <w:proofErr w:type="spellEnd"/>
      <w:r w:rsidRPr="00237EB4">
        <w:rPr>
          <w:vertAlign w:val="subscript"/>
        </w:rPr>
        <w:tab/>
      </w:r>
      <w:r w:rsidRPr="00237EB4">
        <w:rPr>
          <w:vertAlign w:val="subscript"/>
        </w:rPr>
        <w:tab/>
      </w:r>
      <w:r w:rsidRPr="00237EB4">
        <w:rPr>
          <w:vertAlign w:val="subscript"/>
        </w:rPr>
        <w:tab/>
      </w:r>
      <w:r w:rsidRPr="00237EB4">
        <w:t>Maximum rate of electron transport</w:t>
      </w:r>
      <w:r w:rsidRPr="00237EB4">
        <w:br/>
        <w:t>KO</w:t>
      </w:r>
      <w:r w:rsidRPr="00237EB4">
        <w:tab/>
      </w:r>
      <w:r w:rsidRPr="00237EB4">
        <w:tab/>
      </w:r>
      <w:r w:rsidRPr="00237EB4">
        <w:tab/>
        <w:t>Knock-out</w:t>
      </w:r>
      <w:r w:rsidRPr="00237EB4">
        <w:br/>
        <w:t>LET</w:t>
      </w:r>
      <w:r w:rsidRPr="00237EB4">
        <w:tab/>
      </w:r>
      <w:r w:rsidRPr="00237EB4">
        <w:tab/>
      </w:r>
      <w:r w:rsidRPr="00237EB4">
        <w:tab/>
        <w:t>Linear electron transport</w:t>
      </w:r>
      <w:r w:rsidRPr="00237EB4">
        <w:br/>
        <w:t>MAPK</w:t>
      </w:r>
      <w:r w:rsidRPr="00237EB4">
        <w:tab/>
      </w:r>
      <w:r w:rsidRPr="00237EB4">
        <w:tab/>
      </w:r>
      <w:r w:rsidRPr="00237EB4">
        <w:tab/>
        <w:t>Mitogen-activated protein kinases</w:t>
      </w:r>
      <w:r w:rsidRPr="00237EB4">
        <w:br/>
        <w:t>MC</w:t>
      </w:r>
      <w:r w:rsidRPr="00237EB4">
        <w:tab/>
      </w:r>
      <w:r w:rsidRPr="00237EB4">
        <w:tab/>
      </w:r>
      <w:r w:rsidRPr="00237EB4">
        <w:tab/>
      </w:r>
      <w:proofErr w:type="spellStart"/>
      <w:r w:rsidRPr="00237EB4">
        <w:t>Meristemoid</w:t>
      </w:r>
      <w:proofErr w:type="spellEnd"/>
      <w:r w:rsidRPr="00237EB4">
        <w:t xml:space="preserve"> cell</w:t>
      </w:r>
      <w:r w:rsidRPr="00237EB4">
        <w:br/>
        <w:t>MMC</w:t>
      </w:r>
      <w:r w:rsidRPr="00237EB4">
        <w:tab/>
      </w:r>
      <w:r w:rsidRPr="00237EB4">
        <w:tab/>
      </w:r>
      <w:r w:rsidRPr="00237EB4">
        <w:tab/>
      </w:r>
      <w:proofErr w:type="spellStart"/>
      <w:r w:rsidRPr="00237EB4">
        <w:t>Meristemoid</w:t>
      </w:r>
      <w:proofErr w:type="spellEnd"/>
      <w:r w:rsidRPr="00237EB4">
        <w:t xml:space="preserve"> mother cell</w:t>
      </w:r>
      <w:r w:rsidRPr="00237EB4">
        <w:br/>
        <w:t>NADP</w:t>
      </w:r>
      <w:r w:rsidRPr="00237EB4">
        <w:rPr>
          <w:vertAlign w:val="superscript"/>
        </w:rPr>
        <w:t>+</w:t>
      </w:r>
      <w:r w:rsidRPr="00237EB4">
        <w:tab/>
      </w:r>
      <w:r w:rsidRPr="00237EB4">
        <w:tab/>
      </w:r>
      <w:r w:rsidRPr="00237EB4">
        <w:tab/>
        <w:t>Nicotinamide adenine dinucleotide phosphate</w:t>
      </w:r>
      <w:r w:rsidRPr="00237EB4">
        <w:br/>
        <w:t>NADPH</w:t>
      </w:r>
      <w:r w:rsidRPr="00237EB4">
        <w:tab/>
      </w:r>
      <w:r w:rsidRPr="00237EB4">
        <w:tab/>
      </w:r>
      <w:r w:rsidRPr="00237EB4">
        <w:tab/>
        <w:t>Nicotinamide adenine dinucleotide phosphate (reduced form)</w:t>
      </w:r>
      <w:r w:rsidRPr="00237EB4">
        <w:br/>
        <w:t>NPQ</w:t>
      </w:r>
      <w:r w:rsidRPr="00237EB4">
        <w:tab/>
      </w:r>
      <w:r w:rsidRPr="00237EB4">
        <w:tab/>
      </w:r>
      <w:r w:rsidRPr="00237EB4">
        <w:tab/>
        <w:t>Non-photochemical quenching</w:t>
      </w:r>
      <w:r w:rsidRPr="00237EB4">
        <w:br/>
        <w:t>OE</w:t>
      </w:r>
      <w:r w:rsidRPr="00237EB4">
        <w:tab/>
      </w:r>
      <w:r w:rsidRPr="00237EB4">
        <w:tab/>
      </w:r>
      <w:r w:rsidRPr="00237EB4">
        <w:tab/>
        <w:t>Over-expression</w:t>
      </w:r>
      <w:r w:rsidRPr="00237EB4">
        <w:br/>
        <w:t>P680(+)</w:t>
      </w:r>
      <w:r w:rsidRPr="00237EB4">
        <w:tab/>
      </w:r>
      <w:r w:rsidRPr="00237EB4">
        <w:tab/>
        <w:t>Chlorophyll pair within PSII’s reaction centre (+</w:t>
      </w:r>
      <w:r>
        <w:t xml:space="preserve"> is </w:t>
      </w:r>
      <w:r w:rsidRPr="00237EB4">
        <w:t>oxidised state)</w:t>
      </w:r>
      <w:r w:rsidRPr="00237EB4">
        <w:br/>
        <w:t>P700(+)</w:t>
      </w:r>
      <w:r w:rsidRPr="00237EB4">
        <w:tab/>
      </w:r>
      <w:r w:rsidRPr="00237EB4">
        <w:tab/>
        <w:t>Chlorophyll pair within PSI’s reaction centre (+ is oxidised state)</w:t>
      </w:r>
      <w:r w:rsidRPr="00237EB4">
        <w:br/>
        <w:t>P</w:t>
      </w:r>
      <w:r w:rsidRPr="00237EB4">
        <w:rPr>
          <w:vertAlign w:val="subscript"/>
        </w:rPr>
        <w:t>i</w:t>
      </w:r>
      <w:r w:rsidRPr="00237EB4">
        <w:tab/>
      </w:r>
      <w:r w:rsidRPr="00237EB4">
        <w:rPr>
          <w:vertAlign w:val="subscript"/>
        </w:rPr>
        <w:tab/>
      </w:r>
      <w:r w:rsidRPr="00237EB4">
        <w:rPr>
          <w:vertAlign w:val="subscript"/>
        </w:rPr>
        <w:tab/>
      </w:r>
      <w:r w:rsidRPr="00237EB4">
        <w:t>Inorganic phosphate</w:t>
      </w:r>
      <w:r w:rsidRPr="00237EB4">
        <w:br/>
        <w:t>PAR</w:t>
      </w:r>
      <w:r w:rsidRPr="00237EB4">
        <w:tab/>
      </w:r>
      <w:r w:rsidRPr="00237EB4">
        <w:tab/>
      </w:r>
      <w:r w:rsidRPr="00237EB4">
        <w:tab/>
        <w:t>Photosynthetically active radiation</w:t>
      </w:r>
      <w:r>
        <w:br/>
        <w:t>PC</w:t>
      </w:r>
      <w:r>
        <w:tab/>
      </w:r>
      <w:r>
        <w:tab/>
      </w:r>
      <w:r>
        <w:tab/>
        <w:t>Plastocyanin</w:t>
      </w:r>
      <w:r w:rsidRPr="00237EB4">
        <w:br/>
        <w:t>PCR</w:t>
      </w:r>
      <w:r w:rsidRPr="00237EB4">
        <w:tab/>
      </w:r>
      <w:r w:rsidRPr="00237EB4">
        <w:tab/>
      </w:r>
      <w:r w:rsidRPr="00237EB4">
        <w:tab/>
        <w:t>Polymerase chain reaction</w:t>
      </w:r>
      <w:r w:rsidRPr="00237EB4">
        <w:br/>
        <w:t>PEPC</w:t>
      </w:r>
      <w:r w:rsidRPr="00237EB4">
        <w:tab/>
      </w:r>
      <w:r w:rsidRPr="00237EB4">
        <w:tab/>
      </w:r>
      <w:r w:rsidRPr="00237EB4">
        <w:tab/>
        <w:t>Phosphoenolpyruvate carboxylase</w:t>
      </w:r>
      <w:r w:rsidRPr="00237EB4">
        <w:br/>
      </w:r>
      <w:r w:rsidRPr="00237EB4">
        <w:rPr>
          <w:i/>
          <w:iCs/>
        </w:rPr>
        <w:t>P</w:t>
      </w:r>
      <w:r w:rsidRPr="00237EB4">
        <w:rPr>
          <w:vertAlign w:val="subscript"/>
        </w:rPr>
        <w:t>m</w:t>
      </w:r>
      <w:r w:rsidRPr="00237EB4">
        <w:rPr>
          <w:vertAlign w:val="subscript"/>
        </w:rPr>
        <w:tab/>
      </w:r>
      <w:r w:rsidRPr="00237EB4">
        <w:rPr>
          <w:vertAlign w:val="subscript"/>
        </w:rPr>
        <w:tab/>
      </w:r>
      <w:r w:rsidRPr="00237EB4">
        <w:rPr>
          <w:vertAlign w:val="subscript"/>
        </w:rPr>
        <w:tab/>
      </w:r>
      <w:r w:rsidRPr="00237EB4">
        <w:t>Maximal P700</w:t>
      </w:r>
      <w:r>
        <w:t>+</w:t>
      </w:r>
      <w:r w:rsidRPr="00237EB4">
        <w:t xml:space="preserve"> signal</w:t>
      </w:r>
      <w:r>
        <w:br/>
        <w:t>PQ</w:t>
      </w:r>
      <w:r>
        <w:tab/>
      </w:r>
      <w:r>
        <w:tab/>
      </w:r>
      <w:r>
        <w:tab/>
        <w:t>Plastoquinone</w:t>
      </w:r>
      <w:r w:rsidRPr="00237EB4">
        <w:br/>
        <w:t>ppm</w:t>
      </w:r>
      <w:r w:rsidRPr="00237EB4">
        <w:tab/>
      </w:r>
      <w:r w:rsidRPr="00237EB4">
        <w:tab/>
      </w:r>
      <w:r w:rsidRPr="00237EB4">
        <w:tab/>
        <w:t>Parts per million</w:t>
      </w:r>
      <w:r>
        <w:br/>
        <w:t>PPFD</w:t>
      </w:r>
      <w:r>
        <w:tab/>
      </w:r>
      <w:r>
        <w:tab/>
      </w:r>
      <w:r>
        <w:tab/>
        <w:t>Photosynthetic photon flux density</w:t>
      </w:r>
      <w:r w:rsidRPr="00237EB4">
        <w:t xml:space="preserve"> </w:t>
      </w:r>
      <w:r>
        <w:br/>
      </w:r>
      <w:r w:rsidRPr="00237EB4">
        <w:t>PSI</w:t>
      </w:r>
      <w:r w:rsidRPr="00237EB4">
        <w:tab/>
      </w:r>
      <w:r w:rsidRPr="00237EB4">
        <w:tab/>
      </w:r>
      <w:r w:rsidRPr="00237EB4">
        <w:tab/>
        <w:t>Photosystem I</w:t>
      </w:r>
      <w:r w:rsidRPr="00237EB4">
        <w:br/>
        <w:t>PSII</w:t>
      </w:r>
      <w:r w:rsidRPr="00237EB4">
        <w:tab/>
      </w:r>
      <w:r w:rsidRPr="00237EB4">
        <w:tab/>
      </w:r>
      <w:r w:rsidRPr="00237EB4">
        <w:tab/>
        <w:t>Photosystem II</w:t>
      </w:r>
      <w:r w:rsidRPr="00237EB4">
        <w:br/>
        <w:t>Q</w:t>
      </w:r>
      <w:r w:rsidRPr="00237EB4">
        <w:rPr>
          <w:vertAlign w:val="subscript"/>
        </w:rPr>
        <w:t xml:space="preserve">A </w:t>
      </w:r>
      <w:r w:rsidRPr="00237EB4">
        <w:rPr>
          <w:vertAlign w:val="subscript"/>
        </w:rPr>
        <w:tab/>
      </w:r>
      <w:r w:rsidRPr="00237EB4">
        <w:rPr>
          <w:vertAlign w:val="subscript"/>
        </w:rPr>
        <w:tab/>
      </w:r>
      <w:r w:rsidRPr="00237EB4">
        <w:rPr>
          <w:vertAlign w:val="subscript"/>
        </w:rPr>
        <w:tab/>
      </w:r>
      <w:r w:rsidRPr="00237EB4">
        <w:t xml:space="preserve">Primary electron acceptor of PSII; </w:t>
      </w:r>
      <w:r>
        <w:t xml:space="preserve">bound </w:t>
      </w:r>
      <w:r w:rsidRPr="00237EB4">
        <w:t>plastoquinone</w:t>
      </w:r>
      <w:r w:rsidRPr="00237EB4">
        <w:br/>
        <w:t>RH</w:t>
      </w:r>
      <w:r w:rsidRPr="00237EB4">
        <w:tab/>
      </w:r>
      <w:r w:rsidRPr="00237EB4">
        <w:tab/>
      </w:r>
      <w:r w:rsidRPr="00237EB4">
        <w:tab/>
        <w:t>Relative humidity</w:t>
      </w:r>
      <w:r w:rsidRPr="00237EB4">
        <w:br/>
      </w:r>
      <w:proofErr w:type="spellStart"/>
      <w:r w:rsidRPr="00237EB4">
        <w:t>R</w:t>
      </w:r>
      <w:r w:rsidRPr="00237EB4">
        <w:rPr>
          <w:vertAlign w:val="subscript"/>
        </w:rPr>
        <w:t>dark</w:t>
      </w:r>
      <w:proofErr w:type="spellEnd"/>
      <w:r w:rsidRPr="00237EB4">
        <w:rPr>
          <w:vertAlign w:val="subscript"/>
        </w:rPr>
        <w:tab/>
      </w:r>
      <w:r w:rsidRPr="00237EB4">
        <w:rPr>
          <w:vertAlign w:val="subscript"/>
        </w:rPr>
        <w:tab/>
      </w:r>
      <w:r w:rsidRPr="00237EB4">
        <w:rPr>
          <w:vertAlign w:val="subscript"/>
        </w:rPr>
        <w:tab/>
      </w:r>
      <w:r w:rsidRPr="00237EB4">
        <w:t>Respiration in the dark</w:t>
      </w:r>
      <w:r w:rsidRPr="00237EB4">
        <w:br/>
      </w:r>
      <w:proofErr w:type="spellStart"/>
      <w:r w:rsidRPr="00237EB4">
        <w:t>R</w:t>
      </w:r>
      <w:r w:rsidRPr="00237EB4">
        <w:rPr>
          <w:vertAlign w:val="subscript"/>
        </w:rPr>
        <w:t>light</w:t>
      </w:r>
      <w:proofErr w:type="spellEnd"/>
      <w:r w:rsidRPr="00237EB4">
        <w:rPr>
          <w:vertAlign w:val="subscript"/>
        </w:rPr>
        <w:tab/>
      </w:r>
      <w:r w:rsidRPr="00237EB4">
        <w:tab/>
      </w:r>
      <w:r w:rsidRPr="00237EB4">
        <w:rPr>
          <w:vertAlign w:val="subscript"/>
        </w:rPr>
        <w:tab/>
      </w:r>
      <w:r w:rsidRPr="00237EB4">
        <w:t>Respiration in the light</w:t>
      </w:r>
      <w:r w:rsidRPr="00237EB4">
        <w:br/>
        <w:t>RNA</w:t>
      </w:r>
      <w:r w:rsidRPr="00237EB4">
        <w:tab/>
      </w:r>
      <w:r w:rsidRPr="00237EB4">
        <w:tab/>
      </w:r>
      <w:r w:rsidRPr="00237EB4">
        <w:tab/>
        <w:t>Ribonucleic acid</w:t>
      </w:r>
      <w:r w:rsidRPr="00237EB4">
        <w:br/>
        <w:t>RNAi</w:t>
      </w:r>
      <w:r w:rsidRPr="00237EB4">
        <w:tab/>
      </w:r>
      <w:r w:rsidRPr="00237EB4">
        <w:tab/>
      </w:r>
      <w:r w:rsidRPr="00237EB4">
        <w:tab/>
        <w:t>RNA interference</w:t>
      </w:r>
      <w:r w:rsidRPr="00237EB4">
        <w:br/>
        <w:t>RO water</w:t>
      </w:r>
      <w:r w:rsidRPr="00237EB4">
        <w:tab/>
      </w:r>
      <w:r w:rsidRPr="00237EB4">
        <w:tab/>
        <w:t>Reverse osmosis water</w:t>
      </w:r>
      <w:r w:rsidRPr="00237EB4">
        <w:br/>
        <w:t>ROS</w:t>
      </w:r>
      <w:r w:rsidRPr="00237EB4">
        <w:tab/>
      </w:r>
      <w:r w:rsidRPr="00237EB4">
        <w:tab/>
      </w:r>
      <w:r w:rsidRPr="00237EB4">
        <w:tab/>
        <w:t>Reactive oxygen species</w:t>
      </w:r>
      <w:r w:rsidRPr="00237EB4">
        <w:br/>
        <w:t>RT-qPCR</w:t>
      </w:r>
      <w:r w:rsidRPr="00237EB4">
        <w:tab/>
      </w:r>
      <w:r w:rsidRPr="00237EB4">
        <w:tab/>
        <w:t>Reverse transcription quantitative real-time PCR</w:t>
      </w:r>
      <w:r w:rsidRPr="00237EB4">
        <w:br/>
        <w:t>Rubisco</w:t>
      </w:r>
      <w:r w:rsidRPr="00237EB4">
        <w:tab/>
      </w:r>
      <w:r w:rsidRPr="00237EB4">
        <w:tab/>
        <w:t>Ribulose-1,5,-bisphosphate carboxylase/oxygenase</w:t>
      </w:r>
      <w:r w:rsidRPr="00237EB4">
        <w:br/>
        <w:t>RuBP</w:t>
      </w:r>
      <w:r w:rsidRPr="00237EB4">
        <w:tab/>
      </w:r>
      <w:r w:rsidRPr="00237EB4">
        <w:tab/>
      </w:r>
      <w:r w:rsidRPr="00237EB4">
        <w:tab/>
        <w:t>Ribulose 1,5,-bisphosphate</w:t>
      </w:r>
      <w:r w:rsidRPr="00237EB4">
        <w:br/>
        <w:t>SC</w:t>
      </w:r>
      <w:r w:rsidRPr="00237EB4">
        <w:tab/>
      </w:r>
      <w:r w:rsidRPr="00237EB4">
        <w:tab/>
      </w:r>
      <w:r w:rsidRPr="00237EB4">
        <w:tab/>
        <w:t>Subsidiary cell</w:t>
      </w:r>
      <w:r w:rsidRPr="00237EB4">
        <w:br/>
      </w:r>
      <w:r w:rsidRPr="00237EB4">
        <w:rPr>
          <w:i/>
          <w:iCs/>
        </w:rPr>
        <w:t>SD</w:t>
      </w:r>
      <w:r w:rsidRPr="00237EB4">
        <w:rPr>
          <w:i/>
          <w:iCs/>
        </w:rPr>
        <w:tab/>
      </w:r>
      <w:r w:rsidRPr="00237EB4">
        <w:rPr>
          <w:i/>
          <w:iCs/>
        </w:rPr>
        <w:tab/>
      </w:r>
      <w:r w:rsidRPr="00237EB4">
        <w:rPr>
          <w:i/>
          <w:iCs/>
        </w:rPr>
        <w:tab/>
      </w:r>
      <w:r w:rsidRPr="00237EB4">
        <w:t>Stomatal density</w:t>
      </w:r>
      <w:r w:rsidRPr="00237EB4">
        <w:br/>
      </w:r>
      <w:r w:rsidRPr="00237EB4">
        <w:rPr>
          <w:i/>
          <w:iCs/>
        </w:rPr>
        <w:lastRenderedPageBreak/>
        <w:t xml:space="preserve">SI </w:t>
      </w:r>
      <w:r w:rsidRPr="00237EB4">
        <w:tab/>
      </w:r>
      <w:r w:rsidRPr="00237EB4">
        <w:tab/>
      </w:r>
      <w:r w:rsidRPr="00237EB4">
        <w:tab/>
        <w:t>Stomatal index</w:t>
      </w:r>
      <w:r w:rsidRPr="00237EB4">
        <w:br/>
        <w:t>SMC</w:t>
      </w:r>
      <w:r w:rsidRPr="00237EB4">
        <w:tab/>
      </w:r>
      <w:r w:rsidRPr="00237EB4">
        <w:tab/>
      </w:r>
      <w:r w:rsidRPr="00237EB4">
        <w:tab/>
        <w:t>Subsidiary mother cell</w:t>
      </w:r>
      <w:r w:rsidRPr="00237EB4">
        <w:br/>
      </w:r>
      <w:r w:rsidRPr="00237EB4">
        <w:rPr>
          <w:i/>
          <w:iCs/>
        </w:rPr>
        <w:t xml:space="preserve">SS </w:t>
      </w:r>
      <w:r w:rsidRPr="00237EB4">
        <w:tab/>
      </w:r>
      <w:r w:rsidRPr="00237EB4">
        <w:tab/>
      </w:r>
      <w:r w:rsidRPr="00237EB4">
        <w:tab/>
        <w:t>Stomatal size</w:t>
      </w:r>
      <w:r w:rsidRPr="00237EB4">
        <w:br/>
        <w:t>SPCH</w:t>
      </w:r>
      <w:r w:rsidRPr="00237EB4">
        <w:tab/>
      </w:r>
      <w:r w:rsidRPr="00237EB4">
        <w:tab/>
      </w:r>
      <w:r w:rsidRPr="00237EB4">
        <w:tab/>
        <w:t xml:space="preserve">SPEECHLESS </w:t>
      </w:r>
      <w:r w:rsidRPr="00237EB4">
        <w:br/>
        <w:t>TF</w:t>
      </w:r>
      <w:r w:rsidRPr="00237EB4">
        <w:tab/>
      </w:r>
      <w:r w:rsidRPr="00237EB4">
        <w:tab/>
      </w:r>
      <w:r w:rsidRPr="00237EB4">
        <w:tab/>
        <w:t>Transcription factor</w:t>
      </w:r>
      <w:r w:rsidRPr="00237EB4">
        <w:br/>
      </w:r>
      <w:proofErr w:type="spellStart"/>
      <w:r w:rsidRPr="00237EB4">
        <w:t>tDNA</w:t>
      </w:r>
      <w:proofErr w:type="spellEnd"/>
      <w:r w:rsidRPr="00237EB4">
        <w:tab/>
      </w:r>
      <w:r w:rsidRPr="00237EB4">
        <w:tab/>
      </w:r>
      <w:r w:rsidRPr="00237EB4">
        <w:tab/>
        <w:t>Transfer DNA</w:t>
      </w:r>
      <w:r w:rsidRPr="00237EB4">
        <w:br/>
      </w:r>
      <w:r w:rsidRPr="00237EB4">
        <w:rPr>
          <w:i/>
          <w:iCs/>
        </w:rPr>
        <w:t>V</w:t>
      </w:r>
      <w:r>
        <w:rPr>
          <w:vertAlign w:val="subscript"/>
        </w:rPr>
        <w:t>C</w:t>
      </w:r>
      <w:r w:rsidRPr="00237EB4">
        <w:tab/>
      </w:r>
      <w:r w:rsidRPr="00237EB4">
        <w:rPr>
          <w:vertAlign w:val="subscript"/>
        </w:rPr>
        <w:tab/>
      </w:r>
      <w:r w:rsidRPr="00237EB4">
        <w:rPr>
          <w:vertAlign w:val="subscript"/>
        </w:rPr>
        <w:tab/>
      </w:r>
      <w:r w:rsidRPr="00237EB4">
        <w:t>Rate of Ru</w:t>
      </w:r>
      <w:r>
        <w:t>bisco</w:t>
      </w:r>
      <w:r w:rsidRPr="00237EB4">
        <w:t xml:space="preserve"> carboxylation</w:t>
      </w:r>
      <w:r w:rsidRPr="00237EB4">
        <w:rPr>
          <w:i/>
          <w:iCs/>
        </w:rPr>
        <w:t xml:space="preserve"> </w:t>
      </w:r>
      <w:r w:rsidRPr="00237EB4">
        <w:rPr>
          <w:i/>
          <w:iCs/>
        </w:rPr>
        <w:br/>
      </w:r>
      <w:proofErr w:type="spellStart"/>
      <w:r w:rsidRPr="00237EB4">
        <w:rPr>
          <w:i/>
          <w:iCs/>
        </w:rPr>
        <w:t>V</w:t>
      </w:r>
      <w:r>
        <w:rPr>
          <w:vertAlign w:val="subscript"/>
        </w:rPr>
        <w:t>c,</w:t>
      </w:r>
      <w:r w:rsidRPr="00237EB4">
        <w:rPr>
          <w:vertAlign w:val="subscript"/>
        </w:rPr>
        <w:t>max</w:t>
      </w:r>
      <w:proofErr w:type="spellEnd"/>
      <w:r w:rsidRPr="00237EB4">
        <w:rPr>
          <w:vertAlign w:val="subscript"/>
        </w:rPr>
        <w:tab/>
      </w:r>
      <w:r w:rsidRPr="00237EB4">
        <w:rPr>
          <w:vertAlign w:val="subscript"/>
        </w:rPr>
        <w:tab/>
      </w:r>
      <w:r w:rsidRPr="00237EB4">
        <w:rPr>
          <w:vertAlign w:val="subscript"/>
        </w:rPr>
        <w:tab/>
      </w:r>
      <w:r w:rsidRPr="00237EB4">
        <w:t>Maximum rate of Ru</w:t>
      </w:r>
      <w:r>
        <w:t>bisco</w:t>
      </w:r>
      <w:r w:rsidRPr="00237EB4">
        <w:t xml:space="preserve"> carboxylation</w:t>
      </w:r>
      <w:r w:rsidRPr="00237EB4">
        <w:br/>
      </w:r>
      <w:r w:rsidRPr="00237EB4">
        <w:rPr>
          <w:i/>
          <w:iCs/>
        </w:rPr>
        <w:t>V</w:t>
      </w:r>
      <w:r>
        <w:rPr>
          <w:vertAlign w:val="subscript"/>
        </w:rPr>
        <w:t>O</w:t>
      </w:r>
      <w:r w:rsidRPr="00237EB4">
        <w:tab/>
      </w:r>
      <w:r w:rsidRPr="00237EB4">
        <w:rPr>
          <w:vertAlign w:val="subscript"/>
        </w:rPr>
        <w:tab/>
      </w:r>
      <w:r w:rsidRPr="00237EB4">
        <w:rPr>
          <w:vertAlign w:val="subscript"/>
        </w:rPr>
        <w:tab/>
      </w:r>
      <w:r w:rsidRPr="00237EB4">
        <w:t>Rate of Ru</w:t>
      </w:r>
      <w:r>
        <w:t>bisco</w:t>
      </w:r>
      <w:r w:rsidRPr="00237EB4">
        <w:t xml:space="preserve"> oxygenation </w:t>
      </w:r>
      <w:r w:rsidRPr="00237EB4">
        <w:br/>
      </w:r>
      <w:r w:rsidRPr="00237EB4">
        <w:rPr>
          <w:i/>
          <w:iCs/>
        </w:rPr>
        <w:t>V</w:t>
      </w:r>
      <w:r>
        <w:rPr>
          <w:vertAlign w:val="subscript"/>
        </w:rPr>
        <w:t>O</w:t>
      </w:r>
      <w:r w:rsidRPr="00237EB4">
        <w:t>/</w:t>
      </w:r>
      <w:r w:rsidRPr="00237EB4">
        <w:rPr>
          <w:i/>
          <w:iCs/>
        </w:rPr>
        <w:t>V</w:t>
      </w:r>
      <w:r>
        <w:rPr>
          <w:vertAlign w:val="subscript"/>
        </w:rPr>
        <w:t>C</w:t>
      </w:r>
      <w:r w:rsidRPr="00237EB4">
        <w:rPr>
          <w:vertAlign w:val="subscript"/>
        </w:rPr>
        <w:tab/>
      </w:r>
      <w:r w:rsidRPr="00237EB4">
        <w:rPr>
          <w:vertAlign w:val="subscript"/>
        </w:rPr>
        <w:tab/>
      </w:r>
      <w:r w:rsidRPr="00237EB4">
        <w:rPr>
          <w:vertAlign w:val="subscript"/>
        </w:rPr>
        <w:tab/>
      </w:r>
      <w:r w:rsidRPr="00237EB4">
        <w:t>Ratio of Ru</w:t>
      </w:r>
      <w:r>
        <w:t>bisco</w:t>
      </w:r>
      <w:r w:rsidRPr="00237EB4">
        <w:t xml:space="preserve"> oxygenation to Ru</w:t>
      </w:r>
      <w:r>
        <w:t>bisco</w:t>
      </w:r>
      <w:r w:rsidRPr="00237EB4">
        <w:t xml:space="preserve"> carboxylation</w:t>
      </w:r>
      <w:r>
        <w:br/>
      </w:r>
      <w:proofErr w:type="spellStart"/>
      <w:r>
        <w:rPr>
          <w:i/>
        </w:rPr>
        <w:t>V</w:t>
      </w:r>
      <w:r>
        <w:rPr>
          <w:vertAlign w:val="subscript"/>
        </w:rPr>
        <w:t>p,max</w:t>
      </w:r>
      <w:proofErr w:type="spellEnd"/>
      <w:r>
        <w:rPr>
          <w:vertAlign w:val="subscript"/>
        </w:rPr>
        <w:tab/>
      </w:r>
      <w:r>
        <w:rPr>
          <w:vertAlign w:val="subscript"/>
        </w:rPr>
        <w:tab/>
      </w:r>
      <w:r>
        <w:rPr>
          <w:vertAlign w:val="subscript"/>
        </w:rPr>
        <w:tab/>
      </w:r>
      <w:r>
        <w:t xml:space="preserve">Maximum rate of </w:t>
      </w:r>
      <w:proofErr w:type="spellStart"/>
      <w:r>
        <w:t>PEPc</w:t>
      </w:r>
      <w:proofErr w:type="spellEnd"/>
      <w:r>
        <w:t xml:space="preserve"> carboxylation</w:t>
      </w:r>
      <w:r w:rsidRPr="00237EB4">
        <w:br/>
        <w:t>VPD</w:t>
      </w:r>
      <w:r w:rsidRPr="00237EB4">
        <w:tab/>
      </w:r>
      <w:r w:rsidRPr="00237EB4">
        <w:tab/>
      </w:r>
      <w:r w:rsidRPr="00237EB4">
        <w:tab/>
        <w:t>Vapour pressure deficit</w:t>
      </w:r>
      <w:r w:rsidRPr="00237EB4">
        <w:br/>
        <w:t>WT</w:t>
      </w:r>
      <w:r w:rsidRPr="00237EB4">
        <w:tab/>
      </w:r>
      <w:r w:rsidRPr="00237EB4">
        <w:tab/>
      </w:r>
      <w:r w:rsidRPr="00237EB4">
        <w:tab/>
        <w:t>Wild-type</w:t>
      </w:r>
      <w:r w:rsidRPr="00237EB4">
        <w:br/>
      </w:r>
      <w:r w:rsidRPr="00237EB4">
        <w:rPr>
          <w:i/>
          <w:iCs/>
        </w:rPr>
        <w:t xml:space="preserve">WUE </w:t>
      </w:r>
      <w:r w:rsidRPr="00237EB4">
        <w:tab/>
      </w:r>
      <w:r w:rsidRPr="00237EB4">
        <w:tab/>
      </w:r>
      <w:r w:rsidRPr="00237EB4">
        <w:tab/>
        <w:t>Plant water-use-efficiency</w:t>
      </w:r>
      <w:r w:rsidRPr="00237EB4">
        <w:br/>
      </w:r>
      <w:proofErr w:type="spellStart"/>
      <w:r w:rsidRPr="00237EB4">
        <w:rPr>
          <w:i/>
          <w:iCs/>
        </w:rPr>
        <w:t>WUE</w:t>
      </w:r>
      <w:r w:rsidRPr="00237EB4">
        <w:rPr>
          <w:i/>
          <w:iCs/>
          <w:vertAlign w:val="subscript"/>
        </w:rPr>
        <w:t>i</w:t>
      </w:r>
      <w:proofErr w:type="spellEnd"/>
      <w:r w:rsidRPr="00237EB4">
        <w:rPr>
          <w:i/>
          <w:iCs/>
        </w:rPr>
        <w:t xml:space="preserve"> </w:t>
      </w:r>
      <w:r w:rsidRPr="00237EB4">
        <w:tab/>
      </w:r>
      <w:r w:rsidRPr="00237EB4">
        <w:tab/>
      </w:r>
      <w:r w:rsidRPr="00237EB4">
        <w:tab/>
        <w:t>Intrinsic water-use-efficiency (</w:t>
      </w:r>
      <w:r w:rsidRPr="00237EB4">
        <w:rPr>
          <w:i/>
          <w:iCs/>
        </w:rPr>
        <w:t>A</w:t>
      </w:r>
      <w:r w:rsidRPr="00237EB4">
        <w:t>/</w:t>
      </w:r>
      <w:proofErr w:type="spellStart"/>
      <w:r w:rsidRPr="00237EB4">
        <w:rPr>
          <w:i/>
          <w:iCs/>
        </w:rPr>
        <w:t>g</w:t>
      </w:r>
      <w:r w:rsidRPr="00237EB4">
        <w:rPr>
          <w:vertAlign w:val="subscript"/>
        </w:rPr>
        <w:t>s</w:t>
      </w:r>
      <w:proofErr w:type="spellEnd"/>
      <w:r w:rsidRPr="00237EB4">
        <w:t>)</w:t>
      </w:r>
      <w:r w:rsidRPr="00237EB4">
        <w:br/>
      </w:r>
      <w:proofErr w:type="spellStart"/>
      <w:r w:rsidRPr="00237EB4">
        <w:t>Y</w:t>
      </w:r>
      <w:r w:rsidRPr="00237EB4">
        <w:rPr>
          <w:vertAlign w:val="subscript"/>
        </w:rPr>
        <w:t>p</w:t>
      </w:r>
      <w:proofErr w:type="spellEnd"/>
      <w:r w:rsidRPr="00237EB4">
        <w:tab/>
      </w:r>
      <w:r w:rsidRPr="00237EB4">
        <w:tab/>
      </w:r>
      <w:r w:rsidRPr="00237EB4">
        <w:tab/>
        <w:t>Yield potential</w:t>
      </w:r>
      <w:r w:rsidRPr="00237EB4">
        <w:br/>
        <w:t>Y(I)</w:t>
      </w:r>
      <w:r w:rsidRPr="00237EB4">
        <w:tab/>
      </w:r>
      <w:r w:rsidRPr="00237EB4">
        <w:tab/>
      </w:r>
      <w:r w:rsidRPr="00237EB4">
        <w:tab/>
      </w:r>
      <w:r>
        <w:t>Operating</w:t>
      </w:r>
      <w:r w:rsidRPr="00237EB4">
        <w:t xml:space="preserve"> quantum yield of PSI</w:t>
      </w:r>
      <w:r>
        <w:t xml:space="preserve"> photochemistry</w:t>
      </w:r>
      <w:r w:rsidRPr="00237EB4">
        <w:br/>
        <w:t>Y(II)</w:t>
      </w:r>
      <w:r w:rsidRPr="00237EB4">
        <w:tab/>
      </w:r>
      <w:r w:rsidRPr="00237EB4">
        <w:tab/>
      </w:r>
      <w:r w:rsidRPr="00237EB4">
        <w:tab/>
      </w:r>
      <w:r>
        <w:t>Operating</w:t>
      </w:r>
      <w:r w:rsidRPr="00237EB4">
        <w:t xml:space="preserve"> quantum yield of PSII</w:t>
      </w:r>
      <w:r>
        <w:t xml:space="preserve"> photochemistry</w:t>
      </w:r>
      <w:r w:rsidRPr="00237EB4">
        <w:br/>
        <w:t>Y(I)/Y(II)</w:t>
      </w:r>
      <w:r w:rsidRPr="00237EB4">
        <w:tab/>
      </w:r>
      <w:r w:rsidRPr="00237EB4">
        <w:tab/>
        <w:t>Estimation of cyclic electron trans</w:t>
      </w:r>
      <w:r>
        <w:t>fer</w:t>
      </w:r>
      <w:r w:rsidRPr="00237EB4">
        <w:br/>
        <w:t>Y(NA)</w:t>
      </w:r>
      <w:r w:rsidRPr="00237EB4">
        <w:tab/>
      </w:r>
      <w:r w:rsidRPr="00237EB4">
        <w:tab/>
      </w:r>
      <w:r w:rsidRPr="00237EB4">
        <w:tab/>
      </w:r>
      <w:r>
        <w:t>Q</w:t>
      </w:r>
      <w:r w:rsidRPr="00237EB4">
        <w:t xml:space="preserve">uantum yield of </w:t>
      </w:r>
      <w:r>
        <w:t>PSI</w:t>
      </w:r>
      <w:r w:rsidRPr="00237EB4">
        <w:t xml:space="preserve"> acceptor-side limitation</w:t>
      </w:r>
      <w:r w:rsidRPr="00237EB4">
        <w:br/>
        <w:t>Y(ND)</w:t>
      </w:r>
      <w:r w:rsidRPr="00237EB4">
        <w:tab/>
      </w:r>
      <w:r w:rsidRPr="00237EB4">
        <w:tab/>
      </w:r>
      <w:r w:rsidRPr="00237EB4">
        <w:tab/>
      </w:r>
      <w:r>
        <w:t>Q</w:t>
      </w:r>
      <w:r w:rsidRPr="00237EB4">
        <w:t xml:space="preserve">uantum yield of </w:t>
      </w:r>
      <w:r>
        <w:t>PSI</w:t>
      </w:r>
      <w:r w:rsidRPr="00237EB4">
        <w:t xml:space="preserve"> donor-side limitation</w:t>
      </w:r>
      <w:r w:rsidRPr="00237EB4">
        <w:br/>
        <w:t>1-</w:t>
      </w:r>
      <w:r>
        <w:t>q</w:t>
      </w:r>
      <w:r>
        <w:rPr>
          <w:vertAlign w:val="subscript"/>
        </w:rPr>
        <w:t>L</w:t>
      </w:r>
      <w:r w:rsidRPr="00237EB4">
        <w:tab/>
      </w:r>
      <w:r w:rsidRPr="00237EB4">
        <w:tab/>
      </w:r>
      <w:r w:rsidRPr="00237EB4">
        <w:tab/>
        <w:t>Acceptor side limitation of PSII</w:t>
      </w:r>
      <w:r w:rsidRPr="00237EB4">
        <w:br/>
      </w:r>
      <w:proofErr w:type="spellStart"/>
      <w:r w:rsidRPr="00DB430D">
        <w:rPr>
          <w:rStyle w:val="mi"/>
          <w:bdr w:val="none" w:sz="0" w:space="0" w:color="auto" w:frame="1"/>
          <w:shd w:val="clear" w:color="auto" w:fill="FFFFFF"/>
        </w:rPr>
        <w:t>εc</w:t>
      </w:r>
      <w:proofErr w:type="spellEnd"/>
      <w:r w:rsidRPr="00DB430D">
        <w:rPr>
          <w:rStyle w:val="mi"/>
          <w:bdr w:val="none" w:sz="0" w:space="0" w:color="auto" w:frame="1"/>
          <w:shd w:val="clear" w:color="auto" w:fill="FFFFFF"/>
        </w:rPr>
        <w:tab/>
      </w:r>
      <w:r w:rsidRPr="00DB430D">
        <w:rPr>
          <w:rStyle w:val="mi"/>
          <w:bdr w:val="none" w:sz="0" w:space="0" w:color="auto" w:frame="1"/>
          <w:shd w:val="clear" w:color="auto" w:fill="FFFFFF"/>
        </w:rPr>
        <w:tab/>
      </w:r>
      <w:r w:rsidRPr="00DB430D">
        <w:rPr>
          <w:rStyle w:val="mi"/>
          <w:bdr w:val="none" w:sz="0" w:space="0" w:color="auto" w:frame="1"/>
          <w:shd w:val="clear" w:color="auto" w:fill="FFFFFF"/>
        </w:rPr>
        <w:tab/>
        <w:t>Conversion efficiency</w:t>
      </w:r>
      <w:r w:rsidRPr="00DB430D">
        <w:rPr>
          <w:rStyle w:val="mi"/>
          <w:bdr w:val="none" w:sz="0" w:space="0" w:color="auto" w:frame="1"/>
          <w:shd w:val="clear" w:color="auto" w:fill="FFFFFF"/>
        </w:rPr>
        <w:br/>
      </w:r>
      <w:proofErr w:type="spellStart"/>
      <w:r w:rsidRPr="00DB430D">
        <w:rPr>
          <w:rStyle w:val="mi"/>
          <w:bdr w:val="none" w:sz="0" w:space="0" w:color="auto" w:frame="1"/>
          <w:shd w:val="clear" w:color="auto" w:fill="FFFFFF"/>
        </w:rPr>
        <w:t>εi</w:t>
      </w:r>
      <w:proofErr w:type="spellEnd"/>
      <w:r w:rsidRPr="00DB430D">
        <w:rPr>
          <w:rStyle w:val="mi"/>
          <w:bdr w:val="none" w:sz="0" w:space="0" w:color="auto" w:frame="1"/>
          <w:shd w:val="clear" w:color="auto" w:fill="FFFFFF"/>
        </w:rPr>
        <w:tab/>
      </w:r>
      <w:r w:rsidRPr="00DB430D">
        <w:rPr>
          <w:rStyle w:val="mi"/>
          <w:bdr w:val="none" w:sz="0" w:space="0" w:color="auto" w:frame="1"/>
          <w:shd w:val="clear" w:color="auto" w:fill="FFFFFF"/>
        </w:rPr>
        <w:tab/>
      </w:r>
      <w:r w:rsidRPr="00DB430D">
        <w:rPr>
          <w:rStyle w:val="mi"/>
          <w:bdr w:val="none" w:sz="0" w:space="0" w:color="auto" w:frame="1"/>
          <w:shd w:val="clear" w:color="auto" w:fill="FFFFFF"/>
        </w:rPr>
        <w:tab/>
        <w:t>Interception efficiency</w:t>
      </w:r>
      <w:r w:rsidRPr="00DB430D">
        <w:rPr>
          <w:rStyle w:val="mi"/>
          <w:bdr w:val="none" w:sz="0" w:space="0" w:color="auto" w:frame="1"/>
          <w:shd w:val="clear" w:color="auto" w:fill="FFFFFF"/>
        </w:rPr>
        <w:br/>
      </w:r>
      <w:proofErr w:type="spellStart"/>
      <w:r w:rsidRPr="00DB430D">
        <w:rPr>
          <w:rStyle w:val="mi"/>
          <w:bdr w:val="none" w:sz="0" w:space="0" w:color="auto" w:frame="1"/>
          <w:shd w:val="clear" w:color="auto" w:fill="FFFFFF"/>
        </w:rPr>
        <w:t>εp</w:t>
      </w:r>
      <w:proofErr w:type="spellEnd"/>
      <w:r w:rsidRPr="00DB430D">
        <w:rPr>
          <w:rStyle w:val="mi"/>
          <w:bdr w:val="none" w:sz="0" w:space="0" w:color="auto" w:frame="1"/>
          <w:shd w:val="clear" w:color="auto" w:fill="FFFFFF"/>
        </w:rPr>
        <w:tab/>
      </w:r>
      <w:r w:rsidRPr="00DB430D">
        <w:rPr>
          <w:rStyle w:val="mi"/>
          <w:bdr w:val="none" w:sz="0" w:space="0" w:color="auto" w:frame="1"/>
          <w:shd w:val="clear" w:color="auto" w:fill="FFFFFF"/>
        </w:rPr>
        <w:tab/>
      </w:r>
      <w:r w:rsidRPr="00DB430D">
        <w:rPr>
          <w:rStyle w:val="mi"/>
          <w:bdr w:val="none" w:sz="0" w:space="0" w:color="auto" w:frame="1"/>
          <w:shd w:val="clear" w:color="auto" w:fill="FFFFFF"/>
        </w:rPr>
        <w:tab/>
        <w:t>Partitioning efficiency (harvest index)</w:t>
      </w:r>
    </w:p>
    <w:p w14:paraId="4BF65875" w14:textId="77777777" w:rsidR="00083A71" w:rsidRPr="00237EB4" w:rsidRDefault="00083A71" w:rsidP="00083A71">
      <w:pPr>
        <w:jc w:val="left"/>
      </w:pPr>
    </w:p>
    <w:p w14:paraId="44AC4DAE" w14:textId="77777777" w:rsidR="00083A71" w:rsidRPr="00237EB4" w:rsidRDefault="00083A71" w:rsidP="00083A71">
      <w:pPr>
        <w:spacing w:line="259" w:lineRule="auto"/>
        <w:jc w:val="left"/>
        <w:sectPr w:rsidR="00083A71" w:rsidRPr="00237EB4" w:rsidSect="009D3DC9">
          <w:footerReference w:type="even" r:id="rId11"/>
          <w:footerReference w:type="default" r:id="rId12"/>
          <w:pgSz w:w="11906" w:h="16838"/>
          <w:pgMar w:top="1440" w:right="1797" w:bottom="1440" w:left="1440" w:header="709" w:footer="709" w:gutter="0"/>
          <w:pgNumType w:fmt="lowerRoman" w:start="1"/>
          <w:cols w:space="708"/>
          <w:docGrid w:linePitch="360"/>
        </w:sectPr>
      </w:pPr>
      <w:r w:rsidRPr="00237EB4">
        <w:br w:type="page"/>
      </w:r>
    </w:p>
    <w:p w14:paraId="212CE980" w14:textId="77777777" w:rsidR="00083A71" w:rsidRPr="00237EB4" w:rsidRDefault="00083A71" w:rsidP="00083A71">
      <w:pPr>
        <w:pStyle w:val="Heading1"/>
      </w:pPr>
      <w:bookmarkStart w:id="3" w:name="_Toc131628535"/>
    </w:p>
    <w:p w14:paraId="53068C72" w14:textId="77777777" w:rsidR="00083A71" w:rsidRPr="00237EB4" w:rsidRDefault="00083A71" w:rsidP="00083A71">
      <w:pPr>
        <w:pStyle w:val="Heading1"/>
      </w:pPr>
      <w:r w:rsidRPr="00237EB4">
        <w:t>Chapter 1</w:t>
      </w:r>
      <w:bookmarkEnd w:id="3"/>
    </w:p>
    <w:p w14:paraId="3D46CD0D" w14:textId="77777777" w:rsidR="00083A71" w:rsidRPr="00237EB4" w:rsidRDefault="00083A71" w:rsidP="00083A71">
      <w:pPr>
        <w:pStyle w:val="Heading2"/>
      </w:pPr>
      <w:bookmarkStart w:id="4" w:name="_Toc131628536"/>
      <w:r w:rsidRPr="00237EB4">
        <w:t>General Introduction</w:t>
      </w:r>
      <w:bookmarkEnd w:id="4"/>
    </w:p>
    <w:p w14:paraId="60354B2E" w14:textId="77777777" w:rsidR="00083A71" w:rsidRPr="00237EB4" w:rsidRDefault="00083A71" w:rsidP="00083A71">
      <w:pPr>
        <w:jc w:val="left"/>
        <w:rPr>
          <w:sz w:val="28"/>
          <w:szCs w:val="28"/>
        </w:rPr>
      </w:pPr>
    </w:p>
    <w:p w14:paraId="77920D48" w14:textId="77777777" w:rsidR="00083A71" w:rsidRPr="00237EB4" w:rsidRDefault="00083A71" w:rsidP="00083A71">
      <w:pPr>
        <w:pStyle w:val="Heading3"/>
      </w:pPr>
      <w:bookmarkStart w:id="5" w:name="_Toc131628537"/>
      <w:r w:rsidRPr="00237EB4">
        <w:t>1.1</w:t>
      </w:r>
      <w:r w:rsidRPr="00237EB4">
        <w:tab/>
        <w:t>Emerging yield gap</w:t>
      </w:r>
      <w:bookmarkEnd w:id="5"/>
    </w:p>
    <w:p w14:paraId="391480BD" w14:textId="77777777" w:rsidR="00083A71" w:rsidRPr="00237EB4" w:rsidRDefault="00083A71" w:rsidP="00083A71">
      <w:pPr>
        <w:rPr>
          <w:shd w:val="clear" w:color="auto" w:fill="FFFFFF"/>
        </w:rPr>
      </w:pPr>
      <w:r w:rsidRPr="00237EB4">
        <w:rPr>
          <w:shd w:val="clear" w:color="auto" w:fill="FFFFFF"/>
        </w:rPr>
        <w:t xml:space="preserve">The United Nation’s Sustainable Development Goal 2 (SDG2) ‘Zero Hunger’ aims to eradicate global food insecurity by 2030 </w:t>
      </w:r>
      <w:r w:rsidRPr="00397BD9">
        <w:rPr>
          <w:shd w:val="clear" w:color="auto" w:fill="FFFFFF"/>
        </w:rPr>
        <w:fldChar w:fldCharType="begin"/>
      </w:r>
      <w:r w:rsidRPr="00237EB4">
        <w:rPr>
          <w:shd w:val="clear" w:color="auto" w:fill="FFFFFF"/>
        </w:rPr>
        <w:instrText xml:space="preserve"> ADDIN ZOTERO_ITEM CSL_CITATION {"citationID":"BM6o3JmH","properties":{"formattedCitation":"(United Nations General Assembly, 2015)","plainCitation":"(United Nations General Assembly, 2015)","noteIndex":0},"citationItems":[{"id":8,"uris":["http://zotero.org/users/local/Hcd06Tc7/items/BIPCE5KD"],"itemData":{"id":8,"type":"article-journal","container-title":"New York: United Nations","source":"Google Scholar","title":"Resolution adopted by the General Assembly on 11 September 2015 70/1: Transforming our world: the 2030 Agenda for Sustainable Development Retrieved 31 January 2023, from https://www.un.org/en/development/desa/population/migration/generalassembly/docs/globalcompact/A_RES_70_1_E.pdf.","URL":"https://www.un.org/en/development/desa/population/migration/generalassembly/docs/globalcompact/A_RES_70_1_E.pdf.","author":[{"family":"United Nations General Assembly","given":""}],"accessed":{"date-parts":[["2023",1,31]]},"issued":{"date-parts":[["2015"]]}}}],"schema":"https://github.com/citation-style-language/schema/raw/master/csl-citation.json"} </w:instrText>
      </w:r>
      <w:r w:rsidRPr="00397BD9">
        <w:rPr>
          <w:shd w:val="clear" w:color="auto" w:fill="FFFFFF"/>
        </w:rPr>
        <w:fldChar w:fldCharType="separate"/>
      </w:r>
      <w:r w:rsidRPr="00237EB4">
        <w:t>(United Nations General Assembly, 2015)</w:t>
      </w:r>
      <w:r w:rsidRPr="00397BD9">
        <w:rPr>
          <w:shd w:val="clear" w:color="auto" w:fill="FFFFFF"/>
        </w:rPr>
        <w:fldChar w:fldCharType="end"/>
      </w:r>
      <w:r w:rsidRPr="00237EB4">
        <w:rPr>
          <w:shd w:val="clear" w:color="auto" w:fill="FFFFFF"/>
        </w:rPr>
        <w:t xml:space="preserve">. To achieve this, all people must have reliable access to nutritious and affordable food in sufficient quantities, enabling them to meet their dietary needs for an active and healthy life </w:t>
      </w:r>
      <w:r w:rsidRPr="00397BD9">
        <w:rPr>
          <w:shd w:val="clear" w:color="auto" w:fill="FFFFFF"/>
        </w:rPr>
        <w:fldChar w:fldCharType="begin"/>
      </w:r>
      <w:r w:rsidRPr="00237EB4">
        <w:rPr>
          <w:shd w:val="clear" w:color="auto" w:fill="FFFFFF"/>
        </w:rPr>
        <w:instrText xml:space="preserve"> ADDIN ZOTERO_ITEM CSL_CITATION {"citationID":"29ex3lUe","properties":{"formattedCitation":"(FAO, 1996)","plainCitation":"(FAO, 1996)","noteIndex":0},"citationItems":[{"id":4,"uris":["http://zotero.org/users/local/Hcd06Tc7/items/S72SINNT"],"itemData":{"id":4,"type":"book","ISBN":"978-92-5-103939-7","language":"en","publisher":"Rome, FAO","source":"digitallibrary.un.org","title":"Rome Declaration on World Food Security and World Food Summit Plan of Action : World Food Summit, 13-17 November 1996, Rome, Italy.","title-short":"Rome Declaration on World Food Security and World Food Summit Plan of Action","URL":"https://digitallibrary.un.org/record/195568","author":[{"family":"FAO","given":""}],"accessed":{"date-parts":[["2023",1,30]]},"issued":{"date-parts":[["1996"]]}}}],"schema":"https://github.com/citation-style-language/schema/raw/master/csl-citation.json"} </w:instrText>
      </w:r>
      <w:r w:rsidRPr="00397BD9">
        <w:rPr>
          <w:shd w:val="clear" w:color="auto" w:fill="FFFFFF"/>
        </w:rPr>
        <w:fldChar w:fldCharType="separate"/>
      </w:r>
      <w:r w:rsidRPr="00237EB4">
        <w:t>(FAO, 1996)</w:t>
      </w:r>
      <w:r w:rsidRPr="00397BD9">
        <w:rPr>
          <w:shd w:val="clear" w:color="auto" w:fill="FFFFFF"/>
        </w:rPr>
        <w:fldChar w:fldCharType="end"/>
      </w:r>
      <w:r w:rsidRPr="00237EB4">
        <w:rPr>
          <w:shd w:val="clear" w:color="auto" w:fill="FFFFFF"/>
        </w:rPr>
        <w:t xml:space="preserve">. However, in the most recent report on </w:t>
      </w:r>
      <w:r w:rsidRPr="00237EB4">
        <w:rPr>
          <w:i/>
          <w:iCs/>
          <w:shd w:val="clear" w:color="auto" w:fill="FFFFFF"/>
        </w:rPr>
        <w:t>The State of Food Security and Nutrition in the World</w:t>
      </w:r>
      <w:r w:rsidRPr="00237EB4">
        <w:rPr>
          <w:shd w:val="clear" w:color="auto" w:fill="FFFFFF"/>
        </w:rPr>
        <w:t xml:space="preserve">, an estimated 702-828 million people suffered from acute hunger in 2021, equating to 8.9-10.5% of the world population </w:t>
      </w:r>
      <w:r w:rsidRPr="00397BD9">
        <w:rPr>
          <w:shd w:val="clear" w:color="auto" w:fill="FFFFFF"/>
        </w:rPr>
        <w:fldChar w:fldCharType="begin"/>
      </w:r>
      <w:r w:rsidRPr="00237EB4">
        <w:rPr>
          <w:shd w:val="clear" w:color="auto" w:fill="FFFFFF"/>
        </w:rPr>
        <w:instrText xml:space="preserve"> ADDIN ZOTERO_ITEM CSL_CITATION {"citationID":"1p962rFz","properties":{"formattedCitation":"(FAO et al., 2022)","plainCitation":"(FAO et al., 2022)","noteIndex":0},"citationItems":[{"id":15,"uris":["http://zotero.org/users/local/Hcd06Tc7/items/6BSEXS6J"],"itemData":{"id":15,"type":"document","abstract":"Repurposing food and agricultural policies to ensure lower cost and safe nutritious foods that make healthy diets more affordable for all.","note":"https://doi.org/10.4060/cc0639en","publisher":"Rome, FAO","title":"The State of Food Security and Nutrition in the World 2022. Repurposing food and agricultural policies to make healthy diets more affordable.","URL":"https://www.fao.org/3/cc0639en/online/cc0639en.html","author":[{"family":"FAO","given":""},{"family":"IFAD","given":""},{"family":"UNICEF","given":""},{"family":"WFP","given":""},{"family":"WHO","given":""}],"issued":{"date-parts":[["2022"]]}}}],"schema":"https://github.com/citation-style-language/schema/raw/master/csl-citation.json"} </w:instrText>
      </w:r>
      <w:r w:rsidRPr="00397BD9">
        <w:rPr>
          <w:shd w:val="clear" w:color="auto" w:fill="FFFFFF"/>
        </w:rPr>
        <w:fldChar w:fldCharType="separate"/>
      </w:r>
      <w:r w:rsidRPr="00237EB4">
        <w:t>(FAO et al., 2022)</w:t>
      </w:r>
      <w:r w:rsidRPr="00397BD9">
        <w:rPr>
          <w:shd w:val="clear" w:color="auto" w:fill="FFFFFF"/>
        </w:rPr>
        <w:fldChar w:fldCharType="end"/>
      </w:r>
      <w:r w:rsidRPr="00237EB4">
        <w:rPr>
          <w:shd w:val="clear" w:color="auto" w:fill="FFFFFF"/>
        </w:rPr>
        <w:t xml:space="preserve">. In fact, the global percentage of severely undernourished people has been gradually rising since 2014 and spiked recently due to the onset of the SARS-CoV-2 pandemic. Further increases are expected due to the ongoing conflicts that are causing grain and fertiliser prices to inflate </w:t>
      </w:r>
      <w:r w:rsidRPr="00397BD9">
        <w:rPr>
          <w:shd w:val="clear" w:color="auto" w:fill="FFFFFF"/>
        </w:rPr>
        <w:fldChar w:fldCharType="begin"/>
      </w:r>
      <w:r w:rsidRPr="00237EB4">
        <w:rPr>
          <w:shd w:val="clear" w:color="auto" w:fill="FFFFFF"/>
        </w:rPr>
        <w:instrText xml:space="preserve"> ADDIN ZOTERO_ITEM CSL_CITATION {"citationID":"fJceI28M","properties":{"formattedCitation":"(FAO et al., 2022)","plainCitation":"(FAO et al., 2022)","noteIndex":0},"citationItems":[{"id":15,"uris":["http://zotero.org/users/local/Hcd06Tc7/items/6BSEXS6J"],"itemData":{"id":15,"type":"document","abstract":"Repurposing food and agricultural policies to ensure lower cost and safe nutritious foods that make healthy diets more affordable for all.","note":"https://doi.org/10.4060/cc0639en","publisher":"Rome, FAO","title":"The State of Food Security and Nutrition in the World 2022. Repurposing food and agricultural policies to make healthy diets more affordable.","URL":"https://www.fao.org/3/cc0639en/online/cc0639en.html","author":[{"family":"FAO","given":""},{"family":"IFAD","given":""},{"family":"UNICEF","given":""},{"family":"WFP","given":""},{"family":"WHO","given":""}],"issued":{"date-parts":[["2022"]]}}}],"schema":"https://github.com/citation-style-language/schema/raw/master/csl-citation.json"} </w:instrText>
      </w:r>
      <w:r w:rsidRPr="00397BD9">
        <w:rPr>
          <w:shd w:val="clear" w:color="auto" w:fill="FFFFFF"/>
        </w:rPr>
        <w:fldChar w:fldCharType="separate"/>
      </w:r>
      <w:r w:rsidRPr="00237EB4">
        <w:t>(FAO et al., 2022)</w:t>
      </w:r>
      <w:r w:rsidRPr="00397BD9">
        <w:rPr>
          <w:shd w:val="clear" w:color="auto" w:fill="FFFFFF"/>
        </w:rPr>
        <w:fldChar w:fldCharType="end"/>
      </w:r>
      <w:r w:rsidRPr="00237EB4">
        <w:rPr>
          <w:shd w:val="clear" w:color="auto" w:fill="FFFFFF"/>
        </w:rPr>
        <w:t xml:space="preserve">. These recent events have greatly setback efforts to achieve SDG2 and have highlighted the fragility of our global food supply chains. Indeed, over the past half a century, it has largely been a failure in the distribution and access, rather than production, of food that has been responsible for food insecurity </w:t>
      </w:r>
      <w:r w:rsidRPr="00397BD9">
        <w:rPr>
          <w:shd w:val="clear" w:color="auto" w:fill="FFFFFF"/>
        </w:rPr>
        <w:fldChar w:fldCharType="begin"/>
      </w:r>
      <w:r w:rsidRPr="00237EB4">
        <w:rPr>
          <w:shd w:val="clear" w:color="auto" w:fill="FFFFFF"/>
        </w:rPr>
        <w:instrText xml:space="preserve"> ADDIN ZOTERO_ITEM CSL_CITATION {"citationID":"HofzfXEw","properties":{"formattedCitation":"(Ishangulyyev et al., 2019)","plainCitation":"(Ishangulyyev et al., 2019)","noteIndex":0},"citationItems":[{"id":19,"uris":["http://zotero.org/users/local/Hcd06Tc7/items/8S2BGZ8J"],"itemData":{"id":19,"type":"article-journal","abstract":"The Food and Agricultural Organization (FAO) reported that approximately one-third of all produced foods (1.3 billion tons of edible food) for human consumption is lost and wasted every year across the entire supply chain. Significant impacts of food loss and waste (FLW) have increased interest in establishing prevention programs around the world. This paper aims to provide an overview of FLW occurrence and prevention. Economic, political, cultural, and socio-demographic drivers of FLW are described, highlighting the global variation. This approach might be particularly helpful for scientists, governors, and policy makers to identify the global variation and to focus on future implications. The main focus here was to identify the cause of the FLW occurrence throughout the food supply chain. We have created a framework for FLW occurrence at each stage of the food supply chain. Several feasible solutions are provided based on the framework.","container-title":"Foods","DOI":"10.3390/foods8080297","ISSN":"2304-8158","issue":"8","journalAbbreviation":"Foods","note":"PMID: 31362396\nPMCID: PMC6723314","page":"297","source":"PubMed Central","title":"Understanding Food Loss and Waste—Why Are We Losing and Wasting Food?","volume":"8","author":[{"family":"Ishangulyyev","given":"Rovshen"},{"family":"Kim","given":"Sanghyo"},{"family":"Lee","given":"Sang Hyeon"}],"issued":{"date-parts":[["2019",7,29]]}}}],"schema":"https://github.com/citation-style-language/schema/raw/master/csl-citation.json"} </w:instrText>
      </w:r>
      <w:r w:rsidRPr="00397BD9">
        <w:rPr>
          <w:shd w:val="clear" w:color="auto" w:fill="FFFFFF"/>
        </w:rPr>
        <w:fldChar w:fldCharType="separate"/>
      </w:r>
      <w:r w:rsidRPr="00237EB4">
        <w:t>(Ishangulyyev et al., 2019)</w:t>
      </w:r>
      <w:r w:rsidRPr="00397BD9">
        <w:rPr>
          <w:shd w:val="clear" w:color="auto" w:fill="FFFFFF"/>
        </w:rPr>
        <w:fldChar w:fldCharType="end"/>
      </w:r>
      <w:r w:rsidRPr="00237EB4">
        <w:rPr>
          <w:shd w:val="clear" w:color="auto" w:fill="FFFFFF"/>
        </w:rPr>
        <w:t xml:space="preserve">. Since the “Green Revolution” in the 1960s, global cereal production has grown at a faster rate than the population </w:t>
      </w:r>
      <w:r w:rsidRPr="00397BD9">
        <w:rPr>
          <w:shd w:val="clear" w:color="auto" w:fill="FFFFFF"/>
        </w:rPr>
        <w:fldChar w:fldCharType="begin"/>
      </w:r>
      <w:r w:rsidRPr="00237EB4">
        <w:rPr>
          <w:shd w:val="clear" w:color="auto" w:fill="FFFFFF"/>
        </w:rPr>
        <w:instrText xml:space="preserve"> ADDIN ZOTERO_ITEM CSL_CITATION {"citationID":"agmf7pccs7","properties":{"formattedCitation":"(Wik et al., 2008)","plainCitation":"(Wik et al., 2008)","noteIndex":0},"citationItems":[{"id":478,"uris":["http://zotero.org/users/local/Hcd06Tc7/items/98SJBIIE"],"itemData":{"id":478,"type":"article-journal","abstract":"How the production of crops and livestock products has evolved in the different regions over the past 45 years is studied. The paper focuses on how the increased supply of and demand for agricultural commodities have affected terms of agricultural trade and the sources of agricultural growth. While significant progress has been made in raising food consumption per capita (in developing countries consumption increased from an average of 2100 kcal/person/day in 1970 to almost 2700 kcal/person/day, there are still more than 850 million undernourished people worldwide. A challenge for the future is to accelerate agricultural productivity in poor countries, especially in Sub-Saharan Africa. It will also be important to satisfy increasing global demands for food, including that for animal products, sustain the natural resource base (soil, water, air and biodiversity), cope with water shortages, climate change and vulnerability, and navigate the potential conflict between devoting land to animal food and biofuels relative to direct human food.","note":"publisher: Washington, DC: World Bank","source":"openknowledge.worldbank.org","title":"Global Agricultural Performance : Past Trends and Future Prospects","title-short":"Global Agricultural Performance","URL":"http://hdl.handle.net/10986/9122","author":[{"family":"Wik","given":"Mette"},{"family":"Pingali","given":"Prabhu"},{"family":"Brocai","given":"Sumiter"}],"accessed":{"date-parts":[["2023",4,5]]},"issued":{"date-parts":[["2008"]]}}}],"schema":"https://github.com/citation-style-language/schema/raw/master/csl-citation.json"} </w:instrText>
      </w:r>
      <w:r w:rsidRPr="00397BD9">
        <w:rPr>
          <w:shd w:val="clear" w:color="auto" w:fill="FFFFFF"/>
        </w:rPr>
        <w:fldChar w:fldCharType="separate"/>
      </w:r>
      <w:r w:rsidRPr="00237EB4">
        <w:t>(Wik et al., 2008)</w:t>
      </w:r>
      <w:r w:rsidRPr="00397BD9">
        <w:rPr>
          <w:shd w:val="clear" w:color="auto" w:fill="FFFFFF"/>
        </w:rPr>
        <w:fldChar w:fldCharType="end"/>
      </w:r>
      <w:r w:rsidRPr="00237EB4">
        <w:rPr>
          <w:shd w:val="clear" w:color="auto" w:fill="FFFFFF"/>
        </w:rPr>
        <w:t>, producing a surplus of calories, thanks to advances in genetic and agronomic practices.  However, a yield gap is now beginning to emerge. Crop yields will need to increase by 51</w:t>
      </w:r>
      <w:r w:rsidR="00B57BB7">
        <w:rPr>
          <w:shd w:val="clear" w:color="auto" w:fill="FFFFFF"/>
        </w:rPr>
        <w:t xml:space="preserve"> to 60%</w:t>
      </w:r>
      <w:r w:rsidRPr="00237EB4">
        <w:rPr>
          <w:shd w:val="clear" w:color="auto" w:fill="FFFFFF"/>
        </w:rPr>
        <w:t xml:space="preserve"> by 2050 to meet the ever-growing demand for food </w:t>
      </w:r>
      <w:r w:rsidRPr="00397BD9">
        <w:rPr>
          <w:shd w:val="clear" w:color="auto" w:fill="FFFFFF"/>
        </w:rPr>
        <w:fldChar w:fldCharType="begin"/>
      </w:r>
      <w:r w:rsidRPr="00237EB4">
        <w:rPr>
          <w:shd w:val="clear" w:color="auto" w:fill="FFFFFF"/>
        </w:rPr>
        <w:instrText xml:space="preserve"> ADDIN ZOTERO_ITEM CSL_CITATION {"citationID":"a1jknro2v2","properties":{"formattedCitation":"(van Dijk et al., 2021)","plainCitation":"(van Dijk et al., 2021)","noteIndex":0},"citationItems":[{"id":480,"uris":["http://zotero.org/users/local/Hcd06Tc7/items/QISGTZ3C"],"itemData":{"id":480,"type":"article-journal","abstract":"Quantified global scenarios and projections are used to assess long-term future global food security under a range of socio-economic and climate change scenarios. Here, we conducted a systematic literature review and meta-analysis to assess the range of future global food security projections to 2050. We reviewed 57 global food security projection and quantitative scenario studies that have been published in the past two decades and discussed the methods, underlying drivers, indicators and projections. Across five representative scenarios that span divergent but plausible socio-economic futures, the total global food demand is expected to increase by 35% to 56% between 2010 and 2050, while population at risk of hunger is expected to change by −91% to +8% over the same period. If climate change is taken into account, the ranges change slightly (+30% to +62% for total food demand and −91% to +30% for population at risk of hunger) but with no statistical differences overall. The results of our review can be used to benchmark new global food security projections and quantitative scenario studies and inform policy analysis and the public debate on the future of food.","container-title":"Nature Food","DOI":"10.1038/s43016-021-00322-9","ISSN":"2662-1355","issue":"7","journalAbbreviation":"Nat Food","language":"en","license":"2021 The Author(s), under exclusive licence to Springer Nature Limited","note":"number: 7\npublisher: Nature Publishing Group","page":"494-501","source":"www.nature.com","title":"A meta-analysis of projected global food demand and population at risk of hunger for the period 2010–2050","volume":"2","author":[{"family":"Dijk","given":"Michiel","non-dropping-particle":"van"},{"family":"Morley","given":"Tom"},{"family":"Rau","given":"Marie Luise"},{"family":"Saghai","given":"Yashar"}],"issued":{"date-parts":[["2021",7]]}}}],"schema":"https://github.com/citation-style-language/schema/raw/master/csl-citation.json"} </w:instrText>
      </w:r>
      <w:r w:rsidRPr="00397BD9">
        <w:rPr>
          <w:shd w:val="clear" w:color="auto" w:fill="FFFFFF"/>
        </w:rPr>
        <w:fldChar w:fldCharType="separate"/>
      </w:r>
      <w:r w:rsidRPr="00237EB4">
        <w:t>(van Dijk et al., 2021)</w:t>
      </w:r>
      <w:r w:rsidRPr="00397BD9">
        <w:rPr>
          <w:shd w:val="clear" w:color="auto" w:fill="FFFFFF"/>
        </w:rPr>
        <w:fldChar w:fldCharType="end"/>
      </w:r>
      <w:r w:rsidRPr="00237EB4">
        <w:rPr>
          <w:shd w:val="clear" w:color="auto" w:fill="FFFFFF"/>
        </w:rPr>
        <w:t xml:space="preserve">, driven by our rapid population growth and dietary shifts towards greater meat and dairy consumption </w:t>
      </w:r>
      <w:r w:rsidRPr="00397BD9">
        <w:rPr>
          <w:shd w:val="clear" w:color="auto" w:fill="FFFFFF"/>
        </w:rPr>
        <w:fldChar w:fldCharType="begin"/>
      </w:r>
      <w:r w:rsidRPr="00237EB4">
        <w:rPr>
          <w:shd w:val="clear" w:color="auto" w:fill="FFFFFF"/>
        </w:rPr>
        <w:instrText xml:space="preserve"> ADDIN ZOTERO_ITEM CSL_CITATION {"citationID":"am926b7e7g","properties":{"formattedCitation":"(Delgado, 2003)","plainCitation":"(Delgado, 2003)","noteIndex":0},"citationItems":[{"id":482,"uris":["http://zotero.org/users/local/Hcd06Tc7/items/3TEFH2S9"],"itemData":{"id":482,"type":"article-journal","abstract":"People in developing countries currently consume on average one-third the meat and one-quarter of the milk products per capita compared to the richer North, but this is changing rapidly. The amount of meat consumed in developing countries over the past has grown three times as much as it did in the developed countries. The Livestock Revolution is primarily driven by demand. Poor people everywhere are eating more animal products as their incomes rise above poverty level and as they become urbanized. By 2020, the share of developing countries in total world meat consumption will expand from 52% currently to 63%. By 2020, developing countries will consume 107 million metric tons (mmt) more meat and 177 mmt more milk than they did in 1996/1998, dwarfing developed-country increases of 19 mmt for meat and 32 mmt for milk. The projected increase in livestock production will require annual feed consumption of cereals to rise by nearly 300 mmt by 2020. Nonetheless, the inflation-adjusted prices of livestock and feed commodities are expected to fall marginally by 2020, compared to precipitous declines in the past 20 y. Structural change in the diets of billions of people is a primal force not easily reversed by governments. The incomes and nutrition of millions of rural poor in developing countries are improving. Yet in many cases these dietary changes also create serious environmental and health problems that require active policy involvement to prevent irreversible consequences.","container-title":"The Journal of Nutrition","DOI":"10.1093/jn/133.11.3907S","ISSN":"0022-3166","issue":"11 Suppl 2","journalAbbreviation":"J Nutr","language":"eng","note":"PMID: 14672289","page":"3907S-3910S","source":"PubMed","title":"Rising consumption of meat and milk in developing countries has created a new food revolution","volume":"133","author":[{"family":"Delgado","given":"Christopher L."}],"issued":{"date-parts":[["2003",11]]}}}],"schema":"https://github.com/citation-style-language/schema/raw/master/csl-citation.json"} </w:instrText>
      </w:r>
      <w:r w:rsidRPr="00397BD9">
        <w:rPr>
          <w:shd w:val="clear" w:color="auto" w:fill="FFFFFF"/>
        </w:rPr>
        <w:fldChar w:fldCharType="separate"/>
      </w:r>
      <w:r w:rsidRPr="00237EB4">
        <w:rPr>
          <w:szCs w:val="24"/>
        </w:rPr>
        <w:t>(Delgado, 2003)</w:t>
      </w:r>
      <w:r w:rsidRPr="00397BD9">
        <w:rPr>
          <w:shd w:val="clear" w:color="auto" w:fill="FFFFFF"/>
        </w:rPr>
        <w:fldChar w:fldCharType="end"/>
      </w:r>
      <w:r w:rsidRPr="00237EB4">
        <w:rPr>
          <w:shd w:val="clear" w:color="auto" w:fill="FFFFFF"/>
        </w:rPr>
        <w:t xml:space="preserve">. Based on their current rates of yield growth, the production of wheat, rice, maize, and soybean, which together provide two thirds of the world’s calories, will fall short of their future requirements (Figure 1.1.) </w:t>
      </w:r>
      <w:r w:rsidRPr="00397BD9">
        <w:rPr>
          <w:shd w:val="clear" w:color="auto" w:fill="FFFFFF"/>
        </w:rPr>
        <w:fldChar w:fldCharType="begin"/>
      </w:r>
      <w:r w:rsidRPr="00237EB4">
        <w:rPr>
          <w:shd w:val="clear" w:color="auto" w:fill="FFFFFF"/>
        </w:rPr>
        <w:instrText xml:space="preserve"> ADDIN ZOTERO_ITEM CSL_CITATION {"citationID":"yWDiIQUj","properties":{"formattedCitation":"(Long et al., 2015; Ray et al., 2013)","plainCitation":"(Long et al., 2015; Ray et al., 2013)","noteIndex":0},"citationItems":[{"id":48,"uris":["http://zotero.org/users/local/Hcd06Tc7/items/6FAH8DYY"],"itemData":{"id":48,"type":"article-journal","abstract":"Several studies have shown that global crop production needs to double by 2050 to meet the projected demands from rising population, diet shifts, and increasing biofuels consumption. Boosting crop yields to meet these rising demands, rather than clearing more land for agriculture has been highlighted as a preferred solution to meet this goal. However, we first need to understand how crop yields are changing globally, and whether we are on track to double production by 2050. Using ∼2.5 million agricultural statistics, collected for ∼13,500 political units across the world, we track four key global crops—maize, rice, wheat, and soybean—that currently produce nearly two-thirds of global agricultural calories. We find that yields in these top four crops are increasing at 1.6%, 1.0%, 0.9%, and 1.3% per year, non-compounding rates, respectively, which is less than the 2.4% per year rate required to double global production by 2050. At these rates global production in these crops would increase by ∼67%, ∼42%, ∼38%, and ∼55%, respectively, which is far below what is needed to meet projected demands in 2050. We present detailed maps to identify where rates must be increased to boost crop production and meet rising demands.","container-title":"PLOS ONE","DOI":"10.1371/journal.pone.0066428","ISSN":"1932-6203","issue":"6","journalAbbreviation":"PLOS ONE","language":"en","note":"publisher: Public Library of Science","page":"e66428","source":"PLoS Journals","title":"Yield Trends Are Insufficient to Double Global Crop Production by 2050","volume":"8","author":[{"family":"Ray","given":"Deepak K."},{"family":"Mueller","given":"Nathaniel D."},{"family":"West","given":"Paul C."},{"family":"Foley","given":"Jonathan A."}],"issued":{"date-parts":[["2013",6,19]]}}},{"id":25,"uris":["http://zotero.org/users/local/Hcd06Tc7/items/G58R7B8L"],"itemData":{"id":25,"type":"article-journal","container-title":"Cell","DOI":"10.1016/j.cell.2015.03.019","ISSN":"0092-8674, 1097-4172","issue":"1","journalAbbreviation":"Cell","language":"English","note":"publisher: Elsevier\nPMID: 25815985","page":"56-66","source":"www.cell.com","title":"Meeting the Global Food Demand of the Future by Engineering Crop Photosynthesis and Yield Potential","volume":"161","author":[{"family":"Long","given":"Stephen P."},{"family":"Marshall-Colon","given":"Amy"},{"family":"Zhu","given":"Xin-Guang"}],"issued":{"date-parts":[["2015",3,26]]}},"label":"page"}],"schema":"https://github.com/citation-style-language/schema/raw/master/csl-citation.json"} </w:instrText>
      </w:r>
      <w:r w:rsidRPr="00397BD9">
        <w:rPr>
          <w:shd w:val="clear" w:color="auto" w:fill="FFFFFF"/>
        </w:rPr>
        <w:fldChar w:fldCharType="separate"/>
      </w:r>
      <w:r w:rsidRPr="00237EB4">
        <w:t>(Long et al., 2015; Ray et al., 2013)</w:t>
      </w:r>
      <w:r w:rsidRPr="00397BD9">
        <w:rPr>
          <w:shd w:val="clear" w:color="auto" w:fill="FFFFFF"/>
        </w:rPr>
        <w:fldChar w:fldCharType="end"/>
      </w:r>
      <w:r w:rsidRPr="00237EB4">
        <w:rPr>
          <w:shd w:val="clear" w:color="auto" w:fill="FFFFFF"/>
        </w:rPr>
        <w:t xml:space="preserve">. With a lack of new suitable land for agricultural expansion, productivity per hectare of cropland will need to be improved further if we are to meet future demands. </w:t>
      </w:r>
    </w:p>
    <w:p w14:paraId="629B969E" w14:textId="77777777" w:rsidR="00F56BFC" w:rsidRDefault="00F56BFC" w:rsidP="00083A71">
      <w:pPr>
        <w:pStyle w:val="NoSpacing"/>
        <w:spacing w:line="276" w:lineRule="auto"/>
        <w:jc w:val="left"/>
        <w:rPr>
          <w:rFonts w:cstheme="minorHAnsi"/>
          <w:b/>
          <w:bCs/>
          <w:color w:val="auto"/>
          <w:sz w:val="21"/>
          <w:szCs w:val="18"/>
        </w:rPr>
      </w:pPr>
      <w:r w:rsidRPr="00DB430D">
        <w:rPr>
          <w:noProof/>
          <w:color w:val="auto"/>
          <w:sz w:val="21"/>
          <w:szCs w:val="21"/>
          <w:lang w:val="en-US" w:eastAsia="en-US"/>
        </w:rPr>
        <w:lastRenderedPageBreak/>
        <w:drawing>
          <wp:anchor distT="0" distB="0" distL="114300" distR="114300" simplePos="0" relativeHeight="251658752" behindDoc="0" locked="0" layoutInCell="1" allowOverlap="1" wp14:anchorId="550706AB" wp14:editId="0997B467">
            <wp:simplePos x="0" y="0"/>
            <wp:positionH relativeFrom="margin">
              <wp:posOffset>457200</wp:posOffset>
            </wp:positionH>
            <wp:positionV relativeFrom="paragraph">
              <wp:posOffset>-114300</wp:posOffset>
            </wp:positionV>
            <wp:extent cx="4057015" cy="3213735"/>
            <wp:effectExtent l="0" t="0" r="6985" b="12065"/>
            <wp:wrapSquare wrapText="bothSides"/>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7015" cy="3213735"/>
                    </a:xfrm>
                    <a:prstGeom prst="rect">
                      <a:avLst/>
                    </a:prstGeom>
                  </pic:spPr>
                </pic:pic>
              </a:graphicData>
            </a:graphic>
            <wp14:sizeRelH relativeFrom="page">
              <wp14:pctWidth>0</wp14:pctWidth>
            </wp14:sizeRelH>
            <wp14:sizeRelV relativeFrom="page">
              <wp14:pctHeight>0</wp14:pctHeight>
            </wp14:sizeRelV>
          </wp:anchor>
        </w:drawing>
      </w:r>
    </w:p>
    <w:p w14:paraId="05EE21F0" w14:textId="77777777" w:rsidR="00F56BFC" w:rsidRDefault="00F56BFC" w:rsidP="00083A71">
      <w:pPr>
        <w:pStyle w:val="NoSpacing"/>
        <w:spacing w:line="276" w:lineRule="auto"/>
        <w:jc w:val="left"/>
        <w:rPr>
          <w:rFonts w:cstheme="minorHAnsi"/>
          <w:b/>
          <w:bCs/>
          <w:color w:val="auto"/>
          <w:sz w:val="21"/>
          <w:szCs w:val="18"/>
        </w:rPr>
      </w:pPr>
    </w:p>
    <w:p w14:paraId="1B98B54E" w14:textId="77777777" w:rsidR="00F56BFC" w:rsidRDefault="00F56BFC" w:rsidP="00083A71">
      <w:pPr>
        <w:pStyle w:val="NoSpacing"/>
        <w:spacing w:line="276" w:lineRule="auto"/>
        <w:jc w:val="left"/>
        <w:rPr>
          <w:rFonts w:cstheme="minorHAnsi"/>
          <w:b/>
          <w:bCs/>
          <w:color w:val="auto"/>
          <w:sz w:val="21"/>
          <w:szCs w:val="18"/>
        </w:rPr>
      </w:pPr>
    </w:p>
    <w:p w14:paraId="4C701EE4" w14:textId="77777777" w:rsidR="00F56BFC" w:rsidRDefault="00F56BFC" w:rsidP="00083A71">
      <w:pPr>
        <w:pStyle w:val="NoSpacing"/>
        <w:spacing w:line="276" w:lineRule="auto"/>
        <w:jc w:val="left"/>
        <w:rPr>
          <w:rFonts w:cstheme="minorHAnsi"/>
          <w:b/>
          <w:bCs/>
          <w:color w:val="auto"/>
          <w:sz w:val="21"/>
          <w:szCs w:val="18"/>
        </w:rPr>
      </w:pPr>
    </w:p>
    <w:p w14:paraId="045DFB74" w14:textId="77777777" w:rsidR="00F56BFC" w:rsidRDefault="00F56BFC" w:rsidP="00083A71">
      <w:pPr>
        <w:pStyle w:val="NoSpacing"/>
        <w:spacing w:line="276" w:lineRule="auto"/>
        <w:jc w:val="left"/>
        <w:rPr>
          <w:rFonts w:cstheme="minorHAnsi"/>
          <w:b/>
          <w:bCs/>
          <w:color w:val="auto"/>
          <w:sz w:val="21"/>
          <w:szCs w:val="18"/>
        </w:rPr>
      </w:pPr>
    </w:p>
    <w:p w14:paraId="248456D3" w14:textId="77777777" w:rsidR="00F56BFC" w:rsidRDefault="00F56BFC" w:rsidP="00083A71">
      <w:pPr>
        <w:pStyle w:val="NoSpacing"/>
        <w:spacing w:line="276" w:lineRule="auto"/>
        <w:jc w:val="left"/>
        <w:rPr>
          <w:rFonts w:cstheme="minorHAnsi"/>
          <w:b/>
          <w:bCs/>
          <w:color w:val="auto"/>
          <w:sz w:val="21"/>
          <w:szCs w:val="18"/>
        </w:rPr>
      </w:pPr>
    </w:p>
    <w:p w14:paraId="0403B3A6" w14:textId="77777777" w:rsidR="00F56BFC" w:rsidRDefault="00F56BFC" w:rsidP="00083A71">
      <w:pPr>
        <w:pStyle w:val="NoSpacing"/>
        <w:spacing w:line="276" w:lineRule="auto"/>
        <w:jc w:val="left"/>
        <w:rPr>
          <w:rFonts w:cstheme="minorHAnsi"/>
          <w:b/>
          <w:bCs/>
          <w:color w:val="auto"/>
          <w:sz w:val="21"/>
          <w:szCs w:val="18"/>
        </w:rPr>
      </w:pPr>
    </w:p>
    <w:p w14:paraId="1D0F965D" w14:textId="77777777" w:rsidR="00F56BFC" w:rsidRDefault="00F56BFC" w:rsidP="00083A71">
      <w:pPr>
        <w:pStyle w:val="NoSpacing"/>
        <w:spacing w:line="276" w:lineRule="auto"/>
        <w:jc w:val="left"/>
        <w:rPr>
          <w:rFonts w:cstheme="minorHAnsi"/>
          <w:b/>
          <w:bCs/>
          <w:color w:val="auto"/>
          <w:sz w:val="21"/>
          <w:szCs w:val="18"/>
        </w:rPr>
      </w:pPr>
    </w:p>
    <w:p w14:paraId="7A0823F5" w14:textId="77777777" w:rsidR="00F56BFC" w:rsidRDefault="00F56BFC" w:rsidP="00083A71">
      <w:pPr>
        <w:pStyle w:val="NoSpacing"/>
        <w:spacing w:line="276" w:lineRule="auto"/>
        <w:jc w:val="left"/>
        <w:rPr>
          <w:rFonts w:cstheme="minorHAnsi"/>
          <w:b/>
          <w:bCs/>
          <w:color w:val="auto"/>
          <w:sz w:val="21"/>
          <w:szCs w:val="18"/>
        </w:rPr>
      </w:pPr>
    </w:p>
    <w:p w14:paraId="2558545C" w14:textId="77777777" w:rsidR="00F56BFC" w:rsidRDefault="00F56BFC" w:rsidP="00083A71">
      <w:pPr>
        <w:pStyle w:val="NoSpacing"/>
        <w:spacing w:line="276" w:lineRule="auto"/>
        <w:jc w:val="left"/>
        <w:rPr>
          <w:rFonts w:cstheme="minorHAnsi"/>
          <w:b/>
          <w:bCs/>
          <w:color w:val="auto"/>
          <w:sz w:val="21"/>
          <w:szCs w:val="18"/>
        </w:rPr>
      </w:pPr>
    </w:p>
    <w:p w14:paraId="48A905B1" w14:textId="77777777" w:rsidR="00083A71" w:rsidRPr="00237EB4" w:rsidRDefault="00083A71" w:rsidP="00083A71">
      <w:pPr>
        <w:pStyle w:val="NoSpacing"/>
        <w:spacing w:line="276" w:lineRule="auto"/>
        <w:jc w:val="left"/>
      </w:pPr>
      <w:r w:rsidRPr="00DB430D">
        <w:rPr>
          <w:rFonts w:cstheme="minorHAnsi"/>
          <w:b/>
          <w:bCs/>
          <w:color w:val="auto"/>
          <w:sz w:val="21"/>
          <w:szCs w:val="18"/>
        </w:rPr>
        <w:t>Figure 1.1. Global yield projections of four major crops.</w:t>
      </w:r>
      <w:r w:rsidRPr="00DB430D">
        <w:rPr>
          <w:color w:val="auto"/>
          <w:sz w:val="21"/>
          <w:szCs w:val="21"/>
        </w:rPr>
        <w:t xml:space="preserve"> The observed global yields of maize, rice, wheat, and soybean from 1961-2008 (closed circles) and their projected yields up to 2050 (solid lines). The dashed lines represent the yield improvements required if we are to meet the global food demands by 2050, starting from 2008. Figure reproduced from </w:t>
      </w:r>
      <w:r w:rsidRPr="00DB430D">
        <w:rPr>
          <w:color w:val="auto"/>
          <w:sz w:val="21"/>
          <w:szCs w:val="21"/>
        </w:rPr>
        <w:fldChar w:fldCharType="begin"/>
      </w:r>
      <w:r w:rsidRPr="00DB430D">
        <w:rPr>
          <w:color w:val="auto"/>
          <w:sz w:val="21"/>
          <w:szCs w:val="21"/>
        </w:rPr>
        <w:instrText xml:space="preserve"> ADDIN ZOTERO_ITEM CSL_CITATION {"citationID":"BZl94HLX","properties":{"formattedCitation":"(Ray {\\i{}et al.}, 2013)","plainCitation":"(Ray et al., 2013)","dontUpdate":true,"noteIndex":0},"citationItems":[{"id":48,"uris":["http://zotero.org/users/local/Hcd06Tc7/items/6FAH8DYY"],"itemData":{"id":48,"type":"article-journal","abstract":"Several studies have shown that global crop production needs to double by 2050 to meet the projected demands from rising population, diet shifts, and increasing biofuels consumption. Boosting crop yields to meet these rising demands, rather than clearing more land for agriculture has been highlighted as a preferred solution to meet this goal. However, we first need to understand how crop yields are changing globally, and whether we are on track to double production by 2050. Using ∼2.5 million agricultural statistics, collected for ∼13,500 political units across the world, we track four key global crops—maize, rice, wheat, and soybean—that currently produce nearly two-thirds of global agricultural calories. We find that yields in these top four crops are increasing at 1.6%, 1.0%, 0.9%, and 1.3% per year, non-compounding rates, respectively, which is less than the 2.4% per year rate required to double global production by 2050. At these rates global production in these crops would increase by ∼67%, ∼42%, ∼38%, and ∼55%, respectively, which is far below what is needed to meet projected demands in 2050. We present detailed maps to identify where rates must be increased to boost crop production and meet rising demands.","container-title":"PLOS ONE","DOI":"10.1371/journal.pone.0066428","ISSN":"1932-6203","issue":"6","journalAbbreviation":"PLOS ONE","language":"en","note":"publisher: Public Library of Science","page":"e66428","source":"PLoS Journals","title":"Yield Trends Are Insufficient to Double Global Crop Production by 2050","volume":"8","author":[{"family":"Ray","given":"Deepak K."},{"family":"Mueller","given":"Nathaniel D."},{"family":"West","given":"Paul C."},{"family":"Foley","given":"Jonathan A."}],"issued":{"date-parts":[["2013",6,19]]}}}],"schema":"https://github.com/citation-style-language/schema/raw/master/csl-citation.json"} </w:instrText>
      </w:r>
      <w:r w:rsidRPr="00DB430D">
        <w:rPr>
          <w:color w:val="auto"/>
          <w:sz w:val="21"/>
          <w:szCs w:val="21"/>
        </w:rPr>
        <w:fldChar w:fldCharType="separate"/>
      </w:r>
      <w:r w:rsidRPr="00DB430D">
        <w:rPr>
          <w:color w:val="auto"/>
          <w:sz w:val="21"/>
          <w:szCs w:val="21"/>
        </w:rPr>
        <w:t>Ray et al. (2013).</w:t>
      </w:r>
      <w:r w:rsidRPr="00DB430D">
        <w:rPr>
          <w:color w:val="auto"/>
          <w:sz w:val="21"/>
          <w:szCs w:val="21"/>
        </w:rPr>
        <w:fldChar w:fldCharType="end"/>
      </w:r>
      <w:r>
        <w:rPr>
          <w:color w:val="auto"/>
          <w:sz w:val="21"/>
          <w:szCs w:val="21"/>
        </w:rPr>
        <w:br/>
      </w:r>
    </w:p>
    <w:p w14:paraId="174C40F4" w14:textId="77777777" w:rsidR="00F56BFC" w:rsidRDefault="00F56BFC" w:rsidP="00083A71">
      <w:pPr>
        <w:ind w:firstLine="720"/>
        <w:rPr>
          <w:shd w:val="clear" w:color="auto" w:fill="FFFFFF"/>
        </w:rPr>
      </w:pPr>
    </w:p>
    <w:p w14:paraId="63648876" w14:textId="77777777" w:rsidR="00083A71" w:rsidRPr="00DB430D" w:rsidRDefault="00083A71" w:rsidP="00083A71">
      <w:pPr>
        <w:ind w:firstLine="720"/>
        <w:rPr>
          <w:shd w:val="clear" w:color="auto" w:fill="FFFFFF"/>
        </w:rPr>
      </w:pPr>
      <w:r w:rsidRPr="00237EB4">
        <w:rPr>
          <w:shd w:val="clear" w:color="auto" w:fill="FFFFFF"/>
        </w:rPr>
        <w:t>The ground-breaking yield increases of the 1960s and 70s were achieved largely through the development of crop germplasm with improved genetic yield potential (</w:t>
      </w:r>
      <w:proofErr w:type="spellStart"/>
      <w:r w:rsidRPr="00237EB4">
        <w:rPr>
          <w:shd w:val="clear" w:color="auto" w:fill="FFFFFF"/>
        </w:rPr>
        <w:t>Y</w:t>
      </w:r>
      <w:r w:rsidRPr="00237EB4">
        <w:rPr>
          <w:shd w:val="clear" w:color="auto" w:fill="FFFFFF"/>
          <w:vertAlign w:val="subscript"/>
        </w:rPr>
        <w:t>p</w:t>
      </w:r>
      <w:proofErr w:type="spellEnd"/>
      <w:r w:rsidRPr="00237EB4">
        <w:rPr>
          <w:shd w:val="clear" w:color="auto" w:fill="FFFFFF"/>
        </w:rPr>
        <w:t xml:space="preserve">); defined as the maximum yield of a given cultivar, when grown in an environment to which it is adapted, where abiotic and biotic stresses are absent </w:t>
      </w:r>
      <w:r w:rsidRPr="00397BD9">
        <w:rPr>
          <w:shd w:val="clear" w:color="auto" w:fill="FFFFFF"/>
        </w:rPr>
        <w:fldChar w:fldCharType="begin"/>
      </w:r>
      <w:r w:rsidRPr="00237EB4">
        <w:rPr>
          <w:shd w:val="clear" w:color="auto" w:fill="FFFFFF"/>
        </w:rPr>
        <w:instrText xml:space="preserve"> ADDIN ZOTERO_ITEM CSL_CITATION {"citationID":"h8xkd5pJ","properties":{"formattedCitation":"(Evans and Fischer, 1999)","plainCitation":"(Evans and Fischer, 1999)","noteIndex":0},"citationItems":[{"id":60,"uris":["http://zotero.org/users/local/Hcd06Tc7/items/B3VJFYLW"],"itemData":{"id":60,"type":"article-journal","abstract":"Yield potential is defined as the yield of a cultivar when grown in environments to which it is adapted, with nutrients and water non-limiting and with pests, diseases, weeds, lodging, and other stresses effectively controlled. As such, it is distinguished from potential yield, which we define here as the maximum yield which could be reached by a crop in given environments, as determined, for example, by simulation models with plausible physiological and agronomic assumptions. Several implications of the definitions given above are considered, particularly those arising from cultivar interactions with agronomic practices and with the biotic and abiotic environments. We then discuss both direct and indirect methods of measuring progress in yield potential. Continuing progress in yield potential through conventional breeding is apparent in many crops, and is significant for yield progress at the farm level under a wide range of conditions. Among the small grain cereals, greater yield potential has derived mainly from the rise in harvest index associated with dwarfing, whereas in maize (Zea mays L.), it has come from increased tolerance to closer planting. The duration of photosynthetic activity has been extended in several crops but there is little evidence of increases in photosynthetic capacity or maximum crop growth rate. The rise in genetic yield potential in wheat and maize cultivars has been associated with progressive widening of their genetic background, and there is little sign of this slowing down.","container-title":"Crop Science","DOI":"10.2135/cropsci1999.3961544x","ISSN":"1435-0653","issue":"6","language":"en","note":"_eprint: https://onlinelibrary.wiley.com/doi/pdf/10.2135/cropsci1999.3961544x","page":"1544-1551","source":"Wiley Online Library","title":"Yield Potential: Its Definition, Measurement, and Significance","title-short":"Yield Potential","volume":"39","author":[{"family":"Evans","given":"L. T."},{"family":"Fischer","given":"R. A."}],"issued":{"date-parts":[["1999"]]}}}],"schema":"https://github.com/citation-style-language/schema/raw/master/csl-citation.json"} </w:instrText>
      </w:r>
      <w:r w:rsidRPr="00397BD9">
        <w:rPr>
          <w:shd w:val="clear" w:color="auto" w:fill="FFFFFF"/>
        </w:rPr>
        <w:fldChar w:fldCharType="separate"/>
      </w:r>
      <w:r w:rsidRPr="00237EB4">
        <w:t>(Evans and Fischer, 1999)</w:t>
      </w:r>
      <w:r w:rsidRPr="00397BD9">
        <w:rPr>
          <w:shd w:val="clear" w:color="auto" w:fill="FFFFFF"/>
        </w:rPr>
        <w:fldChar w:fldCharType="end"/>
      </w:r>
      <w:r w:rsidRPr="00237EB4">
        <w:rPr>
          <w:shd w:val="clear" w:color="auto" w:fill="FFFFFF"/>
        </w:rPr>
        <w:t xml:space="preserve">. This was coupled with the intensification of agriculture, including the widespread use of irrigation and synthetic fertilisers and pesticides, which provided the optimal conditions for the higher </w:t>
      </w:r>
      <w:proofErr w:type="spellStart"/>
      <w:r w:rsidRPr="00237EB4">
        <w:rPr>
          <w:shd w:val="clear" w:color="auto" w:fill="FFFFFF"/>
        </w:rPr>
        <w:t>Y</w:t>
      </w:r>
      <w:r w:rsidRPr="00237EB4">
        <w:rPr>
          <w:shd w:val="clear" w:color="auto" w:fill="FFFFFF"/>
          <w:vertAlign w:val="subscript"/>
        </w:rPr>
        <w:t>p</w:t>
      </w:r>
      <w:proofErr w:type="spellEnd"/>
      <w:r w:rsidRPr="00237EB4">
        <w:rPr>
          <w:shd w:val="clear" w:color="auto" w:fill="FFFFFF"/>
        </w:rPr>
        <w:t xml:space="preserve"> to be realised </w:t>
      </w:r>
      <w:r w:rsidRPr="00397BD9">
        <w:rPr>
          <w:shd w:val="clear" w:color="auto" w:fill="FFFFFF"/>
        </w:rPr>
        <w:fldChar w:fldCharType="begin"/>
      </w:r>
      <w:r w:rsidRPr="00237EB4">
        <w:rPr>
          <w:shd w:val="clear" w:color="auto" w:fill="FFFFFF"/>
        </w:rPr>
        <w:instrText xml:space="preserve"> ADDIN ZOTERO_ITEM CSL_CITATION {"citationID":"q2LToT3E","properties":{"formattedCitation":"(Evans, 1997)","plainCitation":"(Evans, 1997)","noteIndex":0},"citationItems":[{"id":62,"uris":["http://zotero.org/users/local/Hcd06Tc7/items/JR4FWUBE"],"itemData":{"id":62,"type":"article-journal","abstract":"The Malthusian prognosis has been undermined by an exponential increase in world food supply since 1960, even in the absence of any extension of the arable area. The requisite increases in yield of the cereal staples have come partly from agronomic intensification, especially of nitrogenous fertilizer use made possible by the dwarfing of wheat and rice, in turn made feasible by herbicide development. Cereal dwarfing also contributed to a marked rise in harvest index and yield potential.\n\nAlthough there is still scope for some further improvement in harvest index and environmental adaptation, it is not apparent how a doubling of yield potential can be achieved unless crop photosynthesis can be substantially enhanced by genetic engineering. Empirical selection for yield has not enhanced photosynthetic capacity to date, but nitrogenous and other fertilizers have done so, and there is still scope for agronomic increases in yield and for new synergisms between agronomy and plant breeding.","container-title":"Philosophical Transactions of the Royal Society of London. Series B: Biological Sciences","DOI":"10.1098/rstb.1997.0069","issue":"1356","note":"publisher: Royal Society","page":"901-906","source":"royalsocietypublishing.org (Atypon)","title":"Adapting and improving crops: the endless task","title-short":"Adapting and improving crops","volume":"352","author":[{"family":"Evans","given":"L. T."}],"issued":{"date-parts":[["1997",7,29]]}}}],"schema":"https://github.com/citation-style-language/schema/raw/master/csl-citation.json"} </w:instrText>
      </w:r>
      <w:r w:rsidRPr="00397BD9">
        <w:rPr>
          <w:shd w:val="clear" w:color="auto" w:fill="FFFFFF"/>
        </w:rPr>
        <w:fldChar w:fldCharType="separate"/>
      </w:r>
      <w:r w:rsidRPr="00237EB4">
        <w:t>(Evans, 1997)</w:t>
      </w:r>
      <w:r w:rsidRPr="00397BD9">
        <w:rPr>
          <w:shd w:val="clear" w:color="auto" w:fill="FFFFFF"/>
        </w:rPr>
        <w:fldChar w:fldCharType="end"/>
      </w:r>
      <w:r w:rsidRPr="00237EB4">
        <w:rPr>
          <w:shd w:val="clear" w:color="auto" w:fill="FFFFFF"/>
        </w:rPr>
        <w:t xml:space="preserve">. In its simplest terms, </w:t>
      </w:r>
      <w:proofErr w:type="spellStart"/>
      <w:r w:rsidRPr="00237EB4">
        <w:rPr>
          <w:shd w:val="clear" w:color="auto" w:fill="FFFFFF"/>
        </w:rPr>
        <w:t>Y</w:t>
      </w:r>
      <w:r w:rsidRPr="00237EB4">
        <w:rPr>
          <w:shd w:val="clear" w:color="auto" w:fill="FFFFFF"/>
          <w:vertAlign w:val="subscript"/>
        </w:rPr>
        <w:t>p</w:t>
      </w:r>
      <w:proofErr w:type="spellEnd"/>
      <w:r w:rsidRPr="00237EB4">
        <w:rPr>
          <w:shd w:val="clear" w:color="auto" w:fill="FFFFFF"/>
        </w:rPr>
        <w:t xml:space="preserve"> is the product of the total solar radiation received over the growing season by a given unit area (Q), along with the efficiencies by which the crop intercepts the radiation (</w:t>
      </w:r>
      <w:proofErr w:type="spellStart"/>
      <w:r w:rsidRPr="00DB430D">
        <w:rPr>
          <w:bdr w:val="none" w:sz="0" w:space="0" w:color="auto" w:frame="1"/>
          <w:shd w:val="clear" w:color="auto" w:fill="FFFFFF"/>
        </w:rPr>
        <w:t>ε</w:t>
      </w:r>
      <w:r w:rsidRPr="00DB430D">
        <w:rPr>
          <w:bdr w:val="none" w:sz="0" w:space="0" w:color="auto" w:frame="1"/>
          <w:shd w:val="clear" w:color="auto" w:fill="FFFFFF"/>
          <w:vertAlign w:val="subscript"/>
        </w:rPr>
        <w:t>i</w:t>
      </w:r>
      <w:proofErr w:type="spellEnd"/>
      <w:r w:rsidRPr="00DB430D">
        <w:rPr>
          <w:shd w:val="clear" w:color="auto" w:fill="FFFFFF"/>
        </w:rPr>
        <w:t>), converts that captured energy into biomass (</w:t>
      </w:r>
      <w:proofErr w:type="spellStart"/>
      <w:r w:rsidRPr="00DB430D">
        <w:rPr>
          <w:bdr w:val="none" w:sz="0" w:space="0" w:color="auto" w:frame="1"/>
          <w:shd w:val="clear" w:color="auto" w:fill="FFFFFF"/>
        </w:rPr>
        <w:t>ε</w:t>
      </w:r>
      <w:r w:rsidRPr="00DB430D">
        <w:rPr>
          <w:bdr w:val="none" w:sz="0" w:space="0" w:color="auto" w:frame="1"/>
          <w:shd w:val="clear" w:color="auto" w:fill="FFFFFF"/>
          <w:vertAlign w:val="subscript"/>
        </w:rPr>
        <w:t>c</w:t>
      </w:r>
      <w:proofErr w:type="spellEnd"/>
      <w:r w:rsidRPr="00DB430D">
        <w:rPr>
          <w:shd w:val="clear" w:color="auto" w:fill="FFFFFF"/>
        </w:rPr>
        <w:t>) and partitions that biomass into harvestable organs (</w:t>
      </w:r>
      <w:proofErr w:type="spellStart"/>
      <w:r w:rsidRPr="00DB430D">
        <w:rPr>
          <w:bdr w:val="none" w:sz="0" w:space="0" w:color="auto" w:frame="1"/>
          <w:shd w:val="clear" w:color="auto" w:fill="FFFFFF"/>
        </w:rPr>
        <w:t>ε</w:t>
      </w:r>
      <w:r w:rsidRPr="00DB430D">
        <w:rPr>
          <w:bdr w:val="none" w:sz="0" w:space="0" w:color="auto" w:frame="1"/>
          <w:shd w:val="clear" w:color="auto" w:fill="FFFFFF"/>
          <w:vertAlign w:val="subscript"/>
        </w:rPr>
        <w:t>p</w:t>
      </w:r>
      <w:proofErr w:type="spellEnd"/>
      <w:r w:rsidRPr="00DB430D">
        <w:rPr>
          <w:shd w:val="clear" w:color="auto" w:fill="FFFFFF"/>
        </w:rPr>
        <w:t>, also referred to as harvest index):</w:t>
      </w:r>
    </w:p>
    <w:p w14:paraId="22D3FD12" w14:textId="77777777" w:rsidR="00083A71" w:rsidRPr="00DB430D" w:rsidRDefault="00083A71" w:rsidP="00083A71">
      <w:pPr>
        <w:pStyle w:val="NoSpacing"/>
        <w:jc w:val="center"/>
        <w:rPr>
          <w:b/>
          <w:bCs/>
          <w:color w:val="auto"/>
          <w:sz w:val="24"/>
          <w:szCs w:val="24"/>
        </w:rPr>
      </w:pPr>
      <w:proofErr w:type="spellStart"/>
      <w:r w:rsidRPr="00DB430D">
        <w:rPr>
          <w:b/>
          <w:bCs/>
          <w:color w:val="auto"/>
          <w:sz w:val="24"/>
          <w:szCs w:val="24"/>
        </w:rPr>
        <w:t>Y</w:t>
      </w:r>
      <w:r w:rsidRPr="00DB430D">
        <w:rPr>
          <w:b/>
          <w:bCs/>
          <w:color w:val="auto"/>
          <w:sz w:val="24"/>
          <w:szCs w:val="24"/>
          <w:vertAlign w:val="subscript"/>
        </w:rPr>
        <w:t>p</w:t>
      </w:r>
      <w:proofErr w:type="spellEnd"/>
      <w:r w:rsidRPr="00DB430D">
        <w:rPr>
          <w:b/>
          <w:bCs/>
          <w:color w:val="auto"/>
          <w:sz w:val="24"/>
          <w:szCs w:val="24"/>
        </w:rPr>
        <w:t xml:space="preserve"> = Q </w:t>
      </w:r>
      <m:oMath>
        <m:r>
          <m:rPr>
            <m:sty m:val="bi"/>
          </m:rPr>
          <w:rPr>
            <w:rFonts w:ascii="Cambria Math" w:hAnsi="Cambria Math"/>
            <w:color w:val="auto"/>
            <w:sz w:val="24"/>
            <w:szCs w:val="24"/>
          </w:rPr>
          <m:t>×</m:t>
        </m:r>
      </m:oMath>
      <w:r w:rsidRPr="00DB430D">
        <w:rPr>
          <w:b/>
          <w:bCs/>
          <w:color w:val="auto"/>
          <w:sz w:val="24"/>
          <w:szCs w:val="24"/>
        </w:rPr>
        <w:t xml:space="preserve"> ε</w:t>
      </w:r>
      <w:proofErr w:type="spellStart"/>
      <w:r w:rsidRPr="00DB430D">
        <w:rPr>
          <w:b/>
          <w:bCs/>
          <w:color w:val="auto"/>
          <w:sz w:val="24"/>
          <w:szCs w:val="24"/>
          <w:vertAlign w:val="subscript"/>
        </w:rPr>
        <w:t>i</w:t>
      </w:r>
      <w:proofErr w:type="spellEnd"/>
      <w:r w:rsidRPr="00DB430D">
        <w:rPr>
          <w:b/>
          <w:bCs/>
          <w:color w:val="auto"/>
          <w:sz w:val="24"/>
          <w:szCs w:val="24"/>
        </w:rPr>
        <w:t xml:space="preserve"> </w:t>
      </w:r>
      <m:oMath>
        <m:r>
          <m:rPr>
            <m:sty m:val="bi"/>
          </m:rPr>
          <w:rPr>
            <w:rFonts w:ascii="Cambria Math" w:hAnsi="Cambria Math"/>
            <w:color w:val="auto"/>
            <w:sz w:val="24"/>
            <w:szCs w:val="24"/>
          </w:rPr>
          <m:t>×</m:t>
        </m:r>
      </m:oMath>
      <w:r w:rsidRPr="00DB430D">
        <w:rPr>
          <w:b/>
          <w:bCs/>
          <w:color w:val="auto"/>
          <w:sz w:val="24"/>
          <w:szCs w:val="24"/>
        </w:rPr>
        <w:t xml:space="preserve"> ε</w:t>
      </w:r>
      <w:r w:rsidRPr="00DB430D">
        <w:rPr>
          <w:b/>
          <w:bCs/>
          <w:color w:val="auto"/>
          <w:sz w:val="24"/>
          <w:szCs w:val="24"/>
          <w:vertAlign w:val="subscript"/>
        </w:rPr>
        <w:t>c</w:t>
      </w:r>
      <m:oMath>
        <m:r>
          <m:rPr>
            <m:sty m:val="bi"/>
          </m:rPr>
          <w:rPr>
            <w:rFonts w:ascii="Cambria Math" w:hAnsi="Cambria Math"/>
            <w:color w:val="auto"/>
            <w:sz w:val="24"/>
            <w:szCs w:val="24"/>
          </w:rPr>
          <m:t xml:space="preserve"> ×</m:t>
        </m:r>
      </m:oMath>
      <w:r w:rsidRPr="00DB430D">
        <w:rPr>
          <w:b/>
          <w:bCs/>
          <w:color w:val="auto"/>
          <w:sz w:val="24"/>
          <w:szCs w:val="24"/>
        </w:rPr>
        <w:t xml:space="preserve"> ε</w:t>
      </w:r>
      <w:r w:rsidRPr="00DB430D">
        <w:rPr>
          <w:b/>
          <w:bCs/>
          <w:color w:val="auto"/>
          <w:sz w:val="24"/>
          <w:szCs w:val="24"/>
          <w:vertAlign w:val="subscript"/>
        </w:rPr>
        <w:t>p</w:t>
      </w:r>
    </w:p>
    <w:p w14:paraId="39A06C16" w14:textId="77777777" w:rsidR="00083A71" w:rsidRDefault="00083A71" w:rsidP="00083A71">
      <w:pPr>
        <w:pStyle w:val="NoSpacing"/>
        <w:ind w:firstLine="720"/>
        <w:rPr>
          <w:color w:val="auto"/>
        </w:rPr>
      </w:pPr>
      <w:r w:rsidRPr="00DB430D">
        <w:rPr>
          <w:color w:val="auto"/>
        </w:rPr>
        <w:t xml:space="preserve">The selection of semi-dwarfed phenotypes greatly improved both harvest index and lodging resistance and was predominantly responsible for the marked </w:t>
      </w:r>
      <w:proofErr w:type="spellStart"/>
      <w:r w:rsidRPr="00DB430D">
        <w:rPr>
          <w:color w:val="auto"/>
        </w:rPr>
        <w:t>Y</w:t>
      </w:r>
      <w:r w:rsidRPr="00DB430D">
        <w:rPr>
          <w:color w:val="auto"/>
          <w:vertAlign w:val="subscript"/>
        </w:rPr>
        <w:t>p</w:t>
      </w:r>
      <w:proofErr w:type="spellEnd"/>
      <w:r w:rsidRPr="00DB430D">
        <w:rPr>
          <w:color w:val="auto"/>
        </w:rPr>
        <w:t xml:space="preserve"> increases during the Green Revolution. Today, the harvest index of our modern crop cultivars stands at around 0.6, leaving little room for improvement without compromising the structural </w:t>
      </w:r>
      <w:r w:rsidRPr="00DB430D">
        <w:rPr>
          <w:color w:val="auto"/>
        </w:rPr>
        <w:lastRenderedPageBreak/>
        <w:t xml:space="preserve">integrity of the plant </w:t>
      </w:r>
      <w:r w:rsidRPr="00DB430D">
        <w:rPr>
          <w:color w:val="auto"/>
        </w:rPr>
        <w:fldChar w:fldCharType="begin"/>
      </w:r>
      <w:r w:rsidRPr="00DB430D">
        <w:rPr>
          <w:color w:val="auto"/>
        </w:rPr>
        <w:instrText xml:space="preserve"> ADDIN ZOTERO_ITEM CSL_CITATION {"citationID":"uXSEdLYX","properties":{"formattedCitation":"(Evans, 1993; Hay, 1995)","plainCitation":"(Evans, 1993; Hay, 1995)","noteIndex":0},"citationItems":[{"id":56,"uris":["http://zotero.org/users/local/Hcd06Tc7/items/YT2RB8B2"],"itemData":{"id":56,"type":"book","abstract":"In this major 1993 work, Lloyd Evans provides an integrated view of the domestication, adaptation and improvement of crop plants, bringing together genetic diversity, plant breeding, physiology and aspects of agronomy. Considerations of yield and maximum yield provide continuity throughout the book. Food, feed, fibre, fuel and pharmaceutical crops are all discussed. Cereals, grain legumes and root crops, both temperate and tropical, provide many of the examples, but pasture plants, oilseeds, leafy crops, fruit trees and others are also considered. After the introductory chapter, the increasing significance of crop yields to the world's food supply is highlighted. The next three chapters consider changes to crop plants over the last ten thousand years, including domestication, adaptation and improvement. Aimed at research workers and advanced students in crop physiology and ecology, agronomy and plant breeding, this book also reaches conclusions of relevance to those concerned with developmental policy, agricultural research and management, environmental quality, resource depletion and human history.","event-place":"Cambridge","ISBN":"978-0-521-29558-1","language":"en","note":"Google-Books-ID: bDN5ksRmazQC","number-of-pages":"516","publisher":"Cambridge University Press","publisher-place":"Cambridge","source":"Google Books","title":"Crop Evolution, Adaptation and Yield","author":[{"family":"Evans","given":"L. T."}],"issued":{"date-parts":[["1993"]]}},"label":"page"},{"id":58,"uris":["http://zotero.org/users/local/Hcd06Tc7/items/AY2QUVMB"],"itemData":{"id":58,"type":"article-journal","abstract":"This review charts the use of the concept of harvest index in crop improvement and physiology, concentrating on the literature from the last 20 years. Evidence from abstract journals indicates that the term has been applied most to small grain cereal crops and pulses, in India, Western Europe and the USA, and that it has been less useful for maize and tuber crops. Standard methods of measuring harvest index, the associated problems of measurement and interpretation, and representative values for a range of world species are reviewed. The values for modern varieties of most intensively-cultivated grain crops fall within the range 0.4 to 0.6. Variation between varieties of the same species is illustrated by trends in the harvest indices of old, outclassed and recent varieties of temperate and mediterranean wheat and barley (compared under uniform conditions); this shows a progressive increase throughout the present century, although improvement has been much slower in Australia and Canada than in the UK. In most cases, the improvement in harvest index has been a consequence of increased grain population density coupled with stable individual grain weight. The high heritability of harvest index is explored by examining its (rather weak) response to variation in environmental factors (fertilisation, population density, application of growth regulators) in the absence of severe stress. A fuller perspective is gained by reviewing aspects of the harvest index of rice, maize and tropical pulses. With rice, attention must be paid to the fact that the adhering lemma and palea (not primarily part of economic yield) can make up 20% of grain weight; and there are important interactions among biomass, grain yield and season length. Maize differs from most small grain crops in that harvest index (in N. American varieties) was already high at the start of this century, and increases in yield potential have been largely the consequence of increased biomass production. The harvest index of many pulse species and varieties tends to be low because selection has been for some yield in all seasons. Extension of the harvest index concept to express the partitioning of mineral nutrients as well as dry matter (e.g. the nitrogen harvest index) has provided a range of responses whose implications for production and breeding remain to be explored. It is concluded that even though the principal cereal crops appear to be approaching the upper limit of harvest index, and future yield gains will have to be sought by increased biomass production, there will still be a need for the concept of harvest index as a tool in interpreting crop response to different environments and climatic change.","container-title":"Annals of Applied Biology","DOI":"10.1111/j.1744-7348.1995.tb05015.x","ISSN":"1744-7348","issue":"1","language":"en","note":"_eprint: https://onlinelibrary.wiley.com/doi/pdf/10.1111/j.1744-7348.1995.tb05015.x","page":"197-216","source":"Wiley Online Library","title":"Harvest index: a review of its use in plant breeding and crop physiology","title-short":"Harvest index","volume":"126","author":[{"family":"Hay","given":"R K M"}],"issued":{"date-parts":[["1995"]]}},"label":"page"}],"schema":"https://github.com/citation-style-language/schema/raw/master/csl-citation.json"} </w:instrText>
      </w:r>
      <w:r w:rsidRPr="00DB430D">
        <w:rPr>
          <w:color w:val="auto"/>
        </w:rPr>
        <w:fldChar w:fldCharType="separate"/>
      </w:r>
      <w:r w:rsidRPr="00DB430D">
        <w:rPr>
          <w:color w:val="auto"/>
        </w:rPr>
        <w:t>(Evans, 1993; Hay, 1995)</w:t>
      </w:r>
      <w:r w:rsidRPr="00DB430D">
        <w:rPr>
          <w:color w:val="auto"/>
        </w:rPr>
        <w:fldChar w:fldCharType="end"/>
      </w:r>
      <w:r w:rsidRPr="00DB430D">
        <w:rPr>
          <w:color w:val="auto"/>
        </w:rPr>
        <w:t xml:space="preserve">. Similarly, </w:t>
      </w:r>
      <w:proofErr w:type="spellStart"/>
      <w:r w:rsidRPr="00DB430D">
        <w:rPr>
          <w:color w:val="auto"/>
        </w:rPr>
        <w:t>εi</w:t>
      </w:r>
      <w:proofErr w:type="spellEnd"/>
      <w:r w:rsidRPr="00DB430D">
        <w:rPr>
          <w:color w:val="auto"/>
        </w:rPr>
        <w:t xml:space="preserve"> is also very close to its biological limit at ~0.8-0.9, due to improvements in the size, architecture, and developmental speed of crop canopies </w:t>
      </w:r>
      <w:r w:rsidRPr="00DB430D">
        <w:rPr>
          <w:color w:val="auto"/>
        </w:rPr>
        <w:fldChar w:fldCharType="begin"/>
      </w:r>
      <w:r w:rsidRPr="00DB430D">
        <w:rPr>
          <w:color w:val="auto"/>
        </w:rPr>
        <w:instrText xml:space="preserve"> ADDIN ZOTERO_ITEM CSL_CITATION {"citationID":"cuU9Qs7I","properties":{"formattedCitation":"(Beadle and Long, 1985)","plainCitation":"(Beadle and Long, 1985)","noteIndex":0},"citationItems":[{"id":53,"uris":["http://zotero.org/users/local/Hcd06Tc7/items/6KUSHYRB"],"itemData":{"id":53,"type":"article-journal","abstract":"While it is recognized that photosynthesis is the ultimate source of biomass production in plants, little attempt has been made to exploit the considerable knowledge of the light and dark reactions of the process to increase the production of biomass. The question therefore arises as to whether photosynthesis limits production. One of the major problems in assessing the conversion efficiency of solar energy to biomass has been the use of techniques which inevitably underestimate this efficiency. Nevertheless, short-term measurements of production suggest that conversion efficiencies are close to the theoretical photochemical efficiency of photosynthesis (3.5–4%). C4 plants are ultimately more productive than C3 plants as they are able to concentrate CO2 inside the leaf and so eliminate photorespiration. It is suggested that improved adaptation of the photosynthetic process to sub- and supra-optimal conditions and more effective exploitation of leaf area index for increased light interception will lead to increased biomass production rather than any attempts to improve the efficiency of the process per se.","container-title":"Biomass","DOI":"10.1016/0144-4565(85)90022-8","ISSN":"0144-4565","issue":"2","journalAbbreviation":"Biomass","language":"en","page":"119-168","source":"ScienceDirect","title":"Photosynthesis — is it limiting to biomass production?","volume":"8","author":[{"family":"Beadle","given":"C. L."},{"family":"Long","given":"S. P."}],"issued":{"date-parts":[["1985",1,1]]}}}],"schema":"https://github.com/citation-style-language/schema/raw/master/csl-citation.json"} </w:instrText>
      </w:r>
      <w:r w:rsidRPr="00DB430D">
        <w:rPr>
          <w:color w:val="auto"/>
        </w:rPr>
        <w:fldChar w:fldCharType="separate"/>
      </w:r>
      <w:r w:rsidRPr="00DB430D">
        <w:rPr>
          <w:color w:val="auto"/>
        </w:rPr>
        <w:t>(Beadle and Long, 1985)</w:t>
      </w:r>
      <w:r w:rsidRPr="00DB430D">
        <w:rPr>
          <w:color w:val="auto"/>
        </w:rPr>
        <w:fldChar w:fldCharType="end"/>
      </w:r>
      <w:r w:rsidRPr="00DB430D">
        <w:rPr>
          <w:color w:val="auto"/>
        </w:rPr>
        <w:t xml:space="preserve">. However, </w:t>
      </w:r>
      <w:proofErr w:type="spellStart"/>
      <w:r w:rsidRPr="00DB430D">
        <w:rPr>
          <w:color w:val="auto"/>
        </w:rPr>
        <w:t>εc</w:t>
      </w:r>
      <w:proofErr w:type="spellEnd"/>
      <w:r w:rsidRPr="00DB430D">
        <w:rPr>
          <w:color w:val="auto"/>
        </w:rPr>
        <w:t xml:space="preserve">, which is primarily determined by photosynthesis, remains well below its theoretical maximum, and thus remains the </w:t>
      </w:r>
      <w:r>
        <w:rPr>
          <w:color w:val="auto"/>
        </w:rPr>
        <w:t xml:space="preserve">main target </w:t>
      </w:r>
      <w:r w:rsidRPr="00DB430D">
        <w:rPr>
          <w:color w:val="auto"/>
        </w:rPr>
        <w:t xml:space="preserve">for improving </w:t>
      </w:r>
      <w:proofErr w:type="spellStart"/>
      <w:r w:rsidRPr="00DB430D">
        <w:rPr>
          <w:color w:val="auto"/>
        </w:rPr>
        <w:t>Y</w:t>
      </w:r>
      <w:r w:rsidRPr="00DB430D">
        <w:rPr>
          <w:color w:val="auto"/>
          <w:vertAlign w:val="subscript"/>
        </w:rPr>
        <w:t>p</w:t>
      </w:r>
      <w:proofErr w:type="spellEnd"/>
      <w:r w:rsidRPr="00DB430D">
        <w:rPr>
          <w:color w:val="auto"/>
        </w:rPr>
        <w:t xml:space="preserve"> </w:t>
      </w:r>
      <w:r w:rsidRPr="00DB430D">
        <w:rPr>
          <w:color w:val="auto"/>
        </w:rPr>
        <w:fldChar w:fldCharType="begin"/>
      </w:r>
      <w:r w:rsidR="00762D4F">
        <w:rPr>
          <w:color w:val="auto"/>
        </w:rPr>
        <w:instrText xml:space="preserve"> ADDIN ZOTERO_ITEM CSL_CITATION {"citationID":"jYJz0MNy","properties":{"formattedCitation":"(Long et al., 2006a)","plainCitation":"(Long et al., 2006a)","dontUpdate":true,"noteIndex":0},"citationItems":[{"id":50,"uris":["http://zotero.org/users/local/Hcd06Tc7/items/U7IUMNA6"],"itemData":{"id":50,"type":"article-journal","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container-title":"Plant, Cell &amp; Environment","DOI":"10.1111/j.1365-3040.2005.01493.x","ISSN":"1365-3040","issue":"3","language":"en","note":"_eprint: https://onlinelibrary.wiley.com/doi/pdf/10.1111/j.1365-3040.2005.01493.x","page":"315-330","source":"Wiley Online Library","title":"Can improvement in photosynthesis increase crop yields?","volume":"29","author":[{"family":"Long","given":"Stephen P."},{"family":"Zhu","given":"Xin-Guang"},{"family":"Naidu","given":"Shawna L."},{"family":"Ort","given":"Donald R."}],"issued":{"date-parts":[["2006"]]}}}],"schema":"https://github.com/citation-style-language/schema/raw/master/csl-citation.json"} </w:instrText>
      </w:r>
      <w:r w:rsidRPr="00DB430D">
        <w:rPr>
          <w:color w:val="auto"/>
        </w:rPr>
        <w:fldChar w:fldCharType="separate"/>
      </w:r>
      <w:r w:rsidRPr="00DB430D">
        <w:rPr>
          <w:color w:val="auto"/>
        </w:rPr>
        <w:t>(Long et al., 2006)</w:t>
      </w:r>
      <w:r w:rsidRPr="00DB430D">
        <w:rPr>
          <w:color w:val="auto"/>
        </w:rPr>
        <w:fldChar w:fldCharType="end"/>
      </w:r>
      <w:r w:rsidRPr="00DB430D">
        <w:rPr>
          <w:color w:val="auto"/>
        </w:rPr>
        <w:t>.</w:t>
      </w:r>
    </w:p>
    <w:p w14:paraId="5A5F6BF2" w14:textId="77777777" w:rsidR="00083A71" w:rsidRPr="00DB430D" w:rsidRDefault="00083A71" w:rsidP="00083A71">
      <w:pPr>
        <w:pStyle w:val="NoSpacing"/>
        <w:ind w:firstLine="720"/>
        <w:rPr>
          <w:color w:val="auto"/>
        </w:rPr>
      </w:pPr>
    </w:p>
    <w:p w14:paraId="19BD0898" w14:textId="77777777" w:rsidR="00083A71" w:rsidRPr="00DB430D" w:rsidRDefault="00083A71" w:rsidP="00083A71">
      <w:pPr>
        <w:pStyle w:val="Heading3"/>
      </w:pPr>
      <w:r w:rsidRPr="00397BD9">
        <w:t>1.2</w:t>
      </w:r>
      <w:r w:rsidRPr="00397BD9">
        <w:tab/>
        <w:t>Oxygenic photosynthesis</w:t>
      </w:r>
    </w:p>
    <w:p w14:paraId="03FF755B" w14:textId="77777777" w:rsidR="00083A71" w:rsidRPr="00DB430D" w:rsidRDefault="00083A71" w:rsidP="00083A71">
      <w:pPr>
        <w:rPr>
          <w:shd w:val="clear" w:color="auto" w:fill="FFFFFF"/>
        </w:rPr>
      </w:pPr>
      <w:r w:rsidRPr="00DB430D">
        <w:rPr>
          <w:shd w:val="clear" w:color="auto" w:fill="FFFFFF"/>
        </w:rPr>
        <w:t>The fundamental process of photosynthesis converts light energy into chemical energy, storing it in the form of organic carbon macromolecules</w:t>
      </w:r>
      <w:r w:rsidR="00BE4AF0">
        <w:rPr>
          <w:shd w:val="clear" w:color="auto" w:fill="FFFFFF"/>
        </w:rPr>
        <w:t>, which are used to sustain almost all</w:t>
      </w:r>
      <w:r w:rsidRPr="00DB430D">
        <w:rPr>
          <w:shd w:val="clear" w:color="auto" w:fill="FFFFFF"/>
        </w:rPr>
        <w:t xml:space="preserve"> life on Earth. In plants, photosynthesis takes place within the chloroplast organelles, and can be divided into two stages: the “light reactions” and “dark reactions”. The light reactions occur in the thylakoid membranes and involve the absorption of light and subsequent splitting of water into oxygen, protons and electrons, which are then transported across the membrane. The dark reactions, however, occur in the stroma and refer to the downstream carbon fixation reactions, which ‘consume’ the products of the light reactions to reduce CO</w:t>
      </w:r>
      <w:r w:rsidRPr="00DB430D">
        <w:rPr>
          <w:shd w:val="clear" w:color="auto" w:fill="FFFFFF"/>
          <w:vertAlign w:val="subscript"/>
        </w:rPr>
        <w:t>2</w:t>
      </w:r>
      <w:r w:rsidRPr="00DB430D">
        <w:rPr>
          <w:shd w:val="clear" w:color="auto" w:fill="FFFFFF"/>
        </w:rPr>
        <w:t xml:space="preserve"> into carbohydrates </w:t>
      </w:r>
      <w:r w:rsidRPr="00397BD9">
        <w:rPr>
          <w:shd w:val="clear" w:color="auto" w:fill="FFFFFF"/>
        </w:rPr>
        <w:fldChar w:fldCharType="begin"/>
      </w:r>
      <w:r w:rsidRPr="00237EB4">
        <w:rPr>
          <w:shd w:val="clear" w:color="auto" w:fill="FFFFFF"/>
        </w:rPr>
        <w:instrText xml:space="preserve"> ADDIN ZOTERO_ITEM CSL_CITATION {"citationID":"a1mnaubaue0","properties":{"formattedCitation":"(Johnson, 2016)","plainCitation":"(Johnson, 2016)","noteIndex":0},"citationItems":[{"id":485,"uris":["http://zotero.org/users/local/Hcd06Tc7/items/ZK4DBPRM"],"itemData":{"id":485,"type":"article-journal","abstract":"Photosynthesis sustains virtually all life on planet Earth providing the oxygen we breathe and the food we eat; it forms the basis of global food chains and meets the majority of humankind's current energy needs through fossilized photosynthetic fuels. The process of photosynthesis in plants is based on two reactions that are carried out by separate parts of the chloroplast. The light reactions occur in the chloroplast thylakoid membrane and involve the splitting of water into oxygen, protons and electrons. The protons and electrons are then transferred through the thylakoid membrane to create the energy storage molecules adenosine triphosphate (ATP) and nicotinomide–adenine dinucleotide phosphate (NADPH). The ATP and NADPH are then utilized by the enzymes of the Calvin–Benson cycle (the dark reactions), which converts CO2 into carbohydrate in the chloroplast stroma. The basic principles of solar energy capture, energy, electron and proton transfer and the biochemical basis of carbon fixation are explained and their significance is discussed.","container-title":"Essays in Biochemistry","DOI":"10.1042/EBC20160016","ISSN":"0071-1365","issue":"3","journalAbbreviation":"Essays Biochem","note":"PMID: 27784776\nPMCID: PMC5264509","page":"255-273","source":"PubMed Central","title":"Photosynthesis","volume":"60","author":[{"family":"Johnson","given":"Matthew P."}],"issued":{"date-parts":[["2016",10,31]]}}}],"schema":"https://github.com/citation-style-language/schema/raw/master/csl-citation.json"} </w:instrText>
      </w:r>
      <w:r w:rsidRPr="00397BD9">
        <w:rPr>
          <w:shd w:val="clear" w:color="auto" w:fill="FFFFFF"/>
        </w:rPr>
        <w:fldChar w:fldCharType="separate"/>
      </w:r>
      <w:r w:rsidRPr="00237EB4">
        <w:rPr>
          <w:szCs w:val="24"/>
        </w:rPr>
        <w:t>(Johnson, 2016)</w:t>
      </w:r>
      <w:r w:rsidRPr="00397BD9">
        <w:rPr>
          <w:shd w:val="clear" w:color="auto" w:fill="FFFFFF"/>
        </w:rPr>
        <w:fldChar w:fldCharType="end"/>
      </w:r>
      <w:r w:rsidRPr="00DB430D">
        <w:rPr>
          <w:shd w:val="clear" w:color="auto" w:fill="FFFFFF"/>
        </w:rPr>
        <w:t xml:space="preserve">. </w:t>
      </w:r>
    </w:p>
    <w:p w14:paraId="7A45D821" w14:textId="77777777" w:rsidR="00083A71" w:rsidRPr="00237EB4" w:rsidRDefault="00083A71" w:rsidP="00083A71">
      <w:pPr>
        <w:spacing w:before="240" w:after="240"/>
        <w:outlineLvl w:val="3"/>
        <w:rPr>
          <w:rFonts w:asciiTheme="minorHAnsi" w:eastAsiaTheme="majorEastAsia" w:hAnsiTheme="minorHAnsi" w:cstheme="majorHAnsi"/>
          <w:b/>
          <w:sz w:val="24"/>
          <w:szCs w:val="24"/>
        </w:rPr>
      </w:pPr>
      <w:r w:rsidRPr="00237EB4">
        <w:rPr>
          <w:rFonts w:asciiTheme="minorHAnsi" w:eastAsiaTheme="majorEastAsia" w:hAnsiTheme="minorHAnsi" w:cstheme="majorHAnsi"/>
          <w:b/>
          <w:sz w:val="24"/>
          <w:szCs w:val="24"/>
        </w:rPr>
        <w:t>1.2.1</w:t>
      </w:r>
      <w:r w:rsidRPr="00237EB4">
        <w:rPr>
          <w:rFonts w:asciiTheme="minorHAnsi" w:eastAsiaTheme="majorEastAsia" w:hAnsiTheme="minorHAnsi" w:cstheme="majorHAnsi"/>
          <w:b/>
          <w:sz w:val="24"/>
          <w:szCs w:val="24"/>
        </w:rPr>
        <w:tab/>
        <w:t>Light reactions</w:t>
      </w:r>
    </w:p>
    <w:p w14:paraId="64817368" w14:textId="77777777" w:rsidR="00083A71" w:rsidRPr="00DB430D" w:rsidRDefault="00083A71" w:rsidP="00083A71">
      <w:pPr>
        <w:rPr>
          <w:shd w:val="clear" w:color="auto" w:fill="FFFFFF"/>
        </w:rPr>
      </w:pPr>
      <w:r w:rsidRPr="00DB430D">
        <w:rPr>
          <w:shd w:val="clear" w:color="auto" w:fill="FFFFFF"/>
        </w:rPr>
        <w:t>Photons are absorbed primarily by chlorophyll, as well as other</w:t>
      </w:r>
      <w:r w:rsidRPr="00DB430D">
        <w:rPr>
          <w:i/>
          <w:iCs/>
          <w:shd w:val="clear" w:color="auto" w:fill="FFFFFF"/>
        </w:rPr>
        <w:t xml:space="preserve"> </w:t>
      </w:r>
      <w:r w:rsidRPr="00DB430D">
        <w:rPr>
          <w:shd w:val="clear" w:color="auto" w:fill="FFFFFF"/>
        </w:rPr>
        <w:t xml:space="preserve">pigment molecules, found in the light-harvesting complexes (LHC) that are associated with one of two photosystems. This results in the excitation of an electron on the pigment molecule and the transfer of this captured energy towards the core of the associated </w:t>
      </w:r>
      <w:r w:rsidRPr="00BF46A4">
        <w:rPr>
          <w:shd w:val="clear" w:color="auto" w:fill="FFFFFF"/>
        </w:rPr>
        <w:t>photosystem. The</w:t>
      </w:r>
      <w:r w:rsidRPr="00DB430D">
        <w:rPr>
          <w:shd w:val="clear" w:color="auto" w:fill="FFFFFF"/>
        </w:rPr>
        <w:t xml:space="preserve"> </w:t>
      </w:r>
      <w:r>
        <w:rPr>
          <w:shd w:val="clear" w:color="auto" w:fill="FFFFFF"/>
        </w:rPr>
        <w:t>subsequent light reactions are presented graphically in Figure 1.2. Starting with the</w:t>
      </w:r>
      <w:r w:rsidRPr="00DB430D">
        <w:rPr>
          <w:shd w:val="clear" w:color="auto" w:fill="FFFFFF"/>
        </w:rPr>
        <w:t xml:space="preserve"> reactions occurring in phot</w:t>
      </w:r>
      <w:r w:rsidRPr="00BF46A4">
        <w:rPr>
          <w:shd w:val="clear" w:color="auto" w:fill="FFFFFF"/>
        </w:rPr>
        <w:t>osystem II (PS</w:t>
      </w:r>
      <w:r w:rsidRPr="0083603D">
        <w:rPr>
          <w:shd w:val="clear" w:color="auto" w:fill="FFFFFF"/>
        </w:rPr>
        <w:t>II):</w:t>
      </w:r>
      <w:r w:rsidRPr="00DB430D">
        <w:rPr>
          <w:shd w:val="clear" w:color="auto" w:fill="FFFFFF"/>
        </w:rPr>
        <w:t xml:space="preserve"> incoming excitation energy promotes P680, a specialised chlorophyll pair</w:t>
      </w:r>
      <w:r>
        <w:rPr>
          <w:shd w:val="clear" w:color="auto" w:fill="FFFFFF"/>
        </w:rPr>
        <w:t xml:space="preserve"> residing in PSII’s reaction centre</w:t>
      </w:r>
      <w:r w:rsidRPr="00DB430D">
        <w:rPr>
          <w:shd w:val="clear" w:color="auto" w:fill="FFFFFF"/>
        </w:rPr>
        <w:t>, to a higher energy state, which causes the rapid reduction of a nearby pheophytin molecule. The charge separation is quickly stabilised by transferring the excited electron to a tightly bound plastoquinone (PQ) molecule called Q</w:t>
      </w:r>
      <w:r w:rsidRPr="00DB430D">
        <w:rPr>
          <w:shd w:val="clear" w:color="auto" w:fill="FFFFFF"/>
          <w:vertAlign w:val="subscript"/>
        </w:rPr>
        <w:t>A</w:t>
      </w:r>
      <w:r w:rsidRPr="00DB430D">
        <w:rPr>
          <w:shd w:val="clear" w:color="auto" w:fill="FFFFFF"/>
        </w:rPr>
        <w:t>, where it enters the electron transport chain (ETC). The newly oxidised P680 (P680+) is a strong oxidising agent, and splits water to recover its lost electron, releasing protons (H+) and molecular oxygen into the lumen in the process. Q</w:t>
      </w:r>
      <w:r w:rsidRPr="00DB430D">
        <w:rPr>
          <w:shd w:val="clear" w:color="auto" w:fill="FFFFFF"/>
          <w:vertAlign w:val="subscript"/>
        </w:rPr>
        <w:t>A</w:t>
      </w:r>
      <w:r w:rsidRPr="00307551">
        <w:rPr>
          <w:shd w:val="clear" w:color="auto" w:fill="FFFFFF"/>
        </w:rPr>
        <w:t xml:space="preserve"> </w:t>
      </w:r>
      <w:r w:rsidRPr="00E120AB">
        <w:rPr>
          <w:shd w:val="clear" w:color="auto" w:fill="FFFFFF"/>
        </w:rPr>
        <w:t>doubly reduce</w:t>
      </w:r>
      <w:r w:rsidRPr="00DB430D">
        <w:rPr>
          <w:shd w:val="clear" w:color="auto" w:fill="FFFFFF"/>
        </w:rPr>
        <w:t xml:space="preserve"> a weakly bound PQ molecule called Q</w:t>
      </w:r>
      <w:r w:rsidRPr="00DB430D">
        <w:rPr>
          <w:shd w:val="clear" w:color="auto" w:fill="FFFFFF"/>
          <w:vertAlign w:val="subscript"/>
        </w:rPr>
        <w:t>B</w:t>
      </w:r>
      <w:r w:rsidRPr="00DB430D">
        <w:rPr>
          <w:shd w:val="clear" w:color="auto" w:fill="FFFFFF"/>
        </w:rPr>
        <w:t xml:space="preserve">, forming </w:t>
      </w:r>
      <w:proofErr w:type="spellStart"/>
      <w:r w:rsidRPr="00DB430D">
        <w:rPr>
          <w:shd w:val="clear" w:color="auto" w:fill="FFFFFF"/>
        </w:rPr>
        <w:t>plastoquinol</w:t>
      </w:r>
      <w:proofErr w:type="spellEnd"/>
      <w:r w:rsidRPr="00DB430D">
        <w:rPr>
          <w:shd w:val="clear" w:color="auto" w:fill="FFFFFF"/>
        </w:rPr>
        <w:t xml:space="preserve"> (PQH</w:t>
      </w:r>
      <w:r w:rsidRPr="00DB430D">
        <w:rPr>
          <w:shd w:val="clear" w:color="auto" w:fill="FFFFFF"/>
          <w:vertAlign w:val="subscript"/>
        </w:rPr>
        <w:t>2</w:t>
      </w:r>
      <w:r w:rsidRPr="00DB430D">
        <w:rPr>
          <w:shd w:val="clear" w:color="auto" w:fill="FFFFFF"/>
        </w:rPr>
        <w:t>), which acquires the protons from the stroma. PQH</w:t>
      </w:r>
      <w:r w:rsidRPr="00DB430D">
        <w:rPr>
          <w:shd w:val="clear" w:color="auto" w:fill="FFFFFF"/>
          <w:vertAlign w:val="subscript"/>
        </w:rPr>
        <w:t>2</w:t>
      </w:r>
      <w:r w:rsidRPr="00DB430D">
        <w:rPr>
          <w:shd w:val="clear" w:color="auto" w:fill="FFFFFF"/>
        </w:rPr>
        <w:t xml:space="preserve"> then leaves PSII and diffuses through the thylakoid membrane to the cytochrome b</w:t>
      </w:r>
      <w:r w:rsidRPr="00DB430D">
        <w:rPr>
          <w:shd w:val="clear" w:color="auto" w:fill="FFFFFF"/>
          <w:vertAlign w:val="subscript"/>
        </w:rPr>
        <w:t>6</w:t>
      </w:r>
      <w:r w:rsidRPr="00DB430D">
        <w:rPr>
          <w:shd w:val="clear" w:color="auto" w:fill="FFFFFF"/>
        </w:rPr>
        <w:t xml:space="preserve">f complex, where both protons are deposited into the lumen, and one electron </w:t>
      </w:r>
      <w:r w:rsidRPr="00DB430D">
        <w:rPr>
          <w:shd w:val="clear" w:color="auto" w:fill="FFFFFF"/>
        </w:rPr>
        <w:lastRenderedPageBreak/>
        <w:t>is passed to plastocyanin (PC), a mobile electron carrier. The second electron from PQH</w:t>
      </w:r>
      <w:r w:rsidRPr="00DB430D">
        <w:rPr>
          <w:shd w:val="clear" w:color="auto" w:fill="FFFFFF"/>
          <w:vertAlign w:val="subscript"/>
        </w:rPr>
        <w:t>2</w:t>
      </w:r>
      <w:r w:rsidRPr="00DB430D">
        <w:rPr>
          <w:shd w:val="clear" w:color="auto" w:fill="FFFFFF"/>
        </w:rPr>
        <w:t xml:space="preserve"> is used to protonate PQ molecules from the PQ pool in a process known as the Q-cycle, which </w:t>
      </w:r>
      <w:r>
        <w:rPr>
          <w:shd w:val="clear" w:color="auto" w:fill="FFFFFF"/>
        </w:rPr>
        <w:t>translocates</w:t>
      </w:r>
      <w:r w:rsidRPr="00DB430D">
        <w:rPr>
          <w:shd w:val="clear" w:color="auto" w:fill="FFFFFF"/>
        </w:rPr>
        <w:t xml:space="preserve"> additional stromal protons. Together, this leads to a net build-up of protons in the lumen, which subsequently diffuse back along the proton gradient to the stroma, passing through the transmembrane ATP synthase. This drives the phosphorylation of adenosine diphosphate (ADP) and generates adenosine triphosphate (ATP): an important source of chemical energy.</w:t>
      </w:r>
    </w:p>
    <w:p w14:paraId="55353BB7" w14:textId="77777777" w:rsidR="00083A71" w:rsidRDefault="00083A71" w:rsidP="00083A71">
      <w:pPr>
        <w:ind w:firstLine="720"/>
        <w:rPr>
          <w:rFonts w:asciiTheme="minorHAnsi" w:hAnsiTheme="minorHAnsi"/>
          <w:shd w:val="clear" w:color="auto" w:fill="FFFFFF"/>
        </w:rPr>
      </w:pPr>
      <w:r w:rsidRPr="00DB430D">
        <w:rPr>
          <w:shd w:val="clear" w:color="auto" w:fill="FFFFFF"/>
        </w:rPr>
        <w:t>Meanwhile, light energy excites the special chlorophyll pair, P700, within PSI’s reaction centre, resulting in a charge separation and the transfer of an electron across the thylakoid membrane to ferredoxin (</w:t>
      </w:r>
      <w:proofErr w:type="spellStart"/>
      <w:r w:rsidRPr="00DB430D">
        <w:rPr>
          <w:shd w:val="clear" w:color="auto" w:fill="FFFFFF"/>
        </w:rPr>
        <w:t>Fd</w:t>
      </w:r>
      <w:proofErr w:type="spellEnd"/>
      <w:r w:rsidRPr="00DB430D">
        <w:rPr>
          <w:shd w:val="clear" w:color="auto" w:fill="FFFFFF"/>
        </w:rPr>
        <w:t xml:space="preserve">) via a series of other intermediate electron carriers. The soluble </w:t>
      </w:r>
      <w:proofErr w:type="spellStart"/>
      <w:r w:rsidRPr="00DB430D">
        <w:rPr>
          <w:shd w:val="clear" w:color="auto" w:fill="FFFFFF"/>
        </w:rPr>
        <w:t>Fd</w:t>
      </w:r>
      <w:proofErr w:type="spellEnd"/>
      <w:r w:rsidRPr="00DB430D">
        <w:rPr>
          <w:shd w:val="clear" w:color="auto" w:fill="FFFFFF"/>
        </w:rPr>
        <w:t xml:space="preserve"> protein carries the electron to the stromal enzyme ferredoxin-NADP reductase (FNR), which catalyses the final redox reaction, where nicotinamide adenine dinucleotide phosphate (NADP+) is reduced to NADPH: an important source of reducing power. </w:t>
      </w:r>
      <w:r w:rsidRPr="00DB430D">
        <w:rPr>
          <w:rFonts w:asciiTheme="minorHAnsi" w:hAnsiTheme="minorHAnsi"/>
          <w:shd w:val="clear" w:color="auto" w:fill="FFFFFF"/>
        </w:rPr>
        <w:t>To complete the “Z scheme” of light-driven linear electron transfer (LET), reduced PC diffuses through the lumen and binds with PSI, donating its electr</w:t>
      </w:r>
      <w:r w:rsidRPr="00BF46A4">
        <w:rPr>
          <w:rFonts w:asciiTheme="minorHAnsi" w:hAnsiTheme="minorHAnsi"/>
          <w:shd w:val="clear" w:color="auto" w:fill="FFFFFF"/>
        </w:rPr>
        <w:t>on to the newly oxidised P700+ (Figure 1.2).</w:t>
      </w:r>
    </w:p>
    <w:p w14:paraId="7640BAA3" w14:textId="77777777" w:rsidR="00E02B7E" w:rsidRPr="00DB430D" w:rsidRDefault="00E02B7E" w:rsidP="00E02B7E">
      <w:pPr>
        <w:ind w:firstLine="720"/>
        <w:rPr>
          <w:rFonts w:asciiTheme="minorHAnsi" w:hAnsiTheme="minorHAnsi"/>
          <w:shd w:val="clear" w:color="auto" w:fill="FFFFFF"/>
        </w:rPr>
      </w:pPr>
      <w:r w:rsidRPr="00DB430D">
        <w:rPr>
          <w:rFonts w:asciiTheme="minorHAnsi" w:hAnsiTheme="minorHAnsi"/>
          <w:shd w:val="clear" w:color="auto" w:fill="FFFFFF"/>
        </w:rPr>
        <w:t xml:space="preserve">The products of the light reactions are consumed by the dark reactions in a ratio of 1.5 ATP to 1 NADPH. However, LET alone is thought to only supply a ratio of 1.28:1. To make up this shortfall in ATP, stromal electrons can be returned from </w:t>
      </w:r>
      <w:proofErr w:type="spellStart"/>
      <w:r w:rsidRPr="00DB430D">
        <w:rPr>
          <w:rFonts w:asciiTheme="minorHAnsi" w:hAnsiTheme="minorHAnsi"/>
          <w:shd w:val="clear" w:color="auto" w:fill="FFFFFF"/>
        </w:rPr>
        <w:t>Fd</w:t>
      </w:r>
      <w:proofErr w:type="spellEnd"/>
      <w:r w:rsidRPr="00DB430D">
        <w:rPr>
          <w:rFonts w:asciiTheme="minorHAnsi" w:hAnsiTheme="minorHAnsi"/>
          <w:shd w:val="clear" w:color="auto" w:fill="FFFFFF"/>
        </w:rPr>
        <w:t xml:space="preserve"> back to the cytochrome b</w:t>
      </w:r>
      <w:r w:rsidRPr="00DB430D">
        <w:rPr>
          <w:rFonts w:asciiTheme="minorHAnsi" w:hAnsiTheme="minorHAnsi"/>
          <w:shd w:val="clear" w:color="auto" w:fill="FFFFFF"/>
          <w:vertAlign w:val="subscript"/>
        </w:rPr>
        <w:t>6</w:t>
      </w:r>
      <w:r w:rsidRPr="00DB430D">
        <w:rPr>
          <w:rFonts w:asciiTheme="minorHAnsi" w:hAnsiTheme="minorHAnsi"/>
          <w:shd w:val="clear" w:color="auto" w:fill="FFFFFF"/>
        </w:rPr>
        <w:t>f complex, where they are utilised by the Q-cycle. This pathway is known as cyclic electron transfer (CET) and promotes the production of ATP</w:t>
      </w:r>
      <w:r>
        <w:rPr>
          <w:rFonts w:asciiTheme="minorHAnsi" w:hAnsiTheme="minorHAnsi"/>
          <w:shd w:val="clear" w:color="auto" w:fill="FFFFFF"/>
        </w:rPr>
        <w:t>,</w:t>
      </w:r>
      <w:r w:rsidRPr="00DB430D">
        <w:rPr>
          <w:rFonts w:asciiTheme="minorHAnsi" w:hAnsiTheme="minorHAnsi"/>
          <w:shd w:val="clear" w:color="auto" w:fill="FFFFFF"/>
        </w:rPr>
        <w:t xml:space="preserve"> by increasing the proton gradient, but not NADPH. Plants can therefore adjust the rates of LET and CET to meet their metabolic needs.</w:t>
      </w:r>
    </w:p>
    <w:p w14:paraId="2C44F348" w14:textId="77777777" w:rsidR="00E02B7E" w:rsidRDefault="00E02B7E" w:rsidP="00083A71">
      <w:pPr>
        <w:ind w:firstLine="720"/>
        <w:rPr>
          <w:rFonts w:asciiTheme="minorHAnsi" w:hAnsiTheme="minorHAnsi"/>
          <w:shd w:val="clear" w:color="auto" w:fill="FFFFFF"/>
        </w:rPr>
      </w:pPr>
    </w:p>
    <w:p w14:paraId="6C35D291" w14:textId="77777777" w:rsidR="00E02B7E" w:rsidRDefault="00E02B7E" w:rsidP="00FB315F">
      <w:pPr>
        <w:rPr>
          <w:rFonts w:asciiTheme="minorHAnsi" w:hAnsiTheme="minorHAnsi"/>
          <w:shd w:val="clear" w:color="auto" w:fill="FFFFFF"/>
        </w:rPr>
      </w:pPr>
    </w:p>
    <w:p w14:paraId="67DBF477" w14:textId="77777777" w:rsidR="00E02B7E" w:rsidRDefault="00E02B7E" w:rsidP="00083A71">
      <w:pPr>
        <w:ind w:firstLine="720"/>
        <w:rPr>
          <w:rFonts w:asciiTheme="minorHAnsi" w:hAnsiTheme="minorHAnsi"/>
          <w:shd w:val="clear" w:color="auto" w:fill="FFFFFF"/>
        </w:rPr>
      </w:pPr>
    </w:p>
    <w:p w14:paraId="7C3E79BB" w14:textId="77777777" w:rsidR="005C5C41" w:rsidRDefault="005C5C41" w:rsidP="00CD6690">
      <w:pPr>
        <w:spacing w:line="276" w:lineRule="auto"/>
        <w:ind w:firstLine="720"/>
        <w:rPr>
          <w:b/>
          <w:bCs/>
          <w:sz w:val="21"/>
          <w:szCs w:val="21"/>
          <w:shd w:val="clear" w:color="auto" w:fill="FFFFFF"/>
        </w:rPr>
      </w:pPr>
    </w:p>
    <w:p w14:paraId="03D0E87C" w14:textId="77777777" w:rsidR="005C5C41" w:rsidRDefault="005C5C41" w:rsidP="00CD6690">
      <w:pPr>
        <w:spacing w:line="276" w:lineRule="auto"/>
        <w:ind w:firstLine="720"/>
        <w:rPr>
          <w:b/>
          <w:bCs/>
          <w:sz w:val="21"/>
          <w:szCs w:val="21"/>
          <w:shd w:val="clear" w:color="auto" w:fill="FFFFFF"/>
        </w:rPr>
      </w:pPr>
    </w:p>
    <w:p w14:paraId="00737FBE" w14:textId="77777777" w:rsidR="005C5C41" w:rsidRDefault="00E02B7E" w:rsidP="00CD6690">
      <w:pPr>
        <w:spacing w:line="276" w:lineRule="auto"/>
        <w:ind w:firstLine="720"/>
        <w:rPr>
          <w:b/>
          <w:bCs/>
          <w:sz w:val="21"/>
          <w:szCs w:val="21"/>
          <w:shd w:val="clear" w:color="auto" w:fill="FFFFFF"/>
        </w:rPr>
      </w:pPr>
      <w:r w:rsidRPr="00DB430D">
        <w:rPr>
          <w:noProof/>
          <w:shd w:val="clear" w:color="auto" w:fill="FFFFFF"/>
          <w:lang w:val="en-US" w:eastAsia="en-US"/>
        </w:rPr>
        <w:lastRenderedPageBreak/>
        <w:drawing>
          <wp:anchor distT="0" distB="0" distL="114300" distR="114300" simplePos="0" relativeHeight="251620352" behindDoc="0" locked="0" layoutInCell="1" allowOverlap="1" wp14:anchorId="1BF08493" wp14:editId="751AB4DF">
            <wp:simplePos x="0" y="0"/>
            <wp:positionH relativeFrom="margin">
              <wp:posOffset>-130810</wp:posOffset>
            </wp:positionH>
            <wp:positionV relativeFrom="paragraph">
              <wp:posOffset>-114300</wp:posOffset>
            </wp:positionV>
            <wp:extent cx="5731510" cy="3376295"/>
            <wp:effectExtent l="0" t="0" r="8890" b="1905"/>
            <wp:wrapSquare wrapText="bothSides"/>
            <wp:docPr id="193" name="Picture 193" descr="A diagram of a cel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ell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376295"/>
                    </a:xfrm>
                    <a:prstGeom prst="rect">
                      <a:avLst/>
                    </a:prstGeom>
                  </pic:spPr>
                </pic:pic>
              </a:graphicData>
            </a:graphic>
          </wp:anchor>
        </w:drawing>
      </w:r>
      <w:r>
        <w:rPr>
          <w:rFonts w:asciiTheme="minorHAnsi" w:hAnsiTheme="minorHAnsi"/>
          <w:shd w:val="clear" w:color="auto" w:fill="FFFFFF"/>
        </w:rPr>
        <w:br/>
      </w:r>
    </w:p>
    <w:p w14:paraId="69F85351" w14:textId="77777777" w:rsidR="00083A71" w:rsidRPr="00E02B7E" w:rsidRDefault="00083A71" w:rsidP="00D2465F">
      <w:pPr>
        <w:spacing w:line="276" w:lineRule="auto"/>
        <w:rPr>
          <w:rFonts w:asciiTheme="minorHAnsi" w:hAnsiTheme="minorHAnsi"/>
          <w:shd w:val="clear" w:color="auto" w:fill="FFFFFF"/>
        </w:rPr>
      </w:pPr>
      <w:r w:rsidRPr="00DB430D">
        <w:rPr>
          <w:b/>
          <w:bCs/>
          <w:sz w:val="21"/>
          <w:szCs w:val="21"/>
          <w:shd w:val="clear" w:color="auto" w:fill="FFFFFF"/>
        </w:rPr>
        <w:t>Figure 1.2. The photosynthetic electron transport chain.</w:t>
      </w:r>
      <w:r w:rsidRPr="00DB430D">
        <w:rPr>
          <w:sz w:val="21"/>
          <w:szCs w:val="21"/>
          <w:shd w:val="clear" w:color="auto" w:fill="FFFFFF"/>
        </w:rPr>
        <w:t xml:space="preserve"> </w:t>
      </w:r>
      <w:r w:rsidR="00E02B7E">
        <w:rPr>
          <w:sz w:val="21"/>
          <w:szCs w:val="21"/>
          <w:shd w:val="clear" w:color="auto" w:fill="FFFFFF"/>
        </w:rPr>
        <w:t>Diagram illustrating t</w:t>
      </w:r>
      <w:r w:rsidR="00F25EC0">
        <w:rPr>
          <w:sz w:val="21"/>
          <w:szCs w:val="21"/>
          <w:shd w:val="clear" w:color="auto" w:fill="FFFFFF"/>
        </w:rPr>
        <w:t>he l</w:t>
      </w:r>
      <w:r w:rsidR="00DD296C">
        <w:rPr>
          <w:sz w:val="21"/>
          <w:szCs w:val="21"/>
          <w:shd w:val="clear" w:color="auto" w:fill="FFFFFF"/>
        </w:rPr>
        <w:t>ight-driven transfer of electrons (solid lines) and protons (</w:t>
      </w:r>
      <w:r w:rsidR="00E02B7E">
        <w:rPr>
          <w:sz w:val="21"/>
          <w:szCs w:val="21"/>
          <w:shd w:val="clear" w:color="auto" w:fill="FFFFFF"/>
        </w:rPr>
        <w:t xml:space="preserve">H+; </w:t>
      </w:r>
      <w:r w:rsidR="00DD296C">
        <w:rPr>
          <w:sz w:val="21"/>
          <w:szCs w:val="21"/>
          <w:shd w:val="clear" w:color="auto" w:fill="FFFFFF"/>
        </w:rPr>
        <w:t>dashed lines) across the thylakoid membrane</w:t>
      </w:r>
      <w:r w:rsidR="00E02B7E">
        <w:rPr>
          <w:sz w:val="21"/>
          <w:szCs w:val="21"/>
          <w:shd w:val="clear" w:color="auto" w:fill="FFFFFF"/>
        </w:rPr>
        <w:t>, which</w:t>
      </w:r>
      <w:r w:rsidR="00DD296C">
        <w:rPr>
          <w:sz w:val="21"/>
          <w:szCs w:val="21"/>
          <w:shd w:val="clear" w:color="auto" w:fill="FFFFFF"/>
        </w:rPr>
        <w:t xml:space="preserve"> culminates in the production of reducing power </w:t>
      </w:r>
      <w:r w:rsidR="00CD6690">
        <w:rPr>
          <w:sz w:val="21"/>
          <w:szCs w:val="21"/>
          <w:shd w:val="clear" w:color="auto" w:fill="FFFFFF"/>
        </w:rPr>
        <w:t xml:space="preserve">and chemical energy needed for photosynthesis. </w:t>
      </w:r>
      <w:r w:rsidR="00DD296C">
        <w:rPr>
          <w:sz w:val="21"/>
          <w:szCs w:val="21"/>
          <w:shd w:val="clear" w:color="auto" w:fill="FFFFFF"/>
        </w:rPr>
        <w:t xml:space="preserve">The absorption of </w:t>
      </w:r>
      <w:r w:rsidR="00F25EC0">
        <w:rPr>
          <w:sz w:val="21"/>
          <w:szCs w:val="21"/>
          <w:shd w:val="clear" w:color="auto" w:fill="FFFFFF"/>
        </w:rPr>
        <w:t>photons</w:t>
      </w:r>
      <w:r w:rsidR="005C5C41">
        <w:rPr>
          <w:sz w:val="21"/>
          <w:szCs w:val="21"/>
          <w:shd w:val="clear" w:color="auto" w:fill="FFFFFF"/>
        </w:rPr>
        <w:t xml:space="preserve"> by chlorophyll</w:t>
      </w:r>
      <w:r w:rsidR="00DD296C">
        <w:rPr>
          <w:sz w:val="21"/>
          <w:szCs w:val="21"/>
          <w:shd w:val="clear" w:color="auto" w:fill="FFFFFF"/>
        </w:rPr>
        <w:t xml:space="preserve"> within photosystem II (</w:t>
      </w:r>
      <w:r w:rsidR="006908F7">
        <w:rPr>
          <w:sz w:val="21"/>
          <w:szCs w:val="21"/>
          <w:shd w:val="clear" w:color="auto" w:fill="FFFFFF"/>
        </w:rPr>
        <w:t xml:space="preserve">depicted by </w:t>
      </w:r>
      <w:r w:rsidR="00307551">
        <w:rPr>
          <w:sz w:val="21"/>
          <w:szCs w:val="21"/>
          <w:shd w:val="clear" w:color="auto" w:fill="FFFFFF"/>
        </w:rPr>
        <w:t xml:space="preserve">green structure) causes the excitation of an electron and </w:t>
      </w:r>
      <w:r w:rsidR="00F25EC0">
        <w:rPr>
          <w:sz w:val="21"/>
          <w:szCs w:val="21"/>
          <w:shd w:val="clear" w:color="auto" w:fill="FFFFFF"/>
        </w:rPr>
        <w:t xml:space="preserve">the splitting of a </w:t>
      </w:r>
      <w:r w:rsidR="00307551">
        <w:rPr>
          <w:sz w:val="21"/>
          <w:szCs w:val="21"/>
          <w:shd w:val="clear" w:color="auto" w:fill="FFFFFF"/>
        </w:rPr>
        <w:t>water molecule</w:t>
      </w:r>
      <w:r w:rsidR="00F25EC0">
        <w:rPr>
          <w:sz w:val="21"/>
          <w:szCs w:val="21"/>
          <w:shd w:val="clear" w:color="auto" w:fill="FFFFFF"/>
        </w:rPr>
        <w:t xml:space="preserve">, </w:t>
      </w:r>
      <w:r w:rsidR="006908F7">
        <w:rPr>
          <w:sz w:val="21"/>
          <w:szCs w:val="21"/>
          <w:shd w:val="clear" w:color="auto" w:fill="FFFFFF"/>
        </w:rPr>
        <w:t>which releases a proton</w:t>
      </w:r>
      <w:r w:rsidR="00F25EC0">
        <w:rPr>
          <w:sz w:val="21"/>
          <w:szCs w:val="21"/>
          <w:shd w:val="clear" w:color="auto" w:fill="FFFFFF"/>
        </w:rPr>
        <w:t xml:space="preserve"> and molecular oxygen into the lumen</w:t>
      </w:r>
      <w:r w:rsidR="006908F7">
        <w:rPr>
          <w:sz w:val="21"/>
          <w:szCs w:val="21"/>
          <w:shd w:val="clear" w:color="auto" w:fill="FFFFFF"/>
        </w:rPr>
        <w:t>. The</w:t>
      </w:r>
      <w:r w:rsidR="00307551">
        <w:rPr>
          <w:sz w:val="21"/>
          <w:szCs w:val="21"/>
          <w:shd w:val="clear" w:color="auto" w:fill="FFFFFF"/>
        </w:rPr>
        <w:t xml:space="preserve"> excited electron is</w:t>
      </w:r>
      <w:r w:rsidR="006908F7">
        <w:rPr>
          <w:sz w:val="21"/>
          <w:szCs w:val="21"/>
          <w:shd w:val="clear" w:color="auto" w:fill="FFFFFF"/>
        </w:rPr>
        <w:t xml:space="preserve"> quickly</w:t>
      </w:r>
      <w:r w:rsidR="00307551">
        <w:rPr>
          <w:sz w:val="21"/>
          <w:szCs w:val="21"/>
          <w:shd w:val="clear" w:color="auto" w:fill="FFFFFF"/>
        </w:rPr>
        <w:t xml:space="preserve"> transferred to a </w:t>
      </w:r>
      <w:r w:rsidR="006908F7">
        <w:rPr>
          <w:sz w:val="21"/>
          <w:szCs w:val="21"/>
          <w:shd w:val="clear" w:color="auto" w:fill="FFFFFF"/>
        </w:rPr>
        <w:t xml:space="preserve">bound </w:t>
      </w:r>
      <w:r w:rsidR="00307551">
        <w:rPr>
          <w:sz w:val="21"/>
          <w:szCs w:val="21"/>
          <w:shd w:val="clear" w:color="auto" w:fill="FFFFFF"/>
        </w:rPr>
        <w:t>plastoquinone (PQ)</w:t>
      </w:r>
      <w:r w:rsidR="00CA1F8A">
        <w:rPr>
          <w:sz w:val="21"/>
          <w:szCs w:val="21"/>
          <w:shd w:val="clear" w:color="auto" w:fill="FFFFFF"/>
        </w:rPr>
        <w:t xml:space="preserve"> molecule, which is</w:t>
      </w:r>
      <w:r w:rsidR="00440A38">
        <w:rPr>
          <w:sz w:val="21"/>
          <w:szCs w:val="21"/>
          <w:shd w:val="clear" w:color="auto" w:fill="FFFFFF"/>
        </w:rPr>
        <w:t xml:space="preserve"> used to reduce</w:t>
      </w:r>
      <w:r w:rsidR="006908F7">
        <w:rPr>
          <w:sz w:val="21"/>
          <w:szCs w:val="21"/>
          <w:shd w:val="clear" w:color="auto" w:fill="FFFFFF"/>
        </w:rPr>
        <w:t xml:space="preserve"> a </w:t>
      </w:r>
      <w:r w:rsidR="00CA1F8A">
        <w:rPr>
          <w:sz w:val="21"/>
          <w:szCs w:val="21"/>
          <w:shd w:val="clear" w:color="auto" w:fill="FFFFFF"/>
        </w:rPr>
        <w:t xml:space="preserve">molecule from the </w:t>
      </w:r>
      <w:r w:rsidR="006908F7">
        <w:rPr>
          <w:sz w:val="21"/>
          <w:szCs w:val="21"/>
          <w:shd w:val="clear" w:color="auto" w:fill="FFFFFF"/>
        </w:rPr>
        <w:t xml:space="preserve">PQ </w:t>
      </w:r>
      <w:r w:rsidR="00CA1F8A">
        <w:rPr>
          <w:sz w:val="21"/>
          <w:szCs w:val="21"/>
          <w:shd w:val="clear" w:color="auto" w:fill="FFFFFF"/>
        </w:rPr>
        <w:t xml:space="preserve">pool </w:t>
      </w:r>
      <w:r w:rsidR="00440A38">
        <w:rPr>
          <w:sz w:val="21"/>
          <w:szCs w:val="21"/>
          <w:shd w:val="clear" w:color="auto" w:fill="FFFFFF"/>
        </w:rPr>
        <w:t>into</w:t>
      </w:r>
      <w:r w:rsidR="006908F7">
        <w:rPr>
          <w:sz w:val="21"/>
          <w:szCs w:val="21"/>
          <w:shd w:val="clear" w:color="auto" w:fill="FFFFFF"/>
        </w:rPr>
        <w:t xml:space="preserve"> </w:t>
      </w:r>
      <w:proofErr w:type="spellStart"/>
      <w:r w:rsidR="006908F7">
        <w:rPr>
          <w:sz w:val="21"/>
          <w:szCs w:val="21"/>
          <w:shd w:val="clear" w:color="auto" w:fill="FFFFFF"/>
        </w:rPr>
        <w:t>plastoquinol</w:t>
      </w:r>
      <w:proofErr w:type="spellEnd"/>
      <w:r w:rsidR="006908F7">
        <w:rPr>
          <w:sz w:val="21"/>
          <w:szCs w:val="21"/>
          <w:shd w:val="clear" w:color="auto" w:fill="FFFFFF"/>
        </w:rPr>
        <w:t xml:space="preserve"> (PQH</w:t>
      </w:r>
      <w:r w:rsidR="006908F7">
        <w:rPr>
          <w:sz w:val="21"/>
          <w:szCs w:val="21"/>
          <w:shd w:val="clear" w:color="auto" w:fill="FFFFFF"/>
          <w:vertAlign w:val="subscript"/>
        </w:rPr>
        <w:t>2</w:t>
      </w:r>
      <w:r w:rsidR="006908F7">
        <w:rPr>
          <w:sz w:val="21"/>
          <w:szCs w:val="21"/>
          <w:shd w:val="clear" w:color="auto" w:fill="FFFFFF"/>
        </w:rPr>
        <w:t>) using protons from the stroma. PQH</w:t>
      </w:r>
      <w:r w:rsidR="006908F7">
        <w:rPr>
          <w:sz w:val="21"/>
          <w:szCs w:val="21"/>
          <w:shd w:val="clear" w:color="auto" w:fill="FFFFFF"/>
          <w:vertAlign w:val="subscript"/>
        </w:rPr>
        <w:t>2</w:t>
      </w:r>
      <w:r w:rsidR="006908F7">
        <w:rPr>
          <w:sz w:val="21"/>
          <w:szCs w:val="21"/>
          <w:shd w:val="clear" w:color="auto" w:fill="FFFFFF"/>
        </w:rPr>
        <w:t xml:space="preserve"> trans</w:t>
      </w:r>
      <w:r w:rsidR="00E02B7E">
        <w:rPr>
          <w:sz w:val="21"/>
          <w:szCs w:val="21"/>
          <w:shd w:val="clear" w:color="auto" w:fill="FFFFFF"/>
        </w:rPr>
        <w:t>ports</w:t>
      </w:r>
      <w:r w:rsidR="00307551">
        <w:rPr>
          <w:sz w:val="21"/>
          <w:szCs w:val="21"/>
          <w:shd w:val="clear" w:color="auto" w:fill="FFFFFF"/>
        </w:rPr>
        <w:t xml:space="preserve"> </w:t>
      </w:r>
      <w:r w:rsidR="00440A38">
        <w:rPr>
          <w:sz w:val="21"/>
          <w:szCs w:val="21"/>
          <w:shd w:val="clear" w:color="auto" w:fill="FFFFFF"/>
        </w:rPr>
        <w:t>two</w:t>
      </w:r>
      <w:r w:rsidR="006908F7">
        <w:rPr>
          <w:sz w:val="21"/>
          <w:szCs w:val="21"/>
          <w:shd w:val="clear" w:color="auto" w:fill="FFFFFF"/>
        </w:rPr>
        <w:t xml:space="preserve"> electron</w:t>
      </w:r>
      <w:r w:rsidR="00440A38">
        <w:rPr>
          <w:sz w:val="21"/>
          <w:szCs w:val="21"/>
          <w:shd w:val="clear" w:color="auto" w:fill="FFFFFF"/>
        </w:rPr>
        <w:t>s</w:t>
      </w:r>
      <w:r w:rsidR="006908F7">
        <w:rPr>
          <w:sz w:val="21"/>
          <w:szCs w:val="21"/>
          <w:shd w:val="clear" w:color="auto" w:fill="FFFFFF"/>
        </w:rPr>
        <w:t xml:space="preserve"> to cytochrome b</w:t>
      </w:r>
      <w:r w:rsidR="006908F7">
        <w:rPr>
          <w:sz w:val="21"/>
          <w:szCs w:val="21"/>
          <w:shd w:val="clear" w:color="auto" w:fill="FFFFFF"/>
          <w:vertAlign w:val="subscript"/>
        </w:rPr>
        <w:t>6</w:t>
      </w:r>
      <w:r w:rsidR="006908F7">
        <w:rPr>
          <w:sz w:val="21"/>
          <w:szCs w:val="21"/>
          <w:shd w:val="clear" w:color="auto" w:fill="FFFFFF"/>
        </w:rPr>
        <w:t>f (magenta structure),</w:t>
      </w:r>
      <w:r w:rsidR="00440A38">
        <w:rPr>
          <w:sz w:val="21"/>
          <w:szCs w:val="21"/>
          <w:shd w:val="clear" w:color="auto" w:fill="FFFFFF"/>
        </w:rPr>
        <w:t xml:space="preserve"> </w:t>
      </w:r>
      <w:r w:rsidR="005C5C41">
        <w:rPr>
          <w:sz w:val="21"/>
          <w:szCs w:val="21"/>
          <w:shd w:val="clear" w:color="auto" w:fill="FFFFFF"/>
        </w:rPr>
        <w:t>where it releases</w:t>
      </w:r>
      <w:r w:rsidR="00440A38">
        <w:rPr>
          <w:sz w:val="21"/>
          <w:szCs w:val="21"/>
          <w:shd w:val="clear" w:color="auto" w:fill="FFFFFF"/>
        </w:rPr>
        <w:t xml:space="preserve"> its protons into the</w:t>
      </w:r>
      <w:r w:rsidR="005C5C41">
        <w:rPr>
          <w:sz w:val="21"/>
          <w:szCs w:val="21"/>
          <w:shd w:val="clear" w:color="auto" w:fill="FFFFFF"/>
        </w:rPr>
        <w:t xml:space="preserve"> lumen</w:t>
      </w:r>
      <w:r w:rsidR="00440A38">
        <w:rPr>
          <w:sz w:val="21"/>
          <w:szCs w:val="21"/>
          <w:shd w:val="clear" w:color="auto" w:fill="FFFFFF"/>
        </w:rPr>
        <w:t>.</w:t>
      </w:r>
      <w:r w:rsidR="006908F7">
        <w:rPr>
          <w:sz w:val="21"/>
          <w:szCs w:val="21"/>
          <w:shd w:val="clear" w:color="auto" w:fill="FFFFFF"/>
        </w:rPr>
        <w:t xml:space="preserve"> </w:t>
      </w:r>
      <w:proofErr w:type="spellStart"/>
      <w:r w:rsidR="00440A38">
        <w:rPr>
          <w:sz w:val="21"/>
          <w:szCs w:val="21"/>
          <w:shd w:val="clear" w:color="auto" w:fill="FFFFFF"/>
        </w:rPr>
        <w:t>Cyt</w:t>
      </w:r>
      <w:proofErr w:type="spellEnd"/>
      <w:r w:rsidR="00440A38">
        <w:rPr>
          <w:sz w:val="21"/>
          <w:szCs w:val="21"/>
          <w:shd w:val="clear" w:color="auto" w:fill="FFFFFF"/>
        </w:rPr>
        <w:t xml:space="preserve"> b</w:t>
      </w:r>
      <w:r w:rsidR="00440A38">
        <w:rPr>
          <w:sz w:val="21"/>
          <w:szCs w:val="21"/>
          <w:shd w:val="clear" w:color="auto" w:fill="FFFFFF"/>
          <w:vertAlign w:val="subscript"/>
        </w:rPr>
        <w:t>6</w:t>
      </w:r>
      <w:r w:rsidR="00440A38">
        <w:rPr>
          <w:sz w:val="21"/>
          <w:szCs w:val="21"/>
          <w:shd w:val="clear" w:color="auto" w:fill="FFFFFF"/>
        </w:rPr>
        <w:t>f</w:t>
      </w:r>
      <w:r w:rsidR="006908F7">
        <w:rPr>
          <w:sz w:val="21"/>
          <w:szCs w:val="21"/>
          <w:shd w:val="clear" w:color="auto" w:fill="FFFFFF"/>
        </w:rPr>
        <w:t xml:space="preserve"> </w:t>
      </w:r>
      <w:r w:rsidR="00440A38">
        <w:rPr>
          <w:sz w:val="21"/>
          <w:szCs w:val="21"/>
          <w:shd w:val="clear" w:color="auto" w:fill="FFFFFF"/>
        </w:rPr>
        <w:t>passes one electron to plastocyanin (cyan structure), which carries it</w:t>
      </w:r>
      <w:r w:rsidR="006908F7">
        <w:rPr>
          <w:sz w:val="21"/>
          <w:szCs w:val="21"/>
          <w:shd w:val="clear" w:color="auto" w:fill="FFFFFF"/>
        </w:rPr>
        <w:t xml:space="preserve"> to photosystem I (red structure). Here, </w:t>
      </w:r>
      <w:r w:rsidR="00440A38">
        <w:rPr>
          <w:sz w:val="21"/>
          <w:szCs w:val="21"/>
          <w:shd w:val="clear" w:color="auto" w:fill="FFFFFF"/>
        </w:rPr>
        <w:t>the electron is</w:t>
      </w:r>
      <w:r w:rsidR="006908F7">
        <w:rPr>
          <w:sz w:val="21"/>
          <w:szCs w:val="21"/>
          <w:shd w:val="clear" w:color="auto" w:fill="FFFFFF"/>
        </w:rPr>
        <w:t xml:space="preserve"> further excited by ab</w:t>
      </w:r>
      <w:r w:rsidR="00E02B7E">
        <w:rPr>
          <w:sz w:val="21"/>
          <w:szCs w:val="21"/>
          <w:shd w:val="clear" w:color="auto" w:fill="FFFFFF"/>
        </w:rPr>
        <w:t xml:space="preserve">sorbed radiant energy, and </w:t>
      </w:r>
      <w:r w:rsidR="006908F7">
        <w:rPr>
          <w:sz w:val="21"/>
          <w:szCs w:val="21"/>
          <w:shd w:val="clear" w:color="auto" w:fill="FFFFFF"/>
        </w:rPr>
        <w:t xml:space="preserve">transferred to ferredoxin (yellow structure), before finally reaching ferredoxin-NADP+ reductase (pale pink structure), where </w:t>
      </w:r>
      <w:r w:rsidR="00440A38">
        <w:rPr>
          <w:sz w:val="21"/>
          <w:szCs w:val="21"/>
          <w:shd w:val="clear" w:color="auto" w:fill="FFFFFF"/>
        </w:rPr>
        <w:t xml:space="preserve">it is used to generate </w:t>
      </w:r>
      <w:r w:rsidR="006908F7">
        <w:rPr>
          <w:sz w:val="21"/>
          <w:szCs w:val="21"/>
          <w:shd w:val="clear" w:color="auto" w:fill="FFFFFF"/>
        </w:rPr>
        <w:t>NADPH</w:t>
      </w:r>
      <w:r w:rsidR="00CD6690">
        <w:rPr>
          <w:sz w:val="21"/>
          <w:szCs w:val="21"/>
          <w:shd w:val="clear" w:color="auto" w:fill="FFFFFF"/>
        </w:rPr>
        <w:t xml:space="preserve"> (nicotinamide adenine dinucleotide phosphate)</w:t>
      </w:r>
      <w:r w:rsidR="006908F7">
        <w:rPr>
          <w:sz w:val="21"/>
          <w:szCs w:val="21"/>
          <w:shd w:val="clear" w:color="auto" w:fill="FFFFFF"/>
        </w:rPr>
        <w:t>.</w:t>
      </w:r>
      <w:r w:rsidR="00440A38">
        <w:rPr>
          <w:sz w:val="21"/>
          <w:szCs w:val="21"/>
          <w:shd w:val="clear" w:color="auto" w:fill="FFFFFF"/>
        </w:rPr>
        <w:t xml:space="preserve"> Meanwhile, the second electron from PQH</w:t>
      </w:r>
      <w:r w:rsidR="00440A38">
        <w:rPr>
          <w:sz w:val="21"/>
          <w:szCs w:val="21"/>
          <w:shd w:val="clear" w:color="auto" w:fill="FFFFFF"/>
          <w:vertAlign w:val="subscript"/>
        </w:rPr>
        <w:t>2</w:t>
      </w:r>
      <w:r w:rsidR="00440A38">
        <w:rPr>
          <w:sz w:val="21"/>
          <w:szCs w:val="21"/>
          <w:shd w:val="clear" w:color="auto" w:fill="FFFFFF"/>
        </w:rPr>
        <w:t xml:space="preserve"> is used </w:t>
      </w:r>
      <w:r w:rsidR="00E02B7E">
        <w:rPr>
          <w:sz w:val="21"/>
          <w:szCs w:val="21"/>
          <w:shd w:val="clear" w:color="auto" w:fill="FFFFFF"/>
        </w:rPr>
        <w:t xml:space="preserve">by the Q cycle, which translocates additional protons from the stroma. During the light reactions, the accumulation of </w:t>
      </w:r>
      <w:r w:rsidR="005C5C41">
        <w:rPr>
          <w:sz w:val="21"/>
          <w:szCs w:val="21"/>
          <w:shd w:val="clear" w:color="auto" w:fill="FFFFFF"/>
        </w:rPr>
        <w:t xml:space="preserve">lumenal </w:t>
      </w:r>
      <w:r w:rsidR="00E02B7E">
        <w:rPr>
          <w:sz w:val="21"/>
          <w:szCs w:val="21"/>
          <w:shd w:val="clear" w:color="auto" w:fill="FFFFFF"/>
        </w:rPr>
        <w:t>protons creates a proton gradient across the thylakoid membrane. As a result, protons diffuse back through ATP synthase (orange structure), generating ATP</w:t>
      </w:r>
      <w:r w:rsidR="00CD6690">
        <w:rPr>
          <w:sz w:val="21"/>
          <w:szCs w:val="21"/>
          <w:shd w:val="clear" w:color="auto" w:fill="FFFFFF"/>
        </w:rPr>
        <w:t xml:space="preserve"> (adenosine triphosphate)</w:t>
      </w:r>
      <w:r w:rsidR="00E02B7E">
        <w:rPr>
          <w:sz w:val="21"/>
          <w:szCs w:val="21"/>
          <w:shd w:val="clear" w:color="auto" w:fill="FFFFFF"/>
        </w:rPr>
        <w:t xml:space="preserve">. </w:t>
      </w:r>
      <w:r w:rsidR="00AB582E">
        <w:rPr>
          <w:sz w:val="21"/>
          <w:szCs w:val="21"/>
          <w:shd w:val="clear" w:color="auto" w:fill="FFFFFF"/>
        </w:rPr>
        <w:t xml:space="preserve">Figure reproduced from </w:t>
      </w:r>
      <w:r w:rsidR="00D2465F">
        <w:rPr>
          <w:sz w:val="21"/>
          <w:szCs w:val="21"/>
          <w:shd w:val="clear" w:color="auto" w:fill="FFFFFF"/>
        </w:rPr>
        <w:fldChar w:fldCharType="begin"/>
      </w:r>
      <w:r w:rsidR="00762D4F">
        <w:rPr>
          <w:sz w:val="21"/>
          <w:szCs w:val="21"/>
          <w:shd w:val="clear" w:color="auto" w:fill="FFFFFF"/>
        </w:rPr>
        <w:instrText xml:space="preserve"> ADDIN ZOTERO_ITEM CSL_CITATION {"citationID":"NURE1bus","properties":{"formattedCitation":"(Johnson, 2016)","plainCitation":"(Johnson, 2016)","dontUpdate":true,"noteIndex":0},"citationItems":[{"id":485,"uris":["http://zotero.org/users/local/Hcd06Tc7/items/ZK4DBPRM"],"itemData":{"id":485,"type":"article-journal","abstract":"Photosynthesis sustains virtually all life on planet Earth providing the oxygen we breathe and the food we eat; it forms the basis of global food chains and meets the majority of humankind's current energy needs through fossilized photosynthetic fuels. The process of photosynthesis in plants is based on two reactions that are carried out by separate parts of the chloroplast. The light reactions occur in the chloroplast thylakoid membrane and involve the splitting of water into oxygen, protons and electrons. The protons and electrons are then transferred through the thylakoid membrane to create the energy storage molecules adenosine triphosphate (ATP) and nicotinomide–adenine dinucleotide phosphate (NADPH). The ATP and NADPH are then utilized by the enzymes of the Calvin–Benson cycle (the dark reactions), which converts CO2 into carbohydrate in the chloroplast stroma. The basic principles of solar energy capture, energy, electron and proton transfer and the biochemical basis of carbon fixation are explained and their significance is discussed.","container-title":"Essays in Biochemistry","DOI":"10.1042/EBC20160016","ISSN":"0071-1365","issue":"3","journalAbbreviation":"Essays Biochem","note":"PMID: 27784776\nPMCID: PMC5264509","page":"255-273","source":"PubMed Central","title":"Photosynthesis","volume":"60","author":[{"family":"Johnson","given":"Matthew P."}],"issued":{"date-parts":[["2016",10,31]]}}}],"schema":"https://github.com/citation-style-language/schema/raw/master/csl-citation.json"} </w:instrText>
      </w:r>
      <w:r w:rsidR="00D2465F">
        <w:rPr>
          <w:sz w:val="21"/>
          <w:szCs w:val="21"/>
          <w:shd w:val="clear" w:color="auto" w:fill="FFFFFF"/>
        </w:rPr>
        <w:fldChar w:fldCharType="separate"/>
      </w:r>
      <w:r w:rsidR="00D2465F" w:rsidRPr="00D2465F">
        <w:rPr>
          <w:sz w:val="21"/>
        </w:rPr>
        <w:t xml:space="preserve">Johnson </w:t>
      </w:r>
      <w:r w:rsidR="00D2465F">
        <w:rPr>
          <w:sz w:val="21"/>
        </w:rPr>
        <w:t>(</w:t>
      </w:r>
      <w:r w:rsidR="00D2465F" w:rsidRPr="00D2465F">
        <w:rPr>
          <w:sz w:val="21"/>
        </w:rPr>
        <w:t>2016)</w:t>
      </w:r>
      <w:r w:rsidR="00D2465F">
        <w:rPr>
          <w:sz w:val="21"/>
          <w:szCs w:val="21"/>
          <w:shd w:val="clear" w:color="auto" w:fill="FFFFFF"/>
        </w:rPr>
        <w:fldChar w:fldCharType="end"/>
      </w:r>
      <w:r w:rsidR="00D2465F">
        <w:rPr>
          <w:sz w:val="21"/>
          <w:szCs w:val="21"/>
          <w:shd w:val="clear" w:color="auto" w:fill="FFFFFF"/>
        </w:rPr>
        <w:t>.</w:t>
      </w:r>
    </w:p>
    <w:p w14:paraId="76A14C93" w14:textId="77777777" w:rsidR="00083A71" w:rsidRDefault="00083A71" w:rsidP="00CD6690">
      <w:pPr>
        <w:rPr>
          <w:rFonts w:asciiTheme="minorHAnsi" w:hAnsiTheme="minorHAnsi"/>
          <w:shd w:val="clear" w:color="auto" w:fill="FFFFFF"/>
        </w:rPr>
      </w:pPr>
    </w:p>
    <w:p w14:paraId="25039C43" w14:textId="77777777" w:rsidR="005E6BC6" w:rsidRDefault="005E6BC6" w:rsidP="00CD6690">
      <w:pPr>
        <w:rPr>
          <w:rFonts w:asciiTheme="minorHAnsi" w:hAnsiTheme="minorHAnsi"/>
          <w:shd w:val="clear" w:color="auto" w:fill="FFFFFF"/>
        </w:rPr>
      </w:pPr>
    </w:p>
    <w:p w14:paraId="168E8FBB" w14:textId="77777777" w:rsidR="005E6BC6" w:rsidRDefault="005E6BC6" w:rsidP="00CD6690">
      <w:pPr>
        <w:rPr>
          <w:rFonts w:asciiTheme="minorHAnsi" w:hAnsiTheme="minorHAnsi"/>
          <w:shd w:val="clear" w:color="auto" w:fill="FFFFFF"/>
        </w:rPr>
      </w:pPr>
    </w:p>
    <w:p w14:paraId="762CC728" w14:textId="77777777" w:rsidR="005E6BC6" w:rsidRDefault="005E6BC6" w:rsidP="00CD6690">
      <w:pPr>
        <w:rPr>
          <w:rFonts w:asciiTheme="minorHAnsi" w:hAnsiTheme="minorHAnsi"/>
          <w:shd w:val="clear" w:color="auto" w:fill="FFFFFF"/>
        </w:rPr>
      </w:pPr>
    </w:p>
    <w:p w14:paraId="2EE13BA6" w14:textId="77777777" w:rsidR="005E6BC6" w:rsidRPr="00DB430D" w:rsidRDefault="005E6BC6" w:rsidP="00CD6690">
      <w:pPr>
        <w:rPr>
          <w:rFonts w:asciiTheme="minorHAnsi" w:hAnsiTheme="minorHAnsi"/>
          <w:shd w:val="clear" w:color="auto" w:fill="FFFFFF"/>
        </w:rPr>
      </w:pPr>
    </w:p>
    <w:p w14:paraId="11BA1B5C" w14:textId="77777777" w:rsidR="00083A71" w:rsidRPr="00237EB4" w:rsidRDefault="00083A71" w:rsidP="00083A71">
      <w:pPr>
        <w:spacing w:before="240" w:after="240"/>
        <w:outlineLvl w:val="3"/>
        <w:rPr>
          <w:rFonts w:asciiTheme="minorHAnsi" w:eastAsiaTheme="majorEastAsia" w:hAnsiTheme="minorHAnsi" w:cstheme="majorHAnsi"/>
          <w:b/>
          <w:sz w:val="24"/>
          <w:szCs w:val="24"/>
        </w:rPr>
      </w:pPr>
      <w:r w:rsidRPr="00237EB4">
        <w:rPr>
          <w:rFonts w:asciiTheme="minorHAnsi" w:eastAsiaTheme="majorEastAsia" w:hAnsiTheme="minorHAnsi" w:cstheme="majorHAnsi"/>
          <w:b/>
          <w:sz w:val="24"/>
          <w:szCs w:val="24"/>
        </w:rPr>
        <w:lastRenderedPageBreak/>
        <w:t>1.2.2</w:t>
      </w:r>
      <w:r w:rsidRPr="00237EB4">
        <w:rPr>
          <w:rFonts w:asciiTheme="minorHAnsi" w:eastAsiaTheme="majorEastAsia" w:hAnsiTheme="minorHAnsi" w:cstheme="majorHAnsi"/>
          <w:b/>
          <w:sz w:val="24"/>
          <w:szCs w:val="24"/>
        </w:rPr>
        <w:tab/>
        <w:t>Photoprotective mechanisms</w:t>
      </w:r>
    </w:p>
    <w:p w14:paraId="2BB859E9" w14:textId="77777777" w:rsidR="00083A71" w:rsidRDefault="00083A71" w:rsidP="00291417">
      <w:pPr>
        <w:spacing w:before="240" w:after="240"/>
        <w:outlineLvl w:val="3"/>
        <w:rPr>
          <w:rFonts w:eastAsiaTheme="majorEastAsia" w:cstheme="majorHAnsi"/>
        </w:rPr>
      </w:pPr>
      <w:r w:rsidRPr="00DB430D">
        <w:rPr>
          <w:rFonts w:eastAsiaTheme="majorEastAsia" w:cstheme="majorHAnsi"/>
        </w:rPr>
        <w:t xml:space="preserve">Too much excitation energy can be dangerous to the plant. Under high light intensities, the CBB cycle often cannot consume the NADPH produced by the light reactions fast enough. This results in a backlog of </w:t>
      </w:r>
      <w:proofErr w:type="spellStart"/>
      <w:r w:rsidRPr="00DB430D">
        <w:rPr>
          <w:rFonts w:eastAsiaTheme="majorEastAsia" w:cstheme="majorHAnsi"/>
        </w:rPr>
        <w:t>untransferred</w:t>
      </w:r>
      <w:proofErr w:type="spellEnd"/>
      <w:r w:rsidRPr="00DB430D">
        <w:rPr>
          <w:rFonts w:eastAsiaTheme="majorEastAsia" w:cstheme="majorHAnsi"/>
        </w:rPr>
        <w:t xml:space="preserve"> electrons that can </w:t>
      </w:r>
      <w:r>
        <w:rPr>
          <w:rFonts w:eastAsiaTheme="majorEastAsia" w:cstheme="majorHAnsi"/>
        </w:rPr>
        <w:t>cause</w:t>
      </w:r>
      <w:r w:rsidRPr="00DB430D">
        <w:rPr>
          <w:rFonts w:eastAsiaTheme="majorEastAsia" w:cstheme="majorHAnsi"/>
        </w:rPr>
        <w:t xml:space="preserve"> chlorophyll triplet states </w:t>
      </w:r>
      <w:r>
        <w:rPr>
          <w:rFonts w:eastAsiaTheme="majorEastAsia" w:cstheme="majorHAnsi"/>
        </w:rPr>
        <w:t xml:space="preserve">to form </w:t>
      </w:r>
      <w:r w:rsidRPr="00DB430D">
        <w:rPr>
          <w:rFonts w:eastAsiaTheme="majorEastAsia" w:cstheme="majorHAnsi"/>
        </w:rPr>
        <w:t>within the photosystems, which readily react with oxygen. In PSII, when the PQ pool is over-reduced and unable to accept further electrons (known as PSII acceptor-side limitation), singlet oxygen is produced. In PSI, when the stromal electron acceptors are over-reduced (known as PSI acceptor-side limitation), superoxide radicals are produced. These harmful reactive oxygen species (ROS) can damage the photosystems</w:t>
      </w:r>
      <w:r>
        <w:rPr>
          <w:rFonts w:eastAsiaTheme="majorEastAsia" w:cstheme="majorHAnsi"/>
        </w:rPr>
        <w:t xml:space="preserve"> through </w:t>
      </w:r>
      <w:r w:rsidRPr="00237EB4">
        <w:t xml:space="preserve">protein degradation, enzyme inactivation and membrane injuries </w:t>
      </w:r>
      <w:r>
        <w:t xml:space="preserve">from </w:t>
      </w:r>
      <w:r w:rsidRPr="00237EB4">
        <w:t xml:space="preserve">lipid peroxidation </w:t>
      </w:r>
      <w:r w:rsidRPr="00397BD9">
        <w:fldChar w:fldCharType="begin"/>
      </w:r>
      <w:r w:rsidRPr="00237EB4">
        <w:instrText xml:space="preserve"> ADDIN ZOTERO_ITEM CSL_CITATION {"citationID":"acasms2of1","properties":{"formattedCitation":"(Cruz de Carvalho, 2008)","plainCitation":"(Cruz de Carvalho, 2008)","noteIndex":0},"citationItems":[{"id":560,"uris":["http://zotero.org/users/local/Hcd06Tc7/items/37RSD3L2"],"itemData":{"id":560,"type":"article-journal","abstract":"As sessile organisms, plants have evolved mechanisms that allow them to adapt and survive periods of drought stress. One of the inevitable consequences of drought stress is enhanced ROS production in the different cellular compartments, namely in the chloroplasts, the peroxisomes and the mitochondria. This enhanced ROS production is however kept under tight control by a versatile and cooperative antioxidant system that modulates intracellular ROS concentration and sets the redox-status of the cell. Furthermore, ROS enhancement under stress functions as an alarm signal that triggers acclimatory/defense responses by specific signal transduction pathways that involve H2O2 as secondary messenger. ROS signaling is linked to ABA, Ca2+ fluxes and sugar sensing and is likely to be involved both upstream and downstream of the ABA-dependent signaling pathways under drought stress. Nevertheless, if drought stress is prolonged over to a certain extent, ROS production will overwhelm the scavenging action of the anti-oxidant system resulting in extensive cellular damage and death.","container-title":"Plant Signaling &amp; Behavior","ISSN":"1559-2316","issue":"3","journalAbbreviation":"Plant Signal Behav","note":"PMID: 19513210\nPMCID: PMC2634109","page":"156-165","source":"PubMed Central","title":"Drought stress and reactive oxygen species","volume":"3","author":[{"family":"Cruz de Carvalho","given":"Maria Helena"}],"issued":{"date-parts":[["2008",3]]}}}],"schema":"https://github.com/citation-style-language/schema/raw/master/csl-citation.json"} </w:instrText>
      </w:r>
      <w:r w:rsidRPr="00397BD9">
        <w:fldChar w:fldCharType="separate"/>
      </w:r>
      <w:r w:rsidRPr="00237EB4">
        <w:rPr>
          <w:szCs w:val="24"/>
        </w:rPr>
        <w:t>(Cruz de Carvalho, 2008)</w:t>
      </w:r>
      <w:r w:rsidRPr="00397BD9">
        <w:fldChar w:fldCharType="end"/>
      </w:r>
      <w:r w:rsidRPr="00237EB4">
        <w:t>.</w:t>
      </w:r>
      <w:r w:rsidRPr="00BF46A4">
        <w:rPr>
          <w:rFonts w:eastAsiaTheme="majorEastAsia" w:cstheme="majorHAnsi"/>
        </w:rPr>
        <w:t xml:space="preserve"> This leads</w:t>
      </w:r>
      <w:r w:rsidRPr="00DB430D">
        <w:rPr>
          <w:rFonts w:eastAsiaTheme="majorEastAsia" w:cstheme="majorHAnsi"/>
        </w:rPr>
        <w:t xml:space="preserve"> to a drop in photosynthetic efficiency (known as photoinhibition), and will ultimately require the damaged photosystems to be replaced, taking both time and energy </w:t>
      </w:r>
      <w:r w:rsidR="00291417">
        <w:rPr>
          <w:rFonts w:eastAsiaTheme="majorEastAsia" w:cstheme="majorHAnsi"/>
        </w:rPr>
        <w:fldChar w:fldCharType="begin"/>
      </w:r>
      <w:r w:rsidR="00291417">
        <w:rPr>
          <w:rFonts w:eastAsiaTheme="majorEastAsia" w:cstheme="majorHAnsi"/>
        </w:rPr>
        <w:instrText xml:space="preserve"> ADDIN ZOTERO_ITEM CSL_CITATION {"citationID":"KHc9J0Kl","properties":{"formattedCitation":"(Chaux et al., 2015)","plainCitation":"(Chaux et al., 2015)","noteIndex":0},"citationItems":[{"id":759,"uris":["http://zotero.org/users/local/Hcd06Tc7/items/8UWUECQZ"],"itemData":{"id":759,"type":"article-journal","abstract":"Cyclic electron flow (CEF) around PSI regulates acceptor-side limitations and has multiple functions in the green alga, Chlamydomonas reinhardtii. Here we draw on recent and historic literature and concentrate on its role in Photosystem I (PSI) photoprotection, outlining causes and consequences of damage to PSI and CEF’s role as an avoidance mechanism. We outline two functions of CEF in PSI photoprotection that are both linked to luminal acidification: firstly, its action on Photosystem II with non-photochemical quenching and photosynthetic control and secondly, its action in poising the stroma to overcome acceptor-side limitation by rebalancing NADPH and ATP ratios for carbon fixation.","container-title":"Frontiers in Plant Science","ISSN":"1664-462X","source":"Frontiers","title":"A security network in PSI photoprotection: regulation of photosynthetic control, NPQ and O2 photoreduction by cyclic electron flow","title-short":"A security network in PSI photoprotection","URL":"https://www.frontiersin.org/articles/10.3389/fpls.2015.00875","volume":"6","author":[{"family":"Chaux","given":"Frédéric"},{"family":"Peltier","given":"Gilles"},{"family":"Johnson","given":"Xenie"}],"accessed":{"date-parts":[["2024",1,9]]},"issued":{"date-parts":[["2015"]]}}}],"schema":"https://github.com/citation-style-language/schema/raw/master/csl-citation.json"} </w:instrText>
      </w:r>
      <w:r w:rsidR="00291417">
        <w:rPr>
          <w:rFonts w:eastAsiaTheme="majorEastAsia" w:cstheme="majorHAnsi"/>
        </w:rPr>
        <w:fldChar w:fldCharType="separate"/>
      </w:r>
      <w:r w:rsidR="00291417" w:rsidRPr="00291417">
        <w:t>(Chaux et al., 2015)</w:t>
      </w:r>
      <w:r w:rsidR="00291417">
        <w:rPr>
          <w:rFonts w:eastAsiaTheme="majorEastAsia" w:cstheme="majorHAnsi"/>
        </w:rPr>
        <w:fldChar w:fldCharType="end"/>
      </w:r>
      <w:r w:rsidRPr="00DB430D">
        <w:rPr>
          <w:rFonts w:eastAsiaTheme="majorEastAsia" w:cstheme="majorHAnsi"/>
        </w:rPr>
        <w:t>.</w:t>
      </w:r>
    </w:p>
    <w:p w14:paraId="5A5E100B" w14:textId="77777777" w:rsidR="00083A71" w:rsidRPr="00DB430D" w:rsidRDefault="00083A71" w:rsidP="00291417">
      <w:pPr>
        <w:spacing w:before="240" w:after="240"/>
        <w:ind w:firstLine="720"/>
        <w:outlineLvl w:val="3"/>
        <w:rPr>
          <w:rFonts w:eastAsiaTheme="majorEastAsia" w:cstheme="majorHAnsi"/>
        </w:rPr>
      </w:pPr>
      <w:r w:rsidRPr="00DB430D">
        <w:rPr>
          <w:rFonts w:eastAsiaTheme="majorEastAsia" w:cstheme="majorHAnsi"/>
        </w:rPr>
        <w:t xml:space="preserve">Under normal conditions, CET is believed to function at a constant rate to make up the ATP shortfall, required for carbon fixation. However, when the plant is exposed to high light, CET is upregulated and plays a crucial role in protecting the photosynthetic machinery from excess excitation pressure </w:t>
      </w:r>
      <w:r w:rsidR="00291417">
        <w:rPr>
          <w:rFonts w:eastAsiaTheme="majorEastAsia" w:cstheme="majorHAnsi"/>
        </w:rPr>
        <w:fldChar w:fldCharType="begin"/>
      </w:r>
      <w:r w:rsidR="00291417">
        <w:rPr>
          <w:rFonts w:eastAsiaTheme="majorEastAsia" w:cstheme="majorHAnsi"/>
        </w:rPr>
        <w:instrText xml:space="preserve"> ADDIN ZOTERO_ITEM CSL_CITATION {"citationID":"4oISZ4Fj","properties":{"formattedCitation":"(Chaux et al., 2015)","plainCitation":"(Chaux et al., 2015)","noteIndex":0},"citationItems":[{"id":759,"uris":["http://zotero.org/users/local/Hcd06Tc7/items/8UWUECQZ"],"itemData":{"id":759,"type":"article-journal","abstract":"Cyclic electron flow (CEF) around PSI regulates acceptor-side limitations and has multiple functions in the green alga, Chlamydomonas reinhardtii. Here we draw on recent and historic literature and concentrate on its role in Photosystem I (PSI) photoprotection, outlining causes and consequences of damage to PSI and CEF’s role as an avoidance mechanism. We outline two functions of CEF in PSI photoprotection that are both linked to luminal acidification: firstly, its action on Photosystem II with non-photochemical quenching and photosynthetic control and secondly, its action in poising the stroma to overcome acceptor-side limitation by rebalancing NADPH and ATP ratios for carbon fixation.","container-title":"Frontiers in Plant Science","ISSN":"1664-462X","source":"Frontiers","title":"A security network in PSI photoprotection: regulation of photosynthetic control, NPQ and O2 photoreduction by cyclic electron flow","title-short":"A security network in PSI photoprotection","URL":"https://www.frontiersin.org/articles/10.3389/fpls.2015.00875","volume":"6","author":[{"family":"Chaux","given":"Frédéric"},{"family":"Peltier","given":"Gilles"},{"family":"Johnson","given":"Xenie"}],"accessed":{"date-parts":[["2024",1,9]]},"issued":{"date-parts":[["2015"]]}}}],"schema":"https://github.com/citation-style-language/schema/raw/master/csl-citation.json"} </w:instrText>
      </w:r>
      <w:r w:rsidR="00291417">
        <w:rPr>
          <w:rFonts w:eastAsiaTheme="majorEastAsia" w:cstheme="majorHAnsi"/>
        </w:rPr>
        <w:fldChar w:fldCharType="separate"/>
      </w:r>
      <w:r w:rsidR="00291417" w:rsidRPr="00291417">
        <w:t>(Chaux et al., 2015)</w:t>
      </w:r>
      <w:r w:rsidR="00291417">
        <w:rPr>
          <w:rFonts w:eastAsiaTheme="majorEastAsia" w:cstheme="majorHAnsi"/>
        </w:rPr>
        <w:fldChar w:fldCharType="end"/>
      </w:r>
      <w:r w:rsidRPr="00DB430D">
        <w:rPr>
          <w:rFonts w:eastAsiaTheme="majorEastAsia" w:cstheme="majorHAnsi"/>
        </w:rPr>
        <w:t xml:space="preserve">. By diverting electrons from PSI back to the PQ pool, CET results in the accumulation of protons </w:t>
      </w:r>
      <w:r>
        <w:rPr>
          <w:rFonts w:eastAsiaTheme="majorEastAsia" w:cstheme="majorHAnsi"/>
        </w:rPr>
        <w:t>in</w:t>
      </w:r>
      <w:r w:rsidRPr="00DB430D">
        <w:rPr>
          <w:rFonts w:eastAsiaTheme="majorEastAsia" w:cstheme="majorHAnsi"/>
        </w:rPr>
        <w:t xml:space="preserve"> the lumen, generating a pH gradient (</w:t>
      </w:r>
      <w:proofErr w:type="spellStart"/>
      <w:r w:rsidRPr="00DB430D">
        <w:rPr>
          <w:rFonts w:eastAsiaTheme="majorEastAsia" w:cstheme="majorHAnsi"/>
        </w:rPr>
        <w:t>ΔpH</w:t>
      </w:r>
      <w:proofErr w:type="spellEnd"/>
      <w:r w:rsidRPr="00DB430D">
        <w:rPr>
          <w:rFonts w:eastAsiaTheme="majorEastAsia" w:cstheme="majorHAnsi"/>
        </w:rPr>
        <w:t xml:space="preserve">) across the thylakoid membrane. In turn, the </w:t>
      </w:r>
      <w:proofErr w:type="spellStart"/>
      <w:r w:rsidRPr="00DB430D">
        <w:rPr>
          <w:rFonts w:eastAsiaTheme="majorEastAsia" w:cstheme="majorHAnsi"/>
        </w:rPr>
        <w:t>ΔpH</w:t>
      </w:r>
      <w:proofErr w:type="spellEnd"/>
      <w:r w:rsidRPr="00DB430D">
        <w:rPr>
          <w:rFonts w:eastAsiaTheme="majorEastAsia" w:cstheme="majorHAnsi"/>
        </w:rPr>
        <w:t xml:space="preserve"> triggers two photoprotective mechanisms: non-photochemical quenching (NPQ) and photosynthetic control, which protect PSII and PSI from photoinhibition, respectively. </w:t>
      </w:r>
    </w:p>
    <w:p w14:paraId="659A4C03" w14:textId="77777777" w:rsidR="00083A71" w:rsidRPr="00DB430D" w:rsidRDefault="00083A71" w:rsidP="0007178E">
      <w:pPr>
        <w:ind w:firstLine="720"/>
        <w:rPr>
          <w:rFonts w:eastAsiaTheme="majorEastAsia" w:cstheme="majorHAnsi"/>
        </w:rPr>
      </w:pPr>
      <w:r w:rsidRPr="00DB430D">
        <w:rPr>
          <w:rFonts w:eastAsiaTheme="majorEastAsia" w:cstheme="majorHAnsi"/>
        </w:rPr>
        <w:t>NPQ refers to a collection of processes and involves the thermal dissipation of excess abso</w:t>
      </w:r>
      <w:r w:rsidRPr="00BF46A4">
        <w:rPr>
          <w:rFonts w:eastAsiaTheme="majorEastAsia" w:cstheme="majorHAnsi"/>
        </w:rPr>
        <w:t xml:space="preserve">rbed energy, before it can </w:t>
      </w:r>
      <w:r w:rsidRPr="00DB430D">
        <w:rPr>
          <w:rFonts w:eastAsiaTheme="majorEastAsia" w:cstheme="majorHAnsi"/>
        </w:rPr>
        <w:t>enter the ETC. Energy-dependent quenching (</w:t>
      </w:r>
      <w:proofErr w:type="spellStart"/>
      <w:r w:rsidRPr="00DB430D">
        <w:rPr>
          <w:rFonts w:eastAsiaTheme="majorEastAsia" w:cstheme="majorHAnsi"/>
        </w:rPr>
        <w:t>qE</w:t>
      </w:r>
      <w:proofErr w:type="spellEnd"/>
      <w:r w:rsidRPr="00DB430D">
        <w:rPr>
          <w:rFonts w:eastAsiaTheme="majorEastAsia" w:cstheme="majorHAnsi"/>
        </w:rPr>
        <w:t>) is the major component of NPQ and occurs within the LHC of PSII</w:t>
      </w:r>
      <w:r>
        <w:rPr>
          <w:rFonts w:eastAsiaTheme="majorEastAsia" w:cstheme="majorHAnsi"/>
        </w:rPr>
        <w:t xml:space="preserve"> (LHCII)</w:t>
      </w:r>
      <w:r w:rsidRPr="00DB430D">
        <w:rPr>
          <w:rFonts w:eastAsiaTheme="majorEastAsia" w:cstheme="majorHAnsi"/>
        </w:rPr>
        <w:t xml:space="preserve">, where it rapidly responds to light stress </w:t>
      </w:r>
      <w:r w:rsidR="00291417">
        <w:rPr>
          <w:rFonts w:eastAsiaTheme="majorEastAsia" w:cstheme="majorHAnsi"/>
        </w:rPr>
        <w:fldChar w:fldCharType="begin"/>
      </w:r>
      <w:r w:rsidR="00291417">
        <w:rPr>
          <w:rFonts w:eastAsiaTheme="majorEastAsia" w:cstheme="majorHAnsi"/>
        </w:rPr>
        <w:instrText xml:space="preserve"> ADDIN ZOTERO_ITEM CSL_CITATION {"citationID":"QCHZXL7M","properties":{"formattedCitation":"(K\\uc0\\u252{}lheim et al., 2002)","plainCitation":"(Külheim et al., 2002)","noteIndex":0},"citationItems":[{"id":761,"uris":["http://zotero.org/users/local/Hcd06Tc7/items/CUCH8N3M"],"itemData":{"id":761,"type":"article-journal","abstract":"We used Arabidopsis thaliana mutants to examine how a photosynthetic regulatory process, the qE-type or ΔpH-dependent nonphotochemical quenching, hereafter named feedback de-excitation, influences plant fitness in different light environments. We show that the feedback de-excitation is important for plant fitness in the field and in fluctuating light in a controlled environment but that it does not affect plant performance under constant light conditions. Our findings demonstrate that the feedback de-excitation confers a strong fitness advantage under field conditions and suggest that this advantage is due to the increase in plant tolerance to variation in light intensity rather than tolerance to high-intensity light itself.","container-title":"Science","DOI":"10.1126/science.1072359","issue":"5578","note":"publisher: American Association for the Advancement of Science","page":"91-93","source":"science.org (Atypon)","title":"Rapid Regulation of Light Harvesting and Plant Fitness in the Field","volume":"297","author":[{"family":"Külheim","given":"Carsten"},{"family":"Ågren","given":"Jon"},{"family":"Jansson","given":"Stefan"}],"issued":{"date-parts":[["2002",7,5]]}}}],"schema":"https://github.com/citation-style-language/schema/raw/master/csl-citation.json"} </w:instrText>
      </w:r>
      <w:r w:rsidR="00291417">
        <w:rPr>
          <w:rFonts w:eastAsiaTheme="majorEastAsia" w:cstheme="majorHAnsi"/>
        </w:rPr>
        <w:fldChar w:fldCharType="separate"/>
      </w:r>
      <w:r w:rsidR="00291417" w:rsidRPr="00291417">
        <w:rPr>
          <w:szCs w:val="24"/>
        </w:rPr>
        <w:t>(Külheim et al., 2002)</w:t>
      </w:r>
      <w:r w:rsidR="00291417">
        <w:rPr>
          <w:rFonts w:eastAsiaTheme="majorEastAsia" w:cstheme="majorHAnsi"/>
        </w:rPr>
        <w:fldChar w:fldCharType="end"/>
      </w:r>
      <w:r w:rsidR="00291417">
        <w:rPr>
          <w:rFonts w:eastAsiaTheme="majorEastAsia" w:cstheme="majorHAnsi"/>
        </w:rPr>
        <w:t>.</w:t>
      </w:r>
      <w:r w:rsidRPr="00DB430D">
        <w:rPr>
          <w:rFonts w:eastAsiaTheme="majorEastAsia" w:cstheme="majorHAnsi"/>
        </w:rPr>
        <w:t xml:space="preserve"> The acidification of the lumen triggers </w:t>
      </w:r>
      <w:proofErr w:type="spellStart"/>
      <w:r w:rsidRPr="00DB430D">
        <w:rPr>
          <w:rFonts w:eastAsiaTheme="majorEastAsia" w:cstheme="majorHAnsi"/>
        </w:rPr>
        <w:t>qE</w:t>
      </w:r>
      <w:proofErr w:type="spellEnd"/>
      <w:r w:rsidRPr="00DB430D">
        <w:rPr>
          <w:rFonts w:eastAsiaTheme="majorEastAsia" w:cstheme="majorHAnsi"/>
        </w:rPr>
        <w:t xml:space="preserve"> by activating the enzyme violaxanthin de-epoxidase, which catalyses the conversion of the pigments violaxanthin to zeaxanthin. This causes conformational changes in the LHCII proteins, facilitating energy dissipation as heat. Simultaneously, the protonation of the PSII-associated subunit </w:t>
      </w:r>
      <w:r>
        <w:rPr>
          <w:rFonts w:eastAsiaTheme="majorEastAsia" w:cstheme="majorHAnsi"/>
        </w:rPr>
        <w:t xml:space="preserve">S </w:t>
      </w:r>
      <w:r w:rsidRPr="00DB430D">
        <w:rPr>
          <w:rFonts w:eastAsiaTheme="majorEastAsia" w:cstheme="majorHAnsi"/>
        </w:rPr>
        <w:t>(</w:t>
      </w:r>
      <w:proofErr w:type="spellStart"/>
      <w:r w:rsidRPr="00DB430D">
        <w:rPr>
          <w:rFonts w:eastAsiaTheme="majorEastAsia" w:cstheme="majorHAnsi"/>
        </w:rPr>
        <w:t>PsbS</w:t>
      </w:r>
      <w:proofErr w:type="spellEnd"/>
      <w:r w:rsidRPr="00DB430D">
        <w:rPr>
          <w:rFonts w:eastAsiaTheme="majorEastAsia" w:cstheme="majorHAnsi"/>
        </w:rPr>
        <w:t xml:space="preserve">) protein effector increases the energy dissipation capacity of LHCII. As a result, </w:t>
      </w:r>
      <w:proofErr w:type="spellStart"/>
      <w:r w:rsidRPr="00DB430D">
        <w:rPr>
          <w:rFonts w:eastAsiaTheme="majorEastAsia" w:cstheme="majorHAnsi"/>
        </w:rPr>
        <w:t>qE</w:t>
      </w:r>
      <w:proofErr w:type="spellEnd"/>
      <w:r w:rsidRPr="00DB430D">
        <w:rPr>
          <w:rFonts w:eastAsiaTheme="majorEastAsia" w:cstheme="majorHAnsi"/>
        </w:rPr>
        <w:t xml:space="preserve"> helps prevent </w:t>
      </w:r>
      <w:r>
        <w:rPr>
          <w:rFonts w:eastAsiaTheme="majorEastAsia" w:cstheme="majorHAnsi"/>
        </w:rPr>
        <w:t xml:space="preserve">the </w:t>
      </w:r>
      <w:r w:rsidRPr="00DB430D">
        <w:rPr>
          <w:rFonts w:eastAsiaTheme="majorEastAsia" w:cstheme="majorHAnsi"/>
        </w:rPr>
        <w:t>excited P680 from reacting with oxygen, thus</w:t>
      </w:r>
      <w:r w:rsidRPr="00BF46A4">
        <w:rPr>
          <w:rFonts w:eastAsiaTheme="majorEastAsia" w:cstheme="majorHAnsi"/>
        </w:rPr>
        <w:t xml:space="preserve"> protecting</w:t>
      </w:r>
      <w:r w:rsidRPr="0083603D">
        <w:rPr>
          <w:rFonts w:eastAsiaTheme="majorEastAsia" w:cstheme="majorHAnsi"/>
        </w:rPr>
        <w:t xml:space="preserve"> PSII from photodamage</w:t>
      </w:r>
      <w:r w:rsidR="0007178E">
        <w:rPr>
          <w:rFonts w:eastAsiaTheme="majorEastAsia" w:cstheme="majorHAnsi"/>
        </w:rPr>
        <w:t xml:space="preserve"> </w:t>
      </w:r>
      <w:r w:rsidR="0007178E">
        <w:rPr>
          <w:rFonts w:eastAsiaTheme="majorEastAsia" w:cstheme="majorHAnsi"/>
        </w:rPr>
        <w:fldChar w:fldCharType="begin"/>
      </w:r>
      <w:r w:rsidR="0007178E">
        <w:rPr>
          <w:rFonts w:eastAsiaTheme="majorEastAsia" w:cstheme="majorHAnsi"/>
        </w:rPr>
        <w:instrText xml:space="preserve"> ADDIN ZOTERO_ITEM CSL_CITATION {"citationID":"DPMsnfMD","properties":{"formattedCitation":"(Ruban, 2016)","plainCitation":"(Ruban, 2016)","noteIndex":0},"citationItems":[{"id":762,"uris":["http://zotero.org/users/local/Hcd06Tc7/items/GJKMBLZL"],"itemData":{"id":762,"type":"article-journal","abstract":"We review the mechanism underlying nonphotochemical chlorophyll fluorescence quenching (NPQ) and its role in protecting plants against photoinhibition. This review includes an introduction to this phenomenon, a brief history of major milestones in our understanding of NPQ, definitions, and a discussion of quantitative measurements of NPQ. We discuss the current knowledge and unknown aspects in the NPQ scenario, including the following: ƊpH, the proton gradient (trigger); light-harvesting complex II (LHCII), PSII light harvesting antenna (site); and changes in the antenna induced by ƊpH (change), which lead to the creation of the quencher. We conclude that the minimum requirements for NPQ in vivo are ƊpH, LHCII complexes, and the PsbS protein. We highlight the most important unknown in the NPQ scenario, the mechanism by which PsbS acts upon the LHCII antenna. Finally, we describe a novel, emerging technology for assessing the photoprotective “power” of NPQ and the important findings obtained through this technology.","container-title":"Plant Physiology","DOI":"10.1104/pp.15.01935","ISSN":"0032-0889","issue":"4","journalAbbreviation":"Plant Physiology","page":"1903-1916","source":"Silverchair","title":"Nonphotochemical Chlorophyll Fluorescence Quenching: Mechanism and Effectiveness in Protecting Plants from Photodamage","title-short":"Nonphotochemical Chlorophyll Fluorescence Quenching","volume":"170","author":[{"family":"Ruban","given":"Alexander V."}],"issued":{"date-parts":[["2016",4,1]]}}}],"schema":"https://github.com/citation-style-language/schema/raw/master/csl-citation.json"} </w:instrText>
      </w:r>
      <w:r w:rsidR="0007178E">
        <w:rPr>
          <w:rFonts w:eastAsiaTheme="majorEastAsia" w:cstheme="majorHAnsi"/>
        </w:rPr>
        <w:fldChar w:fldCharType="separate"/>
      </w:r>
      <w:r w:rsidR="0007178E" w:rsidRPr="0007178E">
        <w:t>(Ruban, 2016)</w:t>
      </w:r>
      <w:r w:rsidR="0007178E">
        <w:rPr>
          <w:rFonts w:eastAsiaTheme="majorEastAsia" w:cstheme="majorHAnsi"/>
        </w:rPr>
        <w:fldChar w:fldCharType="end"/>
      </w:r>
      <w:r w:rsidR="0007178E">
        <w:rPr>
          <w:rFonts w:eastAsiaTheme="majorEastAsia" w:cstheme="majorHAnsi"/>
        </w:rPr>
        <w:t>.</w:t>
      </w:r>
    </w:p>
    <w:p w14:paraId="6B62FD02" w14:textId="77777777" w:rsidR="00083A71" w:rsidRPr="00DB430D" w:rsidRDefault="00083A71" w:rsidP="0007178E">
      <w:pPr>
        <w:ind w:firstLine="720"/>
        <w:rPr>
          <w:shd w:val="clear" w:color="auto" w:fill="FFFFFF"/>
        </w:rPr>
      </w:pPr>
      <w:r w:rsidRPr="00DB430D">
        <w:rPr>
          <w:rFonts w:eastAsiaTheme="majorEastAsia" w:cstheme="majorHAnsi"/>
        </w:rPr>
        <w:t>Photosynthetic control refers to the down-regulation of electron flow through cytochrome b</w:t>
      </w:r>
      <w:r w:rsidRPr="00DB430D">
        <w:rPr>
          <w:rFonts w:eastAsiaTheme="majorEastAsia" w:cstheme="majorHAnsi"/>
          <w:vertAlign w:val="subscript"/>
        </w:rPr>
        <w:t>6</w:t>
      </w:r>
      <w:r w:rsidRPr="00DB430D">
        <w:rPr>
          <w:rFonts w:eastAsiaTheme="majorEastAsia" w:cstheme="majorHAnsi"/>
        </w:rPr>
        <w:t xml:space="preserve">f, which limits the reduction of the PC pool. This in turn reduces the electron donation to PSI (known as PSI donor side limitation), protecting PSI from oxidative damage. </w:t>
      </w:r>
      <w:r w:rsidRPr="00DB430D">
        <w:rPr>
          <w:rFonts w:eastAsiaTheme="majorEastAsia" w:cstheme="majorHAnsi"/>
        </w:rPr>
        <w:lastRenderedPageBreak/>
        <w:t>The change in lumen pH is believed to inhibit the extraction of protons from PQH</w:t>
      </w:r>
      <w:r w:rsidRPr="00CA1F8A">
        <w:rPr>
          <w:rFonts w:eastAsiaTheme="majorEastAsia" w:cstheme="majorHAnsi"/>
          <w:vertAlign w:val="subscript"/>
        </w:rPr>
        <w:t>2</w:t>
      </w:r>
      <w:r w:rsidRPr="00DB430D">
        <w:rPr>
          <w:rFonts w:eastAsiaTheme="majorEastAsia" w:cstheme="majorHAnsi"/>
        </w:rPr>
        <w:t>, slowing down the Q-cycle and triggering photosynthetic control</w:t>
      </w:r>
      <w:r w:rsidR="0007178E">
        <w:rPr>
          <w:rFonts w:eastAsiaTheme="majorEastAsia" w:cstheme="majorHAnsi"/>
        </w:rPr>
        <w:t xml:space="preserve"> </w:t>
      </w:r>
      <w:r w:rsidR="0007178E">
        <w:rPr>
          <w:rFonts w:eastAsiaTheme="majorEastAsia" w:cstheme="majorHAnsi"/>
        </w:rPr>
        <w:fldChar w:fldCharType="begin"/>
      </w:r>
      <w:r w:rsidR="0007178E">
        <w:rPr>
          <w:rFonts w:eastAsiaTheme="majorEastAsia" w:cstheme="majorHAnsi"/>
        </w:rPr>
        <w:instrText xml:space="preserve"> ADDIN ZOTERO_ITEM CSL_CITATION {"citationID":"Dh3tarcg","properties":{"formattedCitation":"(Malone et al., 2021)","plainCitation":"(Malone et al., 2021)","noteIndex":0},"citationItems":[{"id":765,"uris":["http://zotero.org/users/local/Hcd06Tc7/items/N6GJCVV5"],"itemData":{"id":765,"type":"article-journal","abstract":"Cytochrome b6f (cytb6f) lies at the heart of the light-dependent reactions of oxygenic photosynthesis, where it serves as a link between photosystem II (PSII) and photosystem I (PSI) through the oxidation and reduction of the electron carriers plastoquinol (PQH2) and plastocyanin (Pc). A mechanism of electron bifurcation, known as the Q-cycle, couples electron transfer to the generation of a transmembrane proton gradient for ATP synthesis. Cytb6f catalyses the rate-limiting step in linear electron transfer (LET), is pivotal for cyclic electron transfer (CET) and plays a key role as a redox-sensing hub involved in the regulation of light-harvesting, electron transfer and photosynthetic gene expression. Together, these characteristics make cytb6f a judicious target for genetic manipulation to enhance photosynthetic yield, a strategy which already shows promise. In this review we will outline the structure and function of cytb6f with a particular focus on new insights provided by the recent high-resolution map of the complex from Spinach.","container-title":"Biochimica et Biophysica Acta (BBA) - Bioenergetics","DOI":"10.1016/j.bbabio.2021.148380","ISSN":"0005-2728","issue":"5","journalAbbreviation":"Biochimica et Biophysica Acta (BBA) - Bioenergetics","page":"148380","source":"ScienceDirect","title":"Cytochrome b6f – Orchestrator of photosynthetic electron transfer","volume":"1862","author":[{"family":"Malone","given":"Lorna A."},{"family":"Proctor","given":"Matthew S."},{"family":"Hitchcock","given":"Andrew"},{"family":"Hunter","given":"C. Neil"},{"family":"Johnson","given":"Matthew P."}],"issued":{"date-parts":[["2021",5,1]]}}}],"schema":"https://github.com/citation-style-language/schema/raw/master/csl-citation.json"} </w:instrText>
      </w:r>
      <w:r w:rsidR="0007178E">
        <w:rPr>
          <w:rFonts w:eastAsiaTheme="majorEastAsia" w:cstheme="majorHAnsi"/>
        </w:rPr>
        <w:fldChar w:fldCharType="separate"/>
      </w:r>
      <w:r w:rsidR="0007178E" w:rsidRPr="0007178E">
        <w:t>(Malone et al., 2021)</w:t>
      </w:r>
      <w:r w:rsidR="0007178E">
        <w:rPr>
          <w:rFonts w:eastAsiaTheme="majorEastAsia" w:cstheme="majorHAnsi"/>
        </w:rPr>
        <w:fldChar w:fldCharType="end"/>
      </w:r>
      <w:r w:rsidRPr="00DB430D">
        <w:rPr>
          <w:rFonts w:eastAsiaTheme="majorEastAsia" w:cstheme="majorHAnsi"/>
        </w:rPr>
        <w:t>. Consequentially, this reduces the capacity of the PQ pool to accept electrons, increasing the likelihood of PSII photoinhibition.</w:t>
      </w:r>
    </w:p>
    <w:p w14:paraId="4F912179" w14:textId="77777777" w:rsidR="00083A71" w:rsidRPr="00DB430D" w:rsidRDefault="00083A71" w:rsidP="00595688">
      <w:pPr>
        <w:ind w:firstLine="720"/>
        <w:rPr>
          <w:rFonts w:asciiTheme="minorHAnsi" w:hAnsiTheme="minorHAnsi"/>
          <w:shd w:val="clear" w:color="auto" w:fill="FFFFFF"/>
        </w:rPr>
      </w:pPr>
      <w:r w:rsidRPr="00DB430D">
        <w:rPr>
          <w:shd w:val="clear" w:color="auto" w:fill="FFFFFF"/>
        </w:rPr>
        <w:t>Several processes</w:t>
      </w:r>
      <w:r w:rsidR="00EB5C9D">
        <w:rPr>
          <w:shd w:val="clear" w:color="auto" w:fill="FFFFFF"/>
        </w:rPr>
        <w:t>,</w:t>
      </w:r>
      <w:r w:rsidRPr="00DB430D">
        <w:rPr>
          <w:shd w:val="clear" w:color="auto" w:fill="FFFFFF"/>
        </w:rPr>
        <w:t xml:space="preserve"> </w:t>
      </w:r>
      <w:r w:rsidR="00EB5C9D">
        <w:rPr>
          <w:shd w:val="clear" w:color="auto" w:fill="FFFFFF"/>
        </w:rPr>
        <w:t>which involve</w:t>
      </w:r>
      <w:r w:rsidRPr="00DB430D">
        <w:rPr>
          <w:shd w:val="clear" w:color="auto" w:fill="FFFFFF"/>
        </w:rPr>
        <w:t xml:space="preserve"> oxygen photoreduction </w:t>
      </w:r>
      <w:r w:rsidR="00EB5C9D">
        <w:rPr>
          <w:shd w:val="clear" w:color="auto" w:fill="FFFFFF"/>
        </w:rPr>
        <w:t xml:space="preserve">downstream from PSI, </w:t>
      </w:r>
      <w:r w:rsidRPr="00DB430D">
        <w:rPr>
          <w:shd w:val="clear" w:color="auto" w:fill="FFFFFF"/>
        </w:rPr>
        <w:t>provide further photoprotection to the plant</w:t>
      </w:r>
      <w:r w:rsidR="00EB5C9D">
        <w:rPr>
          <w:shd w:val="clear" w:color="auto" w:fill="FFFFFF"/>
        </w:rPr>
        <w:t xml:space="preserve"> by mopping up excess stromal reductant.</w:t>
      </w:r>
      <w:r w:rsidRPr="00DB430D">
        <w:rPr>
          <w:shd w:val="clear" w:color="auto" w:fill="FFFFFF"/>
        </w:rPr>
        <w:t xml:space="preserve"> These processes include </w:t>
      </w:r>
      <w:r w:rsidR="00595688">
        <w:rPr>
          <w:shd w:val="clear" w:color="auto" w:fill="FFFFFF"/>
        </w:rPr>
        <w:t xml:space="preserve">photorespiration (discussed below), </w:t>
      </w:r>
      <w:r w:rsidRPr="00DB430D">
        <w:rPr>
          <w:shd w:val="clear" w:color="auto" w:fill="FFFFFF"/>
        </w:rPr>
        <w:t xml:space="preserve">the </w:t>
      </w:r>
      <w:proofErr w:type="spellStart"/>
      <w:r w:rsidRPr="00DB430D">
        <w:rPr>
          <w:shd w:val="clear" w:color="auto" w:fill="FFFFFF"/>
        </w:rPr>
        <w:t>Mehler</w:t>
      </w:r>
      <w:proofErr w:type="spellEnd"/>
      <w:r w:rsidR="00595688">
        <w:rPr>
          <w:shd w:val="clear" w:color="auto" w:fill="FFFFFF"/>
        </w:rPr>
        <w:t xml:space="preserve"> reaction </w:t>
      </w:r>
      <w:r w:rsidR="0007178E">
        <w:rPr>
          <w:shd w:val="clear" w:color="auto" w:fill="FFFFFF"/>
        </w:rPr>
        <w:fldChar w:fldCharType="begin"/>
      </w:r>
      <w:r w:rsidR="0007178E">
        <w:rPr>
          <w:shd w:val="clear" w:color="auto" w:fill="FFFFFF"/>
        </w:rPr>
        <w:instrText xml:space="preserve"> ADDIN ZOTERO_ITEM CSL_CITATION {"citationID":"l9PUDYSp","properties":{"formattedCitation":"(Miyake, 2010)","plainCitation":"(Miyake, 2010)","noteIndex":0},"citationItems":[{"id":768,"uris":["http://zotero.org/users/local/Hcd06Tc7/items/NCRZSDTS"],"itemData":{"id":768,"type":"article-journal","abstract":"An electron flow in addition to the major electron sinks in C3 plants [both photosynthetic carbon reduction (PCR) and photorespiratory carbon oxidation (PCO) cycles] is termed an alternative electron flow (AEF) and functions in the chloroplasts of leaves. The water–water cycle (WWC; Mehler–ascorbate peroxidase pathway) and cyclic electron flow around PSI (CEF-PSI) have been studied as the main AEFs in chloroplasts and are proposed to play a physiologically important role in both the regulation of photosynthesis and the alleviation of photoinhibition. In the present review, I discuss the molecular mechanisms of both AEFs and their functions in vivo. To determine their physiological function, accurate measurement of the electron flux of AEFs in vivo are required. Methods to assay electron flux in CEF-PSI have been developed recently and their problematic points are discussed. The common physiological function of both the WWC and CEF-PSI is the supply of ATP to drive net CO2 assimilation. The requirement for ATP depends on the activities of both PCR and PCO cycles, and changes in both WWC and CEF-PSI were compared with the data obtained in intact leaves. Furthermore, the fact that CEF-PSI cannot function independently has been demonstrated. I propose a model for the regulation of CEF-PSI by WWC, in which WWC is indispensable as an electron sink for the expression of CEF-PSI activity.","container-title":"Plant and Cell Physiology","DOI":"10.1093/pcp/pcq173","ISSN":"0032-0781","issue":"12","journalAbbreviation":"Plant and Cell Physiology","page":"1951-1963","source":"Silverchair","title":"Alternative Electron Flows (Water–Water Cycle and Cyclic Electron Flow Around PSI) in Photosynthesis: Molecular Mechanisms and Physiological Functions","title-short":"Alternative Electron Flows (Water–Water Cycle and Cyclic Electron Flow Around PSI) in Photosynthesis","volume":"51","author":[{"family":"Miyake","given":"Chikahiro"}],"issued":{"date-parts":[["2010",12,1]]}}}],"schema":"https://github.com/citation-style-language/schema/raw/master/csl-citation.json"} </w:instrText>
      </w:r>
      <w:r w:rsidR="0007178E">
        <w:rPr>
          <w:shd w:val="clear" w:color="auto" w:fill="FFFFFF"/>
        </w:rPr>
        <w:fldChar w:fldCharType="separate"/>
      </w:r>
      <w:r w:rsidR="0007178E" w:rsidRPr="0007178E">
        <w:t>(Miyake, 2010)</w:t>
      </w:r>
      <w:r w:rsidR="0007178E">
        <w:rPr>
          <w:shd w:val="clear" w:color="auto" w:fill="FFFFFF"/>
        </w:rPr>
        <w:fldChar w:fldCharType="end"/>
      </w:r>
      <w:r w:rsidR="00595688">
        <w:rPr>
          <w:shd w:val="clear" w:color="auto" w:fill="FFFFFF"/>
        </w:rPr>
        <w:t xml:space="preserve"> and</w:t>
      </w:r>
      <w:r w:rsidRPr="00DB430D">
        <w:rPr>
          <w:shd w:val="clear" w:color="auto" w:fill="FFFFFF"/>
        </w:rPr>
        <w:t xml:space="preserve"> </w:t>
      </w:r>
      <w:proofErr w:type="spellStart"/>
      <w:r w:rsidRPr="00DB430D">
        <w:rPr>
          <w:shd w:val="clear" w:color="auto" w:fill="FFFFFF"/>
        </w:rPr>
        <w:t>chlororespiration</w:t>
      </w:r>
      <w:proofErr w:type="spellEnd"/>
      <w:r w:rsidR="0007178E">
        <w:rPr>
          <w:shd w:val="clear" w:color="auto" w:fill="FFFFFF"/>
        </w:rPr>
        <w:t xml:space="preserve"> </w:t>
      </w:r>
      <w:r w:rsidR="0007178E">
        <w:rPr>
          <w:shd w:val="clear" w:color="auto" w:fill="FFFFFF"/>
        </w:rPr>
        <w:fldChar w:fldCharType="begin"/>
      </w:r>
      <w:r w:rsidR="0007178E">
        <w:rPr>
          <w:shd w:val="clear" w:color="auto" w:fill="FFFFFF"/>
        </w:rPr>
        <w:instrText xml:space="preserve"> ADDIN ZOTERO_ITEM CSL_CITATION {"citationID":"v8k74o7h","properties":{"formattedCitation":"(Nawrocki et al., 2019)","plainCitation":"(Nawrocki et al., 2019)","noteIndex":0},"citationItems":[{"id":771,"uris":["http://zotero.org/users/local/Hcd06Tc7/items/3T2KA5J5"],"itemData":{"id":771,"type":"article-journal","abstract":"Whereas photosynthetic function under steady-state light conditions has been well characterized, little is known about its changes that occur in response to light fluctuations. Chlororespiration, a simplified respiratory chain, is widespread across all photosynthetic lineages, but its role remains elusive. Here, we show that chlororespiration plays a crucial role in intermittent-light conditions in the green alga Chlamydomonas reinhardtii. Chlororespiration, which is localized in thylakoid membranes together with the photosynthetic electron transfer chain, involves plastoquinone reduction and plastoquinol oxidation by a Plastid Terminal Oxidase (PTOX). We show that PTOX activity is critical for growth under intermittent light, with severe growth defects being observed in a mutant lacking PTOX2, the major plastoquinol oxidase. We demonstrate that the hampered growth results from a major change in the kinetics of redox relaxation of the photosynthetic electron transfer chain during the dark periods. This change, in turn, has a dramatic effect on the physiology of photosynthesis during the light periods, notably stimulating cyclic electron flow at the expense of the linear electron flow.","container-title":"Plant Physiology","DOI":"10.1104/pp.18.01213","ISSN":"0032-0889","issue":"2","journalAbbreviation":"Plant Physiology","page":"630-639","source":"Silverchair","title":"Chlororespiration Controls Growth Under Intermittent Light","volume":"179","author":[{"family":"Nawrocki","given":"Wojciech J."},{"family":"Buchert","given":"Felix"},{"family":"Joliot","given":"Pierre"},{"family":"Rappaport","given":"Fabrice"},{"family":"Bailleul","given":"Benjamin"},{"family":"Wollman","given":"Francis-André"}],"issued":{"date-parts":[["2019",2,1]]}}}],"schema":"https://github.com/citation-style-language/schema/raw/master/csl-citation.json"} </w:instrText>
      </w:r>
      <w:r w:rsidR="0007178E">
        <w:rPr>
          <w:shd w:val="clear" w:color="auto" w:fill="FFFFFF"/>
        </w:rPr>
        <w:fldChar w:fldCharType="separate"/>
      </w:r>
      <w:r w:rsidR="0007178E" w:rsidRPr="0007178E">
        <w:t>(Nawrocki et al., 2019)</w:t>
      </w:r>
      <w:r w:rsidR="0007178E">
        <w:rPr>
          <w:shd w:val="clear" w:color="auto" w:fill="FFFFFF"/>
        </w:rPr>
        <w:fldChar w:fldCharType="end"/>
      </w:r>
      <w:r w:rsidR="00595688">
        <w:rPr>
          <w:shd w:val="clear" w:color="auto" w:fill="FFFFFF"/>
        </w:rPr>
        <w:t>.</w:t>
      </w:r>
    </w:p>
    <w:p w14:paraId="0DBE0098" w14:textId="77777777" w:rsidR="00083A71" w:rsidRPr="00DB430D" w:rsidRDefault="00083A71" w:rsidP="00083A71">
      <w:pPr>
        <w:spacing w:before="240" w:after="240"/>
        <w:outlineLvl w:val="3"/>
        <w:rPr>
          <w:rFonts w:asciiTheme="minorHAnsi" w:eastAsiaTheme="majorEastAsia" w:hAnsiTheme="minorHAnsi" w:cstheme="majorHAnsi"/>
          <w:b/>
        </w:rPr>
      </w:pPr>
      <w:r w:rsidRPr="00237EB4">
        <w:rPr>
          <w:rFonts w:asciiTheme="minorHAnsi" w:eastAsiaTheme="majorEastAsia" w:hAnsiTheme="minorHAnsi" w:cstheme="majorHAnsi"/>
          <w:b/>
          <w:sz w:val="24"/>
          <w:szCs w:val="24"/>
        </w:rPr>
        <w:t>1.2.3</w:t>
      </w:r>
      <w:r w:rsidRPr="00237EB4">
        <w:rPr>
          <w:rFonts w:asciiTheme="minorHAnsi" w:eastAsiaTheme="majorEastAsia" w:hAnsiTheme="minorHAnsi" w:cstheme="majorHAnsi"/>
          <w:b/>
          <w:sz w:val="24"/>
          <w:szCs w:val="24"/>
        </w:rPr>
        <w:tab/>
        <w:t>Dark reactions</w:t>
      </w:r>
    </w:p>
    <w:p w14:paraId="4D296E55" w14:textId="77777777" w:rsidR="00083A71" w:rsidRDefault="00083A71" w:rsidP="00083A71">
      <w:pPr>
        <w:rPr>
          <w:shd w:val="clear" w:color="auto" w:fill="FFFFFF"/>
        </w:rPr>
      </w:pPr>
      <w:r w:rsidRPr="00DB430D">
        <w:rPr>
          <w:shd w:val="clear" w:color="auto" w:fill="FFFFFF"/>
        </w:rPr>
        <w:t>The dark reactions involve the conversion of atmospheric CO</w:t>
      </w:r>
      <w:r w:rsidRPr="00DB430D">
        <w:rPr>
          <w:shd w:val="clear" w:color="auto" w:fill="FFFFFF"/>
          <w:vertAlign w:val="subscript"/>
        </w:rPr>
        <w:t>2</w:t>
      </w:r>
      <w:r w:rsidRPr="00DB430D">
        <w:rPr>
          <w:shd w:val="clear" w:color="auto" w:fill="FFFFFF"/>
        </w:rPr>
        <w:t xml:space="preserve"> into carbohydrates, followed by the regeneration of the starting substrate to allow for</w:t>
      </w:r>
      <w:r w:rsidRPr="00BF46A4">
        <w:rPr>
          <w:shd w:val="clear" w:color="auto" w:fill="FFFFFF"/>
        </w:rPr>
        <w:t xml:space="preserve"> future carbon fixati</w:t>
      </w:r>
      <w:r w:rsidRPr="0083603D">
        <w:rPr>
          <w:shd w:val="clear" w:color="auto" w:fill="FFFFFF"/>
        </w:rPr>
        <w:t>on. T</w:t>
      </w:r>
      <w:r w:rsidRPr="00DB430D">
        <w:rPr>
          <w:shd w:val="clear" w:color="auto" w:fill="FFFFFF"/>
        </w:rPr>
        <w:t>his cyclic process is also known as the Calvin-Benson-</w:t>
      </w:r>
      <w:proofErr w:type="spellStart"/>
      <w:r w:rsidRPr="00DB430D">
        <w:rPr>
          <w:shd w:val="clear" w:color="auto" w:fill="FFFFFF"/>
        </w:rPr>
        <w:t>Bassham</w:t>
      </w:r>
      <w:proofErr w:type="spellEnd"/>
      <w:r w:rsidRPr="00DB430D">
        <w:rPr>
          <w:shd w:val="clear" w:color="auto" w:fill="FFFFFF"/>
        </w:rPr>
        <w:t xml:space="preserve"> (CBB) cycle</w:t>
      </w:r>
      <w:r>
        <w:rPr>
          <w:shd w:val="clear" w:color="auto" w:fill="FFFFFF"/>
        </w:rPr>
        <w:t>, and is illustrated in Figure 1.3</w:t>
      </w:r>
      <w:r w:rsidRPr="00DB430D">
        <w:rPr>
          <w:shd w:val="clear" w:color="auto" w:fill="FFFFFF"/>
        </w:rPr>
        <w:t>. The enzyme ribulose 1,5-bisphosphate carboxylase/oxygenase (Rubisco) catalyses the first step of the CBB cycle by carboxylating the 5-carbon substrate ribulose 1,5-bisphosphate (RuBP) using a molecule of CO</w:t>
      </w:r>
      <w:r w:rsidRPr="00DB430D">
        <w:rPr>
          <w:shd w:val="clear" w:color="auto" w:fill="FFFFFF"/>
          <w:vertAlign w:val="subscript"/>
        </w:rPr>
        <w:t>2</w:t>
      </w:r>
      <w:r w:rsidRPr="00DB430D">
        <w:rPr>
          <w:shd w:val="clear" w:color="auto" w:fill="FFFFFF"/>
        </w:rPr>
        <w:t xml:space="preserve">, which quickly splits into two 3-carbon molecules of 3-phosphoglycerate (3-PGA). </w:t>
      </w:r>
      <w:r w:rsidR="009669D2">
        <w:rPr>
          <w:shd w:val="clear" w:color="auto" w:fill="FFFFFF"/>
        </w:rPr>
        <w:t xml:space="preserve">Each </w:t>
      </w:r>
      <w:r w:rsidRPr="00DB430D">
        <w:rPr>
          <w:shd w:val="clear" w:color="auto" w:fill="FFFFFF"/>
        </w:rPr>
        <w:t xml:space="preserve">3-PGA is then converted into 1,3-bisphosphoglycerate (BPGA) using the chemical energy released by hydrolysing ATP. This is followed by the conversion of BPGA into glyceraldehyde 3-phosphate (G3P) using the reducing power from NADPH. G3P is the primary product of photosynthesis and provides the building blocks for life; the simple 3-carbon sugar is used for the synthesis of amino acids, glucose, starch and other polysaccharides, which underpin many essential metabolic processes. Photosynthetic rate therefore dictates plant growth and development, and ultimately, crop yields </w:t>
      </w:r>
      <w:r w:rsidRPr="00DB430D">
        <w:rPr>
          <w:shd w:val="clear" w:color="auto" w:fill="FFFFFF"/>
        </w:rPr>
        <w:fldChar w:fldCharType="begin"/>
      </w:r>
      <w:r w:rsidRPr="00DB430D">
        <w:rPr>
          <w:shd w:val="clear" w:color="auto" w:fill="FFFFFF"/>
        </w:rPr>
        <w:instrText xml:space="preserve"> ADDIN ZOTERO_ITEM CSL_CITATION {"citationID":"a2l9jqhr803","properties":{"formattedCitation":"(Zelitch, 1982)","plainCitation":"(Zelitch, 1982)","noteIndex":0},"citationItems":[{"id":488,"uris":["http://zotero.org/users/local/Hcd06Tc7/items/SH5L4VZ3"],"itemData":{"id":488,"type":"article-journal","abstract":"Crop yield is closely related to the net photosynthetic assimilation of CO2 throughout an entire season, but instantaneous measurements of photosynthesis may be misleading. Increasing the rates of net photosynthesis and translocation and enlarging the storage capacity by selection and breeding may bring about large increases in yield, especially in C3 species.","container-title":"BioScience","DOI":"10.2307/1308973","ISSN":"0006-3568","issue":"10","journalAbbreviation":"BioScience","page":"796-802","source":"Silverchair","title":"The Close Relationship Between Net Photosynthesis and Crop Yield","volume":"32","author":[{"family":"Zelitch","given":"Israel"}],"issued":{"date-parts":[["1982",11,1]]}}}],"schema":"https://github.com/citation-style-language/schema/raw/master/csl-citation.json"} </w:instrText>
      </w:r>
      <w:r w:rsidRPr="00DB430D">
        <w:rPr>
          <w:shd w:val="clear" w:color="auto" w:fill="FFFFFF"/>
        </w:rPr>
        <w:fldChar w:fldCharType="separate"/>
      </w:r>
      <w:r w:rsidRPr="00237EB4">
        <w:t>(Zelitch, 1982)</w:t>
      </w:r>
      <w:r w:rsidRPr="00DB430D">
        <w:rPr>
          <w:shd w:val="clear" w:color="auto" w:fill="FFFFFF"/>
        </w:rPr>
        <w:fldChar w:fldCharType="end"/>
      </w:r>
      <w:r w:rsidRPr="00DB430D">
        <w:rPr>
          <w:shd w:val="clear" w:color="auto" w:fill="FFFFFF"/>
        </w:rPr>
        <w:t>.</w:t>
      </w:r>
    </w:p>
    <w:p w14:paraId="497A85AD" w14:textId="77777777" w:rsidR="00E02B7E" w:rsidRPr="00DB430D" w:rsidRDefault="00E02B7E" w:rsidP="00083A71">
      <w:pPr>
        <w:rPr>
          <w:shd w:val="clear" w:color="auto" w:fill="FFFFFF"/>
        </w:rPr>
      </w:pPr>
      <w:r>
        <w:rPr>
          <w:shd w:val="clear" w:color="auto" w:fill="FFFFFF"/>
        </w:rPr>
        <w:tab/>
      </w:r>
      <w:r w:rsidRPr="00DB430D">
        <w:rPr>
          <w:shd w:val="clear" w:color="auto" w:fill="FFFFFF"/>
        </w:rPr>
        <w:t xml:space="preserve">For every six molecule of G3P </w:t>
      </w:r>
      <w:r>
        <w:rPr>
          <w:shd w:val="clear" w:color="auto" w:fill="FFFFFF"/>
        </w:rPr>
        <w:t xml:space="preserve">produced, one </w:t>
      </w:r>
      <w:r w:rsidRPr="00DB430D">
        <w:rPr>
          <w:shd w:val="clear" w:color="auto" w:fill="FFFFFF"/>
        </w:rPr>
        <w:t xml:space="preserve">is released </w:t>
      </w:r>
      <w:r>
        <w:rPr>
          <w:shd w:val="clear" w:color="auto" w:fill="FFFFFF"/>
        </w:rPr>
        <w:t>for its use in plant metabolism,</w:t>
      </w:r>
      <w:r w:rsidRPr="00DB430D">
        <w:rPr>
          <w:shd w:val="clear" w:color="auto" w:fill="FFFFFF"/>
        </w:rPr>
        <w:t xml:space="preserve"> whereas, the remaining five are needed to regenerate RuBP via a series of enzymatic reactions, using further ATP</w:t>
      </w:r>
      <w:r w:rsidR="00CA1F8A">
        <w:rPr>
          <w:shd w:val="clear" w:color="auto" w:fill="FFFFFF"/>
        </w:rPr>
        <w:t xml:space="preserve"> (Figure 1.3)</w:t>
      </w:r>
      <w:r w:rsidRPr="00DB430D">
        <w:rPr>
          <w:shd w:val="clear" w:color="auto" w:fill="FFFFFF"/>
        </w:rPr>
        <w:t>. The dark reactions consume the products of the light reactions, and in turn regenerate NADP+, ADP and inorganic phosphate (P</w:t>
      </w:r>
      <w:r w:rsidRPr="00DB430D">
        <w:rPr>
          <w:shd w:val="clear" w:color="auto" w:fill="FFFFFF"/>
          <w:vertAlign w:val="subscript"/>
        </w:rPr>
        <w:t>i</w:t>
      </w:r>
      <w:r w:rsidRPr="00DB430D">
        <w:rPr>
          <w:shd w:val="clear" w:color="auto" w:fill="FFFFFF"/>
        </w:rPr>
        <w:t>), highlighting the mutual dependency of the two photosynthetic processes. Furthermore, the activity of several CBB cycle enzymes is regulated by the chloroplast’s thioredoxin system, which is first activated by the light reactions</w:t>
      </w:r>
      <w:r w:rsidR="00CA1F8A">
        <w:rPr>
          <w:shd w:val="clear" w:color="auto" w:fill="FFFFFF"/>
        </w:rPr>
        <w:t xml:space="preserve"> </w:t>
      </w:r>
      <w:r w:rsidR="00EB5C9D">
        <w:rPr>
          <w:shd w:val="clear" w:color="auto" w:fill="FFFFFF"/>
        </w:rPr>
        <w:fldChar w:fldCharType="begin"/>
      </w:r>
      <w:r w:rsidR="00EB5C9D">
        <w:rPr>
          <w:shd w:val="clear" w:color="auto" w:fill="FFFFFF"/>
        </w:rPr>
        <w:instrText xml:space="preserve"> ADDIN ZOTERO_ITEM CSL_CITATION {"citationID":"fX2bNwaL","properties":{"formattedCitation":"(Nikkanen and Rintam\\uc0\\u228{}ki, 2019)","plainCitation":"(Nikkanen and Rintamäki, 2019)","noteIndex":0},"citationItems":[{"id":774,"uris":["http://zotero.org/users/local/Hcd06Tc7/items/2MB8259H"],"itemData":{"id":774,"type":"article-journal","abstract":"Photosynthesis is a highly regulated process in photoautotrophic cells. The main goal of the regulation is to keep the basic photosynthetic reactions, i.e. capturing light energy, conversion into chemical energy and production of carbohydrates, in balance. The rationale behind the evolution of strong regulation mechanisms is to keep photosynthesis functional under all conditions encountered by sessile plants during their lifetimes. The regulatory mechanisms may, however, also impair photosynthetic efficiency by overriding the photosynthetic reactions in controlled environments like crop fields or bioreactors, where light energy could be used for production of sugars instead of dissipation as heat and down-regulation of carbon fixation. The plant chloroplast has a high number of regulatory proteins called thioredoxins (TRX), which control the function of chloroplasts from biogenesis and assembly of chloroplast machinery to light and carbon fixation reactions as well as photoprotective mechanisms. Here, we review the current knowledge of regulation of photosynthesis by chloroplast TRXs and assess the prospect of improving plant photosynthetic efficiency by modification of chloroplast thioredoxin systems.","container-title":"Biochemical Journal","DOI":"10.1042/BCJ20180707","ISSN":"0264-6021","issue":"7","journalAbbreviation":"Biochem J","note":"PMID: 30988137\nPMCID: PMC6463390","page":"1159-1172","source":"PubMed Central","title":"Chloroplast thioredoxin systems dynamically regulate photosynthesis in plants","volume":"476","author":[{"family":"Nikkanen","given":"Lauri"},{"family":"Rintamäki","given":"Eevi"}],"issued":{"date-parts":[["2019",4,15]]}}}],"schema":"https://github.com/citation-style-language/schema/raw/master/csl-citation.json"} </w:instrText>
      </w:r>
      <w:r w:rsidR="00EB5C9D">
        <w:rPr>
          <w:shd w:val="clear" w:color="auto" w:fill="FFFFFF"/>
        </w:rPr>
        <w:fldChar w:fldCharType="separate"/>
      </w:r>
      <w:r w:rsidR="00EB5C9D" w:rsidRPr="00EB5C9D">
        <w:rPr>
          <w:szCs w:val="24"/>
        </w:rPr>
        <w:t>(Nikkanen and Rintamäki, 2019)</w:t>
      </w:r>
      <w:r w:rsidR="00EB5C9D">
        <w:rPr>
          <w:shd w:val="clear" w:color="auto" w:fill="FFFFFF"/>
        </w:rPr>
        <w:fldChar w:fldCharType="end"/>
      </w:r>
      <w:r w:rsidR="00CA1F8A">
        <w:rPr>
          <w:shd w:val="clear" w:color="auto" w:fill="FFFFFF"/>
        </w:rPr>
        <w:t>.</w:t>
      </w:r>
    </w:p>
    <w:p w14:paraId="7C670CAB" w14:textId="77777777" w:rsidR="00AC78FD" w:rsidRDefault="00AC78FD" w:rsidP="00AC78FD">
      <w:pPr>
        <w:spacing w:line="276" w:lineRule="auto"/>
        <w:rPr>
          <w:rFonts w:cstheme="minorHAnsi"/>
          <w:b/>
          <w:bCs/>
          <w:sz w:val="21"/>
          <w:szCs w:val="18"/>
        </w:rPr>
      </w:pPr>
    </w:p>
    <w:p w14:paraId="185DFF9F" w14:textId="77777777" w:rsidR="00AC78FD" w:rsidRDefault="00AC78FD" w:rsidP="00AC78FD">
      <w:pPr>
        <w:spacing w:line="276" w:lineRule="auto"/>
        <w:rPr>
          <w:rFonts w:cstheme="minorHAnsi"/>
          <w:b/>
          <w:bCs/>
          <w:sz w:val="21"/>
          <w:szCs w:val="18"/>
        </w:rPr>
      </w:pPr>
    </w:p>
    <w:p w14:paraId="69244835" w14:textId="77777777" w:rsidR="00AC78FD" w:rsidRDefault="00AC78FD" w:rsidP="00AC78FD">
      <w:pPr>
        <w:spacing w:line="276" w:lineRule="auto"/>
        <w:rPr>
          <w:rFonts w:cstheme="minorHAnsi"/>
          <w:b/>
          <w:bCs/>
          <w:sz w:val="21"/>
          <w:szCs w:val="18"/>
        </w:rPr>
      </w:pPr>
    </w:p>
    <w:p w14:paraId="2FF3041A" w14:textId="77777777" w:rsidR="008764DB" w:rsidRPr="00215F37" w:rsidRDefault="00215F37" w:rsidP="00215F37">
      <w:pPr>
        <w:spacing w:line="276" w:lineRule="auto"/>
        <w:rPr>
          <w:rFonts w:cstheme="minorHAnsi"/>
          <w:b/>
          <w:bCs/>
          <w:sz w:val="21"/>
          <w:szCs w:val="18"/>
        </w:rPr>
      </w:pPr>
      <w:r>
        <w:rPr>
          <w:rFonts w:cstheme="minorHAnsi"/>
          <w:b/>
          <w:bCs/>
          <w:sz w:val="21"/>
          <w:szCs w:val="18"/>
        </w:rPr>
        <w:lastRenderedPageBreak/>
        <w:br/>
      </w:r>
      <w:r w:rsidR="00AC78FD">
        <w:rPr>
          <w:noProof/>
          <w:lang w:val="en-US" w:eastAsia="en-US"/>
        </w:rPr>
        <mc:AlternateContent>
          <mc:Choice Requires="wpg">
            <w:drawing>
              <wp:anchor distT="0" distB="0" distL="114300" distR="114300" simplePos="0" relativeHeight="251880448" behindDoc="0" locked="0" layoutInCell="1" allowOverlap="1" wp14:anchorId="1C99B511" wp14:editId="4FC40FF0">
                <wp:simplePos x="0" y="0"/>
                <wp:positionH relativeFrom="column">
                  <wp:posOffset>0</wp:posOffset>
                </wp:positionH>
                <wp:positionV relativeFrom="paragraph">
                  <wp:posOffset>-218440</wp:posOffset>
                </wp:positionV>
                <wp:extent cx="5560695" cy="5247640"/>
                <wp:effectExtent l="0" t="0" r="1905" b="10160"/>
                <wp:wrapSquare wrapText="bothSides"/>
                <wp:docPr id="497" name="Group 497"/>
                <wp:cNvGraphicFramePr/>
                <a:graphic xmlns:a="http://schemas.openxmlformats.org/drawingml/2006/main">
                  <a:graphicData uri="http://schemas.microsoft.com/office/word/2010/wordprocessingGroup">
                    <wpg:wgp>
                      <wpg:cNvGrpSpPr/>
                      <wpg:grpSpPr>
                        <a:xfrm>
                          <a:off x="0" y="0"/>
                          <a:ext cx="5560695" cy="5247640"/>
                          <a:chOff x="159026" y="-8468"/>
                          <a:chExt cx="5196840" cy="4904870"/>
                        </a:xfrm>
                      </wpg:grpSpPr>
                      <pic:pic xmlns:pic="http://schemas.openxmlformats.org/drawingml/2006/picture">
                        <pic:nvPicPr>
                          <pic:cNvPr id="1" name="Picture 1"/>
                          <pic:cNvPicPr>
                            <a:picLocks noChangeAspect="1"/>
                          </pic:cNvPicPr>
                        </pic:nvPicPr>
                        <pic:blipFill rotWithShape="1">
                          <a:blip r:embed="rId15"/>
                          <a:srcRect l="37411" t="41505" r="32107" b="8828"/>
                          <a:stretch/>
                        </pic:blipFill>
                        <pic:spPr bwMode="auto">
                          <a:xfrm>
                            <a:off x="159026" y="135172"/>
                            <a:ext cx="5196840" cy="47612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473" name="Picture 473"/>
                          <pic:cNvPicPr>
                            <a:picLocks noChangeAspect="1"/>
                          </pic:cNvPicPr>
                        </pic:nvPicPr>
                        <pic:blipFill rotWithShape="1">
                          <a:blip r:embed="rId16"/>
                          <a:srcRect l="38356" t="43873" r="56865" b="54673"/>
                          <a:stretch/>
                        </pic:blipFill>
                        <pic:spPr bwMode="auto">
                          <a:xfrm>
                            <a:off x="266714" y="-8468"/>
                            <a:ext cx="912481" cy="14562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27416CC" id="Group 497" o:spid="_x0000_s1026" style="position:absolute;margin-left:0;margin-top:-17.2pt;width:437.85pt;height:413.2pt;z-index:251880448;mso-width-relative:margin;mso-height-relative:margin" coordorigin="1590,-84" coordsize="51968,49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">
                <v:shape id="Picture 1" o:spid="_x0000_s1027" type="#_x0000_t75" style="position:absolute;left:1590;top:1351;width:51968;height:47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">
                  <v:imagedata r:id="rId17" o:title="" croptop="27201f" cropbottom="5786f" cropleft="24518f" cropright="21042f"/>
                </v:shape>
                <v:shape id="Picture 473" o:spid="_x0000_s1028" type="#_x0000_t75" style="position:absolute;left:2667;top:-84;width:9124;height:1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">
                  <v:imagedata r:id="rId18" o:title="" croptop="28753f" cropbottom="35830f" cropleft="25137f" cropright="37267f"/>
                </v:shape>
                <w10:wrap type="square"/>
              </v:group>
            </w:pict>
          </mc:Fallback>
        </mc:AlternateContent>
      </w:r>
      <w:r w:rsidR="00CD6812">
        <w:rPr>
          <w:rFonts w:cstheme="minorHAnsi"/>
          <w:b/>
          <w:bCs/>
          <w:sz w:val="21"/>
          <w:szCs w:val="18"/>
        </w:rPr>
        <w:t>Figure 1.3</w:t>
      </w:r>
      <w:r w:rsidR="00CD6812" w:rsidRPr="00DB430D">
        <w:rPr>
          <w:rFonts w:cstheme="minorHAnsi"/>
          <w:b/>
          <w:bCs/>
          <w:sz w:val="21"/>
          <w:szCs w:val="18"/>
        </w:rPr>
        <w:t xml:space="preserve">. </w:t>
      </w:r>
      <w:r w:rsidR="00A25428">
        <w:rPr>
          <w:rFonts w:cstheme="minorHAnsi"/>
          <w:b/>
          <w:bCs/>
          <w:sz w:val="21"/>
          <w:szCs w:val="18"/>
        </w:rPr>
        <w:t xml:space="preserve">The </w:t>
      </w:r>
      <w:r w:rsidR="00C413AC">
        <w:rPr>
          <w:rFonts w:cstheme="minorHAnsi"/>
          <w:b/>
          <w:bCs/>
          <w:sz w:val="21"/>
          <w:szCs w:val="18"/>
        </w:rPr>
        <w:t>Calvin-Benson-</w:t>
      </w:r>
      <w:proofErr w:type="spellStart"/>
      <w:r w:rsidR="00C413AC">
        <w:rPr>
          <w:rFonts w:cstheme="minorHAnsi"/>
          <w:b/>
          <w:bCs/>
          <w:sz w:val="21"/>
          <w:szCs w:val="18"/>
        </w:rPr>
        <w:t>Bassham</w:t>
      </w:r>
      <w:proofErr w:type="spellEnd"/>
      <w:r w:rsidR="00C413AC">
        <w:rPr>
          <w:rFonts w:cstheme="minorHAnsi"/>
          <w:b/>
          <w:bCs/>
          <w:sz w:val="21"/>
          <w:szCs w:val="18"/>
        </w:rPr>
        <w:t xml:space="preserve"> cycle and photorespiratory pathway</w:t>
      </w:r>
      <w:r w:rsidR="00A25428">
        <w:rPr>
          <w:rFonts w:cstheme="minorHAnsi"/>
          <w:b/>
          <w:bCs/>
          <w:sz w:val="21"/>
          <w:szCs w:val="18"/>
        </w:rPr>
        <w:t xml:space="preserve">. </w:t>
      </w:r>
      <w:r w:rsidR="00585729">
        <w:rPr>
          <w:rFonts w:cstheme="minorHAnsi"/>
          <w:bCs/>
          <w:sz w:val="21"/>
          <w:szCs w:val="18"/>
        </w:rPr>
        <w:t>Diagram outlining the two</w:t>
      </w:r>
      <w:r w:rsidR="00D27E23">
        <w:rPr>
          <w:rFonts w:cstheme="minorHAnsi"/>
          <w:bCs/>
          <w:sz w:val="21"/>
          <w:szCs w:val="18"/>
        </w:rPr>
        <w:t xml:space="preserve"> competing processes of photosynthesis (shaded in </w:t>
      </w:r>
      <w:r w:rsidR="009F310F">
        <w:rPr>
          <w:rFonts w:cstheme="minorHAnsi"/>
          <w:bCs/>
          <w:sz w:val="21"/>
          <w:szCs w:val="18"/>
        </w:rPr>
        <w:t xml:space="preserve">light </w:t>
      </w:r>
      <w:r w:rsidR="00D27E23">
        <w:rPr>
          <w:rFonts w:cstheme="minorHAnsi"/>
          <w:bCs/>
          <w:sz w:val="21"/>
          <w:szCs w:val="18"/>
        </w:rPr>
        <w:t>green), and photorespiration (shaded in red), which result from Rubisco catalysing the reaction of RuBP</w:t>
      </w:r>
      <w:r w:rsidR="008764DB">
        <w:rPr>
          <w:rFonts w:cstheme="minorHAnsi"/>
          <w:bCs/>
          <w:sz w:val="21"/>
          <w:szCs w:val="18"/>
        </w:rPr>
        <w:t xml:space="preserve"> (ribulose 1,5-bisphosphate)</w:t>
      </w:r>
      <w:r w:rsidR="00D27E23">
        <w:rPr>
          <w:rFonts w:cstheme="minorHAnsi"/>
          <w:bCs/>
          <w:sz w:val="21"/>
          <w:szCs w:val="18"/>
        </w:rPr>
        <w:t xml:space="preserve"> with either CO</w:t>
      </w:r>
      <w:r w:rsidR="00D27E23" w:rsidRPr="008764DB">
        <w:rPr>
          <w:rFonts w:cstheme="minorHAnsi"/>
          <w:bCs/>
          <w:sz w:val="21"/>
          <w:szCs w:val="18"/>
          <w:vertAlign w:val="subscript"/>
        </w:rPr>
        <w:t>2</w:t>
      </w:r>
      <w:r w:rsidR="00D27E23">
        <w:rPr>
          <w:rFonts w:cstheme="minorHAnsi"/>
          <w:bCs/>
          <w:sz w:val="21"/>
          <w:szCs w:val="18"/>
        </w:rPr>
        <w:t xml:space="preserve"> or O</w:t>
      </w:r>
      <w:r w:rsidR="00D27E23" w:rsidRPr="008764DB">
        <w:rPr>
          <w:rFonts w:cstheme="minorHAnsi"/>
          <w:bCs/>
          <w:sz w:val="21"/>
          <w:szCs w:val="18"/>
          <w:vertAlign w:val="subscript"/>
        </w:rPr>
        <w:t>2</w:t>
      </w:r>
      <w:r w:rsidR="00D27E23">
        <w:rPr>
          <w:rFonts w:cstheme="minorHAnsi"/>
          <w:bCs/>
          <w:sz w:val="21"/>
          <w:szCs w:val="18"/>
        </w:rPr>
        <w:t xml:space="preserve">, respectively. </w:t>
      </w:r>
      <w:r w:rsidR="00E06405" w:rsidRPr="004A0B55">
        <w:rPr>
          <w:rFonts w:cstheme="minorHAnsi"/>
          <w:b/>
          <w:bCs/>
          <w:sz w:val="21"/>
          <w:szCs w:val="18"/>
        </w:rPr>
        <w:t>RuBP carboxylation</w:t>
      </w:r>
      <w:r>
        <w:rPr>
          <w:rFonts w:cstheme="minorHAnsi"/>
          <w:bCs/>
          <w:sz w:val="21"/>
          <w:szCs w:val="18"/>
        </w:rPr>
        <w:t xml:space="preserve"> is the first </w:t>
      </w:r>
      <w:r w:rsidR="00E06405">
        <w:rPr>
          <w:rFonts w:cstheme="minorHAnsi"/>
          <w:bCs/>
          <w:sz w:val="21"/>
          <w:szCs w:val="18"/>
        </w:rPr>
        <w:t>step of the Ca</w:t>
      </w:r>
      <w:r w:rsidR="008764DB">
        <w:rPr>
          <w:rFonts w:cstheme="minorHAnsi"/>
          <w:bCs/>
          <w:sz w:val="21"/>
          <w:szCs w:val="18"/>
        </w:rPr>
        <w:t>lvin-Benson-</w:t>
      </w:r>
      <w:proofErr w:type="spellStart"/>
      <w:r w:rsidR="008764DB">
        <w:rPr>
          <w:rFonts w:cstheme="minorHAnsi"/>
          <w:bCs/>
          <w:sz w:val="21"/>
          <w:szCs w:val="18"/>
        </w:rPr>
        <w:t>Bassham</w:t>
      </w:r>
      <w:proofErr w:type="spellEnd"/>
      <w:r w:rsidR="008764DB">
        <w:rPr>
          <w:rFonts w:cstheme="minorHAnsi"/>
          <w:bCs/>
          <w:sz w:val="21"/>
          <w:szCs w:val="18"/>
        </w:rPr>
        <w:t xml:space="preserve"> (CBB) cycle </w:t>
      </w:r>
      <w:r w:rsidR="00D8292F">
        <w:rPr>
          <w:rFonts w:cstheme="minorHAnsi"/>
          <w:bCs/>
          <w:sz w:val="21"/>
          <w:szCs w:val="18"/>
        </w:rPr>
        <w:t>an</w:t>
      </w:r>
      <w:r w:rsidR="009669D2">
        <w:rPr>
          <w:rFonts w:cstheme="minorHAnsi"/>
          <w:bCs/>
          <w:sz w:val="21"/>
          <w:szCs w:val="18"/>
        </w:rPr>
        <w:t xml:space="preserve">d results in the production of </w:t>
      </w:r>
      <w:r w:rsidR="00D8292F">
        <w:rPr>
          <w:rFonts w:cstheme="minorHAnsi"/>
          <w:bCs/>
          <w:sz w:val="21"/>
          <w:szCs w:val="18"/>
        </w:rPr>
        <w:t>two</w:t>
      </w:r>
      <w:r w:rsidR="008764DB">
        <w:rPr>
          <w:rFonts w:cstheme="minorHAnsi"/>
          <w:bCs/>
          <w:sz w:val="21"/>
          <w:szCs w:val="18"/>
        </w:rPr>
        <w:t xml:space="preserve"> 3-PGA</w:t>
      </w:r>
      <w:r w:rsidR="00D8292F">
        <w:rPr>
          <w:rFonts w:cstheme="minorHAnsi"/>
          <w:bCs/>
          <w:sz w:val="21"/>
          <w:szCs w:val="18"/>
        </w:rPr>
        <w:t xml:space="preserve"> </w:t>
      </w:r>
      <w:r w:rsidR="008764DB">
        <w:rPr>
          <w:rFonts w:cstheme="minorHAnsi"/>
          <w:bCs/>
          <w:sz w:val="21"/>
          <w:szCs w:val="18"/>
        </w:rPr>
        <w:t>(</w:t>
      </w:r>
      <w:r w:rsidR="00D8292F">
        <w:rPr>
          <w:rFonts w:cstheme="minorHAnsi"/>
          <w:bCs/>
          <w:sz w:val="21"/>
          <w:szCs w:val="18"/>
        </w:rPr>
        <w:t>3-phosphoglyce</w:t>
      </w:r>
      <w:r w:rsidR="009669D2">
        <w:rPr>
          <w:rFonts w:cstheme="minorHAnsi"/>
          <w:bCs/>
          <w:sz w:val="21"/>
          <w:szCs w:val="18"/>
        </w:rPr>
        <w:t>rate</w:t>
      </w:r>
      <w:r w:rsidR="008764DB">
        <w:rPr>
          <w:rFonts w:cstheme="minorHAnsi"/>
          <w:bCs/>
          <w:sz w:val="21"/>
          <w:szCs w:val="18"/>
        </w:rPr>
        <w:t>)</w:t>
      </w:r>
      <w:r w:rsidR="009669D2">
        <w:rPr>
          <w:rFonts w:cstheme="minorHAnsi"/>
          <w:bCs/>
          <w:sz w:val="21"/>
          <w:szCs w:val="18"/>
        </w:rPr>
        <w:t xml:space="preserve"> molecules, which are each</w:t>
      </w:r>
      <w:r w:rsidR="00D8292F">
        <w:rPr>
          <w:rFonts w:cstheme="minorHAnsi"/>
          <w:bCs/>
          <w:sz w:val="21"/>
          <w:szCs w:val="18"/>
        </w:rPr>
        <w:t xml:space="preserve"> </w:t>
      </w:r>
      <w:r w:rsidR="00E67565">
        <w:rPr>
          <w:rFonts w:cstheme="minorHAnsi"/>
          <w:bCs/>
          <w:sz w:val="21"/>
          <w:szCs w:val="18"/>
        </w:rPr>
        <w:t>reduced</w:t>
      </w:r>
      <w:r w:rsidR="00D8292F">
        <w:rPr>
          <w:rFonts w:cstheme="minorHAnsi"/>
          <w:bCs/>
          <w:sz w:val="21"/>
          <w:szCs w:val="18"/>
        </w:rPr>
        <w:t xml:space="preserve"> into BPGA </w:t>
      </w:r>
      <w:r w:rsidR="008764DB">
        <w:rPr>
          <w:rFonts w:cstheme="minorHAnsi"/>
          <w:bCs/>
          <w:sz w:val="21"/>
          <w:szCs w:val="18"/>
        </w:rPr>
        <w:t>(</w:t>
      </w:r>
      <w:r w:rsidR="008764DB" w:rsidRPr="008764DB">
        <w:rPr>
          <w:sz w:val="21"/>
          <w:szCs w:val="21"/>
          <w:shd w:val="clear" w:color="auto" w:fill="FFFFFF"/>
        </w:rPr>
        <w:t>1,3-bisphosphoglycerate</w:t>
      </w:r>
      <w:r w:rsidR="008764DB">
        <w:rPr>
          <w:rFonts w:cstheme="minorHAnsi"/>
          <w:bCs/>
          <w:sz w:val="21"/>
          <w:szCs w:val="18"/>
        </w:rPr>
        <w:t>)</w:t>
      </w:r>
      <w:r w:rsidR="008764DB" w:rsidRPr="008764DB">
        <w:rPr>
          <w:rFonts w:cstheme="minorHAnsi"/>
          <w:bCs/>
          <w:sz w:val="21"/>
          <w:szCs w:val="18"/>
        </w:rPr>
        <w:t xml:space="preserve"> </w:t>
      </w:r>
      <w:r w:rsidR="00D8292F">
        <w:rPr>
          <w:rFonts w:cstheme="minorHAnsi"/>
          <w:bCs/>
          <w:sz w:val="21"/>
          <w:szCs w:val="18"/>
        </w:rPr>
        <w:t>and then G3P</w:t>
      </w:r>
      <w:r w:rsidR="008764DB">
        <w:rPr>
          <w:rFonts w:cstheme="minorHAnsi"/>
          <w:bCs/>
          <w:sz w:val="21"/>
          <w:szCs w:val="18"/>
        </w:rPr>
        <w:t xml:space="preserve"> </w:t>
      </w:r>
      <w:r w:rsidR="008764DB" w:rsidRPr="008764DB">
        <w:rPr>
          <w:rFonts w:cstheme="minorHAnsi"/>
          <w:bCs/>
          <w:sz w:val="21"/>
          <w:szCs w:val="21"/>
        </w:rPr>
        <w:t>(</w:t>
      </w:r>
      <w:r w:rsidR="008764DB" w:rsidRPr="008764DB">
        <w:rPr>
          <w:sz w:val="21"/>
          <w:szCs w:val="21"/>
          <w:shd w:val="clear" w:color="auto" w:fill="FFFFFF"/>
        </w:rPr>
        <w:t>glyceraldehyde 3-phosphate)</w:t>
      </w:r>
      <w:r w:rsidR="00AC78FD">
        <w:rPr>
          <w:sz w:val="21"/>
          <w:szCs w:val="21"/>
          <w:shd w:val="clear" w:color="auto" w:fill="FFFFFF"/>
        </w:rPr>
        <w:t>, consuming ATP and NADPH</w:t>
      </w:r>
      <w:r w:rsidR="003D27E3">
        <w:rPr>
          <w:rFonts w:cstheme="minorHAnsi"/>
          <w:bCs/>
          <w:sz w:val="21"/>
          <w:szCs w:val="21"/>
        </w:rPr>
        <w:t>.</w:t>
      </w:r>
      <w:r w:rsidR="00D8292F">
        <w:rPr>
          <w:rFonts w:cstheme="minorHAnsi"/>
          <w:bCs/>
          <w:sz w:val="21"/>
          <w:szCs w:val="18"/>
        </w:rPr>
        <w:t xml:space="preserve"> One </w:t>
      </w:r>
      <w:r w:rsidR="009669D2">
        <w:rPr>
          <w:rFonts w:cstheme="minorHAnsi"/>
          <w:bCs/>
          <w:sz w:val="21"/>
          <w:szCs w:val="18"/>
        </w:rPr>
        <w:t>sixth of the</w:t>
      </w:r>
      <w:r w:rsidR="00D8292F">
        <w:rPr>
          <w:rFonts w:cstheme="minorHAnsi"/>
          <w:bCs/>
          <w:sz w:val="21"/>
          <w:szCs w:val="18"/>
        </w:rPr>
        <w:t xml:space="preserve"> G3P molecules produced ar</w:t>
      </w:r>
      <w:r w:rsidR="009669D2">
        <w:rPr>
          <w:rFonts w:cstheme="minorHAnsi"/>
          <w:bCs/>
          <w:sz w:val="21"/>
          <w:szCs w:val="18"/>
        </w:rPr>
        <w:t xml:space="preserve">e used in plant metabolism, </w:t>
      </w:r>
      <w:r w:rsidR="00CA1F8A">
        <w:rPr>
          <w:rFonts w:cstheme="minorHAnsi"/>
          <w:bCs/>
          <w:sz w:val="21"/>
          <w:szCs w:val="18"/>
        </w:rPr>
        <w:t>with the</w:t>
      </w:r>
      <w:r w:rsidR="00D8292F">
        <w:rPr>
          <w:rFonts w:cstheme="minorHAnsi"/>
          <w:bCs/>
          <w:sz w:val="21"/>
          <w:szCs w:val="18"/>
        </w:rPr>
        <w:t xml:space="preserve"> remainder used to regenerate RuBP</w:t>
      </w:r>
      <w:r w:rsidR="009669D2">
        <w:rPr>
          <w:rFonts w:cstheme="minorHAnsi"/>
          <w:bCs/>
          <w:sz w:val="21"/>
          <w:szCs w:val="18"/>
        </w:rPr>
        <w:t>, via a series of enzymatic reactions</w:t>
      </w:r>
      <w:r w:rsidR="00AC78FD">
        <w:rPr>
          <w:rFonts w:cstheme="minorHAnsi"/>
          <w:bCs/>
          <w:sz w:val="21"/>
          <w:szCs w:val="18"/>
        </w:rPr>
        <w:t>, consuming further ATP</w:t>
      </w:r>
      <w:r w:rsidR="009669D2">
        <w:rPr>
          <w:rFonts w:cstheme="minorHAnsi"/>
          <w:bCs/>
          <w:sz w:val="21"/>
          <w:szCs w:val="18"/>
        </w:rPr>
        <w:t xml:space="preserve">. </w:t>
      </w:r>
      <w:r w:rsidR="00F91174">
        <w:rPr>
          <w:rFonts w:cstheme="minorHAnsi"/>
          <w:bCs/>
          <w:sz w:val="21"/>
          <w:szCs w:val="18"/>
        </w:rPr>
        <w:t xml:space="preserve">The intermediate sugar molecules involved in </w:t>
      </w:r>
      <w:r w:rsidR="003D27E3">
        <w:rPr>
          <w:rFonts w:cstheme="minorHAnsi"/>
          <w:bCs/>
          <w:sz w:val="21"/>
          <w:szCs w:val="18"/>
        </w:rPr>
        <w:t>this</w:t>
      </w:r>
      <w:r w:rsidR="00F91174">
        <w:rPr>
          <w:rFonts w:cstheme="minorHAnsi"/>
          <w:bCs/>
          <w:sz w:val="21"/>
          <w:szCs w:val="18"/>
        </w:rPr>
        <w:t xml:space="preserve"> </w:t>
      </w:r>
      <w:r w:rsidR="00CA1F8A">
        <w:rPr>
          <w:rFonts w:cstheme="minorHAnsi"/>
          <w:bCs/>
          <w:sz w:val="21"/>
          <w:szCs w:val="18"/>
        </w:rPr>
        <w:t xml:space="preserve">regeneration step </w:t>
      </w:r>
      <w:r w:rsidR="00F91174">
        <w:rPr>
          <w:rFonts w:cstheme="minorHAnsi"/>
          <w:bCs/>
          <w:sz w:val="21"/>
          <w:szCs w:val="18"/>
        </w:rPr>
        <w:t xml:space="preserve">include: </w:t>
      </w:r>
      <w:r w:rsidR="003340A8">
        <w:rPr>
          <w:rFonts w:cstheme="minorHAnsi"/>
          <w:bCs/>
          <w:sz w:val="21"/>
          <w:szCs w:val="18"/>
        </w:rPr>
        <w:t>DHAP (dihydroxyacetone phosphate</w:t>
      </w:r>
      <w:r w:rsidR="00F91174">
        <w:rPr>
          <w:rFonts w:cstheme="minorHAnsi"/>
          <w:bCs/>
          <w:sz w:val="21"/>
          <w:szCs w:val="18"/>
        </w:rPr>
        <w:t>); FBP</w:t>
      </w:r>
      <w:r w:rsidR="00260FEC">
        <w:rPr>
          <w:rFonts w:cstheme="minorHAnsi"/>
          <w:bCs/>
          <w:sz w:val="21"/>
          <w:szCs w:val="18"/>
        </w:rPr>
        <w:t xml:space="preserve"> </w:t>
      </w:r>
      <w:r w:rsidR="00F91174">
        <w:rPr>
          <w:rFonts w:cstheme="minorHAnsi"/>
          <w:bCs/>
          <w:sz w:val="21"/>
          <w:szCs w:val="18"/>
        </w:rPr>
        <w:t>(</w:t>
      </w:r>
      <w:r w:rsidR="00260FEC">
        <w:rPr>
          <w:rFonts w:cstheme="minorHAnsi"/>
          <w:bCs/>
          <w:sz w:val="21"/>
          <w:szCs w:val="18"/>
        </w:rPr>
        <w:t xml:space="preserve">fructose </w:t>
      </w:r>
      <w:r w:rsidR="003340A8">
        <w:rPr>
          <w:rFonts w:cstheme="minorHAnsi"/>
          <w:bCs/>
          <w:sz w:val="21"/>
          <w:szCs w:val="18"/>
        </w:rPr>
        <w:t>1,6-</w:t>
      </w:r>
      <w:r w:rsidR="00260FEC">
        <w:rPr>
          <w:rFonts w:cstheme="minorHAnsi"/>
          <w:bCs/>
          <w:sz w:val="21"/>
          <w:szCs w:val="18"/>
        </w:rPr>
        <w:t>bisphosphate</w:t>
      </w:r>
      <w:r w:rsidR="00F91174">
        <w:rPr>
          <w:rFonts w:cstheme="minorHAnsi"/>
          <w:bCs/>
          <w:sz w:val="21"/>
          <w:szCs w:val="18"/>
        </w:rPr>
        <w:t>)</w:t>
      </w:r>
      <w:r w:rsidR="00260FEC">
        <w:rPr>
          <w:rFonts w:cstheme="minorHAnsi"/>
          <w:bCs/>
          <w:sz w:val="21"/>
          <w:szCs w:val="18"/>
        </w:rPr>
        <w:t xml:space="preserve">; </w:t>
      </w:r>
      <w:r w:rsidR="00F91174">
        <w:rPr>
          <w:rFonts w:cstheme="minorHAnsi"/>
          <w:bCs/>
          <w:sz w:val="21"/>
          <w:szCs w:val="18"/>
        </w:rPr>
        <w:t>F6P (</w:t>
      </w:r>
      <w:r w:rsidR="003340A8">
        <w:rPr>
          <w:rFonts w:cstheme="minorHAnsi"/>
          <w:bCs/>
          <w:sz w:val="21"/>
          <w:szCs w:val="18"/>
        </w:rPr>
        <w:t>fructose 6-</w:t>
      </w:r>
      <w:r w:rsidR="00260FEC">
        <w:rPr>
          <w:rFonts w:cstheme="minorHAnsi"/>
          <w:bCs/>
          <w:sz w:val="21"/>
          <w:szCs w:val="18"/>
        </w:rPr>
        <w:t>phosphate</w:t>
      </w:r>
      <w:r w:rsidR="00CA1F8A">
        <w:rPr>
          <w:rFonts w:cstheme="minorHAnsi"/>
          <w:bCs/>
          <w:sz w:val="21"/>
          <w:szCs w:val="18"/>
        </w:rPr>
        <w:t>)</w:t>
      </w:r>
      <w:r w:rsidR="00260FEC">
        <w:rPr>
          <w:rFonts w:cstheme="minorHAnsi"/>
          <w:bCs/>
          <w:sz w:val="21"/>
          <w:szCs w:val="18"/>
        </w:rPr>
        <w:t xml:space="preserve">; </w:t>
      </w:r>
      <w:r w:rsidR="00F91174">
        <w:rPr>
          <w:rFonts w:cstheme="minorHAnsi"/>
          <w:bCs/>
          <w:sz w:val="21"/>
          <w:szCs w:val="18"/>
        </w:rPr>
        <w:t>X5P (</w:t>
      </w:r>
      <w:r w:rsidR="00C458FA">
        <w:rPr>
          <w:rFonts w:cstheme="minorHAnsi"/>
          <w:bCs/>
          <w:sz w:val="21"/>
          <w:szCs w:val="18"/>
        </w:rPr>
        <w:t>xylulose 5-phosphate</w:t>
      </w:r>
      <w:r w:rsidR="00F91174">
        <w:rPr>
          <w:rFonts w:cstheme="minorHAnsi"/>
          <w:bCs/>
          <w:sz w:val="21"/>
          <w:szCs w:val="18"/>
        </w:rPr>
        <w:t>); E4P (</w:t>
      </w:r>
      <w:r w:rsidR="00C458FA">
        <w:rPr>
          <w:rFonts w:cstheme="minorHAnsi"/>
          <w:bCs/>
          <w:sz w:val="21"/>
          <w:szCs w:val="18"/>
        </w:rPr>
        <w:t>erythrose 4-phosphate</w:t>
      </w:r>
      <w:r w:rsidR="00F91174">
        <w:rPr>
          <w:rFonts w:cstheme="minorHAnsi"/>
          <w:bCs/>
          <w:sz w:val="21"/>
          <w:szCs w:val="18"/>
        </w:rPr>
        <w:t>); SBP (</w:t>
      </w:r>
      <w:proofErr w:type="spellStart"/>
      <w:r w:rsidR="00C458FA">
        <w:rPr>
          <w:rFonts w:cstheme="minorHAnsi"/>
          <w:bCs/>
          <w:sz w:val="21"/>
          <w:szCs w:val="18"/>
        </w:rPr>
        <w:t>sedoheptulose</w:t>
      </w:r>
      <w:proofErr w:type="spellEnd"/>
      <w:r w:rsidR="00C458FA">
        <w:rPr>
          <w:rFonts w:cstheme="minorHAnsi"/>
          <w:bCs/>
          <w:sz w:val="21"/>
          <w:szCs w:val="18"/>
        </w:rPr>
        <w:t xml:space="preserve"> 1,7-bisphosphate</w:t>
      </w:r>
      <w:r w:rsidR="00F91174">
        <w:rPr>
          <w:rFonts w:cstheme="minorHAnsi"/>
          <w:bCs/>
          <w:sz w:val="21"/>
          <w:szCs w:val="18"/>
        </w:rPr>
        <w:t>)</w:t>
      </w:r>
      <w:r w:rsidR="00C458FA">
        <w:rPr>
          <w:rFonts w:cstheme="minorHAnsi"/>
          <w:bCs/>
          <w:sz w:val="21"/>
          <w:szCs w:val="18"/>
        </w:rPr>
        <w:t xml:space="preserve">; </w:t>
      </w:r>
      <w:r w:rsidR="00F91174">
        <w:rPr>
          <w:rFonts w:cstheme="minorHAnsi"/>
          <w:bCs/>
          <w:sz w:val="21"/>
          <w:szCs w:val="18"/>
        </w:rPr>
        <w:t>S7P (</w:t>
      </w:r>
      <w:proofErr w:type="spellStart"/>
      <w:r w:rsidR="00C458FA">
        <w:rPr>
          <w:rFonts w:cstheme="minorHAnsi"/>
          <w:bCs/>
          <w:sz w:val="21"/>
          <w:szCs w:val="18"/>
        </w:rPr>
        <w:t>sedoheptulose</w:t>
      </w:r>
      <w:proofErr w:type="spellEnd"/>
      <w:r w:rsidR="00C458FA">
        <w:rPr>
          <w:rFonts w:cstheme="minorHAnsi"/>
          <w:bCs/>
          <w:sz w:val="21"/>
          <w:szCs w:val="18"/>
        </w:rPr>
        <w:t xml:space="preserve"> 7-phosphate</w:t>
      </w:r>
      <w:r w:rsidR="00F91174">
        <w:rPr>
          <w:rFonts w:cstheme="minorHAnsi"/>
          <w:bCs/>
          <w:sz w:val="21"/>
          <w:szCs w:val="18"/>
        </w:rPr>
        <w:t>); R5P (</w:t>
      </w:r>
      <w:r w:rsidR="00C458FA">
        <w:rPr>
          <w:rFonts w:cstheme="minorHAnsi"/>
          <w:bCs/>
          <w:sz w:val="21"/>
          <w:szCs w:val="18"/>
        </w:rPr>
        <w:t>ribose 5-phosphate</w:t>
      </w:r>
      <w:r w:rsidR="00F91174">
        <w:rPr>
          <w:rFonts w:cstheme="minorHAnsi"/>
          <w:bCs/>
          <w:sz w:val="21"/>
          <w:szCs w:val="18"/>
        </w:rPr>
        <w:t>) and Ru5P (ribulose 5-phoshate)</w:t>
      </w:r>
      <w:r w:rsidR="00C458FA">
        <w:rPr>
          <w:rFonts w:cstheme="minorHAnsi"/>
          <w:bCs/>
          <w:sz w:val="21"/>
          <w:szCs w:val="18"/>
        </w:rPr>
        <w:t xml:space="preserve">. </w:t>
      </w:r>
      <w:r w:rsidR="009F310F">
        <w:rPr>
          <w:rFonts w:cstheme="minorHAnsi"/>
          <w:bCs/>
          <w:sz w:val="21"/>
          <w:szCs w:val="18"/>
        </w:rPr>
        <w:t>The CBB cycle</w:t>
      </w:r>
      <w:r w:rsidR="00E06405">
        <w:rPr>
          <w:rFonts w:cstheme="minorHAnsi"/>
          <w:bCs/>
          <w:sz w:val="21"/>
          <w:szCs w:val="18"/>
        </w:rPr>
        <w:t xml:space="preserve"> occurs entirely </w:t>
      </w:r>
      <w:r w:rsidR="009F310F">
        <w:rPr>
          <w:rFonts w:cstheme="minorHAnsi"/>
          <w:bCs/>
          <w:sz w:val="21"/>
          <w:szCs w:val="18"/>
        </w:rPr>
        <w:t>with</w:t>
      </w:r>
      <w:r w:rsidR="00E06405">
        <w:rPr>
          <w:rFonts w:cstheme="minorHAnsi"/>
          <w:bCs/>
          <w:sz w:val="21"/>
          <w:szCs w:val="18"/>
        </w:rPr>
        <w:t>i</w:t>
      </w:r>
      <w:r w:rsidR="009F310F">
        <w:rPr>
          <w:rFonts w:cstheme="minorHAnsi"/>
          <w:bCs/>
          <w:sz w:val="21"/>
          <w:szCs w:val="18"/>
        </w:rPr>
        <w:t>n the chloroplast</w:t>
      </w:r>
      <w:r w:rsidR="00AC78FD">
        <w:rPr>
          <w:rFonts w:cstheme="minorHAnsi"/>
          <w:bCs/>
          <w:sz w:val="21"/>
          <w:szCs w:val="18"/>
        </w:rPr>
        <w:t xml:space="preserve">. </w:t>
      </w:r>
      <w:r w:rsidR="004A0B55" w:rsidRPr="004A0B55">
        <w:rPr>
          <w:rFonts w:cstheme="minorHAnsi"/>
          <w:b/>
          <w:bCs/>
          <w:sz w:val="21"/>
          <w:szCs w:val="18"/>
        </w:rPr>
        <w:t>RuBP oxygenation</w:t>
      </w:r>
      <w:r w:rsidR="00D17889">
        <w:rPr>
          <w:rFonts w:cstheme="minorHAnsi"/>
          <w:bCs/>
          <w:sz w:val="21"/>
          <w:szCs w:val="18"/>
        </w:rPr>
        <w:t>, however,</w:t>
      </w:r>
      <w:r w:rsidR="00AC78FD">
        <w:rPr>
          <w:rFonts w:cstheme="minorHAnsi"/>
          <w:b/>
          <w:bCs/>
          <w:sz w:val="21"/>
          <w:szCs w:val="18"/>
        </w:rPr>
        <w:t xml:space="preserve"> </w:t>
      </w:r>
      <w:r w:rsidR="004A0B55">
        <w:rPr>
          <w:rFonts w:cstheme="minorHAnsi"/>
          <w:bCs/>
          <w:sz w:val="21"/>
          <w:szCs w:val="18"/>
        </w:rPr>
        <w:t>results in the pr</w:t>
      </w:r>
      <w:r>
        <w:rPr>
          <w:rFonts w:cstheme="minorHAnsi"/>
          <w:bCs/>
          <w:sz w:val="21"/>
          <w:szCs w:val="18"/>
        </w:rPr>
        <w:t>oduction of one 3-PGA</w:t>
      </w:r>
      <w:r w:rsidR="004A0B55">
        <w:rPr>
          <w:rFonts w:cstheme="minorHAnsi"/>
          <w:bCs/>
          <w:sz w:val="21"/>
          <w:szCs w:val="18"/>
        </w:rPr>
        <w:t xml:space="preserve"> and one 2-PG (2-phosphoglycolate) molecule</w:t>
      </w:r>
      <w:r w:rsidR="00E67565">
        <w:rPr>
          <w:rFonts w:cstheme="minorHAnsi"/>
          <w:bCs/>
          <w:sz w:val="21"/>
          <w:szCs w:val="18"/>
        </w:rPr>
        <w:t>. 2-PG</w:t>
      </w:r>
      <w:r w:rsidR="003D27E3">
        <w:rPr>
          <w:rFonts w:cstheme="minorHAnsi"/>
          <w:bCs/>
          <w:sz w:val="21"/>
          <w:szCs w:val="18"/>
        </w:rPr>
        <w:t xml:space="preserve"> </w:t>
      </w:r>
      <w:r w:rsidR="004A0B55">
        <w:rPr>
          <w:rFonts w:cstheme="minorHAnsi"/>
          <w:bCs/>
          <w:sz w:val="21"/>
          <w:szCs w:val="18"/>
        </w:rPr>
        <w:t xml:space="preserve">is rapidly </w:t>
      </w:r>
      <w:r w:rsidR="00E67565">
        <w:rPr>
          <w:rFonts w:cstheme="minorHAnsi"/>
          <w:bCs/>
          <w:sz w:val="21"/>
          <w:szCs w:val="18"/>
        </w:rPr>
        <w:t>converted</w:t>
      </w:r>
      <w:r w:rsidR="004A0B55">
        <w:rPr>
          <w:rFonts w:cstheme="minorHAnsi"/>
          <w:bCs/>
          <w:sz w:val="21"/>
          <w:szCs w:val="18"/>
        </w:rPr>
        <w:t xml:space="preserve"> int</w:t>
      </w:r>
      <w:r>
        <w:rPr>
          <w:rFonts w:cstheme="minorHAnsi"/>
          <w:bCs/>
          <w:sz w:val="21"/>
          <w:szCs w:val="18"/>
        </w:rPr>
        <w:t>o the toxic molecule, glycolate, which is converted back into 3-PGA</w:t>
      </w:r>
      <w:r w:rsidR="004A0B55">
        <w:rPr>
          <w:rFonts w:cstheme="minorHAnsi"/>
          <w:bCs/>
          <w:sz w:val="21"/>
          <w:szCs w:val="18"/>
        </w:rPr>
        <w:t xml:space="preserve"> via the photorespiratory pathway</w:t>
      </w:r>
      <w:r>
        <w:rPr>
          <w:rFonts w:cstheme="minorHAnsi"/>
          <w:bCs/>
          <w:sz w:val="21"/>
          <w:szCs w:val="18"/>
        </w:rPr>
        <w:t>, where it can</w:t>
      </w:r>
      <w:r w:rsidR="00D17889">
        <w:rPr>
          <w:rFonts w:cstheme="minorHAnsi"/>
          <w:bCs/>
          <w:sz w:val="21"/>
          <w:szCs w:val="18"/>
        </w:rPr>
        <w:t xml:space="preserve"> then</w:t>
      </w:r>
      <w:r>
        <w:rPr>
          <w:rFonts w:cstheme="minorHAnsi"/>
          <w:bCs/>
          <w:sz w:val="21"/>
          <w:szCs w:val="18"/>
        </w:rPr>
        <w:t xml:space="preserve"> re-enter the CBB cycle (dashed line). Photorespiration spans multiple organelle types (chloroplast, peroxisome and mitochondria) and requires additional ATP and reducing equivalents. Photorespiration also releases hydrogen peroxide, CO</w:t>
      </w:r>
      <w:r>
        <w:rPr>
          <w:rFonts w:cstheme="minorHAnsi"/>
          <w:bCs/>
          <w:sz w:val="21"/>
          <w:szCs w:val="18"/>
          <w:vertAlign w:val="subscript"/>
        </w:rPr>
        <w:t>2</w:t>
      </w:r>
      <w:r>
        <w:rPr>
          <w:rFonts w:cstheme="minorHAnsi"/>
          <w:bCs/>
          <w:sz w:val="21"/>
          <w:szCs w:val="18"/>
        </w:rPr>
        <w:t>, NH</w:t>
      </w:r>
      <w:r>
        <w:rPr>
          <w:rFonts w:cstheme="minorHAnsi"/>
          <w:bCs/>
          <w:sz w:val="21"/>
          <w:szCs w:val="18"/>
          <w:vertAlign w:val="subscript"/>
        </w:rPr>
        <w:t>3</w:t>
      </w:r>
      <w:r>
        <w:rPr>
          <w:rFonts w:cstheme="minorHAnsi"/>
          <w:bCs/>
          <w:sz w:val="21"/>
          <w:szCs w:val="18"/>
        </w:rPr>
        <w:t xml:space="preserve"> and </w:t>
      </w:r>
      <w:r>
        <w:rPr>
          <w:rFonts w:cstheme="minorHAnsi"/>
          <w:bCs/>
          <w:sz w:val="20"/>
          <w:szCs w:val="18"/>
        </w:rPr>
        <w:t>THF (</w:t>
      </w:r>
      <w:r w:rsidRPr="00215F37">
        <w:rPr>
          <w:rFonts w:asciiTheme="minorHAnsi" w:hAnsiTheme="minorHAnsi"/>
          <w:sz w:val="20"/>
        </w:rPr>
        <w:t>tetrahydrofolate</w:t>
      </w:r>
      <w:r>
        <w:rPr>
          <w:rFonts w:asciiTheme="minorHAnsi" w:hAnsiTheme="minorHAnsi"/>
          <w:sz w:val="20"/>
        </w:rPr>
        <w:t>)</w:t>
      </w:r>
      <w:r w:rsidR="0058563F">
        <w:rPr>
          <w:rFonts w:cstheme="minorHAnsi"/>
          <w:bCs/>
          <w:sz w:val="20"/>
          <w:szCs w:val="18"/>
        </w:rPr>
        <w:t>-</w:t>
      </w:r>
      <w:r>
        <w:rPr>
          <w:rFonts w:cstheme="minorHAnsi"/>
          <w:bCs/>
          <w:sz w:val="21"/>
          <w:szCs w:val="18"/>
        </w:rPr>
        <w:t>C</w:t>
      </w:r>
      <w:r>
        <w:rPr>
          <w:rFonts w:cstheme="minorHAnsi"/>
          <w:bCs/>
          <w:sz w:val="21"/>
          <w:szCs w:val="18"/>
          <w:vertAlign w:val="subscript"/>
        </w:rPr>
        <w:t>1</w:t>
      </w:r>
      <w:r>
        <w:rPr>
          <w:rFonts w:cstheme="minorHAnsi"/>
          <w:bCs/>
          <w:sz w:val="21"/>
          <w:szCs w:val="18"/>
        </w:rPr>
        <w:t xml:space="preserve"> units in the process. </w:t>
      </w:r>
    </w:p>
    <w:p w14:paraId="18F13409" w14:textId="77777777" w:rsidR="00083A71" w:rsidRPr="0083603D" w:rsidRDefault="00083A71" w:rsidP="00083A71">
      <w:pPr>
        <w:spacing w:before="240" w:after="240"/>
        <w:outlineLvl w:val="3"/>
        <w:rPr>
          <w:rFonts w:asciiTheme="minorHAnsi" w:eastAsiaTheme="majorEastAsia" w:hAnsiTheme="minorHAnsi" w:cstheme="majorHAnsi"/>
          <w:b/>
          <w:sz w:val="24"/>
          <w:szCs w:val="24"/>
        </w:rPr>
      </w:pPr>
      <w:r w:rsidRPr="00BF46A4">
        <w:rPr>
          <w:rFonts w:asciiTheme="minorHAnsi" w:eastAsiaTheme="majorEastAsia" w:hAnsiTheme="minorHAnsi" w:cstheme="majorHAnsi"/>
          <w:b/>
          <w:sz w:val="24"/>
          <w:szCs w:val="24"/>
        </w:rPr>
        <w:lastRenderedPageBreak/>
        <w:t>1.2.4</w:t>
      </w:r>
      <w:r w:rsidRPr="00BF46A4">
        <w:rPr>
          <w:rFonts w:asciiTheme="minorHAnsi" w:eastAsiaTheme="majorEastAsia" w:hAnsiTheme="minorHAnsi" w:cstheme="majorHAnsi"/>
          <w:b/>
          <w:sz w:val="24"/>
          <w:szCs w:val="24"/>
        </w:rPr>
        <w:tab/>
        <w:t>Photorespiration</w:t>
      </w:r>
    </w:p>
    <w:p w14:paraId="786607E5" w14:textId="77777777" w:rsidR="00083A71" w:rsidRPr="00DB430D" w:rsidRDefault="00083A71" w:rsidP="00906FED">
      <w:pPr>
        <w:rPr>
          <w:rFonts w:asciiTheme="minorHAnsi" w:hAnsiTheme="minorHAnsi"/>
          <w:shd w:val="clear" w:color="auto" w:fill="FFFFFF"/>
        </w:rPr>
      </w:pPr>
      <w:r w:rsidRPr="00DB430D">
        <w:rPr>
          <w:rFonts w:asciiTheme="minorHAnsi" w:hAnsiTheme="minorHAnsi"/>
          <w:bCs/>
          <w:shd w:val="clear" w:color="auto" w:fill="FFFFFF"/>
        </w:rPr>
        <w:t>Rubisco, the key enzyme responsible for fixing CO</w:t>
      </w:r>
      <w:r w:rsidRPr="00DB430D">
        <w:rPr>
          <w:rFonts w:asciiTheme="minorHAnsi" w:hAnsiTheme="minorHAnsi"/>
          <w:bCs/>
          <w:shd w:val="clear" w:color="auto" w:fill="FFFFFF"/>
          <w:vertAlign w:val="subscript"/>
        </w:rPr>
        <w:t>2</w:t>
      </w:r>
      <w:r w:rsidRPr="00DB430D">
        <w:rPr>
          <w:rFonts w:asciiTheme="minorHAnsi" w:hAnsiTheme="minorHAnsi"/>
          <w:bCs/>
          <w:shd w:val="clear" w:color="auto" w:fill="FFFFFF"/>
        </w:rPr>
        <w:t xml:space="preserve"> in photosynthetic organisms, can also catalyse the reaction of RuBP with O</w:t>
      </w:r>
      <w:r w:rsidRPr="00DB430D">
        <w:rPr>
          <w:rFonts w:asciiTheme="minorHAnsi" w:hAnsiTheme="minorHAnsi"/>
          <w:bCs/>
          <w:shd w:val="clear" w:color="auto" w:fill="FFFFFF"/>
          <w:vertAlign w:val="subscript"/>
        </w:rPr>
        <w:t>2</w:t>
      </w:r>
      <w:r w:rsidRPr="00DB430D">
        <w:rPr>
          <w:rFonts w:asciiTheme="minorHAnsi" w:hAnsiTheme="minorHAnsi"/>
          <w:bCs/>
          <w:shd w:val="clear" w:color="auto" w:fill="FFFFFF"/>
        </w:rPr>
        <w:t xml:space="preserve"> instead</w:t>
      </w:r>
      <w:r w:rsidRPr="00BF46A4">
        <w:rPr>
          <w:rFonts w:asciiTheme="minorHAnsi" w:hAnsiTheme="minorHAnsi"/>
          <w:bCs/>
          <w:shd w:val="clear" w:color="auto" w:fill="FFFFFF"/>
        </w:rPr>
        <w:t>; the two competing reactions are shown in Figure 1.3.</w:t>
      </w:r>
      <w:r w:rsidRPr="00DB430D">
        <w:rPr>
          <w:rFonts w:asciiTheme="minorHAnsi" w:hAnsiTheme="minorHAnsi"/>
          <w:bCs/>
          <w:shd w:val="clear" w:color="auto" w:fill="FFFFFF"/>
        </w:rPr>
        <w:t xml:space="preserve"> Occurring in the chloroplast stroma, the oxygenation of 5-carbon RuBP produces one molecule of 3-carbon 3-PGA, which can enter the CBB cycle, and one molecule of 2-carbon 2-phosphoglycolate (2-PG), which cannot. 2-PG is dephosphorylated into glycolate; a toxic compound that inhibits several CBB cycle enzymes </w:t>
      </w:r>
      <w:r w:rsidR="00EB5C9D">
        <w:rPr>
          <w:rFonts w:asciiTheme="minorHAnsi" w:hAnsiTheme="minorHAnsi"/>
          <w:bCs/>
          <w:shd w:val="clear" w:color="auto" w:fill="FFFFFF"/>
        </w:rPr>
        <w:fldChar w:fldCharType="begin"/>
      </w:r>
      <w:r w:rsidR="00EB5C9D">
        <w:rPr>
          <w:rFonts w:asciiTheme="minorHAnsi" w:hAnsiTheme="minorHAnsi"/>
          <w:bCs/>
          <w:shd w:val="clear" w:color="auto" w:fill="FFFFFF"/>
        </w:rPr>
        <w:instrText xml:space="preserve"> ADDIN ZOTERO_ITEM CSL_CITATION {"citationID":"iuIqFNFb","properties":{"formattedCitation":"(Fl\\uc0\\u252{}gel et al., 2017)","plainCitation":"(Flügel et al., 2017)","noteIndex":0},"citationItems":[{"id":777,"uris":["http://zotero.org/users/local/Hcd06Tc7/items/WSW94ANU"],"itemData":{"id":777,"type":"article-journal","abstract":"The photorespiratory metabolite 2-phosphoglycolate is central in a control loop that regulates photosynthetic CO2 fixation and starch accumulation in response to changes in the environment., The Calvin-Benson cycle and its photorespiratory repair shunt are in charge of nearly all biological CO2 fixation on Earth. They interact functionally and via shared carbon flow on several levels including common metabolites, transcriptional regulation, and response to environmental changes. 2-Phosphoglycolate (2PG) is one of the shared metabolites and produced in large amounts by oxidative damage of the CO2 acceptor molecule ribulose 1,5-bisphosphate. It was anticipated early on, although never proven, that 2PG could also be a regulatory metabolite that modulates central carbon metabolism by inhibition of triose-phosphate isomerase. Here, we examined this hypothesis using transgenic Arabidopsis thaliana lines with varying activities of the 2PG-degrading enzyme, 2PG phosphatase, and analyzing the impact of this intervention on operation of the Calvin-Benson cycle and other central pathways, leaf carbohydrate metabolism, photosynthetic gas exchange, and growth. Our results demonstrate that 2PG feeds back on the Calvin-Benson cycle. It also alters the allocation of photosynthates between ribulose 1,5-bisphosphate regeneration and starch synthesis. 2PG mechanistically achieves this by inhibiting the Calvin-Benson cycle enzymes triose-phosphate isomerase and sedoheptulose 1,7-bisphosphate phosphatase. We suggest this may represent one of the control loops that sense the ratio of photorespiratory to photosynthetic carbon flux and in turn adjusts stomatal conductance, photosynthetic CO2 and photorespiratory O2 fixation, and starch synthesis in response to changes in the environment.","container-title":"The Plant Cell","DOI":"10.1105/tpc.17.00256","ISSN":"1040-4651","issue":"10","journalAbbreviation":"Plant Cell","note":"PMID: 28947491\nPMCID: PMC5774572","page":"2537-2551","source":"PubMed Central","title":"The Photorespiratory Metabolite 2-Phosphoglycolate Regulates Photosynthesis and Starch Accumulation in Arabidopsis","volume":"29","author":[{"family":"Flügel","given":"Franziska"},{"family":"Timm","given":"Stefan"},{"family":"Arrivault","given":"Stéphanie"},{"family":"Florian","given":"Alexandra"},{"family":"Stitt","given":"Mark"},{"family":"Fernie","given":"Alisdair R."},{"family":"Bauwe","given":"Hermann"}],"issued":{"date-parts":[["2017",10]]}}}],"schema":"https://github.com/citation-style-language/schema/raw/master/csl-citation.json"} </w:instrText>
      </w:r>
      <w:r w:rsidR="00EB5C9D">
        <w:rPr>
          <w:rFonts w:asciiTheme="minorHAnsi" w:hAnsiTheme="minorHAnsi"/>
          <w:bCs/>
          <w:shd w:val="clear" w:color="auto" w:fill="FFFFFF"/>
        </w:rPr>
        <w:fldChar w:fldCharType="separate"/>
      </w:r>
      <w:r w:rsidR="00EB5C9D" w:rsidRPr="00EB5C9D">
        <w:rPr>
          <w:szCs w:val="24"/>
        </w:rPr>
        <w:t>(Flügel et al., 2017)</w:t>
      </w:r>
      <w:r w:rsidR="00EB5C9D">
        <w:rPr>
          <w:rFonts w:asciiTheme="minorHAnsi" w:hAnsiTheme="minorHAnsi"/>
          <w:bCs/>
          <w:shd w:val="clear" w:color="auto" w:fill="FFFFFF"/>
        </w:rPr>
        <w:fldChar w:fldCharType="end"/>
      </w:r>
      <w:r w:rsidRPr="00DB430D">
        <w:rPr>
          <w:rFonts w:asciiTheme="minorHAnsi" w:hAnsiTheme="minorHAnsi"/>
          <w:bCs/>
          <w:shd w:val="clear" w:color="auto" w:fill="FFFFFF"/>
        </w:rPr>
        <w:t xml:space="preserve">, and therefore needs to be metabolised quickly via the photorespiration pathway. Photorespiration occurs across multiple organelles and is able to convert two molecules of glycolate into one molecule of 3-PGA, recovering 75% of the carbon </w:t>
      </w:r>
      <w:r w:rsidR="00EB5C9D">
        <w:rPr>
          <w:rFonts w:asciiTheme="minorHAnsi" w:hAnsiTheme="minorHAnsi"/>
          <w:bCs/>
          <w:shd w:val="clear" w:color="auto" w:fill="FFFFFF"/>
        </w:rPr>
        <w:fldChar w:fldCharType="begin"/>
      </w:r>
      <w:r w:rsidR="00906FED">
        <w:rPr>
          <w:rFonts w:asciiTheme="minorHAnsi" w:hAnsiTheme="minorHAnsi"/>
          <w:bCs/>
          <w:shd w:val="clear" w:color="auto" w:fill="FFFFFF"/>
        </w:rPr>
        <w:instrText xml:space="preserve"> ADDIN ZOTERO_ITEM CSL_CITATION {"citationID":"mL2dTPgc","properties":{"formattedCitation":"(Berry et al., 1978)","plainCitation":"(Berry et al., 1978)","noteIndex":0},"citationItems":[{"id":780,"uris":["http://zotero.org/users/local/Hcd06Tc7/items/YWCL9KWD"],"itemData":{"id":780,"type":"article-journal","abstract":"Mass spectrometric techniques were used to trace the incorporation of [18O]oxygen into metabolites of the photorespiratory pathway. Glycolate, glycine, and serine extracted from leaves of the C3 plants, Spinacia oleracea L., Atriplex hastata, and Helianthus annuus which had been exposed to [18O]oxygen at the CO2 compensation point were heavily labeled with 18O. In each case one, and only one of the carboxyl oxygens was labeled. The abundance of 18O in this oxygen of glycolate reached 50 to 70% of that of the oxygen provided after only 5 to 10 seconds exposure to [18O]oxygen. Glycine and serine attained the same final enrichment after 40 and 180 seconds, respectively. This confirms that glycine and serine are synthesized from glycolate.The labeling of photorespiratory intermediates in intact leaves reached a mean of 59% of that of the oxygen provided in the feedings. This indicates that at least 59% of the glycolate photorespired is synthesized with the fixation of molecular oxygen. This estimate is certainly conservative owing to the dilution of labeled oxygen at the site of glycolate synthesis by photosynthetic oxygen. We examined the yield of 18O in glycolate synthesized in vitro by isolated intact spinach chloroplasts in a system which permitted direct sampling of the isotopic composition of the oxygen at the site of synthesis. The isotopic enrichment of glycolate from such experiments was 90 to 95% of that of the oxygen present during the incubation.The carboxyl oxygens of 3-phosphoglycerate also became labeled with 18O in 20- and 40-minute feedings with [18O]oxygen to intact leaves at the CO2 compensation point. Control experiments indicated that this label was probably due to direct synthesis of 3-phosphoglycerate from glycolate during photorespiration. The mean enrichment of 3-phosphoglycerate was 14 ± 4% of that of glycine or serine, its precursors of the photorespiratory pathway, in 10 separate feeding experiments. It is argued that this constant dilution of label indicates a constant stoichiometric balance between photorespiratory and photosynthetic sources of 3-phosphoglycerate at the CO2 compensation point.Oxygen uptake sufficient to account for about half of the rate of 18O fixation into glycine in the intact leaves was observed with intact spinach chloroplasts. Oxygen uptake and production by intact leaves at the CO2 compensation point indicate about 1.9 oxygen exchanged per glycolate photorespired. The fixation of molecular oxygen into glycolate plus the peroxisomal oxidation of glycolate to glyoxylate and the mitochondrial conversion of glycine to serine can account for up to 1.75 oxygen taken up per glycolate.These studies provide new evidence which supports the current formulation of the pathway of photorespiration and its relation to photosynthetic metabolism. The experiments described also suggest new approaches using stable isotope techniques to study the rate of photorespiration and the balance between photorespiration and photosynthesis in vivo.","container-title":"Plant Physiology","DOI":"10.1104/pp.62.6.954","ISSN":"0032-0889","issue":"6","journalAbbreviation":"Plant Physiology","page":"954-967","source":"Silverchair","title":"Fixation of 18O2 during Photorespiration: Kinetic and Steady-State Studies of the Photorespiratory Carbon Oxidation Cycle with Intact Leaves and Isolated Chloroplasts of C3 Plants 1","title-short":"Fixation of 18O2 during Photorespiration","volume":"62","author":[{"family":"Berry","given":"Joseph A."},{"family":"Osmond","given":"C. Barry"},{"family":"Lorimer","given":"George H."}],"issued":{"date-parts":[["1978",12,1]]}}}],"schema":"https://github.com/citation-style-language/schema/raw/master/csl-citation.json"} </w:instrText>
      </w:r>
      <w:r w:rsidR="00EB5C9D">
        <w:rPr>
          <w:rFonts w:asciiTheme="minorHAnsi" w:hAnsiTheme="minorHAnsi"/>
          <w:bCs/>
          <w:shd w:val="clear" w:color="auto" w:fill="FFFFFF"/>
        </w:rPr>
        <w:fldChar w:fldCharType="separate"/>
      </w:r>
      <w:r w:rsidR="00906FED" w:rsidRPr="00906FED">
        <w:t>(Berry et al., 1978)</w:t>
      </w:r>
      <w:r w:rsidR="00EB5C9D">
        <w:rPr>
          <w:rFonts w:asciiTheme="minorHAnsi" w:hAnsiTheme="minorHAnsi"/>
          <w:bCs/>
          <w:shd w:val="clear" w:color="auto" w:fill="FFFFFF"/>
        </w:rPr>
        <w:fldChar w:fldCharType="end"/>
      </w:r>
      <w:r w:rsidRPr="00DB430D">
        <w:rPr>
          <w:rFonts w:asciiTheme="minorHAnsi" w:hAnsiTheme="minorHAnsi"/>
          <w:bCs/>
          <w:shd w:val="clear" w:color="auto" w:fill="FFFFFF"/>
        </w:rPr>
        <w:t>. However, the remaining 25% is released as CO</w:t>
      </w:r>
      <w:r w:rsidRPr="00DB430D">
        <w:rPr>
          <w:rFonts w:asciiTheme="minorHAnsi" w:hAnsiTheme="minorHAnsi"/>
          <w:bCs/>
          <w:shd w:val="clear" w:color="auto" w:fill="FFFFFF"/>
          <w:vertAlign w:val="subscript"/>
        </w:rPr>
        <w:t>2</w:t>
      </w:r>
      <w:r w:rsidRPr="00DB430D">
        <w:rPr>
          <w:rFonts w:asciiTheme="minorHAnsi" w:hAnsiTheme="minorHAnsi"/>
          <w:bCs/>
          <w:shd w:val="clear" w:color="auto" w:fill="FFFFFF"/>
        </w:rPr>
        <w:t>, giving the pathway its name. Photorespiration also costs an additional 1 mol ATP and 0.5 mol reducing equivalents to detoxify each glycolate molecule. As such, photorespiration has long been thought of as a wasteful process. In plants, RuBP oxygenation represents one in four of Rubisco’s reactions and is therefore the second highest metabolic flux behind photosynthetic carbon fixation, resulting in significant CO</w:t>
      </w:r>
      <w:r w:rsidRPr="00DB430D">
        <w:rPr>
          <w:rFonts w:asciiTheme="minorHAnsi" w:hAnsiTheme="minorHAnsi"/>
          <w:bCs/>
          <w:shd w:val="clear" w:color="auto" w:fill="FFFFFF"/>
          <w:vertAlign w:val="subscript"/>
        </w:rPr>
        <w:t>2</w:t>
      </w:r>
      <w:r w:rsidRPr="00DB430D">
        <w:rPr>
          <w:rFonts w:asciiTheme="minorHAnsi" w:hAnsiTheme="minorHAnsi"/>
          <w:bCs/>
          <w:shd w:val="clear" w:color="auto" w:fill="FFFFFF"/>
        </w:rPr>
        <w:t xml:space="preserve"> losses </w:t>
      </w:r>
      <w:r w:rsidR="00906FED">
        <w:rPr>
          <w:rFonts w:asciiTheme="minorHAnsi" w:hAnsiTheme="minorHAnsi"/>
          <w:bCs/>
          <w:shd w:val="clear" w:color="auto" w:fill="FFFFFF"/>
        </w:rPr>
        <w:fldChar w:fldCharType="begin"/>
      </w:r>
      <w:r w:rsidR="00906FED">
        <w:rPr>
          <w:rFonts w:asciiTheme="minorHAnsi" w:hAnsiTheme="minorHAnsi"/>
          <w:bCs/>
          <w:shd w:val="clear" w:color="auto" w:fill="FFFFFF"/>
        </w:rPr>
        <w:instrText xml:space="preserve"> ADDIN ZOTERO_ITEM CSL_CITATION {"citationID":"tE2beWZF","properties":{"formattedCitation":"(Sharkey, 1988)","plainCitation":"(Sharkey, 1988)","noteIndex":0},"citationItems":[{"id":783,"uris":["http://zotero.org/users/local/Hcd06Tc7/items/B2T9GTT8"],"itemData":{"id":783,"type":"article-journal","abstract":"Photorespiration is the light-dependent evolution of CO2, which accompanies photosynthesis in C3plants. The four best known methods of measuring the rate of photorespiration have theoretical or technical problems, which make the results unreliable. However, the rate of photorespiration can be calculated from the rate of net CO2assimilation and the partial pressures of CO2and O2. Estimates of rates of photorespiration in the past and future can be made. The rate of photorespiration as a proportion of the rate of photosynthesis will fall to one half the current rate when the CO2level in the atmosphere doubles.","container-title":"Physiologia Plantarum - PHYSIOL PLANT","DOI":"10.1111/j.1399-3054.1988.tb09205.x","journalAbbreviation":"Physiologia Plantarum - PHYSIOL PLANT","page":"147-152","source":"ResearchGate","title":"Estimating the rate of photorespiration in leaves","volume":"73","author":[{"family":"Sharkey","given":"Thomas"}],"issued":{"date-parts":[["1988",5,1]]}}}],"schema":"https://github.com/citation-style-language/schema/raw/master/csl-citation.json"} </w:instrText>
      </w:r>
      <w:r w:rsidR="00906FED">
        <w:rPr>
          <w:rFonts w:asciiTheme="minorHAnsi" w:hAnsiTheme="minorHAnsi"/>
          <w:bCs/>
          <w:shd w:val="clear" w:color="auto" w:fill="FFFFFF"/>
        </w:rPr>
        <w:fldChar w:fldCharType="separate"/>
      </w:r>
      <w:r w:rsidR="00906FED" w:rsidRPr="00906FED">
        <w:t>(Sharkey, 1988)</w:t>
      </w:r>
      <w:r w:rsidR="00906FED">
        <w:rPr>
          <w:rFonts w:asciiTheme="minorHAnsi" w:hAnsiTheme="minorHAnsi"/>
          <w:bCs/>
          <w:shd w:val="clear" w:color="auto" w:fill="FFFFFF"/>
        </w:rPr>
        <w:fldChar w:fldCharType="end"/>
      </w:r>
      <w:r w:rsidRPr="00DB430D">
        <w:rPr>
          <w:rFonts w:asciiTheme="minorHAnsi" w:hAnsiTheme="minorHAnsi"/>
          <w:bCs/>
          <w:shd w:val="clear" w:color="auto" w:fill="FFFFFF"/>
        </w:rPr>
        <w:t>.</w:t>
      </w:r>
    </w:p>
    <w:p w14:paraId="7D49D918" w14:textId="77777777" w:rsidR="00083A71" w:rsidRPr="00DB430D" w:rsidRDefault="00083A71" w:rsidP="00906FED">
      <w:pPr>
        <w:ind w:firstLine="720"/>
        <w:rPr>
          <w:rFonts w:asciiTheme="minorHAnsi" w:hAnsiTheme="minorHAnsi"/>
        </w:rPr>
      </w:pPr>
      <w:r w:rsidRPr="00DB430D">
        <w:rPr>
          <w:rFonts w:asciiTheme="minorHAnsi" w:hAnsiTheme="minorHAnsi"/>
        </w:rPr>
        <w:t>The photorespiration pathway begins by transporting glycolate out of the chloroplast and into the peroxisome, where it reacts with O</w:t>
      </w:r>
      <w:r w:rsidRPr="00DB430D">
        <w:rPr>
          <w:rFonts w:asciiTheme="minorHAnsi" w:hAnsiTheme="minorHAnsi"/>
          <w:vertAlign w:val="subscript"/>
        </w:rPr>
        <w:t>2</w:t>
      </w:r>
      <w:r w:rsidRPr="00DB430D">
        <w:rPr>
          <w:rFonts w:asciiTheme="minorHAnsi" w:hAnsiTheme="minorHAnsi"/>
        </w:rPr>
        <w:t xml:space="preserve"> and is converted into glyoxylate</w:t>
      </w:r>
      <w:r>
        <w:rPr>
          <w:rFonts w:asciiTheme="minorHAnsi" w:hAnsiTheme="minorHAnsi"/>
        </w:rPr>
        <w:t xml:space="preserve"> (Figure 1.3)</w:t>
      </w:r>
      <w:r w:rsidRPr="00DB430D">
        <w:rPr>
          <w:rFonts w:asciiTheme="minorHAnsi" w:hAnsiTheme="minorHAnsi"/>
        </w:rPr>
        <w:t xml:space="preserve">. This produces hydrogen peroxide as a by-product, which needs to be broken down by catalase into water and oxygen. Next, glyoxylate is </w:t>
      </w:r>
      <w:proofErr w:type="spellStart"/>
      <w:r w:rsidRPr="00DB430D">
        <w:rPr>
          <w:rFonts w:asciiTheme="minorHAnsi" w:hAnsiTheme="minorHAnsi"/>
        </w:rPr>
        <w:t>transaminated</w:t>
      </w:r>
      <w:proofErr w:type="spellEnd"/>
      <w:r w:rsidRPr="00DB430D">
        <w:rPr>
          <w:rFonts w:asciiTheme="minorHAnsi" w:hAnsiTheme="minorHAnsi"/>
        </w:rPr>
        <w:t xml:space="preserve"> to form glycine, using an amino group from either glutamate or alanine. Glycine is exported to the mitochondria, where it is decarboxylated and deaminated, releasing CO</w:t>
      </w:r>
      <w:r w:rsidRPr="00DB430D">
        <w:rPr>
          <w:rFonts w:asciiTheme="minorHAnsi" w:hAnsiTheme="minorHAnsi"/>
          <w:vertAlign w:val="subscript"/>
        </w:rPr>
        <w:t>2</w:t>
      </w:r>
      <w:r w:rsidRPr="00DB430D">
        <w:rPr>
          <w:rFonts w:asciiTheme="minorHAnsi" w:hAnsiTheme="minorHAnsi"/>
        </w:rPr>
        <w:t xml:space="preserve"> and ammonia (NH</w:t>
      </w:r>
      <w:r w:rsidRPr="00DB430D">
        <w:rPr>
          <w:rFonts w:asciiTheme="minorHAnsi" w:hAnsiTheme="minorHAnsi"/>
          <w:vertAlign w:val="subscript"/>
        </w:rPr>
        <w:t>3</w:t>
      </w:r>
      <w:r w:rsidRPr="00BF46A4">
        <w:rPr>
          <w:rFonts w:asciiTheme="minorHAnsi" w:hAnsiTheme="minorHAnsi"/>
        </w:rPr>
        <w:t>) and generates</w:t>
      </w:r>
      <w:r w:rsidRPr="00DB430D">
        <w:rPr>
          <w:rFonts w:asciiTheme="minorHAnsi" w:hAnsiTheme="minorHAnsi"/>
        </w:rPr>
        <w:t xml:space="preserve"> NADH reductant in the process. This step also catalyses the conversion of tetrahydrofolate (THF) to CH</w:t>
      </w:r>
      <w:r w:rsidRPr="00DB430D">
        <w:rPr>
          <w:rFonts w:asciiTheme="minorHAnsi" w:hAnsiTheme="minorHAnsi"/>
          <w:vertAlign w:val="subscript"/>
        </w:rPr>
        <w:t>2</w:t>
      </w:r>
      <w:r w:rsidRPr="00DB430D">
        <w:rPr>
          <w:rFonts w:asciiTheme="minorHAnsi" w:hAnsiTheme="minorHAnsi"/>
        </w:rPr>
        <w:t xml:space="preserve">-THF, which then reacts with another glycine molecule to produce serine. Serine is transported back into the peroxisome and converted into </w:t>
      </w:r>
      <w:proofErr w:type="spellStart"/>
      <w:r w:rsidRPr="00DB430D">
        <w:rPr>
          <w:rFonts w:asciiTheme="minorHAnsi" w:hAnsiTheme="minorHAnsi"/>
        </w:rPr>
        <w:t>hydropyruvate</w:t>
      </w:r>
      <w:proofErr w:type="spellEnd"/>
      <w:r w:rsidRPr="00DB430D">
        <w:rPr>
          <w:rFonts w:asciiTheme="minorHAnsi" w:hAnsiTheme="minorHAnsi"/>
        </w:rPr>
        <w:t>, which is subsequently converted into glycerate, consuming NADH reductant. Finally, glycerate is imported into the chloroplast, where it is phosphorylated using ATP to produce 3-PGA, which can then re-enter the CBB cycle</w:t>
      </w:r>
      <w:r w:rsidR="00906FED">
        <w:rPr>
          <w:rFonts w:asciiTheme="minorHAnsi" w:hAnsiTheme="minorHAnsi"/>
        </w:rPr>
        <w:t xml:space="preserve"> </w:t>
      </w:r>
      <w:r w:rsidR="00906FED">
        <w:rPr>
          <w:rFonts w:asciiTheme="minorHAnsi" w:hAnsiTheme="minorHAnsi"/>
        </w:rPr>
        <w:fldChar w:fldCharType="begin"/>
      </w:r>
      <w:r w:rsidR="00906FED">
        <w:rPr>
          <w:rFonts w:asciiTheme="minorHAnsi" w:hAnsiTheme="minorHAnsi"/>
        </w:rPr>
        <w:instrText xml:space="preserve"> ADDIN ZOTERO_ITEM CSL_CITATION {"citationID":"uVBMlYyO","properties":{"formattedCitation":"(Eisenhut et al., 2019)","plainCitation":"(Eisenhut et al., 2019)","noteIndex":0},"citationItems":[{"id":786,"uris":["http://zotero.org/users/local/Hcd06Tc7/items/R4HSUZ2B"],"itemData":{"id":786,"type":"article-journal","abstract":"Photorespiration is frequently considered a wasteful and inefficient process. However, mutant analysis demonstrated that photorespiration is essential for recycling of 2-phosphoglycolate in C3 and C4 land plants, in algae, and even in cyanobacteria operating carboxysome-based carbon (C) concentrating mechanisms. Photorespiration links photosynthetic C assimilation with other metabolic processes, such as nitrogen and sulfur assimilation, as well as C1 metabolism, and it may contribute to balancing the redox poise between chloroplasts, peroxisomes, mitochondria and cytoplasm. The high degree of metabolic interdependencies and the pleiotropic phenotypes of photorespiratory mutants impedes the distinction between core and accessory functions. Newly developed synthetic bypasses of photorespiration, beyond holding potential for significant yield increases in C3 crops, will enable us to differentiate between essential and accessory functions of photorespiration.","container-title":"New Phytologist","DOI":"10.1111/nph.15872","ISSN":"1469-8137","issue":"4","language":"en","note":"_eprint: https://onlinelibrary.wiley.com/doi/pdf/10.1111/nph.15872","page":"1762-1769","source":"Wiley Online Library","title":"Mechanistic understanding of photorespiration paves the way to a new green revolution","volume":"223","author":[{"family":"Eisenhut","given":"Marion"},{"family":"Roell","given":"Marc-Sven"},{"family":"Weber","given":"Andreas P. M."}],"issued":{"date-parts":[["2019"]]}}}],"schema":"https://github.com/citation-style-language/schema/raw/master/csl-citation.json"} </w:instrText>
      </w:r>
      <w:r w:rsidR="00906FED">
        <w:rPr>
          <w:rFonts w:asciiTheme="minorHAnsi" w:hAnsiTheme="minorHAnsi"/>
        </w:rPr>
        <w:fldChar w:fldCharType="separate"/>
      </w:r>
      <w:r w:rsidR="00906FED" w:rsidRPr="00906FED">
        <w:t>(Eisenhut et al., 2019)</w:t>
      </w:r>
      <w:r w:rsidR="00906FED">
        <w:rPr>
          <w:rFonts w:asciiTheme="minorHAnsi" w:hAnsiTheme="minorHAnsi"/>
        </w:rPr>
        <w:fldChar w:fldCharType="end"/>
      </w:r>
      <w:r w:rsidRPr="00DB430D">
        <w:rPr>
          <w:rFonts w:asciiTheme="minorHAnsi" w:hAnsiTheme="minorHAnsi"/>
        </w:rPr>
        <w:t>. The NH</w:t>
      </w:r>
      <w:r w:rsidRPr="00DB430D">
        <w:rPr>
          <w:rFonts w:asciiTheme="minorHAnsi" w:hAnsiTheme="minorHAnsi"/>
          <w:vertAlign w:val="subscript"/>
        </w:rPr>
        <w:t>3</w:t>
      </w:r>
      <w:r w:rsidRPr="00DB430D">
        <w:rPr>
          <w:rFonts w:asciiTheme="minorHAnsi" w:hAnsiTheme="minorHAnsi"/>
        </w:rPr>
        <w:t xml:space="preserve"> released during photorespiration is efficiently recycled in the chloroplast, where it is used to replace glutamate’s deaminated amino group, but requires additional ATP </w:t>
      </w:r>
      <w:r w:rsidR="00D07D8F">
        <w:rPr>
          <w:rFonts w:asciiTheme="minorHAnsi" w:hAnsiTheme="minorHAnsi"/>
        </w:rPr>
        <w:t>and ferredoxin</w:t>
      </w:r>
      <w:r w:rsidRPr="00DB430D">
        <w:rPr>
          <w:rFonts w:asciiTheme="minorHAnsi" w:hAnsiTheme="minorHAnsi"/>
        </w:rPr>
        <w:t xml:space="preserve"> reductant. </w:t>
      </w:r>
    </w:p>
    <w:p w14:paraId="151A6622" w14:textId="77777777" w:rsidR="00083A71" w:rsidRPr="00DB430D" w:rsidRDefault="00083A71" w:rsidP="00F636A6">
      <w:pPr>
        <w:ind w:firstLine="720"/>
        <w:rPr>
          <w:rFonts w:asciiTheme="minorHAnsi" w:hAnsiTheme="minorHAnsi"/>
          <w:shd w:val="clear" w:color="auto" w:fill="FFFFFF"/>
        </w:rPr>
      </w:pPr>
      <w:r w:rsidRPr="00DB430D">
        <w:rPr>
          <w:rFonts w:asciiTheme="minorHAnsi" w:hAnsiTheme="minorHAnsi"/>
          <w:shd w:val="clear" w:color="auto" w:fill="FFFFFF"/>
        </w:rPr>
        <w:t xml:space="preserve">Although often described as wasteful, photorespiration is essential for all oxygenic phototrophs, as demonstrated by experiments that </w:t>
      </w:r>
      <w:r w:rsidR="00D07D8F">
        <w:rPr>
          <w:rFonts w:asciiTheme="minorHAnsi" w:hAnsiTheme="minorHAnsi"/>
          <w:shd w:val="clear" w:color="auto" w:fill="FFFFFF"/>
        </w:rPr>
        <w:t xml:space="preserve">have </w:t>
      </w:r>
      <w:r w:rsidRPr="00DB430D">
        <w:rPr>
          <w:rFonts w:asciiTheme="minorHAnsi" w:hAnsiTheme="minorHAnsi"/>
          <w:shd w:val="clear" w:color="auto" w:fill="FFFFFF"/>
        </w:rPr>
        <w:t xml:space="preserve">disrupted the pathway in plants, which resulted in stunted growth or lethal phenotypes </w:t>
      </w:r>
      <w:r w:rsidR="00906FED">
        <w:rPr>
          <w:rFonts w:asciiTheme="minorHAnsi" w:hAnsiTheme="minorHAnsi"/>
          <w:shd w:val="clear" w:color="auto" w:fill="FFFFFF"/>
        </w:rPr>
        <w:fldChar w:fldCharType="begin"/>
      </w:r>
      <w:r w:rsidR="00906FED">
        <w:rPr>
          <w:rFonts w:asciiTheme="minorHAnsi" w:hAnsiTheme="minorHAnsi"/>
          <w:shd w:val="clear" w:color="auto" w:fill="FFFFFF"/>
        </w:rPr>
        <w:instrText xml:space="preserve"> ADDIN ZOTERO_ITEM CSL_CITATION {"citationID":"RWP5WHaP","properties":{"formattedCitation":"(Timm and Bauwe, 2013)","plainCitation":"(Timm and Bauwe, 2013)","noteIndex":0},"citationItems":[{"id":789,"uris":["http://zotero.org/users/local/Hcd06Tc7/items/VBCLMYY3"],"itemData":{"id":789,"type":"article-journal","abstract":"Mutations of genes encoding for proteins within the photorespiratory core cycle and associated processes are characterised by lethality under normal air but viability under elevated CO2 conditions. This feature has been described as 'the photorespiratory phenotype' and assumed to be distinctly equal for all of these mutants. In recent years a broad collection of photorespiratory mutants has been isolated, which has allowed a comparative analysis. Distinct phenotypic features were observed when Arabidopsis thaliana mutants defective in photorespiratory enzymes were compared, and during shifts from elevated to ambient CO2 conditions. The exact reasons for the mutant-specific photorespiratory phenotypes are mostly unknown, but they indicate even more plasticity of photorespiratory metabolism. Moreover, a growing body of evidence was obtained that mutant features could be modulated by alterations of several factors, such as CO2 :O2 ratios, photoperiod, light intensity, organic carbon supply and pathogens. Hence, systematic analyses of the responses to these factors appear to be crucial to unravel mechanisms how photorespiration adapts and interacts with the whole cellular metabolism. Here we review current knowledge regarding photorespiratory mutants and propose a new level of phenotypic sub-classification. Finally, we present further questions that should be addressed in the field of photorespiration.","container-title":"Plant Biology (Stuttgart, Germany)","DOI":"10.1111/j.1438-8677.2012.00691.x","ISSN":"1438-8677","issue":"4","journalAbbreviation":"Plant Biol (Stuttg)","language":"eng","note":"PMID: 23171236","page":"737-747","source":"PubMed","title":"The variety of photorespiratory phenotypes - employing the current status for future research directions on photorespiration","volume":"15","author":[{"family":"Timm","given":"S."},{"family":"Bauwe","given":"H."}],"issued":{"date-parts":[["2013",7]]}}}],"schema":"https://github.com/citation-style-language/schema/raw/master/csl-citation.json"} </w:instrText>
      </w:r>
      <w:r w:rsidR="00906FED">
        <w:rPr>
          <w:rFonts w:asciiTheme="minorHAnsi" w:hAnsiTheme="minorHAnsi"/>
          <w:shd w:val="clear" w:color="auto" w:fill="FFFFFF"/>
        </w:rPr>
        <w:fldChar w:fldCharType="separate"/>
      </w:r>
      <w:r w:rsidR="00906FED" w:rsidRPr="00906FED">
        <w:t>(Timm and Bauwe, 2013)</w:t>
      </w:r>
      <w:r w:rsidR="00906FED">
        <w:rPr>
          <w:rFonts w:asciiTheme="minorHAnsi" w:hAnsiTheme="minorHAnsi"/>
          <w:shd w:val="clear" w:color="auto" w:fill="FFFFFF"/>
        </w:rPr>
        <w:fldChar w:fldCharType="end"/>
      </w:r>
      <w:r w:rsidRPr="00DB430D">
        <w:rPr>
          <w:rFonts w:asciiTheme="minorHAnsi" w:hAnsiTheme="minorHAnsi"/>
          <w:shd w:val="clear" w:color="auto" w:fill="FFFFFF"/>
        </w:rPr>
        <w:t xml:space="preserve">. </w:t>
      </w:r>
      <w:r w:rsidRPr="00DB430D">
        <w:rPr>
          <w:rFonts w:asciiTheme="minorHAnsi" w:hAnsiTheme="minorHAnsi"/>
          <w:shd w:val="clear" w:color="auto" w:fill="FFFFFF"/>
        </w:rPr>
        <w:lastRenderedPageBreak/>
        <w:t>Photorespiration supplies key metabolites for several important plant processes. For example, photorespiration is closely coupled to plant nitrogen metabolism, through the reassimilation of released NH</w:t>
      </w:r>
      <w:r w:rsidRPr="00DB430D">
        <w:rPr>
          <w:rFonts w:asciiTheme="minorHAnsi" w:hAnsiTheme="minorHAnsi"/>
          <w:shd w:val="clear" w:color="auto" w:fill="FFFFFF"/>
          <w:vertAlign w:val="subscript"/>
        </w:rPr>
        <w:t>3</w:t>
      </w:r>
      <w:r w:rsidRPr="00DB430D">
        <w:rPr>
          <w:rFonts w:asciiTheme="minorHAnsi" w:hAnsiTheme="minorHAnsi"/>
          <w:shd w:val="clear" w:color="auto" w:fill="FFFFFF"/>
        </w:rPr>
        <w:t xml:space="preserve">, but also the </w:t>
      </w:r>
      <w:r w:rsidRPr="00DB430D">
        <w:rPr>
          <w:rFonts w:asciiTheme="minorHAnsi" w:hAnsiTheme="minorHAnsi"/>
          <w:i/>
          <w:shd w:val="clear" w:color="auto" w:fill="FFFFFF"/>
        </w:rPr>
        <w:t>de novo</w:t>
      </w:r>
      <w:r w:rsidRPr="00DB430D">
        <w:rPr>
          <w:rFonts w:asciiTheme="minorHAnsi" w:hAnsiTheme="minorHAnsi"/>
          <w:shd w:val="clear" w:color="auto" w:fill="FFFFFF"/>
        </w:rPr>
        <w:t xml:space="preserve"> assimilation of newly absorbed nitrat</w:t>
      </w:r>
      <w:r w:rsidR="00DA29C0">
        <w:rPr>
          <w:rFonts w:asciiTheme="minorHAnsi" w:hAnsiTheme="minorHAnsi"/>
          <w:shd w:val="clear" w:color="auto" w:fill="FFFFFF"/>
        </w:rPr>
        <w:t xml:space="preserve">e </w:t>
      </w:r>
      <w:r w:rsidR="00DA29C0">
        <w:rPr>
          <w:rFonts w:asciiTheme="minorHAnsi" w:hAnsiTheme="minorHAnsi"/>
          <w:shd w:val="clear" w:color="auto" w:fill="FFFFFF"/>
        </w:rPr>
        <w:fldChar w:fldCharType="begin"/>
      </w:r>
      <w:r w:rsidR="00DA29C0">
        <w:rPr>
          <w:rFonts w:asciiTheme="minorHAnsi" w:hAnsiTheme="minorHAnsi"/>
          <w:shd w:val="clear" w:color="auto" w:fill="FFFFFF"/>
        </w:rPr>
        <w:instrText xml:space="preserve"> ADDIN ZOTERO_ITEM CSL_CITATION {"citationID":"8gGIpQcd","properties":{"formattedCitation":"(Bloom, 2015; Busch et al., 2018)","plainCitation":"(Bloom, 2015; Busch et al., 2018)","noteIndex":0},"citationItems":[{"id":793,"uris":["http://zotero.org/users/local/Hcd06Tc7/items/3CUWMQD2"],"itemData":{"id":793,"type":"article-journal","abstract":"C3 carbon fixation has a bad reputation, primarily because it is associated with photorespiration, a biochemical pathway thought to waste a substantial amount of the carbohydrate produced in a plant. This review presents evidence collected over nearly a century that (1) Rubisco when associated with Mn(2+) generates additional reductant during photorespiration, (2) this reductant participates in the assimilation of nitrate into protein, and (3) this nitrate assimilation facilitates the use of a nitrogen source that other organisms tend to avoid. This phenomenon explains the continued dominance of C3 plants during the past 23 million years of low CO2 atmospheres as well as the decline in plant protein concentrations as atmospheric CO2 rises.","container-title":"Photosynthesis Research","DOI":"10.1007/s11120-014-0056-y","ISSN":"1573-5079","issue":"2","journalAbbreviation":"Photosynth Res","language":"eng","note":"PMID: 25366830","page":"117-128","source":"PubMed","title":"Photorespiration and nitrate assimilation: a major intersection between plant carbon and nitrogen","title-short":"Photorespiration and nitrate assimilation","volume":"123","author":[{"family":"Bloom","given":"Arnold J."}],"issued":{"date-parts":[["2015",2]]}},"label":"page"},{"id":791,"uris":["http://zotero.org/users/local/Hcd06Tc7/items/M6VNKEUE"],"itemData":{"id":791,"type":"article-journal","abstract":"Photorespiration is a major bioengineering target for increasing crop yields as it is often considered a wasteful process. Photorespiratory metabolism is integrated into leaf metabolism and thus may have certain benefits. Here, we show that plants can increase their rate of photosynthetic CO2 uptake when assimilating nitrogen de novo via the photorespiratory pathway by fixing carbon as amino acids in addition to carbohydrates. Plants fed NO3- had higher rates of CO2 assimilation under photorespiratory than low-photorespiratory conditions, while plants lacking NO3- nutrition exhibited lower stimulation of CO2 uptake. We modified the widely used Farquhar, von Caemmerer and Berry photosynthesis model to include the carbon and electron requirements for nitrogen assimilation via the photorespiratory pathway. Our modified model improves predictions of photosynthetic CO2 uptake and of rates of photosynthetic electron transport. The results highlight how photorespiration can improve photosynthetic performance despite reducing the efficiency of Rubisco carboxylation.","container-title":"Nature Plants","DOI":"10.1038/s41477-017-0065-x","ISSN":"2055-0278","issue":"1","journalAbbreviation":"Nat Plants","language":"eng","note":"PMID: 29229957","page":"46-54","source":"PubMed","title":"Plants increase CO2 uptake by assimilating nitrogen via the photorespiratory pathway","volume":"4","author":[{"family":"Busch","given":"Florian A."},{"family":"Sage","given":"Rowan F."},{"family":"Farquhar","given":"Graham D."}],"issued":{"date-parts":[["2018",1]]}},"label":"page"}],"schema":"https://github.com/citation-style-language/schema/raw/master/csl-citation.json"} </w:instrText>
      </w:r>
      <w:r w:rsidR="00DA29C0">
        <w:rPr>
          <w:rFonts w:asciiTheme="minorHAnsi" w:hAnsiTheme="minorHAnsi"/>
          <w:shd w:val="clear" w:color="auto" w:fill="FFFFFF"/>
        </w:rPr>
        <w:fldChar w:fldCharType="separate"/>
      </w:r>
      <w:r w:rsidR="00DA29C0" w:rsidRPr="00DA29C0">
        <w:t>(Bloom, 2015; Busch et al., 2018)</w:t>
      </w:r>
      <w:r w:rsidR="00DA29C0">
        <w:rPr>
          <w:rFonts w:asciiTheme="minorHAnsi" w:hAnsiTheme="minorHAnsi"/>
          <w:shd w:val="clear" w:color="auto" w:fill="FFFFFF"/>
        </w:rPr>
        <w:fldChar w:fldCharType="end"/>
      </w:r>
      <w:r w:rsidRPr="00DB430D">
        <w:rPr>
          <w:rFonts w:asciiTheme="minorHAnsi" w:hAnsiTheme="minorHAnsi"/>
          <w:shd w:val="clear" w:color="auto" w:fill="FFFFFF"/>
        </w:rPr>
        <w:t>. The photorespiration pathway is also the major source of serine, which is a precursor for many other amino acids</w:t>
      </w:r>
      <w:r w:rsidR="00DA29C0">
        <w:rPr>
          <w:rFonts w:asciiTheme="minorHAnsi" w:hAnsiTheme="minorHAnsi"/>
          <w:shd w:val="clear" w:color="auto" w:fill="FFFFFF"/>
        </w:rPr>
        <w:t xml:space="preserve"> </w:t>
      </w:r>
      <w:r w:rsidR="00DA29C0">
        <w:rPr>
          <w:rFonts w:asciiTheme="minorHAnsi" w:hAnsiTheme="minorHAnsi"/>
          <w:shd w:val="clear" w:color="auto" w:fill="FFFFFF"/>
        </w:rPr>
        <w:fldChar w:fldCharType="begin"/>
      </w:r>
      <w:r w:rsidR="00DA29C0">
        <w:rPr>
          <w:rFonts w:asciiTheme="minorHAnsi" w:hAnsiTheme="minorHAnsi"/>
          <w:shd w:val="clear" w:color="auto" w:fill="FFFFFF"/>
        </w:rPr>
        <w:instrText xml:space="preserve"> ADDIN ZOTERO_ITEM CSL_CITATION {"citationID":"IDN2lwmm","properties":{"formattedCitation":"(Ros et al., 2014)","plainCitation":"(Ros et al., 2014)","noteIndex":0},"citationItems":[{"id":796,"uris":["http://zotero.org/users/local/Hcd06Tc7/items/TSPZ9LCI"],"itemData":{"id":796,"type":"article-journal","abstract":"Serine (Ser) has a fundamental role in metabolism and signaling in living organisms. In plants, the existence of different pathways of Ser biosynthesis has complicated our understanding of this amino acid homeostasis. The photorespiratory glycolate pathway has been considered to be of major importance, whereas the nonphotorespiratory phosphorylated pathway has been relatively neglected. Recent advances indicate that the phosphorylated pathway has an important function in plant metabolism and development. Plants deficient in this pathway display developmental defects in embryos, male gametophytes, and roots. We propose that the phosphorylated pathway is more important than was initially thought because it is the only Ser source for specific cell types involved in developmental events. Here, we discuss its importance as a link between metabolism and development in plants.","container-title":"Trends in Plant Science","DOI":"10.1016/j.tplants.2014.06.003","ISSN":"1878-4372","issue":"9","journalAbbreviation":"Trends Plant Sci","language":"eng","note":"PMID: 24999240","page":"564-569","source":"PubMed","title":"Serine in plants: biosynthesis, metabolism, and functions","title-short":"Serine in plants","volume":"19","author":[{"family":"Ros","given":"Roc"},{"family":"Muñoz-Bertomeu","given":"Jesús"},{"family":"Krueger","given":"Stephan"}],"issued":{"date-parts":[["2014",9]]}}}],"schema":"https://github.com/citation-style-language/schema/raw/master/csl-citation.json"} </w:instrText>
      </w:r>
      <w:r w:rsidR="00DA29C0">
        <w:rPr>
          <w:rFonts w:asciiTheme="minorHAnsi" w:hAnsiTheme="minorHAnsi"/>
          <w:shd w:val="clear" w:color="auto" w:fill="FFFFFF"/>
        </w:rPr>
        <w:fldChar w:fldCharType="separate"/>
      </w:r>
      <w:r w:rsidR="00DA29C0" w:rsidRPr="00DA29C0">
        <w:t>(Ros et al., 2014)</w:t>
      </w:r>
      <w:r w:rsidR="00DA29C0">
        <w:rPr>
          <w:rFonts w:asciiTheme="minorHAnsi" w:hAnsiTheme="minorHAnsi"/>
          <w:shd w:val="clear" w:color="auto" w:fill="FFFFFF"/>
        </w:rPr>
        <w:fldChar w:fldCharType="end"/>
      </w:r>
      <w:r w:rsidRPr="00DB430D">
        <w:rPr>
          <w:rFonts w:asciiTheme="minorHAnsi" w:hAnsiTheme="minorHAnsi"/>
          <w:shd w:val="clear" w:color="auto" w:fill="FFFFFF"/>
        </w:rPr>
        <w:t xml:space="preserve">, such as cysteine, providing an additional link with sulphur metabolism </w:t>
      </w:r>
      <w:r w:rsidR="00DA29C0">
        <w:rPr>
          <w:rFonts w:asciiTheme="minorHAnsi" w:hAnsiTheme="minorHAnsi"/>
          <w:shd w:val="clear" w:color="auto" w:fill="FFFFFF"/>
        </w:rPr>
        <w:fldChar w:fldCharType="begin"/>
      </w:r>
      <w:r w:rsidR="00DA29C0">
        <w:rPr>
          <w:rFonts w:asciiTheme="minorHAnsi" w:hAnsiTheme="minorHAnsi"/>
          <w:shd w:val="clear" w:color="auto" w:fill="FFFFFF"/>
        </w:rPr>
        <w:instrText xml:space="preserve"> ADDIN ZOTERO_ITEM CSL_CITATION {"citationID":"HLjCXZxs","properties":{"formattedCitation":"(Abadie and Tcherkez, 2019)","plainCitation":"(Abadie and Tcherkez, 2019)","noteIndex":0},"citationItems":[{"id":798,"uris":["http://zotero.org/users/local/Hcd06Tc7/items/5RXAWV8V"],"itemData":{"id":798,"type":"article-journal","abstract":"Intense efforts have been devoted to describe the biochemical pathway of plant sulphur (S) assimilation from sulphate. However, essential information on metabolic regulation of S assimilation is still lacking, such as possible interactions between S assimilation, photosynthesis and photorespiration. In particular, does S assimilation scale with photosynthesis thus ensuring sufficient S provision for amino acids synthesis? This lack of knowledge is problematic because optimization of photosynthesis is a common target of crop breeding and furthermore, photosynthesis is stimulated by the inexorable increase in atmospheric CO2. Here, we used high-resolution 33S and 13C tracing technology with NMR and LC-MS to access direct measurement of metabolic fluxes in S assimilation, when photosynthesis and photorespiration are varied via the gaseous composition of the atmosphere (CO2, O2). We show that S assimilation is stimulated by photorespiratory metabolism and therefore, large photosynthetic fluxes appear to be detrimental to plant cell sulphur nutrition.","container-title":"Communications Biology","DOI":"10.1038/s42003-019-0616-y","ISSN":"2399-3642","issue":"1","journalAbbreviation":"Commun Biol","language":"en","license":"2019 The Author(s)","note":"number: 1\npublisher: Nature Publishing Group","page":"1-7","source":"www.nature.com","title":"Plant sulphur metabolism is stimulated by photorespiration","volume":"2","author":[{"family":"Abadie","given":"Cyril"},{"family":"Tcherkez","given":"Guillaume"}],"issued":{"date-parts":[["2019",10,16]]}}}],"schema":"https://github.com/citation-style-language/schema/raw/master/csl-citation.json"} </w:instrText>
      </w:r>
      <w:r w:rsidR="00DA29C0">
        <w:rPr>
          <w:rFonts w:asciiTheme="minorHAnsi" w:hAnsiTheme="minorHAnsi"/>
          <w:shd w:val="clear" w:color="auto" w:fill="FFFFFF"/>
        </w:rPr>
        <w:fldChar w:fldCharType="separate"/>
      </w:r>
      <w:r w:rsidR="00DA29C0" w:rsidRPr="00DA29C0">
        <w:t>(Abadie and Tcherkez, 2019)</w:t>
      </w:r>
      <w:r w:rsidR="00DA29C0">
        <w:rPr>
          <w:rFonts w:asciiTheme="minorHAnsi" w:hAnsiTheme="minorHAnsi"/>
          <w:shd w:val="clear" w:color="auto" w:fill="FFFFFF"/>
        </w:rPr>
        <w:fldChar w:fldCharType="end"/>
      </w:r>
      <w:r w:rsidRPr="00DB430D">
        <w:rPr>
          <w:rFonts w:asciiTheme="minorHAnsi" w:hAnsiTheme="minorHAnsi"/>
          <w:shd w:val="clear" w:color="auto" w:fill="FFFFFF"/>
        </w:rPr>
        <w:t>. Due to photorespiration, CH</w:t>
      </w:r>
      <w:r w:rsidRPr="00DB430D">
        <w:rPr>
          <w:rFonts w:asciiTheme="minorHAnsi" w:hAnsiTheme="minorHAnsi"/>
          <w:shd w:val="clear" w:color="auto" w:fill="FFFFFF"/>
          <w:vertAlign w:val="subscript"/>
        </w:rPr>
        <w:t>2</w:t>
      </w:r>
      <w:r w:rsidRPr="00DB430D">
        <w:rPr>
          <w:rFonts w:asciiTheme="minorHAnsi" w:hAnsiTheme="minorHAnsi"/>
          <w:shd w:val="clear" w:color="auto" w:fill="FFFFFF"/>
        </w:rPr>
        <w:t xml:space="preserve">-THF accumulates in the mitochondria, providing the main supply of activated 1-carbon units </w:t>
      </w:r>
      <w:r w:rsidR="00DA29C0">
        <w:rPr>
          <w:rFonts w:asciiTheme="minorHAnsi" w:hAnsiTheme="minorHAnsi"/>
          <w:shd w:val="clear" w:color="auto" w:fill="FFFFFF"/>
        </w:rPr>
        <w:fldChar w:fldCharType="begin"/>
      </w:r>
      <w:r w:rsidR="00DA29C0">
        <w:rPr>
          <w:rFonts w:asciiTheme="minorHAnsi" w:hAnsiTheme="minorHAnsi"/>
          <w:shd w:val="clear" w:color="auto" w:fill="FFFFFF"/>
        </w:rPr>
        <w:instrText xml:space="preserve"> ADDIN ZOTERO_ITEM CSL_CITATION {"citationID":"aZcsYaWi","properties":{"formattedCitation":"(Li et al., 2003)","plainCitation":"(Li et al., 2003)","noteIndex":0},"citationItems":[{"id":800,"uris":["http://zotero.org/users/local/Hcd06Tc7/items/EKHW8WTX"],"itemData":{"id":800,"type":"article-journal","abstract":"Serine (Ser) biosynthesis in C3 plants can occur via several pathways. One major route involves the tetrahydrofolate (THF)-dependent activities of the glycine decarboxylase complex (GDC, EC 2.1.1.10) and serine hydroxymethyltransferase (SHMT, EC 2.1.2.1) with glycine (Gly) as one-carbon (1-C) source. An alternative THF-dependent pathway involves the C1-THF synthase/SHMT activities with formate as 1-C source. Here, we have investigated aspects of the regulation of these two folate-mediated pathways in Arabidopsis thaliana (L.) Heynh. Columbia using two approaches. Firstly, transgenic plants overexpressing formate dehydrogenase (FDH, EC 1.2.1.2) were used to continue our previous studies on the function of FDH in formate metabolism. The formate pool size was approximately 73 nmol (g FW)–1 in wild type (WT) Arabidopsis plants; three independent transgenic lines had similar-sized pools of formate. Transgenic plants produced more 13CO2 from supplied [13C]formate than did WT plants but were not significantly different from WT plants in their synthesis of Ser. We concluded that FDH has no direct role in the regulation of the above two pathways of Ser synthesis; the breakdown of formate to CO2 by the FDH reaction is the primary and preferred fate of the organic acid in Arabidopsis. The ratio between the GDC/SHMT and C1-THF synthase/SHMT pathways of Ser synthesis from [α-13C]Gly and [13C]formate, respectively, in Arabidopsis shoots was 21 : 1; in roots, 9 : 1. In shoots, therefore, the pathway from formate plays only a small role in Ser synthesis; in the case of roots, results indicated that the 9 : 1 ratio was as a result of greater fluxes of 13C through both pathways together with a relatively higher contribution from the C1-THF synthase/SHMT route than in shoots. We also examined the synthesis of Ser in a GDC-deficient mutant of Arabidopsis (glyD) where the GDC/SHMT pathway was impaired. Compared with WT, glyD plants accumulated 5-fold more Gly than WT after supplying [α-13C]Gly for 24 h; the accumulation of Ser from [α-13C]Gly was reduced by 25% in the same time period. On the other hand, the accumulation of Ser through the C1-THF synthase/SHMT pathway in glyD plants was 2.5-fold greater than that in WT plants. Our experiments confirmed that the GDC/SHMT and C1-THF synthase/SHMT pathways normally operate independently in Arabidopsis plants but that when the primary GDC/SHMT pathway is impaired the alternative C1-THF synthase/SHMT pathway can partially compensate for deficiencies in the synthesis of Ser.","container-title":"Plant and Cell Physiology","DOI":"10.1093/pcp/pcg029","ISSN":"0032-0781","issue":"3","journalAbbreviation":"Plant and Cell Physiology","page":"233-241","source":"Silverchair","title":"Investigating the Regulation of One-carbon Metabolism in Arabidopsis thaliana","volume":"44","author":[{"family":"Li","given":"Rong"},{"family":"Moore","given":"Maya"},{"family":"King","given":"John"}],"issued":{"date-parts":[["2003",3,15]]}}}],"schema":"https://github.com/citation-style-language/schema/raw/master/csl-citation.json"} </w:instrText>
      </w:r>
      <w:r w:rsidR="00DA29C0">
        <w:rPr>
          <w:rFonts w:asciiTheme="minorHAnsi" w:hAnsiTheme="minorHAnsi"/>
          <w:shd w:val="clear" w:color="auto" w:fill="FFFFFF"/>
        </w:rPr>
        <w:fldChar w:fldCharType="separate"/>
      </w:r>
      <w:r w:rsidR="00DA29C0" w:rsidRPr="00DA29C0">
        <w:t>(Li et al., 2003)</w:t>
      </w:r>
      <w:r w:rsidR="00DA29C0">
        <w:rPr>
          <w:rFonts w:asciiTheme="minorHAnsi" w:hAnsiTheme="minorHAnsi"/>
          <w:shd w:val="clear" w:color="auto" w:fill="FFFFFF"/>
        </w:rPr>
        <w:fldChar w:fldCharType="end"/>
      </w:r>
      <w:r w:rsidRPr="00DB430D">
        <w:rPr>
          <w:rFonts w:asciiTheme="minorHAnsi" w:hAnsiTheme="minorHAnsi"/>
          <w:shd w:val="clear" w:color="auto" w:fill="FFFFFF"/>
        </w:rPr>
        <w:t xml:space="preserve">, which provide the methyl groups needed for the synthesis of nucleic acids, proteins, phospholipids, and secondary metabolites, such as lignin </w:t>
      </w:r>
      <w:r w:rsidR="00F636A6">
        <w:rPr>
          <w:rFonts w:asciiTheme="minorHAnsi" w:hAnsiTheme="minorHAnsi"/>
          <w:shd w:val="clear" w:color="auto" w:fill="FFFFFF"/>
        </w:rPr>
        <w:fldChar w:fldCharType="begin"/>
      </w:r>
      <w:r w:rsidR="00F636A6">
        <w:rPr>
          <w:rFonts w:asciiTheme="minorHAnsi" w:hAnsiTheme="minorHAnsi"/>
          <w:shd w:val="clear" w:color="auto" w:fill="FFFFFF"/>
        </w:rPr>
        <w:instrText xml:space="preserve"> ADDIN ZOTERO_ITEM CSL_CITATION {"citationID":"e9VQlt99","properties":{"formattedCitation":"(Hanson and Roje, 2001)","plainCitation":"(Hanson and Roje, 2001)","noteIndex":0},"citationItems":[{"id":803,"uris":["http://zotero.org/users/local/Hcd06Tc7/items/W3SDF9PW"],"itemData":{"id":803,"type":"article-journal","abstract":"The metabolism of one-carbon (C1) units is essential to plants, and plant C1 metabolism has novel features not found in other organisms-plus some enigmas. Despite its centrality, uniqueness, and mystery, plant C1 biochemistry has historically been quite poorly explored, in part because its enzymes and intermediates tend to be labile and low in abundance. Fortunately, the integration of molecular and genetic approaches with biochemical ones is now driving rapid advances in knowledge of plant C1 enzymes and genes. An overview of these advances is presented. There has also been progress in measuring C1 metabolite fluxes and pool sizes, although this remains challenging and there are relatively few data. In the future, combining reverse genetics with flux and pool size determinations should lead to quantitative understanding of how plant C1 pathways function. This is a prerequisite for their rational engineering.","container-title":"Annual Review of Plant Physiology and Plant Molecular Biology","DOI":"10.1146/annurev.arplant.52.1.119","ISSN":"1040-2519","journalAbbreviation":"Annu Rev Plant Physiol Plant Mol Biol","language":"eng","note":"PMID: 11337394","page":"119-137","source":"PubMed","title":"ONE-CARBON METABOLISM IN HIGHER PLANTS","volume":"52","author":[{"family":"Hanson","given":"Andrew D."},{"family":"Roje","given":"Sanja"}],"issued":{"date-parts":[["2001",6]]}}}],"schema":"https://github.com/citation-style-language/schema/raw/master/csl-citation.json"} </w:instrText>
      </w:r>
      <w:r w:rsidR="00F636A6">
        <w:rPr>
          <w:rFonts w:asciiTheme="minorHAnsi" w:hAnsiTheme="minorHAnsi"/>
          <w:shd w:val="clear" w:color="auto" w:fill="FFFFFF"/>
        </w:rPr>
        <w:fldChar w:fldCharType="separate"/>
      </w:r>
      <w:r w:rsidR="00F636A6" w:rsidRPr="00F636A6">
        <w:t>(Hanson and Roje, 2001)</w:t>
      </w:r>
      <w:r w:rsidR="00F636A6">
        <w:rPr>
          <w:rFonts w:asciiTheme="minorHAnsi" w:hAnsiTheme="minorHAnsi"/>
          <w:shd w:val="clear" w:color="auto" w:fill="FFFFFF"/>
        </w:rPr>
        <w:fldChar w:fldCharType="end"/>
      </w:r>
      <w:r w:rsidRPr="00DB430D">
        <w:rPr>
          <w:rFonts w:asciiTheme="minorHAnsi" w:hAnsiTheme="minorHAnsi"/>
          <w:shd w:val="clear" w:color="auto" w:fill="FFFFFF"/>
        </w:rPr>
        <w:t>. Furthermore, photorespiration can help protect plants from high light stress, by consuming excess stromal reductants that would otherwise damage the delicate photosystems</w:t>
      </w:r>
      <w:r w:rsidR="00F636A6">
        <w:rPr>
          <w:rFonts w:asciiTheme="minorHAnsi" w:hAnsiTheme="minorHAnsi"/>
          <w:shd w:val="clear" w:color="auto" w:fill="FFFFFF"/>
        </w:rPr>
        <w:t xml:space="preserve"> </w:t>
      </w:r>
      <w:r w:rsidR="00F636A6">
        <w:rPr>
          <w:rFonts w:asciiTheme="minorHAnsi" w:hAnsiTheme="minorHAnsi"/>
          <w:shd w:val="clear" w:color="auto" w:fill="FFFFFF"/>
        </w:rPr>
        <w:fldChar w:fldCharType="begin"/>
      </w:r>
      <w:r w:rsidR="00F636A6">
        <w:rPr>
          <w:rFonts w:asciiTheme="minorHAnsi" w:hAnsiTheme="minorHAnsi"/>
          <w:shd w:val="clear" w:color="auto" w:fill="FFFFFF"/>
        </w:rPr>
        <w:instrText xml:space="preserve"> ADDIN ZOTERO_ITEM CSL_CITATION {"citationID":"kz7DgqES","properties":{"formattedCitation":"(Huang et al., 2015)","plainCitation":"(Huang et al., 2015)","noteIndex":0},"citationItems":[{"id":805,"uris":["http://zotero.org/users/local/Hcd06Tc7/items/RVSY55NA"],"itemData":{"id":805,"type":"article-journal","abstract":"Plants usually experience dynamic fluctuations of light intensities under natural conditions. However, the responses of mesophyll conductance, CO2 assimilation, and photorespiration to light fluctuation are not well understood. To address this question, we measured photosynthetic parameters of gas exchange and chlorophyll fluorescence in tobacco leaves at 2-min intervals while irradiance levels alternated between 100 and 1200 μmol photons m−2 s−1. Compared with leaves exposed to a constant light of 1200 μmol photons m−2 s−1, both stomatal and mesophyll conductances were significantly restricted in leaves treated with fluctuating light condition. Meanwhile, CO2 assimilation rate and electron flow devoted to RuBP carboxylation at 1200 μmol photons m−2 s−1 under fluctuating light were limited by the low chloroplast CO2 concentration. Analysis based on the C3 photosynthesis model indicated that, at 1200 μmol photons m−2 s−1 under fluctuating light, the CO2 assimilation rate was limited by RuBP carboxylation. Electron flow devoted to RuBP oxygenation at 1200 μmol photons m−2 s−1 under fluctuating light remained at nearly the maximum level throughout the experimental period. We conclude that fluctuating light restricts CO2 assimilation by decreasing both stomatal and mesophyll conductances. Under such conditions, photorespiration plays an important role in the regulation of photosynthetic electron flow.","container-title":"Frontiers in Plant Science","ISSN":"1664-462X","source":"Frontiers","title":"Photorespiration plays an important role in the regulation of photosynthetic electron flow under fluctuating light in tobacco plants grown under full sunlight","URL":"https://www.frontiersin.org/articles/10.3389/fpls.2015.00621","volume":"6","author":[{"family":"Huang","given":"Wei"},{"family":"Hu","given":"Hong"},{"family":"Zhang","given":"Shi-Bao"}],"accessed":{"date-parts":[["2024",1,9]]},"issued":{"date-parts":[["2015"]]}}}],"schema":"https://github.com/citation-style-language/schema/raw/master/csl-citation.json"} </w:instrText>
      </w:r>
      <w:r w:rsidR="00F636A6">
        <w:rPr>
          <w:rFonts w:asciiTheme="minorHAnsi" w:hAnsiTheme="minorHAnsi"/>
          <w:shd w:val="clear" w:color="auto" w:fill="FFFFFF"/>
        </w:rPr>
        <w:fldChar w:fldCharType="separate"/>
      </w:r>
      <w:r w:rsidR="00F636A6" w:rsidRPr="00F636A6">
        <w:t>(Huang et al., 2015)</w:t>
      </w:r>
      <w:r w:rsidR="00F636A6">
        <w:rPr>
          <w:rFonts w:asciiTheme="minorHAnsi" w:hAnsiTheme="minorHAnsi"/>
          <w:shd w:val="clear" w:color="auto" w:fill="FFFFFF"/>
        </w:rPr>
        <w:fldChar w:fldCharType="end"/>
      </w:r>
      <w:r w:rsidRPr="00DB430D">
        <w:rPr>
          <w:rFonts w:asciiTheme="minorHAnsi" w:hAnsiTheme="minorHAnsi"/>
          <w:shd w:val="clear" w:color="auto" w:fill="FFFFFF"/>
        </w:rPr>
        <w:t>.</w:t>
      </w:r>
    </w:p>
    <w:p w14:paraId="30CCD5EF" w14:textId="77777777" w:rsidR="00083A71" w:rsidRPr="00237EB4" w:rsidRDefault="00083A71" w:rsidP="00083A71">
      <w:pPr>
        <w:spacing w:before="240" w:after="240"/>
        <w:outlineLvl w:val="3"/>
        <w:rPr>
          <w:rFonts w:asciiTheme="minorHAnsi" w:eastAsiaTheme="majorEastAsia" w:hAnsiTheme="minorHAnsi" w:cstheme="majorHAnsi"/>
          <w:b/>
          <w:sz w:val="24"/>
          <w:szCs w:val="24"/>
        </w:rPr>
      </w:pPr>
      <w:r w:rsidRPr="00237EB4">
        <w:rPr>
          <w:rFonts w:asciiTheme="minorHAnsi" w:eastAsiaTheme="majorEastAsia" w:hAnsiTheme="minorHAnsi" w:cstheme="majorHAnsi"/>
          <w:b/>
          <w:sz w:val="24"/>
          <w:szCs w:val="24"/>
        </w:rPr>
        <w:t>1.2.5</w:t>
      </w:r>
      <w:r w:rsidRPr="00237EB4">
        <w:rPr>
          <w:rFonts w:asciiTheme="minorHAnsi" w:eastAsiaTheme="majorEastAsia" w:hAnsiTheme="minorHAnsi" w:cstheme="majorHAnsi"/>
          <w:b/>
          <w:sz w:val="24"/>
          <w:szCs w:val="24"/>
        </w:rPr>
        <w:tab/>
        <w:t>Rubisco biochemistry</w:t>
      </w:r>
    </w:p>
    <w:p w14:paraId="3D37F26A" w14:textId="77777777" w:rsidR="00083A71" w:rsidRPr="00237EB4" w:rsidRDefault="00083A71" w:rsidP="009625CF">
      <w:pPr>
        <w:spacing w:before="240" w:after="240"/>
        <w:outlineLvl w:val="3"/>
        <w:rPr>
          <w:rFonts w:eastAsiaTheme="majorEastAsia" w:cstheme="majorHAnsi"/>
        </w:rPr>
      </w:pPr>
      <w:r w:rsidRPr="00DB430D">
        <w:rPr>
          <w:rFonts w:eastAsiaTheme="majorEastAsia" w:cstheme="majorHAnsi"/>
        </w:rPr>
        <w:t>Rubisco is a dual-substrate enzyme, with a hexadecameric structure consisting of 8 large and 8 small subunits. Rubisco’s catalytic site is located at the interface of two large subunits, and must first be activated by an activator CO</w:t>
      </w:r>
      <w:r w:rsidRPr="00DB430D">
        <w:rPr>
          <w:rFonts w:eastAsiaTheme="majorEastAsia" w:cstheme="majorHAnsi"/>
        </w:rPr>
        <w:softHyphen/>
      </w:r>
      <w:r w:rsidRPr="00DB430D">
        <w:rPr>
          <w:rFonts w:eastAsiaTheme="majorEastAsia" w:cstheme="majorHAnsi"/>
          <w:vertAlign w:val="subscript"/>
        </w:rPr>
        <w:t>2</w:t>
      </w:r>
      <w:r w:rsidRPr="00DB430D">
        <w:rPr>
          <w:rFonts w:eastAsiaTheme="majorEastAsia" w:cstheme="majorHAnsi"/>
        </w:rPr>
        <w:t xml:space="preserve"> molecule, which carbamylates a lysine residue and allows the binding of Mg</w:t>
      </w:r>
      <w:r w:rsidRPr="00DB430D">
        <w:rPr>
          <w:rFonts w:eastAsiaTheme="majorEastAsia" w:cstheme="majorHAnsi"/>
          <w:vertAlign w:val="superscript"/>
        </w:rPr>
        <w:t>2+</w:t>
      </w:r>
      <w:r w:rsidRPr="00DB430D">
        <w:rPr>
          <w:rFonts w:eastAsiaTheme="majorEastAsia" w:cstheme="majorHAnsi"/>
        </w:rPr>
        <w:t xml:space="preserve"> and subsequently RuBP</w:t>
      </w:r>
      <w:r w:rsidR="00F636A6">
        <w:rPr>
          <w:rFonts w:eastAsiaTheme="majorEastAsia" w:cstheme="majorHAnsi"/>
        </w:rPr>
        <w:t xml:space="preserve"> </w:t>
      </w:r>
      <w:r w:rsidR="00F636A6">
        <w:rPr>
          <w:rFonts w:eastAsiaTheme="majorEastAsia" w:cstheme="majorHAnsi"/>
        </w:rPr>
        <w:fldChar w:fldCharType="begin"/>
      </w:r>
      <w:r w:rsidR="009625CF">
        <w:rPr>
          <w:rFonts w:eastAsiaTheme="majorEastAsia" w:cstheme="majorHAnsi"/>
        </w:rPr>
        <w:instrText xml:space="preserve"> ADDIN ZOTERO_ITEM CSL_CITATION {"citationID":"ojdoC5dj","properties":{"formattedCitation":"(Stec, 2012)","plainCitation":"(Stec, 2012)","noteIndex":0},"citationItems":[{"id":807,"uris":["http://zotero.org/users/local/Hcd06Tc7/items/UE5E4XUR"],"itemData":{"id":807,"type":"article-journal","abstract":"Ribulose 1,5-bisphosphate carboxylase/oxygenase (RuBisCO) is a crucial enzyme in carbon fixation and the most abundant protein on earth. It has been studied extensively by biochemical and structural methods; however, the most essential activation step has not yet been described. Here, we describe the mechanistic details of Lys carbamylation that leads to RuBisCO activation by atmospheric CO\n              2\n              . We report two crystal structures of nitrosylated RuBisCO from the red algae\n              Galdieria sulphuraria\n              with O\n              2\n              and CO\n              2\n              bound at the active site.\n              G. sulphuraria\n              RuBisCO is inhibited by cysteine nitrosylation that results in trapping of these gaseous ligands. The structure with CO\n              2\n              defines an elusive, preactivation complex that contains a metal cation Mg\n              2+\n              surrounded by three H\n              2\n              O/OH molecules. Both structures suggest the mechanism for discriminating gaseous ligands by their quadrupole electric moments. We describe conformational changes that allow for intermittent binding of the metal ion required for activation. On the basis of these structures we propose the individual steps of the activation mechanism. Knowledge of all these elements is indispensable for engineering RuBisCO into a more efficient enzyme for crop enhancement or as a remedy to global warming.","container-title":"Proceedings of the National Academy of Sciences","DOI":"10.1073/pnas.1210754109","ISSN":"0027-8424, 1091-6490","issue":"46","journalAbbreviation":"Proc. Natl. Acad. Sci. U.S.A.","language":"en","page":"18785-18790","source":"DOI.org (Crossref)","title":"Structural mechanism of RuBisCO activation by carbamylation of the active site lysine","volume":"109","author":[{"family":"Stec","given":"Boguslaw"}],"issued":{"date-parts":[["2012",11,13]]}}}],"schema":"https://github.com/citation-style-language/schema/raw/master/csl-citation.json"} </w:instrText>
      </w:r>
      <w:r w:rsidR="00F636A6">
        <w:rPr>
          <w:rFonts w:eastAsiaTheme="majorEastAsia" w:cstheme="majorHAnsi"/>
        </w:rPr>
        <w:fldChar w:fldCharType="separate"/>
      </w:r>
      <w:r w:rsidR="009625CF" w:rsidRPr="009625CF">
        <w:t>(Stec, 2012)</w:t>
      </w:r>
      <w:r w:rsidR="00F636A6">
        <w:rPr>
          <w:rFonts w:eastAsiaTheme="majorEastAsia" w:cstheme="majorHAnsi"/>
        </w:rPr>
        <w:fldChar w:fldCharType="end"/>
      </w:r>
      <w:r w:rsidRPr="00DB430D">
        <w:rPr>
          <w:rFonts w:eastAsiaTheme="majorEastAsia" w:cstheme="majorHAnsi"/>
        </w:rPr>
        <w:t>. Then, CO</w:t>
      </w:r>
      <w:r w:rsidRPr="00DB430D">
        <w:rPr>
          <w:rFonts w:eastAsiaTheme="majorEastAsia" w:cstheme="majorHAnsi"/>
          <w:vertAlign w:val="subscript"/>
        </w:rPr>
        <w:t>2</w:t>
      </w:r>
      <w:r w:rsidRPr="00DB430D">
        <w:rPr>
          <w:rFonts w:eastAsiaTheme="majorEastAsia" w:cstheme="majorHAnsi"/>
        </w:rPr>
        <w:t xml:space="preserve"> and O</w:t>
      </w:r>
      <w:r w:rsidRPr="00DB430D">
        <w:rPr>
          <w:rFonts w:eastAsiaTheme="majorEastAsia" w:cstheme="majorHAnsi"/>
        </w:rPr>
        <w:softHyphen/>
      </w:r>
      <w:r w:rsidRPr="00DB430D">
        <w:rPr>
          <w:rFonts w:eastAsiaTheme="majorEastAsia" w:cstheme="majorHAnsi"/>
          <w:vertAlign w:val="subscript"/>
        </w:rPr>
        <w:t>2</w:t>
      </w:r>
      <w:r w:rsidRPr="00DB430D">
        <w:rPr>
          <w:rFonts w:eastAsiaTheme="majorEastAsia" w:cstheme="majorHAnsi"/>
        </w:rPr>
        <w:t xml:space="preserve"> antagonistically compete for the binding site, culminating in the reactions of </w:t>
      </w:r>
      <w:r>
        <w:rPr>
          <w:rFonts w:eastAsiaTheme="majorEastAsia" w:cstheme="majorHAnsi"/>
        </w:rPr>
        <w:t xml:space="preserve">RuBP </w:t>
      </w:r>
      <w:r w:rsidRPr="00DB430D">
        <w:rPr>
          <w:rFonts w:eastAsiaTheme="majorEastAsia" w:cstheme="majorHAnsi"/>
        </w:rPr>
        <w:t xml:space="preserve">carboxylation or </w:t>
      </w:r>
      <w:r>
        <w:rPr>
          <w:rFonts w:eastAsiaTheme="majorEastAsia" w:cstheme="majorHAnsi"/>
        </w:rPr>
        <w:t xml:space="preserve">RuBP </w:t>
      </w:r>
      <w:r w:rsidRPr="00DB430D">
        <w:rPr>
          <w:rFonts w:eastAsiaTheme="majorEastAsia" w:cstheme="majorHAnsi"/>
        </w:rPr>
        <w:t xml:space="preserve">oxygenation. </w:t>
      </w:r>
      <w:r w:rsidRPr="00237EB4">
        <w:rPr>
          <w:rFonts w:eastAsiaTheme="majorEastAsia" w:cstheme="majorHAnsi"/>
        </w:rPr>
        <w:t xml:space="preserve">Rubisco is an inherently slow enzyme, catalysing only around 1-10 reactions per second </w:t>
      </w:r>
      <w:r w:rsidR="00F636A6">
        <w:rPr>
          <w:rFonts w:eastAsiaTheme="majorEastAsia" w:cstheme="majorHAnsi"/>
        </w:rPr>
        <w:fldChar w:fldCharType="begin"/>
      </w:r>
      <w:r w:rsidR="00F636A6">
        <w:rPr>
          <w:rFonts w:eastAsiaTheme="majorEastAsia" w:cstheme="majorHAnsi"/>
        </w:rPr>
        <w:instrText xml:space="preserve"> ADDIN ZOTERO_ITEM CSL_CITATION {"citationID":"stoxjWvo","properties":{"formattedCitation":"(Bathellier et al., 2018)","plainCitation":"(Bathellier et al., 2018)","noteIndex":0},"citationItems":[{"id":809,"uris":["http://zotero.org/users/local/Hcd06Tc7/items/5KLWRE44"],"itemData":{"id":809,"type":"article-journal","abstract":"Ribulose-1,5-bisphosphate carboxylase/oxygenase (Rubisco) is the most widespread carboxylating enzyme in autotrophic organisms. Its kinetic and structural properties have been intensively studied for more than half a century. Yet important aspects of the catalytic mechanism remain poorly understood, especially the oxygenase reaction. Because of its relatively modest turnover rate (a few catalytic events per second) and the competitive inhibition by oxygen, Rubisco is often viewed as an inefficient catalyst for CO2 fixation. Considerable efforts have been devoted to improving its catalytic efficiency, so far without success. In this review, we re-examine Rubisco's catalytic performance by comparison with other chemically related enzymes. We find that Rubisco is not especially slow. Furthermore, considering both the nature and the complexity of the chemical reaction, its kinetic properties are unremarkable. Although not unique to Rubisco, oxygenation is not systematically observed in enolate and enamine forming enzymes and cannot be considered as an inevitable consequence of the mechanism. It is more likely the result of a compromise between chemical and metabolic imperatives. We argue that a better description of Rubisco mechanism is still required to better understand the link between CO2 and O2 reactivity and the rationale of Rubisco diversification and evolution.","container-title":"Plant, Cell &amp; Environment","DOI":"10.1111/pce.13149","ISSN":"1365-3040","issue":"4","language":"en","license":"© 2018 John Wiley &amp; Sons Ltd","note":"_eprint: https://onlinelibrary.wiley.com/doi/pdf/10.1111/pce.13149","page":"705-716","source":"Wiley Online Library","title":"Rubisco is not really so bad","volume":"41","author":[{"family":"Bathellier","given":"Camille"},{"family":"Tcherkez","given":"Guillaume"},{"family":"Lorimer","given":"George H."},{"family":"Farquhar","given":"Graham D."}],"issued":{"date-parts":[["2018"]]}}}],"schema":"https://github.com/citation-style-language/schema/raw/master/csl-citation.json"} </w:instrText>
      </w:r>
      <w:r w:rsidR="00F636A6">
        <w:rPr>
          <w:rFonts w:eastAsiaTheme="majorEastAsia" w:cstheme="majorHAnsi"/>
        </w:rPr>
        <w:fldChar w:fldCharType="separate"/>
      </w:r>
      <w:r w:rsidR="00F636A6" w:rsidRPr="00F636A6">
        <w:t>(Bathellier et al., 2018)</w:t>
      </w:r>
      <w:r w:rsidR="00F636A6">
        <w:rPr>
          <w:rFonts w:eastAsiaTheme="majorEastAsia" w:cstheme="majorHAnsi"/>
        </w:rPr>
        <w:fldChar w:fldCharType="end"/>
      </w:r>
      <w:r w:rsidRPr="00237EB4">
        <w:rPr>
          <w:rFonts w:eastAsiaTheme="majorEastAsia" w:cstheme="majorHAnsi"/>
        </w:rPr>
        <w:t xml:space="preserve">, which is the reason why Rubisco constitutes around 30-50% of soluble leaf protein </w:t>
      </w:r>
      <w:r w:rsidR="00F636A6">
        <w:rPr>
          <w:rFonts w:eastAsiaTheme="majorEastAsia" w:cstheme="majorHAnsi"/>
        </w:rPr>
        <w:fldChar w:fldCharType="begin"/>
      </w:r>
      <w:r w:rsidR="00545AD7">
        <w:rPr>
          <w:rFonts w:eastAsiaTheme="majorEastAsia" w:cstheme="majorHAnsi"/>
        </w:rPr>
        <w:instrText xml:space="preserve"> ADDIN ZOTERO_ITEM CSL_CITATION {"citationID":"139lJhlz","properties":{"formattedCitation":"(Galm\\uc0\\u233{}s et al., 2014)","plainCitation":"(Galmés et al., 2014)","noteIndex":0},"citationItems":[{"id":812,"uris":["http://zotero.org/users/local/Hcd06Tc7/items/82LT7XG9"],"itemData":{"id":812,"type":"article-journal","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container-title":"Plant, Cell &amp; Environment","DOI":"10.1111/pce.12335","ISSN":"1365-3040","issue":"9","language":"en","license":"© 2014 John Wiley &amp; Sons Ltd","note":"_eprint: https://onlinelibrary.wiley.com/doi/pdf/10.1111/pce.12335","page":"1989-2001","source":"Wiley Online Library","title":"Expanding knowledge of the Rubisco kinetics variability in plant species: environmental and evolutionary trends","title-short":"Expanding knowledge of the Rubisco kinetics variability in plant species","volume":"37","author":[{"family":"Galmés","given":"Jeroni"},{"family":"Kapralov","given":"Maxim V."},{"family":"Andralojc","given":"P. John"},{"family":"Conesa","given":"Miquel À."},{"family":"Keys","given":"Alfred J."},{"family":"Parry","given":"Martin a. J."},{"family":"Flexas","given":"Jaume"}],"issued":{"date-parts":[["2014"]]}}}],"schema":"https://github.com/citation-style-language/schema/raw/master/csl-citation.json"} </w:instrText>
      </w:r>
      <w:r w:rsidR="00F636A6">
        <w:rPr>
          <w:rFonts w:eastAsiaTheme="majorEastAsia" w:cstheme="majorHAnsi"/>
        </w:rPr>
        <w:fldChar w:fldCharType="separate"/>
      </w:r>
      <w:r w:rsidR="00545AD7" w:rsidRPr="00545AD7">
        <w:rPr>
          <w:szCs w:val="24"/>
        </w:rPr>
        <w:t>(Galmés et al., 2014)</w:t>
      </w:r>
      <w:r w:rsidR="00F636A6">
        <w:rPr>
          <w:rFonts w:eastAsiaTheme="majorEastAsia" w:cstheme="majorHAnsi"/>
        </w:rPr>
        <w:fldChar w:fldCharType="end"/>
      </w:r>
      <w:r w:rsidRPr="00237EB4">
        <w:rPr>
          <w:rFonts w:eastAsiaTheme="majorEastAsia" w:cstheme="majorHAnsi"/>
        </w:rPr>
        <w:t xml:space="preserve"> and is likely the most abundant protein on the planet</w:t>
      </w:r>
      <w:r w:rsidR="00545AD7">
        <w:rPr>
          <w:rFonts w:eastAsiaTheme="majorEastAsia" w:cstheme="majorHAnsi"/>
        </w:rPr>
        <w:t xml:space="preserve"> </w:t>
      </w:r>
      <w:r w:rsidR="00545AD7">
        <w:rPr>
          <w:rFonts w:eastAsiaTheme="majorEastAsia" w:cstheme="majorHAnsi"/>
        </w:rPr>
        <w:fldChar w:fldCharType="begin"/>
      </w:r>
      <w:r w:rsidR="00545AD7">
        <w:rPr>
          <w:rFonts w:eastAsiaTheme="majorEastAsia" w:cstheme="majorHAnsi"/>
        </w:rPr>
        <w:instrText xml:space="preserve"> ADDIN ZOTERO_ITEM CSL_CITATION {"citationID":"UYQnEyQN","properties":{"formattedCitation":"(Ellis, 1979)","plainCitation":"(Ellis, 1979)","noteIndex":0},"citationItems":[{"id":815,"uris":["http://zotero.org/users/local/Hcd06Tc7/items/7CNBBY95"],"itemData":{"id":815,"type":"article-journal","abstract":"The most abundant protein in nature is probably the chloroplast enzyme ribulose bisphosphate carboxylase/oxygenase (Fraction I protein). It is arguably the most important enzyme because it catalyses the carbon dioxide-fixing step in photosynthesis. The synthesis of this protein depends upon the interaction of nucleargenes with the genetic system located in the chloroplast, and involves the transfer of polypeptides across the chloroplast envelope by a post-translational mechanism.","container-title":"Trends in Biochemical Sciences","DOI":"10.1016/0968-0004(79)90212-3","ISSN":"0968-0004","issue":"11","journalAbbreviation":"Trends in Biochemical Sciences","page":"241-244","source":"ScienceDirect","title":"The most abundant protein in the world","volume":"4","author":[{"family":"Ellis","given":"R. John"}],"issued":{"date-parts":[["1979",11,1]]}}}],"schema":"https://github.com/citation-style-language/schema/raw/master/csl-citation.json"} </w:instrText>
      </w:r>
      <w:r w:rsidR="00545AD7">
        <w:rPr>
          <w:rFonts w:eastAsiaTheme="majorEastAsia" w:cstheme="majorHAnsi"/>
        </w:rPr>
        <w:fldChar w:fldCharType="separate"/>
      </w:r>
      <w:r w:rsidR="00545AD7" w:rsidRPr="00545AD7">
        <w:t>(Ellis, 1979)</w:t>
      </w:r>
      <w:r w:rsidR="00545AD7">
        <w:rPr>
          <w:rFonts w:eastAsiaTheme="majorEastAsia" w:cstheme="majorHAnsi"/>
        </w:rPr>
        <w:fldChar w:fldCharType="end"/>
      </w:r>
      <w:r w:rsidRPr="00237EB4">
        <w:rPr>
          <w:rFonts w:eastAsiaTheme="majorEastAsia" w:cstheme="majorHAnsi"/>
        </w:rPr>
        <w:t>.</w:t>
      </w:r>
    </w:p>
    <w:p w14:paraId="265B9604" w14:textId="77777777" w:rsidR="00083A71" w:rsidRDefault="00083A71" w:rsidP="009625CF">
      <w:pPr>
        <w:spacing w:before="240" w:after="240"/>
        <w:ind w:firstLine="720"/>
        <w:outlineLvl w:val="3"/>
        <w:rPr>
          <w:rStyle w:val="Hyperlink"/>
          <w:rFonts w:ascii="inherit" w:hAnsi="inherit" w:hint="eastAsia"/>
          <w:color w:val="auto"/>
          <w:sz w:val="27"/>
          <w:szCs w:val="27"/>
          <w:bdr w:val="none" w:sz="0" w:space="0" w:color="auto" w:frame="1"/>
        </w:rPr>
      </w:pPr>
      <w:r w:rsidRPr="00237EB4">
        <w:rPr>
          <w:rFonts w:eastAsiaTheme="majorEastAsia" w:cstheme="majorHAnsi"/>
        </w:rPr>
        <w:t>Since today’s atmospheric concentration of O</w:t>
      </w:r>
      <w:r w:rsidRPr="00237EB4">
        <w:rPr>
          <w:rFonts w:eastAsiaTheme="majorEastAsia" w:cstheme="majorHAnsi"/>
          <w:vertAlign w:val="subscript"/>
        </w:rPr>
        <w:t>2</w:t>
      </w:r>
      <w:r w:rsidRPr="00237EB4">
        <w:rPr>
          <w:rFonts w:eastAsiaTheme="majorEastAsia" w:cstheme="majorHAnsi"/>
        </w:rPr>
        <w:t xml:space="preserve"> is around 500 times </w:t>
      </w:r>
      <w:r w:rsidR="00CE7C44">
        <w:rPr>
          <w:rFonts w:eastAsiaTheme="majorEastAsia" w:cstheme="majorHAnsi"/>
        </w:rPr>
        <w:t>greater</w:t>
      </w:r>
      <w:r w:rsidR="001F4704">
        <w:rPr>
          <w:rFonts w:eastAsiaTheme="majorEastAsia" w:cstheme="majorHAnsi"/>
        </w:rPr>
        <w:t xml:space="preserve"> </w:t>
      </w:r>
      <w:r w:rsidRPr="00237EB4">
        <w:rPr>
          <w:rFonts w:eastAsiaTheme="majorEastAsia" w:cstheme="majorHAnsi"/>
        </w:rPr>
        <w:t>than that of CO</w:t>
      </w:r>
      <w:r w:rsidRPr="00237EB4">
        <w:rPr>
          <w:rFonts w:eastAsiaTheme="majorEastAsia" w:cstheme="majorHAnsi"/>
          <w:vertAlign w:val="subscript"/>
        </w:rPr>
        <w:t>2</w:t>
      </w:r>
      <w:r w:rsidRPr="00237EB4">
        <w:rPr>
          <w:rFonts w:eastAsiaTheme="majorEastAsia" w:cstheme="majorHAnsi"/>
        </w:rPr>
        <w:t xml:space="preserve">, </w:t>
      </w:r>
      <w:r w:rsidR="001F4704">
        <w:rPr>
          <w:rFonts w:eastAsiaTheme="majorEastAsia" w:cstheme="majorHAnsi"/>
        </w:rPr>
        <w:t>photosynthesis</w:t>
      </w:r>
      <w:r w:rsidRPr="00237EB4">
        <w:rPr>
          <w:rFonts w:eastAsiaTheme="majorEastAsia" w:cstheme="majorHAnsi"/>
        </w:rPr>
        <w:t xml:space="preserve"> is </w:t>
      </w:r>
      <w:r w:rsidR="001F4704">
        <w:rPr>
          <w:rFonts w:eastAsiaTheme="majorEastAsia" w:cstheme="majorHAnsi"/>
        </w:rPr>
        <w:t>reliant</w:t>
      </w:r>
      <w:r w:rsidRPr="00237EB4">
        <w:rPr>
          <w:rFonts w:eastAsiaTheme="majorEastAsia" w:cstheme="majorHAnsi"/>
        </w:rPr>
        <w:t xml:space="preserve"> on Rubisco</w:t>
      </w:r>
      <w:r w:rsidR="00CE7C44">
        <w:rPr>
          <w:rFonts w:eastAsiaTheme="majorEastAsia" w:cstheme="majorHAnsi"/>
        </w:rPr>
        <w:t xml:space="preserve"> </w:t>
      </w:r>
      <w:r w:rsidR="001F4704">
        <w:rPr>
          <w:rFonts w:eastAsiaTheme="majorEastAsia" w:cstheme="majorHAnsi"/>
        </w:rPr>
        <w:t>having</w:t>
      </w:r>
      <w:r w:rsidR="00CE7C44">
        <w:rPr>
          <w:rFonts w:eastAsiaTheme="majorEastAsia" w:cstheme="majorHAnsi"/>
        </w:rPr>
        <w:t xml:space="preserve"> a</w:t>
      </w:r>
      <w:r w:rsidR="001F4704">
        <w:rPr>
          <w:rFonts w:eastAsiaTheme="majorEastAsia" w:cstheme="majorHAnsi"/>
        </w:rPr>
        <w:t xml:space="preserve"> much</w:t>
      </w:r>
      <w:r w:rsidR="00CE7C44">
        <w:rPr>
          <w:rFonts w:eastAsiaTheme="majorEastAsia" w:cstheme="majorHAnsi"/>
        </w:rPr>
        <w:t xml:space="preserve"> higher </w:t>
      </w:r>
      <w:r w:rsidRPr="00237EB4">
        <w:rPr>
          <w:rFonts w:eastAsiaTheme="majorEastAsia" w:cstheme="majorHAnsi"/>
        </w:rPr>
        <w:t>relative specificity for CO</w:t>
      </w:r>
      <w:r w:rsidRPr="00237EB4">
        <w:rPr>
          <w:rFonts w:eastAsiaTheme="majorEastAsia" w:cstheme="majorHAnsi"/>
          <w:vertAlign w:val="subscript"/>
        </w:rPr>
        <w:t>2</w:t>
      </w:r>
      <w:r w:rsidRPr="00237EB4">
        <w:rPr>
          <w:rFonts w:eastAsiaTheme="majorEastAsia" w:cstheme="majorHAnsi"/>
        </w:rPr>
        <w:t xml:space="preserve"> over O</w:t>
      </w:r>
      <w:r w:rsidRPr="00237EB4">
        <w:rPr>
          <w:rFonts w:eastAsiaTheme="majorEastAsia" w:cstheme="majorHAnsi"/>
          <w:vertAlign w:val="subscript"/>
        </w:rPr>
        <w:t>2</w:t>
      </w:r>
      <w:r w:rsidR="00CE7C44">
        <w:rPr>
          <w:rFonts w:eastAsiaTheme="majorEastAsia" w:cstheme="majorHAnsi"/>
        </w:rPr>
        <w:t xml:space="preserve">. This is </w:t>
      </w:r>
      <w:r w:rsidRPr="00237EB4">
        <w:rPr>
          <w:rFonts w:eastAsiaTheme="majorEastAsia" w:cstheme="majorHAnsi"/>
        </w:rPr>
        <w:t>termed the specificity factor (S</w:t>
      </w:r>
      <w:r w:rsidRPr="00237EB4">
        <w:rPr>
          <w:rFonts w:eastAsiaTheme="majorEastAsia" w:cstheme="majorHAnsi"/>
          <w:vertAlign w:val="subscript"/>
        </w:rPr>
        <w:t>c/o</w:t>
      </w:r>
      <w:r w:rsidRPr="00237EB4">
        <w:rPr>
          <w:rFonts w:eastAsiaTheme="majorEastAsia" w:cstheme="majorHAnsi"/>
        </w:rPr>
        <w:t>)</w:t>
      </w:r>
      <w:r w:rsidR="00CE7C44">
        <w:rPr>
          <w:rFonts w:eastAsiaTheme="majorEastAsia" w:cstheme="majorHAnsi"/>
        </w:rPr>
        <w:t xml:space="preserve"> and</w:t>
      </w:r>
      <w:r w:rsidRPr="00237EB4">
        <w:rPr>
          <w:rFonts w:eastAsiaTheme="majorEastAsia" w:cstheme="majorHAnsi"/>
        </w:rPr>
        <w:t xml:space="preserve"> is related to the enzyme’s kinetic parameters</w:t>
      </w:r>
      <w:r w:rsidR="00CE7C44">
        <w:rPr>
          <w:rFonts w:eastAsiaTheme="majorEastAsia" w:cstheme="majorHAnsi"/>
        </w:rPr>
        <w:t>:</w:t>
      </w:r>
      <w:r w:rsidRPr="00237EB4">
        <w:rPr>
          <w:rFonts w:eastAsiaTheme="majorEastAsia" w:cstheme="majorHAnsi"/>
        </w:rPr>
        <w:t xml:space="preserve"> S</w:t>
      </w:r>
      <w:r w:rsidRPr="00237EB4">
        <w:rPr>
          <w:rFonts w:eastAsiaTheme="majorEastAsia" w:cstheme="majorHAnsi"/>
          <w:vertAlign w:val="subscript"/>
        </w:rPr>
        <w:t>c/o</w:t>
      </w:r>
      <w:r w:rsidRPr="00237EB4">
        <w:rPr>
          <w:rFonts w:eastAsiaTheme="majorEastAsia" w:cstheme="majorHAnsi"/>
        </w:rPr>
        <w:t xml:space="preserve"> is the ratio of the catalytic efficiencies of Rubisco’s carboxylation reaction (</w:t>
      </w:r>
      <w:proofErr w:type="spellStart"/>
      <w:r w:rsidRPr="00237EB4">
        <w:rPr>
          <w:rFonts w:eastAsiaTheme="majorEastAsia" w:cstheme="majorHAnsi"/>
          <w:i/>
        </w:rPr>
        <w:t>k</w:t>
      </w:r>
      <w:r w:rsidRPr="00237EB4">
        <w:rPr>
          <w:rFonts w:eastAsiaTheme="majorEastAsia" w:cstheme="majorHAnsi"/>
          <w:vertAlign w:val="subscript"/>
        </w:rPr>
        <w:t>cat</w:t>
      </w:r>
      <w:proofErr w:type="spellEnd"/>
      <w:r>
        <w:rPr>
          <w:rFonts w:eastAsiaTheme="majorEastAsia" w:cstheme="majorHAnsi"/>
          <w:vertAlign w:val="subscript"/>
        </w:rPr>
        <w:t xml:space="preserve"> </w:t>
      </w:r>
      <w:r w:rsidRPr="00237EB4">
        <w:rPr>
          <w:rFonts w:eastAsiaTheme="majorEastAsia" w:cstheme="majorHAnsi"/>
          <w:vertAlign w:val="subscript"/>
        </w:rPr>
        <w:t>CO2</w:t>
      </w:r>
      <w:r>
        <w:rPr>
          <w:rFonts w:eastAsiaTheme="majorEastAsia" w:cstheme="majorHAnsi"/>
        </w:rPr>
        <w:t>/</w:t>
      </w:r>
      <w:r w:rsidRPr="00237EB4">
        <w:rPr>
          <w:rFonts w:eastAsiaTheme="majorEastAsia" w:cstheme="majorHAnsi"/>
        </w:rPr>
        <w:t>K</w:t>
      </w:r>
      <w:r>
        <w:rPr>
          <w:rFonts w:eastAsiaTheme="majorEastAsia" w:cstheme="majorHAnsi"/>
          <w:vertAlign w:val="subscript"/>
        </w:rPr>
        <w:t>C</w:t>
      </w:r>
      <w:r w:rsidRPr="00237EB4">
        <w:rPr>
          <w:rFonts w:eastAsiaTheme="majorEastAsia" w:cstheme="majorHAnsi"/>
        </w:rPr>
        <w:t>) to its oxygenation reaction (</w:t>
      </w:r>
      <w:proofErr w:type="spellStart"/>
      <w:r w:rsidRPr="00237EB4">
        <w:rPr>
          <w:rFonts w:eastAsiaTheme="majorEastAsia" w:cstheme="majorHAnsi"/>
          <w:i/>
        </w:rPr>
        <w:t>k</w:t>
      </w:r>
      <w:r w:rsidRPr="00237EB4">
        <w:rPr>
          <w:rFonts w:eastAsiaTheme="majorEastAsia" w:cstheme="majorHAnsi"/>
          <w:vertAlign w:val="subscript"/>
        </w:rPr>
        <w:t>cat</w:t>
      </w:r>
      <w:proofErr w:type="spellEnd"/>
      <w:r>
        <w:rPr>
          <w:rFonts w:eastAsiaTheme="majorEastAsia" w:cstheme="majorHAnsi"/>
          <w:vertAlign w:val="subscript"/>
        </w:rPr>
        <w:t xml:space="preserve"> </w:t>
      </w:r>
      <w:r w:rsidRPr="00237EB4">
        <w:rPr>
          <w:rFonts w:eastAsiaTheme="majorEastAsia" w:cstheme="majorHAnsi"/>
          <w:vertAlign w:val="subscript"/>
        </w:rPr>
        <w:t>O2</w:t>
      </w:r>
      <w:r>
        <w:rPr>
          <w:rFonts w:eastAsiaTheme="majorEastAsia" w:cstheme="majorHAnsi"/>
        </w:rPr>
        <w:t>/</w:t>
      </w:r>
      <w:r w:rsidRPr="00237EB4">
        <w:rPr>
          <w:rFonts w:eastAsiaTheme="majorEastAsia" w:cstheme="majorHAnsi"/>
        </w:rPr>
        <w:t>K</w:t>
      </w:r>
      <w:r>
        <w:rPr>
          <w:rFonts w:eastAsiaTheme="majorEastAsia" w:cstheme="majorHAnsi"/>
          <w:vertAlign w:val="subscript"/>
        </w:rPr>
        <w:t>O</w:t>
      </w:r>
      <w:r w:rsidRPr="00237EB4">
        <w:rPr>
          <w:rFonts w:eastAsiaTheme="majorEastAsia" w:cstheme="majorHAnsi"/>
        </w:rPr>
        <w:t xml:space="preserve">), where </w:t>
      </w:r>
      <w:proofErr w:type="spellStart"/>
      <w:r w:rsidRPr="00237EB4">
        <w:rPr>
          <w:rFonts w:eastAsiaTheme="majorEastAsia" w:cstheme="majorHAnsi"/>
          <w:i/>
        </w:rPr>
        <w:t>k</w:t>
      </w:r>
      <w:r w:rsidRPr="00237EB4">
        <w:rPr>
          <w:rFonts w:eastAsiaTheme="majorEastAsia" w:cstheme="majorHAnsi"/>
          <w:vertAlign w:val="subscript"/>
        </w:rPr>
        <w:t>cat</w:t>
      </w:r>
      <w:proofErr w:type="spellEnd"/>
      <w:r w:rsidRPr="00237EB4">
        <w:rPr>
          <w:rFonts w:eastAsiaTheme="majorEastAsia" w:cstheme="majorHAnsi"/>
        </w:rPr>
        <w:t xml:space="preserve"> refers to the catalytic turnover rate per active site, and K</w:t>
      </w:r>
      <w:r>
        <w:rPr>
          <w:rFonts w:eastAsiaTheme="majorEastAsia" w:cstheme="majorHAnsi"/>
          <w:vertAlign w:val="subscript"/>
        </w:rPr>
        <w:t>C</w:t>
      </w:r>
      <w:r w:rsidRPr="00237EB4">
        <w:rPr>
          <w:rFonts w:eastAsiaTheme="majorEastAsia" w:cstheme="majorHAnsi"/>
        </w:rPr>
        <w:t xml:space="preserve"> and K</w:t>
      </w:r>
      <w:r>
        <w:rPr>
          <w:rFonts w:eastAsiaTheme="majorEastAsia" w:cstheme="majorHAnsi"/>
          <w:vertAlign w:val="subscript"/>
        </w:rPr>
        <w:t>O</w:t>
      </w:r>
      <w:r w:rsidRPr="00237EB4">
        <w:rPr>
          <w:rFonts w:eastAsiaTheme="majorEastAsia" w:cstheme="majorHAnsi"/>
        </w:rPr>
        <w:t xml:space="preserve"> are the Michaelis-Menten constants for CO</w:t>
      </w:r>
      <w:r w:rsidRPr="00237EB4">
        <w:rPr>
          <w:rFonts w:eastAsiaTheme="majorEastAsia" w:cstheme="majorHAnsi"/>
          <w:vertAlign w:val="subscript"/>
        </w:rPr>
        <w:t>2</w:t>
      </w:r>
      <w:r w:rsidRPr="00237EB4">
        <w:rPr>
          <w:rFonts w:eastAsiaTheme="majorEastAsia" w:cstheme="majorHAnsi"/>
        </w:rPr>
        <w:t xml:space="preserve"> and O</w:t>
      </w:r>
      <w:r w:rsidRPr="00237EB4">
        <w:rPr>
          <w:rFonts w:eastAsiaTheme="majorEastAsia" w:cstheme="majorHAnsi"/>
          <w:vertAlign w:val="subscript"/>
        </w:rPr>
        <w:t>2</w:t>
      </w:r>
      <w:r w:rsidRPr="00237EB4">
        <w:rPr>
          <w:rFonts w:eastAsiaTheme="majorEastAsia" w:cstheme="majorHAnsi"/>
        </w:rPr>
        <w:t xml:space="preserve">, respectively </w:t>
      </w:r>
      <w:r w:rsidR="001F4704">
        <w:rPr>
          <w:rFonts w:eastAsiaTheme="majorEastAsia" w:cstheme="majorHAnsi"/>
        </w:rPr>
        <w:fldChar w:fldCharType="begin"/>
      </w:r>
      <w:r w:rsidR="00762D4F">
        <w:rPr>
          <w:rFonts w:eastAsiaTheme="majorEastAsia" w:cstheme="majorHAnsi"/>
        </w:rPr>
        <w:instrText xml:space="preserve"> ADDIN ZOTERO_ITEM CSL_CITATION {"citationID":"QvXsHRMT","properties":{"formattedCitation":"(PARRY et al., 1989)","plainCitation":"(PARRY et al., 1989)","dontUpdate":true,"noteIndex":0},"citationItems":[{"id":817,"uris":["http://zotero.org/users/local/Hcd06Tc7/items/A95L9A3M"],"itemData":{"id":817,"type":"article-journal","abstract":"The specificity factors for ribulose 1, 5-bisphosphate carboxylase/oxygenase (rubisco) from six species of photosynthetic organisms are compared. The values were determined by measuring the oxygen uptake during the total consumption of ribulose-P2 in the presence of various concentrations of O2 and CO2. The specificity factors determined in this way were similar to values previously published; small but significant differences were found between the specificity factors of rubisco from C3 higher plant species.","container-title":"Journal of Experimental Botany","DOI":"10.1093/jxb/40.3.317","ISSN":"0022-0957","issue":"3","journalAbbreviation":"Journal of Experimental Botany","page":"317-320","source":"Silverchair","title":"Variation in the Specificity Factor of C3 Higher Plant Rubiscos Determined by the Total Consumption of Ribulose-P2","volume":"40","author":[{"family":"PARRY","given":"M. A. J."},{"family":"KEYS","given":"A. J."},{"family":"GUTTERIDGE","given":"S."}],"issued":{"date-parts":[["1989",3,1]]}}}],"schema":"https://github.com/citation-style-language/schema/raw/master/csl-citation.json"} </w:instrText>
      </w:r>
      <w:r w:rsidR="001F4704">
        <w:rPr>
          <w:rFonts w:eastAsiaTheme="majorEastAsia" w:cstheme="majorHAnsi"/>
        </w:rPr>
        <w:fldChar w:fldCharType="separate"/>
      </w:r>
      <w:r w:rsidR="001F4704" w:rsidRPr="001F4704">
        <w:t>(P</w:t>
      </w:r>
      <w:r w:rsidR="001F4704">
        <w:t>arry</w:t>
      </w:r>
      <w:r w:rsidR="001F4704" w:rsidRPr="001F4704">
        <w:t xml:space="preserve"> et al., 1989)</w:t>
      </w:r>
      <w:r w:rsidR="001F4704">
        <w:rPr>
          <w:rFonts w:eastAsiaTheme="majorEastAsia" w:cstheme="majorHAnsi"/>
        </w:rPr>
        <w:fldChar w:fldCharType="end"/>
      </w:r>
      <w:r w:rsidRPr="00237EB4">
        <w:rPr>
          <w:rFonts w:eastAsiaTheme="majorEastAsia" w:cstheme="majorHAnsi"/>
        </w:rPr>
        <w:t>. Rubisco is roughly 2000 times more specific to CO</w:t>
      </w:r>
      <w:r w:rsidRPr="00237EB4">
        <w:rPr>
          <w:rFonts w:eastAsiaTheme="majorEastAsia" w:cstheme="majorHAnsi"/>
          <w:vertAlign w:val="subscript"/>
        </w:rPr>
        <w:t>2</w:t>
      </w:r>
      <w:r w:rsidRPr="00237EB4">
        <w:rPr>
          <w:rFonts w:eastAsiaTheme="majorEastAsia" w:cstheme="majorHAnsi"/>
        </w:rPr>
        <w:t>, however, since both gases have high molecular similarity and bind to the same region, it is unclear the reason behind this. It has been proposed that Rubisco is able to discriminate between the two substrates because CO</w:t>
      </w:r>
      <w:r w:rsidRPr="00DB430D">
        <w:rPr>
          <w:rFonts w:eastAsiaTheme="majorEastAsia" w:cstheme="majorHAnsi"/>
          <w:vertAlign w:val="subscript"/>
        </w:rPr>
        <w:t>2</w:t>
      </w:r>
      <w:r w:rsidRPr="00237EB4">
        <w:rPr>
          <w:rFonts w:eastAsiaTheme="majorEastAsia" w:cstheme="majorHAnsi"/>
        </w:rPr>
        <w:t xml:space="preserve"> molecules have </w:t>
      </w:r>
      <w:r>
        <w:rPr>
          <w:rFonts w:eastAsiaTheme="majorEastAsia" w:cstheme="majorHAnsi"/>
        </w:rPr>
        <w:t xml:space="preserve">an approximate </w:t>
      </w:r>
      <w:r w:rsidRPr="00237EB4">
        <w:rPr>
          <w:rFonts w:eastAsiaTheme="majorEastAsia" w:cstheme="majorHAnsi"/>
        </w:rPr>
        <w:t>15-fold higher quadrupole moment compared with O</w:t>
      </w:r>
      <w:r w:rsidRPr="00DB430D">
        <w:rPr>
          <w:rFonts w:eastAsiaTheme="majorEastAsia" w:cstheme="majorHAnsi"/>
          <w:vertAlign w:val="subscript"/>
        </w:rPr>
        <w:t>2</w:t>
      </w:r>
      <w:r w:rsidRPr="00237EB4">
        <w:rPr>
          <w:rFonts w:eastAsiaTheme="majorEastAsia" w:cstheme="majorHAnsi"/>
        </w:rPr>
        <w:t xml:space="preserve"> molecules, resulting in a stronger interaction with the electrostatic field present across the active site </w:t>
      </w:r>
      <w:r w:rsidR="009625CF">
        <w:rPr>
          <w:rFonts w:eastAsiaTheme="majorEastAsia" w:cstheme="majorHAnsi"/>
        </w:rPr>
        <w:fldChar w:fldCharType="begin"/>
      </w:r>
      <w:r w:rsidR="009625CF">
        <w:rPr>
          <w:rFonts w:eastAsiaTheme="majorEastAsia" w:cstheme="majorHAnsi"/>
        </w:rPr>
        <w:instrText xml:space="preserve"> ADDIN ZOTERO_ITEM CSL_CITATION {"citationID":"CxKP2jPF","properties":{"formattedCitation":"(Stec, 2012)","plainCitation":"(Stec, 2012)","noteIndex":0},"citationItems":[{"id":807,"uris":["http://zotero.org/users/local/Hcd06Tc7/items/UE5E4XUR"],"itemData":{"id":807,"type":"article-journal","abstract":"Ribulose 1,5-bisphosphate carboxylase/oxygenase (RuBisCO) is a crucial enzyme in carbon fixation and the most abundant protein on earth. It has been studied extensively by biochemical and structural methods; however, the most essential activation step has not yet been described. Here, we describe the mechanistic details of Lys carbamylation that leads to RuBisCO activation by atmospheric CO\n              2\n              . We report two crystal structures of nitrosylated RuBisCO from the red algae\n              Galdieria sulphuraria\n              with O\n              2\n              and CO\n              2\n              bound at the active site.\n              G. sulphuraria\n              RuBisCO is inhibited by cysteine nitrosylation that results in trapping of these gaseous ligands. The structure with CO\n              2\n              defines an elusive, preactivation complex that contains a metal cation Mg\n              2+\n              surrounded by three H\n              2\n              O/OH molecules. Both structures suggest the mechanism for discriminating gaseous ligands by their quadrupole electric moments. We describe conformational changes that allow for intermittent binding of the metal ion required for activation. On the basis of these structures we propose the individual steps of the activation mechanism. Knowledge of all these elements is indispensable for engineering RuBisCO into a more efficient enzyme for crop enhancement or as a remedy to global warming.","container-title":"Proceedings of the National Academy of Sciences","DOI":"10.1073/pnas.1210754109","ISSN":"0027-8424, 1091-6490","issue":"46","journalAbbreviation":"Proc. Natl. Acad. Sci. U.S.A.","language":"en","page":"18785-18790","source":"DOI.org (Crossref)","title":"Structural mechanism of RuBisCO activation by carbamylation of the active site lysine","volume":"109","author":[{"family":"Stec","given":"Boguslaw"}],"issued":{"date-parts":[["2012",11,13]]}}}],"schema":"https://github.com/citation-style-language/schema/raw/master/csl-citation.json"} </w:instrText>
      </w:r>
      <w:r w:rsidR="009625CF">
        <w:rPr>
          <w:rFonts w:eastAsiaTheme="majorEastAsia" w:cstheme="majorHAnsi"/>
        </w:rPr>
        <w:fldChar w:fldCharType="separate"/>
      </w:r>
      <w:r w:rsidR="009625CF" w:rsidRPr="009625CF">
        <w:t>(Stec, 2012)</w:t>
      </w:r>
      <w:r w:rsidR="009625CF">
        <w:rPr>
          <w:rFonts w:eastAsiaTheme="majorEastAsia" w:cstheme="majorHAnsi"/>
        </w:rPr>
        <w:fldChar w:fldCharType="end"/>
      </w:r>
      <w:r w:rsidRPr="00237EB4">
        <w:rPr>
          <w:rFonts w:eastAsiaTheme="majorEastAsia" w:cstheme="majorHAnsi"/>
        </w:rPr>
        <w:t>.</w:t>
      </w:r>
      <w:r w:rsidR="00D07D8F">
        <w:rPr>
          <w:rFonts w:eastAsiaTheme="majorEastAsia" w:cstheme="majorHAnsi"/>
        </w:rPr>
        <w:t xml:space="preserve"> Despite this, </w:t>
      </w:r>
      <w:r w:rsidR="00D07D8F">
        <w:rPr>
          <w:rFonts w:eastAsiaTheme="majorEastAsia" w:cstheme="majorHAnsi"/>
        </w:rPr>
        <w:lastRenderedPageBreak/>
        <w:t>photorespiration still poses a significant limitation on</w:t>
      </w:r>
      <w:r w:rsidR="00D07D8F" w:rsidRPr="00237EB4">
        <w:rPr>
          <w:rFonts w:eastAsiaTheme="majorEastAsia" w:cstheme="majorHAnsi"/>
        </w:rPr>
        <w:t xml:space="preserve"> carbon gain, and ultimately, crop yields</w:t>
      </w:r>
      <w:r w:rsidR="00D07D8F">
        <w:rPr>
          <w:rFonts w:eastAsiaTheme="majorEastAsia" w:cstheme="majorHAnsi"/>
        </w:rPr>
        <w:t xml:space="preserve"> </w:t>
      </w:r>
      <w:r w:rsidR="009625CF">
        <w:rPr>
          <w:rFonts w:eastAsiaTheme="majorEastAsia" w:cstheme="majorHAnsi"/>
        </w:rPr>
        <w:fldChar w:fldCharType="begin"/>
      </w:r>
      <w:r w:rsidR="009625CF">
        <w:rPr>
          <w:rFonts w:eastAsiaTheme="majorEastAsia" w:cstheme="majorHAnsi"/>
        </w:rPr>
        <w:instrText xml:space="preserve"> ADDIN ZOTERO_ITEM CSL_CITATION {"citationID":"j4KXdBRu","properties":{"formattedCitation":"(Moore et al., 2021; Sage and Kubien, 2007)","plainCitation":"(Moore et al., 2021; Sage and Kubien, 2007)","noteIndex":0},"citationItems":[{"id":496,"uris":["http://zotero.org/users/local/Hcd06Tc7/items/RLJTDYDC"],"itemData":{"id":496,"type":"article-journal","abstract":"As global land surface temperature continues to rise and heatwave events increase in frequency, duration, and/or intensity, our key food and fuel cropping systems will likely face increased heat-related stress. A large volume of literature exists on exploring measured and modelled impacts of rising temperature on crop photosynthesis, from enzymatic responses within the leaf up to larger ecosystem-scale responses that reflect seasonal and interannual crop responses to heat. This review discusses (i) how crop photosynthesis changes with temperature at the enzymatic scale within the leaf; (ii) how stomata and plant transport systems are affected by temperature; (iii) what features make a plant susceptible or tolerant to elevated temperature and heat stress; and (iv) how these temperature and heat effects compound at the ecosystem scale to affect crop yields. Throughout the review, we identify current advancements and future research trajectories that are needed to make our cropping systems more resilient to rising temperature and heat stress, which are both projected to occur due to current global fossil fuel emissions.","container-title":"Journal of Experimental Botany","DOI":"10.1093/jxb/erab090","ISSN":"0022-0957","issue":"8","journalAbbreviation":"Journal of Experimental Botany","page":"2822-2844","source":"Silverchair","title":"The effect of increasing temperature on crop photosynthesis: from enzymes to ecosystems","title-short":"The effect of increasing temperature on crop photosynthesis","volume":"72","author":[{"family":"Moore","given":"Caitlin E"},{"family":"Meacham-Hensold","given":"Katherine"},{"family":"Lemonnier","given":"Pauline"},{"family":"Slattery","given":"Rebecca A"},{"family":"Benjamin","given":"Claire"},{"family":"Bernacchi","given":"Carl J"},{"family":"Lawson","given":"Tracy"},{"family":"Cavanagh","given":"Amanda P"}],"issued":{"date-parts":[["2021",4,2]]}},"label":"page"},{"id":821,"uris":["http://zotero.org/users/local/Hcd06Tc7/items/SB2NVVBB"],"itemData":{"id":821,"type":"article-journal","abstract":"We review the current understanding of the temperature responses of C3 and C4 photosynthesis across thermal ranges that do not harm the photosynthetic apparatus. In C3 species, photosynthesis is classically considered to be limited by the capacities of ribulose 1·5-bisphosphate carboxylase/oxygenase (Rubisco), ribulose bisphosphate (RuBP) regeneration or Pi regeneration. Using both theoretical and empirical evidence, we describe the temperature response of instantaneous net CO2 assimilation rate (A) in terms of these limitations, and evaluate possible limitations on A at elevated temperatures arising from heat-induced lability of Rubisco activase. In C3 plants, Rubisco capacity is the predominant limitation on A across a wide range of temperatures at low CO2 (&lt;300 µbar), while at elevated CO2, the limitation shifts to Pi regeneration capacity at suboptimal temperatures, and either electron transport capacity or Rubisco activase capacity at supraoptimal temperatures. In C4 plants, Rubisco capacity limits A below 20 °C in chilling-tolerant species, but the control over A at elevated temperature remains uncertain. Acclimation of C3 photosynthesis to suboptimal growth temperature is commonly associated with a disproportional enhancement of the Pi regeneration capacity. Above the thermal optimum, acclimation of A to increasing growth temperature is associated with increased electron transport capacity and/or greater heat stability of Rubisco activase. In many C4 species from warm habitats, acclimation to cooler growth conditions increases levels of Rubisco and C4 cycle enzymes which then enhance A below the thermal optimum. By contrast, few C4 species adapted to cooler habitats increase Rubisco content during acclimation to reduced growth temperature; as a result, A changes little at suboptimal temperatures. Global change is likely to cause a widespread shift in patterns of photosynthetic limitation in higher plants. Limitations in electron transport and Rubisco activase capacity should be more common in the warmer, high CO2 conditions expected by the end of the century.","container-title":"Plant, Cell &amp; Environment","DOI":"10.1111/j.1365-3040.2007.01682.x","ISSN":"1365-3040","issue":"9","language":"en","note":"_eprint: https://onlinelibrary.wiley.com/doi/pdf/10.1111/j.1365-3040.2007.01682.x","page":"1086-1106","source":"Wiley Online Library","title":"The temperature response of C3 and C4 photosynthesis","volume":"30","author":[{"family":"Sage","given":"Rowan F."},{"family":"Kubien","given":"David S."}],"issued":{"date-parts":[["2007"]]}},"label":"page"}],"schema":"https://github.com/citation-style-language/schema/raw/master/csl-citation.json"} </w:instrText>
      </w:r>
      <w:r w:rsidR="009625CF">
        <w:rPr>
          <w:rFonts w:eastAsiaTheme="majorEastAsia" w:cstheme="majorHAnsi"/>
        </w:rPr>
        <w:fldChar w:fldCharType="separate"/>
      </w:r>
      <w:r w:rsidR="009625CF" w:rsidRPr="009625CF">
        <w:t>(Moore et al., 2021; Sage and Kubien, 2007)</w:t>
      </w:r>
      <w:r w:rsidR="009625CF">
        <w:rPr>
          <w:rFonts w:eastAsiaTheme="majorEastAsia" w:cstheme="majorHAnsi"/>
        </w:rPr>
        <w:fldChar w:fldCharType="end"/>
      </w:r>
      <w:r w:rsidR="009625CF">
        <w:rPr>
          <w:rFonts w:eastAsiaTheme="majorEastAsia" w:cstheme="majorHAnsi"/>
        </w:rPr>
        <w:t>.</w:t>
      </w:r>
    </w:p>
    <w:p w14:paraId="2296D233" w14:textId="77777777" w:rsidR="00D07D8F" w:rsidRDefault="00083A71" w:rsidP="008C5FA7">
      <w:pPr>
        <w:spacing w:before="240" w:after="240"/>
        <w:ind w:firstLine="720"/>
        <w:outlineLvl w:val="3"/>
        <w:rPr>
          <w:rStyle w:val="Hyperlink"/>
          <w:rFonts w:ascii="inherit" w:hAnsi="inherit" w:hint="eastAsia"/>
          <w:color w:val="auto"/>
          <w:sz w:val="27"/>
          <w:szCs w:val="27"/>
          <w:bdr w:val="none" w:sz="0" w:space="0" w:color="auto" w:frame="1"/>
        </w:rPr>
      </w:pPr>
      <w:r>
        <w:rPr>
          <w:rFonts w:eastAsiaTheme="majorEastAsia" w:cstheme="majorHAnsi"/>
        </w:rPr>
        <w:t>Rates of carboxylation and oxygenation are also governed by ambient atmospheric conditions. Although the rates of both reactions increase with rising temperatures</w:t>
      </w:r>
      <w:r w:rsidR="009625CF">
        <w:rPr>
          <w:rFonts w:eastAsiaTheme="majorEastAsia" w:cstheme="majorHAnsi"/>
        </w:rPr>
        <w:t xml:space="preserve"> </w:t>
      </w:r>
      <w:r w:rsidR="009625CF">
        <w:rPr>
          <w:rFonts w:eastAsiaTheme="majorEastAsia" w:cstheme="majorHAnsi"/>
        </w:rPr>
        <w:fldChar w:fldCharType="begin"/>
      </w:r>
      <w:r w:rsidR="009625CF">
        <w:rPr>
          <w:rFonts w:eastAsiaTheme="majorEastAsia" w:cstheme="majorHAnsi"/>
        </w:rPr>
        <w:instrText xml:space="preserve"> ADDIN ZOTERO_ITEM CSL_CITATION {"citationID":"yEAlS228","properties":{"formattedCitation":"(Galm\\uc0\\u233{}s et al., 2016)","plainCitation":"(Galmés et al., 2016)","noteIndex":0},"citationItems":[{"id":824,"uris":["http://zotero.org/users/local/Hcd06Tc7/items/3PCNNCRB"],"itemData":{"id":824,"type":"article-journal","abstract":"The present study provides a synthesis of the in vitro and in vivo temperature responses of Rubisco Michaelis–Menten constants for CO2 (Kc) and O2 (Ko), specificity factor (Sc,o) and maximum carboxylase turnover rate (kcatc) for 49 species from all the main photosynthetic kingdoms of life. Novel correction routines were developed for in vitro data to remove the effects of study-to-study differences in Rubisco assays. The compilation revealed differences in the energy of activation (∆Ha) of Rubisco kinetics between higher plants and other photosynthetic groups, although photosynthetic bacteria and algae were under-represented and very few species have been investigated so far. Within plants, the variation in Rubisco temperature responses was related to species’ climate and photosynthetic mechanism, with differences in ∆Ha for kcatc among C3 plants from cool and warm environments, and in ∆Ha for kcatc and Kc among C3 and C4 plants. A negative correlation was observed among ∆Ha for Sc/o and species’ growth temperature for all data pooled, supporting the convergent adjustment of the temperature sensitivity of Rubisco kinetics to species’ thermal history. Simulations of the influence of varying temperature dependences of Rubisco kinetics on Rubisco-limited photosynthesis suggested improved photosynthetic performance of C3 plants from cool habitats at lower temperatures, and C3 plants from warm habitats at higher temperatures, especially at higher CO2 concentration. Thus, variation in Rubisco kinetics for different groups of photosynthetic organisms might need consideration to improve prediction of photosynthesis in future climates. Comparisons between in vitro and in vivo data revealed common trends, but also highlighted a large variability among both types of Rubisco kinetics currently used to simulate photosynthesis, emphasizing the need for more experimental work to fill in the gaps in Rubisco datasets and improve scaling from enzyme kinetics to realized photosynthesis.","container-title":"Journal of Experimental Botany","DOI":"10.1093/jxb/erw267","ISSN":"0022-0957","issue":"17","journalAbbreviation":"Journal of Experimental Botany","page":"5067-5091","source":"Silverchair","title":"A compendium of temperature responses of Rubisco kinetic traits: variability among and within photosynthetic groups and impacts on photosynthesis modeling","title-short":"A compendium of temperature responses of Rubisco kinetic traits","volume":"67","author":[{"family":"Galmés","given":"Jeroni"},{"family":"Hermida-Carrera","given":"Carmen"},{"family":"Laanisto","given":"Lauri"},{"family":"Niinemets","given":"Ülo"}],"issued":{"date-parts":[["2016",9,1]]}}}],"schema":"https://github.com/citation-style-language/schema/raw/master/csl-citation.json"} </w:instrText>
      </w:r>
      <w:r w:rsidR="009625CF">
        <w:rPr>
          <w:rFonts w:eastAsiaTheme="majorEastAsia" w:cstheme="majorHAnsi"/>
        </w:rPr>
        <w:fldChar w:fldCharType="separate"/>
      </w:r>
      <w:r w:rsidR="009625CF" w:rsidRPr="009625CF">
        <w:rPr>
          <w:szCs w:val="24"/>
        </w:rPr>
        <w:t>(Galmés et al., 2016)</w:t>
      </w:r>
      <w:r w:rsidR="009625CF">
        <w:rPr>
          <w:rFonts w:eastAsiaTheme="majorEastAsia" w:cstheme="majorHAnsi"/>
        </w:rPr>
        <w:fldChar w:fldCharType="end"/>
      </w:r>
      <w:r>
        <w:rPr>
          <w:rFonts w:eastAsiaTheme="majorEastAsia" w:cstheme="majorHAnsi"/>
        </w:rPr>
        <w:t>, Rubisco oxygenase activity, and therefore photorespiration, is comparatively favoured. This is due to a decline in S</w:t>
      </w:r>
      <w:r>
        <w:rPr>
          <w:rFonts w:eastAsiaTheme="majorEastAsia" w:cstheme="majorHAnsi"/>
          <w:vertAlign w:val="subscript"/>
        </w:rPr>
        <w:t>c/</w:t>
      </w:r>
      <w:r w:rsidRPr="000C4BEB">
        <w:rPr>
          <w:rFonts w:eastAsiaTheme="majorEastAsia" w:cstheme="majorHAnsi"/>
          <w:vertAlign w:val="subscript"/>
        </w:rPr>
        <w:t>o</w:t>
      </w:r>
      <w:r>
        <w:rPr>
          <w:rFonts w:eastAsiaTheme="majorEastAsia" w:cstheme="majorHAnsi"/>
        </w:rPr>
        <w:t xml:space="preserve"> </w:t>
      </w:r>
      <w:r w:rsidRPr="000C4BEB">
        <w:rPr>
          <w:rFonts w:eastAsiaTheme="majorEastAsia" w:cstheme="majorHAnsi"/>
        </w:rPr>
        <w:t>and</w:t>
      </w:r>
      <w:r>
        <w:rPr>
          <w:rFonts w:eastAsiaTheme="majorEastAsia" w:cstheme="majorHAnsi"/>
        </w:rPr>
        <w:t xml:space="preserve"> a greater reduction in the solubility of CO</w:t>
      </w:r>
      <w:r w:rsidRPr="00DB430D">
        <w:rPr>
          <w:rFonts w:eastAsiaTheme="majorEastAsia" w:cstheme="majorHAnsi"/>
          <w:vertAlign w:val="subscript"/>
        </w:rPr>
        <w:t>2</w:t>
      </w:r>
      <w:r>
        <w:rPr>
          <w:rFonts w:eastAsiaTheme="majorEastAsia" w:cstheme="majorHAnsi"/>
        </w:rPr>
        <w:t xml:space="preserve"> relative to O</w:t>
      </w:r>
      <w:r>
        <w:rPr>
          <w:rFonts w:eastAsiaTheme="majorEastAsia" w:cstheme="majorHAnsi"/>
          <w:vertAlign w:val="subscript"/>
        </w:rPr>
        <w:t>2</w:t>
      </w:r>
      <w:r>
        <w:rPr>
          <w:rFonts w:eastAsiaTheme="majorEastAsia" w:cstheme="majorHAnsi"/>
        </w:rPr>
        <w:t xml:space="preserve"> at higher temperatures </w:t>
      </w:r>
      <w:r w:rsidR="009625CF">
        <w:rPr>
          <w:rFonts w:eastAsiaTheme="majorEastAsia" w:cstheme="majorHAnsi"/>
        </w:rPr>
        <w:fldChar w:fldCharType="begin"/>
      </w:r>
      <w:r w:rsidR="009625CF">
        <w:rPr>
          <w:rFonts w:eastAsiaTheme="majorEastAsia" w:cstheme="majorHAnsi"/>
        </w:rPr>
        <w:instrText xml:space="preserve"> ADDIN ZOTERO_ITEM CSL_CITATION {"citationID":"V3XNWyOz","properties":{"formattedCitation":"(Brooks and Farquhar, 1985; Ku and Edwards, 1977)","plainCitation":"(Brooks and Farquhar, 1985; Ku and Edwards, 1977)","noteIndex":0},"citationItems":[{"id":827,"uris":["http://zotero.org/users/local/Hcd06Tc7/items/RQD9ZBBY"],"itemData":{"id":827,"type":"article-journal","abstract":"Responses of the rate of net CO2 assimilation (A) to the intercellular partial pressure of CO2 (pi) were measured on intact spinach (Spinacia oleracea L.) leaves at different irradiances. These responses were analysed to find the value of piat which the rate of photosynthetic CO2 uptake equalled that of photorespiratory CO2 evolution. At this CO2 partial pressure (denoted Г), net rate of CO2 assimilation was negative, indicating that there was non-photorespiratory CO2 evolution in the light. Hence Г was lower than the CO2 compensation point, Γ. Estimates of Г were obtained at leaf temperatures from 15 to 30°C, and the CO2/O2 specificity of ribulose 1,5-bisphosphate (RuBP) carboxylase/oxygenase (E.C. 4.1.1.39) was calculated from these data, taking into account changes in CO2 and O2 solubilities with temperature. The CO2/O2 specificity decreased with increasing temperature. Therefore we concluded that temperature effects on the ratio of photorespiration to photosynthesis were not solely the consequence of differential effects of temperature on the solubilities of CO2 and O2. Our estimates of the CO2/O2 specificity of RuBP carboxylase/oxygenase are compared with in-vitro measurements by other authors. The rate of nonphotorespiratory CO2 evolution in the light (Rd) was obtained from the value of A at Г. At this low CO2 partial pressure, Rdwas always less than the rate of CO2 evolution in darkness and appeared to decrease with increasing irradiance. The decline was most marked up to about 100 μmol quanta m-2 s-1 and less marked at higher irradiances. At one particular irradiance, however, Rdas a proportion of the rate of CO2 evolution in darkness was similar in different leaves and this proportion was unaffected by leaf temperature or by [O2] (ambient and greater). After conditions of high [CO2] and high irradiance for several hours, the rate of CO2 evolution in darkness increased and Rdalso increased.","container-title":"Planta","DOI":"10.1007/BF00392238","ISSN":"1432-2048","issue":"3","journalAbbreviation":"Planta","language":"en","page":"397-406","source":"Springer Link","title":"Effect of temperature on the CO2/O2 specificity of ribulose-1,5-bisphosphate carboxylase/oxygenase and the rate of respiration in the light","volume":"165","author":[{"family":"Brooks","given":"A."},{"family":"Farquhar","given":"G. D."}],"issued":{"date-parts":[["1985",8,1]]}},"label":"page"},{"id":829,"uris":["http://zotero.org/users/local/Hcd06Tc7/items/MPT22N9X"],"itemData":{"id":829,"type":"article-journal","abstract":"The magnitude of the percentage inhibition of photosynthesis by atmospheric levels of O2 in the C3 species Solanum tuberosum L., Medicago sativa L., Phaseolus vulgaris L., Glycine max L., and Triticum aestivum L. increases in a similar manner with an increase in the apparent solubility ratio of O2/CO2 in the leaf over a range of solubility ratios from 25 to 45. The solubility ratio is based on calculated levels of O2 and CO2 in the intercellular spaces of leaves as derived from whole leaf measurements of photosynthesis and transpiration. The solubility ratio of O2/CO2 can be increased by increased leaf temperature under constant atmospheric levels of O2 and CO2 (since O2 is relatively more soluble than CO2 with increasing temperature); by increasing the relative levels of O2/CO2 in the atmosphere at a given leaf temperature, or by increased stomatal resistance. If the solubility ratio of O2/CO2 is kept constant, as leaf temperature is increased, by varying the levels of O2 or CO2 in the atmosphere, then the percentage inhibition of photosynthesis by O2 is similar. The decreased solubility of CO2 relative to O2 (decreased CO2/O2 ratio) may be partly responsible for the increased percentage inhibition of photosynthesis by O2 under atmospheric conditions with increasing temperature.","container-title":"Plant Physiology","ISSN":"0032-0889","issue":"5","journalAbbreviation":"Plant Physiol","note":"PMID: 16659981\nPMCID: PMC543346","page":"986-990","source":"PubMed Central","title":"Oxygen Inhibition of Photosynthesis","volume":"59","author":[{"family":"Ku","given":"Sun-Ben"},{"family":"Edwards","given":"Gerald E."}],"issued":{"date-parts":[["1977",5]]}},"label":"page"}],"schema":"https://github.com/citation-style-language/schema/raw/master/csl-citation.json"} </w:instrText>
      </w:r>
      <w:r w:rsidR="009625CF">
        <w:rPr>
          <w:rFonts w:eastAsiaTheme="majorEastAsia" w:cstheme="majorHAnsi"/>
        </w:rPr>
        <w:fldChar w:fldCharType="separate"/>
      </w:r>
      <w:r w:rsidR="009625CF" w:rsidRPr="009625CF">
        <w:t>(Brooks and Farquhar, 1985; Ku and Edwards, 1977)</w:t>
      </w:r>
      <w:r w:rsidR="009625CF">
        <w:rPr>
          <w:rFonts w:eastAsiaTheme="majorEastAsia" w:cstheme="majorHAnsi"/>
        </w:rPr>
        <w:fldChar w:fldCharType="end"/>
      </w:r>
      <w:r>
        <w:rPr>
          <w:rFonts w:eastAsiaTheme="majorEastAsia" w:cstheme="majorHAnsi"/>
        </w:rPr>
        <w:t>. Fluxes through the two competing reactions are also affected by the concentration of CO</w:t>
      </w:r>
      <w:r w:rsidRPr="00DB430D">
        <w:rPr>
          <w:rFonts w:eastAsiaTheme="majorEastAsia" w:cstheme="majorHAnsi"/>
          <w:vertAlign w:val="subscript"/>
        </w:rPr>
        <w:t>2</w:t>
      </w:r>
      <w:r>
        <w:rPr>
          <w:rFonts w:eastAsiaTheme="majorEastAsia" w:cstheme="majorHAnsi"/>
        </w:rPr>
        <w:t xml:space="preserve"> and O</w:t>
      </w:r>
      <w:r w:rsidRPr="00DB430D">
        <w:rPr>
          <w:rFonts w:eastAsiaTheme="majorEastAsia" w:cstheme="majorHAnsi"/>
          <w:vertAlign w:val="subscript"/>
        </w:rPr>
        <w:t>2</w:t>
      </w:r>
      <w:r>
        <w:rPr>
          <w:rFonts w:eastAsiaTheme="majorEastAsia" w:cstheme="majorHAnsi"/>
        </w:rPr>
        <w:t xml:space="preserve"> at Rubisco’s active site</w:t>
      </w:r>
      <w:r w:rsidR="009625CF">
        <w:rPr>
          <w:rFonts w:eastAsiaTheme="majorEastAsia" w:cstheme="majorHAnsi"/>
        </w:rPr>
        <w:t xml:space="preserve"> </w:t>
      </w:r>
      <w:r w:rsidR="009625CF">
        <w:rPr>
          <w:rFonts w:eastAsiaTheme="majorEastAsia" w:cstheme="majorHAnsi"/>
        </w:rPr>
        <w:fldChar w:fldCharType="begin"/>
      </w:r>
      <w:r w:rsidR="009625CF">
        <w:rPr>
          <w:rFonts w:eastAsiaTheme="majorEastAsia" w:cstheme="majorHAnsi"/>
        </w:rPr>
        <w:instrText xml:space="preserve"> ADDIN ZOTERO_ITEM CSL_CITATION {"citationID":"xHCuFXse","properties":{"formattedCitation":"(Flamholz et al., 2019)","plainCitation":"(Flamholz et al., 2019)","noteIndex":0},"citationItems":[{"id":832,"uris":["http://zotero.org/users/local/Hcd06Tc7/items/5J24UAQM"],"itemData":{"id":832,"type":"article-journal","abstract":"Rubisco is the primary carboxylase of the Calvin cycle, the most abundant enzyme in the biosphere, and one of the best-characterized enzymes. On the basis of correlations between Rubisco kinetic parameters, it is widely posited that constraints embedded in the catalytic mechanism enforce trade-offs between CO2 specificity, SC/O, and maximum carboxylation rate, kcat,C. However, the reasoning that established this view was based on data from ≈20 organisms. Here, we re-examine models of trade-offs in Rubisco catalysis using a data set from ≈300 organisms. Correlations between kinetic parameters are substantially attenuated in this larger data set, with the inverse relationship between kcat,C and SC/O being a key example. Nonetheless, measured kinetic parameters display extremely limited variation, consistent with a view of Rubisco as a highly constrained enzyme. More than 95% of kcat,C values are between 1 and 10 s-1, and no measured kcat,C exceeds 15 s-1. Similarly, SC/O varies by only 30% among Form I Rubiscos and &lt;10% among C3 plant enzymes. Limited variation in SC/O forces a strong positive correlation between the catalytic efficiencies (kcat/KM) for carboxylation and oxygenation, consistent with a model of Rubisco catalysis in which increasing the rate of addition of CO2 to the enzyme-substrate complex requires an equal increase in the O2 addition rate. Altogether, these data suggest that Rubisco evolution is tightly constrained by the physicochemical limits of CO2/O2 discrimination.","container-title":"Biochemistry","DOI":"10.1021/acs.biochem.9b00237","ISSN":"1520-4995","issue":"31","journalAbbreviation":"Biochemistry","language":"eng","note":"PMID: 31259528\nPMCID: PMC6686151","page":"3365-3376","source":"PubMed","title":"Revisiting Trade-offs between Rubisco Kinetic Parameters","volume":"58","author":[{"family":"Flamholz","given":"Avi I."},{"family":"Prywes","given":"Noam"},{"family":"Moran","given":"Uri"},{"family":"Davidi","given":"Dan"},{"family":"Bar-On","given":"Yinon M."},{"family":"Oltrogge","given":"Luke M."},{"family":"Alves","given":"Rui"},{"family":"Savage","given":"David"},{"family":"Milo","given":"Ron"}],"issued":{"date-parts":[["2019",8,6]]}}}],"schema":"https://github.com/citation-style-language/schema/raw/master/csl-citation.json"} </w:instrText>
      </w:r>
      <w:r w:rsidR="009625CF">
        <w:rPr>
          <w:rFonts w:eastAsiaTheme="majorEastAsia" w:cstheme="majorHAnsi"/>
        </w:rPr>
        <w:fldChar w:fldCharType="separate"/>
      </w:r>
      <w:r w:rsidR="009625CF" w:rsidRPr="009625CF">
        <w:t>(Flamholz et al., 2019)</w:t>
      </w:r>
      <w:r w:rsidR="009625CF">
        <w:rPr>
          <w:rFonts w:eastAsiaTheme="majorEastAsia" w:cstheme="majorHAnsi"/>
        </w:rPr>
        <w:fldChar w:fldCharType="end"/>
      </w:r>
      <w:r w:rsidR="00D07D8F">
        <w:rPr>
          <w:rFonts w:eastAsiaTheme="majorEastAsia" w:cstheme="majorHAnsi"/>
        </w:rPr>
        <w:t>.</w:t>
      </w:r>
      <w:r>
        <w:rPr>
          <w:rFonts w:eastAsiaTheme="majorEastAsia" w:cstheme="majorHAnsi"/>
        </w:rPr>
        <w:t xml:space="preserve"> For example, photorespiration can rise dramatically during drought stress when plants close their stomata and have limited CO</w:t>
      </w:r>
      <w:r>
        <w:rPr>
          <w:rFonts w:eastAsiaTheme="majorEastAsia" w:cstheme="majorHAnsi"/>
          <w:vertAlign w:val="subscript"/>
        </w:rPr>
        <w:t>2</w:t>
      </w:r>
      <w:r>
        <w:rPr>
          <w:rFonts w:eastAsiaTheme="majorEastAsia" w:cstheme="majorHAnsi"/>
        </w:rPr>
        <w:t xml:space="preserve"> uptake</w:t>
      </w:r>
      <w:r w:rsidR="008C5FA7">
        <w:rPr>
          <w:rFonts w:eastAsiaTheme="majorEastAsia" w:cstheme="majorHAnsi"/>
        </w:rPr>
        <w:t xml:space="preserve"> </w:t>
      </w:r>
      <w:r w:rsidR="008C5FA7">
        <w:rPr>
          <w:rFonts w:eastAsiaTheme="majorEastAsia" w:cstheme="majorHAnsi"/>
        </w:rPr>
        <w:fldChar w:fldCharType="begin"/>
      </w:r>
      <w:r w:rsidR="008C5FA7">
        <w:rPr>
          <w:rFonts w:eastAsiaTheme="majorEastAsia" w:cstheme="majorHAnsi"/>
        </w:rPr>
        <w:instrText xml:space="preserve"> ADDIN ZOTERO_ITEM CSL_CITATION {"citationID":"G7aErt7Y","properties":{"formattedCitation":"(Lawlor and Fock, 1977; Sharkey, 1988)","plainCitation":"(Lawlor and Fock, 1977; Sharkey, 1988)","noteIndex":0},"citationItems":[{"id":835,"uris":["http://zotero.org/users/local/Hcd06Tc7/items/XCYWTN3F"],"itemData":{"id":835,"type":"article-journal","abstract":"Attached leaves of sunflower (Helianthus annuus L. var. Mennonite) with water potentials of -5 to -18 × 105 Pa, were exposed for different times to 300 vpm CO2 containing 14CO2 and 21 or 1.5% O2. 14C accumulated linearly with time in both O2 concentrations and at all stresses. 3-Phosphoglyceric acid was saturated with 14C after 10 min in unstressed plants at both O2 concentrations but with increasing stress the rate of accumulation and the specific activity decreased. With decreasing leaf water potential there was accumulation of radioactivity in the glycolate pathway intermediates glycine and serine. Other amino acids contained a slightly larger proportion of assimilated carbon as water potential decreased. The specific activities of all compounds were smaller with stress. In contrast to the amino acids less radioactivity accumulated in sugars, organic acids, and sugar phosphates and their specific activities decreased with stress. The radioactive labelling patterns and specific activity measurements are interpreted as showing increased carbon flux in the glycolate pathway and inhibition of the metabolism of serine to sucrose. These changes are related to previous results showing that with stress photorespiration increases as a proportion of photosynthesis. Lowering the O2 concentration to 1.5% decreased the accumulation of radioactivity in glycine and stopped photorespiration. It increased the amount of radioactivity in serine and sucrose but did not greatly change specific activities. Oxygen effects were independent of water stress. Glycolate pathway metabolism is discussed in relation to photorespiration and the effects of water stress.","container-title":"Journal of Experimental Botany","ISSN":"0022-0957","issue":"103","note":"publisher: Oxford University Press","page":"320-328","source":"JSTOR","title":"Photosynthetic Assimilation of 14 CO 2 by Water-stressed Sunflower Leaves at Two O 2 Concentrations and the Specific Activity of Products","volume":"28","author":[{"family":"Lawlor","given":"D. W."},{"family":"Fock","given":"H."}],"issued":{"date-parts":[["1977"]]}},"label":"page"},{"id":783,"uris":["http://zotero.org/users/local/Hcd06Tc7/items/B2T9GTT8"],"itemData":{"id":783,"type":"article-journal","abstract":"Photorespiration is the light-dependent evolution of CO2, which accompanies photosynthesis in C3plants. The four best known methods of measuring the rate of photorespiration have theoretical or technical problems, which make the results unreliable. However, the rate of photorespiration can be calculated from the rate of net CO2assimilation and the partial pressures of CO2and O2. Estimates of rates of photorespiration in the past and future can be made. The rate of photorespiration as a proportion of the rate of photosynthesis will fall to one half the current rate when the CO2level in the atmosphere doubles.","container-title":"Physiologia Plantarum - PHYSIOL PLANT","DOI":"10.1111/j.1399-3054.1988.tb09205.x","journalAbbreviation":"Physiologia Plantarum - PHYSIOL PLANT","page":"147-152","source":"ResearchGate","title":"Estimating the rate of photorespiration in leaves","volume":"73","author":[{"family":"Sharkey","given":"Thomas"}],"issued":{"date-parts":[["1988",5,1]]}},"label":"page"}],"schema":"https://github.com/citation-style-language/schema/raw/master/csl-citation.json"} </w:instrText>
      </w:r>
      <w:r w:rsidR="008C5FA7">
        <w:rPr>
          <w:rFonts w:eastAsiaTheme="majorEastAsia" w:cstheme="majorHAnsi"/>
        </w:rPr>
        <w:fldChar w:fldCharType="separate"/>
      </w:r>
      <w:r w:rsidR="008C5FA7" w:rsidRPr="008C5FA7">
        <w:t>(Lawlor and Fock, 1977; Sharkey, 1988)</w:t>
      </w:r>
      <w:r w:rsidR="008C5FA7">
        <w:rPr>
          <w:rFonts w:eastAsiaTheme="majorEastAsia" w:cstheme="majorHAnsi"/>
        </w:rPr>
        <w:fldChar w:fldCharType="end"/>
      </w:r>
      <w:r w:rsidR="008C5FA7">
        <w:rPr>
          <w:rFonts w:eastAsiaTheme="majorEastAsia" w:cstheme="majorHAnsi"/>
        </w:rPr>
        <w:t xml:space="preserve">. </w:t>
      </w:r>
      <w:r>
        <w:rPr>
          <w:rFonts w:eastAsiaTheme="majorEastAsia" w:cstheme="majorHAnsi"/>
        </w:rPr>
        <w:t>Consequently, mechanisms that concentrate carbon at the site of Rubisco have evolved numerous times in hot and arid environments</w:t>
      </w:r>
      <w:r w:rsidR="00D07D8F">
        <w:rPr>
          <w:rFonts w:eastAsiaTheme="majorEastAsia" w:cstheme="majorHAnsi"/>
        </w:rPr>
        <w:t>, which</w:t>
      </w:r>
      <w:r>
        <w:rPr>
          <w:rFonts w:eastAsiaTheme="majorEastAsia" w:cstheme="majorHAnsi"/>
        </w:rPr>
        <w:t xml:space="preserve"> promote particularly high rates of photorespiration </w:t>
      </w:r>
      <w:r w:rsidR="008C5FA7">
        <w:rPr>
          <w:rFonts w:eastAsiaTheme="majorEastAsia" w:cstheme="majorHAnsi"/>
        </w:rPr>
        <w:fldChar w:fldCharType="begin"/>
      </w:r>
      <w:r w:rsidR="008C5FA7">
        <w:rPr>
          <w:rFonts w:eastAsiaTheme="majorEastAsia" w:cstheme="majorHAnsi"/>
        </w:rPr>
        <w:instrText xml:space="preserve"> ADDIN ZOTERO_ITEM CSL_CITATION {"citationID":"Wbg2fAim","properties":{"formattedCitation":"(Lundgren and Christin, 2017)","plainCitation":"(Lundgren and Christin, 2017)","noteIndex":0},"citationItems":[{"id":838,"uris":["http://zotero.org/users/local/Hcd06Tc7/items/B5W2F24T"],"itemData":{"id":838,"type":"article-journal","abstract":"C4 photosynthesis is a physiological innovation involving several anatomical and biochemical components that emerged recurrently in flowering plants. This complex trait evolved via a series of physiological intermediates, broadly termed ‘C3–C4’, which have been widely studied to understand C4 origins. While this research program has focused on biochemistry, physiology, and anatomy, the ecology of these intermediates remains largely unexplored. Here, we use global occurrence data and local habitat descriptions to characterize the niches of multiple C3–C4 lineages, as well as their close C3 and C4 relatives. While C3–C4 taxa tend to occur in warm climates, their abiotic niches are spread along other dimensions, making it impossible to define a universal C3–C4 niche. Phylogeny-based comparisons suggest that, despite shifts associated with photosynthetic types, the precipitation component of the C3–C4 niche is particularly lineage specific, being highly correlated with that of closely related C3 and C4 taxa. Our large-scale analyses suggest that C3–C4 lineages converged toward warm habitats, which may have facilitated the transition to C4 photosynthesis, effectively bridging the ecological gap between C3 and C4 plants. The intermediates retained some precipitation aspects of their C3 ancestors’ habitat, and likely transmitted them to their C4 descendants, contributing to the diversity among C4 lineages seen today.","container-title":"Journal of Experimental Botany","DOI":"10.1093/jxb/erw451","ISSN":"0022-0957","issue":"2","journalAbbreviation":"Journal of Experimental Botany","page":"241-254","source":"Silverchair","title":"Despite phylogenetic effects, C3–C4 lineages bridge the ecological gap to C4 photosynthesis","volume":"68","author":[{"family":"Lundgren","given":"Marjorie R"},{"family":"Christin","given":"Pascal-Antoine"}],"issued":{"date-parts":[["2017",1,1]]}}}],"schema":"https://github.com/citation-style-language/schema/raw/master/csl-citation.json"} </w:instrText>
      </w:r>
      <w:r w:rsidR="008C5FA7">
        <w:rPr>
          <w:rFonts w:eastAsiaTheme="majorEastAsia" w:cstheme="majorHAnsi"/>
        </w:rPr>
        <w:fldChar w:fldCharType="separate"/>
      </w:r>
      <w:r w:rsidR="008C5FA7" w:rsidRPr="008C5FA7">
        <w:t>(Lundgren and Christin, 2017)</w:t>
      </w:r>
      <w:r w:rsidR="008C5FA7">
        <w:rPr>
          <w:rFonts w:eastAsiaTheme="majorEastAsia" w:cstheme="majorHAnsi"/>
        </w:rPr>
        <w:fldChar w:fldCharType="end"/>
      </w:r>
      <w:r>
        <w:rPr>
          <w:rFonts w:eastAsiaTheme="majorEastAsia" w:cstheme="majorHAnsi"/>
        </w:rPr>
        <w:t xml:space="preserve">. </w:t>
      </w:r>
      <w:r w:rsidR="00F56BFC">
        <w:rPr>
          <w:rFonts w:eastAsiaTheme="majorEastAsia" w:cstheme="majorHAnsi"/>
        </w:rPr>
        <w:t>In the same vein, p</w:t>
      </w:r>
      <w:r w:rsidR="00D07D8F">
        <w:rPr>
          <w:rFonts w:eastAsiaTheme="majorEastAsia" w:cstheme="majorHAnsi"/>
        </w:rPr>
        <w:t xml:space="preserve">hotorespiration has recently become a popular bioengineering target for improving crop productivity and resilience </w:t>
      </w:r>
      <w:r w:rsidR="008C5FA7">
        <w:rPr>
          <w:rFonts w:eastAsiaTheme="majorEastAsia" w:cstheme="majorHAnsi"/>
        </w:rPr>
        <w:fldChar w:fldCharType="begin"/>
      </w:r>
      <w:r w:rsidR="008C5FA7">
        <w:rPr>
          <w:rFonts w:eastAsiaTheme="majorEastAsia" w:cstheme="majorHAnsi"/>
        </w:rPr>
        <w:instrText xml:space="preserve"> ADDIN ZOTERO_ITEM CSL_CITATION {"citationID":"2zNtP71s","properties":{"formattedCitation":"(Cavanagh et al., 2022; South et al., 2019)","plainCitation":"(Cavanagh et al., 2022; South et al., 2019)","noteIndex":0},"citationItems":[{"id":659,"uris":["http://zotero.org/users/local/Hcd06Tc7/items/TDLWWGLL"],"itemData":{"id":659,"type":"article-journal","abstract":"Adapting crops to warmer growing season temperatures is a major challenge in mitigating the impacts of climate change on crop production. Warming temperatures drive greater evaporative demand and can directly interfere with both reproductive and vegetative physiological processes. Most of the world’s crop species have C3 photosynthetic metabolism for which increasing temperature means higher rates of photorespiration, wherein the enzyme responsible for fixing CO2 fixes O2 instead followed by an energetically costly recycling pathway that spans several cell compartments. In C3 crops like wheat, rice and soybean, photorespiration translates into large yield losses that are predicted to increase as global temperature warms. Engineering less energy-intensive alternative photorespiratory pathways into crop chloroplasts drives increases in C3 biomass production under agricultural field conditions, but the efficacy of these pathways in mitigating the impact of warmer growing temperatures has not been tested. We grew tobacco plants expressing an alternative photorespiratory pathway under current and elevated temperatures (+5 °C) in agricultural field conditions. Engineered plants exhibited higher photosynthetic quantum efficiency under heated conditions than the control plants, and produced 26% (between 16% and 37%) more total biomass than WT plants under heated conditions, compared to 11% (between 5% and 17%) under ambient conditions. That is, engineered plants sustained 19% (between 11% and 21%) less yield loss under heated conditions compared to non-engineered plants. These results support the theoretical predictions of temperature impacts on photorespiratory losses and provide insight toward the optimisation strategies required to help sustain or improve C3 crop yields in a warming climate.","container-title":"Plant Biotechnology Journal","DOI":"10.1111/pbi.13750","ISSN":"1467-7652","issue":"4","language":"en","note":"_eprint: https://onlinelibrary.wiley.com/doi/pdf/10.1111/pbi.13750","page":"711-721","source":"Wiley Online Library","title":"Alternative pathway to photorespiration protects growth and productivity at elevated temperatures in a model crop","volume":"20","author":[{"family":"Cavanagh","given":"Amanda P."},{"family":"South","given":"Paul F."},{"family":"Bernacchi","given":"Carl J."},{"family":"Ort","given":"Donald R."}],"issued":{"date-parts":[["2022"]]}},"label":"page"},{"id":43,"uris":["http://zotero.org/users/local/Hcd06Tc7/items/HFWMR7DZ"],"itemData":{"id":43,"type":"article-journal","abstract":"Photorespiration is required in C3 plants to metabolize toxic glycolate formed when ribulose-1,5-bisphosphate carboxylase-oxygenase oxygenates rather than carboxylates ribulose-1,5-bisphosphate. Depending on growing temperatures, photorespiration can reduce yields by 20 to 50% in C3 crops. Inspired by earlier work, we installed into tobacco chloroplasts synthetic glycolate metabolic pathways that are thought to be more efficient than the native pathway. Flux through the synthetic pathways was maximized by inhibiting glycolate export from the chloroplast. The synthetic pathways tested improved photosynthetic quantum yield by 20%. Numerous homozygous transgenic lines increased biomass productivity between 19 and 37% in replicated field trials. These results show that engineering alternative glycolate metabolic pathways into crop chloroplasts while inhibiting glycolate export into the native pathway can drive increases in C3 crop yield under agricultural field conditions.","container-title":"Science","DOI":"10.1126/science.aat9077","issue":"6422","note":"publisher: American Association for the Advancement of Science","page":"eaat9077","source":"science.org (Atypon)","title":"Synthetic glycolate metabolism pathways stimulate crop growth and productivity in the field","volume":"363","author":[{"family":"South","given":"Paul F."},{"family":"Cavanagh","given":"Amanda P."},{"family":"Liu","given":"Helen W."},{"family":"Ort","given":"Donald R."}],"issued":{"date-parts":[["2019",1,4]]}},"label":"page"}],"schema":"https://github.com/citation-style-language/schema/raw/master/csl-citation.json"} </w:instrText>
      </w:r>
      <w:r w:rsidR="008C5FA7">
        <w:rPr>
          <w:rFonts w:eastAsiaTheme="majorEastAsia" w:cstheme="majorHAnsi"/>
        </w:rPr>
        <w:fldChar w:fldCharType="separate"/>
      </w:r>
      <w:r w:rsidR="008C5FA7" w:rsidRPr="008C5FA7">
        <w:t>(Cavanagh et al., 2022; South et al., 2019)</w:t>
      </w:r>
      <w:r w:rsidR="008C5FA7">
        <w:rPr>
          <w:rFonts w:eastAsiaTheme="majorEastAsia" w:cstheme="majorHAnsi"/>
        </w:rPr>
        <w:fldChar w:fldCharType="end"/>
      </w:r>
      <w:r w:rsidR="00D07D8F">
        <w:rPr>
          <w:rFonts w:eastAsiaTheme="majorEastAsia" w:cstheme="majorHAnsi"/>
        </w:rPr>
        <w:t>.</w:t>
      </w:r>
      <w:r w:rsidR="00D07D8F" w:rsidRPr="00237EB4">
        <w:rPr>
          <w:rFonts w:eastAsiaTheme="majorEastAsia" w:cstheme="majorHAnsi"/>
        </w:rPr>
        <w:t xml:space="preserve"> </w:t>
      </w:r>
    </w:p>
    <w:p w14:paraId="0F0AB197" w14:textId="77777777" w:rsidR="00083A71" w:rsidRPr="00DB430D" w:rsidRDefault="00083A71" w:rsidP="00083A71">
      <w:pPr>
        <w:pStyle w:val="Heading3"/>
      </w:pPr>
      <w:bookmarkStart w:id="6" w:name="_Toc131628538"/>
      <w:r w:rsidRPr="00237EB4">
        <w:br/>
        <w:t>1.</w:t>
      </w:r>
      <w:r>
        <w:t>3</w:t>
      </w:r>
      <w:r w:rsidRPr="00237EB4">
        <w:tab/>
        <w:t>Crop production in a changing climate</w:t>
      </w:r>
      <w:bookmarkEnd w:id="6"/>
    </w:p>
    <w:p w14:paraId="284BB723" w14:textId="77777777" w:rsidR="00083A71" w:rsidRPr="00DB430D" w:rsidRDefault="00083A71" w:rsidP="00083A71">
      <w:pPr>
        <w:pStyle w:val="NoSpacing"/>
        <w:rPr>
          <w:color w:val="auto"/>
        </w:rPr>
      </w:pPr>
      <w:r w:rsidRPr="00DB430D">
        <w:rPr>
          <w:color w:val="auto"/>
        </w:rPr>
        <w:t>Climate change presents an additional challenge</w:t>
      </w:r>
      <w:r>
        <w:rPr>
          <w:color w:val="auto"/>
        </w:rPr>
        <w:t xml:space="preserve">, on top of those outlined in section 1.1, </w:t>
      </w:r>
      <w:r w:rsidRPr="00DB430D">
        <w:rPr>
          <w:color w:val="auto"/>
        </w:rPr>
        <w:t>in achieving SDG2. Since the mid-18</w:t>
      </w:r>
      <w:r w:rsidRPr="00DB430D">
        <w:rPr>
          <w:color w:val="auto"/>
          <w:vertAlign w:val="superscript"/>
        </w:rPr>
        <w:t>th</w:t>
      </w:r>
      <w:r w:rsidRPr="00DB430D">
        <w:rPr>
          <w:color w:val="auto"/>
        </w:rPr>
        <w:t xml:space="preserve"> century, copious amounts of anthropogenic greenhouse gas (GHG) emissions have been released into our atmosphere, predominantly caused by burning fossil fuels</w:t>
      </w:r>
      <w:r w:rsidR="00F56BFC">
        <w:rPr>
          <w:color w:val="auto"/>
        </w:rPr>
        <w:t>,</w:t>
      </w:r>
      <w:r w:rsidRPr="00DB430D">
        <w:rPr>
          <w:color w:val="auto"/>
        </w:rPr>
        <w:t xml:space="preserve"> such as coal and oil. Atmospheric </w:t>
      </w:r>
      <w:r>
        <w:rPr>
          <w:color w:val="auto"/>
        </w:rPr>
        <w:t>CO</w:t>
      </w:r>
      <w:r>
        <w:rPr>
          <w:color w:val="auto"/>
          <w:vertAlign w:val="subscript"/>
        </w:rPr>
        <w:t>2</w:t>
      </w:r>
      <w:r w:rsidRPr="00DB430D">
        <w:rPr>
          <w:color w:val="auto"/>
        </w:rPr>
        <w:t xml:space="preserve"> concentration (</w:t>
      </w:r>
      <w:r w:rsidRPr="00DB430D">
        <w:rPr>
          <w:i/>
          <w:iCs/>
          <w:color w:val="auto"/>
        </w:rPr>
        <w:t>C</w:t>
      </w:r>
      <w:r w:rsidRPr="00DB430D">
        <w:rPr>
          <w:color w:val="auto"/>
          <w:vertAlign w:val="subscript"/>
        </w:rPr>
        <w:t>a</w:t>
      </w:r>
      <w:r w:rsidRPr="00DB430D">
        <w:rPr>
          <w:color w:val="auto"/>
        </w:rPr>
        <w:t xml:space="preserve">) has been growing at an unprecedented rate and surpassed 420 parts per million (ppm) in May 2022; the highest that </w:t>
      </w:r>
      <w:r w:rsidRPr="00DB430D">
        <w:rPr>
          <w:i/>
          <w:iCs/>
          <w:color w:val="auto"/>
        </w:rPr>
        <w:t>C</w:t>
      </w:r>
      <w:r w:rsidRPr="00DB430D">
        <w:rPr>
          <w:color w:val="auto"/>
          <w:vertAlign w:val="subscript"/>
        </w:rPr>
        <w:t>a</w:t>
      </w:r>
      <w:r w:rsidRPr="00DB430D">
        <w:rPr>
          <w:color w:val="auto"/>
        </w:rPr>
        <w:t xml:space="preserve"> has been for more than three million years </w:t>
      </w:r>
      <w:r w:rsidRPr="00DB430D">
        <w:rPr>
          <w:color w:val="auto"/>
        </w:rPr>
        <w:fldChar w:fldCharType="begin"/>
      </w:r>
      <w:r w:rsidRPr="00DB430D">
        <w:rPr>
          <w:color w:val="auto"/>
        </w:rPr>
        <w:instrText xml:space="preserve"> ADDIN ZOTERO_ITEM CSL_CITATION {"citationID":"KOdHMk4T","properties":{"formattedCitation":"(Mart\\uc0\\u237{}nez-Bot\\uc0\\u237{} {\\i{}et al.}, 2015)","plainCitation":"(Martínez-Botí et al., 2015)","dontUpdate":true,"noteIndex":0},"citationItems":[{"id":64,"uris":["http://zotero.org/users/local/Hcd06Tc7/items/MBPMB9LI"],"itemData":{"id":64,"type":"article-journal","abstract":"Theory and climate modelling suggest that the sensitivity of Earth’s climate to changes in radiative forcing could depend on the background climate. However, palaeoclimate data have thus far been insufficient to provide a conclusive test of this prediction. Here we present atmospheric carbon dioxide (CO2) reconstructions based on multi-site boron-isotope records from the late Pliocene epoch (3.3 to 2.3 million years ago). We find that Earth’s climate sensitivity to CO2-based radiative forcing (Earth system sensitivity) was half as strong during the warm Pliocene as during the cold late Pleistocene epoch (0.8 to 0.01 million years ago). We attribute this difference to the radiative impacts of continental ice-volume changes (the ice–albedo feedback) during the late Pleistocene, because equilibrium climate sensitivity is identical for the two intervals when we account for such impacts using sea-level reconstructions. We conclude that, on a global scale, no unexpected climate feedbacks operated during the warm Pliocene, and that predictions of equilibrium climate sensitivity (excluding long-term ice-albedo feedbacks) for our Pliocene-like future (with CO2 levels up to maximum Pliocene levels of 450 parts per million) are well described by the currently accepted range of an increase of 1.5 K to 4.5 K per doubling of CO2.","container-title":"Nature","DOI":"10.1038/nature14145","ISSN":"1476-4687","issue":"7537","language":"en","license":"2015 Nature Publishing Group, a division of Macmillan Publishers Limited. All Rights Reserved.","note":"number: 7537\npublisher: Nature Publishing Group","page":"49-54","source":"www.nature.com","title":"Plio-Pleistocene climate sensitivity evaluated using high-resolution CO2 records","volume":"518","author":[{"family":"Martínez-Botí","given":"M. A."},{"family":"Foster","given":"G. L."},{"family":"Chalk","given":"T. B."},{"family":"Rohling","given":"E. J."},{"family":"Sexton","given":"P. F."},{"family":"Lunt","given":"D. J."},{"family":"Pancost","given":"R. D."},{"family":"Badger","given":"M. P. S."},{"family":"Schmidt","given":"D. N."}],"issued":{"date-parts":[["2015",2]]}}}],"schema":"https://github.com/citation-style-language/schema/raw/master/csl-citation.json"} </w:instrText>
      </w:r>
      <w:r w:rsidRPr="00DB430D">
        <w:rPr>
          <w:color w:val="auto"/>
        </w:rPr>
        <w:fldChar w:fldCharType="separate"/>
      </w:r>
      <w:r w:rsidRPr="00DB430D">
        <w:rPr>
          <w:color w:val="auto"/>
          <w:szCs w:val="24"/>
        </w:rPr>
        <w:t>(Martínez-Botí et al., 2015)</w:t>
      </w:r>
      <w:r w:rsidRPr="00DB430D">
        <w:rPr>
          <w:color w:val="auto"/>
        </w:rPr>
        <w:fldChar w:fldCharType="end"/>
      </w:r>
      <w:r w:rsidRPr="00DB430D">
        <w:rPr>
          <w:color w:val="auto"/>
        </w:rPr>
        <w:t xml:space="preserve">. Together with methane and nitrous oxide, the rapid accumulation of these heat-trapping molecules have already caused a 1.15°C increase in the Earth’s mean surface temperature above the pre-industrial (1850-1900) average. Further global warming is expected, but to what extent will depend on our future GHG emissions. The Intergovernmental Panel on Climate Change (IPCC)’s most recent assessment </w:t>
      </w:r>
      <w:r w:rsidRPr="000378F6">
        <w:rPr>
          <w:color w:val="auto"/>
        </w:rPr>
        <w:fldChar w:fldCharType="begin"/>
      </w:r>
      <w:r w:rsidRPr="000378F6">
        <w:rPr>
          <w:color w:val="auto"/>
        </w:rPr>
        <w:instrText xml:space="preserve"> ADDIN ZOTERO_ITEM CSL_CITATION {"citationID":"auvdvo2cdv","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0378F6">
        <w:rPr>
          <w:color w:val="auto"/>
        </w:rPr>
        <w:fldChar w:fldCharType="separate"/>
      </w:r>
      <w:r w:rsidRPr="000378F6">
        <w:rPr>
          <w:color w:val="auto"/>
        </w:rPr>
        <w:t>(Shukla et al., 2022)</w:t>
      </w:r>
      <w:r w:rsidRPr="000378F6">
        <w:rPr>
          <w:color w:val="auto"/>
        </w:rPr>
        <w:fldChar w:fldCharType="end"/>
      </w:r>
      <w:r w:rsidRPr="00DB430D">
        <w:rPr>
          <w:color w:val="auto"/>
        </w:rPr>
        <w:t xml:space="preserve"> revealed that in all scenarios, except the most conservative, mean global warming will exceed 1.5°C by the end of the century, thus failing to meet the 2015 Paris Climate Agreement goal. If emissions are not curbed at all (scenario SSP6-8.5), it has been projected that the Earth will warm by 4.4°C on average by 2100, with the greatest level of warming occurring at higher latitudes and altitudes (Figure 1.</w:t>
      </w:r>
      <w:r>
        <w:rPr>
          <w:color w:val="auto"/>
        </w:rPr>
        <w:t>4</w:t>
      </w:r>
      <w:r w:rsidRPr="00DB430D">
        <w:rPr>
          <w:color w:val="auto"/>
        </w:rPr>
        <w:t xml:space="preserve">a) </w:t>
      </w:r>
      <w:r w:rsidRPr="000378F6">
        <w:rPr>
          <w:color w:val="auto"/>
        </w:rPr>
        <w:fldChar w:fldCharType="begin"/>
      </w:r>
      <w:r w:rsidRPr="000378F6">
        <w:rPr>
          <w:color w:val="auto"/>
        </w:rPr>
        <w:instrText xml:space="preserve"> ADDIN ZOTERO_ITEM CSL_CITATION {"citationID":"a2oqcu2c47a","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0378F6">
        <w:rPr>
          <w:color w:val="auto"/>
        </w:rPr>
        <w:fldChar w:fldCharType="separate"/>
      </w:r>
      <w:r w:rsidRPr="000378F6">
        <w:rPr>
          <w:color w:val="auto"/>
        </w:rPr>
        <w:t>(Shukla et al., 2022)</w:t>
      </w:r>
      <w:r w:rsidRPr="000378F6">
        <w:rPr>
          <w:color w:val="auto"/>
        </w:rPr>
        <w:fldChar w:fldCharType="end"/>
      </w:r>
      <w:r w:rsidRPr="000378F6">
        <w:rPr>
          <w:color w:val="auto"/>
        </w:rPr>
        <w:t>.</w:t>
      </w:r>
      <w:r w:rsidRPr="00DB430D">
        <w:rPr>
          <w:color w:val="auto"/>
        </w:rPr>
        <w:t xml:space="preserve"> Furthermore, the warming climate is causing </w:t>
      </w:r>
      <w:r w:rsidRPr="00DB430D">
        <w:rPr>
          <w:color w:val="auto"/>
        </w:rPr>
        <w:lastRenderedPageBreak/>
        <w:t xml:space="preserve">the hydrological cycle to accelerate, through increased evapotranspiration and precipitation </w:t>
      </w:r>
      <w:r w:rsidRPr="00DB430D">
        <w:rPr>
          <w:color w:val="auto"/>
        </w:rPr>
        <w:fldChar w:fldCharType="begin"/>
      </w:r>
      <w:r w:rsidRPr="00DB430D">
        <w:rPr>
          <w:color w:val="auto"/>
        </w:rPr>
        <w:instrText xml:space="preserve"> ADDIN ZOTERO_ITEM CSL_CITATION {"citationID":"a2f3s2g92kt","properties":{"formattedCitation":"(Pratap and Markonis, 2022)","plainCitation":"(Pratap and Markonis, 2022)","noteIndex":0},"citationItems":[{"id":493,"uris":["http://zotero.org/users/local/Hcd06Tc7/items/ACI53AGS"],"itemData":{"id":493,"type":"article-journal","abstract":"The relationship between the hydrological cycle and the temperature is rather complex and of great importance to human socioeconomic activities. The prevailing theory suggests that as temperature increases the hydrological cycle is intensified. Practically, this means more and heavier precipitation. However, the exact magnitude of hydrological cycle response and its spatio-temporal characteristics is still under investigation. Looking back in Earth’s hydroclimatic history, it is easy to find some periods where global temperature was substantially different than present. Here, we examine some of these periods to present the current knowledge about past hydrological cycle variability (specifically precipitation), and its relationship to temperature. The periods under investigation are the Mid-Miocene Climate Optimum, the Eemian Interglacial Stage, the Last Glacial Maximum, the Heinrich and Dansgaard–Oeschger Events, the Bølling–Allerød, the Younger Dryas, the 8.2 ka event, the Medieval Climate Anomaly, and the Little Ice Age. We report that the hypothesis that a warmer climate is a wetter climate could be an oversimplification, because the response of water cycle appears to be spatio-temporally heterogeneous.","container-title":"Progress in Earth and Planetary Science","DOI":"10.1186/s40645-022-00489-0","ISSN":"2197-4284","issue":"1","journalAbbreviation":"Progress in Earth and Planetary Science","page":"30","source":"BioMed Central","title":"The response of the hydrological cycle to temperature changes in recent and distant climatic history","volume":"9","author":[{"family":"Pratap","given":"Shailendra"},{"family":"Markonis","given":"Yannis"}],"issued":{"date-parts":[["2022",5,31]]}}}],"schema":"https://github.com/citation-style-language/schema/raw/master/csl-citation.json"} </w:instrText>
      </w:r>
      <w:r w:rsidRPr="00DB430D">
        <w:rPr>
          <w:color w:val="auto"/>
        </w:rPr>
        <w:fldChar w:fldCharType="separate"/>
      </w:r>
      <w:r w:rsidRPr="00DB430D">
        <w:rPr>
          <w:color w:val="auto"/>
          <w:szCs w:val="24"/>
        </w:rPr>
        <w:t>(Pratap and Markonis, 2022)</w:t>
      </w:r>
      <w:r w:rsidRPr="00DB430D">
        <w:rPr>
          <w:color w:val="auto"/>
        </w:rPr>
        <w:fldChar w:fldCharType="end"/>
      </w:r>
      <w:r w:rsidRPr="00DB430D">
        <w:rPr>
          <w:color w:val="auto"/>
        </w:rPr>
        <w:t>. However, predicted precipitation patterns are even more spatially and temporally variable than temperature change, with some areas of the world expected to become much drier and others much wetter (Figure 1.</w:t>
      </w:r>
      <w:r>
        <w:rPr>
          <w:color w:val="auto"/>
        </w:rPr>
        <w:t>4</w:t>
      </w:r>
      <w:r w:rsidRPr="00DB430D">
        <w:rPr>
          <w:color w:val="auto"/>
        </w:rPr>
        <w:t>b). Total column soil moisture changes will likely follow a similar pattern but will be intensified in certain areas, due to temperature-related increases in evaporative demand (Figure 1.</w:t>
      </w:r>
      <w:r>
        <w:rPr>
          <w:color w:val="auto"/>
        </w:rPr>
        <w:t>4</w:t>
      </w:r>
      <w:r w:rsidRPr="00DB430D">
        <w:rPr>
          <w:color w:val="auto"/>
        </w:rPr>
        <w:t>c).</w:t>
      </w:r>
    </w:p>
    <w:p w14:paraId="7BBD85EA" w14:textId="77777777" w:rsidR="00083A71" w:rsidRPr="00DB430D" w:rsidRDefault="00F56BFC" w:rsidP="00083A71">
      <w:pPr>
        <w:pStyle w:val="NoSpacing"/>
        <w:rPr>
          <w:color w:val="auto"/>
        </w:rPr>
      </w:pPr>
      <w:r w:rsidRPr="00DB430D">
        <w:rPr>
          <w:noProof/>
          <w:color w:val="auto"/>
          <w:bdr w:val="none" w:sz="0" w:space="0" w:color="auto"/>
          <w:shd w:val="clear" w:color="auto" w:fill="auto"/>
          <w:lang w:val="en-US" w:eastAsia="en-US"/>
        </w:rPr>
        <mc:AlternateContent>
          <mc:Choice Requires="wpg">
            <w:drawing>
              <wp:anchor distT="0" distB="0" distL="114300" distR="114300" simplePos="0" relativeHeight="251824128" behindDoc="0" locked="0" layoutInCell="1" allowOverlap="1" wp14:anchorId="2FA43DF5" wp14:editId="4AE9BCB1">
                <wp:simplePos x="0" y="0"/>
                <wp:positionH relativeFrom="column">
                  <wp:posOffset>0</wp:posOffset>
                </wp:positionH>
                <wp:positionV relativeFrom="paragraph">
                  <wp:posOffset>185420</wp:posOffset>
                </wp:positionV>
                <wp:extent cx="3378835" cy="6145530"/>
                <wp:effectExtent l="0" t="0" r="0" b="1270"/>
                <wp:wrapNone/>
                <wp:docPr id="465" name="Group 465"/>
                <wp:cNvGraphicFramePr/>
                <a:graphic xmlns:a="http://schemas.openxmlformats.org/drawingml/2006/main">
                  <a:graphicData uri="http://schemas.microsoft.com/office/word/2010/wordprocessingGroup">
                    <wpg:wgp>
                      <wpg:cNvGrpSpPr/>
                      <wpg:grpSpPr>
                        <a:xfrm>
                          <a:off x="0" y="0"/>
                          <a:ext cx="3378835" cy="6145530"/>
                          <a:chOff x="0" y="0"/>
                          <a:chExt cx="3378891" cy="6145861"/>
                        </a:xfrm>
                      </wpg:grpSpPr>
                      <pic:pic xmlns:pic="http://schemas.openxmlformats.org/drawingml/2006/picture">
                        <pic:nvPicPr>
                          <pic:cNvPr id="17" name="Picture 17" descr="Graphical user interface, application, website&#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4808"/>
                          <a:stretch/>
                        </pic:blipFill>
                        <pic:spPr bwMode="auto">
                          <a:xfrm>
                            <a:off x="31806" y="7951"/>
                            <a:ext cx="3347085" cy="61379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454" name="Text Box 2"/>
                        <wps:cNvSpPr txBox="1">
                          <a:spLocks noChangeArrowheads="1"/>
                        </wps:cNvSpPr>
                        <wps:spPr bwMode="auto">
                          <a:xfrm>
                            <a:off x="0" y="0"/>
                            <a:ext cx="405516" cy="389614"/>
                          </a:xfrm>
                          <a:prstGeom prst="rect">
                            <a:avLst/>
                          </a:prstGeom>
                          <a:noFill/>
                          <a:ln w="9525">
                            <a:noFill/>
                            <a:miter lim="800000"/>
                            <a:headEnd/>
                            <a:tailEnd/>
                          </a:ln>
                        </wps:spPr>
                        <wps:txbx>
                          <w:txbxContent>
                            <w:p w14:paraId="272A7E98"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459" name="Text Box 2"/>
                        <wps:cNvSpPr txBox="1">
                          <a:spLocks noChangeArrowheads="1"/>
                        </wps:cNvSpPr>
                        <wps:spPr bwMode="auto">
                          <a:xfrm>
                            <a:off x="7952" y="1916264"/>
                            <a:ext cx="405516" cy="389614"/>
                          </a:xfrm>
                          <a:prstGeom prst="rect">
                            <a:avLst/>
                          </a:prstGeom>
                          <a:noFill/>
                          <a:ln w="9525">
                            <a:noFill/>
                            <a:miter lim="800000"/>
                            <a:headEnd/>
                            <a:tailEnd/>
                          </a:ln>
                        </wps:spPr>
                        <wps:txbx>
                          <w:txbxContent>
                            <w:p w14:paraId="6063B1FA"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w:t>
                              </w:r>
                              <w:r>
                                <w:rPr>
                                  <w:rFonts w:asciiTheme="majorHAnsi" w:hAnsiTheme="majorHAnsi" w:cstheme="majorHAnsi"/>
                                  <w:b/>
                                  <w:bCs/>
                                  <w:sz w:val="28"/>
                                  <w:szCs w:val="28"/>
                                </w:rPr>
                                <w:t>b)</w:t>
                              </w:r>
                              <w:r w:rsidRPr="00B4455D">
                                <w:rPr>
                                  <w:rFonts w:asciiTheme="majorHAnsi" w:hAnsiTheme="majorHAnsi" w:cstheme="majorHAnsi"/>
                                  <w:b/>
                                  <w:bCs/>
                                  <w:noProof/>
                                  <w:sz w:val="28"/>
                                  <w:szCs w:val="28"/>
                                  <w:lang w:val="en-US" w:eastAsia="en-US"/>
                                </w:rPr>
                                <w:drawing>
                                  <wp:inline distT="0" distB="0" distL="0" distR="0" wp14:anchorId="3ED6E353" wp14:editId="54DBC603">
                                    <wp:extent cx="213360" cy="20510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360" cy="205105"/>
                                            </a:xfrm>
                                            <a:prstGeom prst="rect">
                                              <a:avLst/>
                                            </a:prstGeom>
                                            <a:noFill/>
                                            <a:ln>
                                              <a:noFill/>
                                            </a:ln>
                                          </pic:spPr>
                                        </pic:pic>
                                      </a:graphicData>
                                    </a:graphic>
                                  </wp:inline>
                                </w:drawing>
                              </w:r>
                              <w:r w:rsidRPr="00B4455D">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463" name="Text Box 2"/>
                        <wps:cNvSpPr txBox="1">
                          <a:spLocks noChangeArrowheads="1"/>
                        </wps:cNvSpPr>
                        <wps:spPr bwMode="auto">
                          <a:xfrm>
                            <a:off x="23854" y="3991555"/>
                            <a:ext cx="405516" cy="389614"/>
                          </a:xfrm>
                          <a:prstGeom prst="rect">
                            <a:avLst/>
                          </a:prstGeom>
                          <a:noFill/>
                          <a:ln w="9525">
                            <a:noFill/>
                            <a:miter lim="800000"/>
                            <a:headEnd/>
                            <a:tailEnd/>
                          </a:ln>
                        </wps:spPr>
                        <wps:txbx>
                          <w:txbxContent>
                            <w:p w14:paraId="4C1204A0"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w:t>
                              </w:r>
                              <w:r>
                                <w:rPr>
                                  <w:rFonts w:asciiTheme="majorHAnsi" w:hAnsiTheme="majorHAnsi" w:cstheme="majorHAnsi"/>
                                  <w:b/>
                                  <w:bCs/>
                                  <w:sz w:val="28"/>
                                  <w:szCs w:val="28"/>
                                </w:rPr>
                                <w:t>c)</w:t>
                              </w:r>
                              <w:r w:rsidRPr="00B4455D">
                                <w:rPr>
                                  <w:rFonts w:asciiTheme="majorHAnsi" w:hAnsiTheme="majorHAnsi" w:cstheme="majorHAnsi"/>
                                  <w:b/>
                                  <w:bCs/>
                                  <w:noProof/>
                                  <w:sz w:val="28"/>
                                  <w:szCs w:val="28"/>
                                  <w:lang w:val="en-US" w:eastAsia="en-US"/>
                                </w:rPr>
                                <w:drawing>
                                  <wp:inline distT="0" distB="0" distL="0" distR="0" wp14:anchorId="0E483949" wp14:editId="03CA50FB">
                                    <wp:extent cx="213360" cy="205105"/>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360" cy="205105"/>
                                            </a:xfrm>
                                            <a:prstGeom prst="rect">
                                              <a:avLst/>
                                            </a:prstGeom>
                                            <a:noFill/>
                                            <a:ln>
                                              <a:noFill/>
                                            </a:ln>
                                          </pic:spPr>
                                        </pic:pic>
                                      </a:graphicData>
                                    </a:graphic>
                                  </wp:inline>
                                </w:drawing>
                              </w:r>
                              <w:r w:rsidRPr="00B4455D">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anchor>
            </w:drawing>
          </mc:Choice>
          <mc:Fallback>
            <w:pict>
              <v:group w14:anchorId="2FA43DF5" id="Group 465" o:spid="_x0000_s1026" style="position:absolute;left:0;text-align:left;margin-left:0;margin-top:14.6pt;width:266.05pt;height:483.9pt;z-index:251824128" coordsize="33788,61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">
                <v:shape id="Picture 17" o:spid="_x0000_s1027" type="#_x0000_t75" alt="Graphical user interface, application, website&#10;&#10;Description automatically generated" style="position:absolute;left:318;top:79;width:33470;height:61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">
                  <v:imagedata r:id="rId21" o:title="Graphical user interface, application, website&#10;&#10;Description automatically generated" croptop="3151f"/>
                </v:shape>
                <v:shapetype id="_x0000_t202" coordsize="21600,21600" o:spt="202" path="m,l,21600r21600,l21600,xe">
                  <v:stroke joinstyle="miter"/>
                  <v:path gradientshapeok="t" o:connecttype="rect"/>
                </v:shapetype>
                <v:shape id="_x0000_s1028" type="#_x0000_t202" style="position:absolute;width:4055;height:3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14:paraId="272A7E98"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a)</w:t>
                        </w:r>
                      </w:p>
                    </w:txbxContent>
                  </v:textbox>
                </v:shape>
                <v:shape id="_x0000_s1029" type="#_x0000_t202" style="position:absolute;left:79;top:19162;width:4055;height:3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" filled="f" stroked="f">
                  <v:textbox>
                    <w:txbxContent>
                      <w:p w14:paraId="6063B1FA"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w:t>
                        </w:r>
                        <w:r>
                          <w:rPr>
                            <w:rFonts w:asciiTheme="majorHAnsi" w:hAnsiTheme="majorHAnsi" w:cstheme="majorHAnsi"/>
                            <w:b/>
                            <w:bCs/>
                            <w:sz w:val="28"/>
                            <w:szCs w:val="28"/>
                          </w:rPr>
                          <w:t>b)</w:t>
                        </w:r>
                        <w:r w:rsidRPr="00B4455D">
                          <w:rPr>
                            <w:rFonts w:asciiTheme="majorHAnsi" w:hAnsiTheme="majorHAnsi" w:cstheme="majorHAnsi"/>
                            <w:b/>
                            <w:bCs/>
                            <w:noProof/>
                            <w:sz w:val="28"/>
                            <w:szCs w:val="28"/>
                            <w:lang w:val="en-US" w:eastAsia="en-US"/>
                          </w:rPr>
                          <w:drawing>
                            <wp:inline distT="0" distB="0" distL="0" distR="0" wp14:anchorId="3ED6E353" wp14:editId="54DBC603">
                              <wp:extent cx="213360" cy="20510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360" cy="205105"/>
                                      </a:xfrm>
                                      <a:prstGeom prst="rect">
                                        <a:avLst/>
                                      </a:prstGeom>
                                      <a:noFill/>
                                      <a:ln>
                                        <a:noFill/>
                                      </a:ln>
                                    </pic:spPr>
                                  </pic:pic>
                                </a:graphicData>
                              </a:graphic>
                            </wp:inline>
                          </w:drawing>
                        </w:r>
                        <w:r w:rsidRPr="00B4455D">
                          <w:rPr>
                            <w:rFonts w:asciiTheme="majorHAnsi" w:hAnsiTheme="majorHAnsi" w:cstheme="majorHAnsi"/>
                            <w:b/>
                            <w:bCs/>
                            <w:sz w:val="28"/>
                            <w:szCs w:val="28"/>
                          </w:rPr>
                          <w:t>)</w:t>
                        </w:r>
                      </w:p>
                    </w:txbxContent>
                  </v:textbox>
                </v:shape>
                <v:shape id="_x0000_s1030" type="#_x0000_t202" style="position:absolute;left:238;top:39915;width:4055;height:3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" filled="f" stroked="f">
                  <v:textbox>
                    <w:txbxContent>
                      <w:p w14:paraId="4C1204A0" w14:textId="77777777" w:rsidR="00135FA1" w:rsidRPr="00B4455D" w:rsidRDefault="00135FA1" w:rsidP="00083A71">
                        <w:pPr>
                          <w:rPr>
                            <w:rFonts w:asciiTheme="majorHAnsi" w:hAnsiTheme="majorHAnsi" w:cstheme="majorHAnsi"/>
                            <w:b/>
                            <w:bCs/>
                            <w:sz w:val="28"/>
                            <w:szCs w:val="28"/>
                          </w:rPr>
                        </w:pPr>
                        <w:r w:rsidRPr="00B4455D">
                          <w:rPr>
                            <w:rFonts w:asciiTheme="majorHAnsi" w:hAnsiTheme="majorHAnsi" w:cstheme="majorHAnsi"/>
                            <w:b/>
                            <w:bCs/>
                            <w:sz w:val="28"/>
                            <w:szCs w:val="28"/>
                          </w:rPr>
                          <w:t>(</w:t>
                        </w:r>
                        <w:r>
                          <w:rPr>
                            <w:rFonts w:asciiTheme="majorHAnsi" w:hAnsiTheme="majorHAnsi" w:cstheme="majorHAnsi"/>
                            <w:b/>
                            <w:bCs/>
                            <w:sz w:val="28"/>
                            <w:szCs w:val="28"/>
                          </w:rPr>
                          <w:t>c)</w:t>
                        </w:r>
                        <w:r w:rsidRPr="00B4455D">
                          <w:rPr>
                            <w:rFonts w:asciiTheme="majorHAnsi" w:hAnsiTheme="majorHAnsi" w:cstheme="majorHAnsi"/>
                            <w:b/>
                            <w:bCs/>
                            <w:noProof/>
                            <w:sz w:val="28"/>
                            <w:szCs w:val="28"/>
                            <w:lang w:val="en-US" w:eastAsia="en-US"/>
                          </w:rPr>
                          <w:drawing>
                            <wp:inline distT="0" distB="0" distL="0" distR="0" wp14:anchorId="0E483949" wp14:editId="03CA50FB">
                              <wp:extent cx="213360" cy="205105"/>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360" cy="205105"/>
                                      </a:xfrm>
                                      <a:prstGeom prst="rect">
                                        <a:avLst/>
                                      </a:prstGeom>
                                      <a:noFill/>
                                      <a:ln>
                                        <a:noFill/>
                                      </a:ln>
                                    </pic:spPr>
                                  </pic:pic>
                                </a:graphicData>
                              </a:graphic>
                            </wp:inline>
                          </w:drawing>
                        </w:r>
                        <w:r w:rsidRPr="00B4455D">
                          <w:rPr>
                            <w:rFonts w:asciiTheme="majorHAnsi" w:hAnsiTheme="majorHAnsi" w:cstheme="majorHAnsi"/>
                            <w:b/>
                            <w:bCs/>
                            <w:sz w:val="28"/>
                            <w:szCs w:val="28"/>
                          </w:rPr>
                          <w:t>)</w:t>
                        </w:r>
                      </w:p>
                    </w:txbxContent>
                  </v:textbox>
                </v:shape>
              </v:group>
            </w:pict>
          </mc:Fallback>
        </mc:AlternateContent>
      </w:r>
      <w:r w:rsidR="00083A71" w:rsidRPr="00DB430D">
        <w:rPr>
          <w:noProof/>
          <w:color w:val="auto"/>
          <w:lang w:val="en-US" w:eastAsia="en-US"/>
        </w:rPr>
        <mc:AlternateContent>
          <mc:Choice Requires="wps">
            <w:drawing>
              <wp:anchor distT="45720" distB="45720" distL="114300" distR="114300" simplePos="0" relativeHeight="251825152" behindDoc="0" locked="0" layoutInCell="1" allowOverlap="1" wp14:anchorId="03F8A03B" wp14:editId="7427A74F">
                <wp:simplePos x="0" y="0"/>
                <wp:positionH relativeFrom="margin">
                  <wp:posOffset>3543300</wp:posOffset>
                </wp:positionH>
                <wp:positionV relativeFrom="paragraph">
                  <wp:posOffset>116840</wp:posOffset>
                </wp:positionV>
                <wp:extent cx="2057400" cy="3013710"/>
                <wp:effectExtent l="0" t="0" r="0" b="8890"/>
                <wp:wrapSquare wrapText="bothSides"/>
                <wp:docPr id="4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3013710"/>
                        </a:xfrm>
                        <a:prstGeom prst="rect">
                          <a:avLst/>
                        </a:prstGeom>
                        <a:noFill/>
                        <a:ln w="9525">
                          <a:noFill/>
                          <a:miter lim="800000"/>
                          <a:headEnd/>
                          <a:tailEnd/>
                        </a:ln>
                      </wps:spPr>
                      <wps:txbx>
                        <w:txbxContent>
                          <w:p w14:paraId="72D81692" w14:textId="77777777" w:rsidR="00135FA1" w:rsidRPr="001D40CC" w:rsidRDefault="00135FA1" w:rsidP="00083A71">
                            <w:pPr>
                              <w:pStyle w:val="NoSpacing"/>
                              <w:spacing w:line="276" w:lineRule="auto"/>
                              <w:jc w:val="left"/>
                              <w:rPr>
                                <w:b/>
                                <w:bCs/>
                                <w:sz w:val="21"/>
                                <w:szCs w:val="21"/>
                              </w:rPr>
                            </w:pPr>
                            <w:r w:rsidRPr="00C5257B">
                              <w:rPr>
                                <w:b/>
                                <w:bCs/>
                                <w:sz w:val="21"/>
                                <w:szCs w:val="21"/>
                              </w:rPr>
                              <w:t>Figure 1.</w:t>
                            </w:r>
                            <w:r>
                              <w:rPr>
                                <w:b/>
                                <w:bCs/>
                                <w:sz w:val="21"/>
                                <w:szCs w:val="21"/>
                              </w:rPr>
                              <w:t>4</w:t>
                            </w:r>
                            <w:r w:rsidRPr="00C5257B">
                              <w:rPr>
                                <w:b/>
                                <w:bCs/>
                                <w:sz w:val="21"/>
                                <w:szCs w:val="21"/>
                              </w:rPr>
                              <w:t xml:space="preserve">. Simulated climatic changes show spatiotemporal variation under future global warming. </w:t>
                            </w:r>
                            <w:r w:rsidRPr="00C5257B">
                              <w:rPr>
                                <w:sz w:val="21"/>
                                <w:szCs w:val="21"/>
                              </w:rPr>
                              <w:t>Mean annual changes in</w:t>
                            </w:r>
                            <w:r w:rsidRPr="00C5257B">
                              <w:rPr>
                                <w:b/>
                                <w:bCs/>
                                <w:sz w:val="21"/>
                                <w:szCs w:val="21"/>
                              </w:rPr>
                              <w:t xml:space="preserve"> (a)</w:t>
                            </w:r>
                            <w:r w:rsidRPr="00C5257B">
                              <w:rPr>
                                <w:sz w:val="21"/>
                                <w:szCs w:val="21"/>
                              </w:rPr>
                              <w:t xml:space="preserve"> surface temperature (°C), </w:t>
                            </w:r>
                            <w:r w:rsidRPr="00C5257B">
                              <w:rPr>
                                <w:b/>
                                <w:bCs/>
                                <w:sz w:val="21"/>
                                <w:szCs w:val="21"/>
                              </w:rPr>
                              <w:t>(b)</w:t>
                            </w:r>
                            <w:r w:rsidRPr="00C5257B">
                              <w:rPr>
                                <w:sz w:val="21"/>
                                <w:szCs w:val="21"/>
                              </w:rPr>
                              <w:t xml:space="preserve"> precipitation (%) and </w:t>
                            </w:r>
                            <w:r w:rsidRPr="00C5257B">
                              <w:rPr>
                                <w:b/>
                                <w:bCs/>
                                <w:sz w:val="21"/>
                                <w:szCs w:val="21"/>
                              </w:rPr>
                              <w:t xml:space="preserve">(c) </w:t>
                            </w:r>
                            <w:r w:rsidRPr="00C5257B">
                              <w:rPr>
                                <w:sz w:val="21"/>
                                <w:szCs w:val="21"/>
                              </w:rPr>
                              <w:t>total column soil moisture (standard deviation) predicted under 4°C global warming (within scenario SSP6-8.5, where CO2 emissions are not reduced). Figure adapted from</w:t>
                            </w:r>
                            <w:r>
                              <w:rPr>
                                <w:sz w:val="21"/>
                                <w:szCs w:val="21"/>
                              </w:rPr>
                              <w:t xml:space="preserve"> </w:t>
                            </w:r>
                            <w:r w:rsidRPr="000378F6">
                              <w:rPr>
                                <w:sz w:val="21"/>
                                <w:szCs w:val="21"/>
                              </w:rPr>
                              <w:t>Shukla et al. (2022).</w:t>
                            </w:r>
                          </w:p>
                          <w:p w14:paraId="66E6D87F" w14:textId="77777777" w:rsidR="00135FA1" w:rsidRDefault="00135FA1" w:rsidP="00083A7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F8A03B" id="Text Box 2" o:spid="_x0000_s1031" type="#_x0000_t202" style="position:absolute;left:0;text-align:left;margin-left:279pt;margin-top:9.2pt;width:162pt;height:237.3pt;z-index:2518251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" filled="f" stroked="f">
                <v:textbox style="mso-fit-shape-to-text:t">
                  <w:txbxContent>
                    <w:p w14:paraId="72D81692" w14:textId="77777777" w:rsidR="00135FA1" w:rsidRPr="001D40CC" w:rsidRDefault="00135FA1" w:rsidP="00083A71">
                      <w:pPr>
                        <w:pStyle w:val="NoSpacing"/>
                        <w:spacing w:line="276" w:lineRule="auto"/>
                        <w:jc w:val="left"/>
                        <w:rPr>
                          <w:b/>
                          <w:bCs/>
                          <w:sz w:val="21"/>
                          <w:szCs w:val="21"/>
                        </w:rPr>
                      </w:pPr>
                      <w:r w:rsidRPr="00C5257B">
                        <w:rPr>
                          <w:b/>
                          <w:bCs/>
                          <w:sz w:val="21"/>
                          <w:szCs w:val="21"/>
                        </w:rPr>
                        <w:t>Figure 1.</w:t>
                      </w:r>
                      <w:r>
                        <w:rPr>
                          <w:b/>
                          <w:bCs/>
                          <w:sz w:val="21"/>
                          <w:szCs w:val="21"/>
                        </w:rPr>
                        <w:t>4</w:t>
                      </w:r>
                      <w:r w:rsidRPr="00C5257B">
                        <w:rPr>
                          <w:b/>
                          <w:bCs/>
                          <w:sz w:val="21"/>
                          <w:szCs w:val="21"/>
                        </w:rPr>
                        <w:t xml:space="preserve">. Simulated climatic changes show spatiotemporal variation under future global warming. </w:t>
                      </w:r>
                      <w:r w:rsidRPr="00C5257B">
                        <w:rPr>
                          <w:sz w:val="21"/>
                          <w:szCs w:val="21"/>
                        </w:rPr>
                        <w:t>Mean annual changes in</w:t>
                      </w:r>
                      <w:r w:rsidRPr="00C5257B">
                        <w:rPr>
                          <w:b/>
                          <w:bCs/>
                          <w:sz w:val="21"/>
                          <w:szCs w:val="21"/>
                        </w:rPr>
                        <w:t xml:space="preserve"> (a)</w:t>
                      </w:r>
                      <w:r w:rsidRPr="00C5257B">
                        <w:rPr>
                          <w:sz w:val="21"/>
                          <w:szCs w:val="21"/>
                        </w:rPr>
                        <w:t xml:space="preserve"> surface temperature (°C), </w:t>
                      </w:r>
                      <w:r w:rsidRPr="00C5257B">
                        <w:rPr>
                          <w:b/>
                          <w:bCs/>
                          <w:sz w:val="21"/>
                          <w:szCs w:val="21"/>
                        </w:rPr>
                        <w:t>(b)</w:t>
                      </w:r>
                      <w:r w:rsidRPr="00C5257B">
                        <w:rPr>
                          <w:sz w:val="21"/>
                          <w:szCs w:val="21"/>
                        </w:rPr>
                        <w:t xml:space="preserve"> precipitation (%) and </w:t>
                      </w:r>
                      <w:r w:rsidRPr="00C5257B">
                        <w:rPr>
                          <w:b/>
                          <w:bCs/>
                          <w:sz w:val="21"/>
                          <w:szCs w:val="21"/>
                        </w:rPr>
                        <w:t xml:space="preserve">(c) </w:t>
                      </w:r>
                      <w:r w:rsidRPr="00C5257B">
                        <w:rPr>
                          <w:sz w:val="21"/>
                          <w:szCs w:val="21"/>
                        </w:rPr>
                        <w:t>total column soil moisture (standard deviation) predicted under 4°C global warming (within scenario SSP6-8.5, where CO2 emissions are not reduced). Figure adapted from</w:t>
                      </w:r>
                      <w:r>
                        <w:rPr>
                          <w:sz w:val="21"/>
                          <w:szCs w:val="21"/>
                        </w:rPr>
                        <w:t xml:space="preserve"> </w:t>
                      </w:r>
                      <w:r w:rsidRPr="000378F6">
                        <w:rPr>
                          <w:sz w:val="21"/>
                          <w:szCs w:val="21"/>
                        </w:rPr>
                        <w:t>Shukla et al. (2022).</w:t>
                      </w:r>
                    </w:p>
                    <w:p w14:paraId="66E6D87F" w14:textId="77777777" w:rsidR="00135FA1" w:rsidRDefault="00135FA1" w:rsidP="00083A71"/>
                  </w:txbxContent>
                </v:textbox>
                <w10:wrap type="square" anchorx="margin"/>
              </v:shape>
            </w:pict>
          </mc:Fallback>
        </mc:AlternateContent>
      </w:r>
    </w:p>
    <w:p w14:paraId="30C757CC" w14:textId="77777777" w:rsidR="00083A71" w:rsidRPr="00DB430D" w:rsidRDefault="00083A71" w:rsidP="00083A71">
      <w:pPr>
        <w:pStyle w:val="NoSpacing"/>
        <w:rPr>
          <w:color w:val="auto"/>
        </w:rPr>
      </w:pPr>
    </w:p>
    <w:p w14:paraId="6A7FF543" w14:textId="77777777" w:rsidR="00083A71" w:rsidRPr="00DB430D" w:rsidRDefault="00083A71" w:rsidP="00083A71">
      <w:pPr>
        <w:pStyle w:val="NoSpacing"/>
        <w:rPr>
          <w:color w:val="auto"/>
        </w:rPr>
      </w:pPr>
    </w:p>
    <w:p w14:paraId="49F10878" w14:textId="77777777" w:rsidR="00083A71" w:rsidRPr="00DB430D" w:rsidRDefault="00083A71" w:rsidP="00083A71">
      <w:pPr>
        <w:pStyle w:val="NoSpacing"/>
        <w:rPr>
          <w:color w:val="auto"/>
        </w:rPr>
      </w:pPr>
    </w:p>
    <w:p w14:paraId="3EDECA78" w14:textId="77777777" w:rsidR="00083A71" w:rsidRPr="00DB430D" w:rsidRDefault="00083A71" w:rsidP="00083A71">
      <w:pPr>
        <w:pStyle w:val="NoSpacing"/>
        <w:rPr>
          <w:color w:val="auto"/>
        </w:rPr>
      </w:pPr>
    </w:p>
    <w:p w14:paraId="040A467F" w14:textId="77777777" w:rsidR="00083A71" w:rsidRPr="00DB430D" w:rsidRDefault="00083A71" w:rsidP="00083A71">
      <w:pPr>
        <w:pStyle w:val="NoSpacing"/>
        <w:rPr>
          <w:color w:val="auto"/>
        </w:rPr>
      </w:pPr>
    </w:p>
    <w:p w14:paraId="193F3501" w14:textId="77777777" w:rsidR="00083A71" w:rsidRPr="00DB430D" w:rsidRDefault="00083A71" w:rsidP="00083A71">
      <w:pPr>
        <w:pStyle w:val="NoSpacing"/>
        <w:rPr>
          <w:color w:val="auto"/>
        </w:rPr>
      </w:pPr>
    </w:p>
    <w:p w14:paraId="28E12A0D" w14:textId="77777777" w:rsidR="00083A71" w:rsidRPr="00DB430D" w:rsidRDefault="00083A71" w:rsidP="00083A71">
      <w:pPr>
        <w:pStyle w:val="NoSpacing"/>
        <w:rPr>
          <w:color w:val="auto"/>
        </w:rPr>
      </w:pPr>
    </w:p>
    <w:p w14:paraId="61170186" w14:textId="77777777" w:rsidR="00083A71" w:rsidRPr="00DB430D" w:rsidRDefault="00083A71" w:rsidP="00083A71">
      <w:pPr>
        <w:pStyle w:val="NoSpacing"/>
        <w:rPr>
          <w:color w:val="auto"/>
        </w:rPr>
      </w:pPr>
    </w:p>
    <w:p w14:paraId="4AA2527D" w14:textId="77777777" w:rsidR="00083A71" w:rsidRPr="00DB430D" w:rsidRDefault="00083A71" w:rsidP="00083A71">
      <w:pPr>
        <w:pStyle w:val="NoSpacing"/>
        <w:rPr>
          <w:color w:val="auto"/>
        </w:rPr>
      </w:pPr>
    </w:p>
    <w:p w14:paraId="504352F6" w14:textId="77777777" w:rsidR="00083A71" w:rsidRPr="00DB430D" w:rsidRDefault="00083A71" w:rsidP="00083A71">
      <w:pPr>
        <w:pStyle w:val="NoSpacing"/>
        <w:rPr>
          <w:color w:val="auto"/>
        </w:rPr>
      </w:pPr>
    </w:p>
    <w:p w14:paraId="41D28122" w14:textId="77777777" w:rsidR="00083A71" w:rsidRPr="00DB430D" w:rsidRDefault="00083A71" w:rsidP="00083A71">
      <w:pPr>
        <w:pStyle w:val="NoSpacing"/>
        <w:rPr>
          <w:color w:val="auto"/>
        </w:rPr>
      </w:pPr>
    </w:p>
    <w:p w14:paraId="43B0C00E" w14:textId="77777777" w:rsidR="00083A71" w:rsidRPr="00DB430D" w:rsidRDefault="00083A71" w:rsidP="00083A71">
      <w:pPr>
        <w:pStyle w:val="NoSpacing"/>
        <w:rPr>
          <w:color w:val="auto"/>
        </w:rPr>
      </w:pPr>
    </w:p>
    <w:p w14:paraId="6EC4B698" w14:textId="77777777" w:rsidR="00083A71" w:rsidRPr="00DB430D" w:rsidRDefault="00083A71" w:rsidP="00083A71">
      <w:pPr>
        <w:pStyle w:val="NoSpacing"/>
        <w:rPr>
          <w:color w:val="auto"/>
        </w:rPr>
      </w:pPr>
    </w:p>
    <w:p w14:paraId="0B9DD970" w14:textId="77777777" w:rsidR="00083A71" w:rsidRPr="00DB430D" w:rsidRDefault="00083A71" w:rsidP="00083A71">
      <w:pPr>
        <w:pStyle w:val="NoSpacing"/>
        <w:rPr>
          <w:color w:val="auto"/>
        </w:rPr>
      </w:pPr>
    </w:p>
    <w:p w14:paraId="41AB46AC" w14:textId="77777777" w:rsidR="00083A71" w:rsidRDefault="00083A71" w:rsidP="00083A71">
      <w:pPr>
        <w:pStyle w:val="NoSpacing"/>
        <w:rPr>
          <w:color w:val="auto"/>
        </w:rPr>
      </w:pPr>
    </w:p>
    <w:p w14:paraId="62C31C09" w14:textId="77777777" w:rsidR="00083A71" w:rsidRPr="00DB430D" w:rsidRDefault="00083A71" w:rsidP="00083A71">
      <w:pPr>
        <w:pStyle w:val="NoSpacing"/>
        <w:rPr>
          <w:color w:val="auto"/>
        </w:rPr>
      </w:pPr>
    </w:p>
    <w:p w14:paraId="72176028" w14:textId="77777777" w:rsidR="00083A71" w:rsidRPr="00DB430D" w:rsidRDefault="00083A71" w:rsidP="00083A71">
      <w:pPr>
        <w:pStyle w:val="NoSpacing"/>
        <w:rPr>
          <w:color w:val="auto"/>
        </w:rPr>
      </w:pPr>
    </w:p>
    <w:p w14:paraId="05D0C509" w14:textId="77777777" w:rsidR="00083A71" w:rsidRPr="00237EB4" w:rsidRDefault="00083A71" w:rsidP="00083A71">
      <w:pPr>
        <w:ind w:firstLine="720"/>
        <w:rPr>
          <w:shd w:val="clear" w:color="auto" w:fill="FFFFFF"/>
        </w:rPr>
      </w:pPr>
      <w:r w:rsidRPr="00237EB4">
        <w:rPr>
          <w:shd w:val="clear" w:color="auto" w:fill="FFFFFF"/>
        </w:rPr>
        <w:lastRenderedPageBreak/>
        <w:t>The combination of climatic changes described above are likely to impact agricultural productivity differently around the world, depending on both the location and crop species in question. For example, it has been predicted that even under the most pessimistic emissions scenario, wheat yields may in fact improve (Figure 1.</w:t>
      </w:r>
      <w:r>
        <w:rPr>
          <w:shd w:val="clear" w:color="auto" w:fill="FFFFFF"/>
        </w:rPr>
        <w:t>5</w:t>
      </w:r>
      <w:r w:rsidRPr="00237EB4">
        <w:rPr>
          <w:shd w:val="clear" w:color="auto" w:fill="FFFFFF"/>
        </w:rPr>
        <w:t xml:space="preserve">a) </w:t>
      </w:r>
      <w:r w:rsidRPr="00D143D9">
        <w:rPr>
          <w:shd w:val="clear" w:color="auto" w:fill="FFFFFF"/>
        </w:rPr>
        <w:fldChar w:fldCharType="begin"/>
      </w:r>
      <w:r w:rsidRPr="00237EB4">
        <w:rPr>
          <w:shd w:val="clear" w:color="auto" w:fill="FFFFFF"/>
        </w:rPr>
        <w:instrText xml:space="preserve"> ADDIN ZOTERO_ITEM CSL_CITATION {"citationID":"sXD7tVqT","properties":{"formattedCitation":"(J\\uc0\\u228{}germeyr et al., 2021)","plainCitation":"(Jägermeyr et al., 2021)","noteIndex":0},"citationItems":[{"id":70,"uris":["http://zotero.org/users/local/Hcd06Tc7/items/RSCZLTTA"],"itemData":{"id":70,"type":"article-journal","abstract":"Potential climate-related impacts on future crop yield are a major societal concern. Previous projections of the Agricultural Model Intercomparison and Improvement Project’s Global Gridded Crop Model Intercomparison based on the Coupled Model Intercomparison Project Phase 5 identified substantial climate impacts on all major crops, but associated uncertainties were substantial. Here we report new twenty-first-century projections using ensembles of latest-generation crop and climate models. Results suggest markedly more pessimistic yield responses for maize, soybean and rice compared to the original ensemble. Mean end-of-century maize productivity is shifted from +5% to −6% (SSP126) and from +1% to −24% (SSP585)—explained by warmer climate projections and improved crop model sensitivities. In contrast, wheat shows stronger gains (+9% shifted to +18%, SSP585), linked to higher CO2 concentrations and expanded high-latitude gains. The ‘emergence’ of climate impacts consistently occurs earlier in the new projections—before 2040 for several main producing regions. While future yield estimates remain uncertain, these results suggest that major breadbasket regions will face distinct anthropogenic climatic risks sooner than previously anticipated.","container-title":"Nature Food","DOI":"10.1038/s43016-021-00400-y","ISSN":"2662-1355","issue":"11","journalAbbreviation":"Nat Food","language":"en","license":"2021 The Author(s), under exclusive licence to Springer Nature Limited","note":"number: 11\npublisher: Nature Publishing Group","page":"873-885","source":"www.nature.com","title":"Climate impacts on global agriculture emerge earlier in new generation of climate and crop models","volume":"2","author":[{"family":"Jägermeyr","given":"Jonas"},{"family":"Müller","given":"Christoph"},{"family":"Ruane","given":"Alex C."},{"family":"Elliott","given":"Joshua"},{"family":"Balkovic","given":"Juraj"},{"family":"Castillo","given":"Oscar"},{"family":"Faye","given":"Babacar"},{"family":"Foster","given":"Ian"},{"family":"Folberth","given":"Christian"},{"family":"Franke","given":"James A."},{"family":"Fuchs","given":"Kathrin"},{"family":"Guarin","given":"Jose R."},{"family":"Heinke","given":"Jens"},{"family":"Hoogenboom","given":"Gerrit"},{"family":"Iizumi","given":"Toshichika"},{"family":"Jain","given":"Atul K."},{"family":"Kelly","given":"David"},{"family":"Khabarov","given":"Nikolay"},{"family":"Lange","given":"Stefan"},{"family":"Lin","given":"Tzu-Shun"},{"family":"Liu","given":"Wenfeng"},{"family":"Mialyk","given":"Oleksandr"},{"family":"Minoli","given":"Sara"},{"family":"Moyer","given":"Elisabeth J."},{"family":"Okada","given":"Masashi"},{"family":"Phillips","given":"Meridel"},{"family":"Porter","given":"Cheryl"},{"family":"Rabin","given":"Sam S."},{"family":"Scheer","given":"Clemens"},{"family":"Schneider","given":"Julia M."},{"family":"Schyns","given":"Joep F."},{"family":"Skalsky","given":"Rastislav"},{"family":"Smerald","given":"Andrew"},{"family":"Stella","given":"Tommaso"},{"family":"Stephens","given":"Haynes"},{"family":"Webber","given":"Heidi"},{"family":"Zabel","given":"Florian"},{"family":"Rosenzweig","given":"Cynthia"}],"issued":{"date-parts":[["2021",11]]}}}],"schema":"https://github.com/citation-style-language/schema/raw/master/csl-citation.json"} </w:instrText>
      </w:r>
      <w:r w:rsidRPr="00D143D9">
        <w:rPr>
          <w:shd w:val="clear" w:color="auto" w:fill="FFFFFF"/>
        </w:rPr>
        <w:fldChar w:fldCharType="separate"/>
      </w:r>
      <w:r w:rsidRPr="00237EB4">
        <w:rPr>
          <w:szCs w:val="24"/>
        </w:rPr>
        <w:t>(Jägermeyr et al., 2021)</w:t>
      </w:r>
      <w:r w:rsidRPr="00D143D9">
        <w:rPr>
          <w:shd w:val="clear" w:color="auto" w:fill="FFFFFF"/>
        </w:rPr>
        <w:fldChar w:fldCharType="end"/>
      </w:r>
      <w:r w:rsidRPr="00237EB4">
        <w:rPr>
          <w:shd w:val="clear" w:color="auto" w:fill="FFFFFF"/>
        </w:rPr>
        <w:t xml:space="preserve">. Particularly at more Northern latitudes, elevated temperatures may extend the growing season and geographical range of certain crops </w:t>
      </w:r>
      <w:r w:rsidRPr="00397BD9">
        <w:rPr>
          <w:shd w:val="clear" w:color="auto" w:fill="FFFFFF"/>
        </w:rPr>
        <w:fldChar w:fldCharType="begin"/>
      </w:r>
      <w:r w:rsidRPr="00237EB4">
        <w:rPr>
          <w:shd w:val="clear" w:color="auto" w:fill="FFFFFF"/>
        </w:rPr>
        <w:instrText xml:space="preserve"> ADDIN ZOTERO_ITEM CSL_CITATION {"citationID":"iZpm1Z1h","properties":{"formattedCitation":"(Holmer, 2008)","plainCitation":"(Holmer, 2008)","noteIndex":0},"citationItems":[{"id":85,"uris":["http://zotero.org/users/local/Hcd06Tc7/items/38GVXLF9"],"itemData":{"id":85,"type":"article-journal","abstract":"The winter wheat Triticum aestivum L. areas in Sweden (55 to 61°N) are at, or close to, the northern border of winter wheat cultivation. Yield variations at the county level for 1866 to 2006 are analysed and compared with variations in length of winter. Yield deviations greater than ± 25% occur on average once every 5 yr in a county, but more often in the north. In a maritime climate such as the one in north-western Europe, the length of winter fluctuates considerably. Deviations in length of winter by more than ± 45 d appear on average once every 5 yr in a county, but more frequently in the southern coastal counties. However, freezing temperatures are also more intermittent there compared to the continuous cold in the north. By means of a cluster analysis of the variations in length of winter, the counties were divided into 4 groups. The general effect is that long winters give decreasing yields. Regressions between deviations in yield and length of winter show determination coefficients (R2) in the range of 0.13 to 0.30, which is high for a single variable. Winters are, on average, 48 d longer when yields are 25% below trend compared with yields 25% above trend. This pattern seems to be typical for climates with winter temperatures &lt; 5 to 6°C.","container-title":"Climate Research","DOI":"10.3354/cr00737","ISSN":"0936-577X, 1616-1572","journalAbbreviation":"Clim. Res.","language":"en","page":"241-252","source":"DOI.org (Crossref)","title":"Fluctuations of winter wheat yields in relation to length of winter in Sweden 1866 to 2006","volume":"36","author":[{"family":"Holmer","given":"B"}],"issued":{"date-parts":[["2008",6,24]]}}}],"schema":"https://github.com/citation-style-language/schema/raw/master/csl-citation.json"} </w:instrText>
      </w:r>
      <w:r w:rsidRPr="00397BD9">
        <w:rPr>
          <w:shd w:val="clear" w:color="auto" w:fill="FFFFFF"/>
        </w:rPr>
        <w:fldChar w:fldCharType="separate"/>
      </w:r>
      <w:r w:rsidRPr="00237EB4">
        <w:t>(Holmer, 2008)</w:t>
      </w:r>
      <w:r w:rsidRPr="00397BD9">
        <w:rPr>
          <w:shd w:val="clear" w:color="auto" w:fill="FFFFFF"/>
        </w:rPr>
        <w:fldChar w:fldCharType="end"/>
      </w:r>
      <w:r w:rsidRPr="00237EB4">
        <w:rPr>
          <w:shd w:val="clear" w:color="auto" w:fill="FFFFFF"/>
        </w:rPr>
        <w:t xml:space="preserve"> and improve the kinetics of their photosynthetic enzymes </w:t>
      </w:r>
      <w:r w:rsidRPr="00397BD9">
        <w:rPr>
          <w:shd w:val="clear" w:color="auto" w:fill="FFFFFF"/>
        </w:rPr>
        <w:fldChar w:fldCharType="begin"/>
      </w:r>
      <w:r w:rsidRPr="00237EB4">
        <w:rPr>
          <w:shd w:val="clear" w:color="auto" w:fill="FFFFFF"/>
        </w:rPr>
        <w:instrText xml:space="preserve"> ADDIN ZOTERO_ITEM CSL_CITATION {"citationID":"a2odb9o9ppj","properties":{"formattedCitation":"(Moore et al., 2021)","plainCitation":"(Moore et al., 2021)","noteIndex":0},"citationItems":[{"id":496,"uris":["http://zotero.org/users/local/Hcd06Tc7/items/RLJTDYDC"],"itemData":{"id":496,"type":"article-journal","abstract":"As global land surface temperature continues to rise and heatwave events increase in frequency, duration, and/or intensity, our key food and fuel cropping systems will likely face increased heat-related stress. A large volume of literature exists on exploring measured and modelled impacts of rising temperature on crop photosynthesis, from enzymatic responses within the leaf up to larger ecosystem-scale responses that reflect seasonal and interannual crop responses to heat. This review discusses (i) how crop photosynthesis changes with temperature at the enzymatic scale within the leaf; (ii) how stomata and plant transport systems are affected by temperature; (iii) what features make a plant susceptible or tolerant to elevated temperature and heat stress; and (iv) how these temperature and heat effects compound at the ecosystem scale to affect crop yields. Throughout the review, we identify current advancements and future research trajectories that are needed to make our cropping systems more resilient to rising temperature and heat stress, which are both projected to occur due to current global fossil fuel emissions.","container-title":"Journal of Experimental Botany","DOI":"10.1093/jxb/erab090","ISSN":"0022-0957","issue":"8","journalAbbreviation":"Journal of Experimental Botany","page":"2822-2844","source":"Silverchair","title":"The effect of increasing temperature on crop photosynthesis: from enzymes to ecosystems","title-short":"The effect of increasing temperature on crop photosynthesis","volume":"72","author":[{"family":"Moore","given":"Caitlin E"},{"family":"Meacham-Hensold","given":"Katherine"},{"family":"Lemonnier","given":"Pauline"},{"family":"Slattery","given":"Rebecca A"},{"family":"Benjamin","given":"Claire"},{"family":"Bernacchi","given":"Carl J"},{"family":"Lawson","given":"Tracy"},{"family":"Cavanagh","given":"Amanda P"}],"issued":{"date-parts":[["2021",4,2]]}}}],"schema":"https://github.com/citation-style-language/schema/raw/master/csl-citation.json"} </w:instrText>
      </w:r>
      <w:r w:rsidRPr="00397BD9">
        <w:rPr>
          <w:shd w:val="clear" w:color="auto" w:fill="FFFFFF"/>
        </w:rPr>
        <w:fldChar w:fldCharType="separate"/>
      </w:r>
      <w:r w:rsidRPr="00237EB4">
        <w:t>(Moore et al., 2021)</w:t>
      </w:r>
      <w:r w:rsidRPr="00397BD9">
        <w:rPr>
          <w:shd w:val="clear" w:color="auto" w:fill="FFFFFF"/>
        </w:rPr>
        <w:fldChar w:fldCharType="end"/>
      </w:r>
      <w:r w:rsidRPr="00237EB4">
        <w:rPr>
          <w:shd w:val="clear" w:color="auto" w:fill="FFFFFF"/>
        </w:rPr>
        <w:t>. Furthermore, C</w:t>
      </w:r>
      <w:r w:rsidRPr="00237EB4">
        <w:rPr>
          <w:shd w:val="clear" w:color="auto" w:fill="FFFFFF"/>
          <w:vertAlign w:val="subscript"/>
        </w:rPr>
        <w:t>3</w:t>
      </w:r>
      <w:r w:rsidRPr="00237EB4">
        <w:rPr>
          <w:shd w:val="clear" w:color="auto" w:fill="FFFFFF"/>
        </w:rPr>
        <w:t xml:space="preserve"> crops such as wheat are likely to benefit from a “CO</w:t>
      </w:r>
      <w:r w:rsidRPr="00237EB4">
        <w:rPr>
          <w:shd w:val="clear" w:color="auto" w:fill="FFFFFF"/>
          <w:vertAlign w:val="subscript"/>
        </w:rPr>
        <w:t>2</w:t>
      </w:r>
      <w:r w:rsidRPr="00237EB4">
        <w:rPr>
          <w:shd w:val="clear" w:color="auto" w:fill="FFFFFF"/>
        </w:rPr>
        <w:t xml:space="preserve"> fertilisation” effect, whereby the rising </w:t>
      </w:r>
      <w:r w:rsidRPr="00237EB4">
        <w:rPr>
          <w:i/>
          <w:iCs/>
          <w:shd w:val="clear" w:color="auto" w:fill="FFFFFF"/>
        </w:rPr>
        <w:t>C</w:t>
      </w:r>
      <w:r w:rsidRPr="00237EB4">
        <w:rPr>
          <w:shd w:val="clear" w:color="auto" w:fill="FFFFFF"/>
          <w:vertAlign w:val="subscript"/>
        </w:rPr>
        <w:t>a</w:t>
      </w:r>
      <w:r w:rsidRPr="00237EB4">
        <w:rPr>
          <w:shd w:val="clear" w:color="auto" w:fill="FFFFFF"/>
        </w:rPr>
        <w:t xml:space="preserve"> increases the amount of substrate available for Ru</w:t>
      </w:r>
      <w:r>
        <w:rPr>
          <w:shd w:val="clear" w:color="auto" w:fill="FFFFFF"/>
        </w:rPr>
        <w:t xml:space="preserve">BP carboxylation </w:t>
      </w:r>
      <w:r w:rsidRPr="00397BD9">
        <w:rPr>
          <w:shd w:val="clear" w:color="auto" w:fill="FFFFFF"/>
        </w:rPr>
        <w:fldChar w:fldCharType="begin"/>
      </w:r>
      <w:r w:rsidRPr="00237EB4">
        <w:rPr>
          <w:shd w:val="clear" w:color="auto" w:fill="FFFFFF"/>
        </w:rPr>
        <w:instrText xml:space="preserve"> ADDIN ZOTERO_ITEM CSL_CITATION {"citationID":"a1ne3hjoa3o","properties":{"formattedCitation":"(Ben Mariem et al., 2021)","plainCitation":"(Ben Mariem et al., 2021)","noteIndex":0},"citationItems":[{"id":499,"uris":["http://zotero.org/users/local/Hcd06Tc7/items/EJ3PE8UT"],"itemData":{"id":499,"type":"article-journal","abstract":"Cereal yield and grain quality may be impaired by environmental factors associated with climate change. Major factors, including elevated CO2 concentration ([CO2]), elevated temperature, and drought stress, have been identified as affecting C3 crop production and quality. A meta-analysis of existing literature was performed to study the impact of these three environmental factors on the yield and nutritional traits of C3 cereals. Elevated [CO2] stimulates grain production (through larger grain numbers) and starch accumulation but negatively affects nutritional traits such as protein and mineral content. In contrast to [CO2], increased temperature and drought cause significant grain yield loss, with stronger effects observed from the latter. Elevated temperature decreases grain yield by decreasing the thousand grain weight (TGW). Nutritional quality is also negatively influenced by the changing climate, which will impact human health. Similar to drought, heat stress decreases starch content but increases grain protein and mineral concentrations. Despite the positive effect of elevated [CO2], increases to grain yield seem to be counterbalanced by heat and drought stress. Regarding grain nutritional value and within the three environmental factors, the increase in [CO2] is possibly the more detrimental to face because it will affect cereal quality independently of the region.","container-title":"Plants","DOI":"10.3390/plants10061052","ISSN":"2223-7747","issue":"6","language":"en","license":"http://creativecommons.org/licenses/by/3.0/","note":"number: 6\npublisher: Multidisciplinary Digital Publishing Institute","page":"1052","source":"www.mdpi.com","title":"Climate Change, Crop Yields, and Grain Quality of C3 Cereals: A Meta-Analysis of [CO2], Temperature, and Drought Effects","title-short":"Climate Change, Crop Yields, and Grain Quality of C3 Cereals","volume":"10","author":[{"family":"Ben Mariem","given":"Sinda"},{"family":"Soba","given":"David"},{"family":"Zhou","given":"Bangwei"},{"family":"Loladze","given":"Irakli"},{"family":"Morales","given":"Fermín"},{"family":"Aranjuelo","given":"Iker"}],"issued":{"date-parts":[["2021",6]]}}}],"schema":"https://github.com/citation-style-language/schema/raw/master/csl-citation.json"} </w:instrText>
      </w:r>
      <w:r w:rsidRPr="00397BD9">
        <w:rPr>
          <w:shd w:val="clear" w:color="auto" w:fill="FFFFFF"/>
        </w:rPr>
        <w:fldChar w:fldCharType="separate"/>
      </w:r>
      <w:r w:rsidRPr="00237EB4">
        <w:t>(Ben Mariem et al., 2021)</w:t>
      </w:r>
      <w:r w:rsidRPr="00397BD9">
        <w:rPr>
          <w:shd w:val="clear" w:color="auto" w:fill="FFFFFF"/>
        </w:rPr>
        <w:fldChar w:fldCharType="end"/>
      </w:r>
      <w:r w:rsidRPr="00237EB4">
        <w:rPr>
          <w:shd w:val="clear" w:color="auto" w:fill="FFFFFF"/>
        </w:rPr>
        <w:t>. The subsequently higher ratio of CO</w:t>
      </w:r>
      <w:r w:rsidRPr="00237EB4">
        <w:rPr>
          <w:shd w:val="clear" w:color="auto" w:fill="FFFFFF"/>
          <w:vertAlign w:val="subscript"/>
        </w:rPr>
        <w:t xml:space="preserve">2 </w:t>
      </w:r>
      <w:r w:rsidRPr="00237EB4">
        <w:rPr>
          <w:shd w:val="clear" w:color="auto" w:fill="FFFFFF"/>
        </w:rPr>
        <w:t>to O</w:t>
      </w:r>
      <w:r w:rsidRPr="00237EB4">
        <w:rPr>
          <w:shd w:val="clear" w:color="auto" w:fill="FFFFFF"/>
          <w:vertAlign w:val="subscript"/>
        </w:rPr>
        <w:t>2</w:t>
      </w:r>
      <w:r w:rsidRPr="00237EB4">
        <w:rPr>
          <w:shd w:val="clear" w:color="auto" w:fill="FFFFFF"/>
        </w:rPr>
        <w:t xml:space="preserve"> within the leaf may also reduce </w:t>
      </w:r>
      <w:r>
        <w:rPr>
          <w:shd w:val="clear" w:color="auto" w:fill="FFFFFF"/>
        </w:rPr>
        <w:t>photorespiratory</w:t>
      </w:r>
      <w:r w:rsidRPr="00237EB4">
        <w:rPr>
          <w:shd w:val="clear" w:color="auto" w:fill="FFFFFF"/>
        </w:rPr>
        <w:t xml:space="preserve"> carbon losses. Indeed, several field studies utilising Free Air CO</w:t>
      </w:r>
      <w:r w:rsidRPr="00237EB4">
        <w:rPr>
          <w:shd w:val="clear" w:color="auto" w:fill="FFFFFF"/>
          <w:vertAlign w:val="subscript"/>
        </w:rPr>
        <w:t>2</w:t>
      </w:r>
      <w:r w:rsidRPr="00237EB4">
        <w:rPr>
          <w:shd w:val="clear" w:color="auto" w:fill="FFFFFF"/>
        </w:rPr>
        <w:t xml:space="preserve"> Enrichment (FACE) have demonstrated that increasing </w:t>
      </w:r>
      <w:r w:rsidRPr="00237EB4">
        <w:rPr>
          <w:i/>
          <w:iCs/>
          <w:shd w:val="clear" w:color="auto" w:fill="FFFFFF"/>
        </w:rPr>
        <w:t>C</w:t>
      </w:r>
      <w:r w:rsidRPr="00237EB4">
        <w:rPr>
          <w:shd w:val="clear" w:color="auto" w:fill="FFFFFF"/>
          <w:vertAlign w:val="subscript"/>
        </w:rPr>
        <w:t>a</w:t>
      </w:r>
      <w:r w:rsidRPr="00237EB4">
        <w:rPr>
          <w:shd w:val="clear" w:color="auto" w:fill="FFFFFF"/>
        </w:rPr>
        <w:t xml:space="preserve"> can improve C</w:t>
      </w:r>
      <w:r w:rsidRPr="00237EB4">
        <w:rPr>
          <w:shd w:val="clear" w:color="auto" w:fill="FFFFFF"/>
          <w:vertAlign w:val="subscript"/>
        </w:rPr>
        <w:t>3</w:t>
      </w:r>
      <w:r w:rsidRPr="00237EB4">
        <w:rPr>
          <w:shd w:val="clear" w:color="auto" w:fill="FFFFFF"/>
        </w:rPr>
        <w:t xml:space="preserve"> crop photosynthesis and yields, although responses often depend on the duration of treatment, the plant’s acclimation response and sink strength, and other factors </w:t>
      </w:r>
      <w:r>
        <w:rPr>
          <w:shd w:val="clear" w:color="auto" w:fill="FFFFFF"/>
        </w:rPr>
        <w:t>that can</w:t>
      </w:r>
      <w:r w:rsidRPr="00237EB4">
        <w:rPr>
          <w:shd w:val="clear" w:color="auto" w:fill="FFFFFF"/>
        </w:rPr>
        <w:t xml:space="preserve"> limit photosynthesis (reviewed in </w:t>
      </w:r>
      <w:r w:rsidRPr="00397BD9">
        <w:rPr>
          <w:shd w:val="clear" w:color="auto" w:fill="FFFFFF"/>
        </w:rPr>
        <w:fldChar w:fldCharType="begin"/>
      </w:r>
      <w:r w:rsidR="00D2465F">
        <w:rPr>
          <w:shd w:val="clear" w:color="auto" w:fill="FFFFFF"/>
        </w:rPr>
        <w:instrText xml:space="preserve"> ADDIN ZOTERO_ITEM CSL_CITATION {"citationID":"akv19q9m3f","properties":{"formattedCitation":"\\uldash{(Ainsworth and Long, 2021)}","plainCitation":"(Ainsworth and Long, 2021)","dontUpdate":true,"noteIndex":0},"citationItems":[{"id":503,"uris":["http://zotero.org/users/local/Hcd06Tc7/items/7AHU4GCU"],"itemData":{"id":503,"type":"article-journal","abstract":"Free-air CO2 enrichment (FACE) allows open-air elevation of [CO2] without altering the microclimate. Its scale uniquely supports simultaneous study from physiology and yield to soil processes and disease. In 2005 we summarized results of then 28 published observations by meta-analysis. Subsequent studies have combined FACE with temperature, drought, ozone, and nitrogen treatments. Here, we summarize the results of now almost 250 observations, spanning 14 sites and five continents. Across 186 independent studies of 18 C3 crops, elevation of [CO2] by ca. 200 ppm caused a ca. 18% increase in yield under non-stress conditions. Legumes and root crops showed a greater increase and cereals less. Nitrogen deficiency reduced the average increase to 10%, as did warming by ca. 2°C. Two conclusions of the 2005 analysis were that C4 crops would not be more productive in elevated [CO2], except under drought, and that yield responses of C3 crops were diminished by nitrogen deficiency and wet conditions. Both stand the test of time. Further studies of maize and sorghum showed no yield increase, except in drought, while soybean productivity was negatively affected by early growing season wet conditions. Subsequent study showed reduced levels of nutrients, notably Zn and Fe in most crops, and lower nitrogen and protein in the seeds of non-leguminous crops. Testing across crop germplasm revealed sufficient variation to maintain nutrient content under rising [CO2]. A strong correlation of yield response under elevated [CO2] to genetic yield potential in both rice and soybean was observed. Rice cultivars with the highest yield potential showed a 35% yield increase in elevated [CO2] compared to an average of 14%. Future FACE experiments have the potential to develop cultivars and management strategies for co-promoting sustainability and productivity under future elevated [CO2].","container-title":"Global Change Biology","DOI":"10.1111/gcb.15375","ISSN":"1365-2486","issue":"1","language":"en","note":"_eprint: https://onlinelibrary.wiley.com/doi/pdf/10.1111/gcb.15375","page":"27-49","source":"Wiley Online Library","title":"30 years of free-air carbon dioxide enrichment (FACE): What have we learned about future crop productivity and its potential for adaptation?","title-short":"30 years of free-air carbon dioxide enrichment (FACE)","volume":"27","author":[{"family":"Ainsworth","given":"Elizabeth A."},{"family":"Long","given":"Stephen P."}],"issued":{"date-parts":[["2021"]]}}}],"schema":"https://github.com/citation-style-language/schema/raw/master/csl-citation.json"} </w:instrText>
      </w:r>
      <w:r w:rsidRPr="00397BD9">
        <w:rPr>
          <w:shd w:val="clear" w:color="auto" w:fill="FFFFFF"/>
        </w:rPr>
        <w:fldChar w:fldCharType="separate"/>
      </w:r>
      <w:r w:rsidRPr="00237EB4">
        <w:rPr>
          <w:szCs w:val="24"/>
          <w:u w:val="dash"/>
        </w:rPr>
        <w:t>Ainsworth and Long (2021)</w:t>
      </w:r>
      <w:r w:rsidRPr="00397BD9">
        <w:rPr>
          <w:shd w:val="clear" w:color="auto" w:fill="FFFFFF"/>
        </w:rPr>
        <w:fldChar w:fldCharType="end"/>
      </w:r>
      <w:r w:rsidRPr="00237EB4">
        <w:rPr>
          <w:shd w:val="clear" w:color="auto" w:fill="FFFFFF"/>
        </w:rPr>
        <w:t>).</w:t>
      </w:r>
    </w:p>
    <w:p w14:paraId="3523B054" w14:textId="77777777" w:rsidR="00083A71" w:rsidRPr="00237EB4" w:rsidRDefault="00083A71" w:rsidP="00083A71">
      <w:pPr>
        <w:ind w:firstLine="720"/>
        <w:rPr>
          <w:shd w:val="clear" w:color="auto" w:fill="FFFFFF"/>
        </w:rPr>
      </w:pPr>
      <w:r w:rsidRPr="00237EB4">
        <w:rPr>
          <w:shd w:val="clear" w:color="auto" w:fill="FFFFFF"/>
        </w:rPr>
        <w:t xml:space="preserve">However, in regions where average temperatures, particularly during the night time </w:t>
      </w:r>
      <w:r w:rsidRPr="00397BD9">
        <w:rPr>
          <w:shd w:val="clear" w:color="auto" w:fill="FFFFFF"/>
        </w:rPr>
        <w:fldChar w:fldCharType="begin"/>
      </w:r>
      <w:r w:rsidRPr="00237EB4">
        <w:rPr>
          <w:shd w:val="clear" w:color="auto" w:fill="FFFFFF"/>
        </w:rPr>
        <w:instrText xml:space="preserve"> ADDIN ZOTERO_ITEM CSL_CITATION {"citationID":"DfKcXW1n","properties":{"formattedCitation":"(Peng et al., 2004)","plainCitation":"(Peng et al., 2004)","noteIndex":0},"citationItems":[{"id":82,"uris":["http://zotero.org/users/local/Hcd06Tc7/items/AFCFEAME"],"itemData":{"id":82,"type":"article-journal","abstract":"The impact of projected global warming on crop yields has been evaluated by indirect methods using simulation models. Direct studies on the effects of observed climate change on crop growth and yield could provide more accurate information for assessing the impact of climate change on crop production. We analyzed weather data at the International Rice Research Institute Farm from 1979 to 2003 to examine temperature trends and the relationship between rice yield and temperature by using data from irrigated field experiments conducted at the International Rice Research Institute Farm from 1992 to 2003. Here we report that annual mean maximum and minimum temperatures have increased by 0.35°C and 1.13°C, respectively, for the period 1979–2003 and a close linkage between rice grain yield and mean minimum temperature during the dry cropping season (January to April). Grain yield declined by 10% for each 1°C increase in growing-season minimum temperature in the dry season, whereas the effect of maximum temperature on crop yield was insignificant. This report provides a direct evidence of decreased rice yields from increased nighttime temperature associated with global warming.","container-title":"Proceedings of the National Academy of Sciences","DOI":"10.1073/pnas.0403720101","issue":"27","note":"publisher: Proceedings of the National Academy of Sciences","page":"9971-9975","source":"pnas.org (Atypon)","title":"Rice yields decline with higher night temperature from global warming","volume":"101","author":[{"family":"Peng","given":"Shaobing"},{"family":"Huang","given":"Jianliang"},{"family":"Sheehy","given":"John E."},{"family":"Laza","given":"Rebecca C."},{"family":"Visperas","given":"Romeo M."},{"family":"Zhong","given":"Xuhua"},{"family":"Centeno","given":"Grace S."},{"family":"Khush","given":"Gurdev S."},{"family":"Cassman","given":"Kenneth G."}],"issued":{"date-parts":[["2004",7,6]]}}}],"schema":"https://github.com/citation-style-language/schema/raw/master/csl-citation.json"} </w:instrText>
      </w:r>
      <w:r w:rsidRPr="00397BD9">
        <w:rPr>
          <w:shd w:val="clear" w:color="auto" w:fill="FFFFFF"/>
        </w:rPr>
        <w:fldChar w:fldCharType="separate"/>
      </w:r>
      <w:r w:rsidRPr="00237EB4">
        <w:t>(Peng et al., 2004)</w:t>
      </w:r>
      <w:r w:rsidRPr="00397BD9">
        <w:rPr>
          <w:shd w:val="clear" w:color="auto" w:fill="FFFFFF"/>
        </w:rPr>
        <w:fldChar w:fldCharType="end"/>
      </w:r>
      <w:r w:rsidRPr="00237EB4">
        <w:rPr>
          <w:shd w:val="clear" w:color="auto" w:fill="FFFFFF"/>
        </w:rPr>
        <w:t xml:space="preserve">, are currently close to the optimum for agriculture, then any further increase may exceed the critical limit for plant development and reproduction, resulting in significant crop losses </w:t>
      </w:r>
      <w:r w:rsidRPr="00397BD9">
        <w:rPr>
          <w:shd w:val="clear" w:color="auto" w:fill="FFFFFF"/>
        </w:rPr>
        <w:fldChar w:fldCharType="begin"/>
      </w:r>
      <w:r w:rsidRPr="00237EB4">
        <w:rPr>
          <w:shd w:val="clear" w:color="auto" w:fill="FFFFFF"/>
        </w:rPr>
        <w:instrText xml:space="preserve"> ADDIN ZOTERO_ITEM CSL_CITATION {"citationID":"a1dr460n09h","properties":{"formattedCitation":"(Hasanuzzaman et al., 2013; Shrestha et al., 2022)","plainCitation":"(Hasanuzzaman et al., 2013; Shrestha et al., 2022)","noteIndex":0},"citationItems":[{"id":509,"uris":["http://zotero.org/users/local/Hcd06Tc7/items/L4EA3NH4"],"itemData":{"id":509,"type":"article-journal","abstract":"High temperature (HT) stress is a major environmental stress that limits plant growth, metabolism, and productivity worldwide. Plant growth and development involve numerous biochemical reactions that are sensitive to temperature. Plant responses to HT vary with the degree and duration of HT and the plant type. HT is now a major concern for crop production and approaches for sustaining high yields of crop plants under HT stress are important agricultural goals. Plants possess a number of adaptive, avoidance, or acclimation mechanisms to cope with HT situations. In addition, major tolerance mechanisms that employ ion transporters, proteins, osmoprotectants, antioxidants, and other factors involved in signaling cascades and transcriptional control are activated to offset stress-induced biochemical and physiological alterations. Plant survival under HT stress depends on the ability to perceive the HT stimulus, generate and transmit the signal, and initiate appropriate physiological and biochemical changes. HT-induced gene expression and metabolite synthesis also substantially improve tolerance. The physiological and biochemical responses to heat stress are active research areas, and the molecular approaches are being adopted for developing HT tolerance in plants. This article reviews the recent findings on responses, adaptation, and tolerance to HT at the cellular, organellar, and whole plant levels and describes various approaches being taken to enhance thermotolerance in plants.","container-title":"International Journal of Molecular Sciences","DOI":"10.3390/ijms14059643","ISSN":"1422-0067","issue":"5","journalAbbreviation":"Int J Mol Sci","note":"PMID: 23644891\nPMCID: PMC3676804","page":"9643-9684","source":"PubMed Central","title":"Physiological, Biochemical, and Molecular Mechanisms of Heat Stress Tolerance in Plants","volume":"14","author":[{"family":"Hasanuzzaman","given":"Mirza"},{"family":"Nahar","given":"Kamrun"},{"family":"Alam","given":"Md. Mahabub"},{"family":"Roychowdhury","given":"Rajib"},{"family":"Fujita","given":"Masayuki"}],"issued":{"date-parts":[["2013",5,3]]}}},{"id":506,"uris":["http://zotero.org/users/local/Hcd06Tc7/items/PICU4I83"],"itemData":{"id":506,"type":"article-journal","abstract":"High-temperature stress (HS) has become an alarming threat to the global food system. Rice, an important crop that supports almost half of the global population, is vulnerable to heat stress. Under the influence of HS, it shows various physiological and morphological symptoms that increase spikelet sterility, reduce grain yield, and even cause total crop failure. HS affects growth and yield in two ways: hindrance in the process of pollination and fertilization and reduction of the grain weight. The former is caused by (i) distortion of floral organs, (ii) tapetum degeneration, (iii) low pollen protein concentration, (iv) decline in pollen viability, (v) reduction in dehiscence of anther, (vi) low pollen dispersal, (vii) decrease in number of pollens on stigma, (viii) reduction in pollen grain germination, (ix) hindrance in extension of pollen tubes, and (x) shrinkage of stigma which ultimately cause spikelet infertility. The latter is caused by (i)reduced photosynthetic rate, (ii) a boost in senescence of functional leaves, (iii) reduction of biological synthesis of starch, (iv)reduced starch augmentation, (v) shrunk duration of grain filling, and (vi) declined grain weight which ultimately reduce the grain yield. However, some agronomic and breeding approaches have been adopted for developing thermo-resistant cultivars but the success is limited. In this paper, we have summarized the the morpho-physiological and molecular response of plant to HS, and a few possible management strategies., Spikelet sterility; Pollination; Fertilization; Climate change; Global rice production; Low yield.","container-title":"Heliyon","DOI":"10.1016/j.heliyon.2022.e12651","ISSN":"2405-8440","issue":"12","journalAbbreviation":"Heliyon","note":"PMID: 36643304\nPMCID: PMC9834771","page":"e12651","source":"PubMed Central","title":"Influence of high-temperature stress on rice growth and development. A review","volume":"8","author":[{"family":"Shrestha","given":"Sabin"},{"family":"Mahat","given":"Janaki"},{"family":"Shrestha","given":"Jenish"},{"family":"K.C.","given":"Madhav"},{"family":"Paudel","given":"Krishna"}],"issued":{"date-parts":[["2022",12,24]]}},"label":"page"}],"schema":"https://github.com/citation-style-language/schema/raw/master/csl-citation.json"} </w:instrText>
      </w:r>
      <w:r w:rsidRPr="00397BD9">
        <w:rPr>
          <w:shd w:val="clear" w:color="auto" w:fill="FFFFFF"/>
        </w:rPr>
        <w:fldChar w:fldCharType="separate"/>
      </w:r>
      <w:r w:rsidRPr="00237EB4">
        <w:t>(Hasanuzzaman et al., 2013; Shrestha et al., 2022)</w:t>
      </w:r>
      <w:r w:rsidRPr="00397BD9">
        <w:rPr>
          <w:shd w:val="clear" w:color="auto" w:fill="FFFFFF"/>
        </w:rPr>
        <w:fldChar w:fldCharType="end"/>
      </w:r>
      <w:r w:rsidRPr="00237EB4">
        <w:rPr>
          <w:shd w:val="clear" w:color="auto" w:fill="FFFFFF"/>
        </w:rPr>
        <w:t>. In Figure 1.</w:t>
      </w:r>
      <w:r>
        <w:rPr>
          <w:shd w:val="clear" w:color="auto" w:fill="FFFFFF"/>
        </w:rPr>
        <w:t>5</w:t>
      </w:r>
      <w:r w:rsidRPr="00237EB4">
        <w:rPr>
          <w:shd w:val="clear" w:color="auto" w:fill="FFFFFF"/>
        </w:rPr>
        <w:t>a, wheat yields are predicted to decline in areas closer to the equator, particularly if combined with low soil moisture (compare to Figure 1.</w:t>
      </w:r>
      <w:r>
        <w:rPr>
          <w:shd w:val="clear" w:color="auto" w:fill="FFFFFF"/>
        </w:rPr>
        <w:t>4</w:t>
      </w:r>
      <w:r w:rsidRPr="00237EB4">
        <w:rPr>
          <w:shd w:val="clear" w:color="auto" w:fill="FFFFFF"/>
        </w:rPr>
        <w:t xml:space="preserve">c). Additionally, the reduction of photorespiration by increased </w:t>
      </w:r>
      <w:r w:rsidRPr="00237EB4">
        <w:rPr>
          <w:i/>
          <w:iCs/>
          <w:shd w:val="clear" w:color="auto" w:fill="FFFFFF"/>
        </w:rPr>
        <w:t>C</w:t>
      </w:r>
      <w:r w:rsidRPr="00237EB4">
        <w:rPr>
          <w:shd w:val="clear" w:color="auto" w:fill="FFFFFF"/>
          <w:vertAlign w:val="subscript"/>
        </w:rPr>
        <w:t>a</w:t>
      </w:r>
      <w:r w:rsidRPr="00237EB4">
        <w:rPr>
          <w:shd w:val="clear" w:color="auto" w:fill="FFFFFF"/>
        </w:rPr>
        <w:t xml:space="preserve"> in C</w:t>
      </w:r>
      <w:r w:rsidRPr="00237EB4">
        <w:rPr>
          <w:shd w:val="clear" w:color="auto" w:fill="FFFFFF"/>
          <w:vertAlign w:val="subscript"/>
        </w:rPr>
        <w:t>3</w:t>
      </w:r>
      <w:r w:rsidRPr="00237EB4">
        <w:rPr>
          <w:shd w:val="clear" w:color="auto" w:fill="FFFFFF"/>
        </w:rPr>
        <w:t xml:space="preserve"> crops may be counteracted by global warming</w:t>
      </w:r>
      <w:r w:rsidR="00F56BFC">
        <w:rPr>
          <w:shd w:val="clear" w:color="auto" w:fill="FFFFFF"/>
        </w:rPr>
        <w:t>,</w:t>
      </w:r>
      <w:r w:rsidRPr="00237EB4">
        <w:rPr>
          <w:shd w:val="clear" w:color="auto" w:fill="FFFFFF"/>
        </w:rPr>
        <w:t xml:space="preserve"> </w:t>
      </w:r>
      <w:r>
        <w:rPr>
          <w:shd w:val="clear" w:color="auto" w:fill="FFFFFF"/>
        </w:rPr>
        <w:t>which favours RuBP oxygenation</w:t>
      </w:r>
      <w:r w:rsidRPr="00237EB4">
        <w:rPr>
          <w:shd w:val="clear" w:color="auto" w:fill="FFFFFF"/>
        </w:rPr>
        <w:t xml:space="preserve"> </w:t>
      </w:r>
      <w:r w:rsidRPr="00397BD9">
        <w:rPr>
          <w:shd w:val="clear" w:color="auto" w:fill="FFFFFF"/>
        </w:rPr>
        <w:fldChar w:fldCharType="begin"/>
      </w:r>
      <w:r w:rsidRPr="00237EB4">
        <w:rPr>
          <w:shd w:val="clear" w:color="auto" w:fill="FFFFFF"/>
        </w:rPr>
        <w:instrText xml:space="preserve"> ADDIN ZOTERO_ITEM CSL_CITATION {"citationID":"ar146k63mo","properties":{"formattedCitation":"(Badger and Andrews, 1974)","plainCitation":"(Badger and Andrews, 1974)","noteIndex":0},"citationItems":[{"id":514,"uris":["http://zotero.org/users/local/Hcd06Tc7/items/MPDEZZR2"],"itemData":{"id":514,"type":"article-journal","abstract":"A high-affinity form of ribulose diphosphate carboxylase, observed transiently in spinach-leaf extracts soon after extraction, was inhibited by O2 competitively with respect to CO2. Analogously, the ribulose diphosphate oxygenase activity for this form was inhibited by CO2, competitively with respect to O2. For each gas, the Km for the reaction in which it was a substrate was similar to its Ki for the reaction it inhibited. The Arrhenius activation energy for the oxygenase reaction was 1.5 times that of the carboxylase. These characteristics are consistent with ribulose diphosphate oxygenase being the enzymatic reaction responsible for synthesizing the substrate for photorespiration and with the concept that the balance between photosynthesis and photorespiration of leaves is a reflection of the ratio between the two activities of this bi-functional enzyme.","container-title":"Biochemical and Biophysical Research Communications","DOI":"10.1016/0006-291X(74)90192-2","ISSN":"0006-291X","issue":"1","journalAbbreviation":"Biochemical and Biophysical Research Communications","language":"en","page":"204-210","source":"ScienceDirect","title":"Effects of CO2, O2 and temperature on a high-affinity form of ribulose diphosphate carboxylase-oxygenase from spinach","volume":"60","author":[{"family":"Badger","given":"M. R."},{"family":"Andrews","given":"T. J."}],"issued":{"date-parts":[["1974",9,9]]}}}],"schema":"https://github.com/citation-style-language/schema/raw/master/csl-citation.json"} </w:instrText>
      </w:r>
      <w:r w:rsidRPr="00397BD9">
        <w:rPr>
          <w:shd w:val="clear" w:color="auto" w:fill="FFFFFF"/>
        </w:rPr>
        <w:fldChar w:fldCharType="separate"/>
      </w:r>
      <w:r w:rsidRPr="00237EB4">
        <w:rPr>
          <w:szCs w:val="24"/>
        </w:rPr>
        <w:t>(Badger and Andrews, 1974)</w:t>
      </w:r>
      <w:r w:rsidRPr="00397BD9">
        <w:rPr>
          <w:shd w:val="clear" w:color="auto" w:fill="FFFFFF"/>
        </w:rPr>
        <w:fldChar w:fldCharType="end"/>
      </w:r>
      <w:r w:rsidRPr="00237EB4">
        <w:rPr>
          <w:shd w:val="clear" w:color="auto" w:fill="FFFFFF"/>
        </w:rPr>
        <w:t>.</w:t>
      </w:r>
    </w:p>
    <w:p w14:paraId="353059FD" w14:textId="77777777" w:rsidR="00083A71" w:rsidRPr="00237EB4" w:rsidRDefault="00083A71" w:rsidP="00083A71">
      <w:pPr>
        <w:ind w:firstLine="720"/>
      </w:pPr>
      <w:r w:rsidRPr="00237EB4">
        <w:rPr>
          <w:shd w:val="clear" w:color="auto" w:fill="FFFFFF"/>
        </w:rPr>
        <w:t>Unlike wheat, the agricultural productivity of maize is expected to decline in almost all areas of the world under severe global warming (Figure 1.</w:t>
      </w:r>
      <w:r>
        <w:rPr>
          <w:shd w:val="clear" w:color="auto" w:fill="FFFFFF"/>
        </w:rPr>
        <w:t>5</w:t>
      </w:r>
      <w:r w:rsidRPr="00237EB4">
        <w:rPr>
          <w:shd w:val="clear" w:color="auto" w:fill="FFFFFF"/>
        </w:rPr>
        <w:t xml:space="preserve">b) </w:t>
      </w:r>
      <w:r w:rsidRPr="00397BD9">
        <w:rPr>
          <w:shd w:val="clear" w:color="auto" w:fill="FFFFFF"/>
        </w:rPr>
        <w:fldChar w:fldCharType="begin"/>
      </w:r>
      <w:r w:rsidRPr="00237EB4">
        <w:rPr>
          <w:shd w:val="clear" w:color="auto" w:fill="FFFFFF"/>
        </w:rPr>
        <w:instrText xml:space="preserve"> ADDIN ZOTERO_ITEM CSL_CITATION {"citationID":"mXSqUVGC","properties":{"formattedCitation":"(J\\uc0\\u228{}germeyr et al., 2021)","plainCitation":"(Jägermeyr et al., 2021)","noteIndex":0},"citationItems":[{"id":70,"uris":["http://zotero.org/users/local/Hcd06Tc7/items/RSCZLTTA"],"itemData":{"id":70,"type":"article-journal","abstract":"Potential climate-related impacts on future crop yield are a major societal concern. Previous projections of the Agricultural Model Intercomparison and Improvement Project’s Global Gridded Crop Model Intercomparison based on the Coupled Model Intercomparison Project Phase 5 identified substantial climate impacts on all major crops, but associated uncertainties were substantial. Here we report new twenty-first-century projections using ensembles of latest-generation crop and climate models. Results suggest markedly more pessimistic yield responses for maize, soybean and rice compared to the original ensemble. Mean end-of-century maize productivity is shifted from +5% to −6% (SSP126) and from +1% to −24% (SSP585)—explained by warmer climate projections and improved crop model sensitivities. In contrast, wheat shows stronger gains (+9% shifted to +18%, SSP585), linked to higher CO2 concentrations and expanded high-latitude gains. The ‘emergence’ of climate impacts consistently occurs earlier in the new projections—before 2040 for several main producing regions. While future yield estimates remain uncertain, these results suggest that major breadbasket regions will face distinct anthropogenic climatic risks sooner than previously anticipated.","container-title":"Nature Food","DOI":"10.1038/s43016-021-00400-y","ISSN":"2662-1355","issue":"11","journalAbbreviation":"Nat Food","language":"en","license":"2021 The Author(s), under exclusive licence to Springer Nature Limited","note":"number: 11\npublisher: Nature Publishing Group","page":"873-885","source":"www.nature.com","title":"Climate impacts on global agriculture emerge earlier in new generation of climate and crop models","volume":"2","author":[{"family":"Jägermeyr","given":"Jonas"},{"family":"Müller","given":"Christoph"},{"family":"Ruane","given":"Alex C."},{"family":"Elliott","given":"Joshua"},{"family":"Balkovic","given":"Juraj"},{"family":"Castillo","given":"Oscar"},{"family":"Faye","given":"Babacar"},{"family":"Foster","given":"Ian"},{"family":"Folberth","given":"Christian"},{"family":"Franke","given":"James A."},{"family":"Fuchs","given":"Kathrin"},{"family":"Guarin","given":"Jose R."},{"family":"Heinke","given":"Jens"},{"family":"Hoogenboom","given":"Gerrit"},{"family":"Iizumi","given":"Toshichika"},{"family":"Jain","given":"Atul K."},{"family":"Kelly","given":"David"},{"family":"Khabarov","given":"Nikolay"},{"family":"Lange","given":"Stefan"},{"family":"Lin","given":"Tzu-Shun"},{"family":"Liu","given":"Wenfeng"},{"family":"Mialyk","given":"Oleksandr"},{"family":"Minoli","given":"Sara"},{"family":"Moyer","given":"Elisabeth J."},{"family":"Okada","given":"Masashi"},{"family":"Phillips","given":"Meridel"},{"family":"Porter","given":"Cheryl"},{"family":"Rabin","given":"Sam S."},{"family":"Scheer","given":"Clemens"},{"family":"Schneider","given":"Julia M."},{"family":"Schyns","given":"Joep F."},{"family":"Skalsky","given":"Rastislav"},{"family":"Smerald","given":"Andrew"},{"family":"Stella","given":"Tommaso"},{"family":"Stephens","given":"Haynes"},{"family":"Webber","given":"Heidi"},{"family":"Zabel","given":"Florian"},{"family":"Rosenzweig","given":"Cynthia"}],"issued":{"date-parts":[["2021",11]]}}}],"schema":"https://github.com/citation-style-language/schema/raw/master/csl-citation.json"} </w:instrText>
      </w:r>
      <w:r w:rsidRPr="00397BD9">
        <w:rPr>
          <w:shd w:val="clear" w:color="auto" w:fill="FFFFFF"/>
        </w:rPr>
        <w:fldChar w:fldCharType="separate"/>
      </w:r>
      <w:r w:rsidRPr="00237EB4">
        <w:rPr>
          <w:szCs w:val="24"/>
        </w:rPr>
        <w:t>(Jägermeyr et al., 2021)</w:t>
      </w:r>
      <w:r w:rsidRPr="00397BD9">
        <w:rPr>
          <w:shd w:val="clear" w:color="auto" w:fill="FFFFFF"/>
        </w:rPr>
        <w:fldChar w:fldCharType="end"/>
      </w:r>
      <w:r w:rsidRPr="00237EB4">
        <w:rPr>
          <w:shd w:val="clear" w:color="auto" w:fill="FFFFFF"/>
        </w:rPr>
        <w:t>. Maize uses an alternative type of photosynthesis known as C</w:t>
      </w:r>
      <w:r w:rsidRPr="00237EB4">
        <w:rPr>
          <w:shd w:val="clear" w:color="auto" w:fill="FFFFFF"/>
          <w:vertAlign w:val="subscript"/>
        </w:rPr>
        <w:t>4</w:t>
      </w:r>
      <w:r w:rsidRPr="00237EB4">
        <w:rPr>
          <w:shd w:val="clear" w:color="auto" w:fill="FFFFFF"/>
        </w:rPr>
        <w:t xml:space="preserve">, which </w:t>
      </w:r>
      <w:r w:rsidRPr="00237EB4">
        <w:t>utilises a carbon concentrating mechanism (CCM) that shuttles CO</w:t>
      </w:r>
      <w:r w:rsidRPr="00237EB4">
        <w:rPr>
          <w:vertAlign w:val="subscript"/>
        </w:rPr>
        <w:t>2</w:t>
      </w:r>
      <w:r w:rsidRPr="00237EB4">
        <w:t xml:space="preserve"> from the mesophyll into the bundle sheath cells, where Rubisco is located (von </w:t>
      </w:r>
      <w:proofErr w:type="spellStart"/>
      <w:r w:rsidRPr="00237EB4">
        <w:t>Caemmerer</w:t>
      </w:r>
      <w:proofErr w:type="spellEnd"/>
      <w:r w:rsidRPr="00237EB4">
        <w:t xml:space="preserve"> and </w:t>
      </w:r>
      <w:proofErr w:type="spellStart"/>
      <w:r w:rsidRPr="00237EB4">
        <w:t>Furbank</w:t>
      </w:r>
      <w:proofErr w:type="spellEnd"/>
      <w:r w:rsidRPr="00237EB4">
        <w:t>, 2003) (covered in more detail in Chapter 5). By producing a high CO</w:t>
      </w:r>
      <w:r w:rsidRPr="00237EB4">
        <w:rPr>
          <w:vertAlign w:val="subscript"/>
        </w:rPr>
        <w:t>2</w:t>
      </w:r>
      <w:r w:rsidRPr="00237EB4">
        <w:t xml:space="preserve"> environment at the site of carboxylation, </w:t>
      </w:r>
      <w:r>
        <w:t>Rubisco’s oxygenase activity is reduced</w:t>
      </w:r>
      <w:r w:rsidRPr="00237EB4">
        <w:t xml:space="preserve"> </w:t>
      </w:r>
      <w:r w:rsidRPr="00397BD9">
        <w:fldChar w:fldCharType="begin"/>
      </w:r>
      <w:r w:rsidRPr="00237EB4">
        <w:instrText xml:space="preserve"> ADDIN ZOTERO_ITEM CSL_CITATION {"citationID":"a1fh8v73g9i","properties":{"formattedCitation":"(Mallmann et al., 2014)","plainCitation":"(Mallmann et al., 2014)","noteIndex":0},"citationItems":[{"id":516,"uris":["http://zotero.org/users/local/Hcd06Tc7/items/L95QW33J"],"itemData":{"id":516,"type":"article-journal","abstract":"C4 photosynthesis represents a most remarkable case of convergent evolution of a complex trait, which includes the reprogramming of the expression patterns of thousands of genes. Anatomical, physiological, and phylogenetic and analyses as well as computational modeling indicate that the establishment of a photorespiratory carbon pump (termed C2 photosynthesis) is a prerequisite for the evolution of C4. However, a mechanistic model explaining the tight connection between the evolution of C4 and C2 photosynthesis is currently lacking. Here we address this question through comparative transcriptomic and biochemical analyses of closely related C3, C3–C4, and C4 species, combined with Flux Balance Analysis constrained through a mechanistic model of carbon fixation. We show that C2 photosynthesis creates a misbalance in nitrogen metabolism between bundle sheath and mesophyll cells. Rebalancing nitrogen metabolism requires anaplerotic reactions that resemble at least parts of a basic C4 cycle. Our findings thus show how C2 photosynthesis represents a pre-adaptation for the C4 system, where the evolution of the C2 system establishes important C4 components as a side effect., DOI:\nhttp://dx.doi.org/10.7554/eLife.02478.001, Environmental pressures sometimes cause different organisms to independently evolve the same traits. A dramatic example of this phenomenon, which is called convergent evolution, can be seen in the modes used by plants to convert carbon dioxide from the air into starch during photosynthesis., Early plants existed in an environment with high levels of carbon dioxide in the air. Over time, carbon dioxide levels decreased, so plants evolved more efficient types of photosynthesis to cope. A very efficient type of photosynthesis, called C4 photosynthesis essentially represents a carbon dioxide concentration mechanism. It has evolved at least 62 times independently in 19 different families of flowering plants., Scientists have shown that a less advanced, low-efficiency version of photosynthetic carbon dioxide concentration, called C2 photosynthesis, is a stepping-stone to C4 photosynthesis. It is also known that the evolution of C4 photosynthesis required changes to the expression patterns of thousands of genes, but the exact mechanism that leads from C2 photosynthesis to C4 photosynthesis is not clear., To explore this in greater detail, Mallmann, Heckmann et al. studied plants from the genus Flaveria, which belongs to the same family as sunflowers and asters. Under identical greenhouse conditions, plants that use three different photosynthetic pathways—C3 photosynthesis, C4 photosynthesis, or an intermediate between the two—were grown and their gene expression patterns were compared. Computer simulations were used to model the metabolism of plants that relied on C2 photosynthesis., Based on the modeling, it appears that C2 photosynthesis shifts the balance of nitrogen metabolism between two types of cell that are critical to photosynthesis. To rebalance the nitrogen, several genes are expressed to trigger an ammonia recycling mechanism. The same genes are turned on during C4 photosynthesis, and this recycling mechanism include parts of the C4 process., The findings of Mallmann, Heckmann et al. suggest that the initial steps in C4 photosynthesis evolved to prevent nitrogen imbalance. Over time, this mechanism was co-opted to become part of a more efficient form of photosynthesis, which may explain why so many different plants evolved from C2 to C4 photosynthesis., DOI:\nhttp://dx.doi.org/10.7554/eLife.02478.002","container-title":"eLife","DOI":"10.7554/eLife.02478","ISSN":"2050-084X","journalAbbreviation":"eLife","note":"PMID: 24935935\nPMCID: PMC4103682","page":"e02478","source":"PubMed Central","title":"The role of photorespiration during the evolution of C4 photosynthesis in the genus Flaveria","volume":"3","author":[{"family":"Mallmann","given":"Julia"},{"family":"Heckmann","given":"David"},{"family":"Bräutigam","given":"Andrea"},{"family":"Lercher","given":"Martin J"},{"family":"Weber","given":"Andreas PM"},{"family":"Westhoff","given":"Peter"},{"family":"Gowik","given":"Udo"}],"issued":{"date-parts":[["2014",6,16]]}}}],"schema":"https://github.com/citation-style-language/schema/raw/master/csl-citation.json"} </w:instrText>
      </w:r>
      <w:r w:rsidRPr="00397BD9">
        <w:fldChar w:fldCharType="separate"/>
      </w:r>
      <w:r w:rsidRPr="00237EB4">
        <w:t>(Mallmann et al., 2014)</w:t>
      </w:r>
      <w:r w:rsidRPr="00397BD9">
        <w:fldChar w:fldCharType="end"/>
      </w:r>
      <w:r w:rsidRPr="00237EB4">
        <w:t>. As such, maize yields are unlikely to benefit from “CO</w:t>
      </w:r>
      <w:r w:rsidRPr="00237EB4">
        <w:rPr>
          <w:vertAlign w:val="subscript"/>
        </w:rPr>
        <w:t>2</w:t>
      </w:r>
      <w:r w:rsidRPr="00237EB4">
        <w:t xml:space="preserve"> fertilisation” as much. Furthermore, C</w:t>
      </w:r>
      <w:r w:rsidRPr="00237EB4">
        <w:rPr>
          <w:vertAlign w:val="subscript"/>
        </w:rPr>
        <w:t>4</w:t>
      </w:r>
      <w:r w:rsidRPr="00237EB4">
        <w:t xml:space="preserve"> crop species are generally considered to be more water-use-efficient than C</w:t>
      </w:r>
      <w:r w:rsidRPr="00237EB4">
        <w:rPr>
          <w:vertAlign w:val="subscript"/>
        </w:rPr>
        <w:t>3</w:t>
      </w:r>
      <w:r w:rsidRPr="00237EB4">
        <w:t xml:space="preserve"> crops </w:t>
      </w:r>
      <w:r w:rsidRPr="00397BD9">
        <w:fldChar w:fldCharType="begin"/>
      </w:r>
      <w:r w:rsidRPr="00237EB4">
        <w:instrText xml:space="preserve"> ADDIN ZOTERO_ITEM CSL_CITATION {"citationID":"aqq6o4fi7u","properties":{"formattedCitation":"(Ghannoum et al., 2011)","plainCitation":"(Ghannoum et al., 2011)","noteIndex":0},"citationItems":[{"id":519,"uris":["http://zotero.org/users/local/Hcd06Tc7/items/BZDBYLSN"],"itemData":{"id":519,"type":"chapter","abstract":"Species with the C4 photosynthetic pathway have evolved biochemical CO2 concentrating mechanisms that allow Rubisco to function in a high CO2 environment. This increases both their nitrogen and water use efficiency compared to C3 species. A comparison between Australian C4 grasses and global data (Glopnet) reveals that C4 species have greater rates of CO2 assimilation than C3 species for a given leaf nitrogen when both parameters are expressed either on a mass or an area basis. The comparison also revealed that although the range in leaf N content per unit area is less in C4 compared to C3 species, the range in leaf nitrogen concentration per unit dry mass is similar for both C4 and C3 species. While C3 and C4 species invest a similar fraction of leaf N into photosynthetic components, C4 species allocate less to Rubisco protein and more to other soluble proteins and thylakoid components. Hence, the driving force that increases CO2 assimilation rate per unit leaf nitrogen in C4 species is greater catalytic turnover rate of Rubisco in vivo. This is exemplified by the fact that differences in photosynthetic nitrogen use efficiency amongst C4 species of the NAD-ME and NADP-ME decarboxylation types is linked to variation in Rubisco kinetic properties amongst these species. Improved leaf and plant water use efficiency in C4 species is due to both higher photosynthetic rates per unit leaf area and lower stomatal conductance. By contrast, leaf and plant water use efficiency is increased in C4 plants under elevated CO2 because of reduced stomatal conductance. The geographic distribution of the different C4 subtypes is strongly correlated with rainfall. One might expect that these distribution differences are linked to differences in water use efficiency. The convergence found in water use efficiency and leaf gas exchange characteristics under most growth conditions, between NAD-ME and NADP-ME grasses, is therefore a curious reminder that geographic distribution may not be related fully to the physiology of photosynthesis.","collection-title":"Advances in Photosynthesis and Respiration","container-title":"C4 Photosynthesis and Related CO2 Concentrating Mechanisms","event-place":"Dordrecht","ISBN":"978-90-481-9407-0","language":"en","note":"DOI: 10.1007/978-90-481-9407-0_8","page":"129-146","publisher":"Springer Netherlands","publisher-place":"Dordrecht","source":"Springer Link","title":"Chapter 8 Nitrogen and Water Use Efficiency of C4 Plants","URL":"https://doi.org/10.1007/978-90-481-9407-0_8","author":[{"family":"Ghannoum","given":"Oula"},{"family":"Evans","given":"John R."},{"family":"Caemmerer","given":"Susanne","non-dropping-particle":"von"}],"editor":[{"family":"Raghavendra","given":"Agepati S."},{"family":"Sage","given":"Rowan F."}],"accessed":{"date-parts":[["2023",4,5]]},"issued":{"date-parts":[["2011"]]}}}],"schema":"https://github.com/citation-style-language/schema/raw/master/csl-citation.json"} </w:instrText>
      </w:r>
      <w:r w:rsidRPr="00397BD9">
        <w:fldChar w:fldCharType="separate"/>
      </w:r>
      <w:r w:rsidRPr="00237EB4">
        <w:t>(Ghannoum et al., 2011)</w:t>
      </w:r>
      <w:r w:rsidRPr="00397BD9">
        <w:fldChar w:fldCharType="end"/>
      </w:r>
      <w:r w:rsidRPr="00237EB4">
        <w:t xml:space="preserve">, and thus are often grown in warmer and drier regions </w:t>
      </w:r>
      <w:r w:rsidRPr="00397BD9">
        <w:fldChar w:fldCharType="begin"/>
      </w:r>
      <w:r w:rsidRPr="00237EB4">
        <w:instrText xml:space="preserve"> ADDIN ZOTERO_ITEM CSL_CITATION {"citationID":"a1e5g05ful6","properties":{"formattedCitation":"(Edwards and Still, 2008)","plainCitation":"(Edwards and Still, 2008)","noteIndex":0},"citationItems":[{"id":520,"uris":["http://zotero.org/users/local/Hcd06Tc7/items/D5JE26YT"],"itemData":{"id":520,"type":"article-journal","abstract":"‘C4 photosynthesis’ refers to a suite of traits that increase photosynthesis in high light and high temperature environments. Most C4 plants are grasses, which dominate tropical and subtropical grasslands and savannas but are conspicuously absent from cold growing season climates. Physiological attributes of C4 photosynthesis have been invoked to explain C4 grass biogeography; however, the pathway evolved exclusively in grass lineages of tropical origin, suggesting that the prevalence of C4 grasses in warm climates could be due to other traits inherited from their non-C4 ancestors. Here we investigate the relative influences of phylogeny and photosynthetic pathway in determining the ecological distributions of C4 grasses in Hawaii. We find that the restriction of C4 grasses to warmer areas is due largely to their evolutionary history as members of a warm-climate grass clade, but that the pathway does appear to confer a competitive advantage to grasses in more arid environments.","container-title":"Ecology Letters","DOI":"10.1111/j.1461-0248.2007.01144.x","ISSN":"1461-0248","issue":"3","language":"en","note":"_eprint: https://onlinelibrary.wiley.com/doi/pdf/10.1111/j.1461-0248.2007.01144.x","page":"266-276","source":"Wiley Online Library","title":"Climate, phylogeny and the ecological distribution of C4 grasses","volume":"11","author":[{"family":"Edwards","given":"Erika J."},{"family":"Still","given":"Christopher J."}],"issued":{"date-parts":[["2008"]]}}}],"schema":"https://github.com/citation-style-language/schema/raw/master/csl-citation.json"} </w:instrText>
      </w:r>
      <w:r w:rsidRPr="00397BD9">
        <w:fldChar w:fldCharType="separate"/>
      </w:r>
      <w:r w:rsidRPr="00237EB4">
        <w:rPr>
          <w:szCs w:val="24"/>
        </w:rPr>
        <w:t>(Edwards and Still, 2008)</w:t>
      </w:r>
      <w:r w:rsidRPr="00397BD9">
        <w:fldChar w:fldCharType="end"/>
      </w:r>
      <w:r w:rsidRPr="00237EB4">
        <w:t xml:space="preserve">. As a result, they will likely be affected by temperature and precipitation changes to a greater extent. </w:t>
      </w:r>
    </w:p>
    <w:p w14:paraId="1AF8FFBA" w14:textId="77777777" w:rsidR="00083A71" w:rsidRPr="00237EB4" w:rsidRDefault="00083A71" w:rsidP="00083A71">
      <w:r w:rsidRPr="00397BD9">
        <w:rPr>
          <w:noProof/>
          <w:shd w:val="clear" w:color="auto" w:fill="FFFFFF"/>
          <w:lang w:val="en-US" w:eastAsia="en-US"/>
        </w:rPr>
        <w:lastRenderedPageBreak/>
        <w:drawing>
          <wp:anchor distT="0" distB="0" distL="114300" distR="114300" simplePos="0" relativeHeight="251440128" behindDoc="1" locked="0" layoutInCell="1" allowOverlap="1" wp14:anchorId="304A8486" wp14:editId="35CAE837">
            <wp:simplePos x="0" y="0"/>
            <wp:positionH relativeFrom="margin">
              <wp:align>center</wp:align>
            </wp:positionH>
            <wp:positionV relativeFrom="paragraph">
              <wp:posOffset>7620</wp:posOffset>
            </wp:positionV>
            <wp:extent cx="3839210" cy="4797425"/>
            <wp:effectExtent l="0" t="0" r="8890" b="3175"/>
            <wp:wrapTight wrapText="bothSides">
              <wp:wrapPolygon edited="0">
                <wp:start x="0" y="0"/>
                <wp:lineTo x="0" y="21529"/>
                <wp:lineTo x="21543" y="21529"/>
                <wp:lineTo x="21543" y="0"/>
                <wp:lineTo x="0" y="0"/>
              </wp:wrapPolygon>
            </wp:wrapTight>
            <wp:docPr id="50" name="Picture 5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Map&#10;&#10;Description automatically generated"/>
                    <pic:cNvPicPr/>
                  </pic:nvPicPr>
                  <pic:blipFill rotWithShape="1">
                    <a:blip r:embed="rId22" cstate="print">
                      <a:extLst>
                        <a:ext uri="{28A0092B-C50C-407E-A947-70E740481C1C}">
                          <a14:useLocalDpi xmlns:a14="http://schemas.microsoft.com/office/drawing/2010/main" val="0"/>
                        </a:ext>
                      </a:extLst>
                    </a:blip>
                    <a:srcRect t="2397"/>
                    <a:stretch/>
                  </pic:blipFill>
                  <pic:spPr bwMode="auto">
                    <a:xfrm>
                      <a:off x="0" y="0"/>
                      <a:ext cx="3839210" cy="47974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5D773A9D" w14:textId="77777777" w:rsidR="00083A71" w:rsidRPr="00237EB4" w:rsidRDefault="00083A71" w:rsidP="00083A71"/>
    <w:p w14:paraId="42109424" w14:textId="77777777" w:rsidR="00083A71" w:rsidRPr="00237EB4" w:rsidRDefault="00083A71" w:rsidP="00083A71"/>
    <w:p w14:paraId="111013A1" w14:textId="77777777" w:rsidR="00083A71" w:rsidRPr="00237EB4" w:rsidRDefault="00083A71" w:rsidP="00083A71"/>
    <w:p w14:paraId="30CDC634" w14:textId="77777777" w:rsidR="00083A71" w:rsidRPr="00237EB4" w:rsidRDefault="00083A71" w:rsidP="00083A71"/>
    <w:p w14:paraId="61399400" w14:textId="77777777" w:rsidR="00083A71" w:rsidRPr="00237EB4" w:rsidRDefault="00083A71" w:rsidP="00083A71"/>
    <w:p w14:paraId="78EFBF67" w14:textId="77777777" w:rsidR="00083A71" w:rsidRPr="00237EB4" w:rsidRDefault="00083A71" w:rsidP="00083A71"/>
    <w:p w14:paraId="208ED8D7" w14:textId="77777777" w:rsidR="00083A71" w:rsidRPr="00237EB4" w:rsidRDefault="00083A71" w:rsidP="00083A71"/>
    <w:p w14:paraId="232184DA" w14:textId="77777777" w:rsidR="00083A71" w:rsidRPr="00237EB4" w:rsidRDefault="00083A71" w:rsidP="00083A71"/>
    <w:p w14:paraId="57F26361" w14:textId="77777777" w:rsidR="00083A71" w:rsidRPr="00237EB4" w:rsidRDefault="00083A71" w:rsidP="00083A71"/>
    <w:p w14:paraId="08DB6552" w14:textId="77777777" w:rsidR="00083A71" w:rsidRPr="00237EB4" w:rsidRDefault="00083A71" w:rsidP="00083A71"/>
    <w:p w14:paraId="63CAAF89" w14:textId="77777777" w:rsidR="00083A71" w:rsidRPr="00DB430D" w:rsidRDefault="00083A71" w:rsidP="00083A71">
      <w:pPr>
        <w:pStyle w:val="NoSpacing"/>
        <w:spacing w:line="240" w:lineRule="auto"/>
        <w:rPr>
          <w:b/>
          <w:bCs/>
          <w:color w:val="auto"/>
        </w:rPr>
      </w:pPr>
    </w:p>
    <w:p w14:paraId="71BD162C" w14:textId="77777777" w:rsidR="00083A71" w:rsidRPr="00DB430D" w:rsidRDefault="00083A71" w:rsidP="00083A71">
      <w:pPr>
        <w:pStyle w:val="NoSpacing"/>
        <w:spacing w:line="276" w:lineRule="auto"/>
        <w:rPr>
          <w:b/>
          <w:bCs/>
          <w:color w:val="auto"/>
          <w:sz w:val="21"/>
          <w:szCs w:val="21"/>
        </w:rPr>
      </w:pPr>
      <w:r w:rsidRPr="00DB430D">
        <w:rPr>
          <w:b/>
          <w:bCs/>
          <w:color w:val="auto"/>
        </w:rPr>
        <w:br/>
      </w:r>
      <w:r w:rsidRPr="00DB430D">
        <w:rPr>
          <w:b/>
          <w:bCs/>
          <w:color w:val="auto"/>
          <w:sz w:val="21"/>
          <w:szCs w:val="21"/>
        </w:rPr>
        <w:br/>
      </w:r>
      <w:r w:rsidRPr="00DB430D">
        <w:rPr>
          <w:b/>
          <w:bCs/>
          <w:color w:val="auto"/>
          <w:sz w:val="21"/>
          <w:szCs w:val="21"/>
        </w:rPr>
        <w:br/>
      </w:r>
    </w:p>
    <w:p w14:paraId="7E089C67" w14:textId="77777777" w:rsidR="00083A71" w:rsidRPr="00DB430D" w:rsidRDefault="00083A71" w:rsidP="00083A71">
      <w:pPr>
        <w:pStyle w:val="NoSpacing"/>
        <w:spacing w:line="276" w:lineRule="auto"/>
        <w:rPr>
          <w:b/>
          <w:bCs/>
          <w:color w:val="auto"/>
          <w:sz w:val="21"/>
          <w:szCs w:val="21"/>
        </w:rPr>
      </w:pPr>
    </w:p>
    <w:p w14:paraId="2B651687" w14:textId="77777777" w:rsidR="00083A71" w:rsidRPr="00DB430D" w:rsidRDefault="00083A71" w:rsidP="00083A71">
      <w:pPr>
        <w:pStyle w:val="NoSpacing"/>
        <w:spacing w:line="276" w:lineRule="auto"/>
        <w:rPr>
          <w:color w:val="auto"/>
          <w:sz w:val="21"/>
          <w:szCs w:val="21"/>
        </w:rPr>
      </w:pPr>
      <w:r w:rsidRPr="00DB430D">
        <w:rPr>
          <w:b/>
          <w:bCs/>
          <w:color w:val="auto"/>
          <w:sz w:val="21"/>
          <w:szCs w:val="21"/>
        </w:rPr>
        <w:t>Figure 1.</w:t>
      </w:r>
      <w:r>
        <w:rPr>
          <w:b/>
          <w:bCs/>
          <w:color w:val="auto"/>
          <w:sz w:val="21"/>
          <w:szCs w:val="21"/>
        </w:rPr>
        <w:t>5</w:t>
      </w:r>
      <w:r w:rsidRPr="00DB430D">
        <w:rPr>
          <w:b/>
          <w:bCs/>
          <w:color w:val="auto"/>
          <w:sz w:val="21"/>
          <w:szCs w:val="21"/>
        </w:rPr>
        <w:t xml:space="preserve">. Projected changes in crop yields under future climatic conditions. </w:t>
      </w:r>
      <w:r w:rsidRPr="00DB430D">
        <w:rPr>
          <w:color w:val="auto"/>
          <w:sz w:val="21"/>
          <w:szCs w:val="21"/>
        </w:rPr>
        <w:t>Annual mean percentage changes in</w:t>
      </w:r>
      <w:r w:rsidRPr="00DB430D">
        <w:rPr>
          <w:b/>
          <w:bCs/>
          <w:color w:val="auto"/>
          <w:sz w:val="21"/>
          <w:szCs w:val="21"/>
        </w:rPr>
        <w:t xml:space="preserve"> </w:t>
      </w:r>
      <w:r w:rsidRPr="00DB430D">
        <w:rPr>
          <w:color w:val="auto"/>
          <w:sz w:val="21"/>
          <w:szCs w:val="21"/>
        </w:rPr>
        <w:t>the yields of wheat (top panel) and</w:t>
      </w:r>
      <w:r w:rsidRPr="00DB430D">
        <w:rPr>
          <w:b/>
          <w:bCs/>
          <w:color w:val="auto"/>
          <w:sz w:val="21"/>
          <w:szCs w:val="21"/>
        </w:rPr>
        <w:t xml:space="preserve"> </w:t>
      </w:r>
      <w:r w:rsidRPr="00DB430D">
        <w:rPr>
          <w:color w:val="auto"/>
          <w:sz w:val="21"/>
          <w:szCs w:val="21"/>
        </w:rPr>
        <w:t xml:space="preserve">maize (bottom panel), predicted for 2100 under 4°C global warming. Figure reproduced from </w:t>
      </w:r>
      <w:r w:rsidRPr="00DB430D">
        <w:rPr>
          <w:color w:val="auto"/>
          <w:sz w:val="21"/>
          <w:szCs w:val="21"/>
        </w:rPr>
        <w:fldChar w:fldCharType="begin"/>
      </w:r>
      <w:r w:rsidRPr="00DB430D">
        <w:rPr>
          <w:color w:val="auto"/>
          <w:sz w:val="21"/>
          <w:szCs w:val="21"/>
        </w:rPr>
        <w:instrText xml:space="preserve"> ADDIN ZOTERO_ITEM CSL_CITATION {"citationID":"rV7wSKPM","properties":{"formattedCitation":"(J\\uc0\\u228{}germeyr {\\i{}et al.}, 2021)","plainCitation":"(Jägermeyr et al., 2021)","dontUpdate":true,"noteIndex":0},"citationItems":[{"id":70,"uris":["http://zotero.org/users/local/Hcd06Tc7/items/RSCZLTTA"],"itemData":{"id":70,"type":"article-journal","abstract":"Potential climate-related impacts on future crop yield are a major societal concern. Previous projections of the Agricultural Model Intercomparison and Improvement Project’s Global Gridded Crop Model Intercomparison based on the Coupled Model Intercomparison Project Phase 5 identified substantial climate impacts on all major crops, but associated uncertainties were substantial. Here we report new twenty-first-century projections using ensembles of latest-generation crop and climate models. Results suggest markedly more pessimistic yield responses for maize, soybean and rice compared to the original ensemble. Mean end-of-century maize productivity is shifted from +5% to −6% (SSP126) and from +1% to −24% (SSP585)—explained by warmer climate projections and improved crop model sensitivities. In contrast, wheat shows stronger gains (+9% shifted to +18%, SSP585), linked to higher CO2 concentrations and expanded high-latitude gains. The ‘emergence’ of climate impacts consistently occurs earlier in the new projections—before 2040 for several main producing regions. While future yield estimates remain uncertain, these results suggest that major breadbasket regions will face distinct anthropogenic climatic risks sooner than previously anticipated.","container-title":"Nature Food","DOI":"10.1038/s43016-021-00400-y","ISSN":"2662-1355","issue":"11","journalAbbreviation":"Nat Food","language":"en","license":"2021 The Author(s), under exclusive licence to Springer Nature Limited","note":"number: 11\npublisher: Nature Publishing Group","page":"873-885","source":"www.nature.com","title":"Climate impacts on global agriculture emerge earlier in new generation of climate and crop models","volume":"2","author":[{"family":"Jägermeyr","given":"Jonas"},{"family":"Müller","given":"Christoph"},{"family":"Ruane","given":"Alex C."},{"family":"Elliott","given":"Joshua"},{"family":"Balkovic","given":"Juraj"},{"family":"Castillo","given":"Oscar"},{"family":"Faye","given":"Babacar"},{"family":"Foster","given":"Ian"},{"family":"Folberth","given":"Christian"},{"family":"Franke","given":"James A."},{"family":"Fuchs","given":"Kathrin"},{"family":"Guarin","given":"Jose R."},{"family":"Heinke","given":"Jens"},{"family":"Hoogenboom","given":"Gerrit"},{"family":"Iizumi","given":"Toshichika"},{"family":"Jain","given":"Atul K."},{"family":"Kelly","given":"David"},{"family":"Khabarov","given":"Nikolay"},{"family":"Lange","given":"Stefan"},{"family":"Lin","given":"Tzu-Shun"},{"family":"Liu","given":"Wenfeng"},{"family":"Mialyk","given":"Oleksandr"},{"family":"Minoli","given":"Sara"},{"family":"Moyer","given":"Elisabeth J."},{"family":"Okada","given":"Masashi"},{"family":"Phillips","given":"Meridel"},{"family":"Porter","given":"Cheryl"},{"family":"Rabin","given":"Sam S."},{"family":"Scheer","given":"Clemens"},{"family":"Schneider","given":"Julia M."},{"family":"Schyns","given":"Joep F."},{"family":"Skalsky","given":"Rastislav"},{"family":"Smerald","given":"Andrew"},{"family":"Stella","given":"Tommaso"},{"family":"Stephens","given":"Haynes"},{"family":"Webber","given":"Heidi"},{"family":"Zabel","given":"Florian"},{"family":"Rosenzweig","given":"Cynthia"}],"issued":{"date-parts":[["2021",11]]}}}],"schema":"https://github.com/citation-style-language/schema/raw/master/csl-citation.json"} </w:instrText>
      </w:r>
      <w:r w:rsidRPr="00DB430D">
        <w:rPr>
          <w:color w:val="auto"/>
          <w:sz w:val="21"/>
          <w:szCs w:val="21"/>
        </w:rPr>
        <w:fldChar w:fldCharType="separate"/>
      </w:r>
      <w:r w:rsidRPr="00DB430D">
        <w:rPr>
          <w:color w:val="auto"/>
          <w:sz w:val="21"/>
          <w:szCs w:val="24"/>
        </w:rPr>
        <w:t>Jägermeyr et al. (2021)</w:t>
      </w:r>
      <w:r w:rsidRPr="00DB430D">
        <w:rPr>
          <w:color w:val="auto"/>
          <w:sz w:val="21"/>
          <w:szCs w:val="21"/>
        </w:rPr>
        <w:fldChar w:fldCharType="end"/>
      </w:r>
      <w:r w:rsidRPr="00DB430D">
        <w:rPr>
          <w:color w:val="auto"/>
          <w:sz w:val="21"/>
          <w:szCs w:val="21"/>
        </w:rPr>
        <w:t>.</w:t>
      </w:r>
    </w:p>
    <w:p w14:paraId="601DFD4D" w14:textId="77777777" w:rsidR="00083A71" w:rsidRPr="00237EB4" w:rsidRDefault="00083A71" w:rsidP="00083A71"/>
    <w:p w14:paraId="798B5F04" w14:textId="77777777" w:rsidR="00083A71" w:rsidRPr="00237EB4" w:rsidRDefault="00083A71" w:rsidP="00083A71">
      <w:pPr>
        <w:ind w:firstLine="720"/>
        <w:rPr>
          <w:shd w:val="clear" w:color="auto" w:fill="FFFFFF"/>
        </w:rPr>
      </w:pPr>
      <w:r w:rsidRPr="00237EB4">
        <w:t xml:space="preserve">As demonstrated by </w:t>
      </w:r>
      <w:proofErr w:type="spellStart"/>
      <w:r w:rsidRPr="00237EB4">
        <w:rPr>
          <w:szCs w:val="24"/>
        </w:rPr>
        <w:t>Jägermeyr</w:t>
      </w:r>
      <w:proofErr w:type="spellEnd"/>
      <w:r w:rsidRPr="00237EB4">
        <w:rPr>
          <w:szCs w:val="24"/>
        </w:rPr>
        <w:t xml:space="preserve"> </w:t>
      </w:r>
      <w:r w:rsidRPr="00360B6B">
        <w:rPr>
          <w:szCs w:val="24"/>
        </w:rPr>
        <w:t>et al</w:t>
      </w:r>
      <w:r w:rsidRPr="00237EB4">
        <w:rPr>
          <w:i/>
          <w:iCs/>
          <w:szCs w:val="24"/>
        </w:rPr>
        <w:t>.</w:t>
      </w:r>
      <w:r w:rsidRPr="00237EB4">
        <w:rPr>
          <w:szCs w:val="24"/>
        </w:rPr>
        <w:t xml:space="preserve"> (2021),</w:t>
      </w:r>
      <w:r w:rsidRPr="00237EB4">
        <w:t xml:space="preserve"> predicting how global food production will be impacted by climate change is extremely complex, and worryingly, many </w:t>
      </w:r>
      <w:r w:rsidRPr="00237EB4">
        <w:rPr>
          <w:shd w:val="clear" w:color="auto" w:fill="FFFFFF"/>
        </w:rPr>
        <w:t xml:space="preserve">models struggle to capture the devastating effects that abnormal weather conditions can have on agriculture </w:t>
      </w:r>
      <w:r w:rsidRPr="00397BD9">
        <w:rPr>
          <w:shd w:val="clear" w:color="auto" w:fill="FFFFFF"/>
        </w:rPr>
        <w:fldChar w:fldCharType="begin"/>
      </w:r>
      <w:r w:rsidRPr="00237EB4">
        <w:rPr>
          <w:shd w:val="clear" w:color="auto" w:fill="FFFFFF"/>
        </w:rPr>
        <w:instrText xml:space="preserve"> ADDIN ZOTERO_ITEM CSL_CITATION {"citationID":"a28hrb4l8gg","properties":{"formattedCitation":"(Mansfield et al., 2020)","plainCitation":"(Mansfield et al., 2020)","noteIndex":0},"citationItems":[{"id":522,"uris":["http://zotero.org/users/local/Hcd06Tc7/items/LUQ2X2IY"],"itemData":{"id":522,"type":"article-journal","abstract":"Understanding and estimating regional climate change under different anthropogenic emission scenarios is pivotal for informing societal adaptation and mitigation measures. However, the high computational complexity of state-of-the-art climate models remains a central bottleneck in this endeavour. Here we introduce a machine learning approach, which utilises a unique dataset of existing climate model simulations to learn relationships between short-term and long-term temperature responses to different climate forcing scenarios. This approach not only has the potential to accelerate climate change projections by reducing the costs of scenario computations, but also helps uncover early indicators of modelled long-term climate responses, which is of relevance to climate change detection, predictability, and attribution. Our results highlight challenges and opportunities for data-driven climate modelling, especially concerning the incorporation of even larger model datasets in the future. We therefore encourage extensive data sharing among research institutes to build ever more powerful climate response emulators, and thus to enable faster climate change projections.","container-title":"npj Climate and Atmospheric Science","DOI":"10.1038/s41612-020-00148-5","ISSN":"2397-3722","issue":"1","journalAbbreviation":"npj Clim Atmos Sci","language":"en","license":"2020 CROWN","note":"number: 1\npublisher: Nature Publishing Group","page":"1-9","source":"www.nature.com","title":"Predicting global patterns of long-term climate change from short-term simulations using machine learning","volume":"3","author":[{"family":"Mansfield","given":"L. A."},{"family":"Nowack","given":"P. J."},{"family":"Kasoar","given":"M."},{"family":"Everitt","given":"R. G."},{"family":"Collins","given":"W. J."},{"family":"Voulgarakis","given":"A."}],"issued":{"date-parts":[["2020",11,19]]}}}],"schema":"https://github.com/citation-style-language/schema/raw/master/csl-citation.json"} </w:instrText>
      </w:r>
      <w:r w:rsidRPr="00397BD9">
        <w:rPr>
          <w:shd w:val="clear" w:color="auto" w:fill="FFFFFF"/>
        </w:rPr>
        <w:fldChar w:fldCharType="separate"/>
      </w:r>
      <w:r w:rsidRPr="00237EB4">
        <w:t>(Mansfield et al., 2020)</w:t>
      </w:r>
      <w:r w:rsidRPr="00397BD9">
        <w:rPr>
          <w:shd w:val="clear" w:color="auto" w:fill="FFFFFF"/>
        </w:rPr>
        <w:fldChar w:fldCharType="end"/>
      </w:r>
      <w:r w:rsidRPr="00237EB4">
        <w:rPr>
          <w:shd w:val="clear" w:color="auto" w:fill="FFFFFF"/>
        </w:rPr>
        <w:t xml:space="preserve">. Climate change is predicted to increase both the frequency and intensity of extreme climatic events occurring around the world, including droughts, heatwaves, flooding, storms, tropical cyclones, and wildfires </w:t>
      </w:r>
      <w:r w:rsidRPr="000378F6">
        <w:rPr>
          <w:shd w:val="clear" w:color="auto" w:fill="FFFFFF"/>
        </w:rPr>
        <w:fldChar w:fldCharType="begin"/>
      </w:r>
      <w:r w:rsidRPr="000378F6">
        <w:rPr>
          <w:shd w:val="clear" w:color="auto" w:fill="FFFFFF"/>
        </w:rPr>
        <w:instrText xml:space="preserve"> ADDIN ZOTERO_ITEM CSL_CITATION {"citationID":"a2fnetn0j5m","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0378F6">
        <w:rPr>
          <w:shd w:val="clear" w:color="auto" w:fill="FFFFFF"/>
        </w:rPr>
        <w:fldChar w:fldCharType="separate"/>
      </w:r>
      <w:r w:rsidRPr="000378F6">
        <w:t>(Shukla et al., 2022)</w:t>
      </w:r>
      <w:r w:rsidRPr="000378F6">
        <w:rPr>
          <w:shd w:val="clear" w:color="auto" w:fill="FFFFFF"/>
        </w:rPr>
        <w:fldChar w:fldCharType="end"/>
      </w:r>
      <w:r w:rsidRPr="000378F6">
        <w:rPr>
          <w:shd w:val="clear" w:color="auto" w:fill="FFFFFF"/>
        </w:rPr>
        <w:t>.</w:t>
      </w:r>
      <w:r w:rsidRPr="00237EB4">
        <w:rPr>
          <w:shd w:val="clear" w:color="auto" w:fill="FFFFFF"/>
        </w:rPr>
        <w:t xml:space="preserve"> Additionally, the geographical distribution and likelihood of outbreak for many agricultural pests and pathogens is also expected to increase with climate change </w:t>
      </w:r>
      <w:r w:rsidRPr="00D143D9">
        <w:rPr>
          <w:shd w:val="clear" w:color="auto" w:fill="FFFFFF"/>
        </w:rPr>
        <w:fldChar w:fldCharType="begin"/>
      </w:r>
      <w:r w:rsidRPr="00237EB4">
        <w:rPr>
          <w:shd w:val="clear" w:color="auto" w:fill="FFFFFF"/>
        </w:rPr>
        <w:instrText xml:space="preserve"> ADDIN ZOTERO_ITEM CSL_CITATION {"citationID":"jozlcAye","properties":{"formattedCitation":"(Chaloner et al., 2021; Skend\\uc0\\u382{}i\\uc0\\u263{} et al., 2021)","plainCitation":"(Chaloner et al., 2021; Skendžić et al., 2021)","noteIndex":0},"citationItems":[{"id":75,"uris":["http://zotero.org/users/local/Hcd06Tc7/items/Z9I8TGLS"],"itemData":{"id":75,"type":"article-journal","abstract":"Global food security is strongly determined by crop production. Climate change-induced losses to production can occur directly or indirectly, including via the distributions and impacts of plant pathogens. However, the likely changes in pathogen pressure in relation to global crop production are poorly understood. Here we show that temperature-dependent infection risk, r(T), for 80 fungal and oomycete crop pathogens will track projected yield changes in 12 crops over the twenty-first century. For most crops, both yields and r(T) are likely to increase at high latitudes. In contrast, the tropics will see little or no productivity gains, and r(T) is likely to decline. In addition, the United States, Europe and China may experience major changes in pathogen assemblages. The benefits of yield gains may therefore be tempered by the greater burden of crop protection due to increased disease and unfamiliar pathogens.","container-title":"Nature Climate Change","DOI":"10.1038/s41558-021-01104-8","ISSN":"1758-6798","issue":"8","journalAbbreviation":"Nat. Clim. Chang.","language":"en","license":"2021 The Author(s), under exclusive licence to Springer Nature Limited","note":"number: 8\npublisher: Nature Publishing Group","page":"710-715","source":"www.nature.com","title":"Plant pathogen infection risk tracks global crop yields under climate change","volume":"11","author":[{"family":"Chaloner","given":"Thomas M."},{"family":"Gurr","given":"Sarah J."},{"family":"Bebber","given":"Daniel P."}],"issued":{"date-parts":[["2021",8]]}},"label":"page"},{"id":72,"uris":["http://zotero.org/users/local/Hcd06Tc7/items/ZVYWBI7Y"],"itemData":{"id":72,"type":"article-journal","abstract":"Simple Summary\nClimate change and extreme weather events have a major impact on crop production and agricultural pests. As generally adaptable organisms, insect pests respond differently to different causes of climate change. In this review, we address the effects of rising temperatures and atmospheric CO2 levels, as well as changing precipitation patterns, on agricultural insect pests. Since temperature is the most important environmental factor affecting insect population dynamics, it is expected that global climate warming could trigger an expansion of their geographic range, increased overwintering survival, increased number of generations, increased risk of invasive insect species and insect-transmitted plant diseases, as well as changes in their interaction with host plants and natural enemies. As climate change exacerbates the pest problem, there is a great need for future pest management strategies. These include monitoring climate and pest populations, modified integrated pest management strategies, and the use of modelling prediction tools which are presented here.\n\nAbstract\nClimate change and global warming are of great concern to agriculture worldwide and are among the most discussed issues in today’s society. Climate parameters such as increased temperatures, rising atmospheric CO2 levels, and changing precipitation patterns have significant impacts on agricultural production and on agricultural insect pests. Changes in climate can affect insect pests in several ways. They can result in an expansion of their geographic distribution, increased survival during overwintering, increased number of generations, altered synchrony between plants and pests, altered interspecific interaction, increased risk of invasion by migratory pests, increased incidence of insect-transmitted plant diseases, and reduced effectiveness of biological control, especially natural enemies. As a result, there is a serious risk of crop economic losses, as well as a challenge to human food security. As a major driver of pest population dynamics, climate change will require adaptive management strategies to deal with the changing status of pests. Several priorities can be identified for future research on the effects of climatic changes on agricultural insect pests. These include modified integrated pest management tactics, monitoring climate and pest populations, and the use of modelling prediction tools.","container-title":"Insects","DOI":"10.3390/insects12050440","ISSN":"2075-4450","issue":"5","journalAbbreviation":"Insects","note":"PMID: 34066138\nPMCID: PMC8150874","page":"440","source":"PubMed Central","title":"The Impact of Climate Change on Agricultural Insect Pests","volume":"12","author":[{"family":"Skendžić","given":"Sandra"},{"family":"Zovko","given":"Monika"},{"family":"Živković","given":"Ivana Pajač"},{"family":"Lešić","given":"Vinko"},{"family":"Lemić","given":"Darija"}],"issued":{"date-parts":[["2021",5,12]]}},"label":"page"}],"schema":"https://github.com/citation-style-language/schema/raw/master/csl-citation.json"} </w:instrText>
      </w:r>
      <w:r w:rsidRPr="00D143D9">
        <w:rPr>
          <w:shd w:val="clear" w:color="auto" w:fill="FFFFFF"/>
        </w:rPr>
        <w:fldChar w:fldCharType="separate"/>
      </w:r>
      <w:r w:rsidRPr="00237EB4">
        <w:rPr>
          <w:szCs w:val="24"/>
        </w:rPr>
        <w:t>(Chaloner et al., 2021; Skendžić et al., 2021)</w:t>
      </w:r>
      <w:r w:rsidRPr="00D143D9">
        <w:rPr>
          <w:shd w:val="clear" w:color="auto" w:fill="FFFFFF"/>
        </w:rPr>
        <w:fldChar w:fldCharType="end"/>
      </w:r>
      <w:r w:rsidRPr="00237EB4">
        <w:rPr>
          <w:shd w:val="clear" w:color="auto" w:fill="FFFFFF"/>
        </w:rPr>
        <w:t>. Each of these events pose a significant risk to future crop production, and often multiple abiotic and biotic stresses can occur at the same time, making it particularly challenging for agriculture to adapt and prepare for the future.</w:t>
      </w:r>
    </w:p>
    <w:p w14:paraId="72C919CE" w14:textId="77777777" w:rsidR="00083A71" w:rsidRPr="00237EB4" w:rsidRDefault="00083A71" w:rsidP="00083A71">
      <w:pPr>
        <w:pStyle w:val="Heading3"/>
      </w:pPr>
      <w:bookmarkStart w:id="7" w:name="_Toc131628539"/>
      <w:r w:rsidRPr="00237EB4">
        <w:lastRenderedPageBreak/>
        <w:t>1.</w:t>
      </w:r>
      <w:r>
        <w:t>4</w:t>
      </w:r>
      <w:r w:rsidRPr="00237EB4">
        <w:tab/>
        <w:t>Impact of drought stress on plant physiology, biochemistry, and yield</w:t>
      </w:r>
      <w:bookmarkEnd w:id="7"/>
    </w:p>
    <w:p w14:paraId="27EFEFB2" w14:textId="77777777" w:rsidR="00083A71" w:rsidRPr="00DB430D" w:rsidRDefault="00083A71" w:rsidP="00083A71">
      <w:pPr>
        <w:pStyle w:val="NoSpacing"/>
        <w:rPr>
          <w:color w:val="auto"/>
        </w:rPr>
      </w:pPr>
      <w:r w:rsidRPr="00DB430D">
        <w:rPr>
          <w:color w:val="auto"/>
        </w:rPr>
        <w:t xml:space="preserve">Drought stress has been identified as one of the biggest threats to global food security </w:t>
      </w:r>
      <w:r w:rsidRPr="00DB430D">
        <w:rPr>
          <w:color w:val="auto"/>
        </w:rPr>
        <w:fldChar w:fldCharType="begin"/>
      </w:r>
      <w:r w:rsidRPr="00DB430D">
        <w:rPr>
          <w:color w:val="auto"/>
        </w:rPr>
        <w:instrText xml:space="preserve"> ADDIN ZOTERO_ITEM CSL_CITATION {"citationID":"a2dp0popha5","properties":{"formattedCitation":"(Orimoloye, 2022)","plainCitation":"(Orimoloye, 2022)","noteIndex":0},"citationItems":[{"id":524,"uris":["http://zotero.org/users/local/Hcd06Tc7/items/9JXUVEDH"],"itemData":{"id":524,"type":"article-journal","abstract":"Increasing demand for food and environmental stressors are some of the most challenging problems that human societies face today and these have encouraged new studies to examine drought impacts on food production. Seeking to discuss these important issues in the South African context, this study analyzed the impacts of drought on food security in one of the country's largest commercial agricultural land (Free State Province). Earth observation and crop data were acquired from Application for Extracting and Exploring Analysis Ready Samples (AppEEARS) and GrainSA databases, respectively for years 2011/2012–2020/2021 over Free State Province. Two crops namely, maize and sorghum were obtained from the database and analyzed accordingly to quantify drought impacts on the two crops. The result reveals that the years 2015 and 2018 were affected by extreme drought events (&lt;10%) where the majority of the study area was impacted. Years 2011, 2016, 2018, and 2019 were severely affected by drought (&gt;30%) and impacted the agricultural sector in the study area. Findings further revealed that maize production observed the lowest recorded in the year 2014 and 2015 with about 223,600 and 119,050 tons, respectively. More so, results further showed that sorghum production recorded the lowest production in years 2019, 2016, and 2015 with about 23,600, 24,640, and 24,150 tons, in that order during the period of study. The results confirm the impacts of drought on maize and sorghum productions in the year 2015 and other years that recorded the lowest productions during drought years. This development might have impacted food security in the study area, and this outcome will enable decision-making bodies on food security to enhance improved strategy in vulnerable areas.","container-title":"Frontiers in Sustainable Food Systems","ISSN":"2571-581X","source":"Frontiers","title":"Agricultural Drought and Its Potential Impacts: Enabling Decision-Support for Food Security in Vulnerable Regions","title-short":"Agricultural Drought and Its Potential Impacts","URL":"https://www.frontiersin.org/articles/10.3389/fsufs.2022.838824","volume":"6","author":[{"family":"Orimoloye","given":"Israel R."}],"accessed":{"date-parts":[["2023",4,5]]},"issued":{"date-parts":[["2022"]]}}}],"schema":"https://github.com/citation-style-language/schema/raw/master/csl-citation.json"} </w:instrText>
      </w:r>
      <w:r w:rsidRPr="00DB430D">
        <w:rPr>
          <w:color w:val="auto"/>
        </w:rPr>
        <w:fldChar w:fldCharType="separate"/>
      </w:r>
      <w:r w:rsidRPr="00DB430D">
        <w:rPr>
          <w:color w:val="auto"/>
          <w:szCs w:val="24"/>
        </w:rPr>
        <w:t>(Orimoloye, 2022)</w:t>
      </w:r>
      <w:r w:rsidRPr="00DB430D">
        <w:rPr>
          <w:color w:val="auto"/>
        </w:rPr>
        <w:fldChar w:fldCharType="end"/>
      </w:r>
      <w:r w:rsidRPr="00DB430D">
        <w:rPr>
          <w:color w:val="auto"/>
        </w:rPr>
        <w:t xml:space="preserve">. Since water is required for many vital plant processes, even a small decline in soil moisture can lead to several physiological and biochemical changes that can hamper plant growth and development, and ultimately productivity. In 2022, an estimated 14% of global rain-fed cropland was affected by moderate to severe drought stress, equating to a loss of $6 billion </w:t>
      </w:r>
      <w:r w:rsidRPr="00DB430D">
        <w:rPr>
          <w:color w:val="auto"/>
        </w:rPr>
        <w:fldChar w:fldCharType="begin"/>
      </w:r>
      <w:r w:rsidRPr="00DB430D">
        <w:rPr>
          <w:color w:val="auto"/>
        </w:rPr>
        <w:instrText xml:space="preserve"> ADDIN ZOTERO_ITEM CSL_CITATION {"citationID":"xPk4e1AB","properties":{"formattedCitation":"(De Clercq et al., 2022)","plainCitation":"(De Clercq et al., 2022)","noteIndex":0},"citationItems":[{"id":88,"uris":["http://zotero.org/users/local/Hcd06Tc7/items/8DHLQ9WY"],"itemData":{"id":88,"type":"webpage","title":"Making crops more resilient to drought risk","URL":"https://www.mckinsey.com/industries/agriculture/our-insights/making-crops-more-resilient-to-drought-risk","author":[{"family":"De Clercq","given":"Djavan"},{"family":"Denis","given":"Nicolas"},{"family":"Dilda","given":"Valerio"},{"family":"Hii","given":"Joy"},{"family":"Sadiq","given":"Mehliyar"},{"family":"Taksyak","given":"Michael"},{"family":"Verhagen","given":"Jeroen"}],"accessed":{"date-parts":[["2023",2,15]]},"issued":{"date-parts":[["2022"]]}}}],"schema":"https://github.com/citation-style-language/schema/raw/master/csl-citation.json"} </w:instrText>
      </w:r>
      <w:r w:rsidRPr="00DB430D">
        <w:rPr>
          <w:color w:val="auto"/>
        </w:rPr>
        <w:fldChar w:fldCharType="separate"/>
      </w:r>
      <w:r w:rsidRPr="00DB430D">
        <w:rPr>
          <w:color w:val="auto"/>
        </w:rPr>
        <w:t>(De Clercq et al., 2022)</w:t>
      </w:r>
      <w:r w:rsidRPr="00DB430D">
        <w:rPr>
          <w:color w:val="auto"/>
        </w:rPr>
        <w:fldChar w:fldCharType="end"/>
      </w:r>
      <w:r w:rsidRPr="00DB430D">
        <w:rPr>
          <w:color w:val="auto"/>
        </w:rPr>
        <w:t xml:space="preserve">. As freshwater availability dwindles in many important agricultural regions, it will become increasingly difficult to provide sufficient irrigation. In these drying regions, agricultural droughts are predicted to be 2.4 times more likely to occur under 2°C of warming and significantly more severe </w:t>
      </w:r>
      <w:r w:rsidRPr="000378F6">
        <w:rPr>
          <w:color w:val="auto"/>
        </w:rPr>
        <w:fldChar w:fldCharType="begin"/>
      </w:r>
      <w:r w:rsidRPr="000378F6">
        <w:rPr>
          <w:color w:val="auto"/>
        </w:rPr>
        <w:instrText xml:space="preserve"> ADDIN ZOTERO_ITEM CSL_CITATION {"citationID":"ai95dakhdo","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0378F6">
        <w:rPr>
          <w:color w:val="auto"/>
        </w:rPr>
        <w:fldChar w:fldCharType="separate"/>
      </w:r>
      <w:r w:rsidRPr="000378F6">
        <w:rPr>
          <w:color w:val="auto"/>
        </w:rPr>
        <w:t>(Shukla et al., 2022)</w:t>
      </w:r>
      <w:r w:rsidRPr="000378F6">
        <w:rPr>
          <w:color w:val="auto"/>
        </w:rPr>
        <w:fldChar w:fldCharType="end"/>
      </w:r>
      <w:r w:rsidRPr="000378F6">
        <w:rPr>
          <w:color w:val="auto"/>
        </w:rPr>
        <w:t>.</w:t>
      </w:r>
      <w:r w:rsidRPr="00DB430D">
        <w:rPr>
          <w:color w:val="auto"/>
        </w:rPr>
        <w:t xml:space="preserve"> Thus, economic drought losses are expected to increase drastically by the end of the century </w:t>
      </w:r>
      <w:r w:rsidRPr="00DB430D">
        <w:rPr>
          <w:color w:val="auto"/>
        </w:rPr>
        <w:fldChar w:fldCharType="begin"/>
      </w:r>
      <w:r w:rsidRPr="00DB430D">
        <w:rPr>
          <w:color w:val="auto"/>
        </w:rPr>
        <w:instrText xml:space="preserve"> ADDIN ZOTERO_ITEM CSL_CITATION {"citationID":"JpSepqbW","properties":{"formattedCitation":"(Naumann et al., 2021)","plainCitation":"(Naumann et al., 2021)","noteIndex":0},"citationItems":[{"id":90,"uris":["http://zotero.org/users/local/Hcd06Tc7/items/J2WK484U"],"itemData":{"id":90,"type":"article-journal","abstract":"While climate change will alter the distribution of water in time and space, quantifications of drought risk under global warming remain uncertain. Here, we show that in Europe, drought damages could strongly increase with global warming and cause a regional imbalance in future drought impacts. In the absence of climate action (4 °C in 2100 and no adaptation), annual drought losses in the European Union and United Kingdom combined are projected to rise to more than €65 billion per year compared with €9 billion per year currently, or two times larger when expressed relative to the size of the economy. Drought losses show the strongest rise in southern and western parts of Europe, where drought conditions at 4 °C could reduce regional agriculture economic output by 10%. With high warming, drought impacts will become a fraction of current impacts in northern and northeastern regions. Keeping global warming well below 2 °C would avoid most impacts in affected regions.","container-title":"Nature Climate Change","DOI":"10.1038/s41558-021-01044-3","ISSN":"1758-6798","issue":"6","journalAbbreviation":"Nat. Clim. Chang.","language":"en","license":"2021 The Author(s), under exclusive licence to Springer Nature Limited","note":"number: 6\npublisher: Nature Publishing Group","page":"485-491","source":"www.nature.com","title":"Increased economic drought impacts in Europe with anthropogenic warming","volume":"11","author":[{"family":"Naumann","given":"Gustavo"},{"family":"Cammalleri","given":"Carmelo"},{"family":"Mentaschi","given":"Lorenzo"},{"family":"Feyen","given":"Luc"}],"issued":{"date-parts":[["2021",6]]}}}],"schema":"https://github.com/citation-style-language/schema/raw/master/csl-citation.json"} </w:instrText>
      </w:r>
      <w:r w:rsidRPr="00DB430D">
        <w:rPr>
          <w:color w:val="auto"/>
        </w:rPr>
        <w:fldChar w:fldCharType="separate"/>
      </w:r>
      <w:r w:rsidRPr="00DB430D">
        <w:rPr>
          <w:color w:val="auto"/>
        </w:rPr>
        <w:t>(Naumann et al., 2021)</w:t>
      </w:r>
      <w:r w:rsidRPr="00DB430D">
        <w:rPr>
          <w:color w:val="auto"/>
        </w:rPr>
        <w:fldChar w:fldCharType="end"/>
      </w:r>
      <w:r w:rsidRPr="00DB430D">
        <w:rPr>
          <w:color w:val="auto"/>
        </w:rPr>
        <w:t xml:space="preserve">. The occurrence of drought has been posited as one of the reasons for the widespread stagnation of crop yields in Europe </w:t>
      </w:r>
      <w:r w:rsidRPr="00DB430D">
        <w:rPr>
          <w:color w:val="auto"/>
        </w:rPr>
        <w:fldChar w:fldCharType="begin"/>
      </w:r>
      <w:r w:rsidRPr="00DB430D">
        <w:rPr>
          <w:color w:val="auto"/>
        </w:rPr>
        <w:instrText xml:space="preserve"> ADDIN ZOTERO_ITEM CSL_CITATION {"citationID":"a21b4tqfl2q","properties":{"formattedCitation":"(Moore and Lobell, 2015)","plainCitation":"(Moore and Lobell, 2015)","noteIndex":0},"citationItems":[{"id":530,"uris":["http://zotero.org/users/local/Hcd06Tc7/items/FPMTF7SD"],"itemData":{"id":530,"type":"article-journal","abstract":"Europe has experienced a stagnation of some crop yields since the early 1990s as well as statistically significant warming during the growing season. Although it has been argued that these two are causally connected, no previous studies have formally attributed long-term yield trends to a changing climate. Here, we present two statistical tests based on the distinctive spatial pattern of climate change impacts and adaptation, and explore their power under a range of parameter values. We show that statistical power for the identification of climate change impacts is high in many settings, but that power for identifying adaptation is almost always low. Applying these tests to European agriculture, we find evidence that long-term temperature and precipitation trends since 1989 have reduced continent-wide wheat and barley yields by 2.5% and 3.8%, respectively, and have slightly increased maize and sugar beet yields. These averages disguise large heterogeneity across the continent, with regions around the Mediterranean experiencing significant adverse impacts on most crops. This result means that climate trends can account for ∼10% of the stagnation in European wheat and barley yields, with likely explanations for the remainder including changes in agriculture and environmental policies.","container-title":"Proceedings of the National Academy of Sciences","DOI":"10.1073/pnas.1409606112","issue":"9","note":"publisher: Proceedings of the National Academy of Sciences","page":"2670-2675","source":"pnas.org (Atypon)","title":"The fingerprint of climate trends on European crop yields","volume":"112","author":[{"family":"Moore","given":"Frances C."},{"family":"Lobell","given":"David B."}],"issued":{"date-parts":[["2015",3,3]]}}}],"schema":"https://github.com/citation-style-language/schema/raw/master/csl-citation.json"} </w:instrText>
      </w:r>
      <w:r w:rsidRPr="00DB430D">
        <w:rPr>
          <w:color w:val="auto"/>
        </w:rPr>
        <w:fldChar w:fldCharType="separate"/>
      </w:r>
      <w:r w:rsidRPr="00DB430D">
        <w:rPr>
          <w:color w:val="auto"/>
          <w:szCs w:val="24"/>
        </w:rPr>
        <w:t>(Moore and Lobell, 2015)</w:t>
      </w:r>
      <w:r w:rsidRPr="00DB430D">
        <w:rPr>
          <w:color w:val="auto"/>
        </w:rPr>
        <w:fldChar w:fldCharType="end"/>
      </w:r>
      <w:r w:rsidRPr="00DB430D">
        <w:rPr>
          <w:color w:val="auto"/>
        </w:rPr>
        <w:t>, contrary to the more optimistic projections seen in Figure 1.</w:t>
      </w:r>
      <w:r>
        <w:rPr>
          <w:color w:val="auto"/>
        </w:rPr>
        <w:t>5</w:t>
      </w:r>
      <w:r w:rsidRPr="00DB430D">
        <w:rPr>
          <w:color w:val="auto"/>
        </w:rPr>
        <w:t xml:space="preserve">a, and will increasingly constrain our ability to enhance </w:t>
      </w:r>
      <w:proofErr w:type="spellStart"/>
      <w:r w:rsidRPr="00DB430D">
        <w:rPr>
          <w:color w:val="auto"/>
        </w:rPr>
        <w:t>Y</w:t>
      </w:r>
      <w:r w:rsidRPr="00DB430D">
        <w:rPr>
          <w:color w:val="auto"/>
          <w:vertAlign w:val="subscript"/>
        </w:rPr>
        <w:t>p</w:t>
      </w:r>
      <w:proofErr w:type="spellEnd"/>
      <w:r w:rsidRPr="00DB430D">
        <w:rPr>
          <w:color w:val="auto"/>
        </w:rPr>
        <w:t>.</w:t>
      </w:r>
    </w:p>
    <w:p w14:paraId="3ACB3CE2" w14:textId="77777777" w:rsidR="00C37E9A" w:rsidRDefault="00083A71" w:rsidP="00C37E9A">
      <w:pPr>
        <w:ind w:firstLine="720"/>
      </w:pPr>
      <w:r w:rsidRPr="00237EB4">
        <w:t>The flow of water through a plant is controlled predominantly by the rate of transpiration</w:t>
      </w:r>
      <w:r w:rsidR="005D316C">
        <w:t xml:space="preserve"> (</w:t>
      </w:r>
      <w:r w:rsidR="005D316C">
        <w:rPr>
          <w:i/>
        </w:rPr>
        <w:t>E</w:t>
      </w:r>
      <w:r w:rsidR="005D316C">
        <w:t>)</w:t>
      </w:r>
      <w:r w:rsidRPr="00237EB4">
        <w:t xml:space="preserve"> (</w:t>
      </w:r>
      <w:r w:rsidRPr="00397BD9">
        <w:rPr>
          <w:highlight w:val="yellow"/>
        </w:rPr>
        <w:fldChar w:fldCharType="begin"/>
      </w:r>
      <w:r w:rsidRPr="00237EB4">
        <w:rPr>
          <w:highlight w:val="yellow"/>
        </w:rPr>
        <w:instrText xml:space="preserve"> ADDIN ZOTERO_ITEM CSL_CITATION {"citationID":"a2i62d2j8pv","properties":{"formattedCitation":"\\uldash{(Chavarria {\\i{}et al.}, 2012)}","plainCitation":"(Chavarria et al., 2012)","dontUpdate":true,"noteIndex":0},"citationItems":[{"id":532,"uris":["http://zotero.org/users/local/Hcd06Tc7/items/E8FFZVLX"],"itemData":{"id":532,"type":"book","abstract":"Open access peer-reviewed chapter","ISBN":"978-953-51-0557-2","language":"en","note":"container-title: Advances in Selected Plant Physiology Aspects\nDOI: 10.5772/33478","publisher":"IntechOpen","source":"www.intechopen.com","title":"Plant Water Relations: Absorption, Transport and Control Mechanisms","title-short":"Plant Water Relations","URL":"https://www.intechopen.com/chapters/35825","author":[{"family":"Chavarria","given":"Geraldo"},{"family":"Santos","given":"Henrique Pessoa","dropping-particle":"dos"},{"family":"Chavarria","given":"Geraldo"},{"family":"Santos","given":"Henrique Pessoa","dropping-particle":"dos"}],"accessed":{"date-parts":[["2023",4,5]]},"issued":{"date-parts":[["2012",4,25]]}}}],"schema":"https://github.com/citation-style-language/schema/raw/master/csl-citation.json"} </w:instrText>
      </w:r>
      <w:r w:rsidRPr="00397BD9">
        <w:rPr>
          <w:highlight w:val="yellow"/>
        </w:rPr>
        <w:fldChar w:fldCharType="separate"/>
      </w:r>
      <w:r w:rsidRPr="00237EB4">
        <w:rPr>
          <w:szCs w:val="24"/>
          <w:u w:val="dash"/>
        </w:rPr>
        <w:t>Chavarria et al. (2012)</w:t>
      </w:r>
      <w:r w:rsidRPr="00397BD9">
        <w:rPr>
          <w:highlight w:val="yellow"/>
        </w:rPr>
        <w:fldChar w:fldCharType="end"/>
      </w:r>
      <w:r w:rsidRPr="00237EB4">
        <w:t xml:space="preserve">. Roots and root hairs absorb water from the soil that is in direct contact with them. This depletes the water potential surrounding the root and draws water from the soil column towards the plant. Once absorbed, water travels up through the plant via a network of xylem vessels and eventually exits into the atmosphere through stomatal pores, which are found on the epidermis of leaves and other aerial organs that are otherwise coated in a hydrophobic waxy cuticle. Collectively, this is known as the transpiration stream, and facilitates the uptake of mineral nutrients from the soil and their translocation to the shoots </w:t>
      </w:r>
      <w:r w:rsidRPr="00397BD9">
        <w:fldChar w:fldCharType="begin"/>
      </w:r>
      <w:r w:rsidRPr="00237EB4">
        <w:instrText xml:space="preserve"> ADDIN ZOTERO_ITEM CSL_CITATION {"citationID":"a2kheja9j2f","properties":{"formattedCitation":"(Tanner and Beevers, 2001)","plainCitation":"(Tanner and Beevers, 2001)","noteIndex":0},"citationItems":[{"id":538,"uris":["http://zotero.org/users/local/Hcd06Tc7/items/FBP57ZRF"],"itemData":{"id":538,"type":"article-journal","abstract":"The major “benefit” alleged to accrue from transpiration (the evaporative loss of water from plant surfaces) is that it is essential for the long-distance transport of mineral ions, but the possible interrelation between these two processes has rarely been tested. Transpiration was experimentally dissociated from mineral supply by growing sunflowers (Helianthus anuus) in hydroculture and providing mineral nutrients only during the nights. These plants grew as well as a control group that received nutrients only during the day and transpired 12–15 times more water during the exposure period. It thus appears that convective water transport in the xylem, brought about by root pressure and the resultant guttation, “growth water,” and Münch's phloem counterflow is in itself sufficient for long-distance mineral supply and that transpiration is not required for this function.","container-title":"Proceedings of the National Academy of Sciences","DOI":"10.1073/pnas.161279898","issue":"16","note":"publisher: Proceedings of the National Academy of Sciences","page":"9443-9447","source":"pnas.org (Atypon)","title":"Transpiration, a prerequisite for long-distance transport of minerals in plants?","volume":"98","author":[{"family":"Tanner","given":"W."},{"family":"Beevers","given":"H."}],"issued":{"date-parts":[["2001",7,31]]}}}],"schema":"https://github.com/citation-style-language/schema/raw/master/csl-citation.json"} </w:instrText>
      </w:r>
      <w:r w:rsidRPr="00397BD9">
        <w:fldChar w:fldCharType="separate"/>
      </w:r>
      <w:r w:rsidRPr="00237EB4">
        <w:rPr>
          <w:szCs w:val="24"/>
        </w:rPr>
        <w:t>(Tanner and Beevers, 2001)</w:t>
      </w:r>
      <w:r w:rsidRPr="00397BD9">
        <w:fldChar w:fldCharType="end"/>
      </w:r>
      <w:r w:rsidRPr="00237EB4">
        <w:t xml:space="preserve">, as well as enabling evaporative plant cooling </w:t>
      </w:r>
      <w:r w:rsidRPr="00397BD9">
        <w:fldChar w:fldCharType="begin"/>
      </w:r>
      <w:r w:rsidRPr="00237EB4">
        <w:instrText xml:space="preserve"> ADDIN ZOTERO_ITEM CSL_CITATION {"citationID":"agf9q940o3","properties":{"formattedCitation":"(Nobel and Nobel, 1999)","plainCitation":"(Nobel and Nobel, 1999)","noteIndex":0},"citationItems":[{"id":534,"uris":["http://zotero.org/users/local/Hcd06Tc7/items/L9NXDTEQ"],"itemData":{"id":534,"type":"book","abstract":"The functioning of all living systems obeys the laws of physics in fundamental ways. This is true for all physiological processes that occur inside cells, tissues, organs, and organisms. This revised edition covers topics such as: water relations and ion transport for plant cells, including diffusion; potential gradients; and solute movement in and out of plant cells. It also presents the interconnection of various energy forms, such as light, chlorophyll and accessory photosynthesis pigments, and ATP and NADPH. Additionally, the book describes the forms in which energy and matter enter and leave a plant, for example: energy budget analysis, water vapour and carbon dioxide, and water movement from soil to plant to atmosphere.","ISBN":"978-0-12-520025-7","language":"en","note":"Google-Books-ID: yW_pptyiMHoC","number-of-pages":"518","publisher":"Academic Press","source":"Google Books","title":"Physicochemical &amp; Environmental Plant Physiology","author":[{"family":"Nobel","given":"Park S."},{"family":"Nobel","given":"Professor of Biology and Associate Director of the UCLA-Doe Laboratory Park S."}],"issued":{"date-parts":[["1999"]]}}}],"schema":"https://github.com/citation-style-language/schema/raw/master/csl-citation.json"} </w:instrText>
      </w:r>
      <w:r w:rsidRPr="00397BD9">
        <w:fldChar w:fldCharType="separate"/>
      </w:r>
      <w:r w:rsidRPr="00237EB4">
        <w:rPr>
          <w:szCs w:val="24"/>
        </w:rPr>
        <w:t>(Nobel and Nobel, 1999)</w:t>
      </w:r>
      <w:r w:rsidRPr="00397BD9">
        <w:fldChar w:fldCharType="end"/>
      </w:r>
      <w:r w:rsidRPr="00237EB4">
        <w:t xml:space="preserve">. Water will naturally move along a gradient from the wet leaf interior to the drier bulk air surrounding the plant, however, stomata provide an important source of resistance </w:t>
      </w:r>
      <w:r>
        <w:t xml:space="preserve">(termed </w:t>
      </w:r>
      <w:proofErr w:type="spellStart"/>
      <w:r>
        <w:rPr>
          <w:i/>
        </w:rPr>
        <w:t>r</w:t>
      </w:r>
      <w:r>
        <w:rPr>
          <w:vertAlign w:val="subscript"/>
        </w:rPr>
        <w:t>s</w:t>
      </w:r>
      <w:proofErr w:type="spellEnd"/>
      <w:r>
        <w:t>)</w:t>
      </w:r>
      <w:r>
        <w:rPr>
          <w:i/>
        </w:rPr>
        <w:t xml:space="preserve"> </w:t>
      </w:r>
      <w:r w:rsidRPr="00237EB4">
        <w:t>that controls plant water loss (Figure 1.</w:t>
      </w:r>
      <w:r>
        <w:t>6</w:t>
      </w:r>
      <w:r w:rsidRPr="00237EB4">
        <w:t xml:space="preserve">) </w:t>
      </w:r>
      <w:r w:rsidRPr="00397BD9">
        <w:fldChar w:fldCharType="begin"/>
      </w:r>
      <w:r w:rsidRPr="00237EB4">
        <w:instrText xml:space="preserve"> ADDIN ZOTERO_ITEM CSL_CITATION {"citationID":"a1hl39oou8b","properties":{"formattedCitation":"(Buckley, 2005)","plainCitation":"(Buckley, 2005)","noteIndex":0},"citationItems":[{"id":540,"uris":["http://zotero.org/users/local/Hcd06Tc7/items/LCVXPWCJ"],"itemData":{"id":540,"type":"article-journal","abstract":"It is clear that stomata play a critical role in regulating water loss from terrestrial vegetation. What is not clear is how this regulation is achieved. Stomata appear to respond to perturbations of many aspects of the soil–plant–atmosphere hydraulic continuum, but there is little agreement regarding the mechanism (or mechanisms) by which stomata sense such perturbations. This review discusses feedback and feedforward mechanisms by which hydraulic perturbations are putatively transduced into stomatal movements, in relation to generic empirical features of those responses. It is argued that a metabolically mediated feedback response of stomatal guard cells to the water status in their immediate vicinity (‘hydro-active local feedback’) remains the best explanation for many well-known features of hydraulically related stomatal behaviour, such as transient ‘wrong-way’ responses and the equivalence of hydraulic supply and demand as stomatal effectors. Furthermore, many curious phenomena that appear inconsistent with feedback, such as ‘apparent feedforward’ humidity responses and ‘isohydric’ behaviour (water potential homeostasis), are in fact expected to emerge from the juxtaposition of hydro-active local feedback and the well-known hysteretic and threshold-like effect of water potential on xylem hydraulic resistance. Contents Summary 1 I. Introduction 2 II. Background: stomatal hydromechanics 2 III. The parsimony of hydro-active local feedback 4 IV. Feedforward, or feedback plus? Emergent properties of marginally stable feedback control 8 V. Conclusions 14 Acknowledgements 14 References 14 Appendix 17","container-title":"New Phytologist","DOI":"10.1111/j.1469-8137.2005.01543.x","ISSN":"1469-8137","issue":"2","language":"en","note":"_eprint: https://onlinelibrary.wiley.com/doi/pdf/10.1111/j.1469-8137.2005.01543.x","page":"275-292","source":"Wiley Online Library","title":"The control of stomata by water balance","volume":"168","author":[{"family":"Buckley","given":"Thomas N."}],"issued":{"date-parts":[["2005"]]}}}],"schema":"https://github.com/citation-style-language/schema/raw/master/csl-citation.json"} </w:instrText>
      </w:r>
      <w:r w:rsidRPr="00397BD9">
        <w:fldChar w:fldCharType="separate"/>
      </w:r>
      <w:r w:rsidRPr="00237EB4">
        <w:rPr>
          <w:szCs w:val="24"/>
        </w:rPr>
        <w:t>(Buckley, 2005)</w:t>
      </w:r>
      <w:r w:rsidRPr="00397BD9">
        <w:fldChar w:fldCharType="end"/>
      </w:r>
      <w:r w:rsidRPr="00237EB4">
        <w:t>. When stom</w:t>
      </w:r>
      <w:r w:rsidR="00510D98">
        <w:t xml:space="preserve">ata are open, water vapour </w:t>
      </w:r>
      <w:r w:rsidRPr="00237EB4">
        <w:t>diffuse</w:t>
      </w:r>
      <w:r w:rsidR="00510D98">
        <w:t>s</w:t>
      </w:r>
      <w:r w:rsidR="00E31375">
        <w:t xml:space="preserve"> from the sub-stomatal cavity airspaces</w:t>
      </w:r>
      <w:r w:rsidRPr="00237EB4">
        <w:t>, out of the pore and across a thin boundary layer of still air (which provides a second, but smaller, source of resistance</w:t>
      </w:r>
      <w:r>
        <w:t xml:space="preserve">, termed </w:t>
      </w:r>
      <w:proofErr w:type="spellStart"/>
      <w:r>
        <w:rPr>
          <w:i/>
        </w:rPr>
        <w:t>r</w:t>
      </w:r>
      <w:r>
        <w:rPr>
          <w:vertAlign w:val="subscript"/>
        </w:rPr>
        <w:t>bl</w:t>
      </w:r>
      <w:proofErr w:type="spellEnd"/>
      <w:r w:rsidRPr="00237EB4">
        <w:t xml:space="preserve">), before it reaches the atmosphere </w:t>
      </w:r>
      <w:r w:rsidRPr="00397BD9">
        <w:fldChar w:fldCharType="begin"/>
      </w:r>
      <w:r w:rsidRPr="00237EB4">
        <w:instrText xml:space="preserve"> ADDIN ZOTERO_ITEM CSL_CITATION {"citationID":"a1qimeploo3","properties":{"formattedCitation":"(Taiz and Zeiger, 2010)","plainCitation":"(Taiz and Zeiger, 2010)","noteIndex":0},"citationItems":[{"id":546,"uris":["http://zotero.org/users/local/Hcd06Tc7/items/NW2TL3BG"],"itemData":{"id":546,"type":"book","abstract":"\"Plant Physiology, Fifth Edition continues to set the standard for textbooks in the field, making plant physiology accessible to virtually every student. Authors Lincoln Taiz and Eduardo Zeiger have again collaborated with a stellar group of contributing plant biologists to produce a current and authoritative volume that incorporates all the latest findings. Changes for the new edition include: A newly updated chapter (Chapter 1) on Plant Cells, including new information on the endomembrane system, the cytoskeleton, and the cell cycle, A new chapter (Chapter 2) on Genome Structure and Gene Expression, A new chapter (Chapter 14) on Signal Transduction. Updates on recent developments in the light reactions and the biochemistry of photosynthesis, respiration, ion transport, and water relations. In the phytochrome, blue-light, hormone and development chapters, new information about signaling pathways, regulatory mechanisms, and agricultural applications. Coverage of recent breakthroughs on the control of flowering. Three new Appendices on Concepts of Bioenergetics, Plant Kinematics, and Hormone Biosynthetic Pathways As with prior editions, the Fifth Edition is accompanied by a robust Companion Website. New material has been added here as well, including new Web Topics and Web Essays.\"--Page 4 de la couv.","ISBN":"978-0-87893-565-9","language":"en","note":"Google-Books-ID: uPesjgEACAAJ","number-of-pages":"782","publisher":"Sinauer Associates","source":"Google Books","title":"Plant Physiology","author":[{"family":"Taiz","given":"Lincoln"},{"family":"Zeiger","given":"Eduardo"}],"issued":{"date-parts":[["2010"]]}}}],"schema":"https://github.com/citation-style-language/schema/raw/master/csl-citation.json"} </w:instrText>
      </w:r>
      <w:r w:rsidRPr="00397BD9">
        <w:fldChar w:fldCharType="separate"/>
      </w:r>
      <w:r w:rsidRPr="00237EB4">
        <w:rPr>
          <w:szCs w:val="24"/>
        </w:rPr>
        <w:t>(Taiz and Zeiger, 2010)</w:t>
      </w:r>
      <w:r w:rsidRPr="00397BD9">
        <w:fldChar w:fldCharType="end"/>
      </w:r>
      <w:r>
        <w:t xml:space="preserve"> (Figure 1.6).</w:t>
      </w:r>
      <w:r w:rsidRPr="00237EB4">
        <w:t xml:space="preserve"> A reduction in soil moisture availability is first perceived by the roots, which respond by producing the plant signalling hormone abscisic acid (ABA)</w:t>
      </w:r>
      <w:r w:rsidR="00BE27C8">
        <w:t>, causing the stomata to close</w:t>
      </w:r>
      <w:r w:rsidR="001545BC">
        <w:t xml:space="preserve"> (</w:t>
      </w:r>
      <w:r w:rsidR="001545BC" w:rsidRPr="00237EB4">
        <w:t>Bharath et al., 2021</w:t>
      </w:r>
      <w:r w:rsidR="001545BC">
        <w:t>)</w:t>
      </w:r>
      <w:r w:rsidR="00BE27C8">
        <w:t>.</w:t>
      </w:r>
      <w:r w:rsidR="001545BC">
        <w:t xml:space="preserve"> This results in a reduction in </w:t>
      </w:r>
      <w:r w:rsidR="001545BC">
        <w:lastRenderedPageBreak/>
        <w:t>stomatal conductance (</w:t>
      </w:r>
      <w:r w:rsidR="001545BC">
        <w:rPr>
          <w:i/>
          <w:iCs/>
        </w:rPr>
        <w:t>g</w:t>
      </w:r>
      <w:r w:rsidR="001545BC">
        <w:rPr>
          <w:vertAlign w:val="subscript"/>
        </w:rPr>
        <w:t>s</w:t>
      </w:r>
      <w:r w:rsidR="00BE27C8">
        <w:t xml:space="preserve">; the inverse of </w:t>
      </w:r>
      <w:proofErr w:type="spellStart"/>
      <w:r w:rsidR="00BE27C8">
        <w:rPr>
          <w:i/>
          <w:iCs/>
        </w:rPr>
        <w:t>r</w:t>
      </w:r>
      <w:r w:rsidR="00BE27C8">
        <w:rPr>
          <w:vertAlign w:val="subscript"/>
        </w:rPr>
        <w:t>s</w:t>
      </w:r>
      <w:proofErr w:type="spellEnd"/>
      <w:r w:rsidR="001545BC">
        <w:t xml:space="preserve">), which refers to the rate of gas diffusion through the pore, </w:t>
      </w:r>
      <w:r w:rsidR="00BE27C8">
        <w:t xml:space="preserve">and </w:t>
      </w:r>
      <w:r w:rsidR="001545BC">
        <w:t>limit</w:t>
      </w:r>
      <w:r w:rsidR="00BE27C8">
        <w:t>s</w:t>
      </w:r>
      <w:r w:rsidR="001545BC">
        <w:t xml:space="preserve"> the amount of water lost from the leaf</w:t>
      </w:r>
      <w:r w:rsidRPr="00237EB4">
        <w:t xml:space="preserve">. Plants have a range of other physiological responses to drought, including enhanced investment in root growth to search for water </w:t>
      </w:r>
      <w:r w:rsidRPr="00397BD9">
        <w:fldChar w:fldCharType="begin"/>
      </w:r>
      <w:r w:rsidRPr="00237EB4">
        <w:instrText xml:space="preserve"> ADDIN ZOTERO_ITEM CSL_CITATION {"citationID":"alh03l3k1r","properties":{"formattedCitation":"(Kou et al., 2022)","plainCitation":"(Kou et al., 2022)","noteIndex":0},"citationItems":[{"id":550,"uris":["http://zotero.org/users/local/Hcd06Tc7/items/AUFG4ZAL"],"itemData":{"id":550,"type":"article-journal","abstract":"Plants are exposed to increasingly severe drought events and roots play vital roles in maintaining plant survival, growth, and reproduction. A large body of literature has investigated the adaptive responses of root traits in various plants to water stress and these studies have been reviewed in certain groups of plant species at a certain scale. Nevertheless, these responses have not been synthesized at multiple levels. This paper screened over 2000 literatures for studies of typical root traits including root growth angle, root depth, root length, root diameter, root dry weight, root-to-shoot ratio, root hair length and density and integrates their drought responses at genetic and morphological scales. The genes, quantitative trait loci (QTLs) and hormones that are involved in the regulation of drought response of the root traits were summarized. We then statistically analyzed the drought responses of root traits and discussed the underlying mechanisms. Moreover, we highlighted the drought response of 1-D and 2-D root length density (RLD) distribution in the soil profile. This paper will provide a framework for an integrated understanding of root adaptive responses to water deficit at multiple scales and such insights may provide a basis for selection and breeding of drought tolerant crop lines.","container-title":"Frontiers in Plant Science","ISSN":"1664-462X","source":"Frontiers","title":"Responses of root system architecture to water stress at multiple levels: A meta-analysis of trials under controlled conditions","title-short":"Responses of root system architecture to water stress at multiple levels","URL":"https://www.frontiersin.org/articles/10.3389/fpls.2022.1085409","volume":"13","author":[{"family":"Kou","given":"Xinyue"},{"family":"Han","given":"Weihua"},{"family":"Kang","given":"Jian"}],"accessed":{"date-parts":[["2023",4,5]]},"issued":{"date-parts":[["2022"]]}}}],"schema":"https://github.com/citation-style-language/schema/raw/master/csl-citation.json"} </w:instrText>
      </w:r>
      <w:r w:rsidRPr="00397BD9">
        <w:fldChar w:fldCharType="separate"/>
      </w:r>
      <w:r w:rsidRPr="00237EB4">
        <w:t>(Kou et al., 2022)</w:t>
      </w:r>
      <w:r w:rsidRPr="00397BD9">
        <w:fldChar w:fldCharType="end"/>
      </w:r>
      <w:r w:rsidRPr="00237EB4">
        <w:t xml:space="preserve">, and leaf rolling, a phenomenon commonly found in grasses that reduces the leaf surface area and thus transpiration </w:t>
      </w:r>
      <w:r w:rsidRPr="00397BD9">
        <w:fldChar w:fldCharType="begin"/>
      </w:r>
      <w:r w:rsidRPr="00237EB4">
        <w:instrText xml:space="preserve"> ADDIN ZOTERO_ITEM CSL_CITATION {"citationID":"a20r47196f7","properties":{"formattedCitation":"(Kadioglu et al., 2012)","plainCitation":"(Kadioglu et al., 2012)","noteIndex":0},"citationItems":[{"id":552,"uris":["http://zotero.org/users/local/Hcd06Tc7/items/K5K47DZX"],"itemData":{"id":552,"type":"article-journal","abstract":"Leaf rolling is known as a typical response to water deficit in numerous species such as rice, maize, wheat and sorghum. However, it results not only from the water deficit but also from other abiotic stress factors such as salt, temperature, heavy metals and UV radiation. In addition to the abiotic factors, herbivores, viruses, bacteria and fungi are biotic factors of leaf rolling. Leaf rolling is an effective protective mechanism from the effects of high light levels in agricultural fields and protects leaves of unirrigated plants from photodamage. The rolling reduces effective leaf area and transpiration, and thus is a potentially useful drought avoidance mechanism in dry areas. The current review focuses on the recent progress in understanding leaf rolling in relation to abiotic and biotic stress factors, the role of signal molecules, and the mechanisms of gene regulation.","container-title":"Plant Science: An International Journal of Experimental Plant Biology","DOI":"10.1016/j.plantsci.2011.01.013","ISSN":"1873-2259","journalAbbreviation":"Plant Sci","language":"eng","note":"PMID: 22118614","page":"42-48","source":"PubMed","title":"Current advances in the investigation of leaf rolling caused by biotic and abiotic stress factors","volume":"182","author":[{"family":"Kadioglu","given":"Asim"},{"family":"Terzi","given":"Rabiye"},{"family":"Saruhan","given":"Neslihan"},{"family":"Saglam","given":"Aykut"}],"issued":{"date-parts":[["2012",1]]}}}],"schema":"https://github.com/citation-style-language/schema/raw/master/csl-citation.json"} </w:instrText>
      </w:r>
      <w:r w:rsidRPr="00397BD9">
        <w:fldChar w:fldCharType="separate"/>
      </w:r>
      <w:r w:rsidRPr="00237EB4">
        <w:t>(Kadioglu et al., 2012)</w:t>
      </w:r>
      <w:r w:rsidRPr="00397BD9">
        <w:fldChar w:fldCharType="end"/>
      </w:r>
      <w:r w:rsidRPr="00237EB4">
        <w:t>.</w:t>
      </w:r>
    </w:p>
    <w:p w14:paraId="21EB6CF1" w14:textId="77777777" w:rsidR="00083A71" w:rsidRPr="00237EB4" w:rsidRDefault="00C37E9A" w:rsidP="00C37E9A">
      <w:pPr>
        <w:ind w:firstLine="720"/>
      </w:pPr>
      <w:r w:rsidRPr="00397BD9">
        <w:rPr>
          <w:noProof/>
          <w:lang w:val="en-US" w:eastAsia="en-US"/>
        </w:rPr>
        <mc:AlternateContent>
          <mc:Choice Requires="wpg">
            <w:drawing>
              <wp:anchor distT="0" distB="0" distL="114300" distR="114300" simplePos="0" relativeHeight="251612160" behindDoc="0" locked="0" layoutInCell="1" allowOverlap="1" wp14:anchorId="443B5029" wp14:editId="327F07FE">
                <wp:simplePos x="0" y="0"/>
                <wp:positionH relativeFrom="column">
                  <wp:posOffset>-249555</wp:posOffset>
                </wp:positionH>
                <wp:positionV relativeFrom="paragraph">
                  <wp:posOffset>103180</wp:posOffset>
                </wp:positionV>
                <wp:extent cx="6078855" cy="3552825"/>
                <wp:effectExtent l="0" t="0" r="0" b="9525"/>
                <wp:wrapNone/>
                <wp:docPr id="490" name="Group 490"/>
                <wp:cNvGraphicFramePr/>
                <a:graphic xmlns:a="http://schemas.openxmlformats.org/drawingml/2006/main">
                  <a:graphicData uri="http://schemas.microsoft.com/office/word/2010/wordprocessingGroup">
                    <wpg:wgp>
                      <wpg:cNvGrpSpPr/>
                      <wpg:grpSpPr>
                        <a:xfrm>
                          <a:off x="0" y="0"/>
                          <a:ext cx="6078855" cy="3552825"/>
                          <a:chOff x="22635" y="0"/>
                          <a:chExt cx="6079060" cy="3552881"/>
                        </a:xfrm>
                      </wpg:grpSpPr>
                      <wpg:grpSp>
                        <wpg:cNvPr id="487" name="Group 487"/>
                        <wpg:cNvGrpSpPr/>
                        <wpg:grpSpPr>
                          <a:xfrm>
                            <a:off x="22635" y="0"/>
                            <a:ext cx="6079060" cy="3552881"/>
                            <a:chOff x="-35472" y="0"/>
                            <a:chExt cx="6079060" cy="3552881"/>
                          </a:xfrm>
                        </wpg:grpSpPr>
                        <wpg:grpSp>
                          <wpg:cNvPr id="464" name="Group 464"/>
                          <wpg:cNvGrpSpPr/>
                          <wpg:grpSpPr>
                            <a:xfrm>
                              <a:off x="555674" y="0"/>
                              <a:ext cx="5187636" cy="3552881"/>
                              <a:chOff x="0" y="0"/>
                              <a:chExt cx="5187636" cy="3552881"/>
                            </a:xfrm>
                          </wpg:grpSpPr>
                          <pic:pic xmlns:pic="http://schemas.openxmlformats.org/drawingml/2006/picture">
                            <pic:nvPicPr>
                              <pic:cNvPr id="47" name="Main graphic"/>
                              <pic:cNvPicPr/>
                            </pic:nvPicPr>
                            <pic:blipFill rotWithShape="1">
                              <a:blip r:embed="rId23" cstate="print">
                                <a:extLst>
                                  <a:ext uri="{28A0092B-C50C-407E-A947-70E740481C1C}">
                                    <a14:useLocalDpi xmlns:a14="http://schemas.microsoft.com/office/drawing/2010/main" val="0"/>
                                  </a:ext>
                                </a:extLst>
                              </a:blip>
                              <a:srcRect l="23064" r="18073"/>
                              <a:stretch/>
                            </pic:blipFill>
                            <pic:spPr bwMode="auto">
                              <a:xfrm>
                                <a:off x="0" y="108641"/>
                                <a:ext cx="4993005" cy="344424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 name="Rectangle 2"/>
                            <wps:cNvSpPr/>
                            <wps:spPr>
                              <a:xfrm>
                                <a:off x="4807390" y="72427"/>
                                <a:ext cx="280658" cy="2987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 name="Rectangle 452"/>
                            <wps:cNvSpPr/>
                            <wps:spPr>
                              <a:xfrm>
                                <a:off x="4906978" y="1421394"/>
                                <a:ext cx="280658" cy="2987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Rectangle 462"/>
                            <wps:cNvSpPr/>
                            <wps:spPr>
                              <a:xfrm>
                                <a:off x="45267" y="0"/>
                                <a:ext cx="280658" cy="2987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6" name="Text Box 2"/>
                          <wps:cNvSpPr txBox="1">
                            <a:spLocks noChangeArrowheads="1"/>
                          </wps:cNvSpPr>
                          <wps:spPr bwMode="auto">
                            <a:xfrm>
                              <a:off x="260253" y="2553286"/>
                              <a:ext cx="457200" cy="332740"/>
                            </a:xfrm>
                            <a:prstGeom prst="rect">
                              <a:avLst/>
                            </a:prstGeom>
                            <a:noFill/>
                            <a:ln w="9525">
                              <a:noFill/>
                              <a:miter lim="800000"/>
                              <a:headEnd/>
                              <a:tailEnd/>
                            </a:ln>
                          </wps:spPr>
                          <wps:txbx>
                            <w:txbxContent>
                              <w:p w14:paraId="146E4044"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bl</w:t>
                                </w:r>
                                <w:proofErr w:type="spellEnd"/>
                              </w:p>
                            </w:txbxContent>
                          </wps:txbx>
                          <wps:bodyPr rot="0" vert="horz" wrap="square" lIns="91440" tIns="45720" rIns="91440" bIns="45720" anchor="t" anchorCtr="0">
                            <a:noAutofit/>
                          </wps:bodyPr>
                        </wps:wsp>
                        <wps:wsp>
                          <wps:cNvPr id="467" name="Text Box 2"/>
                          <wps:cNvSpPr txBox="1">
                            <a:spLocks noChangeArrowheads="1"/>
                          </wps:cNvSpPr>
                          <wps:spPr bwMode="auto">
                            <a:xfrm>
                              <a:off x="5528603" y="2574388"/>
                              <a:ext cx="514985" cy="332740"/>
                            </a:xfrm>
                            <a:prstGeom prst="rect">
                              <a:avLst/>
                            </a:prstGeom>
                            <a:noFill/>
                            <a:ln w="9525">
                              <a:noFill/>
                              <a:miter lim="800000"/>
                              <a:headEnd/>
                              <a:tailEnd/>
                            </a:ln>
                          </wps:spPr>
                          <wps:txbx>
                            <w:txbxContent>
                              <w:p w14:paraId="0C231B50"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bl</w:t>
                                </w:r>
                                <w:proofErr w:type="spellEnd"/>
                              </w:p>
                            </w:txbxContent>
                          </wps:txbx>
                          <wps:bodyPr rot="0" vert="horz" wrap="square" lIns="91440" tIns="45720" rIns="91440" bIns="45720" anchor="t" anchorCtr="0">
                            <a:noAutofit/>
                          </wps:bodyPr>
                        </wps:wsp>
                        <wps:wsp>
                          <wps:cNvPr id="470" name="Text Box 2"/>
                          <wps:cNvSpPr txBox="1">
                            <a:spLocks noChangeArrowheads="1"/>
                          </wps:cNvSpPr>
                          <wps:spPr bwMode="auto">
                            <a:xfrm>
                              <a:off x="5528603" y="2278966"/>
                              <a:ext cx="348615" cy="332740"/>
                            </a:xfrm>
                            <a:prstGeom prst="rect">
                              <a:avLst/>
                            </a:prstGeom>
                            <a:noFill/>
                            <a:ln w="9525">
                              <a:noFill/>
                              <a:miter lim="800000"/>
                              <a:headEnd/>
                              <a:tailEnd/>
                            </a:ln>
                          </wps:spPr>
                          <wps:txbx>
                            <w:txbxContent>
                              <w:p w14:paraId="3411EA4E"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s</w:t>
                                </w:r>
                                <w:proofErr w:type="spellEnd"/>
                              </w:p>
                            </w:txbxContent>
                          </wps:txbx>
                          <wps:bodyPr rot="0" vert="horz" wrap="square" lIns="91440" tIns="45720" rIns="91440" bIns="45720" anchor="t" anchorCtr="0">
                            <a:noAutofit/>
                          </wps:bodyPr>
                        </wps:wsp>
                        <wps:wsp>
                          <wps:cNvPr id="471" name="Text Box 2"/>
                          <wps:cNvSpPr txBox="1">
                            <a:spLocks noChangeArrowheads="1"/>
                          </wps:cNvSpPr>
                          <wps:spPr bwMode="auto">
                            <a:xfrm>
                              <a:off x="246185" y="2250831"/>
                              <a:ext cx="348615" cy="332740"/>
                            </a:xfrm>
                            <a:prstGeom prst="rect">
                              <a:avLst/>
                            </a:prstGeom>
                            <a:noFill/>
                            <a:ln w="9525">
                              <a:noFill/>
                              <a:miter lim="800000"/>
                              <a:headEnd/>
                              <a:tailEnd/>
                            </a:ln>
                          </wps:spPr>
                          <wps:txbx>
                            <w:txbxContent>
                              <w:p w14:paraId="4A8E5D89"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s</w:t>
                                </w:r>
                                <w:proofErr w:type="spellEnd"/>
                              </w:p>
                            </w:txbxContent>
                          </wps:txbx>
                          <wps:bodyPr rot="0" vert="horz" wrap="square" lIns="91440" tIns="45720" rIns="91440" bIns="45720" anchor="t" anchorCtr="0">
                            <a:noAutofit/>
                          </wps:bodyPr>
                        </wps:wsp>
                        <wps:wsp>
                          <wps:cNvPr id="472" name="Text Box 2"/>
                          <wps:cNvSpPr txBox="1">
                            <a:spLocks noChangeArrowheads="1"/>
                          </wps:cNvSpPr>
                          <wps:spPr bwMode="auto">
                            <a:xfrm>
                              <a:off x="246185" y="1568548"/>
                              <a:ext cx="474345" cy="332740"/>
                            </a:xfrm>
                            <a:prstGeom prst="rect">
                              <a:avLst/>
                            </a:prstGeom>
                            <a:noFill/>
                            <a:ln w="9525">
                              <a:noFill/>
                              <a:miter lim="800000"/>
                              <a:headEnd/>
                              <a:tailEnd/>
                            </a:ln>
                          </wps:spPr>
                          <wps:txbx>
                            <w:txbxContent>
                              <w:p w14:paraId="71DB3730" w14:textId="77777777" w:rsidR="00135FA1" w:rsidRPr="0033099E" w:rsidRDefault="00135FA1" w:rsidP="00083A71">
                                <w:pPr>
                                  <w:rPr>
                                    <w:rFonts w:asciiTheme="majorHAnsi" w:hAnsiTheme="majorHAnsi" w:cstheme="majorHAnsi"/>
                                    <w:sz w:val="32"/>
                                    <w:szCs w:val="32"/>
                                    <w:vertAlign w:val="subscript"/>
                                  </w:rPr>
                                </w:pPr>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ias</w:t>
                                </w:r>
                              </w:p>
                            </w:txbxContent>
                          </wps:txbx>
                          <wps:bodyPr rot="0" vert="horz" wrap="square" lIns="91440" tIns="45720" rIns="91440" bIns="45720" anchor="t" anchorCtr="0">
                            <a:noAutofit/>
                          </wps:bodyPr>
                        </wps:wsp>
                        <wps:wsp>
                          <wps:cNvPr id="475" name="Text Box 2"/>
                          <wps:cNvSpPr txBox="1">
                            <a:spLocks noChangeArrowheads="1"/>
                          </wps:cNvSpPr>
                          <wps:spPr bwMode="auto">
                            <a:xfrm>
                              <a:off x="239151" y="1174652"/>
                              <a:ext cx="474345" cy="332740"/>
                            </a:xfrm>
                            <a:prstGeom prst="rect">
                              <a:avLst/>
                            </a:prstGeom>
                            <a:noFill/>
                            <a:ln w="9525">
                              <a:noFill/>
                              <a:miter lim="800000"/>
                              <a:headEnd/>
                              <a:tailEnd/>
                            </a:ln>
                          </wps:spPr>
                          <wps:txbx>
                            <w:txbxContent>
                              <w:p w14:paraId="32C00C43"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wp</w:t>
                                </w:r>
                                <w:proofErr w:type="spellEnd"/>
                              </w:p>
                            </w:txbxContent>
                          </wps:txbx>
                          <wps:bodyPr rot="0" vert="horz" wrap="square" lIns="91440" tIns="45720" rIns="91440" bIns="45720" anchor="t" anchorCtr="0">
                            <a:noAutofit/>
                          </wps:bodyPr>
                        </wps:wsp>
                        <wps:wsp>
                          <wps:cNvPr id="476" name="Text Box 2"/>
                          <wps:cNvSpPr txBox="1">
                            <a:spLocks noChangeArrowheads="1"/>
                          </wps:cNvSpPr>
                          <wps:spPr bwMode="auto">
                            <a:xfrm>
                              <a:off x="267286" y="900332"/>
                              <a:ext cx="474345" cy="332740"/>
                            </a:xfrm>
                            <a:prstGeom prst="rect">
                              <a:avLst/>
                            </a:prstGeom>
                            <a:noFill/>
                            <a:ln w="9525">
                              <a:noFill/>
                              <a:miter lim="800000"/>
                              <a:headEnd/>
                              <a:tailEnd/>
                            </a:ln>
                          </wps:spPr>
                          <wps:txbx>
                            <w:txbxContent>
                              <w:p w14:paraId="6CEDB860"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ch</w:t>
                                </w:r>
                                <w:proofErr w:type="spellEnd"/>
                              </w:p>
                            </w:txbxContent>
                          </wps:txbx>
                          <wps:bodyPr rot="0" vert="horz" wrap="square" lIns="91440" tIns="45720" rIns="91440" bIns="45720" anchor="t" anchorCtr="0">
                            <a:noAutofit/>
                          </wps:bodyPr>
                        </wps:wsp>
                        <wps:wsp>
                          <wps:cNvPr id="486" name="Text Box 2"/>
                          <wps:cNvSpPr txBox="1">
                            <a:spLocks noChangeArrowheads="1"/>
                          </wps:cNvSpPr>
                          <wps:spPr bwMode="auto">
                            <a:xfrm>
                              <a:off x="-35472" y="1195735"/>
                              <a:ext cx="443133" cy="332740"/>
                            </a:xfrm>
                            <a:prstGeom prst="rect">
                              <a:avLst/>
                            </a:prstGeom>
                            <a:noFill/>
                            <a:ln w="9525">
                              <a:noFill/>
                              <a:miter lim="800000"/>
                              <a:headEnd/>
                              <a:tailEnd/>
                            </a:ln>
                          </wps:spPr>
                          <wps:txbx>
                            <w:txbxContent>
                              <w:p w14:paraId="5385C7C5" w14:textId="77777777" w:rsidR="00135FA1" w:rsidRPr="0033099E" w:rsidRDefault="00135FA1" w:rsidP="00083A71">
                                <w:pPr>
                                  <w:rPr>
                                    <w:rFonts w:asciiTheme="majorHAnsi" w:hAnsiTheme="majorHAnsi" w:cstheme="majorHAnsi"/>
                                    <w:sz w:val="32"/>
                                    <w:szCs w:val="32"/>
                                    <w:vertAlign w:val="subscript"/>
                                  </w:rPr>
                                </w:pPr>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m</w:t>
                                </w:r>
                              </w:p>
                            </w:txbxContent>
                          </wps:txbx>
                          <wps:bodyPr rot="0" vert="horz" wrap="square" lIns="91440" tIns="45720" rIns="91440" bIns="45720" anchor="t" anchorCtr="0">
                            <a:noAutofit/>
                          </wps:bodyPr>
                        </wps:wsp>
                      </wpg:grpSp>
                      <wps:wsp>
                        <wps:cNvPr id="479" name="Left Bracket 479"/>
                        <wps:cNvSpPr/>
                        <wps:spPr>
                          <a:xfrm>
                            <a:off x="330451" y="1054729"/>
                            <a:ext cx="45719" cy="709930"/>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43B5029" id="Group 490" o:spid="_x0000_s1032" style="position:absolute;left:0;text-align:left;margin-left:-19.65pt;margin-top:8.1pt;width:478.65pt;height:279.75pt;z-index:251612160" coordorigin="226" coordsize="60790,355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">
                <v:group id="Group 487" o:spid="_x0000_s1033" style="position:absolute;left:226;width:60790;height:35528" coordorigin="-354" coordsize="60790,35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">
                  <v:group id="Group 464" o:spid="_x0000_s1034" style="position:absolute;left:5556;width:51877;height:35528" coordsize="51876,35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Main graphic" o:spid="_x0000_s1035" type="#_x0000_t75" style="position:absolute;top:1086;width:49930;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">
                      <v:imagedata r:id="rId24" o:title="" cropleft="15115f" cropright="11844f"/>
                    </v:shape>
                    <v:rect id="Rectangle 2" o:spid="_x0000_s1036" style="position:absolute;left:48073;top:724;width:2807;height:2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" fillcolor="white [3212]" strokecolor="white [3212]" strokeweight="2pt"/>
                    <v:rect id="Rectangle 452" o:spid="_x0000_s1037" style="position:absolute;left:49069;top:14213;width:2807;height:2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" fillcolor="white [3212]" strokecolor="white [3212]" strokeweight="2pt"/>
                    <v:rect id="Rectangle 462" o:spid="_x0000_s1038" style="position:absolute;left:452;width:2807;height:2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" fillcolor="white [3212]" strokecolor="white [3212]" strokeweight="2pt"/>
                  </v:group>
                  <v:shape id="_x0000_s1039" type="#_x0000_t202" style="position:absolute;left:2602;top:25532;width:4572;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w:txbxContent>
                        <w:p w14:paraId="146E4044"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bl</w:t>
                          </w:r>
                          <w:proofErr w:type="spellEnd"/>
                        </w:p>
                      </w:txbxContent>
                    </v:textbox>
                  </v:shape>
                  <v:shape id="_x0000_s1040" type="#_x0000_t202" style="position:absolute;left:55286;top:25743;width:5149;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14:paraId="0C231B50"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bl</w:t>
                          </w:r>
                          <w:proofErr w:type="spellEnd"/>
                        </w:p>
                      </w:txbxContent>
                    </v:textbox>
                  </v:shape>
                  <v:shape id="_x0000_s1041" type="#_x0000_t202" style="position:absolute;left:55286;top:22789;width:3486;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" filled="f" stroked="f">
                    <v:textbox>
                      <w:txbxContent>
                        <w:p w14:paraId="3411EA4E"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s</w:t>
                          </w:r>
                          <w:proofErr w:type="spellEnd"/>
                        </w:p>
                      </w:txbxContent>
                    </v:textbox>
                  </v:shape>
                  <v:shape id="_x0000_s1042" type="#_x0000_t202" style="position:absolute;left:2461;top:22508;width:348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" filled="f" stroked="f">
                    <v:textbox>
                      <w:txbxContent>
                        <w:p w14:paraId="4A8E5D89"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s</w:t>
                          </w:r>
                          <w:proofErr w:type="spellEnd"/>
                        </w:p>
                      </w:txbxContent>
                    </v:textbox>
                  </v:shape>
                  <v:shape id="_x0000_s1043" type="#_x0000_t202" style="position:absolute;left:2461;top:15685;width:4744;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" filled="f" stroked="f">
                    <v:textbox>
                      <w:txbxContent>
                        <w:p w14:paraId="71DB3730" w14:textId="77777777" w:rsidR="00135FA1" w:rsidRPr="0033099E" w:rsidRDefault="00135FA1" w:rsidP="00083A71">
                          <w:pPr>
                            <w:rPr>
                              <w:rFonts w:asciiTheme="majorHAnsi" w:hAnsiTheme="majorHAnsi" w:cstheme="majorHAnsi"/>
                              <w:sz w:val="32"/>
                              <w:szCs w:val="32"/>
                              <w:vertAlign w:val="subscript"/>
                            </w:rPr>
                          </w:pPr>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ias</w:t>
                          </w:r>
                        </w:p>
                      </w:txbxContent>
                    </v:textbox>
                  </v:shape>
                  <v:shape id="_x0000_s1044" type="#_x0000_t202" style="position:absolute;left:2391;top:11746;width:4743;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" filled="f" stroked="f">
                    <v:textbox>
                      <w:txbxContent>
                        <w:p w14:paraId="32C00C43"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wp</w:t>
                          </w:r>
                          <w:proofErr w:type="spellEnd"/>
                        </w:p>
                      </w:txbxContent>
                    </v:textbox>
                  </v:shape>
                  <v:shape id="_x0000_s1045" type="#_x0000_t202" style="position:absolute;left:2672;top:9003;width:4744;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" filled="f" stroked="f">
                    <v:textbox>
                      <w:txbxContent>
                        <w:p w14:paraId="6CEDB860" w14:textId="77777777" w:rsidR="00135FA1" w:rsidRPr="0033099E" w:rsidRDefault="00135FA1" w:rsidP="00083A71">
                          <w:pPr>
                            <w:rPr>
                              <w:rFonts w:asciiTheme="majorHAnsi" w:hAnsiTheme="majorHAnsi" w:cstheme="majorHAnsi"/>
                              <w:sz w:val="32"/>
                              <w:szCs w:val="32"/>
                              <w:vertAlign w:val="subscript"/>
                            </w:rPr>
                          </w:pPr>
                          <w:proofErr w:type="spellStart"/>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ch</w:t>
                          </w:r>
                          <w:proofErr w:type="spellEnd"/>
                        </w:p>
                      </w:txbxContent>
                    </v:textbox>
                  </v:shape>
                  <v:shape id="_x0000_s1046" type="#_x0000_t202" style="position:absolute;left:-354;top:11957;width:4430;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" filled="f" stroked="f">
                    <v:textbox>
                      <w:txbxContent>
                        <w:p w14:paraId="5385C7C5" w14:textId="77777777" w:rsidR="00135FA1" w:rsidRPr="0033099E" w:rsidRDefault="00135FA1" w:rsidP="00083A71">
                          <w:pPr>
                            <w:rPr>
                              <w:rFonts w:asciiTheme="majorHAnsi" w:hAnsiTheme="majorHAnsi" w:cstheme="majorHAnsi"/>
                              <w:sz w:val="32"/>
                              <w:szCs w:val="32"/>
                              <w:vertAlign w:val="subscript"/>
                            </w:rPr>
                          </w:pPr>
                          <w:r w:rsidRPr="0033099E">
                            <w:rPr>
                              <w:rFonts w:asciiTheme="majorHAnsi" w:hAnsiTheme="majorHAnsi" w:cstheme="majorHAnsi"/>
                              <w:i/>
                              <w:iCs/>
                              <w:sz w:val="32"/>
                              <w:szCs w:val="32"/>
                            </w:rPr>
                            <w:t>r</w:t>
                          </w:r>
                          <w:r w:rsidRPr="0033099E">
                            <w:rPr>
                              <w:rFonts w:asciiTheme="majorHAnsi" w:hAnsiTheme="majorHAnsi" w:cstheme="majorHAnsi"/>
                              <w:sz w:val="32"/>
                              <w:szCs w:val="32"/>
                              <w:vertAlign w:val="subscript"/>
                            </w:rPr>
                            <w:t>m</w:t>
                          </w:r>
                        </w:p>
                      </w:txbxContent>
                    </v:textbox>
                  </v:shape>
                </v:group>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79" o:spid="_x0000_s1047" type="#_x0000_t85" style="position:absolute;left:3304;top:10547;width:457;height:7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" adj="116" strokecolor="black [3040]"/>
              </v:group>
            </w:pict>
          </mc:Fallback>
        </mc:AlternateContent>
      </w:r>
    </w:p>
    <w:p w14:paraId="5FBF0DED" w14:textId="77777777" w:rsidR="00083A71" w:rsidRPr="00237EB4" w:rsidRDefault="00083A71" w:rsidP="00083A71"/>
    <w:p w14:paraId="3F8615AA" w14:textId="77777777" w:rsidR="00083A71" w:rsidRPr="00237EB4" w:rsidRDefault="00083A71" w:rsidP="00083A71"/>
    <w:p w14:paraId="15F9E910" w14:textId="77777777" w:rsidR="00083A71" w:rsidRPr="00237EB4" w:rsidRDefault="00083A71" w:rsidP="00083A71"/>
    <w:p w14:paraId="2F6EB72C" w14:textId="77777777" w:rsidR="00083A71" w:rsidRPr="00237EB4" w:rsidRDefault="00083A71" w:rsidP="00083A71"/>
    <w:p w14:paraId="4575DAD7" w14:textId="77777777" w:rsidR="00083A71" w:rsidRPr="00237EB4" w:rsidRDefault="00083A71" w:rsidP="00083A71"/>
    <w:p w14:paraId="55594B5D" w14:textId="77777777" w:rsidR="00083A71" w:rsidRPr="00237EB4" w:rsidRDefault="00083A71" w:rsidP="00083A71"/>
    <w:p w14:paraId="5DACFFC8" w14:textId="77777777" w:rsidR="00083A71" w:rsidRPr="00237EB4" w:rsidRDefault="00083A71" w:rsidP="00083A71"/>
    <w:p w14:paraId="50DD830E" w14:textId="77777777" w:rsidR="00083A71" w:rsidRPr="00237EB4" w:rsidRDefault="00083A71" w:rsidP="00083A71"/>
    <w:p w14:paraId="5CF9A366" w14:textId="77777777" w:rsidR="00083A71" w:rsidRPr="00237EB4" w:rsidRDefault="00083A71" w:rsidP="00083A71"/>
    <w:p w14:paraId="6FFE6ECC" w14:textId="77777777" w:rsidR="00083A71" w:rsidRPr="00DB430D" w:rsidRDefault="00C37E9A" w:rsidP="00083A71">
      <w:pPr>
        <w:pStyle w:val="NoSpacing"/>
        <w:spacing w:line="276" w:lineRule="auto"/>
        <w:rPr>
          <w:color w:val="auto"/>
          <w:sz w:val="21"/>
          <w:szCs w:val="21"/>
        </w:rPr>
      </w:pPr>
      <w:r>
        <w:rPr>
          <w:b/>
          <w:bCs/>
          <w:color w:val="auto"/>
          <w:sz w:val="21"/>
          <w:szCs w:val="21"/>
        </w:rPr>
        <w:br/>
      </w:r>
      <w:r>
        <w:rPr>
          <w:b/>
          <w:bCs/>
          <w:color w:val="auto"/>
          <w:sz w:val="21"/>
          <w:szCs w:val="21"/>
        </w:rPr>
        <w:br/>
      </w:r>
      <w:r w:rsidR="00083A71" w:rsidRPr="00DB430D">
        <w:rPr>
          <w:b/>
          <w:bCs/>
          <w:color w:val="auto"/>
          <w:sz w:val="21"/>
          <w:szCs w:val="21"/>
        </w:rPr>
        <w:t>Figure 1.</w:t>
      </w:r>
      <w:r w:rsidR="00083A71">
        <w:rPr>
          <w:b/>
          <w:bCs/>
          <w:color w:val="auto"/>
          <w:sz w:val="21"/>
          <w:szCs w:val="21"/>
        </w:rPr>
        <w:t>6</w:t>
      </w:r>
      <w:r w:rsidR="00083A71" w:rsidRPr="00DB430D">
        <w:rPr>
          <w:b/>
          <w:bCs/>
          <w:color w:val="auto"/>
          <w:sz w:val="21"/>
          <w:szCs w:val="21"/>
        </w:rPr>
        <w:t>. Diagram of leaf gaseous exchange pathway</w:t>
      </w:r>
      <w:r w:rsidR="00083A71">
        <w:rPr>
          <w:b/>
          <w:bCs/>
          <w:color w:val="auto"/>
          <w:sz w:val="21"/>
          <w:szCs w:val="21"/>
        </w:rPr>
        <w:t>s</w:t>
      </w:r>
      <w:r w:rsidR="00083A71" w:rsidRPr="00DB430D">
        <w:rPr>
          <w:b/>
          <w:bCs/>
          <w:color w:val="auto"/>
          <w:sz w:val="21"/>
          <w:szCs w:val="21"/>
        </w:rPr>
        <w:t>.</w:t>
      </w:r>
      <w:r w:rsidR="00083A71">
        <w:rPr>
          <w:color w:val="auto"/>
          <w:sz w:val="21"/>
          <w:szCs w:val="21"/>
        </w:rPr>
        <w:t xml:space="preserve"> </w:t>
      </w:r>
      <w:r w:rsidR="00083A71" w:rsidRPr="00DB430D">
        <w:rPr>
          <w:color w:val="auto"/>
          <w:sz w:val="21"/>
          <w:szCs w:val="21"/>
        </w:rPr>
        <w:t>CO</w:t>
      </w:r>
      <w:r w:rsidR="00083A71" w:rsidRPr="00DB430D">
        <w:rPr>
          <w:color w:val="auto"/>
          <w:sz w:val="21"/>
          <w:szCs w:val="21"/>
          <w:vertAlign w:val="subscript"/>
        </w:rPr>
        <w:t>2</w:t>
      </w:r>
      <w:r w:rsidR="00083A71" w:rsidRPr="00DB430D">
        <w:rPr>
          <w:color w:val="auto"/>
          <w:sz w:val="21"/>
          <w:szCs w:val="21"/>
        </w:rPr>
        <w:t xml:space="preserve"> moves into the leaf along a concentration gradient, diffusing from the atmosphere, into the </w:t>
      </w:r>
      <w:r w:rsidR="009E06CA">
        <w:rPr>
          <w:color w:val="auto"/>
          <w:sz w:val="21"/>
          <w:szCs w:val="21"/>
        </w:rPr>
        <w:t>intercellular</w:t>
      </w:r>
      <w:r w:rsidR="00083A71" w:rsidRPr="00DB430D">
        <w:rPr>
          <w:color w:val="auto"/>
          <w:sz w:val="21"/>
          <w:szCs w:val="21"/>
        </w:rPr>
        <w:t xml:space="preserve"> airspaces of the leaf, before diffusing into the chloroplast. The CO</w:t>
      </w:r>
      <w:r w:rsidR="00083A71" w:rsidRPr="00DB430D">
        <w:rPr>
          <w:color w:val="auto"/>
          <w:sz w:val="21"/>
          <w:szCs w:val="21"/>
          <w:vertAlign w:val="subscript"/>
        </w:rPr>
        <w:t>2</w:t>
      </w:r>
      <w:r w:rsidR="00083A71" w:rsidRPr="00DB430D">
        <w:rPr>
          <w:color w:val="auto"/>
          <w:sz w:val="21"/>
          <w:szCs w:val="21"/>
        </w:rPr>
        <w:t xml:space="preserve"> concentration at each of these points is respectively denoted </w:t>
      </w:r>
      <w:r w:rsidR="00083A71" w:rsidRPr="00DB430D">
        <w:rPr>
          <w:i/>
          <w:color w:val="auto"/>
          <w:sz w:val="21"/>
          <w:szCs w:val="21"/>
        </w:rPr>
        <w:t>C</w:t>
      </w:r>
      <w:r w:rsidR="00083A71" w:rsidRPr="00DB430D">
        <w:rPr>
          <w:color w:val="auto"/>
          <w:sz w:val="21"/>
          <w:szCs w:val="21"/>
          <w:vertAlign w:val="subscript"/>
        </w:rPr>
        <w:t>a</w:t>
      </w:r>
      <w:r w:rsidR="00083A71" w:rsidRPr="00DB430D">
        <w:rPr>
          <w:color w:val="auto"/>
          <w:sz w:val="21"/>
          <w:szCs w:val="21"/>
        </w:rPr>
        <w:t xml:space="preserve">, </w:t>
      </w:r>
      <w:r w:rsidR="00083A71" w:rsidRPr="00DB430D">
        <w:rPr>
          <w:i/>
          <w:color w:val="auto"/>
          <w:sz w:val="21"/>
          <w:szCs w:val="21"/>
        </w:rPr>
        <w:t>C</w:t>
      </w:r>
      <w:r w:rsidR="00083A71" w:rsidRPr="00DB430D">
        <w:rPr>
          <w:color w:val="auto"/>
          <w:sz w:val="21"/>
          <w:szCs w:val="21"/>
          <w:vertAlign w:val="subscript"/>
        </w:rPr>
        <w:t>i</w:t>
      </w:r>
      <w:r w:rsidR="00083A71" w:rsidRPr="00DB430D">
        <w:rPr>
          <w:color w:val="auto"/>
          <w:sz w:val="21"/>
          <w:szCs w:val="21"/>
        </w:rPr>
        <w:t xml:space="preserve"> and </w:t>
      </w:r>
      <w:r w:rsidR="00083A71" w:rsidRPr="00DB430D">
        <w:rPr>
          <w:i/>
          <w:color w:val="auto"/>
          <w:sz w:val="21"/>
          <w:szCs w:val="21"/>
        </w:rPr>
        <w:t>C</w:t>
      </w:r>
      <w:r w:rsidR="00083A71" w:rsidRPr="00DB430D">
        <w:rPr>
          <w:color w:val="auto"/>
          <w:sz w:val="21"/>
          <w:szCs w:val="21"/>
          <w:vertAlign w:val="subscript"/>
        </w:rPr>
        <w:t>c</w:t>
      </w:r>
      <w:r w:rsidR="00083A71" w:rsidRPr="00DB430D">
        <w:rPr>
          <w:color w:val="auto"/>
          <w:sz w:val="21"/>
          <w:szCs w:val="21"/>
        </w:rPr>
        <w:t>. Along this pathway, CO</w:t>
      </w:r>
      <w:r w:rsidR="00083A71" w:rsidRPr="00DB430D">
        <w:rPr>
          <w:color w:val="auto"/>
          <w:sz w:val="21"/>
          <w:szCs w:val="21"/>
          <w:vertAlign w:val="subscript"/>
        </w:rPr>
        <w:t>2</w:t>
      </w:r>
      <w:r w:rsidR="00083A71" w:rsidRPr="00DB430D">
        <w:rPr>
          <w:color w:val="auto"/>
          <w:sz w:val="21"/>
          <w:szCs w:val="21"/>
        </w:rPr>
        <w:t xml:space="preserve"> </w:t>
      </w:r>
      <w:r w:rsidR="00083A71">
        <w:rPr>
          <w:color w:val="auto"/>
          <w:sz w:val="21"/>
          <w:szCs w:val="21"/>
        </w:rPr>
        <w:t xml:space="preserve">diffusion </w:t>
      </w:r>
      <w:r w:rsidR="00083A71" w:rsidRPr="00DB430D">
        <w:rPr>
          <w:color w:val="auto"/>
          <w:sz w:val="21"/>
          <w:szCs w:val="21"/>
        </w:rPr>
        <w:t>encounters several points of resistance</w:t>
      </w:r>
      <w:r w:rsidR="00083A71" w:rsidRPr="00BF46A4">
        <w:rPr>
          <w:color w:val="auto"/>
          <w:sz w:val="21"/>
          <w:szCs w:val="21"/>
        </w:rPr>
        <w:t xml:space="preserve">; these include </w:t>
      </w:r>
      <w:r w:rsidR="00083A71" w:rsidRPr="00DB430D">
        <w:rPr>
          <w:color w:val="auto"/>
          <w:sz w:val="21"/>
          <w:szCs w:val="21"/>
        </w:rPr>
        <w:t>boundary layer (</w:t>
      </w:r>
      <w:proofErr w:type="spellStart"/>
      <w:r w:rsidR="00083A71" w:rsidRPr="00DB430D">
        <w:rPr>
          <w:i/>
          <w:color w:val="auto"/>
          <w:sz w:val="21"/>
          <w:szCs w:val="21"/>
        </w:rPr>
        <w:t>r</w:t>
      </w:r>
      <w:r w:rsidR="00083A71" w:rsidRPr="00DB430D">
        <w:rPr>
          <w:color w:val="auto"/>
          <w:sz w:val="21"/>
          <w:szCs w:val="21"/>
          <w:vertAlign w:val="subscript"/>
        </w:rPr>
        <w:t>bl</w:t>
      </w:r>
      <w:proofErr w:type="spellEnd"/>
      <w:r w:rsidR="00083A71" w:rsidRPr="00DB430D">
        <w:rPr>
          <w:color w:val="auto"/>
          <w:sz w:val="21"/>
          <w:szCs w:val="21"/>
        </w:rPr>
        <w:t>), stomata</w:t>
      </w:r>
      <w:r w:rsidR="00083A71">
        <w:rPr>
          <w:color w:val="auto"/>
          <w:sz w:val="21"/>
          <w:szCs w:val="21"/>
        </w:rPr>
        <w:t>l</w:t>
      </w:r>
      <w:r w:rsidR="00083A71" w:rsidRPr="00DB430D">
        <w:rPr>
          <w:color w:val="auto"/>
          <w:sz w:val="21"/>
          <w:szCs w:val="21"/>
        </w:rPr>
        <w:t xml:space="preserve"> (</w:t>
      </w:r>
      <w:proofErr w:type="spellStart"/>
      <w:r w:rsidR="00083A71" w:rsidRPr="00DB430D">
        <w:rPr>
          <w:i/>
          <w:color w:val="auto"/>
          <w:sz w:val="21"/>
          <w:szCs w:val="21"/>
        </w:rPr>
        <w:t>r</w:t>
      </w:r>
      <w:r w:rsidR="00083A71" w:rsidRPr="00DB430D">
        <w:rPr>
          <w:color w:val="auto"/>
          <w:sz w:val="21"/>
          <w:szCs w:val="21"/>
          <w:vertAlign w:val="subscript"/>
        </w:rPr>
        <w:t>s</w:t>
      </w:r>
      <w:proofErr w:type="spellEnd"/>
      <w:r w:rsidR="00083A71" w:rsidRPr="00DB430D">
        <w:rPr>
          <w:color w:val="auto"/>
          <w:sz w:val="21"/>
          <w:szCs w:val="21"/>
        </w:rPr>
        <w:t>) and mesophyll (</w:t>
      </w:r>
      <w:r w:rsidR="00083A71" w:rsidRPr="00DB430D">
        <w:rPr>
          <w:i/>
          <w:color w:val="auto"/>
          <w:sz w:val="21"/>
          <w:szCs w:val="21"/>
        </w:rPr>
        <w:t>r</w:t>
      </w:r>
      <w:r w:rsidR="00083A71" w:rsidRPr="00DB430D">
        <w:rPr>
          <w:color w:val="auto"/>
          <w:sz w:val="21"/>
          <w:szCs w:val="21"/>
          <w:vertAlign w:val="subscript"/>
        </w:rPr>
        <w:t>m</w:t>
      </w:r>
      <w:r w:rsidR="00083A71" w:rsidRPr="00DB430D">
        <w:rPr>
          <w:color w:val="auto"/>
          <w:sz w:val="21"/>
          <w:szCs w:val="21"/>
        </w:rPr>
        <w:t>)</w:t>
      </w:r>
      <w:r w:rsidR="00083A71">
        <w:rPr>
          <w:color w:val="auto"/>
          <w:sz w:val="21"/>
          <w:szCs w:val="21"/>
        </w:rPr>
        <w:t xml:space="preserve"> resistance</w:t>
      </w:r>
      <w:r w:rsidR="00083A71" w:rsidRPr="00DB430D">
        <w:rPr>
          <w:color w:val="auto"/>
          <w:sz w:val="21"/>
          <w:szCs w:val="21"/>
        </w:rPr>
        <w:t xml:space="preserve">. </w:t>
      </w:r>
      <w:r w:rsidR="00083A71" w:rsidRPr="00DB430D">
        <w:rPr>
          <w:i/>
          <w:color w:val="auto"/>
          <w:sz w:val="21"/>
          <w:szCs w:val="21"/>
        </w:rPr>
        <w:t>r</w:t>
      </w:r>
      <w:r w:rsidR="00083A71" w:rsidRPr="00DB430D">
        <w:rPr>
          <w:color w:val="auto"/>
          <w:sz w:val="21"/>
          <w:szCs w:val="21"/>
          <w:vertAlign w:val="subscript"/>
        </w:rPr>
        <w:t>m</w:t>
      </w:r>
      <w:r w:rsidR="00083A71" w:rsidRPr="00DB430D">
        <w:rPr>
          <w:color w:val="auto"/>
          <w:sz w:val="21"/>
          <w:szCs w:val="21"/>
        </w:rPr>
        <w:t xml:space="preserve"> encompasses </w:t>
      </w:r>
      <w:r w:rsidR="00083A71">
        <w:rPr>
          <w:color w:val="auto"/>
          <w:sz w:val="21"/>
          <w:szCs w:val="21"/>
        </w:rPr>
        <w:t>the individual resistances</w:t>
      </w:r>
      <w:r w:rsidR="00765F79">
        <w:rPr>
          <w:color w:val="auto"/>
          <w:sz w:val="21"/>
          <w:szCs w:val="21"/>
        </w:rPr>
        <w:t xml:space="preserve"> from the intercellular</w:t>
      </w:r>
      <w:r w:rsidR="00083A71" w:rsidRPr="00DB430D">
        <w:rPr>
          <w:color w:val="auto"/>
          <w:sz w:val="21"/>
          <w:szCs w:val="21"/>
        </w:rPr>
        <w:t xml:space="preserve"> airspaces (</w:t>
      </w:r>
      <w:r w:rsidR="00083A71" w:rsidRPr="00DB430D">
        <w:rPr>
          <w:i/>
          <w:color w:val="auto"/>
          <w:sz w:val="21"/>
          <w:szCs w:val="21"/>
        </w:rPr>
        <w:t>r</w:t>
      </w:r>
      <w:r w:rsidR="00083A71" w:rsidRPr="00DB430D">
        <w:rPr>
          <w:color w:val="auto"/>
          <w:sz w:val="21"/>
          <w:szCs w:val="21"/>
          <w:vertAlign w:val="subscript"/>
        </w:rPr>
        <w:t>ias</w:t>
      </w:r>
      <w:r w:rsidR="00083A71" w:rsidRPr="00DB430D">
        <w:rPr>
          <w:color w:val="auto"/>
          <w:sz w:val="21"/>
          <w:szCs w:val="21"/>
        </w:rPr>
        <w:t>), cell wall and plasma membrane (</w:t>
      </w:r>
      <w:proofErr w:type="spellStart"/>
      <w:r w:rsidR="00083A71" w:rsidRPr="00DB430D">
        <w:rPr>
          <w:i/>
          <w:color w:val="auto"/>
          <w:sz w:val="21"/>
          <w:szCs w:val="21"/>
        </w:rPr>
        <w:t>r</w:t>
      </w:r>
      <w:r w:rsidR="00083A71" w:rsidRPr="00DB430D">
        <w:rPr>
          <w:color w:val="auto"/>
          <w:sz w:val="21"/>
          <w:szCs w:val="21"/>
          <w:vertAlign w:val="subscript"/>
        </w:rPr>
        <w:t>wp</w:t>
      </w:r>
      <w:proofErr w:type="spellEnd"/>
      <w:r w:rsidR="00083A71" w:rsidRPr="00DB430D">
        <w:rPr>
          <w:color w:val="auto"/>
          <w:sz w:val="21"/>
          <w:szCs w:val="21"/>
        </w:rPr>
        <w:t>) and chloroplast envelope (</w:t>
      </w:r>
      <w:proofErr w:type="spellStart"/>
      <w:r w:rsidR="00083A71" w:rsidRPr="00DB430D">
        <w:rPr>
          <w:i/>
          <w:color w:val="auto"/>
          <w:sz w:val="21"/>
          <w:szCs w:val="21"/>
        </w:rPr>
        <w:t>r</w:t>
      </w:r>
      <w:r w:rsidR="00083A71" w:rsidRPr="00DB430D">
        <w:rPr>
          <w:color w:val="auto"/>
          <w:sz w:val="21"/>
          <w:szCs w:val="21"/>
          <w:vertAlign w:val="subscript"/>
        </w:rPr>
        <w:t>ch</w:t>
      </w:r>
      <w:proofErr w:type="spellEnd"/>
      <w:r w:rsidR="00083A71" w:rsidRPr="00DB430D">
        <w:rPr>
          <w:color w:val="auto"/>
          <w:sz w:val="21"/>
          <w:szCs w:val="21"/>
        </w:rPr>
        <w:t>).</w:t>
      </w:r>
      <w:r w:rsidR="00083A71" w:rsidRPr="00DB430D">
        <w:rPr>
          <w:i/>
          <w:color w:val="auto"/>
          <w:sz w:val="21"/>
          <w:szCs w:val="21"/>
        </w:rPr>
        <w:t xml:space="preserve"> </w:t>
      </w:r>
      <w:r w:rsidR="00083A71" w:rsidRPr="00DB430D">
        <w:rPr>
          <w:color w:val="auto"/>
          <w:sz w:val="21"/>
          <w:szCs w:val="21"/>
        </w:rPr>
        <w:t>Conversely, water vapour shares the same pathway, but in reverse. H</w:t>
      </w:r>
      <w:r w:rsidR="00083A71" w:rsidRPr="00DB430D">
        <w:rPr>
          <w:color w:val="auto"/>
          <w:sz w:val="21"/>
          <w:szCs w:val="21"/>
          <w:vertAlign w:val="subscript"/>
        </w:rPr>
        <w:t>2</w:t>
      </w:r>
      <w:r w:rsidR="00083A71" w:rsidRPr="00DB430D">
        <w:rPr>
          <w:color w:val="auto"/>
          <w:sz w:val="21"/>
          <w:szCs w:val="21"/>
        </w:rPr>
        <w:t>O diffuses from the high water vapour concentration of the internal airspaces (</w:t>
      </w:r>
      <w:r w:rsidR="00083A71" w:rsidRPr="00DB430D">
        <w:rPr>
          <w:i/>
          <w:color w:val="auto"/>
          <w:sz w:val="21"/>
          <w:szCs w:val="21"/>
        </w:rPr>
        <w:t>W</w:t>
      </w:r>
      <w:r w:rsidR="00083A71" w:rsidRPr="00DB430D">
        <w:rPr>
          <w:color w:val="auto"/>
          <w:sz w:val="21"/>
          <w:szCs w:val="21"/>
          <w:vertAlign w:val="subscript"/>
        </w:rPr>
        <w:t>i</w:t>
      </w:r>
      <w:r w:rsidR="00083A71" w:rsidRPr="00DB430D">
        <w:rPr>
          <w:color w:val="auto"/>
          <w:sz w:val="21"/>
          <w:szCs w:val="21"/>
        </w:rPr>
        <w:t>), through the stomata,</w:t>
      </w:r>
      <w:r w:rsidR="00083A71" w:rsidRPr="00DB430D">
        <w:rPr>
          <w:i/>
          <w:color w:val="auto"/>
          <w:sz w:val="21"/>
          <w:szCs w:val="21"/>
        </w:rPr>
        <w:t xml:space="preserve"> </w:t>
      </w:r>
      <w:r w:rsidR="00083A71" w:rsidRPr="00DB430D">
        <w:rPr>
          <w:color w:val="auto"/>
          <w:sz w:val="21"/>
          <w:szCs w:val="21"/>
        </w:rPr>
        <w:t>to the lower water vapour concentration of the external atmosphere (</w:t>
      </w:r>
      <w:proofErr w:type="spellStart"/>
      <w:r w:rsidR="00083A71" w:rsidRPr="00DB430D">
        <w:rPr>
          <w:i/>
          <w:iCs/>
          <w:color w:val="auto"/>
          <w:sz w:val="21"/>
          <w:szCs w:val="21"/>
        </w:rPr>
        <w:t>W</w:t>
      </w:r>
      <w:r w:rsidR="00083A71" w:rsidRPr="00DB430D">
        <w:rPr>
          <w:color w:val="auto"/>
          <w:sz w:val="21"/>
          <w:szCs w:val="21"/>
          <w:vertAlign w:val="subscript"/>
        </w:rPr>
        <w:t>a</w:t>
      </w:r>
      <w:proofErr w:type="spellEnd"/>
      <w:r w:rsidR="00083A71" w:rsidRPr="00DB430D">
        <w:rPr>
          <w:color w:val="auto"/>
          <w:sz w:val="21"/>
          <w:szCs w:val="21"/>
        </w:rPr>
        <w:t xml:space="preserve">), encountering </w:t>
      </w:r>
      <w:proofErr w:type="spellStart"/>
      <w:r w:rsidR="00083A71" w:rsidRPr="00DB430D">
        <w:rPr>
          <w:i/>
          <w:color w:val="auto"/>
          <w:sz w:val="21"/>
          <w:szCs w:val="21"/>
        </w:rPr>
        <w:t>r</w:t>
      </w:r>
      <w:r w:rsidR="00083A71" w:rsidRPr="00DB430D">
        <w:rPr>
          <w:color w:val="auto"/>
          <w:sz w:val="21"/>
          <w:szCs w:val="21"/>
          <w:vertAlign w:val="subscript"/>
        </w:rPr>
        <w:t>s</w:t>
      </w:r>
      <w:proofErr w:type="spellEnd"/>
      <w:r w:rsidR="00083A71" w:rsidRPr="00DB430D">
        <w:rPr>
          <w:color w:val="auto"/>
          <w:sz w:val="21"/>
          <w:szCs w:val="21"/>
        </w:rPr>
        <w:t xml:space="preserve"> and </w:t>
      </w:r>
      <w:proofErr w:type="spellStart"/>
      <w:r w:rsidR="00083A71" w:rsidRPr="00DB430D">
        <w:rPr>
          <w:i/>
          <w:color w:val="auto"/>
          <w:sz w:val="21"/>
          <w:szCs w:val="21"/>
        </w:rPr>
        <w:t>r</w:t>
      </w:r>
      <w:r w:rsidR="00083A71" w:rsidRPr="00DB430D">
        <w:rPr>
          <w:color w:val="auto"/>
          <w:sz w:val="21"/>
          <w:szCs w:val="21"/>
          <w:vertAlign w:val="subscript"/>
        </w:rPr>
        <w:t>bl</w:t>
      </w:r>
      <w:proofErr w:type="spellEnd"/>
      <w:r w:rsidR="00083A71" w:rsidRPr="00DB430D">
        <w:rPr>
          <w:color w:val="auto"/>
          <w:sz w:val="21"/>
          <w:szCs w:val="21"/>
        </w:rPr>
        <w:t xml:space="preserve"> on the way. Figure adapted from </w:t>
      </w:r>
      <w:r w:rsidR="00083A71" w:rsidRPr="00DB430D">
        <w:rPr>
          <w:color w:val="auto"/>
          <w:sz w:val="21"/>
          <w:szCs w:val="21"/>
        </w:rPr>
        <w:fldChar w:fldCharType="begin"/>
      </w:r>
      <w:r w:rsidR="00083A71" w:rsidRPr="00DB430D">
        <w:rPr>
          <w:color w:val="auto"/>
          <w:sz w:val="21"/>
          <w:szCs w:val="21"/>
        </w:rPr>
        <w:instrText xml:space="preserve"> ADDIN ZOTERO_ITEM CSL_CITATION {"citationID":"aq74m7gkke","properties":{"formattedCitation":"\\uldash{(Harrison {\\i{}et al.}, 2020)}","plainCitation":"(Harrison et al., 2020)","dontUpdate":true,"noteIndex":0},"citationItems":[{"id":257,"uris":["http://zotero.org/users/local/Hcd06Tc7/items/ILWA4FPU"],"itemData":{"id":257,"type":"article-journal","abstract":"The intricate and interconnecting reactions of C3 photosynthesis are often limited by one of two fundamental processes: the conversion of solar energy into chemical energy, or the diffusion of CO2 from the atmosphere through the stomata, and ultimately into the chloroplast. In this review, we explore how the contributions of stomatal morphology and distribution can affect photosynthesis, through changes in gaseous exchange. The factors driving this relationship are considered, and recent results from studies investigating the effects of stomatal shape, size, density and patterning on photosynthesis are discussed. We suggest that the interplay between stomatal gaseous exchange and photosynthesis is complex, and that a disconnect often exists between the rates of CO2 diffusion and photosynthetic carbon fixation. The mechanisms that allow for substantial reductions in maximum stomatal conductance without affecting photosynthesis are highly dependent on environmental factors, such as light intensity, and could be exploited to improve crop performance.","container-title":"The Plant Journal","DOI":"10.1111/tpj.14560","ISSN":"1365-313X","issue":"4","language":"en","note":"_eprint: https://onlinelibrary.wiley.com/doi/pdf/10.1111/tpj.14560","page":"768-779","source":"Wiley Online Library","title":"The influence of stomatal morphology and distribution on photosynthetic gas exchange","volume":"101","author":[{"family":"Harrison","given":"Emily L."},{"family":"Arce Cubas","given":"Lucia"},{"family":"Gray","given":"Julie E."},{"family":"Hepworth","given":"Christopher"}],"issued":{"date-parts":[["2020"]]}}}],"schema":"https://github.com/citation-style-language/schema/raw/master/csl-citation.json"} </w:instrText>
      </w:r>
      <w:r w:rsidR="00083A71" w:rsidRPr="00DB430D">
        <w:rPr>
          <w:color w:val="auto"/>
          <w:sz w:val="21"/>
          <w:szCs w:val="21"/>
        </w:rPr>
        <w:fldChar w:fldCharType="separate"/>
      </w:r>
      <w:r w:rsidR="00083A71" w:rsidRPr="00DB430D">
        <w:rPr>
          <w:color w:val="auto"/>
          <w:sz w:val="21"/>
          <w:szCs w:val="24"/>
          <w:u w:val="dash"/>
        </w:rPr>
        <w:t>Harrison et al. (2020)</w:t>
      </w:r>
      <w:r w:rsidR="00083A71" w:rsidRPr="00DB430D">
        <w:rPr>
          <w:color w:val="auto"/>
          <w:sz w:val="21"/>
          <w:szCs w:val="21"/>
        </w:rPr>
        <w:fldChar w:fldCharType="end"/>
      </w:r>
      <w:r w:rsidR="00083A71" w:rsidRPr="00DB430D">
        <w:rPr>
          <w:color w:val="auto"/>
          <w:sz w:val="21"/>
          <w:szCs w:val="21"/>
        </w:rPr>
        <w:t>.</w:t>
      </w:r>
    </w:p>
    <w:p w14:paraId="0EED73C9" w14:textId="77777777" w:rsidR="00C37E9A" w:rsidRPr="00DB430D" w:rsidRDefault="00C37E9A" w:rsidP="00083A71">
      <w:pPr>
        <w:pStyle w:val="NoSpacing"/>
        <w:spacing w:line="276" w:lineRule="auto"/>
        <w:rPr>
          <w:color w:val="auto"/>
          <w:sz w:val="21"/>
          <w:szCs w:val="21"/>
        </w:rPr>
      </w:pPr>
    </w:p>
    <w:p w14:paraId="467F9A3F" w14:textId="77777777" w:rsidR="00083A71" w:rsidRPr="00237EB4" w:rsidRDefault="00083A71" w:rsidP="00762D4F">
      <w:pPr>
        <w:ind w:firstLine="720"/>
      </w:pPr>
      <w:r w:rsidRPr="00237EB4">
        <w:t>Whilst stomatal closure is an effective strategy to limit plant water loss, there is one major caveat: stomatal pores also facilitate the entry of CO</w:t>
      </w:r>
      <w:r w:rsidRPr="00237EB4">
        <w:rPr>
          <w:vertAlign w:val="subscript"/>
        </w:rPr>
        <w:t>2</w:t>
      </w:r>
      <w:r w:rsidRPr="00237EB4">
        <w:t xml:space="preserve"> into the leaf, which is required for photosynthesis. Atmospheric CO</w:t>
      </w:r>
      <w:r w:rsidRPr="00237EB4">
        <w:rPr>
          <w:vertAlign w:val="subscript"/>
        </w:rPr>
        <w:t>2</w:t>
      </w:r>
      <w:r w:rsidRPr="00237EB4">
        <w:t xml:space="preserve"> uses the same, but reversed, pathway as water vapour to reach the </w:t>
      </w:r>
      <w:r w:rsidR="00BE27C8">
        <w:t>sub-stomatal cavities</w:t>
      </w:r>
      <w:r w:rsidRPr="00237EB4">
        <w:t xml:space="preserve">, </w:t>
      </w:r>
      <w:r>
        <w:t xml:space="preserve">again encountering </w:t>
      </w:r>
      <w:proofErr w:type="spellStart"/>
      <w:r>
        <w:rPr>
          <w:i/>
        </w:rPr>
        <w:t>r</w:t>
      </w:r>
      <w:r w:rsidR="00765F79">
        <w:rPr>
          <w:vertAlign w:val="subscript"/>
        </w:rPr>
        <w:t>bl</w:t>
      </w:r>
      <w:proofErr w:type="spellEnd"/>
      <w:r>
        <w:t xml:space="preserve"> and </w:t>
      </w:r>
      <w:proofErr w:type="spellStart"/>
      <w:r>
        <w:rPr>
          <w:i/>
        </w:rPr>
        <w:t>r</w:t>
      </w:r>
      <w:r w:rsidR="00765F79">
        <w:rPr>
          <w:vertAlign w:val="subscript"/>
        </w:rPr>
        <w:t>s</w:t>
      </w:r>
      <w:proofErr w:type="spellEnd"/>
      <w:r>
        <w:t xml:space="preserve"> (Figure 1.6). </w:t>
      </w:r>
      <w:r w:rsidR="00E31375">
        <w:t>From</w:t>
      </w:r>
      <w:r w:rsidR="00BE27C8">
        <w:t xml:space="preserve"> here</w:t>
      </w:r>
      <w:r w:rsidR="00E31375">
        <w:t>, CO</w:t>
      </w:r>
      <w:r w:rsidR="00E31375">
        <w:rPr>
          <w:vertAlign w:val="subscript"/>
        </w:rPr>
        <w:t>2</w:t>
      </w:r>
      <w:r w:rsidR="00E31375">
        <w:t xml:space="preserve"> must </w:t>
      </w:r>
      <w:r w:rsidR="001545BC">
        <w:t>then</w:t>
      </w:r>
      <w:r w:rsidR="009A4623">
        <w:t xml:space="preserve"> diffuse</w:t>
      </w:r>
      <w:r w:rsidR="00E31375">
        <w:t xml:space="preserve"> </w:t>
      </w:r>
      <w:r w:rsidR="009A4623">
        <w:t xml:space="preserve">through the intercellular airspaces </w:t>
      </w:r>
      <w:r w:rsidR="00BE27C8">
        <w:t xml:space="preserve">and across the </w:t>
      </w:r>
      <w:r w:rsidR="009A4623">
        <w:t>mesophyll</w:t>
      </w:r>
      <w:r w:rsidR="00F05FF9">
        <w:t xml:space="preserve"> cell wall, </w:t>
      </w:r>
      <w:r w:rsidR="00F05FF9">
        <w:lastRenderedPageBreak/>
        <w:t xml:space="preserve">plasma membrane, </w:t>
      </w:r>
      <w:proofErr w:type="gramStart"/>
      <w:r w:rsidR="009A4623">
        <w:t>cytosol</w:t>
      </w:r>
      <w:proofErr w:type="gramEnd"/>
      <w:r w:rsidR="009A4623">
        <w:t xml:space="preserve"> </w:t>
      </w:r>
      <w:r w:rsidR="00F05FF9">
        <w:t xml:space="preserve">and </w:t>
      </w:r>
      <w:r w:rsidR="009A4623">
        <w:t xml:space="preserve">chloroplast envelope, before it </w:t>
      </w:r>
      <w:r w:rsidR="00F05FF9">
        <w:t xml:space="preserve">finally reaches the stroma, where it can be </w:t>
      </w:r>
      <w:r w:rsidR="009A4623">
        <w:t xml:space="preserve">fixed by Rubisco. Each </w:t>
      </w:r>
      <w:r w:rsidR="00BC5892">
        <w:t>component</w:t>
      </w:r>
      <w:r w:rsidR="009A4623">
        <w:t xml:space="preserve"> </w:t>
      </w:r>
      <w:r w:rsidR="00F05FF9">
        <w:t xml:space="preserve">imposes </w:t>
      </w:r>
      <w:r w:rsidR="00BC5892">
        <w:t xml:space="preserve">additional diffusional </w:t>
      </w:r>
      <w:r w:rsidR="009A4623">
        <w:t>resistance</w:t>
      </w:r>
      <w:r w:rsidR="00BC5892">
        <w:t>, and is</w:t>
      </w:r>
      <w:r w:rsidR="00F05FF9">
        <w:t xml:space="preserve"> </w:t>
      </w:r>
      <w:r w:rsidR="009A4623">
        <w:t xml:space="preserve">collectively termed mesophyll resistance, </w:t>
      </w:r>
      <w:r w:rsidR="009A4623">
        <w:rPr>
          <w:i/>
        </w:rPr>
        <w:t>r</w:t>
      </w:r>
      <w:r w:rsidR="009A4623">
        <w:rPr>
          <w:vertAlign w:val="subscript"/>
        </w:rPr>
        <w:t>m</w:t>
      </w:r>
      <w:r w:rsidR="00670A8B">
        <w:t xml:space="preserve"> (Figure 1.6)</w:t>
      </w:r>
      <w:r w:rsidR="009A4623">
        <w:t>.</w:t>
      </w:r>
      <w:r w:rsidR="00F05FF9">
        <w:t xml:space="preserve"> </w:t>
      </w:r>
      <w:r w:rsidR="00BC5892">
        <w:t>Stomatal closure</w:t>
      </w:r>
      <w:r w:rsidR="00BE27C8">
        <w:t xml:space="preserve">, and the consequential drop in </w:t>
      </w:r>
      <w:r w:rsidR="00BE27C8">
        <w:rPr>
          <w:i/>
          <w:iCs/>
        </w:rPr>
        <w:t>g</w:t>
      </w:r>
      <w:r w:rsidR="00BE27C8">
        <w:rPr>
          <w:vertAlign w:val="subscript"/>
        </w:rPr>
        <w:t>s</w:t>
      </w:r>
      <w:r w:rsidR="00BE27C8">
        <w:t>,</w:t>
      </w:r>
      <w:r w:rsidRPr="00237EB4">
        <w:t xml:space="preserve"> restri</w:t>
      </w:r>
      <w:r w:rsidR="00BC5892">
        <w:t>cts</w:t>
      </w:r>
      <w:r w:rsidRPr="00237EB4">
        <w:t xml:space="preserve"> </w:t>
      </w:r>
      <w:r w:rsidR="00BC5892">
        <w:t>the</w:t>
      </w:r>
      <w:r w:rsidR="00BE27C8">
        <w:t xml:space="preserve"> diffusion of CO</w:t>
      </w:r>
      <w:r w:rsidR="00BE27C8">
        <w:rPr>
          <w:vertAlign w:val="subscript"/>
        </w:rPr>
        <w:t>2</w:t>
      </w:r>
      <w:r w:rsidR="00BE27C8">
        <w:t xml:space="preserve"> into the leaf</w:t>
      </w:r>
      <w:r w:rsidR="00670A8B">
        <w:t xml:space="preserve"> interior</w:t>
      </w:r>
      <w:r w:rsidRPr="00237EB4">
        <w:t xml:space="preserve">, </w:t>
      </w:r>
      <w:r w:rsidR="00BC5892">
        <w:t>lowering</w:t>
      </w:r>
      <w:r w:rsidRPr="00237EB4">
        <w:t xml:space="preserve"> the CO</w:t>
      </w:r>
      <w:r w:rsidRPr="00237EB4">
        <w:rPr>
          <w:vertAlign w:val="subscript"/>
        </w:rPr>
        <w:t>2</w:t>
      </w:r>
      <w:r w:rsidRPr="00237EB4">
        <w:t xml:space="preserve"> concentration</w:t>
      </w:r>
      <w:r w:rsidR="008136D4">
        <w:t>s</w:t>
      </w:r>
      <w:r w:rsidRPr="00237EB4">
        <w:t xml:space="preserve"> in the </w:t>
      </w:r>
      <w:r w:rsidR="009E06CA">
        <w:t>intercellular</w:t>
      </w:r>
      <w:r w:rsidRPr="00237EB4">
        <w:t xml:space="preserve"> air spaces (</w:t>
      </w:r>
      <w:r w:rsidRPr="00237EB4">
        <w:rPr>
          <w:i/>
          <w:iCs/>
        </w:rPr>
        <w:t>C</w:t>
      </w:r>
      <w:r w:rsidRPr="00237EB4">
        <w:rPr>
          <w:vertAlign w:val="subscript"/>
        </w:rPr>
        <w:t>i</w:t>
      </w:r>
      <w:r w:rsidRPr="00237EB4">
        <w:t>)</w:t>
      </w:r>
      <w:r w:rsidR="008136D4">
        <w:t xml:space="preserve"> and chloroplast (</w:t>
      </w:r>
      <w:r w:rsidR="008136D4">
        <w:rPr>
          <w:i/>
          <w:iCs/>
        </w:rPr>
        <w:t>C</w:t>
      </w:r>
      <w:r w:rsidR="008136D4">
        <w:rPr>
          <w:vertAlign w:val="subscript"/>
        </w:rPr>
        <w:t>c</w:t>
      </w:r>
      <w:r w:rsidR="008136D4">
        <w:t>)</w:t>
      </w:r>
      <w:r w:rsidR="00BE27C8">
        <w:t>.</w:t>
      </w:r>
      <w:r w:rsidR="00670A8B">
        <w:t xml:space="preserve"> Drought stress </w:t>
      </w:r>
      <w:r w:rsidR="008136D4">
        <w:t>can also alter various leaf anatomical traits, which can lead to a reduction in</w:t>
      </w:r>
      <w:r w:rsidR="00670A8B">
        <w:t xml:space="preserve"> mesophyll conductance (</w:t>
      </w:r>
      <w:r w:rsidR="00670A8B">
        <w:rPr>
          <w:i/>
          <w:iCs/>
        </w:rPr>
        <w:t>g</w:t>
      </w:r>
      <w:r w:rsidR="00670A8B">
        <w:rPr>
          <w:vertAlign w:val="subscript"/>
        </w:rPr>
        <w:t>m</w:t>
      </w:r>
      <w:r w:rsidR="00670A8B">
        <w:t xml:space="preserve">; the inverse of </w:t>
      </w:r>
      <w:r w:rsidR="00670A8B">
        <w:rPr>
          <w:i/>
          <w:iCs/>
        </w:rPr>
        <w:t>r</w:t>
      </w:r>
      <w:r w:rsidR="00670A8B">
        <w:rPr>
          <w:vertAlign w:val="subscript"/>
        </w:rPr>
        <w:t>m</w:t>
      </w:r>
      <w:r w:rsidR="00670A8B">
        <w:t>)</w:t>
      </w:r>
      <w:r w:rsidR="008136D4">
        <w:t>:</w:t>
      </w:r>
      <w:r w:rsidR="00670A8B">
        <w:t xml:space="preserve"> the rate </w:t>
      </w:r>
      <w:r w:rsidR="008136D4">
        <w:t xml:space="preserve">at which </w:t>
      </w:r>
      <w:r w:rsidR="00670A8B">
        <w:t>CO</w:t>
      </w:r>
      <w:r w:rsidR="00670A8B">
        <w:rPr>
          <w:vertAlign w:val="subscript"/>
        </w:rPr>
        <w:t>2</w:t>
      </w:r>
      <w:r w:rsidR="00670A8B">
        <w:t xml:space="preserve"> diffus</w:t>
      </w:r>
      <w:r w:rsidR="008136D4">
        <w:t>es</w:t>
      </w:r>
      <w:r w:rsidR="00670A8B">
        <w:t xml:space="preserve"> through the mesophyll</w:t>
      </w:r>
      <w:r w:rsidR="00762D4F">
        <w:t xml:space="preserve"> </w:t>
      </w:r>
      <w:r w:rsidR="00762D4F">
        <w:fldChar w:fldCharType="begin"/>
      </w:r>
      <w:r w:rsidR="00762D4F">
        <w:instrText xml:space="preserve"> ADDIN ZOTERO_ITEM CSL_CITATION {"citationID":"LHLs8m2h","properties":{"formattedCitation":"(Cano et al., 2013; Ouyang et al., 2017)","plainCitation":"(Cano et al., 2013; Ouyang et al., 2017)","noteIndex":0},"citationItems":[{"id":890,"uris":["http://zotero.org/users/local/Hcd06Tc7/items/EXRCNBLP"],"itemData":{"id":890,"type":"article-journal","abstract":"In recent years, many studies have focused on the limiting role of mesophyll conductance (gm) to photosynthesis (An) under water stress, but no studies have examined the effect of drought on gm through the forest canopy. We investigated limitations to An on leaves at different heights in a mixed adult stand of sessile oak (Quercus petraea) and beech (Fagus sylvatica) trees during a moderately dry summer. Moderate drought decreased An of top and lowest beech canopy leaves much more than in leaves located in the mid canopy; whereas in oak, An of the lower canopy was decreased more than in sunlit leaves. The decrease of An was probably not due to leaf-level biochemistry given that VCmax was generally unaffected by drought. The reduction in An was instead associated with reduction in stomatal and mesophyll conductances. Drought-induced increases in stomatal limitations were largest in leaves from the top canopy, whereas drought-induced increases in mesophyll limitations were largest in leaves from the lowest canopy. Sensitivity analysis highlighted the need to decompose the canopy into different leaf layers and to incorporate the limitation imposed by gm when assessing the impact of drought on the gas exchange of tree canopies.","container-title":"Plant, Cell &amp; Environment","DOI":"10.1111/pce.12103","ISSN":"1365-3040","issue":"11","language":"en","note":"_eprint: https://onlinelibrary.wiley.com/doi/pdf/10.1111/pce.12103","page":"1961-1980","source":"Wiley Online Library","title":"Effects of drought on mesophyll conductance and photosynthetic limitations at different tree canopy layers","volume":"36","author":[{"family":"Cano","given":"F. Javier"},{"family":"Sánchez-Gómez","given":"David"},{"family":"Rodríguez-Calcerrada","given":"Jesús"},{"family":"Warren","given":"Charles R."},{"family":"Gil","given":"Luis"},{"family":"Aranda","given":"Ismael"}],"issued":{"date-parts":[["2013"]]}},"label":"page"},{"id":892,"uris":["http://zotero.org/users/local/Hcd06Tc7/items/I2GEL3RV"],"itemData":{"id":892,"type":"article-journal","abstract":"Increasing leaf transpiration efficiency (TE) may provide leads for growing rice like dryland cereals such as wheat (Triticum aestivum). To explore avenues for improving TE in rice, variations in stomatal conductance (gs) and mesophyll conductance (gm) and their anatomical determinants were evaluated in two cultivars from each of lowland, aerobic, and upland groups of Oryza sativa, one cultivar of O. glaberrima, and two cultivars of T. aestivum, under three water regimes. The TE of upland rice, O. glaberrima, and wheat was more responsive to the gm/gs ratio than that of lowland and aerobic rice. Overall, the explanatory power of the particular anatomical trait varied among species. Low stomatal density mostly explained the low gs in drought-tolerant rice, whereas rice genotypes with smaller stomata generally responded more strongly to drought. Compared with rice, wheat had a higher gm, which was associated with thicker mesophyll tissue, mesophyll and chloroplasts more exposed to intercellular spaces, and thinner cell walls. Upland rice, O. glaberrima, and wheat cultivars minimized the decrease in gm under drought by maintaining high ratios of chloroplasts to exposed mesophyll cell walls. Rice TE could be improved by increasing the gm/gs ratio via modifying anatomical traits.","container-title":"Journal of Experimental Botany","DOI":"10.1093/jxb/erx314","ISSN":"0022-0957","issue":"18","journalAbbreviation":"Journal of Experimental Botany","page":"5191-5205","source":"Silverchair","title":"Stomatal conductance, mesophyll conductance, and transpiration efficiency in relation to leaf anatomy in rice and wheat genotypes under drought","volume":"68","author":[{"family":"Ouyang","given":"Wenjing"},{"family":"Struik","given":"Paul C"},{"family":"Yin","given":"Xinyou"},{"family":"Yang","given":"Jianchang"}],"issued":{"date-parts":[["2017",11,2]]}},"label":"page"}],"schema":"https://github.com/citation-style-language/schema/raw/master/csl-citation.json"} </w:instrText>
      </w:r>
      <w:r w:rsidR="00762D4F">
        <w:fldChar w:fldCharType="separate"/>
      </w:r>
      <w:r w:rsidR="00762D4F" w:rsidRPr="00762D4F">
        <w:t>(Cano et al., 2013; Ouyang et al., 2017)</w:t>
      </w:r>
      <w:r w:rsidR="00762D4F">
        <w:fldChar w:fldCharType="end"/>
      </w:r>
      <w:r w:rsidR="00C37E9A">
        <w:t>.</w:t>
      </w:r>
      <w:r w:rsidR="00670A8B">
        <w:t xml:space="preserve"> </w:t>
      </w:r>
      <w:r w:rsidR="008136D4">
        <w:t xml:space="preserve">This in turn </w:t>
      </w:r>
      <w:r w:rsidR="00C37E9A">
        <w:t>will</w:t>
      </w:r>
      <w:r w:rsidR="008136D4">
        <w:t xml:space="preserve"> restrict </w:t>
      </w:r>
      <w:r w:rsidR="008136D4" w:rsidRPr="008136D4">
        <w:rPr>
          <w:i/>
          <w:iCs/>
        </w:rPr>
        <w:t>C</w:t>
      </w:r>
      <w:r w:rsidR="008136D4" w:rsidRPr="008136D4">
        <w:rPr>
          <w:vertAlign w:val="subscript"/>
        </w:rPr>
        <w:t>c</w:t>
      </w:r>
      <w:r w:rsidR="008136D4">
        <w:t xml:space="preserve"> further</w:t>
      </w:r>
      <w:r w:rsidR="00C37E9A">
        <w:t xml:space="preserve">, </w:t>
      </w:r>
      <w:r w:rsidR="00F27FC7">
        <w:t>reduc</w:t>
      </w:r>
      <w:r w:rsidR="00C37E9A">
        <w:t xml:space="preserve">ing </w:t>
      </w:r>
      <w:r>
        <w:t>substrate availability for carboxylation</w:t>
      </w:r>
      <w:r w:rsidRPr="00237EB4">
        <w:t xml:space="preserve">. </w:t>
      </w:r>
      <w:r>
        <w:t>As a result,</w:t>
      </w:r>
      <w:r w:rsidRPr="00237EB4">
        <w:t xml:space="preserve"> diffusional limitations </w:t>
      </w:r>
      <w:r w:rsidR="00BC5892">
        <w:t xml:space="preserve">(both stomatal and mesophyll) </w:t>
      </w:r>
      <w:r w:rsidRPr="00237EB4">
        <w:t>are believed to be the primary cause of reduced photosynthetic carbon assimilation (</w:t>
      </w:r>
      <w:r w:rsidRPr="00237EB4">
        <w:rPr>
          <w:i/>
          <w:iCs/>
        </w:rPr>
        <w:t>A</w:t>
      </w:r>
      <w:r w:rsidRPr="00237EB4">
        <w:t xml:space="preserve">) seen under mild to moderate drought stress </w:t>
      </w:r>
      <w:r w:rsidRPr="00397BD9">
        <w:fldChar w:fldCharType="begin"/>
      </w:r>
      <w:r w:rsidRPr="00237EB4">
        <w:instrText xml:space="preserve"> ADDIN ZOTERO_ITEM CSL_CITATION {"citationID":"a1jc0l477ij","properties":{"formattedCitation":"(Chaves et al., 2009)","plainCitation":"(Chaves et al., 2009)","noteIndex":0},"citationItems":[{"id":554,"uris":["http://zotero.org/users/local/Hcd06Tc7/items/KEHTT4VA"],"itemData":{"id":554,"type":"article-journal","abstract":"Plants are often subjected to periods of soil and atmospheric water deficits during their life cycle as well as, in many areas of the globe, to high soil salinity. Understanding how plants respond to drought, salt and co-occurring stresses can play a major role in stabilizing crop performance under drought and saline conditions and in the protection of natural vegetation. Photosynthesis, together with cell growth, is among the primary processes to be affected by water or salt stress.The effects of drought and salt stresses on photosynthesis are either direct (as the diffusion limitations through the stomata and the mesophyll and the alterations in photosynthetic metabolism) or secondary, such as the oxidative stress arising from the superimposition of multiple stresses. The carbon balance of a plant during a period of salt/water stress and recovery may depend as much on the velocity and degree of photosynthetic recovery, as it depends on the degree and velocity of photosynthesis decline during water depletion. Current knowledge about physiological limitations to photosynthetic recovery after different intensities of water and salt stress is still scarce. From the large amount of data available on transcript-profiling studies in plants subjected to drought and salt it is becoming apparent that plants perceive and respond to these stresses by quickly altering gene expression in parallel with physiological and biochemical alterations; this occurs even under mild to moderate stress conditions. From a recent comprehensive study that compared salt and drought stress it is apparent that both stresses led to down-regulation of some photosynthetic genes, with most of the changes being small (ratio threshold lower than 1) possibly reflecting the mild stress imposed. When compared with drought, salt stress affected more genes and more intensely, possibly reflecting the combined effects of dehydration and osmotic stress in salt-stressed plants.","container-title":"Annals of Botany","DOI":"10.1093/aob/mcn125","ISSN":"0305-7364","issue":"4","journalAbbreviation":"Annals of Botany","page":"551-560","source":"Silverchair","title":"Photosynthesis under drought and salt stress: regulation mechanisms from whole plant to cell","title-short":"Photosynthesis under drought and salt stress","volume":"103","author":[{"family":"Chaves","given":"M. M."},{"family":"Flexas","given":"J."},{"family":"Pinheiro","given":"C."}],"issued":{"date-parts":[["2009",2,1]]}}}],"schema":"https://github.com/citation-style-language/schema/raw/master/csl-citation.json"} </w:instrText>
      </w:r>
      <w:r w:rsidRPr="00397BD9">
        <w:fldChar w:fldCharType="separate"/>
      </w:r>
      <w:r w:rsidRPr="00237EB4">
        <w:t>(Chaves et al., 2009)</w:t>
      </w:r>
      <w:r w:rsidRPr="00397BD9">
        <w:fldChar w:fldCharType="end"/>
      </w:r>
      <w:r w:rsidRPr="00237EB4">
        <w:t>.</w:t>
      </w:r>
    </w:p>
    <w:p w14:paraId="284D2D84" w14:textId="77777777" w:rsidR="00083A71" w:rsidRDefault="00083A71" w:rsidP="00083A71">
      <w:pPr>
        <w:ind w:firstLine="720"/>
      </w:pPr>
      <w:r>
        <w:t>As discussed in section 1.2.2, during</w:t>
      </w:r>
      <w:r w:rsidRPr="00237EB4">
        <w:t xml:space="preserve"> periods of water scarcity, </w:t>
      </w:r>
      <w:r>
        <w:t>the amount of reducing power</w:t>
      </w:r>
      <w:r w:rsidRPr="00237EB4">
        <w:t xml:space="preserve"> produced by the </w:t>
      </w:r>
      <w:r>
        <w:t>ETC</w:t>
      </w:r>
      <w:r w:rsidRPr="00237EB4">
        <w:t xml:space="preserve"> </w:t>
      </w:r>
      <w:r>
        <w:t xml:space="preserve">can often </w:t>
      </w:r>
      <w:r w:rsidRPr="00237EB4">
        <w:t>exceed the amount utilised by the CBB cycle</w:t>
      </w:r>
      <w:r>
        <w:t>,</w:t>
      </w:r>
      <w:r w:rsidRPr="00237EB4">
        <w:t xml:space="preserve"> </w:t>
      </w:r>
      <w:r>
        <w:t xml:space="preserve">which can lead to the formation of harmful ROS </w:t>
      </w:r>
      <w:r w:rsidRPr="00397BD9">
        <w:fldChar w:fldCharType="begin"/>
      </w:r>
      <w:r w:rsidRPr="00237EB4">
        <w:instrText xml:space="preserve"> ADDIN ZOTERO_ITEM CSL_CITATION {"citationID":"a1bfqukm0bj","properties":{"formattedCitation":"(Pinheiro and Chaves, 2011)","plainCitation":"(Pinheiro and Chaves, 2011)","noteIndex":0},"citationItems":[{"id":557,"uris":["http://zotero.org/users/local/Hcd06Tc7/items/HH9IZGJ6"],"itemData":{"id":557,"type":"article-journal","abstract":"Photosynthesis is one of the key processes to be affected by water deficits, via decreased CO2 diffusion to the chloroplast and metabolic constraints. The relative impact of those limitations varies with the intensity of the stress, the occurrence (or not) of superimposed stresses, and the species we are dealing with. Total plant carbon uptake is further reduced due to the concomitant or even earlier inhibition of growth. Leaf carbohydrate status, altered directly by water deficits or indirectly (via decreased growth), acts as a metabolic signal although its role is not totally clear. Other relevant signals acting under water deficits comprise: abscisic acid (ABA), with an impact on stomatal aperture and the regulation at the transcription level of a large number of genes related to plant stress response; other hormones that act either concurrently (brassinosteroids, jasmonates, and salycilic acid) or antagonistically (auxin, cytokinin, or ethylene) with ABA; and redox control of the energy balance of photosynthetic cells deprived of CO2 by stomatal closure. In an attempt to systematize current knowledge on the complex network of interactions and regulation of photosynthesis in plants subjected to water deficits, a meta-analysis has been performed covering &amp;gt;450 papers published in the last 15 years. This analysis shows the interplay of sugars, reactive oxygen species (ROS), and hormones with photosynthetic responses to drought, involving many metabolic events. However, more significantly it highlights (i) how fragmented and often non-comparable the results are and (ii) how hard it is to relate molecular events to plant physiological status, namely photosynthetic activity, and to stress intensity. Indeed, the same data set usually does not integrate these different levels of analysis. Considering these limitations, it was hard to find a general trend, particularly concerning molecular responses to drought, with the exception of the genes ABI1 and ABI3. These genes, irrespective of the stress type (acute versus chronic) and intensity, show a similar response to water shortage in the two plant systems analysed (Arabidopsis and barley). Both are associated with ABA-mediated metabolic responses to stress and the regulation of stomatal aperture. Under drought, ABI1 transcription is up-regulated while ABI3 is usually down-regulated. Recently ABI3 has been hypothesized to be essential for successful drought recovery.","container-title":"Journal of Experimental Botany","DOI":"10.1093/jxb/erq340","ISSN":"0022-0957","issue":"3","journalAbbreviation":"Journal of Experimental Botany","page":"869-882","source":"Silverchair","title":"Photosynthesis and drought: can we make metabolic connections from available data?","title-short":"Photosynthesis and drought","volume":"62","author":[{"family":"Pinheiro","given":"C."},{"family":"Chaves","given":"M. M."}],"issued":{"date-parts":[["2011",1,1]]}}}],"schema":"https://github.com/citation-style-language/schema/raw/master/csl-citation.json"} </w:instrText>
      </w:r>
      <w:r w:rsidRPr="00397BD9">
        <w:fldChar w:fldCharType="separate"/>
      </w:r>
      <w:r w:rsidRPr="00237EB4">
        <w:rPr>
          <w:szCs w:val="24"/>
        </w:rPr>
        <w:t>(Pinheiro and Chaves, 2011)</w:t>
      </w:r>
      <w:r w:rsidRPr="00397BD9">
        <w:fldChar w:fldCharType="end"/>
      </w:r>
      <w:r w:rsidRPr="00237EB4">
        <w:t xml:space="preserve">. </w:t>
      </w:r>
      <w:r>
        <w:t xml:space="preserve">Under these conditions, plants typically increase CET and NPQ, along with </w:t>
      </w:r>
      <w:r w:rsidRPr="00237EB4">
        <w:t xml:space="preserve">their ROS scavenging antioxidant defence </w:t>
      </w:r>
      <w:r w:rsidRPr="00D143D9">
        <w:fldChar w:fldCharType="begin"/>
      </w:r>
      <w:r w:rsidRPr="00237EB4">
        <w:instrText xml:space="preserve"> ADDIN ZOTERO_ITEM CSL_CITATION {"citationID":"a1c68d4t24t","properties":{"formattedCitation":"(Das and Roychoudhury, 2014)","plainCitation":"(Das and Roychoudhury, 2014)","noteIndex":0},"citationItems":[{"id":569,"uris":["http://zotero.org/users/local/Hcd06Tc7/items/EKJI36Q9"],"itemData":{"id":569,"type":"article-journal","abstract":"Reactive oxygen species (ROS) were initially recognized as toxic by-products of aerobic metabolism. In recent years, it has become apparent that ROS plays an important signaling role in plants, controlling processes such as growth, development and especially response to biotic and abiotic environmental stimuli. The major members of the ROS family include free radicals like O•−2, OH• and non-radicals like H2O2 and 1O2. The ROS production in plants is mainly localized in the chloroplast, mitochondria and peroxisomes. There are secondary sites as well like the endoplasmic reticulum, cell membrane, cell wall and the apoplast. The role of the ROS family is that of a double edged sword; while they act as secondary messengers in various key physiological phenomena, they also induce oxidative damages under several environmental stress conditions like salinity, drought, cold, heavy metals, UV irradiation etc., when the delicate balance between ROS production and elimination, necessary for normal cellular homeostasis, is disturbed. The cellular damages are manifested in the form of degradation of biomolecules like pigments, proteins, lipids, carbohydrates, and DNA, which ultimately amalgamate in plant cellular death. To ensure survival, plants have developed efficient antioxidant machinery having two arms, (i) enzymatic components like superoxide dismutase (SOD), catalase (CAT), ascorbate peroxidase (APX), guaiacol peroxidase (GPX), glutathione reductase (GR), monodehydroascorbate reductase (MDHAR), and dehydroascorbate reductase (DHAR); (ii) non-enzymatic antioxidants like ascorbic acid (AA), reduced glutathione (GSH), α-tocopherol, carotenoids, flavonoids, and the osmolyte proline. These two components work hand in hand to scavenge ROS. In this review, we emphasize on the different types of ROS, their cellular production sites, their targets, and their scavenging mechanism mediated by both the branches of the antioxidant systems, highlighting the potential role of antioxidants in abiotic stress tolerance and cellular survival. Such a comprehensive knowledge of ROS action and their regulation on antioxidants will enable us to develop strategies to genetically engineer stress-tolerant plants.","container-title":"Frontiers in Environmental Science","ISSN":"2296-665X","source":"Frontiers","title":"Reactive oxygen species (ROS) and response of antioxidants as ROS-scavengers during environmental stress in plants","URL":"https://www.frontiersin.org/articles/10.3389/fenvs.2014.00053","volume":"2","author":[{"family":"Das","given":"Kaushik"},{"family":"Roychoudhury","given":"Aryadeep"}],"accessed":{"date-parts":[["2023",4,5]]},"issued":{"date-parts":[["2014"]]}}}],"schema":"https://github.com/citation-style-language/schema/raw/master/csl-citation.json"} </w:instrText>
      </w:r>
      <w:r w:rsidRPr="00D143D9">
        <w:fldChar w:fldCharType="separate"/>
      </w:r>
      <w:r w:rsidRPr="00237EB4">
        <w:rPr>
          <w:szCs w:val="24"/>
        </w:rPr>
        <w:t>(Das and Roychoudhury, 2014)</w:t>
      </w:r>
      <w:r w:rsidRPr="00D143D9">
        <w:fldChar w:fldCharType="end"/>
      </w:r>
      <w:r w:rsidRPr="00237EB4">
        <w:t xml:space="preserve">. </w:t>
      </w:r>
      <w:r>
        <w:t xml:space="preserve">However, despite these photoprotective mechanisms, oxidative bursts can cause photoinhibition, disrupt the photosystems’ </w:t>
      </w:r>
      <w:r w:rsidRPr="00237EB4">
        <w:t>repair mechanisms</w:t>
      </w:r>
      <w:r>
        <w:t>, and impair ATP synthase (and thus ATP synthesis)</w:t>
      </w:r>
      <w:r w:rsidRPr="00237EB4">
        <w:t xml:space="preserve"> </w:t>
      </w:r>
      <w:r w:rsidRPr="00397BD9">
        <w:fldChar w:fldCharType="begin"/>
      </w:r>
      <w:r w:rsidRPr="00237EB4">
        <w:instrText xml:space="preserve"> ADDIN ZOTERO_ITEM CSL_CITATION {"citationID":"af72s7ifed","properties":{"formattedCitation":"(Noctor et al., 2016)","plainCitation":"(Noctor et al., 2016)","noteIndex":0},"citationItems":[{"id":573,"uris":["http://zotero.org/users/local/Hcd06Tc7/items/4XI85D4N"],"itemData":{"id":573,"type":"article-journal","abstract":"Oxidative stress and reactive oxygen species (ROS) are common to many fundamental responses of plants. Enormous and ever-growing interest has focused on this research area, leading to an extensive literature that documents the tremendous progress made in recent years. As in other areas of plant biology, advances have been greatly facilitated by developments in genomics-dependent technologies and the application of interdisciplinary techniques that generate information at multiple levels. At the same time, advances in understanding ROS are fundamentally reliant on the use of biochemical and cell biology techniques that are specific to the study of oxidative stress. It is therefore timely to revisit these approaches with the aim of providing a guide to convenient methods and assisting interested researchers in avoiding potential pitfalls. Our critical overview of currently popular methodologies includes a detailed discussion of approaches used to generate oxidative stress, measurements of ROS themselves, determination of major antioxidant metabolites, assays of antioxidative enzymes and marker transcripts for oxidative stress. We consider the applicability of metabolomics, proteomics and transcriptomics approaches and discuss markers such as damage to DNA and RNA. Our discussion of current methodologies is firmly anchored to future technological developments within this popular research field.","container-title":"Plant, Cell &amp; Environment","DOI":"10.1111/pce.12726","ISSN":"1365-3040","issue":"5","language":"en","note":"_eprint: https://onlinelibrary.wiley.com/doi/pdf/10.1111/pce.12726","page":"1140-1160","source":"Wiley Online Library","title":"Oxidative stress and antioxidative systems: recipes for successful data collection and interpretation","title-short":"Oxidative stress and antioxidative systems","volume":"39","author":[{"family":"Noctor","given":"Graham"},{"family":"Mhamdi","given":"Amna"},{"family":"Foyer","given":"Christine H."}],"issued":{"date-parts":[["2016"]]}}}],"schema":"https://github.com/citation-style-language/schema/raw/master/csl-citation.json"} </w:instrText>
      </w:r>
      <w:r w:rsidRPr="00397BD9">
        <w:fldChar w:fldCharType="separate"/>
      </w:r>
      <w:r w:rsidRPr="00237EB4">
        <w:t>(Noctor et al., 2016)</w:t>
      </w:r>
      <w:r w:rsidRPr="00397BD9">
        <w:fldChar w:fldCharType="end"/>
      </w:r>
      <w:r w:rsidRPr="00237EB4">
        <w:t>.</w:t>
      </w:r>
      <w:r>
        <w:t xml:space="preserve"> These </w:t>
      </w:r>
      <w:r w:rsidRPr="00237EB4">
        <w:t xml:space="preserve">drought-induced stomatal limitations severely impact </w:t>
      </w:r>
      <w:r w:rsidRPr="00237EB4">
        <w:rPr>
          <w:i/>
          <w:iCs/>
        </w:rPr>
        <w:t xml:space="preserve">A </w:t>
      </w:r>
      <w:r w:rsidRPr="00237EB4">
        <w:t>and may result in irreversible damages if water is withheld for too long</w:t>
      </w:r>
      <w:r>
        <w:t xml:space="preserve">. Furthermore, photorespiration is enhanced due to stomatal closure, which can lead to additional carbon losses, although </w:t>
      </w:r>
      <w:r w:rsidR="00765F79">
        <w:t xml:space="preserve">RuBP oxygenation </w:t>
      </w:r>
      <w:r>
        <w:t>does provide an important alternative electron sink. These effects are summarised in Figure 1.7.</w:t>
      </w:r>
    </w:p>
    <w:p w14:paraId="33D7F77F" w14:textId="77777777" w:rsidR="00083A71" w:rsidRDefault="00083A71" w:rsidP="00083A71">
      <w:pPr>
        <w:ind w:firstLine="720"/>
      </w:pPr>
      <w:r w:rsidRPr="00237EB4">
        <w:t xml:space="preserve">As soil moisture depletes, plants take up less water which causes their leaf tissue water potential to decline </w:t>
      </w:r>
      <w:r w:rsidRPr="00397BD9">
        <w:fldChar w:fldCharType="begin"/>
      </w:r>
      <w:r w:rsidRPr="00237EB4">
        <w:instrText xml:space="preserve"> ADDIN ZOTERO_ITEM CSL_CITATION {"citationID":"a14v5g5nej9","properties":{"formattedCitation":"(Bannister, 1986)","plainCitation":"(Bannister, 1986)","noteIndex":0},"citationItems":[{"id":577,"uris":["http://zotero.org/users/local/Hcd06Tc7/items/39MUDQNS"],"itemData":{"id":577,"type":"article-journal","abstract":"The drought resistance of cut shoots and leaves of some 23 (mostly native) woody plants and ferns, showed a gradation from species that were resistant to water loss but damaged by relatively small water deficits (drought avoiders) to those that lost water readily but were damaged only by large water deficits (drought t oler at ors). Drought avoidance tended to be associated with low symplastic water content at the turgor loss point, large amounts of “bound” water and small changes in water potential with water content beyond the turgor loss point; whereas drought tolerance was associated with opposite values of the same parameters. Bulk moduli of elasticity were not significantly associated with drought resistance but were positively correlated with the water content at zero turgor. Species with low ratios of saturated water content to dry weight tend to have low solute water potentials, low relative water contents at zero turgor and show a steep decline of water potential with decreasing water content. Neither drought avoidance nor tolerance were particularly associated with any morphological or taxonomic grouping or with field observations of drought resistance, although there was some tendency for conifers to be drought avoiders and for species that are widespread in dry sites to be tolerators rather than avoiders.","container-title":"Flora","DOI":"10.1016/S0367-2530(17)30202-5","ISSN":"0367-2530","issue":"1","journalAbbreviation":"Flora","language":"en","page":"23-40","source":"ScienceDirect","title":"Drought Resistance, Water Potential and Water Content in some New Zealand Plants","volume":"178","author":[{"family":"Bannister","given":"Peter"}],"issued":{"date-parts":[["1986",1,1]]}}}],"schema":"https://github.com/citation-style-language/schema/raw/master/csl-citation.json"} </w:instrText>
      </w:r>
      <w:r w:rsidRPr="00397BD9">
        <w:fldChar w:fldCharType="separate"/>
      </w:r>
      <w:r w:rsidRPr="00237EB4">
        <w:rPr>
          <w:szCs w:val="24"/>
        </w:rPr>
        <w:t>(Bannister, 1986)</w:t>
      </w:r>
      <w:r w:rsidRPr="00397BD9">
        <w:fldChar w:fldCharType="end"/>
      </w:r>
      <w:r w:rsidRPr="00237EB4">
        <w:t xml:space="preserve">. To counteract this, cells increase the production of osmolytes, such as proline </w:t>
      </w:r>
      <w:r w:rsidRPr="00397BD9">
        <w:fldChar w:fldCharType="begin"/>
      </w:r>
      <w:r w:rsidRPr="00237EB4">
        <w:instrText xml:space="preserve"> ADDIN ZOTERO_ITEM CSL_CITATION {"citationID":"a17b53330vj","properties":{"formattedCitation":"(Serraj and Sinclair, 2002)","plainCitation":"(Serraj and Sinclair, 2002)","noteIndex":0},"citationItems":[{"id":578,"uris":["http://zotero.org/users/local/Hcd06Tc7/items/BEJFSZ7R"],"itemData":{"id":578,"type":"article-journal","abstract":"Osmolyte accumulation (OA) is frequently cited as a key putative mechanism for increasing yields of crops subjected to drought conditions. The hypothesis is that OA results in a number of benefits that sustain cell and tissue activity under water-deficit conditions. It has been proposed as an effective tolerance mechanism for water deficits, which could be enhanced in crops by traditional plant breeding, marker-assisted selection or genetic engineering, to generate drought-tolerant crops. However, field studies examining the association between OA and crop yield have tended to show no consistent benefit. The few, often-cited, investigations with positive associations were obtained under severe water deficits with extremely low yields or conditions with special water-supply scenarios when much of the benefit is plant survival. Under conditions where water deficits threaten crop survival, yields are so low that even large fractional yield gains offer little practical benefit to growers. Indeed, the often-cited benefit of turgor maintenance in cells is likely to result in crop behaviour that is exactly opposite to what is beneficial to crops. The one clear mechanism identified in this review for beneficial yield responses to OA is in the maintenance of root development in order to reach water that may be available deeper in the soil profile.","container-title":"Plant, Cell &amp; Environment","DOI":"10.1046/j.1365-3040.2002.00754.x","ISSN":"1365-3040","issue":"2","language":"en","note":"_eprint: https://onlinelibrary.wiley.com/doi/pdf/10.1046/j.1365-3040.2002.00754.x","page":"333-341","source":"Wiley Online Library","title":"Osmolyte accumulation: can it really help increase crop yield under drought conditions?","title-short":"Osmolyte accumulation","volume":"25","author":[{"family":"Serraj","given":"R."},{"family":"Sinclair","given":"T. R."}],"issued":{"date-parts":[["2002"]]}}}],"schema":"https://github.com/citation-style-language/schema/raw/master/csl-citation.json"} </w:instrText>
      </w:r>
      <w:r w:rsidRPr="00397BD9">
        <w:fldChar w:fldCharType="separate"/>
      </w:r>
      <w:r w:rsidRPr="00237EB4">
        <w:rPr>
          <w:szCs w:val="24"/>
        </w:rPr>
        <w:t>(Serraj and Sinclair, 2002)</w:t>
      </w:r>
      <w:r w:rsidRPr="00397BD9">
        <w:fldChar w:fldCharType="end"/>
      </w:r>
      <w:r w:rsidRPr="00237EB4">
        <w:t>. However, under prolonged or severe drought stress, photosynthetic metabolism can be affected by these changes (Figure 1.</w:t>
      </w:r>
      <w:r>
        <w:t>7</w:t>
      </w:r>
      <w:r w:rsidRPr="00237EB4">
        <w:t xml:space="preserve">). For example, Rubisco’s activity often declines due to the increased abundance of inhibitors and the diminished activity of Rubisco activase, a molecular chaperone that is responsible for removing inhibitors from Rubisco’s active site </w:t>
      </w:r>
      <w:r w:rsidRPr="00397BD9">
        <w:fldChar w:fldCharType="begin"/>
      </w:r>
      <w:r w:rsidRPr="00237EB4">
        <w:instrText xml:space="preserve"> ADDIN ZOTERO_ITEM CSL_CITATION {"citationID":"a2pvdd1rekn","properties":{"formattedCitation":"(Lawlor and Tezara, 2009; Parry et al., 2002)","plainCitation":"(Lawlor and Tezara, 2009; Parry et al., 2002)","noteIndex":0},"citationItems":[{"id":584,"uris":["http://zotero.org/users/local/Hcd06Tc7/items/B36FPUMV"],"itemData":{"id":584,"type":"article-journal","abstract":"Ribulose</w:instrText>
      </w:r>
      <w:r w:rsidRPr="00237EB4">
        <w:rPr>
          <w:rFonts w:hint="eastAsia"/>
        </w:rPr>
        <w:instrText>‐</w:instrText>
      </w:r>
      <w:r w:rsidRPr="00237EB4">
        <w:instrText>1,5</w:instrText>
      </w:r>
      <w:r w:rsidRPr="00237EB4">
        <w:rPr>
          <w:rFonts w:hint="eastAsia"/>
        </w:rPr>
        <w:instrText>‐</w:instrText>
      </w:r>
      <w:r w:rsidRPr="00237EB4">
        <w:instrText>bisphosphate carboxylase/oxygenase (Rubisco) activity is modulated in vivo either by reaction with CO2 and Mg2+ to carbamylate a lysine residue in the catalytic site, or by the binding of inhibitors within the catalytic site. Binding of inhibitors blocks either activity or the carbamylation of the lysine residue that is essential for activity. At night, in many species, 2</w:instrText>
      </w:r>
      <w:r w:rsidRPr="00237EB4">
        <w:rPr>
          <w:rFonts w:hint="eastAsia"/>
        </w:rPr>
        <w:instrText>‐</w:instrText>
      </w:r>
      <w:r w:rsidRPr="00237EB4">
        <w:instrText>carboxyarabinitol</w:instrText>
      </w:r>
      <w:r w:rsidRPr="00237EB4">
        <w:rPr>
          <w:rFonts w:hint="eastAsia"/>
        </w:rPr>
        <w:instrText>‐</w:instrText>
      </w:r>
      <w:r w:rsidRPr="00237EB4">
        <w:instrText>1</w:instrText>
      </w:r>
      <w:r w:rsidRPr="00237EB4">
        <w:rPr>
          <w:rFonts w:hint="eastAsia"/>
        </w:rPr>
        <w:instrText>‐</w:instrText>
      </w:r>
      <w:r w:rsidRPr="00237EB4">
        <w:instrText>phosphate (CA1P) is formed which binds tightly to Rubisco, inhibiting catalytic activity. Recent work has shown that tight</w:instrText>
      </w:r>
      <w:r w:rsidRPr="00237EB4">
        <w:rPr>
          <w:rFonts w:hint="eastAsia"/>
        </w:rPr>
        <w:instrText>‐</w:instrText>
      </w:r>
      <w:r w:rsidRPr="00237EB4">
        <w:instrText xml:space="preserve">binding inhibitors can also decrease Rubisco activity in the light and contribute to the regulation of Rubisco activity. Here we determine the influence that such inhibitors of Rubisco exert on catalytic activity during drought stress. In tobacco plants, </w:instrText>
      </w:r>
      <w:r w:rsidRPr="00237EB4">
        <w:rPr>
          <w:rFonts w:hint="eastAsia"/>
        </w:rPr>
        <w:instrText>‘</w:instrText>
      </w:r>
      <w:r w:rsidRPr="00237EB4">
        <w:instrText>total Rubisco activity</w:instrText>
      </w:r>
      <w:r w:rsidRPr="00237EB4">
        <w:rPr>
          <w:rFonts w:hint="eastAsia"/>
        </w:rPr>
        <w:instrText>’</w:instrText>
      </w:r>
      <w:r w:rsidRPr="00237EB4">
        <w:instrText>, i.e. the activity following pre</w:instrText>
      </w:r>
      <w:r w:rsidRPr="00237EB4">
        <w:rPr>
          <w:rFonts w:hint="eastAsia"/>
        </w:rPr>
        <w:instrText>‐</w:instrText>
      </w:r>
      <w:r w:rsidRPr="00237EB4">
        <w:instrText>incubation with CO2 and Mg2+, was positively correlated with leaf relative water content. However, ‘total Rubisco activity’ in extracts from leaves with low water potential increased markedly when tightly bound inhibitors were removed, thus increasing the number of catalytic sites available. This suggests that in tobacco the decrease of Rubisco activity under drought stress is not primarily the result of changes in activation by CO2 and Mg2+ but due rather to the presence of tight</w:instrText>
      </w:r>
      <w:r w:rsidRPr="00237EB4">
        <w:rPr>
          <w:rFonts w:hint="eastAsia"/>
        </w:rPr>
        <w:instrText>‐</w:instrText>
      </w:r>
      <w:r w:rsidRPr="00237EB4">
        <w:instrText xml:space="preserve">binding inhibitors. The amounts of inhibitor present in leaves of droughted tobacco based on the decrease in Rubisco activity per mg soluble protein were usually much greater than the amounts of the known inhibitors (CA1P and ‘daytime inhibitor’) that can be recovered in acid extracts. Alternative explanations for the difference between maximal and total activities are discussed.","container-title":"Annals of Botany","DOI":"10.1093/aob/mcf103","ISSN":"0305-7364","issue":"7","journalAbbreviation":"Annals of Botany","page":"833-839","source":"Silverchair","title":"Rubisco Activity: Effects of Drought Stress","title-short":"Rubisco Activity","volume":"89","author":[{"family":"Parry","given":"MARTIN A. J."},{"family":"ANDRALOJC","given":"P. JOHN"},{"family":"KHAN","given":"SHAHNAZ"},{"family":"LEA","given":"PETER J."},{"family":"KEYS","given":"ALFRED J."}],"issued":{"date-parts":[["2002",6,15]]}},"label":"page"},{"id":581,"uris":["http://zotero.org/users/local/Hcd06Tc7/items/KY28NJGR"],"itemData":{"id":581,"type":"article-journal","abstract":"BACKGROUND: Water deficit (WD) decreases photosynthetic rate (A) via decreased stomatal conductance to CO(2) (g(s)) and photosynthetic metabolic potential (A(pot)). The relative importance of g(s) and A(pot), and how they are affected by WD, are reviewed with respect to light intensity and to experimental approaches.\nSCOPE AND CONCLUSIONS: With progressive WD, A decreases as g(s) falls. Under low light during growth and WD, A is stimulated by elevated CO(2), showing that metabolism (A(pot)) is not impaired, but at high light A is not stimulated, showing inhibition. At a given intercellular CO(2) concentration (C(i)) A decreases, showing impaired metabolism (A(pot)). The C(i) and probably chloroplast CO(2) concentration (C(c)), decreases and then increases, together with the equilibrium CO(2) concentration, with greater WD. Estimation of C(c) and internal (mesophyll) conductance (g(i)) is considered uncertain. Photosystem activity is unaffected until very severe WD, maintaining electron (e(-)) transport (ET) and reductant content. Low A, together with photorespiration (PR), which is maintained or decreased, provides a smaller sink for e(-)(,) causing over-energization of energy transduction. Despite increased non-photochemical quenching (NPQ), excess energy and e(-) result in generation of reactive oxygen species (ROS). Evidence is considered that ROS damages ATP synthase so that ATP content decreases progressively with WD. Decreased ATP limits RuBP production by the Calvin cycle and thus A(pot). Rubisco activity is unlikely to determine A(pot). Sucrose synthesis is limited by lack of substrate and impaired enzyme regulation. With WD, PR decreases relative to light respiration (R(L)), and mitochondria consume reductant and synthesise ATP. With progressing WD at low A, R(L) increases C(i) and C(c). This review emphasises the effects of light intensity, considers techniques, and develops a qualitative model of photosynthetic metabolism under WD that explains many observations: testable hypotheses are suggested.","container-title":"Annals of Botany","DOI":"10.1093/aob/mcn244","ISSN":"1095-8290","issue":"4","journalAbbreviation":"Ann Bot","language":"eng","note":"PMID: 19155221\nPMCID: PMC2707350","page":"561-579","source":"PubMed","title":"Causes of decreased photosynthetic rate and metabolic capacity in water-deficient leaf cells: a critical evaluation of mechanisms and integration of processes","title-short":"Causes of decreased photosynthetic rate and metabolic capacity in water-deficient leaf cells","volume":"103","author":[{"family":"Lawlor","given":"David W."},{"family":"Tezara","given":"Wilmer"}],"issued":{"date-parts":[["2009",2]]}}}],"schema":"https://github.com/citation-style-language/schema/raw/master/csl-citation.json"} </w:instrText>
      </w:r>
      <w:r w:rsidRPr="00397BD9">
        <w:fldChar w:fldCharType="separate"/>
      </w:r>
      <w:r w:rsidRPr="00237EB4">
        <w:t>(Lawlor and Tezara, 2009; Parry et al., 2002)</w:t>
      </w:r>
      <w:r w:rsidRPr="00397BD9">
        <w:fldChar w:fldCharType="end"/>
      </w:r>
      <w:r w:rsidRPr="00237EB4">
        <w:t xml:space="preserve">. The regeneration of RuBP molecules is also impaired by the inactivation of other important photosynthetic enzymes, combined with the diminished ATP production in the chloroplast. These biochemical limitations, whilst generally estimated to be smaller than the diffusional limitations </w:t>
      </w:r>
      <w:r w:rsidRPr="00397BD9">
        <w:fldChar w:fldCharType="begin"/>
      </w:r>
      <w:r w:rsidRPr="00237EB4">
        <w:instrText xml:space="preserve"> ADDIN ZOTERO_ITEM CSL_CITATION {"citationID":"a25kv7m5t3b","properties":{"formattedCitation":"(Galm\\uc0\\u233{}s et al., 2007)","plainCitation":"(Galmés et al., 2007)","noteIndex":0},"citationItems":[{"id":587,"uris":["http://zotero.org/users/local/Hcd06Tc7/items/FQ9RQ2TJ"],"itemData":{"id":587,"type":"article-journal","abstract":"• Whether photosynthesis is limited during water stress and recovery because of diffusive or biochemical factors is still open to debate, and apparent contradictions appear when various studies on species with different growth forms are compared. • Ten Mediterranean species, representing different growth forms, were subjected to different levels of water stress, the most severe followed by rewatering. A quantitative limitation analysis was applied to estimate the effects of water stress on stomatal (SL), mesophyll conductance (MCL) and biochemical limitations (BL). • Results confirmed a general pattern of photosynthetic response to water stress among C3 plants when stomatal conductance (gs) is used as a reference parameter. As gs values decreased from a maximum to approx. 0.05 mol H2O m−2 s−1, the total photosynthetic limitation rose from 0 to approx. 70%, and this was caused by a progressive increase of both SL and MCL limitations, while BL remained negligible. When lower values of gs were achieved (total photosynthetic limitation increased from 70 to 100%), the contribution of SL declined, while MCL still increased and BL contributed significantly (20–50%) to the total limitation. • Photosynthetic recovery of severely stressed plants after rewatering showed a dominant role of MCL, irrespective of the degree of photosynthesis recovery.","container-title":"New Phytologist","DOI":"10.1111/j.1469-8137.2007.02087.x","ISSN":"1469-8137","issue":"1","language":"en","note":"_eprint: https://onlinelibrary.wiley.com/doi/pdf/10.1111/j.1469-8137.2007.02087.x","page":"81-93","source":"Wiley Online Library","title":"Photosynthetic limitations in response to water stress and recovery in Mediterranean plants with different growth forms","volume":"175","author":[{"family":"Galmés","given":"Jeroni"},{"family":"Medrano","given":"Hipólito"},{"family":"Flexas","given":"Jaume"}],"issued":{"date-parts":[["2007"]]}}}],"schema":"https://github.com/citation-style-language/schema/raw/master/csl-citation.json"} </w:instrText>
      </w:r>
      <w:r w:rsidRPr="00397BD9">
        <w:fldChar w:fldCharType="separate"/>
      </w:r>
      <w:r w:rsidRPr="00237EB4">
        <w:rPr>
          <w:szCs w:val="24"/>
        </w:rPr>
        <w:t>(Galmés et al., 2007)</w:t>
      </w:r>
      <w:r w:rsidRPr="00397BD9">
        <w:fldChar w:fldCharType="end"/>
      </w:r>
      <w:r w:rsidRPr="00237EB4">
        <w:t>, will likely become more significant as drought progresses.</w:t>
      </w:r>
    </w:p>
    <w:p w14:paraId="7F3E951B" w14:textId="77777777" w:rsidR="00083A71" w:rsidRPr="00237EB4" w:rsidRDefault="00083A71" w:rsidP="00083A71">
      <w:pPr>
        <w:ind w:firstLine="720"/>
        <w:sectPr w:rsidR="00083A71" w:rsidRPr="00237EB4" w:rsidSect="009D3DC9">
          <w:headerReference w:type="even" r:id="rId25"/>
          <w:headerReference w:type="default" r:id="rId26"/>
          <w:footerReference w:type="even" r:id="rId27"/>
          <w:footerReference w:type="default" r:id="rId28"/>
          <w:pgSz w:w="11906" w:h="16838"/>
          <w:pgMar w:top="1440" w:right="1440" w:bottom="1440" w:left="1797" w:header="709" w:footer="709" w:gutter="0"/>
          <w:pgNumType w:start="1"/>
          <w:cols w:space="708"/>
          <w:docGrid w:linePitch="360"/>
        </w:sectPr>
      </w:pPr>
    </w:p>
    <w:p w14:paraId="1EEB2213" w14:textId="77777777" w:rsidR="00083A71" w:rsidRPr="00237EB4" w:rsidRDefault="00083A71" w:rsidP="00083A71">
      <w:pPr>
        <w:sectPr w:rsidR="00083A71" w:rsidRPr="00237EB4" w:rsidSect="009D3DC9">
          <w:headerReference w:type="default" r:id="rId29"/>
          <w:pgSz w:w="16838" w:h="11906" w:orient="landscape"/>
          <w:pgMar w:top="1440" w:right="1440" w:bottom="1440" w:left="1440" w:header="709" w:footer="709" w:gutter="0"/>
          <w:cols w:space="708"/>
          <w:docGrid w:linePitch="360"/>
        </w:sectPr>
      </w:pPr>
      <w:r w:rsidRPr="00397BD9">
        <w:rPr>
          <w:noProof/>
          <w:lang w:val="en-US" w:eastAsia="en-US"/>
        </w:rPr>
        <w:lastRenderedPageBreak/>
        <mc:AlternateContent>
          <mc:Choice Requires="wps">
            <w:drawing>
              <wp:anchor distT="45720" distB="45720" distL="114300" distR="114300" simplePos="0" relativeHeight="251442176" behindDoc="0" locked="0" layoutInCell="1" allowOverlap="1" wp14:anchorId="4E625F9C" wp14:editId="2EFAB053">
                <wp:simplePos x="0" y="0"/>
                <wp:positionH relativeFrom="margin">
                  <wp:posOffset>4753069</wp:posOffset>
                </wp:positionH>
                <wp:positionV relativeFrom="paragraph">
                  <wp:posOffset>4526733</wp:posOffset>
                </wp:positionV>
                <wp:extent cx="3902710" cy="1050202"/>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2710" cy="105020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81B8097" w14:textId="77777777" w:rsidR="00135FA1" w:rsidRPr="00495174" w:rsidRDefault="00135FA1" w:rsidP="00083A71">
                            <w:pPr>
                              <w:pStyle w:val="NoSpacing"/>
                              <w:spacing w:line="276" w:lineRule="auto"/>
                              <w:rPr>
                                <w:color w:val="auto"/>
                                <w:sz w:val="21"/>
                                <w:szCs w:val="21"/>
                              </w:rPr>
                            </w:pPr>
                            <w:r w:rsidRPr="00495174">
                              <w:rPr>
                                <w:b/>
                                <w:bCs/>
                                <w:color w:val="auto"/>
                                <w:sz w:val="21"/>
                                <w:szCs w:val="21"/>
                              </w:rPr>
                              <w:t>Figure 1.</w:t>
                            </w:r>
                            <w:r>
                              <w:rPr>
                                <w:b/>
                                <w:bCs/>
                                <w:color w:val="auto"/>
                                <w:sz w:val="21"/>
                                <w:szCs w:val="21"/>
                              </w:rPr>
                              <w:t>7</w:t>
                            </w:r>
                            <w:r w:rsidRPr="00495174">
                              <w:rPr>
                                <w:b/>
                                <w:bCs/>
                                <w:color w:val="auto"/>
                                <w:sz w:val="21"/>
                                <w:szCs w:val="21"/>
                              </w:rPr>
                              <w:t>. Possible mechanisms driving the impacts of drought stress on plant photosynthesis, growth</w:t>
                            </w:r>
                            <w:r>
                              <w:rPr>
                                <w:b/>
                                <w:bCs/>
                                <w:color w:val="auto"/>
                                <w:sz w:val="21"/>
                                <w:szCs w:val="21"/>
                              </w:rPr>
                              <w:t>,</w:t>
                            </w:r>
                            <w:r w:rsidRPr="00495174">
                              <w:rPr>
                                <w:b/>
                                <w:bCs/>
                                <w:color w:val="auto"/>
                                <w:sz w:val="21"/>
                                <w:szCs w:val="21"/>
                              </w:rPr>
                              <w:t xml:space="preserve"> and yield. </w:t>
                            </w:r>
                            <w:r w:rsidRPr="00495174">
                              <w:rPr>
                                <w:color w:val="auto"/>
                                <w:sz w:val="21"/>
                                <w:szCs w:val="21"/>
                              </w:rPr>
                              <w:t xml:space="preserve">Orange indicates the effect of drought stress, whereas green indicates the plant’s protective drought response. </w:t>
                            </w:r>
                            <w:r>
                              <w:rPr>
                                <w:color w:val="auto"/>
                                <w:sz w:val="21"/>
                                <w:szCs w:val="21"/>
                              </w:rPr>
                              <w:t>↑ = increase,</w:t>
                            </w:r>
                            <w:r>
                              <w:rPr>
                                <w:color w:val="auto"/>
                                <w:sz w:val="21"/>
                                <w:szCs w:val="21"/>
                              </w:rPr>
                              <w:br/>
                              <w:t>↓ = decre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625F9C" id="_x0000_s1048" type="#_x0000_t202" style="position:absolute;left:0;text-align:left;margin-left:374.25pt;margin-top:356.45pt;width:307.3pt;height:82.7pt;z-index:251442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" filled="f" stroked="f">
                <v:textbox>
                  <w:txbxContent>
                    <w:p w14:paraId="181B8097" w14:textId="77777777" w:rsidR="00135FA1" w:rsidRPr="00495174" w:rsidRDefault="00135FA1" w:rsidP="00083A71">
                      <w:pPr>
                        <w:pStyle w:val="NoSpacing"/>
                        <w:spacing w:line="276" w:lineRule="auto"/>
                        <w:rPr>
                          <w:color w:val="auto"/>
                          <w:sz w:val="21"/>
                          <w:szCs w:val="21"/>
                        </w:rPr>
                      </w:pPr>
                      <w:r w:rsidRPr="00495174">
                        <w:rPr>
                          <w:b/>
                          <w:bCs/>
                          <w:color w:val="auto"/>
                          <w:sz w:val="21"/>
                          <w:szCs w:val="21"/>
                        </w:rPr>
                        <w:t>Figure 1.</w:t>
                      </w:r>
                      <w:r>
                        <w:rPr>
                          <w:b/>
                          <w:bCs/>
                          <w:color w:val="auto"/>
                          <w:sz w:val="21"/>
                          <w:szCs w:val="21"/>
                        </w:rPr>
                        <w:t>7</w:t>
                      </w:r>
                      <w:r w:rsidRPr="00495174">
                        <w:rPr>
                          <w:b/>
                          <w:bCs/>
                          <w:color w:val="auto"/>
                          <w:sz w:val="21"/>
                          <w:szCs w:val="21"/>
                        </w:rPr>
                        <w:t>. Possible mechanisms driving the impacts of drought stress on plant photosynthesis, growth</w:t>
                      </w:r>
                      <w:r>
                        <w:rPr>
                          <w:b/>
                          <w:bCs/>
                          <w:color w:val="auto"/>
                          <w:sz w:val="21"/>
                          <w:szCs w:val="21"/>
                        </w:rPr>
                        <w:t>,</w:t>
                      </w:r>
                      <w:r w:rsidRPr="00495174">
                        <w:rPr>
                          <w:b/>
                          <w:bCs/>
                          <w:color w:val="auto"/>
                          <w:sz w:val="21"/>
                          <w:szCs w:val="21"/>
                        </w:rPr>
                        <w:t xml:space="preserve"> and yield. </w:t>
                      </w:r>
                      <w:r w:rsidRPr="00495174">
                        <w:rPr>
                          <w:color w:val="auto"/>
                          <w:sz w:val="21"/>
                          <w:szCs w:val="21"/>
                        </w:rPr>
                        <w:t xml:space="preserve">Orange indicates the effect of drought stress, whereas green indicates the plant’s protective drought response. </w:t>
                      </w:r>
                      <w:r>
                        <w:rPr>
                          <w:color w:val="auto"/>
                          <w:sz w:val="21"/>
                          <w:szCs w:val="21"/>
                        </w:rPr>
                        <w:t>↑ = increase,</w:t>
                      </w:r>
                      <w:r>
                        <w:rPr>
                          <w:color w:val="auto"/>
                          <w:sz w:val="21"/>
                          <w:szCs w:val="21"/>
                        </w:rPr>
                        <w:br/>
                        <w:t>↓ = decrease.</w:t>
                      </w:r>
                    </w:p>
                  </w:txbxContent>
                </v:textbox>
                <w10:wrap anchorx="margin"/>
              </v:shape>
            </w:pict>
          </mc:Fallback>
        </mc:AlternateContent>
      </w:r>
      <w:r w:rsidRPr="00DB430D">
        <w:rPr>
          <w:noProof/>
          <w:lang w:val="en-US" w:eastAsia="en-US"/>
        </w:rPr>
        <w:drawing>
          <wp:anchor distT="0" distB="0" distL="114300" distR="114300" simplePos="0" relativeHeight="251441152" behindDoc="0" locked="0" layoutInCell="1" allowOverlap="1" wp14:anchorId="624B3305" wp14:editId="79F142F8">
            <wp:simplePos x="0" y="0"/>
            <wp:positionH relativeFrom="margin">
              <wp:align>left</wp:align>
            </wp:positionH>
            <wp:positionV relativeFrom="paragraph">
              <wp:posOffset>-195078</wp:posOffset>
            </wp:positionV>
            <wp:extent cx="8660130" cy="5415915"/>
            <wp:effectExtent l="0" t="0" r="7620" b="0"/>
            <wp:wrapNone/>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660130" cy="5415915"/>
                    </a:xfrm>
                    <a:prstGeom prst="rect">
                      <a:avLst/>
                    </a:prstGeom>
                  </pic:spPr>
                </pic:pic>
              </a:graphicData>
            </a:graphic>
            <wp14:sizeRelH relativeFrom="margin">
              <wp14:pctWidth>0</wp14:pctWidth>
            </wp14:sizeRelH>
            <wp14:sizeRelV relativeFrom="margin">
              <wp14:pctHeight>0</wp14:pctHeight>
            </wp14:sizeRelV>
          </wp:anchor>
        </w:drawing>
      </w:r>
    </w:p>
    <w:p w14:paraId="3D86F0B8" w14:textId="77777777" w:rsidR="00083A71" w:rsidRPr="00237EB4" w:rsidRDefault="00083A71" w:rsidP="00083A71">
      <w:pPr>
        <w:ind w:firstLine="720"/>
      </w:pPr>
      <w:r w:rsidRPr="00237EB4">
        <w:lastRenderedPageBreak/>
        <w:t xml:space="preserve">Water deficiency substantially reduces the photosynthetic capacity of a plant, and consequently, its production of G3P and downstream photoassimilates. Although soluble sugar concentrations sometimes accumulate after initial exposure to drought, aiding in osmotic adjustments and protection against oxidative stress </w:t>
      </w:r>
      <w:r w:rsidRPr="00397BD9">
        <w:fldChar w:fldCharType="begin"/>
      </w:r>
      <w:r w:rsidRPr="00237EB4">
        <w:instrText xml:space="preserve"> ADDIN ZOTERO_ITEM CSL_CITATION {"citationID":"a2ncutg689k","properties":{"formattedCitation":"(Blum, 2017)","plainCitation":"(Blum, 2017)","noteIndex":0},"citationItems":[{"id":590,"uris":["http://zotero.org/users/local/Hcd06Tc7/items/DZQCUK55"],"itemData":{"id":590,"type":"article-journal","abstract":"Osmotic adjustment (OA) and cellular compatible solute accumulation are widely recognized to have a role in plant adaptation to dehydration mainly through turgor maintenance and the protection of specific cellular functions by defined solutes. At the same time, there has been an ongoing trickle of skepticism in the literature about the role of OA in supporting crop yield under drought stress. Contrarian reviews argued that OA did not sustain turgor or that it served mainly for plant survival rather than productivity. This critical review examined 26 published studies where OA was compared with yield under drought stress in variable genotypes of 12 crops, namely, barley, wheat, maize, sorghum, chickpea, pea, pigeon pea, soybean, canola, mustard, castor bean and sunflower. Over all crops a positive and significant association between OA and yield under drought stress were found in 24 out of 26 cases. Considering that it is generally difficult to find a singular plant trait responsible for yield advantage of numerous crops under different drought stress conditions, this evidence is no less than remarkable as proof that OA sustains crop yield under drought stress.","container-title":"Plant, Cell &amp; Environment","DOI":"10.1111/pce.12800","ISSN":"1365-3040","issue":"1","language":"en","note":"_eprint: https://onlinelibrary.wiley.com/doi/pdf/10.1111/pce.12800","page":"4-10","source":"Wiley Online Library","title":"Osmotic adjustment is a prime drought stress adaptive engine in support of plant production","volume":"40","author":[{"family":"Blum","given":"Abraham"}],"issued":{"date-parts":[["2017"]]}}}],"schema":"https://github.com/citation-style-language/schema/raw/master/csl-citation.json"} </w:instrText>
      </w:r>
      <w:r w:rsidRPr="00397BD9">
        <w:fldChar w:fldCharType="separate"/>
      </w:r>
      <w:r w:rsidRPr="00237EB4">
        <w:rPr>
          <w:szCs w:val="24"/>
        </w:rPr>
        <w:t>(Blum, 2017)</w:t>
      </w:r>
      <w:r w:rsidRPr="00397BD9">
        <w:fldChar w:fldCharType="end"/>
      </w:r>
      <w:r w:rsidRPr="00237EB4">
        <w:t xml:space="preserve">, sucrose and starch levels soon deplete as drought intensifies, due to the lack of G3P substrate and enzyme impairments </w:t>
      </w:r>
      <w:r w:rsidRPr="00397BD9">
        <w:fldChar w:fldCharType="begin"/>
      </w:r>
      <w:r w:rsidRPr="00237EB4">
        <w:instrText xml:space="preserve"> ADDIN ZOTERO_ITEM CSL_CITATION {"citationID":"a1heejrmvv6","properties":{"formattedCitation":"(Du et al., 2020)","plainCitation":"(Du et al., 2020)","noteIndex":0},"citationItems":[{"id":593,"uris":["http://zotero.org/users/local/Hcd06Tc7/items/XX8RF3ME"],"itemData":{"id":593,"type":"article-journal","abstract":"Sucrose is the main photosynthetic product in plants, and acts as a major energy substrate and signaling regulator of plant growth. Furthermore, sucrose is involved in the responses to various abiotic stresses. However, the role of sucrose in soybean (Glycine max L.) growth and development under drought stress remains largely unknown. In this study, the two soybean cultivars, Shennong8 (CV.SN8) and Shennong12 (CV.SN12), were grown in pot culture and subjected to three water treatments for 15 days: soil moisture contents of 75 ± 5% (CK), 45 ± 5% (MD), and 30 ± 5% (SD) of field capacity. Under drought stress, the reduction in shoot biomass was more pronounced than the reduction of biomass in the root of both soybean cultivars, resulting in higher root/shoot (R/S) ratio. Drought stress increased the contents of soluble sugar and sucrose in the leaves, but decreased starch content; in the roots, all of these parameters were increased. This may be related to the enhanced carbohydrate metabolism activity under drought stress, including notable changes in the activities of sugar metabolism enzymes and expression levels of GmSPS, GmSuSy, GmC-INV, GmA-INV, GmAMY3, and GmBAM1. Furthermore, the expression levels of sucrose transporter genes (GmSUC2, GmSWEET6, and GmSWEET15) in leaves and roots of soybean seedlings were up-regulated under drought stress. In conclusion, our results highlight that the increase in R/S ratio caused by the changes of sugar allocation, metabolism, and transport under drought stress contributes towards drought resistance of soybean.","container-title":"Plant Physiology and Biochemistry","DOI":"10.1016/j.plaphy.2019.11.003","ISSN":"0981-9428","journalAbbreviation":"Plant Physiology and Biochemistry","language":"en","page":"1-12","source":"ScienceDirect","title":"Effect of drought stress on sugar metabolism in leaves and roots of soybean seedlings","volume":"146","author":[{"family":"Du","given":"Yanli"},{"family":"Zhao","given":"Qiang"},{"family":"Chen","given":"Liru"},{"family":"Yao","given":"Xingdong"},{"family":"Zhang","given":"Wei"},{"family":"Zhang","given":"Bo"},{"family":"Xie","given":"Futi"}],"issued":{"date-parts":[["2020",1,1]]}}}],"schema":"https://github.com/citation-style-language/schema/raw/master/csl-citation.json"} </w:instrText>
      </w:r>
      <w:r w:rsidRPr="00397BD9">
        <w:fldChar w:fldCharType="separate"/>
      </w:r>
      <w:r w:rsidRPr="00237EB4">
        <w:t>(Du et al., 2020)</w:t>
      </w:r>
      <w:r w:rsidRPr="00397BD9">
        <w:fldChar w:fldCharType="end"/>
      </w:r>
      <w:r w:rsidRPr="00237EB4">
        <w:t xml:space="preserve">. Changes in the sugar pools of photosynthetic source leaves modulate the partitioning of assimilates at the whole plant level, with most translocated to the roots to enhance water uptake, at the expense of the above ground tissues </w:t>
      </w:r>
      <w:r w:rsidRPr="00397BD9">
        <w:fldChar w:fldCharType="begin"/>
      </w:r>
      <w:r w:rsidRPr="00237EB4">
        <w:instrText xml:space="preserve"> ADDIN ZOTERO_ITEM CSL_CITATION {"citationID":"a23g5bnp83c","properties":{"formattedCitation":"(Rich and Watt, 2013)","plainCitation":"(Rich and Watt, 2013)","noteIndex":0},"citationItems":[{"id":595,"uris":["http://zotero.org/users/local/Hcd06Tc7/items/ALFSZTGJ"],"itemData":{"id":595,"type":"article-journal","abstract":"Charles Darwin founded root system architecture research in 1880 when he described a root bending with gravity. Curving, elongating, and branching are the three cellular processes in roots that underlie root architecture. Together they determine the distribution of roots through soil and time, and hence the plants' access to water and nutrients, and anchorage. Most knowledge of these cellular processes comes from seedlings of the model dicotyledon, Arabidopsis, grown in soil-less conditions with single treatments. Root systems in the field, however, face multiple stimuli that interact with the plant genetics to result in the root system architecture. Here we review how soil conditions influence root system architecture; focusing on cereals. Cereals provide half of human calories, and their root systems differ from those of dicotyledons. We find that few controlled-environment studies combine more than one soil stimulus and, those that do, highlight the complexity of responses. Most studies are conducted on seedling roots; those on adult roots generally show low correlations to seedling studies. Few field studies report root and soil conditions. Until technologies are available to track root architecture in the field, soil analyses combined with knowledge of the effects of factors on elongation and gravitropism could be ranked to better predict the interaction between genetics and environment (G×E) for a given crop. Understanding how soil conditions regulate root architecture can be effectively used to design soil management and plant genetics that best exploit synergies from G×E of roots.","container-title":"Journal of Experimental Botany","DOI":"10.1093/jxb/ert043","ISSN":"1460-2431","issue":"5","journalAbbreviation":"J Exp Bot","language":"eng","note":"PMID: 23505309","page":"1193-1208","source":"PubMed","title":"Soil conditions and cereal root system architecture: review and considerations for linking Darwin and Weaver","title-short":"Soil conditions and cereal root system architecture","volume":"64","author":[{"family":"Rich","given":"Sarah M."},{"family":"Watt","given":"Michelle"}],"issued":{"date-parts":[["2013",3]]}}}],"schema":"https://github.com/citation-style-language/schema/raw/master/csl-citation.json"} </w:instrText>
      </w:r>
      <w:r w:rsidRPr="00397BD9">
        <w:fldChar w:fldCharType="separate"/>
      </w:r>
      <w:r w:rsidRPr="00237EB4">
        <w:rPr>
          <w:szCs w:val="24"/>
        </w:rPr>
        <w:t>(Rich and Watt, 2013)</w:t>
      </w:r>
      <w:r w:rsidRPr="00397BD9">
        <w:fldChar w:fldCharType="end"/>
      </w:r>
      <w:r w:rsidRPr="00237EB4">
        <w:t>. Furthermore, leaf expansion is rapidly slowed, due to restrictions in cell division and cell elongation (</w:t>
      </w:r>
      <w:r w:rsidRPr="00397BD9">
        <w:fldChar w:fldCharType="begin"/>
      </w:r>
      <w:r w:rsidRPr="00237EB4">
        <w:instrText xml:space="preserve"> ADDIN ZOTERO_ITEM CSL_CITATION {"citationID":"acjb7kr1ab","properties":{"formattedCitation":"\\uldash{(Nelissen {\\i{}et al.}, 2018)}","plainCitation":"(Nelissen et al., 2018)","dontUpdate":true,"noteIndex":0},"citationItems":[{"id":603,"uris":["http://zotero.org/users/local/Hcd06Tc7/items/BUB4ERWY"],"itemData":{"id":603,"type":"article-journal","abstract":"Growth is characterized by the interplay between cell division and cell expansion, two processes that occur separated along the growth zone at the maize leaf. To gain further insight into the transition between cell division and cell expansion, conditions were investigated in which the position of this transition zone was positively or negatively affected. High levels of gibberellic acid (GA) in plants overexpressing the GA biosynthesis gene GA20</w:instrText>
      </w:r>
      <w:r w:rsidRPr="00237EB4">
        <w:rPr>
          <w:rFonts w:hint="eastAsia"/>
        </w:rPr>
        <w:instrText>‐</w:instrText>
      </w:r>
      <w:r w:rsidRPr="00237EB4">
        <w:instrText>OXIDASE (GA20OX</w:instrText>
      </w:r>
      <w:r w:rsidRPr="00237EB4">
        <w:rPr>
          <w:rFonts w:hint="eastAsia"/>
        </w:rPr>
        <w:instrText>‐</w:instrText>
      </w:r>
      <w:r w:rsidRPr="00237EB4">
        <w:instrText>1\nOE) shifted the transition zone more distally, whereas mild drought, which is associated with lowered GA biosynthesis, resulted in a more basal positioning. However, the increased levels of GA in the GA20OX</w:instrText>
      </w:r>
      <w:r w:rsidRPr="00237EB4">
        <w:rPr>
          <w:rFonts w:hint="eastAsia"/>
        </w:rPr>
        <w:instrText>‐</w:instrText>
      </w:r>
      <w:r w:rsidRPr="00237EB4">
        <w:instrText xml:space="preserve">1\nOE line were insufficient to convey tolerance to the mild drought treatment, indicating that another mechanism in addition to lowered GA levels is restricting growth during drought. Transcriptome analysis with high spatial resolution indicated that mild drought specifically induces a reprogramming of transcriptional regulation in the division zone. </w:instrText>
      </w:r>
      <w:r w:rsidRPr="00237EB4">
        <w:rPr>
          <w:rFonts w:hint="eastAsia"/>
        </w:rPr>
        <w:instrText>‘</w:instrText>
      </w:r>
      <w:r w:rsidRPr="00237EB4">
        <w:instrText>Leaf Growth Viewer</w:instrText>
      </w:r>
      <w:r w:rsidRPr="00237EB4">
        <w:rPr>
          <w:rFonts w:hint="eastAsia"/>
        </w:rPr>
        <w:instrText>’</w:instrText>
      </w:r>
      <w:r w:rsidRPr="00237EB4">
        <w:instrText xml:space="preserve"> was developed as an online searchable tool containing the high</w:instrText>
      </w:r>
      <w:r w:rsidRPr="00237EB4">
        <w:rPr>
          <w:rFonts w:hint="eastAsia"/>
        </w:rPr>
        <w:instrText>‐</w:instrText>
      </w:r>
      <w:r w:rsidRPr="00237EB4">
        <w:instrText>resolution data.","container-title":"Plant Biotechnology Journal","DOI":"10.1111/pbi.12801","ISSN":"1467-7644","issue":"2","journalAbbreviation":"Plant Biotechnol J","note":"PMID: 28730636\nPMCID: PMC5787831","page":"615-627","source":"PubMed Central","title":"The reduction in maize leaf growth under mild drought affects the transition between cell division and cell expansion and cannot be restored by elevated gibberellic acid levels","volume":"16","author":[{"family":"Nelissen","given":"Hilde"},{"family":"Sun","given":"Xiao</w:instrText>
      </w:r>
      <w:r w:rsidRPr="00237EB4">
        <w:rPr>
          <w:rFonts w:hint="eastAsia"/>
        </w:rPr>
        <w:instrText>‐</w:instrText>
      </w:r>
      <w:r w:rsidRPr="00237EB4">
        <w:instrText xml:space="preserve">Huan"},{"family":"Rymen","given":"Bart"},{"family":"Jikumaru","given":"Yusuke"},{"family":"Kojima","given":"Mikko"},{"family":"Takebayashi","given":"Yumiko"},{"family":"Abbeloos","given":"Rafael"},{"family":"Demuynck","given":"Kirin"},{"family":"Storme","given":"Veronique"},{"family":"Vuylsteke","given":"Marnik"},{"family":"De Block","given":"Jolien"},{"family":"Herman","given":"Dorota"},{"family":"Coppens","given":"Frederik"},{"family":"Maere","given":"Steven"},{"family":"Kamiya","given":"Yuji"},{"family":"Sakakibara","given":"Hitoshi"},{"family":"Beemster","given":"Gerrit T.S."},{"family":"Inzé","given":"Dirk"}],"issued":{"date-parts":[["2018",2]]}}}],"schema":"https://github.com/citation-style-language/schema/raw/master/csl-citation.json"} </w:instrText>
      </w:r>
      <w:r w:rsidRPr="00397BD9">
        <w:fldChar w:fldCharType="separate"/>
      </w:r>
      <w:r w:rsidRPr="00237EB4">
        <w:rPr>
          <w:szCs w:val="24"/>
          <w:u w:val="dash"/>
        </w:rPr>
        <w:t>Nelissen et al., 2018)</w:t>
      </w:r>
      <w:r w:rsidRPr="00397BD9">
        <w:fldChar w:fldCharType="end"/>
      </w:r>
      <w:r w:rsidRPr="00237EB4">
        <w:t xml:space="preserve">, which rely on a supply of assimilates and cellular turgor pressure, respectively </w:t>
      </w:r>
      <w:r w:rsidRPr="00397BD9">
        <w:fldChar w:fldCharType="begin"/>
      </w:r>
      <w:r w:rsidRPr="00237EB4">
        <w:instrText xml:space="preserve"> ADDIN ZOTERO_ITEM CSL_CITATION {"citationID":"a1n09h8v1va","properties":{"formattedCitation":"(Rucker et al., 1995)","plainCitation":"(Rucker et al., 1995)","noteIndex":0},"citationItems":[{"id":608,"uris":["http://zotero.org/users/local/Hcd06Tc7/items/GGFB4ZF4"],"itemData":{"id":608,"type":"article-journal","abstract":"Peanuts (Arachis hypogaea L.) are often subjected to drought during some period in the growing season. A large root system may improve the plant's ability to continue growth during a drought. During greenhouse and field screening trials for resistance to the peanut root-knot nematode [Meloidogyne arenaria (Neal) Chitwood, race 1], 16 peanut genotypes were observed to have very large root systems. Using these 16 genotypes plus cultivars Florunner, Southern Runner, and germplasm line Tifton 8 as checks, several studies were conducted to evaluate these genotypes for drought avoidance characteristics. In the first study, root and shoot development were observed at 15-d intervals on plants grown from seed in sand-filled pots. In a second 2-yr study, selections were grown in the field under portable rain-exclusion shelters that created controlled periods of stress. In addition, the genotypes were also planted and observed in unsheltered naturally drought stressed field plots. In the sand-filled pot study, plant inventory (PI) numbers 315628, 268885, 318740, 269106, and 314893 developed the largest root systems. In the field drought stress studies, low visual stress ratings were recorded for Southern Runner, Tifton 8, PI 295722, and PI 315628. Low canopy temperatures characterized PI 315628, Tifton 8, and PIs 295722, 259637, and 268885. When averaged over three tests, sheltered (1991 and 1992) and unsheltered (1991), Tifton 8, PI 318740, Florunner, PI 315622, and PI 315628 produced the highest yields. Two of these higher yielding genotypes (Tifton 8 and PI 315628) had low stress and temperature ratings and PI 315628 also had the largest root system measured in this study.","container-title":"Peanut Science","DOI":"10.3146/pnut.22.1.0003","ISSN":"0095-3679","issue":"1","journalAbbreviation":"Peanut Science","page":"14-18","source":"Silverchair","title":"Identification of Peanut Genotypes with Improved Drought Avoidance Traits1","volume":"22","author":[{"family":"Rucker","given":"K. S."},{"family":"Kvien","given":"C. K."},{"family":"Holbrook","given":"C. C."},{"family":"Hook","given":"J. E."}],"issued":{"date-parts":[["1995",1,1]]}}}],"schema":"https://github.com/citation-style-language/schema/raw/master/csl-citation.json"} </w:instrText>
      </w:r>
      <w:r w:rsidRPr="00397BD9">
        <w:fldChar w:fldCharType="separate"/>
      </w:r>
      <w:r w:rsidRPr="00237EB4">
        <w:t>(Rucker et al., 1995)</w:t>
      </w:r>
      <w:r w:rsidRPr="00397BD9">
        <w:fldChar w:fldCharType="end"/>
      </w:r>
      <w:r w:rsidRPr="00237EB4">
        <w:t>. Together, this leads to the inhibition of plant growth and biomass accumulation; a major symptom of water deficit (summarised in Figure 1.</w:t>
      </w:r>
      <w:r>
        <w:t>7</w:t>
      </w:r>
      <w:r w:rsidRPr="00237EB4">
        <w:t xml:space="preserve">). Eventually, through loss of proper cellular function, cell death can occur. Older leaves often undergo premature leaf senescence, allowing the plant to remobilise their assimilates to other parts of the plant </w:t>
      </w:r>
      <w:r w:rsidRPr="00397BD9">
        <w:fldChar w:fldCharType="begin"/>
      </w:r>
      <w:r w:rsidRPr="00237EB4">
        <w:instrText xml:space="preserve"> ADDIN ZOTERO_ITEM CSL_CITATION {"citationID":"a1sn65edmb8","properties":{"formattedCitation":"(Frei et al., 2022)","plainCitation":"(Frei et al., 2022)","noteIndex":0},"citationItems":[{"id":611,"uris":["http://zotero.org/users/local/Hcd06Tc7/items/NNK6XKJ5"],"itemData":{"id":611,"type":"article-journal","abstract":"During the particularly severe hot summer drought in 2018, widespread premature leaf senescence was observed in several broadleaved tree species in Central Europe, particularly in European beech (Fagus sylvatica L.). For beech, it is yet unknown whether the drought evoked a decline towards tree mortality or whether trees can recover in the longer term. In this study, we monitored crown dieback, tree mortality and secondary drought damage symptoms in 963 initially live beech trees that exhibited either premature or normal leaf senescence in 2018 in three regions in northern Switzerland from 2018 to 2021. We related the observed damage to multiple climate- and stand-related parameters. Cumulative tree mortality continuously increased up to 7.2% and 1.3% in 2021 for trees with premature and normal leaf senescence in 2018, respectively. Mean crown dieback in surviving trees peaked at 29.2% in 2020 and 8.1% in 2019 for trees with premature and normal leaf senescence, respectively. Thereafter, trees showed first signs of recovery. Crown damage was more pronounced and recovery was slower for trees that showed premature leaf senescence in 2018, for trees growing on drier sites, and for larger trees. The presence of bleeding cankers peaked at 24.6% in 2019 and 10.7% in 2020 for trees with premature and normal leaf senescence, respectively. The presence of bark beetle holes peaked at 22.8% and 14.8% in 2021 for trees with premature and normal leaf senescence, respectively. Both secondary damage symptoms occurred more frequently in trees that had higher proportions of crown dieback and/or showed premature senescence in 2018. Our findings demonstrate context-specific differences in beech mortality and recovery reflecting the importance of regional and local climate and soil conditions. Adapting management to increase forest resilience is gaining importance, given the expected further beech decline on dry sites in northern Switzerland.","container-title":"Plant Biology","DOI":"10.1111/plb.13467","ISSN":"1438-8677","issue":"7","language":"en","note":"_eprint: https://onlinelibrary.wiley.com/doi/pdf/10.1111/plb.13467","page":"1132-1145","source":"Wiley Online Library","title":"European beech dieback after premature leaf senescence during the 2018 drought in northern Switzerland","volume":"24","author":[{"family":"Frei","given":"E. R."},{"family":"Gossner","given":"M. M."},{"family":"Vitasse","given":"Y."},{"family":"Queloz","given":"V."},{"family":"Dubach","given":"V."},{"family":"Gessler","given":"A."},{"family":"Ginzler","given":"C."},{"family":"Hagedorn","given":"F."},{"family":"Meusburger","given":"K."},{"family":"Moor","given":"M."},{"family":"Samblás Vives","given":"E."},{"family":"Rigling","given":"A."},{"family":"Uitentuis","given":"I."},{"family":"Arx","given":"G.","non-dropping-particle":"von"},{"family":"Wohlgemuth","given":"T."}],"issued":{"date-parts":[["2022"]]}}}],"schema":"https://github.com/citation-style-language/schema/raw/master/csl-citation.json"} </w:instrText>
      </w:r>
      <w:r w:rsidRPr="00397BD9">
        <w:fldChar w:fldCharType="separate"/>
      </w:r>
      <w:r w:rsidRPr="00237EB4">
        <w:t>(Frei et al., 2022)</w:t>
      </w:r>
      <w:r w:rsidRPr="00397BD9">
        <w:fldChar w:fldCharType="end"/>
      </w:r>
      <w:r w:rsidRPr="00237EB4">
        <w:t>.</w:t>
      </w:r>
    </w:p>
    <w:p w14:paraId="7CCD970F" w14:textId="77777777" w:rsidR="00083A71" w:rsidRPr="00237EB4" w:rsidRDefault="00083A71" w:rsidP="00083A71">
      <w:pPr>
        <w:ind w:firstLine="720"/>
      </w:pPr>
      <w:r w:rsidRPr="00237EB4">
        <w:t xml:space="preserve">The impact of drought on grain yield, which is ultimately the sum of photosynthetic carbon gain throughout the growing season </w:t>
      </w:r>
      <w:r w:rsidRPr="00397BD9">
        <w:fldChar w:fldCharType="begin"/>
      </w:r>
      <w:r w:rsidRPr="00237EB4">
        <w:instrText xml:space="preserve"> ADDIN ZOTERO_ITEM CSL_CITATION {"citationID":"a1isv6envbo","properties":{"formattedCitation":"(Long et al., 2006b)","plainCitation":"(Long et al., 2006b)","noteIndex":0},"citationItems":[{"id":490,"uris":["http://zotero.org/users/local/Hcd06Tc7/items/XMGVBUF7"],"itemData":{"id":490,"type":"article-journal","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container-title":"Plant, Cell &amp; Environment","DOI":"10.1111/j.1365-3040.2005.01493.x","ISSN":"1365-3040","issue":"3","language":"en","note":"_eprint: https://onlinelibrary.wiley.com/doi/pdf/10.1111/j.1365-3040.2005.01493.x","page":"315-330","source":"Wiley Online Library","title":"Can improvement in photosynthesis increase crop yields?","volume":"29","author":[{"family":"Long","given":"Stephen P."},{"family":"Zhu","given":"Xin-Guang"},{"family":"Naidu","given":"Shawna L."},{"family":"Ort","given":"Donald R."}],"issued":{"date-parts":[["2006"]]}}}],"schema":"https://github.com/citation-style-language/schema/raw/master/csl-citation.json"} </w:instrText>
      </w:r>
      <w:r w:rsidRPr="00397BD9">
        <w:fldChar w:fldCharType="separate"/>
      </w:r>
      <w:r w:rsidRPr="00237EB4">
        <w:t>(Long et al., 2006b)</w:t>
      </w:r>
      <w:r w:rsidRPr="00397BD9">
        <w:fldChar w:fldCharType="end"/>
      </w:r>
      <w:r w:rsidRPr="00237EB4">
        <w:t xml:space="preserve">, depends on several factors; for example, the duration and severity of the stress, but perhaps most importantly, </w:t>
      </w:r>
      <w:r>
        <w:t xml:space="preserve">the </w:t>
      </w:r>
      <w:r w:rsidRPr="00237EB4">
        <w:t xml:space="preserve">plant growth stage </w:t>
      </w:r>
      <w:r>
        <w:t xml:space="preserve">in which </w:t>
      </w:r>
      <w:r w:rsidRPr="00237EB4">
        <w:t xml:space="preserve">the drought occurs. Drought incurred during the vegetative period will usually result in a reduction in the total leaf area and height of the plant </w:t>
      </w:r>
      <w:r w:rsidRPr="00D143D9">
        <w:fldChar w:fldCharType="begin"/>
      </w:r>
      <w:r w:rsidRPr="00237EB4">
        <w:instrText xml:space="preserve"> ADDIN ZOTERO_ITEM CSL_CITATION {"citationID":"akr4shkm4","properties":{"formattedCitation":"(Seleiman et al., 2021)","plainCitation":"(Seleiman et al., 2021)","noteIndex":0},"citationItems":[{"id":614,"uris":["http://zotero.org/users/local/Hcd06Tc7/items/JP4PTCTV"],"itemData":{"id":614,"type":"article-journal","abstract":"Drought stress, being the inevitable factor that exists in various environments without recognizing borders and no clear warning thereby hampering plant biomass production, quality, and energy. It is the key important environmental stress that occurs due to temperature dynamics, light intensity, and low rainfall. Despite this, its cumulative, not obvious impact and multidimensional nature severely affects the plant morphological, physiological, biochemical and molecular attributes with adverse impact on photosynthetic capacity. Coping with water scarcity, plants evolve various complex resistance and adaptation mechanisms including physiological and biochemical responses, which differ with species level. The sophisticated adaptation mechanisms and regularity network that improves the water stress tolerance and adaptation in plants are briefly discussed. Growth pattern and structural dynamics, reduction in transpiration loss through altering stomatal conductance and distribution, leaf rolling, root to shoot ratio dynamics, root length increment, accumulation of compatible solutes, enhancement in transpiration efficiency, osmotic and hormonal regulation, and delayed senescence are the strategies that are adopted by plants under water deficit. Approaches for drought stress alleviations are breeding strategies, molecular and genomics perspectives with special emphasis on the omics technology alteration i.e., metabolomics, proteomics, genomics, transcriptomics, glyomics and phenomics that improve the stress tolerance in plants. For drought stress induction, seed priming, growth hormones, osmoprotectants, silicon (Si), selenium (Se) and potassium application are worth using under drought stress conditions in plants. In addition, drought adaptation through microbes, hydrogel, nanoparticles applications and metabolic engineering techniques that regulate the antioxidant enzymes activity for adaptation to drought stress in plants, enhancing plant tolerance through maintenance in cell homeostasis and ameliorates the adverse effects of water stress are of great potential in agriculture.","container-title":"Plants","DOI":"10.3390/plants10020259","ISSN":"2223-7747","issue":"2","journalAbbreviation":"Plants (Basel)","note":"PMID: 33525688\nPMCID: PMC7911879","page":"259","source":"PubMed Central","title":"Drought Stress Impacts on Plants and Different Approaches to Alleviate Its Adverse Effects","volume":"10","author":[{"family":"Seleiman","given":"Mahmoud F."},{"family":"Al-Suhaibani","given":"Nasser"},{"family":"Ali","given":"Nawab"},{"family":"Akmal","given":"Mohammad"},{"family":"Alotaibi","given":"Majed"},{"family":"Refay","given":"Yahya"},{"family":"Dindaroglu","given":"Turgay"},{"family":"Abdul-Wajid","given":"Hafiz Haleem"},{"family":"Battaglia","given":"Martin Leonardo"}],"issued":{"date-parts":[["2021",1,28]]}}}],"schema":"https://github.com/citation-style-language/schema/raw/master/csl-citation.json"} </w:instrText>
      </w:r>
      <w:r w:rsidRPr="00D143D9">
        <w:fldChar w:fldCharType="separate"/>
      </w:r>
      <w:r w:rsidRPr="00237EB4">
        <w:t>(Seleiman et al., 2021)</w:t>
      </w:r>
      <w:r w:rsidRPr="00D143D9">
        <w:fldChar w:fldCharType="end"/>
      </w:r>
      <w:r w:rsidRPr="00237EB4">
        <w:t xml:space="preserve">, due to inhibition of new growth and early leaf senescence. Upon rehydration, photosynthetic capacity will be limited by the reduced </w:t>
      </w:r>
      <w:r w:rsidR="00765F79">
        <w:t xml:space="preserve">total </w:t>
      </w:r>
      <w:r w:rsidRPr="00237EB4">
        <w:t xml:space="preserve">intercepted radiation and possibly unrepaired photosynthetic machinery, which in turn will restrict plant development and crop </w:t>
      </w:r>
      <w:proofErr w:type="spellStart"/>
      <w:r w:rsidRPr="00237EB4">
        <w:t>Y</w:t>
      </w:r>
      <w:r w:rsidRPr="00237EB4">
        <w:rPr>
          <w:vertAlign w:val="subscript"/>
        </w:rPr>
        <w:t>p</w:t>
      </w:r>
      <w:proofErr w:type="spellEnd"/>
      <w:r w:rsidRPr="00237EB4">
        <w:t xml:space="preserve"> </w:t>
      </w:r>
      <w:r w:rsidRPr="00397BD9">
        <w:rPr>
          <w:highlight w:val="yellow"/>
        </w:rPr>
        <w:fldChar w:fldCharType="begin"/>
      </w:r>
      <w:r w:rsidRPr="00237EB4">
        <w:rPr>
          <w:highlight w:val="yellow"/>
        </w:rPr>
        <w:instrText xml:space="preserve"> ADDIN ZOTERO_ITEM CSL_CITATION {"citationID":"a1haft87ijh","properties":{"formattedCitation":"(Chaves et al., 2009)","plainCitation":"(Chaves et al., 2009)","noteIndex":0},"citationItems":[{"id":554,"uris":["http://zotero.org/users/local/Hcd06Tc7/items/KEHTT4VA"],"itemData":{"id":554,"type":"article-journal","abstract":"Plants are often subjected to periods of soil and atmospheric water deficits during their life cycle as well as, in many areas of the globe, to high soil salinity. Understanding how plants respond to drought, salt and co-occurring stresses can play a major role in stabilizing crop performance under drought and saline conditions and in the protection of natural vegetation. Photosynthesis, together with cell growth, is among the primary processes to be affected by water or salt stress.The effects of drought and salt stresses on photosynthesis are either direct (as the diffusion limitations through the stomata and the mesophyll and the alterations in photosynthetic metabolism) or secondary, such as the oxidative stress arising from the superimposition of multiple stresses. The carbon balance of a plant during a period of salt/water stress and recovery may depend as much on the velocity and degree of photosynthetic recovery, as it depends on the degree and velocity of photosynthesis decline during water depletion. Current knowledge about physiological limitations to photosynthetic recovery after different intensities of water and salt stress is still scarce. From the large amount of data available on transcript-profiling studies in plants subjected to drought and salt it is becoming apparent that plants perceive and respond to these stresses by quickly altering gene expression in parallel with physiological and biochemical alterations; this occurs even under mild to moderate stress conditions. From a recent comprehensive study that compared salt and drought stress it is apparent that both stresses led to down-regulation of some photosynthetic genes, with most of the changes being small (ratio threshold lower than 1) possibly reflecting the mild stress imposed. When compared with drought, salt stress affected more genes and more intensely, possibly reflecting the combined effects of dehydration and osmotic stress in salt-stressed plants.","container-title":"Annals of Botany","DOI":"10.1093/aob/mcn125","ISSN":"0305-7364","issue":"4","journalAbbreviation":"Annals of Botany","page":"551-560","source":"Silverchair","title":"Photosynthesis under drought and salt stress: regulation mechanisms from whole plant to cell","title-short":"Photosynthesis under drought and salt stress","volume":"103","author":[{"family":"Chaves","given":"M. M."},{"family":"Flexas","given":"J."},{"family":"Pinheiro","given":"C."}],"issued":{"date-parts":[["2009",2,1]]}}}],"schema":"https://github.com/citation-style-language/schema/raw/master/csl-citation.json"} </w:instrText>
      </w:r>
      <w:r w:rsidRPr="00397BD9">
        <w:rPr>
          <w:highlight w:val="yellow"/>
        </w:rPr>
        <w:fldChar w:fldCharType="separate"/>
      </w:r>
      <w:r w:rsidRPr="00237EB4">
        <w:t>(Chaves et al., 2009)</w:t>
      </w:r>
      <w:r w:rsidRPr="00397BD9">
        <w:rPr>
          <w:highlight w:val="yellow"/>
        </w:rPr>
        <w:fldChar w:fldCharType="end"/>
      </w:r>
      <w:r w:rsidRPr="00237EB4">
        <w:t xml:space="preserve">. However, the flowering period is particularly sensitive to drought stress, and even short periods of water deficit can lead to significant crop losses </w:t>
      </w:r>
      <w:r w:rsidRPr="00397BD9">
        <w:fldChar w:fldCharType="begin"/>
      </w:r>
      <w:r w:rsidRPr="00237EB4">
        <w:instrText xml:space="preserve"> ADDIN ZOTERO_ITEM CSL_CITATION {"citationID":"a24m2ks7gfg","properties":{"formattedCitation":"(Fahad et al., 2017; Yang et al., 2019)","plainCitation":"(Fahad et al., 2017; Yang et al., 2019)","noteIndex":0},"citationItems":[{"id":617,"uris":["http://zotero.org/users/local/Hcd06Tc7/items/J39XYZKA"],"itemData":{"id":617,"type":"article-journal","abstract":"Abiotic stresses are one of the major constraints to crop production and food security worldwide. The situation has aggravated due to the drastic and rapid changes in global climate. Heat and drought are undoubtedly the two most important stresses having huge impact on growth and productivity of the crops. It is very important to understand the physiological, biochemical, and ecological interventions related to these stresses for better management. A wide range of plant responses to these stresses could be generalized into morphological, physiological, and biochemical responses. Interestingly, this review provides a detailed account of plant responses to heat and drought stresses with special focus on highlighting the commonalities and differences. Crop growth and yields are negatively affected by sub-optimal water supply and abnormal temperatures due to physical damages, physiological disruptions, and biochemical changes. Both these stresses have multi-lateral impacts and therefore, complex in mechanistic action. A better understanding of plant responses to these stresses has pragmatic implication for remedies and management. A comprehensive account of conventional as well as modern approaches to deal with heat and drought stresses have also been presented here. A side-by-side critical discussion on salient responses and management strategies for these two important abiotic stresses provides a unique insight into the phenomena. A holistic approach taking into account the different management options to deal with heat and drought stress simultaneously could be a win-win approach in future.","container-title":"Frontiers in Plant Science","ISSN":"1664-462X","source":"Frontiers","title":"Crop Production under Drought and Heat Stress: Plant Responses and Management Options","title-short":"Crop Production under Drought and Heat Stress","URL":"https://www.frontiersin.org/articles/10.3389/fpls.2017.01147","volume":"8","author":[{"family":"Fahad","given":"Shah"},{"family":"Bajwa","given":"Ali A."},{"family":"Nazir","given":"Usman"},{"family":"Anjum","given":"Shakeel A."},{"family":"Farooq","given":"Ayesha"},{"family":"Zohaib","given":"Ali"},{"family":"Sadia","given":"Sehrish"},{"family":"Nasim","given":"Wajid"},{"family":"Adkins","given":"Steve"},{"family":"Saud","given":"Shah"},{"family":"Ihsan","given":"Muhammad Z."},{"family":"Alharby","given":"Hesham"},{"family":"Wu","given":"Chao"},{"family":"Wang","given":"Depeng"},{"family":"Huang","given":"Jianliang"}],"accessed":{"date-parts":[["2023",4,5]]},"issued":{"date-parts":[["2017"]]}},"label":"page"},{"id":619,"uris":["http://zotero.org/users/local/Hcd06Tc7/items/JZ5A8R47"],"itemData":{"id":619,"type":"article-journal","abstract":"Seasonal drought is a major threat to rice production. However, the sensitivity of rice to drought stress (DS) at different growth periods remains unclear. The objective of this study was to reveal the different impacts of DS at the flowering stage on rice physiological traits, grain yield, and quality. Field experiments were conducted with two rice cultivars, Yangliangyou 6 (YLY6) and Hanyou 113 (HY113) under two water treatments (traditional flooding (CK) and DS at flowering stage) in 2013 and 2014. Compared with CK, grain yield (GY) under DS was significantly reduced by 23.2% for YLY6 and 24.0% for HY113 while instantaneous water use efficiency (IWUE) was significantly increased by 39% for YLY6 and 37% for HY113, respectively. All physiological traits were significantly decreased under DS and physiological activities did not revert to normal levels at grain filling stage. There was no significant effect on the appearance and nutritional quality except for the significant increase in chalky kernel and chalkiness under DS. Our data suggest that drought stress at flowering stage has a strong influence on rice physiological traits and yield. Stronger recovery capability contributes to maintaining relatively high grain production, which could be a great target for the breeder in developing drought-tolerant rice cultivars.","container-title":"Scientific Reports","DOI":"10.1038/s41598-019-40161-0","ISSN":"2045-2322","issue":"1","journalAbbreviation":"Sci Rep","language":"en","license":"2019 The Author(s)","note":"number: 1\npublisher: Nature Publishing Group","page":"3742","source":"www.nature.com","title":"The different influences of drought stress at the flowering stage on rice physiological traits, grain yield, and quality","volume":"9","author":[{"family":"Yang","given":"Xiaolong"},{"family":"Wang","given":"Benfu"},{"family":"Chen","given":"Liang"},{"family":"Li","given":"Ping"},{"family":"Cao","given":"Cougui"}],"issued":{"date-parts":[["2019",3,6]]}}}],"schema":"https://github.com/citation-style-language/schema/raw/master/csl-citation.json"} </w:instrText>
      </w:r>
      <w:r w:rsidRPr="00397BD9">
        <w:fldChar w:fldCharType="separate"/>
      </w:r>
      <w:r w:rsidRPr="00237EB4">
        <w:t>(Fahad et al., 2017; Yang et al., 2019)</w:t>
      </w:r>
      <w:r w:rsidRPr="00397BD9">
        <w:fldChar w:fldCharType="end"/>
      </w:r>
      <w:r w:rsidRPr="00237EB4">
        <w:t xml:space="preserve">. Symptoms often include shorter reproductive stages, reduced pollen viability, aborted flowers and seeds, impaired grain filling, and even full sterility </w:t>
      </w:r>
      <w:r w:rsidRPr="00397BD9">
        <w:fldChar w:fldCharType="begin"/>
      </w:r>
      <w:r w:rsidRPr="00237EB4">
        <w:instrText xml:space="preserve"> ADDIN ZOTERO_ITEM CSL_CITATION {"citationID":"a1ampdtodci","properties":{"formattedCitation":"(Dietz et al., 2021)","plainCitation":"(Dietz et al., 2021)","noteIndex":0},"citationItems":[{"id":624,"uris":["http://zotero.org/users/local/Hcd06Tc7/items/Y4VTGWTG"],"itemData":{"id":624,"type":"article-journal","abstract":"Episodes of water shortage occur in most agricultural regions of the world. Their durations and intensities increase, and their seasonal timing alters with changing climate. During the ontogenic cycle of crop plants, each development stage, such as seed germination, seedling establishment, vegetative root and shoot growth, flowering, pollination and seed and fruit development, is specifically sensitive to dehydration. Desiccation threatens yield and leads to specific patterns, depending on the type of crop plant and the harvested plant parts, e.g. leafy vegetables, tubers, tap roots or fruits. This review summarizes the effects of drought stress on crop plants and relates the dehydration-dependent yield penalty to the harvested organ and tissue. The control of shoot transpiration and the reorganization of root architecture are of core importance for maintaining proper plant water relationships. Upon dehydration, the provision and partitioning of assimilates and the uptake and distribution of nutrients define remaining growth activity. Domestication of crops by selection for high yield under high input has restricted the genetic repertoire for achieving drought stress tolerance. Introgression of suitable alleles from wild relatives into commercial cultivars might improve the ability to grow with less water. Future research activities should focus more on field studies in order to generate more realistic improvements to crops. Robotic field phenotyping should be integrated into genetic mapping for the identification of relevant traits.","container-title":"Plant Biology","DOI":"10.1111/plb.13304","ISSN":"1438-8677","issue":"6","language":"en","note":"_eprint: https://onlinelibrary.wiley.com/doi/pdf/10.1111/plb.13304","page":"881-893","source":"Wiley Online Library","title":"Drought and crop yield","volume":"23","author":[{"family":"Dietz","given":"K.-J."},{"family":"Zörb","given":"C."},{"family":"Geilfus","given":"C.-M."}],"issued":{"date-parts":[["2021"]]}}}],"schema":"https://github.com/citation-style-language/schema/raw/master/csl-citation.json"} </w:instrText>
      </w:r>
      <w:r w:rsidRPr="00397BD9">
        <w:fldChar w:fldCharType="separate"/>
      </w:r>
      <w:r w:rsidRPr="00237EB4">
        <w:t>(Dietz et al., 2021)</w:t>
      </w:r>
      <w:r w:rsidRPr="00397BD9">
        <w:fldChar w:fldCharType="end"/>
      </w:r>
      <w:r w:rsidRPr="00237EB4">
        <w:t xml:space="preserve">. Overall, this leads to the production of fewer and smaller grains, which is predominantly caused by the decreased provision and partitioning of assimilates to the reproductive organs. The ability of these sink tissues to effectively utilise assimilates is also limited during drought </w:t>
      </w:r>
      <w:r w:rsidRPr="00397BD9">
        <w:fldChar w:fldCharType="begin"/>
      </w:r>
      <w:r w:rsidRPr="00237EB4">
        <w:instrText xml:space="preserve"> ADDIN ZOTERO_ITEM CSL_CITATION {"citationID":"a15tcehcnhh","properties":{"formattedCitation":"(Hageman and Van Volkenburgh, 2021)","plainCitation":"(Hageman and Van Volkenburgh, 2021)","noteIndex":0},"citationItems":[{"id":630,"uris":["http://zotero.org/users/local/Hcd06Tc7/items/JVPKVIC4"],"itemData":{"id":630,"type":"article-journal","abstract":"Drought is a major limiter of yield in common bean, decreasing food security for those who rely on it as an important source of protein. While drought can have large impacts on yield by reducing photosynthesis and therefore resources availability, source strength is not a reliable indicator of yield. One reason resource availability does not always translate to yield in common bean is because of a trait inherited from wild ancestors. Wild common bean halts growth and seed filling under drought and awaits better conditions to resume its developmental program. This trait has been carried into domesticated lines, where it can result in strong losses of yield in plants already producing pods and seeds, especially since many domesticated lines were bred to have a determinate growth habit. This limits the plants ability to produce another flush of flowers, even if the first set is aborted. However, some bred lines are able to maintain higher yields under drought through maintaining growth and seed filling rates even under water limitations, unlike their wild predecessors. We believe that maintenance of sink strength underlies this ability, since plants which fill seeds under drought maintain growth of sinks generally, and growth of sinks correlates strongly with yield. Sink strength is determined by a tissue’s ability to acquire resources, which in turn relies on resource uptake and metabolism in that tissue. Lines which achieve higher yields maintain higher resource uptake rates into seeds and overall higher partitioning efficiencies of total biomass to yield. Drought limits metabolism and resource uptake through the signaling molecule abscisic acid (ABA) and its downstream affects. Perhaps lines which maintain higher sink strength and therefore higher yields do so through decreased sensitivity to or production of ABA.","container-title":"Plants","DOI":"10.3390/plants10030489","ISSN":"2223-7747","issue":"3","journalAbbreviation":"Plants (Basel)","note":"PMID: 33807580\nPMCID: PMC8001466","page":"489","source":"PubMed Central","title":"Sink Strength Maintenance Underlies Drought Tolerance in Common Bean","volume":"10","author":[{"family":"Hageman","given":"Amber"},{"family":"Van Volkenburgh","given":"Elizabeth"}],"issued":{"date-parts":[["2021",3,5]]}}}],"schema":"https://github.com/citation-style-language/schema/raw/master/csl-citation.json"} </w:instrText>
      </w:r>
      <w:r w:rsidRPr="00397BD9">
        <w:fldChar w:fldCharType="separate"/>
      </w:r>
      <w:r w:rsidRPr="00237EB4">
        <w:rPr>
          <w:szCs w:val="24"/>
        </w:rPr>
        <w:t>(Hageman and Van Volkenburgh, 2021)</w:t>
      </w:r>
      <w:r w:rsidRPr="00397BD9">
        <w:fldChar w:fldCharType="end"/>
      </w:r>
      <w:r w:rsidRPr="00237EB4">
        <w:t xml:space="preserve">. Finally, if water stress occurs early in the growing season, there will likely be poor germination and seedling establishment </w:t>
      </w:r>
      <w:r w:rsidRPr="00397BD9">
        <w:fldChar w:fldCharType="begin"/>
      </w:r>
      <w:r w:rsidRPr="00237EB4">
        <w:instrText xml:space="preserve"> ADDIN ZOTERO_ITEM CSL_CITATION {"citationID":"a1fff7nb85c","properties":{"formattedCitation":"(Guzzon et al., 2017)","plainCitation":"(Guzzon et al., 2017)","noteIndex":0},"citationItems":[{"id":636,"uris":["http://zotero.org/users/local/Hcd06Tc7/items/6XGU4QT7"],"itemData":{"id":636,"type":"article-journal","abstract":"Citrullus lanatus cultivation is affected by drought stress. Citrullus species that grow wild and domesticated in arid areas, are considered potential useful donors of drought tolerance traits. Here, we evaluated the response of seed germination, seedling establishment and growth to different water availabilities in eleven landraces of C. amarus, from most of their cultivation range and in one C. lanatus commercial cultivar (‘Sugar Baby’). ‘Sugar Baby’ germinated to lower water potential better than all C. amarus landraces, while seedling establishment was much higher in C. amarus than in C. lanatus. Finally, seedling growth of C. amarus landraces and the C. lanatus cultivar followed different patterns depending on water availability, showing enhanced biomass growth under wet conditions and no changes between dry and wet growing treatments, respectively. The different water use strategies in seed germination and seedling growth found in the two crops highlight drought avoidance strategies linked to the species growing environment in C. amarus, not present in the C. lanatus cultivar. The high seedling establishment, the plastic responses to water availabilities and the strong root system, indicate that genetic resources of C. amarus may have important applications in breeding programmes and in the selection of water-use efficient rootstock lines.","container-title":"South African Journal of Botany","DOI":"10.1016/j.sajb.2017.09.023","ISSN":"0254-6299","journalAbbreviation":"South African Journal of Botany","language":"en","page":"382-388","source":"ScienceDirect","title":"Drought avoidance adaptive traits in seed germination and seedling growth of Citrullus amarus landraces","volume":"113","author":[{"family":"Guzzon","given":"F."},{"family":"Müller","given":"J. V."},{"family":"Nascimento Araujo","given":"M.","non-dropping-particle":"do"},{"family":"Cauzzi","given":"P."},{"family":"Orsenigo","given":"S."},{"family":"Mondoni","given":"A."},{"family":"Abeli","given":"T."}],"issued":{"date-parts":[["2017",11,1]]}}}],"schema":"https://github.com/citation-style-language/schema/raw/master/csl-citation.json"} </w:instrText>
      </w:r>
      <w:r w:rsidRPr="00397BD9">
        <w:fldChar w:fldCharType="separate"/>
      </w:r>
      <w:r w:rsidRPr="00237EB4">
        <w:t>(Guzzon et al., 2017)</w:t>
      </w:r>
      <w:r w:rsidRPr="00397BD9">
        <w:fldChar w:fldCharType="end"/>
      </w:r>
      <w:r w:rsidRPr="00237EB4">
        <w:t xml:space="preserve">. In addition to a plant’s ability to avoid or withstand periods of water scarcity, photosynthetic recovery following rehydration is essential to prevent dramatic declines in crop yields. This process first </w:t>
      </w:r>
      <w:r w:rsidRPr="00237EB4">
        <w:lastRenderedPageBreak/>
        <w:t xml:space="preserve">involves reinstating leaf water status and stomatal opening </w:t>
      </w:r>
      <w:r w:rsidRPr="00397BD9">
        <w:fldChar w:fldCharType="begin"/>
      </w:r>
      <w:r w:rsidRPr="00237EB4">
        <w:instrText xml:space="preserve"> ADDIN ZOTERO_ITEM CSL_CITATION {"citationID":"a21pasmh84i","properties":{"formattedCitation":"(Hayano-Kanashiro et al., 2009)","plainCitation":"(Hayano-Kanashiro et al., 2009)","noteIndex":0},"citationItems":[{"id":639,"uris":["http://zotero.org/users/local/Hcd06Tc7/items/LA3XMNGH"],"itemData":{"id":639,"type":"article-journal","abstract":"BACKGROUND: Drought is one of the major constraints for plant productivity worldwide. Different mechanisms of drought-tolerance have been reported for several plant species including maize. However, the differences in global gene expression between drought-tolerant and susceptible genotypes and their relationship to physiological adaptations to drought are largely unknown. The study of the differences in global gene expression between tolerant and susceptible genotypes could provide important information to design more efficient breeding programs to produce maize varieties better adapted to water limiting conditions.\nMETHODOLOGY/PRINCIPAL FINDINGS: Changes in physiological responses and gene expression patterns were studied under drought stress and recovery in three Mexican maize landraces which included two drought tolerant (Cajete criollo and Michoacán 21) and one susceptible (85-2) genotypes. Photosynthesis, stomatal conductance, soil and leaf water potentials were monitored throughout the experiment and microarray analysis was carried out on transcripts obtained at 10 and 17 days following application of stress and after recovery irrigation. The two tolerant genotypes show more drastic changes in global gene expression which correlate with different physiological mechanisms of adaptation to drought. Differences in the kinetics and number of up- and down-regulated genes were observed between the tolerant and susceptible maize genotypes, as well as differences between the two tolerant genotypes. Interestingly, the most dramatic differences between the tolerant and susceptible genotypes were observed during recovery irrigation, suggesting that the tolerant genotypes activate mechanisms that allow more efficient recovery after a severe drought.\nCONCLUSIONS/SIGNIFICANCE: A correlation between levels of photosynthesis and transcription under stress was observed and differences in the number, type and expression levels of transcription factor families were also identified under drought and recovery between the three maize landraces. Gene expression analysis suggests that the drought tolerant landraces have a greater capacity to rapidly modulate more genes under drought and recovery in comparison to the susceptible landrace. Modulation of a greater number of differentially expressed genes of different TF gene families is an important characteristic of the tolerant genotypes. Finally, important differences were also noted between the tolerant landraces that underlie different mechanisms of achieving tolerance.","container-title":"PloS One","DOI":"10.1371/journal.pone.0007531","ISSN":"1932-6203","issue":"10","journalAbbreviation":"PLoS One","language":"eng","note":"PMID: 19888455\nPMCID: PMC2766256","page":"e7531","source":"PubMed","title":"Analysis of gene expression and physiological responses in three Mexican maize landraces under drought stress and recovery irrigation","volume":"4","author":[{"family":"Hayano-Kanashiro","given":"Corina"},{"family":"Calderón-Vázquez","given":"Carlos"},{"family":"Ibarra-Laclette","given":"Enrique"},{"family":"Herrera-Estrella","given":"Luis"},{"family":"Simpson","given":"June"}],"issued":{"date-parts":[["2009",10,30]]}}}],"schema":"https://github.com/citation-style-language/schema/raw/master/csl-citation.json"} </w:instrText>
      </w:r>
      <w:r w:rsidRPr="00397BD9">
        <w:fldChar w:fldCharType="separate"/>
      </w:r>
      <w:r w:rsidRPr="00237EB4">
        <w:t>(Hayano-Kanashiro et al., 2009)</w:t>
      </w:r>
      <w:r w:rsidRPr="00397BD9">
        <w:fldChar w:fldCharType="end"/>
      </w:r>
      <w:r w:rsidRPr="00237EB4">
        <w:t xml:space="preserve">, followed by the synthesis of photosynthetic proteins </w:t>
      </w:r>
      <w:r w:rsidRPr="00DB430D">
        <w:rPr>
          <w:i/>
        </w:rPr>
        <w:t>de novo</w:t>
      </w:r>
      <w:r w:rsidRPr="00237EB4">
        <w:t xml:space="preserve"> </w:t>
      </w:r>
      <w:r w:rsidRPr="00397BD9">
        <w:fldChar w:fldCharType="begin"/>
      </w:r>
      <w:r w:rsidRPr="00237EB4">
        <w:instrText xml:space="preserve"> ADDIN ZOTERO_ITEM CSL_CITATION {"citationID":"araovit18g","properties":{"formattedCitation":"(Kirschbaum, 1988)","plainCitation":"(Kirschbaum, 1988)","noteIndex":0},"citationItems":[{"id":642,"uris":["http://zotero.org/users/local/Hcd06Tc7/items/TSEXSMVB"],"itemData":{"id":642,"type":"article-journal","abstract":"Abstract. Seedlings of Eucalyptus pauciflora Sieb. ex. Spreng. were stressed by withholding water. They were then rewatered, and the time course of recovery of photosynthesis was followed. Recovery always followed a distinct bi-phasic pattern. A first, rapid, stage of recovery commenced between 5 and 60 min after rewatering and was completed by between 30 min and four h after rewatering. Recovery in this stage always involved concurrent increases in stomatal conductance and the leaf's capacity to assimilate CO2 at any intercellular partial pressure of CO2 [A(pi) relationship]. This stage of rapid recovery was followed either by a constant or gradually declining rate of photosynthesis for the remainder of the light period. In plants kept to a normal diurnal cycle, a second stage of recovery occurred and was completed during the night following rewatering. In this second stage of recovery, the A(Pi) relationship recovered to 90–100% of prestress values. In contrast, the recovery of stomatal conductance was not complete by the first day after rewatering. In darkness, complete recovery of the A(pi) relationship required as little as five h. If plants were kept in continuous high light, then between six and 16 h elapsed after rewatering before the second stage of recovery commenced. After this lag, almost complete recovery of the A(pi) relationship was possible. These results indicate that water stress has two independent and parallel effects on the mesophyll capacity for photosynthesis. The first may be simply reversible when the plant is rewatered, while the second may involve damage to the photosynthetic machinery that requires protein synthesis for its reversal.","container-title":"Plant, Cell &amp; Environment","DOI":"10.1111/j.1365-3040.1988.tb01151.x","ISSN":"1365-3040","issue":"8","language":"en","note":"_eprint: https://onlinelibrary.wiley.com/doi/pdf/10.1111/j.1365-3040.1988.tb01151.x","page":"685-694","source":"Wiley Online Library","title":"Recovery of photosynthesis from water stress in Eucalyptus pauciflora—a process in two stages","volume":"11","author":[{"family":"Kirschbaum","given":"M. U. F."}],"issued":{"date-parts":[["1988"]]}}}],"schema":"https://github.com/citation-style-language/schema/raw/master/csl-citation.json"} </w:instrText>
      </w:r>
      <w:r w:rsidRPr="00397BD9">
        <w:fldChar w:fldCharType="separate"/>
      </w:r>
      <w:r w:rsidRPr="00237EB4">
        <w:rPr>
          <w:szCs w:val="24"/>
        </w:rPr>
        <w:t>(Kirschbaum, 1988)</w:t>
      </w:r>
      <w:r w:rsidRPr="00397BD9">
        <w:fldChar w:fldCharType="end"/>
      </w:r>
      <w:r w:rsidRPr="00237EB4">
        <w:t xml:space="preserve">. However, the extent of recovery will depend on the intensity and duration of the drought, and ultimately, if not re-watered in time, drought-induced carbon starvation and/or hydraulic failure can result in plant mortality. </w:t>
      </w:r>
    </w:p>
    <w:p w14:paraId="762920F1" w14:textId="77777777" w:rsidR="00083A71" w:rsidRPr="00237EB4" w:rsidRDefault="00083A71" w:rsidP="00083A71">
      <w:pPr>
        <w:ind w:firstLine="720"/>
      </w:pPr>
      <w:r w:rsidRPr="00237EB4">
        <w:t xml:space="preserve">Most modern crops have been selectively bred for their high yields under optimal conditions, with access to ample water and nutrients, and as such, can be particularly susceptible to drought stress. Domestication restricts a crop’s genetic repertoire and often results in the loss of drought tolerant traits that were once present in their progenitors </w:t>
      </w:r>
      <w:r w:rsidRPr="00397BD9">
        <w:fldChar w:fldCharType="begin"/>
      </w:r>
      <w:r w:rsidRPr="00237EB4">
        <w:instrText xml:space="preserve"> ADDIN ZOTERO_ITEM CSL_CITATION {"citationID":"a1298lbkn2s","properties":{"formattedCitation":"(Budak et al., 2013)","plainCitation":"(Budak et al., 2013)","noteIndex":0},"citationItems":[{"id":649,"uris":["http://zotero.org/users/local/Hcd06Tc7/items/AJT2NW9I"],"itemData":{"id":649,"type":"article-journal","abstract":"The genus Triticum includes bread (Triticum aestivum) and durum wheat (Triticum durum) and constitutes a major source for human food consumption. Drought is currently the leading threat on world's food supply, limiting crop yield, and is complicated since drought tolerance is a quantitative trait with a complex phenotype affected by the plant's developmental stage. Drought tolerance is crucial to stabilize and increase food production since domestication has limited the genetic diversity of crops including wild wheat, leading to cultivated species, adapted to artificial environments, and lost tolerance to drought stress. Improvement for drought tolerance can be achieved by the introduction of drought-grelated genes and QTLs to modern wheat cultivars. Therefore, identification of candidate molecules or loci involved in drought tolerance is necessary, which is undertaken by “omics” studies and QTL mapping. In this sense, wild counterparts of modern varieties, specifically wild emmer wheat (T. dicoccoides), which are highly tolerant to drought, hold a great potential. Prior to their introgression to modern wheat cultivars, drought related candidate genes are first characterized at the molecular level, and their function is confirmed via transgenic studies. After integration of the tolerance loci, specific environment targeted field trials are performed coupled with extensive analysis of morphological and physiological characteristics of developed cultivars, to assess their performance under drought conditions and their possible contributions to yield in certain regions. This paper focuses on recent advances on drought related gene/QTL identification, studies on drought related molecular pathways, and current efforts on improvement of wheat cultivars for drought tolerance.","container-title":"The Scientific World Journal","DOI":"10.1155/2013/548246","ISSN":"2356-6140","language":"en","note":"publisher: Hindawi","page":"e548246","source":"www.hindawi.com","title":"Drought Tolerance in Modern and Wild Wheat","volume":"2013","author":[{"family":"Budak","given":"Hikmet"},{"family":"Kantar","given":"Melda"},{"family":"Yucebilgili Kurtoglu","given":"Kuaybe"}],"issued":{"date-parts":[["2013",5,15]]}}}],"schema":"https://github.com/citation-style-language/schema/raw/master/csl-citation.json"} </w:instrText>
      </w:r>
      <w:r w:rsidRPr="00397BD9">
        <w:fldChar w:fldCharType="separate"/>
      </w:r>
      <w:r w:rsidRPr="00237EB4">
        <w:t>(Budak et al., 2013)</w:t>
      </w:r>
      <w:r w:rsidRPr="00397BD9">
        <w:fldChar w:fldCharType="end"/>
      </w:r>
      <w:r w:rsidRPr="00237EB4">
        <w:t xml:space="preserve">. To achieve global food security, there is a pressing urgency to develop new “climate ready” crops that will be able to better withstand the increased occurrence of severe droughts predicted </w:t>
      </w:r>
      <w:r w:rsidRPr="000378F6">
        <w:fldChar w:fldCharType="begin"/>
      </w:r>
      <w:r w:rsidRPr="000378F6">
        <w:instrText xml:space="preserve"> ADDIN ZOTERO_ITEM CSL_CITATION {"citationID":"atuj2am5jr","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0378F6">
        <w:fldChar w:fldCharType="separate"/>
      </w:r>
      <w:r w:rsidRPr="000378F6">
        <w:t>(Shukla et al., 2022)</w:t>
      </w:r>
      <w:r w:rsidRPr="000378F6">
        <w:fldChar w:fldCharType="end"/>
      </w:r>
      <w:r w:rsidRPr="000378F6">
        <w:t>.</w:t>
      </w:r>
      <w:r w:rsidRPr="00237EB4">
        <w:t xml:space="preserve"> Since stomata play a central role in regulating transpiration, engineering the number of pores that develop on leaves has been identified as a promising solution to enhance water-use-efficiency and drought resistance in major cereal crops.</w:t>
      </w:r>
    </w:p>
    <w:p w14:paraId="22E1BF8E" w14:textId="77777777" w:rsidR="00083A71" w:rsidRPr="00237EB4" w:rsidRDefault="00083A71" w:rsidP="00083A71">
      <w:pPr>
        <w:pStyle w:val="Heading3"/>
      </w:pPr>
      <w:bookmarkStart w:id="8" w:name="_Toc131628540"/>
      <w:r w:rsidRPr="00237EB4">
        <w:br/>
        <w:t>1.</w:t>
      </w:r>
      <w:r>
        <w:t>5</w:t>
      </w:r>
      <w:r w:rsidRPr="00237EB4">
        <w:tab/>
        <w:t>Stomata: the gateways to the environment</w:t>
      </w:r>
      <w:bookmarkEnd w:id="8"/>
    </w:p>
    <w:p w14:paraId="497E63C2" w14:textId="77777777" w:rsidR="00083A71" w:rsidRDefault="00083A71" w:rsidP="00083A71">
      <w:pPr>
        <w:pStyle w:val="NoSpacing"/>
        <w:rPr>
          <w:color w:val="auto"/>
        </w:rPr>
      </w:pPr>
      <w:r w:rsidRPr="00DB430D">
        <w:rPr>
          <w:color w:val="auto"/>
        </w:rPr>
        <w:t>As discussed above, stomata serve as the main interface between the plant and environment by regulating the exchange of gases, specifically the loss of water vapour and O</w:t>
      </w:r>
      <w:r w:rsidRPr="00DB430D">
        <w:rPr>
          <w:color w:val="auto"/>
          <w:vertAlign w:val="subscript"/>
        </w:rPr>
        <w:t>2</w:t>
      </w:r>
      <w:r w:rsidRPr="00DB430D">
        <w:rPr>
          <w:color w:val="auto"/>
        </w:rPr>
        <w:t xml:space="preserve">, and </w:t>
      </w:r>
      <w:r>
        <w:rPr>
          <w:color w:val="auto"/>
        </w:rPr>
        <w:t xml:space="preserve">the </w:t>
      </w:r>
      <w:r w:rsidRPr="00DB430D">
        <w:rPr>
          <w:color w:val="auto"/>
        </w:rPr>
        <w:t>uptake of CO</w:t>
      </w:r>
      <w:r w:rsidRPr="00DB430D">
        <w:rPr>
          <w:color w:val="auto"/>
          <w:vertAlign w:val="subscript"/>
        </w:rPr>
        <w:t>2</w:t>
      </w:r>
      <w:r w:rsidRPr="00DB430D">
        <w:rPr>
          <w:color w:val="auto"/>
        </w:rPr>
        <w:t xml:space="preserve"> (Figure 1.</w:t>
      </w:r>
      <w:r>
        <w:rPr>
          <w:color w:val="auto"/>
        </w:rPr>
        <w:t>6</w:t>
      </w:r>
      <w:r w:rsidRPr="00DB430D">
        <w:rPr>
          <w:color w:val="auto"/>
        </w:rPr>
        <w:t>). Each stomate consists of a pair of specialised guard cells (GC), which surround the pore</w:t>
      </w:r>
      <w:r w:rsidRPr="00F61D6E">
        <w:rPr>
          <w:color w:val="auto"/>
        </w:rPr>
        <w:t xml:space="preserve">. In response to a plethora of environmental stimuli, plants adjust their stomatal apertures by regulating the reversible swelling and shrinking of the GCs </w:t>
      </w:r>
      <w:r w:rsidRPr="00F61D6E">
        <w:rPr>
          <w:color w:val="auto"/>
        </w:rPr>
        <w:fldChar w:fldCharType="begin"/>
      </w:r>
      <w:r w:rsidRPr="00F61D6E">
        <w:rPr>
          <w:color w:val="auto"/>
        </w:rPr>
        <w:instrText xml:space="preserve"> ADDIN ZOTERO_ITEM CSL_CITATION {"citationID":"BNp8mhzo","properties":{"formattedCitation":"(Andr\\uc0\\u233{}s et al., 2014; Franks and Farquhar, 2007; Kollist et al., 2014)","plainCitation":"(Andrés et al., 2014; Franks and Farquhar, 2007; Kollist et al., 2014)","noteIndex":0},"citationItems":[{"id":209,"uris":["http://zotero.org/users/local/Hcd06Tc7/items/D3ALUS72"],"itemData":{"id":209,"type":"article-journal","abstract":"Given that stomatal movement is ultimately a mechanical process and that stomata are morphologically and mechanically diverse, we explored the influence of stomatal mechanical diversity on leaf gas exchange and considered some of the constraints. Mechanical measurements were conducted on the guard cells of four different species exhibiting different stomatal morphologies, including three variants on the classical “kidney” form and one “dumb-bell” type; this information, together with gas-exchange measurements, was used to model and compare their respective operational characteristics. Based on evidence from scanning electron microscope images of cryo-sectioned leaves that were sampled under full sun and high humidity and from pressure probe measurements of the stomatal aperture versus guard cell turgor relationship at maximum and zero epidermal turgor, it was concluded that maximum stomatal apertures (and maximum leaf diffusive conductance) could not be obtained in at least one of the species (the grass Triticum aestivum) without a substantial reduction in subsidiary cell osmotic (and hence turgor) pressure during stomatal opening to overcome the large mechanical advantage of subsidiary cells. A mechanism for this is proposed, with a corollary being greatly accelerated stomatal opening and closure. Gas-exchange measurements on T. aestivum revealed the capability of very rapid stomatal movements, which may be explained by the unique morphology and mechanics of its dumb-bell-shaped stomata coupled with “see-sawing” of osmotic and turgor pressure between guard and subsidiary cells during stomatal opening or closure. Such properties might underlie the success of grasses.","container-title":"Plant Physiology","DOI":"10.1104/pp.106.089367","ISSN":"0032-0889","issue":"1","journalAbbreviation":"Plant Physiology","page":"78-87","source":"Silverchair","title":"The Mechanical Diversity of Stomata and Its Significance in Gas-Exchange Control","volume":"143","author":[{"family":"Franks","given":"Peter J."},{"family":"Farquhar","given":"Graham D."}],"issued":{"date-parts":[["2007",1,1]]}}},{"id":342,"uris":["http://zotero.org/users/local/Hcd06Tc7/items/LX6968JU"],"itemData":{"id":342,"type":"article-journal","abstract":"Stomatal movements rely on alterations in guard cell turgor. This requires massive K(+) bidirectional fluxes across the plasma and tonoplast membranes. Surprisingly, given their physiological importance, the transporters mediating the energetically uphill transport of K(+) into the vacuole remain to be identified. Here, we report that, in Arabidopsis guard cells, the tonoplast-localized K(+)/H(+) exchangers NHX1 and NHX2 are pivotal in the vacuolar accumulation of K(+) and that nhx1 nhx2 mutant lines are dysfunctional in stomatal regulation. Hypomorphic and complete-loss-of-function double mutants exhibited significantly impaired stomatal opening and closure responses. Disruption of K(+) accumulation in guard cells correlated with more acidic vacuoles and the disappearance of the highly dynamic remodelling of vacuolar structure associated with stomatal movements. Our results show that guard cell vacuolar accumulation of K(+) is a requirement for stomatal opening and a critical component in the overall K(+) homeostasis essential for stomatal closure, and suggest that vacuolar K(+) fluxes are also of decisive importance in the regulation of vacuolar dynamics and luminal pH that underlie stomatal movements.","container-title":"Proceedings of the National Academy of Sciences of the United States of America","DOI":"10.1073/pnas.1320421111","ISSN":"1091-6490","issue":"17","journalAbbreviation":"Proc Natl Acad Sci U S A","language":"eng","note":"PMID: 24733919\nPMCID: PMC4035970","page":"E1806-1814","source":"PubMed","title":"Control of vacuolar dynamics and regulation of stomatal aperture by tonoplast potassium uptake","volume":"111","author":[{"family":"Andrés","given":"Zaida"},{"family":"Pérez-Hormaeche","given":"Javier"},{"family":"Leidi","given":"Eduardo O."},{"family":"Schlücking","given":"Kathrin"},{"family":"Steinhorst","given":"Leonie"},{"family":"McLachlan","given":"Deirdre H."},{"family":"Schumacher","given":"Karin"},{"family":"Hetherington","given":"Alistair M."},{"family":"Kudla","given":"Jörg"},{"family":"Cubero","given":"Beatriz"},{"family":"Pardo","given":"José M."}],"issued":{"date-parts":[["2014",4,29]]}},"label":"page"},{"id":340,"uris":["http://zotero.org/users/local/Hcd06Tc7/items/U789AU7N"],"itemData":{"id":340,"type":"article-journal","abstract":"Stomata are an attractive experimental system in plant biology, because the responses of guard cells to environmental signals can be directly linked to changes in the aperture of stomatal pores. In this review, the mechanics of stomatal movement are discussed in relation to ion transport in guard cells. Emphasis is placed on the ion pumps, transporters, and channels in the plasma membrane, as well as in the vacuolar membrane. The biophysical properties of transport proteins for H+, K+, Ca2+, and anions are discussed and related to their function in guard cells during stomatal movements. Guard cell signaling pathways for ABA, CO2, ozone, microbe-associated molecular patterns (MAMPs) and blue light are presented. Special attention is given to the regulation of the slow anion channel (SLAC) and SLAC homolog (SLAH)-type anion channels by the ABA signalosome. Over the last decade, several knowledge gaps in the regulation of ion transport in guard cells have been closed. The current state of knowledge is an excellent starting point for tackling important open questions concerning stress tolerance in plants. Contents Summary 44 I. Introduction 44 II. Mechanics of stomatal movement 45 III. Guard cells – specialists in ion transport 46 IV. Regulation of stomatal movement 53 V. Outlook 56 Acknowledgements 57 References 57","container-title":"New Phytologist","DOI":"10.1111/nph.12832","ISSN":"1469-8137","issue":"1","language":"en","note":"_eprint: https://onlinelibrary.wiley.com/doi/pdf/10.1111/nph.12832","page":"44-62","source":"Wiley Online Library","title":"Closing gaps: linking elements that control stomatal movement","title-short":"Closing gaps","volume":"203","author":[{"family":"Kollist","given":"Hannes"},{"family":"Nuhkat","given":"Maris"},{"family":"Roelfsema","given":"M. Rob G."}],"issued":{"date-parts":[["2014"]]}}}],"schema":"https://github.com/citation-style-language/schema/raw/master/csl-citation.json"} </w:instrText>
      </w:r>
      <w:r w:rsidRPr="00F61D6E">
        <w:rPr>
          <w:color w:val="auto"/>
        </w:rPr>
        <w:fldChar w:fldCharType="separate"/>
      </w:r>
      <w:r w:rsidRPr="00F61D6E">
        <w:rPr>
          <w:color w:val="auto"/>
        </w:rPr>
        <w:t>(Andrés et al., 2014; Franks and Farquhar, 2007; Kollist et al., 2014)</w:t>
      </w:r>
      <w:r w:rsidRPr="00F61D6E">
        <w:rPr>
          <w:color w:val="auto"/>
        </w:rPr>
        <w:fldChar w:fldCharType="end"/>
      </w:r>
      <w:r w:rsidRPr="00F61D6E">
        <w:rPr>
          <w:color w:val="auto"/>
        </w:rPr>
        <w:t>.</w:t>
      </w:r>
      <w:r w:rsidRPr="00DB430D">
        <w:rPr>
          <w:color w:val="auto"/>
        </w:rPr>
        <w:t xml:space="preserve"> Specifically, stomatal opening occurs in response to increasing light intensity, temperature and VPD, and decreasing </w:t>
      </w:r>
      <w:r w:rsidRPr="00DB430D">
        <w:rPr>
          <w:i/>
          <w:iCs/>
          <w:color w:val="auto"/>
        </w:rPr>
        <w:t>C</w:t>
      </w:r>
      <w:r w:rsidRPr="00DB430D">
        <w:rPr>
          <w:color w:val="auto"/>
          <w:vertAlign w:val="subscript"/>
        </w:rPr>
        <w:t>a</w:t>
      </w:r>
      <w:r w:rsidRPr="00DB430D">
        <w:rPr>
          <w:color w:val="auto"/>
        </w:rPr>
        <w:t>. These signals result in an increase in the osmotic potential of the GCs through the uptake and/or intracellular generation of solutes, which subsequently drives an influx of water (Figure 1.</w:t>
      </w:r>
      <w:r>
        <w:rPr>
          <w:color w:val="auto"/>
        </w:rPr>
        <w:t>8</w:t>
      </w:r>
      <w:r w:rsidRPr="00DB430D">
        <w:rPr>
          <w:color w:val="auto"/>
        </w:rPr>
        <w:t xml:space="preserve">). As turgor pressure increases, the swollen GCs bend apart, widening the pore. Conversely, stomatal closure is triggered </w:t>
      </w:r>
      <w:r w:rsidRPr="005D316C">
        <w:rPr>
          <w:color w:val="auto"/>
        </w:rPr>
        <w:t xml:space="preserve">by decreasing soil moisture, light intensity and vapour pressure deficit (VPD), increasing </w:t>
      </w:r>
      <w:r w:rsidRPr="005D316C">
        <w:rPr>
          <w:i/>
          <w:iCs/>
          <w:color w:val="auto"/>
        </w:rPr>
        <w:t>C</w:t>
      </w:r>
      <w:r w:rsidRPr="005D316C">
        <w:rPr>
          <w:color w:val="auto"/>
          <w:vertAlign w:val="subscript"/>
        </w:rPr>
        <w:t>a</w:t>
      </w:r>
      <w:r w:rsidRPr="005D316C">
        <w:rPr>
          <w:color w:val="auto"/>
        </w:rPr>
        <w:t xml:space="preserve">, and the presence of some foliar pathogens </w:t>
      </w:r>
      <w:r w:rsidRPr="005D316C">
        <w:rPr>
          <w:color w:val="auto"/>
        </w:rPr>
        <w:fldChar w:fldCharType="begin"/>
      </w:r>
      <w:r w:rsidRPr="005D316C">
        <w:rPr>
          <w:color w:val="auto"/>
        </w:rPr>
        <w:instrText xml:space="preserve"> ADDIN ZOTERO_ITEM CSL_CITATION {"citationID":"a1o4t1b2ast","properties":{"formattedCitation":"(Driesen et al., 2020)","plainCitation":"(Driesen et al., 2020)","noteIndex":0},"citationItems":[{"id":651,"uris":["http://zotero.org/users/local/Hcd06Tc7/items/LVF6FSAP"],"itemData":{"id":651,"type":"article-journal","abstract":"Stomata, the microscopic pores surrounded by a pair of guard cells on the surfaces of leaves and stems, play an essential role in regulating the gas exchange between a plant and the surrounding atmosphere. Stomatal development and opening are significantly influenced by environmental conditions, both in the short and long term. The rapid rate of current climate change has been affecting stomatal responses, as a new balance between photosynthesis and water-use efficiency has to be found. Understanding the mechanisms involved in stomatal regulation and adjustment provides us with new insights into the ability of stomata to process information and evolve over time. In this review, we summarize the recent advances in research on the underlying mechanisms of the interaction between environmental factors and stomatal development and opening. Specific emphasis is placed on the environmental factors including light, CO2 concentration, ambient temperature, and relative humidity, as these factors play a significant role in understanding the impact of global climate change on plant development.","container-title":"Agronomy","DOI":"10.3390/agronomy10121975","ISSN":"2073-4395","issue":"12","language":"en","license":"http://creativecommons.org/licenses/by/3.0/","note":"number: 12\npublisher: Multidisciplinary Digital Publishing Institute","page":"1975","source":"www.mdpi.com","title":"Influence of Environmental Factors Light, CO2, Temperature, and Relative Humidity on Stomatal Opening and Development: A Review","title-short":"Influence of Environmental Factors Light, CO2, Temperature, and Relative Humidity on Stomatal Opening and Development","volume":"10","author":[{"family":"Driesen","given":"Elisa"},{"family":"Van den Ende","given":"Wim"},{"family":"De Proft","given":"Maurice"},{"family":"Saeys","given":"Wouter"}],"issued":{"date-parts":[["2020",12]]}}}],"schema":"https://github.com/citation-style-language/schema/raw/master/csl-citation.json"} </w:instrText>
      </w:r>
      <w:r w:rsidRPr="005D316C">
        <w:rPr>
          <w:color w:val="auto"/>
        </w:rPr>
        <w:fldChar w:fldCharType="separate"/>
      </w:r>
      <w:r w:rsidRPr="005D316C">
        <w:rPr>
          <w:color w:val="auto"/>
        </w:rPr>
        <w:t>(Driesen et al., 2020)</w:t>
      </w:r>
      <w:r w:rsidRPr="005D316C">
        <w:rPr>
          <w:color w:val="auto"/>
        </w:rPr>
        <w:fldChar w:fldCharType="end"/>
      </w:r>
      <w:r w:rsidRPr="005D316C">
        <w:rPr>
          <w:color w:val="auto"/>
        </w:rPr>
        <w:t>. These signals cause an efflux of sol</w:t>
      </w:r>
      <w:r w:rsidRPr="00DB430D">
        <w:rPr>
          <w:color w:val="auto"/>
        </w:rPr>
        <w:t>utes followed by water from the GCs, reducing their cell volume and turgidity (Figure 1.</w:t>
      </w:r>
      <w:r>
        <w:rPr>
          <w:color w:val="auto"/>
        </w:rPr>
        <w:t>8</w:t>
      </w:r>
      <w:r w:rsidRPr="00DB430D">
        <w:rPr>
          <w:color w:val="auto"/>
        </w:rPr>
        <w:t xml:space="preserve">). In turn, these changes in stomatal aperture alter </w:t>
      </w:r>
      <w:r w:rsidR="00BB7026">
        <w:rPr>
          <w:color w:val="auto"/>
        </w:rPr>
        <w:t>the rate of stomatal conductance (</w:t>
      </w:r>
      <w:r w:rsidR="00BB7026">
        <w:rPr>
          <w:i/>
          <w:iCs/>
          <w:color w:val="auto"/>
        </w:rPr>
        <w:t>g</w:t>
      </w:r>
      <w:r w:rsidR="00BB7026">
        <w:rPr>
          <w:color w:val="auto"/>
          <w:vertAlign w:val="subscript"/>
        </w:rPr>
        <w:t>s</w:t>
      </w:r>
      <w:r w:rsidR="00BB7026">
        <w:rPr>
          <w:color w:val="auto"/>
        </w:rPr>
        <w:t>).</w:t>
      </w:r>
      <w:r w:rsidR="000F5D74">
        <w:rPr>
          <w:color w:val="auto"/>
        </w:rPr>
        <w:t xml:space="preserve"> </w:t>
      </w:r>
      <w:r w:rsidRPr="000F5D74">
        <w:rPr>
          <w:color w:val="auto"/>
        </w:rPr>
        <w:t>Osmoregulation</w:t>
      </w:r>
      <w:r w:rsidRPr="00DB430D">
        <w:rPr>
          <w:color w:val="auto"/>
        </w:rPr>
        <w:t xml:space="preserve"> of the GCs is a highly dynamic process, and is regulated by several plant signalling pathways, which often converge or counteract each other. This allows the plant to simultaneously respond to </w:t>
      </w:r>
      <w:r w:rsidRPr="00DB430D">
        <w:rPr>
          <w:color w:val="auto"/>
        </w:rPr>
        <w:lastRenderedPageBreak/>
        <w:t xml:space="preserve">multiple external and internal signals and fine-tune its gas exchange to optimise </w:t>
      </w:r>
      <w:r w:rsidRPr="00DB430D">
        <w:rPr>
          <w:i/>
          <w:iCs/>
          <w:color w:val="auto"/>
        </w:rPr>
        <w:t>A</w:t>
      </w:r>
      <w:r w:rsidRPr="00DB430D">
        <w:rPr>
          <w:color w:val="auto"/>
        </w:rPr>
        <w:t xml:space="preserve">, </w:t>
      </w:r>
      <w:r w:rsidRPr="00DB430D">
        <w:rPr>
          <w:i/>
          <w:iCs/>
          <w:color w:val="auto"/>
        </w:rPr>
        <w:t>E</w:t>
      </w:r>
      <w:r w:rsidRPr="00DB430D">
        <w:rPr>
          <w:color w:val="auto"/>
        </w:rPr>
        <w:t xml:space="preserve">, and internal temperatures </w:t>
      </w:r>
      <w:r w:rsidRPr="00DB430D">
        <w:rPr>
          <w:color w:val="auto"/>
        </w:rPr>
        <w:fldChar w:fldCharType="begin"/>
      </w:r>
      <w:r w:rsidRPr="00DB430D">
        <w:rPr>
          <w:color w:val="auto"/>
        </w:rPr>
        <w:instrText xml:space="preserve"> ADDIN ZOTERO_ITEM CSL_CITATION {"citationID":"kcTxzf4K","properties":{"formattedCitation":"(Zeiger et al., 1987)","plainCitation":"(Zeiger et al., 1987)","noteIndex":0},"citationItems":[{"id":345,"uris":["http://zotero.org/users/local/Hcd06Tc7/items/ZLST2UG3"],"itemData":{"id":345,"type":"book","ISBN":"978-0-8047-1347-4","language":"en","number-of-pages":"528","publisher":"Stanford University Press","source":"Google Books","title":"Stomatal Function","author":[{"family":"Zeiger","given":"Eduardo"},{"family":"Farquhar","given":"G. D."},{"family":"Cowan","given":"I. R."}],"issued":{"date-parts":[["1987"]]}}}],"schema":"https://github.com/citation-style-language/schema/raw/master/csl-citation.json"} </w:instrText>
      </w:r>
      <w:r w:rsidRPr="00DB430D">
        <w:rPr>
          <w:color w:val="auto"/>
        </w:rPr>
        <w:fldChar w:fldCharType="separate"/>
      </w:r>
      <w:r w:rsidRPr="00DB430D">
        <w:rPr>
          <w:color w:val="auto"/>
        </w:rPr>
        <w:t>(Zeiger et al., 1987)</w:t>
      </w:r>
      <w:r w:rsidRPr="00DB430D">
        <w:rPr>
          <w:color w:val="auto"/>
        </w:rPr>
        <w:fldChar w:fldCharType="end"/>
      </w:r>
      <w:r w:rsidRPr="00DB430D">
        <w:rPr>
          <w:color w:val="auto"/>
        </w:rPr>
        <w:t>.</w:t>
      </w:r>
    </w:p>
    <w:p w14:paraId="10C5D3A9" w14:textId="77777777" w:rsidR="000855DD" w:rsidRPr="00DB430D" w:rsidRDefault="000855DD" w:rsidP="00083A71">
      <w:pPr>
        <w:pStyle w:val="NoSpacing"/>
        <w:rPr>
          <w:color w:val="auto"/>
        </w:rPr>
      </w:pPr>
    </w:p>
    <w:p w14:paraId="1055A721" w14:textId="77777777" w:rsidR="00083A71" w:rsidRPr="00DB430D" w:rsidRDefault="00083A71" w:rsidP="00083A71">
      <w:pPr>
        <w:pStyle w:val="NoSpacing"/>
        <w:rPr>
          <w:color w:val="auto"/>
        </w:rPr>
      </w:pPr>
      <w:r w:rsidRPr="00DB430D">
        <w:rPr>
          <w:noProof/>
          <w:color w:val="auto"/>
          <w:lang w:val="en-US" w:eastAsia="en-US"/>
        </w:rPr>
        <w:drawing>
          <wp:anchor distT="0" distB="0" distL="114300" distR="114300" simplePos="0" relativeHeight="251439104" behindDoc="0" locked="0" layoutInCell="1" allowOverlap="1" wp14:anchorId="37A32379" wp14:editId="0894AAB5">
            <wp:simplePos x="0" y="0"/>
            <wp:positionH relativeFrom="margin">
              <wp:align>center</wp:align>
            </wp:positionH>
            <wp:positionV relativeFrom="paragraph">
              <wp:posOffset>184150</wp:posOffset>
            </wp:positionV>
            <wp:extent cx="5715635" cy="307276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635" cy="3072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F96153" w14:textId="77777777" w:rsidR="00083A71" w:rsidRPr="00237EB4" w:rsidRDefault="00083A71" w:rsidP="00083A71">
      <w:pPr>
        <w:spacing w:line="276" w:lineRule="auto"/>
        <w:rPr>
          <w:sz w:val="21"/>
          <w:szCs w:val="21"/>
        </w:rPr>
      </w:pPr>
      <w:r w:rsidRPr="00237EB4">
        <w:rPr>
          <w:b/>
          <w:bCs/>
          <w:sz w:val="21"/>
          <w:szCs w:val="21"/>
        </w:rPr>
        <w:t>Figure 1.</w:t>
      </w:r>
      <w:r>
        <w:rPr>
          <w:b/>
          <w:bCs/>
          <w:sz w:val="21"/>
          <w:szCs w:val="21"/>
        </w:rPr>
        <w:t>8</w:t>
      </w:r>
      <w:r w:rsidRPr="00237EB4">
        <w:rPr>
          <w:b/>
          <w:bCs/>
          <w:sz w:val="21"/>
          <w:szCs w:val="21"/>
        </w:rPr>
        <w:t xml:space="preserve">. Osmoregulation of the guard cells control stomatal aperture responses. </w:t>
      </w:r>
      <w:r w:rsidRPr="00237EB4">
        <w:rPr>
          <w:b/>
          <w:bCs/>
          <w:sz w:val="21"/>
          <w:szCs w:val="21"/>
        </w:rPr>
        <w:br/>
        <w:t xml:space="preserve">(a) </w:t>
      </w:r>
      <w:r w:rsidRPr="00237EB4">
        <w:rPr>
          <w:sz w:val="21"/>
          <w:szCs w:val="21"/>
        </w:rPr>
        <w:t>During stomatal opening, H</w:t>
      </w:r>
      <w:r w:rsidRPr="00237EB4">
        <w:rPr>
          <w:sz w:val="21"/>
          <w:szCs w:val="21"/>
          <w:vertAlign w:val="superscript"/>
        </w:rPr>
        <w:t>+</w:t>
      </w:r>
      <w:r w:rsidRPr="00237EB4">
        <w:rPr>
          <w:sz w:val="21"/>
          <w:szCs w:val="21"/>
        </w:rPr>
        <w:t>-ATPase pumps H+ out of the GCs, which hyperpolarises the plasma membrane (PM), and leads to the activation of inward-rectifying potassium ion (K</w:t>
      </w:r>
      <w:r w:rsidRPr="00237EB4">
        <w:rPr>
          <w:sz w:val="21"/>
          <w:szCs w:val="21"/>
          <w:vertAlign w:val="superscript"/>
        </w:rPr>
        <w:t>+</w:t>
      </w:r>
      <w:r w:rsidRPr="00237EB4">
        <w:rPr>
          <w:sz w:val="21"/>
          <w:szCs w:val="21"/>
        </w:rPr>
        <w:t>) channels and an influx of K</w:t>
      </w:r>
      <w:r w:rsidRPr="00237EB4">
        <w:rPr>
          <w:sz w:val="21"/>
          <w:szCs w:val="21"/>
          <w:vertAlign w:val="superscript"/>
        </w:rPr>
        <w:t>+</w:t>
      </w:r>
      <w:r w:rsidRPr="00237EB4">
        <w:rPr>
          <w:sz w:val="21"/>
          <w:szCs w:val="21"/>
        </w:rPr>
        <w:t xml:space="preserve"> ions. This is followed by transporter mediated uptake of chloride (Cl</w:t>
      </w:r>
      <w:r w:rsidRPr="00237EB4">
        <w:rPr>
          <w:sz w:val="21"/>
          <w:szCs w:val="21"/>
          <w:vertAlign w:val="superscript"/>
        </w:rPr>
        <w:t>-</w:t>
      </w:r>
      <w:r w:rsidRPr="00237EB4">
        <w:rPr>
          <w:sz w:val="21"/>
          <w:szCs w:val="21"/>
        </w:rPr>
        <w:t>) and nitrate (NO</w:t>
      </w:r>
      <w:r w:rsidRPr="00237EB4">
        <w:rPr>
          <w:sz w:val="21"/>
          <w:szCs w:val="21"/>
          <w:vertAlign w:val="subscript"/>
        </w:rPr>
        <w:t>3</w:t>
      </w:r>
      <w:r w:rsidRPr="00237EB4">
        <w:rPr>
          <w:sz w:val="21"/>
          <w:szCs w:val="21"/>
          <w:vertAlign w:val="superscript"/>
        </w:rPr>
        <w:t>-</w:t>
      </w:r>
      <w:r w:rsidRPr="00237EB4">
        <w:rPr>
          <w:sz w:val="21"/>
          <w:szCs w:val="21"/>
        </w:rPr>
        <w:t>) ions into the GCs from neighbouring cells, the accumulation of malate</w:t>
      </w:r>
      <w:r w:rsidRPr="00237EB4">
        <w:rPr>
          <w:sz w:val="21"/>
          <w:szCs w:val="21"/>
          <w:vertAlign w:val="superscript"/>
        </w:rPr>
        <w:t>2-</w:t>
      </w:r>
      <w:r w:rsidRPr="00237EB4">
        <w:rPr>
          <w:sz w:val="21"/>
          <w:szCs w:val="21"/>
        </w:rPr>
        <w:t xml:space="preserve"> via starch breakdown within the GC, and the import or synthesis of other sugars. This increase in the GC solute concentration lowers the water potential and drives water uptake into the GCs via aquaporins. As turgor pressure and cell volume increases, the GC pair separate, which widens the pore. </w:t>
      </w:r>
      <w:r w:rsidRPr="00237EB4">
        <w:rPr>
          <w:b/>
          <w:bCs/>
          <w:sz w:val="21"/>
          <w:szCs w:val="21"/>
        </w:rPr>
        <w:t>(b)</w:t>
      </w:r>
      <w:r w:rsidRPr="00237EB4">
        <w:rPr>
          <w:sz w:val="21"/>
          <w:szCs w:val="21"/>
        </w:rPr>
        <w:t xml:space="preserve"> During stomatal closure, inhibition of H</w:t>
      </w:r>
      <w:r w:rsidRPr="00237EB4">
        <w:rPr>
          <w:sz w:val="21"/>
          <w:szCs w:val="21"/>
          <w:vertAlign w:val="superscript"/>
        </w:rPr>
        <w:t>+</w:t>
      </w:r>
      <w:r w:rsidRPr="00237EB4">
        <w:rPr>
          <w:sz w:val="21"/>
          <w:szCs w:val="21"/>
        </w:rPr>
        <w:t>-ATPase activity results in PM depolarisation and the activation of outward K</w:t>
      </w:r>
      <w:r w:rsidRPr="00237EB4">
        <w:rPr>
          <w:sz w:val="21"/>
          <w:szCs w:val="21"/>
          <w:vertAlign w:val="superscript"/>
        </w:rPr>
        <w:t>+</w:t>
      </w:r>
      <w:r w:rsidRPr="00237EB4">
        <w:rPr>
          <w:sz w:val="21"/>
          <w:szCs w:val="21"/>
        </w:rPr>
        <w:t xml:space="preserve"> channels and slow/rapid-type anion channels, which leads to an efflux of K</w:t>
      </w:r>
      <w:r w:rsidRPr="00237EB4">
        <w:rPr>
          <w:sz w:val="21"/>
          <w:szCs w:val="21"/>
          <w:vertAlign w:val="superscript"/>
        </w:rPr>
        <w:t>+</w:t>
      </w:r>
      <w:r w:rsidRPr="00237EB4">
        <w:rPr>
          <w:sz w:val="21"/>
          <w:szCs w:val="21"/>
        </w:rPr>
        <w:t>, Cl</w:t>
      </w:r>
      <w:r w:rsidRPr="00237EB4">
        <w:rPr>
          <w:sz w:val="21"/>
          <w:szCs w:val="21"/>
          <w:vertAlign w:val="superscript"/>
        </w:rPr>
        <w:t>-</w:t>
      </w:r>
      <w:r w:rsidRPr="00237EB4">
        <w:rPr>
          <w:sz w:val="21"/>
          <w:szCs w:val="21"/>
        </w:rPr>
        <w:t>, NO</w:t>
      </w:r>
      <w:r w:rsidRPr="00237EB4">
        <w:rPr>
          <w:sz w:val="21"/>
          <w:szCs w:val="21"/>
          <w:vertAlign w:val="subscript"/>
        </w:rPr>
        <w:t>3</w:t>
      </w:r>
      <w:r w:rsidRPr="00237EB4">
        <w:rPr>
          <w:sz w:val="21"/>
          <w:szCs w:val="21"/>
          <w:vertAlign w:val="superscript"/>
        </w:rPr>
        <w:t>-</w:t>
      </w:r>
      <w:r w:rsidRPr="00237EB4">
        <w:rPr>
          <w:sz w:val="21"/>
          <w:szCs w:val="21"/>
        </w:rPr>
        <w:t xml:space="preserve"> and malate</w:t>
      </w:r>
      <w:r w:rsidRPr="00237EB4">
        <w:rPr>
          <w:sz w:val="21"/>
          <w:szCs w:val="21"/>
          <w:vertAlign w:val="superscript"/>
        </w:rPr>
        <w:t>2-</w:t>
      </w:r>
      <w:r w:rsidRPr="00237EB4">
        <w:rPr>
          <w:sz w:val="21"/>
          <w:szCs w:val="21"/>
        </w:rPr>
        <w:t>. Malate</w:t>
      </w:r>
      <w:r w:rsidRPr="00237EB4">
        <w:rPr>
          <w:sz w:val="21"/>
          <w:szCs w:val="21"/>
          <w:vertAlign w:val="superscript"/>
        </w:rPr>
        <w:t>2-</w:t>
      </w:r>
      <w:r w:rsidRPr="00237EB4">
        <w:rPr>
          <w:sz w:val="21"/>
          <w:szCs w:val="21"/>
        </w:rPr>
        <w:t xml:space="preserve"> can also be converted back to starch via glucogenesis. Additionally, calcium ions (Ca</w:t>
      </w:r>
      <w:r w:rsidRPr="00237EB4">
        <w:rPr>
          <w:sz w:val="21"/>
          <w:szCs w:val="21"/>
          <w:vertAlign w:val="superscript"/>
        </w:rPr>
        <w:t>2+</w:t>
      </w:r>
      <w:r w:rsidRPr="00237EB4">
        <w:rPr>
          <w:sz w:val="21"/>
          <w:szCs w:val="21"/>
        </w:rPr>
        <w:t xml:space="preserve">) are imported into the GC cytosol via channels situated in the PM and vacuole tonoplast. Together, this results in an increase in GC water potential, which drives water out and causes the GCs to deflate and the pore to narrow. Figure reproduced from </w:t>
      </w:r>
      <w:r w:rsidRPr="00397BD9">
        <w:rPr>
          <w:sz w:val="21"/>
          <w:szCs w:val="21"/>
        </w:rPr>
        <w:fldChar w:fldCharType="begin"/>
      </w:r>
      <w:r w:rsidRPr="00237EB4">
        <w:rPr>
          <w:sz w:val="21"/>
          <w:szCs w:val="21"/>
        </w:rPr>
        <w:instrText xml:space="preserve"> ADDIN ZOTERO_ITEM CSL_CITATION {"citationID":"2WuuzRLu","properties":{"formattedCitation":"(Daszkowska-Golec and Szarejko, 2013)","plainCitation":"(Daszkowska-Golec and Szarejko, 2013)","dontUpdate":true,"noteIndex":0},"citationItems":[{"id":347,"uris":["http://zotero.org/users/local/Hcd06Tc7/items/7WJMAQMD"],"itemData":{"id":347,"type":"article-journal","abstract":"Two highly specialized cells, the guard cells that surround the stomatal pore, are able to integrate environmental and endogenous signals in order to control the stomatal aperture and thereby the gas exchange. The uptake of CO2 is associated with a loss of water by leaves. Control of the size of the stomatal aperture optimizes the efficiency of water use through dynamic changes in the turgor of the guard cells. The opening and closing of stomata is regulated by the integration of environmental signals and endogenous hormonal stimuli. The various different factors to which the guard cells respond translates into the complexity of the network of signaling pathways that control stomatal movements. The perception of an abiotic stress triggers the activation of signal transduction cascades that interact with or are activated by phytohormones. Among these, abscisic acid (ABA), is the best-known stress hormone that closes the stomata, although other phytohormones, such as jasmonic acid, brassinosteroids, cytokinins, or ethylene are also involved in the stomatal response to stresses. As a part of the drought response, ABA may interact with jasmonic acid and nitric oxide in order to stimulate stomatal closure. In addition, the regulation of gene expression in response to ABA involves genes that are related to ethylene, cytokinins, and auxin signaling. In this paper, recent findings on phytohormone crosstalk, changes in signaling pathways including the expression of specific genes and their impact on modulating stress response through the closing or opening of stomata, together with the highlights of gaps that need to be elucidated in the signaling network of stomatal regulation, are reviewed.","container-title":"Frontiers in Plant Science","DOI":"10.3389/fpls.2013.00138","ISSN":"1664-462X","journalAbbreviation":"Front Plant Sci","language":"eng","note":"PMID: 23717320\nPMCID: PMC3652521","page":"138","source":"PubMed","title":"Open or close the gate - stomata action under the control of phytohormones in drought stress conditions","volume":"4","author":[{"family":"Daszkowska-Golec","given":"Agata"},{"family":"Szarejko","given":"Iwona"}],"issued":{"date-parts":[["2013"]]}}}],"schema":"https://github.com/citation-style-language/schema/raw/master/csl-citation.json"} </w:instrText>
      </w:r>
      <w:r w:rsidRPr="00397BD9">
        <w:rPr>
          <w:sz w:val="21"/>
          <w:szCs w:val="21"/>
        </w:rPr>
        <w:fldChar w:fldCharType="separate"/>
      </w:r>
      <w:r w:rsidRPr="00237EB4">
        <w:rPr>
          <w:sz w:val="21"/>
          <w:szCs w:val="21"/>
        </w:rPr>
        <w:t>Daszkowska-Golec and Szarejko (2013)</w:t>
      </w:r>
      <w:r w:rsidRPr="00397BD9">
        <w:rPr>
          <w:sz w:val="21"/>
          <w:szCs w:val="21"/>
        </w:rPr>
        <w:fldChar w:fldCharType="end"/>
      </w:r>
      <w:r w:rsidRPr="00237EB4">
        <w:rPr>
          <w:sz w:val="21"/>
          <w:szCs w:val="21"/>
        </w:rPr>
        <w:t>.</w:t>
      </w:r>
    </w:p>
    <w:p w14:paraId="3A1779CE" w14:textId="77777777" w:rsidR="00083A71" w:rsidRPr="00237EB4" w:rsidRDefault="00083A71" w:rsidP="00083A71">
      <w:pPr>
        <w:spacing w:line="276" w:lineRule="auto"/>
        <w:rPr>
          <w:sz w:val="21"/>
          <w:szCs w:val="21"/>
        </w:rPr>
      </w:pPr>
    </w:p>
    <w:p w14:paraId="31A8A6B5" w14:textId="77777777" w:rsidR="00083A71" w:rsidRDefault="00083A71" w:rsidP="000F5D74"/>
    <w:p w14:paraId="2E10438C" w14:textId="77777777" w:rsidR="000F5D74" w:rsidRDefault="000F5D74" w:rsidP="000F5D74"/>
    <w:p w14:paraId="40FC2AE0" w14:textId="77777777" w:rsidR="000F5D74" w:rsidRPr="00237EB4" w:rsidRDefault="000F5D74" w:rsidP="000F5D74"/>
    <w:p w14:paraId="2505A520" w14:textId="77777777" w:rsidR="00083A71" w:rsidRPr="00DB430D" w:rsidRDefault="00083A71" w:rsidP="00083A71">
      <w:pPr>
        <w:ind w:firstLine="720"/>
        <w:rPr>
          <w:rFonts w:ascii="Calibri-Light" w:hAnsi="Calibri-Light" w:hint="eastAsia"/>
        </w:rPr>
      </w:pPr>
      <w:r w:rsidRPr="00237EB4">
        <w:lastRenderedPageBreak/>
        <w:t xml:space="preserve">In addition to these reversible aperture changes, plants can also alter the number and size of stomata that develop on the epidermis of new leaves </w:t>
      </w:r>
      <w:r w:rsidRPr="00397BD9">
        <w:fldChar w:fldCharType="begin"/>
      </w:r>
      <w:r w:rsidRPr="00237EB4">
        <w:instrText xml:space="preserve"> ADDIN ZOTERO_ITEM CSL_CITATION {"citationID":"XVQYPZSm","properties":{"formattedCitation":"(Casson and Gray, 2008)","plainCitation":"(Casson and Gray, 2008)","noteIndex":0},"citationItems":[{"id":302,"uris":["http://zotero.org/users/local/Hcd06Tc7/items/S2A9U6F5"],"itemData":{"id":302,"type":"article-journal","abstract":"Stomata play a pivotal role in the regulation of gas exchange in flowering plants and are distributed throughout the aerial epidermis. In leaves, the pattern of stomatal distribution is highly variable between species but is regulated by a mechanism that maintains a minimum of one cell spacing between stomata. In Arabidopsis, a number of the genetic components of this mechanism have been identified and include, SDD1, EPF1 and the putative receptors TMM and the ERECTA-gene family. A mitogen-activated protein (MAP) kinase signalling cascade is believed to act downstream of these putative receptors while a number of transcription factors including SPCH, MUTE and FAMA have been identified that control consecutive steps of stomatal development. The environment also has significant effects on stomatal development. In a number of species both light intensity and CO2 concentrations have been shown to influence the frequency at which stomata develop on leaves. Long-distance signalling mechanisms have been implicated in these environmental responses with the conditions sensed by mature leaves determining the stomatal frequency in developing leaves. Thus, changes in the environment appear to act by modulating the developmental and patterning pathways to determine stomatal frequency. Contents Summary 1 I. Introduction 2 II. Stomatal patterning in leaves 2 III. The genetic control of stomatal development 4 IV. The cell cycle and stomatal development 7 V. Environmental influences on stomatal pattern 8 VI. Systemic signals and stomatal development 10 VII. Conclusions 11 Acknowledgements 12 References 12","container-title":"New Phytologist","DOI":"10.1111/j.1469-8137.2007.02351.x","ISSN":"1469-8137","issue":"1","language":"en","note":"_eprint: https://onlinelibrary.wiley.com/doi/pdf/10.1111/j.1469-8137.2007.02351.x","page":"9-23","source":"Wiley Online Library","title":"Influence of environmental factors on stomatal development","volume":"178","author":[{"family":"Casson","given":"Stuart"},{"family":"Gray","given":"Julie E."}],"issued":{"date-parts":[["2008"]]}}}],"schema":"https://github.com/citation-style-language/schema/raw/master/csl-citation.json"} </w:instrText>
      </w:r>
      <w:r w:rsidRPr="00397BD9">
        <w:fldChar w:fldCharType="separate"/>
      </w:r>
      <w:r w:rsidRPr="00237EB4">
        <w:t>(Casson and Gray, 2008)</w:t>
      </w:r>
      <w:r w:rsidRPr="00397BD9">
        <w:fldChar w:fldCharType="end"/>
      </w:r>
      <w:r w:rsidRPr="00237EB4">
        <w:t>. These anatomical traits determine the maximum theoretical stomatal conductance of a leaf (</w:t>
      </w:r>
      <w:r w:rsidRPr="00237EB4">
        <w:rPr>
          <w:i/>
          <w:iCs/>
        </w:rPr>
        <w:t>g</w:t>
      </w:r>
      <w:r w:rsidRPr="00237EB4">
        <w:rPr>
          <w:vertAlign w:val="subscript"/>
        </w:rPr>
        <w:t>smax</w:t>
      </w:r>
      <w:r w:rsidRPr="00237EB4">
        <w:t>), assuming that all stomata are open fully (</w:t>
      </w:r>
      <w:r w:rsidRPr="00D143D9">
        <w:fldChar w:fldCharType="begin"/>
      </w:r>
      <w:r w:rsidRPr="00237EB4">
        <w:instrText xml:space="preserve"> ADDIN ZOTERO_ITEM CSL_CITATION {"citationID":"ZJcLNCtN","properties":{"formattedCitation":"(Franks and Beerling, 2009; Dow, Bergmann and Berry, 2014; Franks {\\i{}et al.}, 2015)","plainCitation":"(Franks and Beerling, 2009; Dow, Bergmann and Berry, 2014; Franks et al., 2015)","dontUpdate":true,"noteIndex":0},"citationItems":[{"id":355,"uris":["http://zotero.org/users/local/Hcd06Tc7/items/ERSQDJBN"],"itemData":{"id":355,"type":"article-journal","abstract":"Stomatal pores are microscopic structures on the epidermis of leaves formed by 2 specialized guard cells that control the exchange of water vapor and CO2 between plants and the atmosphere. Stomatal size (S) and density (D) determine maximum leaf diffusive (stomatal) conductance of CO2 (gcmax) to sites of assimilation. Although large variations in D observed in the fossil record have been correlated with atmospheric CO2, the crucial significance of similarly large variations in S has been overlooked. Here, we use physical diffusion theory to explain why large changes in S necessarily accompanied the changes in D and atmospheric CO2 over the last 400 million years. In particular, we show that high densities of small stomata are the only way to attain the highest gcmax values required to counter CO2“starvation” at low atmospheric CO2 concentrations. This explains cycles of increasing D and decreasing S evident in the fossil history of stomata under the CO2 impoverished atmospheres of the Permo-Carboniferous and Cenozoic glaciations. The pattern was reversed under rising atmospheric CO2 regimes. Selection for small S was crucial for attaining high gcmax under falling atmospheric CO2 and, therefore, may represent a mechanism linking CO2 and the increasing gas-exchange capacity of land plants over geologic time.","container-title":"Proceedings of the National Academy of Sciences of the United States of America","DOI":"10.1073/pnas.0904209106","ISSN":"0027-8424","issue":"25","journalAbbreviation":"Proc Natl Acad Sci U S A","note":"PMID: 19506250\nPMCID: PMC2693183","page":"10343-10347","source":"PubMed Central","title":"Maximum leaf conductance driven by CO2 effects on stomatal size and density over geologic time","volume":"106","author":[{"family":"Franks","given":"Peter J."},{"family":"Beerling","given":"David J."}],"issued":{"date-parts":[["2009",6,23]]}}},{"id":352,"uris":["http://zotero.org/users/local/Hcd06Tc7/items/D9ZPCKQM"],"itemData":{"id":352,"type":"article-journal","abstract":"Stomatal conductance (gs) is constrained by the size and number of stomata on the plant epidermis, and the potential maximum rate of gs can be calculated based on these stomatal traits (Anatomical gsmax). However, the relationship between Anatomical gsmax and operational gs under atmospheric conditions remains undefined. Leaf-level gas-exchange measurements were performed for six Arabidopsis thaliana genotypes that have different Anatomical gsmax profiles resulting from mutations or transgene activity in stomatal development. We found that Anatomical gsmax was an accurate prediction of gs under gas-exchange conditions that maximized stomatal opening, namely high-intensity light, low [CO2], and high relative humidity. Plants with different Anatomical gsmax had quantitatively similar responses to increasing [CO2] when gs was scaled to Anatomical gsmax. This latter relationship allowed us to produce and test an empirical model derived from the Ball–Woodrow–Berry equation that estimates gs as a function of Anatomical gsmax, relative humidity, and [CO2] at the leaf. The capacity to predict operational gs via Anatomical gsmax and the pore-specific short-term response to [CO2] demonstrates a precise link between stomatal development and leaf physiology. This connection should be useful to quantify the gas flux of plants in past, present, and future CO2 regimes based upon the anatomical features of stomata.","container-title":"New Phytologist","DOI":"10.1111/nph.12608","ISSN":"1469-8137","issue":"4","language":"en","note":"_eprint: https://onlinelibrary.wiley.com/doi/pdf/10.1111/nph.12608","page":"1218-1226","source":"Wiley Online Library","title":"An integrated model of stomatal development and leaf physiology","volume":"201","author":[{"family":"Dow","given":"Graham J."},{"family":"Bergmann","given":"Dominique C."},{"family":"Berry","given":"Joseph A."}],"issued":{"date-parts":[["2014"]]}}},{"id":328,"uris":["http://zotero.org/users/local/Hcd06Tc7/items/CKZQDACB"],"itemData":{"id":328,"type":"article-journal","abstract":"Improvement in crop water-use efficiency (WUE) is a critical priority for regions facing increased drought or diminished groundwater resources. Despite new tools for the manipulation of stomatal development, the engineering of plants with high WUE remains a challenge. We used Arabidopsis epidermal patterning factor (EPF) mutants exhibiting altered stomatal density to test whether WUE could be improved directly by manipulation of the genes controlling stomatal density. Specifically, we tested whether constitutive overexpression of EPF2 reduced stomatal density and maximum stomatal conductance (gw(max)) sufficiently to increase WUE. We found that a reduction in gw(max) via reduced stomatal density in EPF2-overexpressing plants (EPF2OE) increased both instantaneous and long-term WUE without altering significantly the photosynthetic capacity. Conversely, plants lacking both EPF1 and EPF2 expression (epf1epf2) exhibited higher stomatal density, higher gw(max) and lower instantaneous WUE, as well as lower (but not significantly so) long-term WUE. Targeted genetic modification of stomatal conductance, such as in EPF2OE, is a viable approach for the engineering of higher WUE in crops, particularly in future high-carbon-dioxide (CO2) atmospheres.","container-title":"New Phytologist","DOI":"10.1111/nph.13347","ISSN":"1469-8137","issue":"1","language":"en","note":"_eprint: https://onlinelibrary.wiley.com/doi/pdf/10.1111/nph.13347","page":"188-195","source":"Wiley Online Library","title":"Increasing water-use efficiency directly through genetic manipulation of stomatal density","volume":"207","author":[{"family":"Franks","given":"Peter J."},{"family":"W. Doheny-Adams","given":"Timothy"},{"family":"Britton-Harper","given":"Zoe J."},{"family":"Gray","given":"Julie E."}],"issued":{"date-parts":[["2015"]]}},"label":"page"}],"schema":"https://github.com/citation-style-language/schema/raw/master/csl-citation.json"} </w:instrText>
      </w:r>
      <w:r w:rsidRPr="00D143D9">
        <w:fldChar w:fldCharType="separate"/>
      </w:r>
      <w:r w:rsidRPr="00237EB4">
        <w:rPr>
          <w:szCs w:val="24"/>
        </w:rPr>
        <w:t>Franks and Beerling, 2009; Dow, Bergmann and Berry, 2014; Franks et al., 2015)</w:t>
      </w:r>
      <w:r w:rsidRPr="00D143D9">
        <w:fldChar w:fldCharType="end"/>
      </w:r>
      <w:r w:rsidRPr="00237EB4">
        <w:t xml:space="preserve">. Unless subjected to extreme environmental permutations, plants generally do not operate close to their </w:t>
      </w:r>
      <w:r w:rsidRPr="00237EB4">
        <w:rPr>
          <w:i/>
          <w:iCs/>
        </w:rPr>
        <w:t>g</w:t>
      </w:r>
      <w:r w:rsidRPr="00237EB4">
        <w:rPr>
          <w:vertAlign w:val="subscript"/>
        </w:rPr>
        <w:t>smax</w:t>
      </w:r>
      <w:r w:rsidRPr="00237EB4">
        <w:t xml:space="preserve">. Instead, operating </w:t>
      </w:r>
      <w:r w:rsidRPr="00237EB4">
        <w:rPr>
          <w:i/>
          <w:iCs/>
        </w:rPr>
        <w:t>g</w:t>
      </w:r>
      <w:r w:rsidRPr="00237EB4">
        <w:rPr>
          <w:vertAlign w:val="subscript"/>
        </w:rPr>
        <w:t>s</w:t>
      </w:r>
      <w:r w:rsidRPr="00237EB4">
        <w:t xml:space="preserve"> and turgor pressure usually remain within a range that provides optimal control over their aperture responses, which is around 20% of their maximum capacity </w:t>
      </w:r>
      <w:r w:rsidRPr="00D143D9">
        <w:fldChar w:fldCharType="begin"/>
      </w:r>
      <w:r w:rsidRPr="00237EB4">
        <w:instrText xml:space="preserve"> ADDIN ZOTERO_ITEM CSL_CITATION {"citationID":"2B8p1Zbt","properties":{"formattedCitation":"(Dow et al., 2014; Franks et al., 2012)","plainCitation":"(Dow et al., 2014; Franks et al., 2012)","noteIndex":0},"citationItems":[{"id":358,"uris":["http://zotero.org/users/local/Hcd06Tc7/items/7GDZ2NW8"],"itemData":{"id":358,"type":"article-journal","abstract":"In response to short-term fluctuations in atmospheric CO2 concentration, ca, plants adjust leaf diffusive conductance to CO2, gc, via feedback regulation of stomatal aperture as part of a mechanism for optimizing CO2 uptake with respect to water loss. The operational range of this elaborate control mechanism is determined by the maximum diffusive conductance to CO2, gc(max), which is set by the size (S) and density (number per unit area, D) of stomata on the leaf surface. Here, we show that, in response to long-term exposure to elevated or subambient ca, plants alter gc(max) in the direction of the short-term feedback response of gc to ca via adjustment of S and D. This adaptive feedback response to ca, consistent with long-term optimization of leaf gas exchange, was observed in four species spanning a diverse taxonomic range (the lycophyte Selaginella uncinata, the fern Osmunda regalis and the angiosperms Commelina communis and Vicia faba). Furthermore, using direct observation as well as flow cytometry, we observed correlated increases in S, guard cell nucleus size and average apparent 1C DNA amount in epidermal cell nuclei with increasing ca, suggesting that stomatal and leaf adaptation to ca is linked to genome scaling.","container-title":"Philosophical Transactions of the Royal Society B: Biological Sciences","DOI":"10.1098/rstb.2011.0270","issue":"1588","note":"publisher: Royal Society","page":"537-546","source":"royalsocietypublishing.org (Atypon)","title":"Physiological framework for adaptation of stomata to CO2 from glacial to future concentrations","volume":"367","author":[{"family":"Franks","given":"Peter J."},{"family":"Leitch","given":"Ilia J."},{"family":"Ruszala","given":"Elizabeth M."},{"family":"Hetherington","given":"Alistair M."},{"family":"Beerling","given":"David J."}],"issued":{"date-parts":[["2012",2,19]]}}},{"id":352,"uris":["http://zotero.org/users/local/Hcd06Tc7/items/D9ZPCKQM"],"itemData":{"id":352,"type":"article-journal","abstract":"Stomatal conductance (gs) is constrained by the size and number of stomata on the plant epidermis, and the potential maximum rate of gs can be calculated based on these stomatal traits (Anatomical gsmax). However, the relationship between Anatomical gsmax and operational gs under atmospheric conditions remains undefined. Leaf-level gas-exchange measurements were performed for six Arabidopsis thaliana genotypes that have different Anatomical gsmax profiles resulting from mutations or transgene activity in stomatal development. We found that Anatomical gsmax was an accurate prediction of gs under gas-exchange conditions that maximized stomatal opening, namely high-intensity light, low [CO2], and high relative humidity. Plants with different Anatomical gsmax had quantitatively similar responses to increasing [CO2] when gs was scaled to Anatomical gsmax. This latter relationship allowed us to produce and test an empirical model derived from the Ball–Woodrow–Berry equation that estimates gs as a function of Anatomical gsmax, relative humidity, and [CO2] at the leaf. The capacity to predict operational gs via Anatomical gsmax and the pore-specific short-term response to [CO2] demonstrates a precise link between stomatal development and leaf physiology. This connection should be useful to quantify the gas flux of plants in past, present, and future CO2 regimes based upon the anatomical features of stomata.","container-title":"New Phytologist","DOI":"10.1111/nph.12608","ISSN":"1469-8137","issue":"4","language":"en","note":"_eprint: https://onlinelibrary.wiley.com/doi/pdf/10.1111/nph.12608","page":"1218-1226","source":"Wiley Online Library","title":"An integrated model of stomatal development and leaf physiology","volume":"201","author":[{"family":"Dow","given":"Graham J."},{"family":"Bergmann","given":"Dominique C."},{"family":"Berry","given":"Joseph A."}],"issued":{"date-parts":[["2014"]]}},"label":"page"}],"schema":"https://github.com/citation-style-language/schema/raw/master/csl-citation.json"} </w:instrText>
      </w:r>
      <w:r w:rsidRPr="00D143D9">
        <w:fldChar w:fldCharType="separate"/>
      </w:r>
      <w:r w:rsidRPr="00237EB4">
        <w:t>(Dow et al., 2014; Franks et al., 2012)</w:t>
      </w:r>
      <w:r w:rsidRPr="00D143D9">
        <w:fldChar w:fldCharType="end"/>
      </w:r>
      <w:r w:rsidRPr="00237EB4">
        <w:t xml:space="preserve">. If environmental conditions cause the operating </w:t>
      </w:r>
      <w:r w:rsidRPr="00237EB4">
        <w:rPr>
          <w:i/>
          <w:iCs/>
        </w:rPr>
        <w:t>g</w:t>
      </w:r>
      <w:r w:rsidRPr="00237EB4">
        <w:rPr>
          <w:vertAlign w:val="subscript"/>
        </w:rPr>
        <w:t>s</w:t>
      </w:r>
      <w:r w:rsidRPr="00237EB4">
        <w:t xml:space="preserve"> to shift away from its optimal range over a consistent period, the plant may respond by adjusting the </w:t>
      </w:r>
      <w:r w:rsidRPr="00237EB4">
        <w:rPr>
          <w:i/>
          <w:iCs/>
        </w:rPr>
        <w:t>g</w:t>
      </w:r>
      <w:r w:rsidRPr="00237EB4">
        <w:rPr>
          <w:vertAlign w:val="subscript"/>
        </w:rPr>
        <w:t>smax</w:t>
      </w:r>
      <w:r w:rsidRPr="00237EB4">
        <w:t xml:space="preserve"> of developing leaves through alterations in stomatal density (</w:t>
      </w:r>
      <w:r w:rsidRPr="00237EB4">
        <w:rPr>
          <w:i/>
          <w:iCs/>
        </w:rPr>
        <w:t>SD</w:t>
      </w:r>
      <w:r w:rsidRPr="00237EB4">
        <w:t>) and stomatal size (</w:t>
      </w:r>
      <w:r w:rsidRPr="00237EB4">
        <w:rPr>
          <w:i/>
          <w:iCs/>
        </w:rPr>
        <w:t>SS</w:t>
      </w:r>
      <w:r w:rsidRPr="00237EB4">
        <w:t xml:space="preserve">). These changes in stomatal development allow for the longer-term optimisation of a plant’s gas exchange capacity to suit the prevailing conditions. In general, plants will increase their </w:t>
      </w:r>
      <w:r w:rsidRPr="00237EB4">
        <w:rPr>
          <w:i/>
          <w:iCs/>
        </w:rPr>
        <w:t>SD</w:t>
      </w:r>
      <w:r w:rsidRPr="00237EB4">
        <w:t xml:space="preserve"> and </w:t>
      </w:r>
      <w:r w:rsidRPr="00237EB4">
        <w:rPr>
          <w:i/>
          <w:iCs/>
        </w:rPr>
        <w:t>g</w:t>
      </w:r>
      <w:r w:rsidRPr="00237EB4">
        <w:rPr>
          <w:vertAlign w:val="subscript"/>
        </w:rPr>
        <w:t>smax</w:t>
      </w:r>
      <w:r w:rsidRPr="00237EB4">
        <w:t xml:space="preserve"> in response to high light or low </w:t>
      </w:r>
      <w:r w:rsidRPr="00237EB4">
        <w:rPr>
          <w:i/>
          <w:iCs/>
        </w:rPr>
        <w:t>C</w:t>
      </w:r>
      <w:r w:rsidRPr="00237EB4">
        <w:rPr>
          <w:vertAlign w:val="subscript"/>
        </w:rPr>
        <w:t>a</w:t>
      </w:r>
      <w:r w:rsidRPr="00237EB4">
        <w:t xml:space="preserve"> to ensure that </w:t>
      </w:r>
      <w:r w:rsidRPr="00237EB4">
        <w:rPr>
          <w:i/>
          <w:iCs/>
        </w:rPr>
        <w:t>C</w:t>
      </w:r>
      <w:r w:rsidRPr="00237EB4">
        <w:rPr>
          <w:vertAlign w:val="subscript"/>
        </w:rPr>
        <w:t>c</w:t>
      </w:r>
      <w:r w:rsidRPr="00237EB4">
        <w:t xml:space="preserve"> does not limit </w:t>
      </w:r>
      <w:r w:rsidRPr="00237EB4">
        <w:rPr>
          <w:i/>
          <w:iCs/>
        </w:rPr>
        <w:t>A</w:t>
      </w:r>
      <w:r w:rsidRPr="00237EB4">
        <w:t xml:space="preserve"> when there is either an increased supply of ATP and NADPH, or a reduced concentration gradient between </w:t>
      </w:r>
      <w:r w:rsidRPr="00237EB4">
        <w:rPr>
          <w:i/>
          <w:iCs/>
        </w:rPr>
        <w:t>C</w:t>
      </w:r>
      <w:r w:rsidRPr="00237EB4">
        <w:rPr>
          <w:vertAlign w:val="subscript"/>
        </w:rPr>
        <w:t>a</w:t>
      </w:r>
      <w:r w:rsidRPr="00237EB4">
        <w:t xml:space="preserve"> and </w:t>
      </w:r>
      <w:r w:rsidRPr="00237EB4">
        <w:rPr>
          <w:i/>
          <w:iCs/>
        </w:rPr>
        <w:t>C</w:t>
      </w:r>
      <w:r w:rsidRPr="00237EB4">
        <w:rPr>
          <w:vertAlign w:val="subscript"/>
        </w:rPr>
        <w:t>i</w:t>
      </w:r>
      <w:r w:rsidRPr="00237EB4">
        <w:t xml:space="preserve"> (</w:t>
      </w:r>
      <w:r w:rsidRPr="00D143D9">
        <w:fldChar w:fldCharType="begin"/>
      </w:r>
      <w:r w:rsidRPr="00237EB4">
        <w:instrText xml:space="preserve"> ADDIN ZOTERO_ITEM CSL_CITATION {"citationID":"SO3XnDeY","properties":{"formattedCitation":"(Schoch, Zinsou and Sibi, 1980; Lake {\\i{}et al.}, 2001; Casson {\\i{}et al.}, 2009; Franks and Beerling, 2009)","plainCitation":"(Schoch, Zinsou and Sibi, 1980; Lake et al., 2001; Casson et al., 2009; Franks and Beerling, 2009)","dontUpdate":true,"noteIndex":0},"citationItems":[{"id":360,"uris":["http://zotero.org/users/local/Hcd06Tc7/items/GBX9P4AX"],"itemData":{"id":360,"type":"article-journal","abstract":"The stomatal index of the trifoliate leaves of the Cowpea is a function not only of the total radiation received but also of variations in radiation during the 6 d preceding the major phase of the unfolding of the leaf lamina. Hence, for sun plants a whole day in the shade can cause a decrease in the stomatal index provided this day occurs during the period defined above. For shade plants it is shown that a single day of high light intensity during this critical period will cause an increase in the stomatal index. The latter is thus a characteristic for each individual leaf. It is postulated that the site of photoperception controlling the stomatal index is located in the expanded adult leaves. Excision and transfer of still unfolding leaves to a culture medium partially prevents the influence of the older expanded leaves on the stomatal index of the excised leaf.","container-title":"Journal of Experimental Botany","ISSN":"0022-0957","issue":"124","note":"publisher: Oxford University Press","page":"1211-1216","source":"JSTOR","title":"Dependence of the Stomatal Index on Environmental Factors during Stomatal Differentiation in Leaves of Vigna sinensis L.: 1. EFFECT OF LIGHT INTENSITY","title-short":"Dependence of the Stomatal Index on Environmental Factors during Stomatal Differentiation in Leaves of Vigna sinensis L.","volume":"31","author":[{"family":"Schoch","given":"Paul-G."},{"family":"Zinsou","given":"Claude"},{"family":"Sibi","given":"Monique"}],"issued":{"date-parts":[["1980"]]}}},{"id":363,"uris":["http://zotero.org/users/local/Hcd06Tc7/items/9JRBJT4G"],"itemData":{"id":363,"type":"article-journal","abstract":"Stomata are microscopic pores on the surfaces of leaves, the number and density of which vary in response to changes in environmental conditions, such as carbon dioxide concentration and light. We show here that mature leaves of Arabidopsis thaliana detect and transmit this external information to new leaves of the same plant, producing an appropriate adjustment of stomatal development. As CO2 concentration controls both stomatal opening1 and number2,3, and stomatal numbers also increase with higher light intensity4, the large gradients of CO2 and light found within plant communities5 have the potential to influence stomatal development.","container-title":"Nature","DOI":"10.1038/35075660","ISSN":"1476-4687","issue":"6834","language":"en","license":"2001 Nature Publishing Group","note":"number: 6834\npublisher: Nature Publishing Group","page":"154-154","source":"www.nature.com","title":"Signals from mature to new leaves","volume":"411","author":[{"family":"Lake","given":"J. A."},{"family":"Quick","given":"W. P."},{"family":"Beerling","given":"D. J."},{"family":"Woodward","given":"F. I."}],"issued":{"date-parts":[["2001",5]]}}},{"id":365,"uris":["http://zotero.org/users/local/Hcd06Tc7/items/TNGQI54G"],"itemData":{"id":365,"type":"article-journal","abstract":"Stomata are pores on the surfaces of leaves that regulate gas exchange between the plant interior and the atmosphere [1]. Plants adapt to changing environmental conditions in the short term by adjusting the aperture of the stomatal pores, whereas longer-term changes are accomplished by altering the proportion of stomata that develop on the leaf surface [2, 3]. Although recent work has identified genes involved in the control of stomatal development [4], we know very little about how stomatal development is modulated by environmental signals, such as light. Here, we show that mature leaves of Arabidopsis grown at higher photon irradiances show significant increases in stomatal index (S.I.) [5] compared to those grown at lower photon irradiances. Light quantity-mediated changes in S.I. occur in red light, suggesting that phytochrome photoreceptors [6] are involved. By using a genetic approach, we demonstrate that this response is dominated by phytochrome B and also identify a role for the transcription factor, PHYTOCHROME-INTERACTING FACTOR 4 (PIF4) [7]. In sum, we identify a photoreceptor and downstream signaling protein involved in light-mediated control of stomatal development, thereby establishing a tractable system for investigating how an environmental signal modulates stomatal development.","container-title":"Current Biology","DOI":"10.1016/j.cub.2008.12.046","ISSN":"0960-9822","issue":"3","journalAbbreviation":"Current Biology","language":"en","page":"229-234","source":"ScienceDirect","title":"phytochrome B and PIF4 Regulate Stomatal Development in Response to Light Quantity","volume":"19","author":[{"family":"Casson","given":"Stuart A."},{"family":"Franklin","given":"Keara A."},{"family":"Gray","given":"Julie E."},{"family":"Grierson","given":"Claire S."},{"family":"Whitelam","given":"Garry C."},{"family":"Hetherington","given":"Alistair M."}],"issued":{"date-parts":[["2009",2,10]]}}},{"id":355,"uris":["http://zotero.org/users/local/Hcd06Tc7/items/ERSQDJBN"],"itemData":{"id":355,"type":"article-journal","abstract":"Stomatal pores are microscopic structures on the epidermis of leaves formed by 2 specialized guard cells that control the exchange of water vapor and CO2 between plants and the atmosphere. Stomatal size (S) and density (D) determine maximum leaf diffusive (stomatal) conductance of CO2 (gcmax) to sites of assimilation. Although large variations in D observed in the fossil record have been correlated with atmospheric CO2, the crucial significance of similarly large variations in S has been overlooked. Here, we use physical diffusion theory to explain why large changes in S necessarily accompanied the changes in D and atmospheric CO2 over the last 400 million years. In particular, we show that high densities of small stomata are the only way to attain the highest gcmax values required to counter CO2“starvation” at low atmospheric CO2 concentrations. This explains cycles of increasing D and decreasing S evident in the fossil history of stomata under the CO2 impoverished atmospheres of the Permo-Carboniferous and Cenozoic glaciations. The pattern was reversed under rising atmospheric CO2 regimes. Selection for small S was crucial for attaining high gcmax under falling atmospheric CO2 and, therefore, may represent a mechanism linking CO2 and the increasing gas-exchange capacity of land plants over geologic time.","container-title":"Proceedings of the National Academy of Sciences of the United States of America","DOI":"10.1073/pnas.0904209106","ISSN":"0027-8424","issue":"25","journalAbbreviation":"Proc Natl Acad Sci U S A","note":"PMID: 19506250\nPMCID: PMC2693183","page":"10343-10347","source":"PubMed Central","title":"Maximum leaf conductance driven by CO2 effects on stomatal size and density over geologic time","volume":"106","author":[{"family":"Franks","given":"Peter J."},{"family":"Beerling","given":"David J."}],"issued":{"date-parts":[["2009",6,23]]}},"label":"page"}],"schema":"https://github.com/citation-style-language/schema/raw/master/csl-citation.json"} </w:instrText>
      </w:r>
      <w:r w:rsidRPr="00D143D9">
        <w:fldChar w:fldCharType="separate"/>
      </w:r>
      <w:r w:rsidRPr="00237EB4">
        <w:rPr>
          <w:szCs w:val="24"/>
        </w:rPr>
        <w:t>Schoch, Zinsou and Sibi, 1980; Lake et al., 2001; Casson et al., 2009; Franks and Beerling, 2009)</w:t>
      </w:r>
      <w:r w:rsidRPr="00D143D9">
        <w:fldChar w:fldCharType="end"/>
      </w:r>
      <w:r w:rsidRPr="00237EB4">
        <w:t xml:space="preserve">. However, when stomatal limitations on photosynthesis are low, such as under low light or high </w:t>
      </w:r>
      <w:r w:rsidRPr="00237EB4">
        <w:rPr>
          <w:i/>
          <w:iCs/>
        </w:rPr>
        <w:t>C</w:t>
      </w:r>
      <w:r w:rsidRPr="00237EB4">
        <w:rPr>
          <w:vertAlign w:val="subscript"/>
        </w:rPr>
        <w:t>a</w:t>
      </w:r>
      <w:r w:rsidRPr="00237EB4">
        <w:t xml:space="preserve">, plants will generally decrease </w:t>
      </w:r>
      <w:r w:rsidRPr="00237EB4">
        <w:rPr>
          <w:i/>
          <w:iCs/>
        </w:rPr>
        <w:t>SD</w:t>
      </w:r>
      <w:r w:rsidRPr="00237EB4">
        <w:t xml:space="preserve"> and </w:t>
      </w:r>
      <w:r w:rsidRPr="00237EB4">
        <w:rPr>
          <w:i/>
          <w:iCs/>
        </w:rPr>
        <w:t>g</w:t>
      </w:r>
      <w:r w:rsidRPr="00237EB4">
        <w:rPr>
          <w:vertAlign w:val="subscript"/>
        </w:rPr>
        <w:t>smax</w:t>
      </w:r>
      <w:r w:rsidRPr="00237EB4">
        <w:t xml:space="preserve"> to conserve more water, whilst still maintaining the same </w:t>
      </w:r>
      <w:r w:rsidRPr="00237EB4">
        <w:rPr>
          <w:i/>
          <w:iCs/>
        </w:rPr>
        <w:t>A</w:t>
      </w:r>
      <w:r w:rsidRPr="00237EB4">
        <w:t xml:space="preserve"> </w:t>
      </w:r>
      <w:r w:rsidRPr="00397BD9">
        <w:fldChar w:fldCharType="begin"/>
      </w:r>
      <w:r w:rsidRPr="00237EB4">
        <w:instrText xml:space="preserve"> ADDIN ZOTERO_ITEM CSL_CITATION {"citationID":"cI8GQ1wt","properties":{"formattedCitation":"(Woodward, 1987)","plainCitation":"(Woodward, 1987)","noteIndex":0},"citationItems":[{"id":368,"uris":["http://zotero.org/users/local/Hcd06Tc7/items/FNGR2T83"],"itemData":{"id":368,"type":"article-journal","abstract":"Recent measurements of atmospheric CO2 levels in ice cores1 have shown that global CO2 has increased by about 60 µmol mol−1 over the past 200 years. Evidence for the response of plants in the field to this change in CO2 levels is here presented in the form of a significant change in stomatal density—an anatomical response of considerable ecophysiological importance. A 40% decrease in density of stomata was observed in herbarium specimens of leaves of eight temperate arboreal species collected over the last 200 years. This decline was confirmed for some of the species observed as herbarium specimens by experiments under controlled environmental conditions. In these an increase in the mole fraction of CO2 from 280 μmol mol−1 to the current ambient level of 340 µmol mol−1 was found to cause a decrease in stomatal density of 67%. Experiments have shown that the combination of this previously unreported response of stomatal density to the level of CO2, with the known responses of stomatal aperture2, cause water use efficiency to be much lower than expected at low levels of CO2 and over a wide range of humidities.","container-title":"Nature","DOI":"10.1038/327617a0","ISSN":"1476-4687","issue":"6123","language":"en","license":"1987 Nature Publishing Group","note":"number: 6123\npublisher: Nature Publishing Group","page":"617-618","source":"www.nature.com","title":"Stomatal numbers are sensitive to increases in CO2 from pre-industrial levels","volume":"327","author":[{"family":"Woodward","given":"F. I."}],"issued":{"date-parts":[["1987",6]]}}}],"schema":"https://github.com/citation-style-language/schema/raw/master/csl-citation.json"} </w:instrText>
      </w:r>
      <w:r w:rsidRPr="00397BD9">
        <w:fldChar w:fldCharType="separate"/>
      </w:r>
      <w:r w:rsidRPr="00237EB4">
        <w:t>(Woodward, 1987)</w:t>
      </w:r>
      <w:r w:rsidRPr="00397BD9">
        <w:fldChar w:fldCharType="end"/>
      </w:r>
      <w:r w:rsidRPr="00237EB4">
        <w:t xml:space="preserve">. Though, these stomatal development responses appear to be species specific, as there have been many exceptions reported, and will be dependent on the combinations of environmental stimuli experienced </w:t>
      </w:r>
      <w:r w:rsidRPr="00397BD9">
        <w:fldChar w:fldCharType="begin"/>
      </w:r>
      <w:r w:rsidRPr="00237EB4">
        <w:instrText xml:space="preserve"> ADDIN ZOTERO_ITEM CSL_CITATION {"citationID":"Nw3NK9wR","properties":{"formattedCitation":"(Haworth et al., 2013; Lake et al., 2001; Malone et al., 1993; Schoch et al., 1980; Thomas et al., 2004; Woodward, 1987)","plainCitation":"(Haworth et al., 2013; Lake et al., 2001; Malone et al., 1993; Schoch et al., 1980; Thomas et al., 2004; Woodward, 1987)","noteIndex":0},"citationItems":[{"id":360,"uris":["http://zotero.org/users/local/Hcd06Tc7/items/GBX9P4AX"],"itemData":{"id":360,"type":"article-journal","abstract":"The stomatal index of the trifoliate leaves of the Cowpea is a function not only of the total radiation received but also of variations in radiation during the 6 d preceding the major phase of the unfolding of the leaf lamina. Hence, for sun plants a whole day in the shade can cause a decrease in the stomatal index provided this day occurs during the period defined above. For shade plants it is shown that a single day of high light intensity during this critical period will cause an increase in the stomatal index. The latter is thus a characteristic for each individual leaf. It is postulated that the site of photoperception controlling the stomatal index is located in the expanded adult leaves. Excision and transfer of still unfolding leaves to a culture medium partially prevents the influence of the older expanded leaves on the stomatal index of the excised leaf.","container-title":"Journal of Experimental Botany","ISSN":"0022-0957","issue":"124","note":"publisher: Oxford University Press","page":"1211-1216","source":"JSTOR","title":"Dependence of the Stomatal Index on Environmental Factors during Stomatal Differentiation in Leaves of Vigna sinensis L.: 1. EFFECT OF LIGHT INTENSITY","title-short":"Dependence of the Stomatal Index on Environmental Factors during Stomatal Differentiation in Leaves of Vigna sinensis L.","volume":"31","author":[{"family":"Schoch","given":"Paul-G."},{"family":"Zinsou","given":"Claude"},{"family":"Sibi","given":"Monique"}],"issued":{"date-parts":[["1980"]]}}},{"id":368,"uris":["http://zotero.org/users/local/Hcd06Tc7/items/FNGR2T83"],"itemData":{"id":368,"type":"article-journal","abstract":"Recent measurements of atmospheric CO2 levels in ice cores1 have shown that global CO2 has increased by about 60 µmol mol−1 over the past 200 years. Evidence for the response of plants in the field to this change in CO2 levels is here presented in the form of a significant change in stomatal density—an anatomical response of considerable ecophysiological importance. A 40% decrease in density of stomata was observed in herbarium specimens of leaves of eight temperate arboreal species collected over the last 200 years. This decline was confirmed for some of the species observed as herbarium specimens by experiments under controlled environmental conditions. In these an increase in the mole fraction of CO2 from 280 μmol mol−1 to the current ambient level of 340 µmol mol−1 was found to cause a decrease in stomatal density of 67%. Experiments have shown that the combination of this previously unreported response of stomatal density to the level of CO2, with the known responses of stomatal aperture2, cause water use efficiency to be much lower than expected at low levels of CO2 and over a wide range of humidities.","container-title":"Nature","DOI":"10.1038/327617a0","ISSN":"1476-4687","issue":"6123","language":"en","license":"1987 Nature Publishing Group","note":"number: 6123\npublisher: Nature Publishing Group","page":"617-618","source":"www.nature.com","title":"Stomatal numbers are sensitive to increases in CO2 from pre-industrial levels","volume":"327","author":[{"family":"Woodward","given":"F. I."}],"issued":{"date-parts":[["1987",6]]}}},{"id":375,"uris":["http://zotero.org/users/local/Hcd06Tc7/items/UGV496RJ"],"itemData":{"id":375,"type":"article-journal","abstract":"Stomatal density, stomatal aperture length, area/leaf, and number of stomata/leaf were measured after the annual C3 agronomic grasses oats (Avena sativa) and wheat (Triticum aestivum), the C3 woody legume honey mesquite (Prosopis glandulosa), and the perennial C4 grass little bluestem (Schizachyrium scoparium) were grown across a subambient carbon dioxide concentration ([CO2]) gradient from near 200 to 350 μ mol/mol in a growth chamber. The purpose was to determine if the size and density of stomata vary in response to atmospheric [CO2] during growth, across a subambient [CO2] range representative of the doubling that has occurred since the last ice age. Changes in stomatal density and aperture length with increasing [CO2] were small when detected. Stomatal density decreased on adaxial flag leaf surfaces of wheat, and aperture length increased slightly with [CO2]. Leaf area and number of stomata/flag leaf increased by similar proportions with [CO2] in two wheat cultivars. No consistent relationship between [CO2] and stomatal density or size was detected in mesquite, oats, or little bluestem. We conclude that individual plants of these species lack the plasticity to significantly alter stomatal density and aperture length in response to increasing atmospheric [CO2] in a single generation (annuals) or growing season (perennials).","container-title":"American Journal of Botany","DOI":"10.2307/2445670","ISSN":"0002-9122","issue":"12","note":"publisher: Botanical Society of America","page":"1413-1418","source":"JSTOR","title":"Stomatal Density and Aperture Length in Four Plant Species Grown Across a Subambient CO2 Gradient","volume":"80","author":[{"family":"Malone","given":"Stephen R."},{"family":"Mayeux","given":"Herman S."},{"family":"Johnson","given":"Hyrum B."},{"family":"Polley","given":"H. Wayne"}],"issued":{"date-parts":[["1993"]]}},"label":"page"},{"id":363,"uris":["http://zotero.org/users/local/Hcd06Tc7/items/9JRBJT4G"],"itemData":{"id":363,"type":"article-journal","abstract":"Stomata are microscopic pores on the surfaces of leaves, the number and density of which vary in response to changes in environmental conditions, such as carbon dioxide concentration and light. We show here that mature leaves of Arabidopsis thaliana detect and transmit this external information to new leaves of the same plant, producing an appropriate adjustment of stomatal development. As CO2 concentration controls both stomatal opening1 and number2,3, and stomatal numbers also increase with higher light intensity4, the large gradients of CO2 and light found within plant communities5 have the potential to influence stomatal development.","container-title":"Nature","DOI":"10.1038/35075660","ISSN":"1476-4687","issue":"6834","language":"en","license":"2001 Nature Publishing Group","note":"number: 6834\npublisher: Nature Publishing Group","page":"154-154","source":"www.nature.com","title":"Signals from mature to new leaves","volume":"411","author":[{"family":"Lake","given":"J. A."},{"family":"Quick","given":"W. P."},{"family":"Beerling","given":"D. J."},{"family":"Woodward","given":"F. I."}],"issued":{"date-parts":[["2001",5]]}}},{"id":372,"uris":["http://zotero.org/users/local/Hcd06Tc7/items/T5VEJK9I"],"itemData":{"id":372,"type":"article-journal","abstract":"• We report the influence of a systemic irradiance signal, from mature leaves, on the anatomical characteristics of developing leaves. • A systemic signal of reduced irradiance was induced by growing tobacco (Nicotiana tabaccum) plants at high irradiance and then measuring the effect of shading mature leaves on the development of new leaves. The reverse, a systemic signal of increased irradiance was induced by growing plants at low irradiance and then measuring the effect of increasing the irradiance of mature leaves. • Stomatal pore length, stomatal density and index, epidermal cell shape, epidermal cell size and developing leaf size were all influenced by the irradiance signal. These responses were reversible with changing irradiance, except for stomatal pore length.","container-title":"New Phytologist","DOI":"10.1046/j.1469-8137.2003.00954.x","ISSN":"1469-8137","issue":"1","language":"en","note":"_eprint: https://onlinelibrary.wiley.com/doi/pdf/10.1046/j.1469-8137.2003.00954.x","page":"193-198","source":"Wiley Online Library","title":"Systemic irradiance signalling in tobacco","volume":"161","author":[{"family":"Thomas","given":"Paul W."},{"family":"Woodward","given":"F. Ian"},{"family":"Quick","given":"W. Paul"}],"issued":{"date-parts":[["2004"]]}}},{"id":370,"uris":["http://zotero.org/users/local/Hcd06Tc7/items/4HK3YDWJ"],"itemData":{"id":370,"type":"article-journal","abstract":"Plant stomata display a wide range of short-term behavioural and long-term morphological responses to atmospheric carbon dioxide concentration ([CO(2)]). The diversity of responses suggests that plants may have different strategies for controlling gas exchange, yet it is not known whether these strategies are co-ordinated in some way. Here, we test the hypothesis that there is co-ordination of physiological (via aperture change) and morphological (via stomatal density change) control of gas exchange by plants. We examined the response of stomatal conductance (G(s)) to instantaneous changes in external [CO(2)] (C(a)) in an evolutionary cross-section of vascular plants grown in atmospheres of elevated [CO(2)] (1,500 ppm) and sub-ambient [O(2)] (13.0 %) compared to control conditions (380 ppm CO(2), 20.9 % O(2)). We found that active control of stomatal aperture to [CO(2)] above current ambient levels was not restricted to angiosperms, occurring in the gymnosperms Lepidozamia peroffskyana and Nageia nagi. The angiosperm species analysed appeared to possess a greater respiratory demand for stomatal movement than gymnosperm species displaying active stomatal control. Those species with little or no control of stomatal aperture (termed passive) to C(a) were more likely to exhibit a reduction in stomatal density than species with active stomatal control when grown in atmospheres of elevated [CO(2)]. The relationship between the degree of stomatal aperture control to C(a) above ambient and the extent of any reduction in stomatal density may suggest the co-ordination of physiological and morphological responses of stomata to [CO(2)] in the optimisation of water use efficiency. This trade-off between stomatal control strategies may have developed due to selective pressures exerted by the costs associated with passive and active stomatal control.","container-title":"Oecologia","DOI":"10.1007/s00442-012-2406-9","ISSN":"1432-1939","issue":"1","journalAbbreviation":"Oecologia","language":"eng","note":"PMID: 22810089","page":"71-82","source":"PubMed","title":"Co-ordination of physiological and morphological responses of stomata to elevated [CO2] in vascular plants","volume":"171","author":[{"family":"Haworth","given":"Matthew"},{"family":"Elliott-Kingston","given":"Caroline"},{"family":"McElwain","given":"Jennifer C."}],"issued":{"date-parts":[["2013",1]]}}}],"schema":"https://github.com/citation-style-language/schema/raw/master/csl-citation.json"} </w:instrText>
      </w:r>
      <w:r w:rsidRPr="00397BD9">
        <w:fldChar w:fldCharType="separate"/>
      </w:r>
      <w:r w:rsidRPr="00237EB4">
        <w:t>(Haworth et al., 2013; Lake et al., 2001; Malone et al., 1993; Schoch et al., 1980; Thomas et al., 2004; Woodward, 1987)</w:t>
      </w:r>
      <w:r w:rsidRPr="00397BD9">
        <w:fldChar w:fldCharType="end"/>
      </w:r>
      <w:r w:rsidRPr="00DB430D">
        <w:rPr>
          <w:rFonts w:ascii="Calibri-Light" w:hAnsi="Calibri-Light" w:hint="eastAsia"/>
        </w:rPr>
        <w:t>.</w:t>
      </w:r>
    </w:p>
    <w:p w14:paraId="649C769E" w14:textId="77777777" w:rsidR="00AF5343" w:rsidRPr="00237EB4" w:rsidRDefault="00083A71" w:rsidP="0073542C">
      <w:pPr>
        <w:ind w:firstLine="720"/>
      </w:pPr>
      <w:r w:rsidRPr="00237EB4">
        <w:t xml:space="preserve">An inverse relationship generally exists between </w:t>
      </w:r>
      <w:r w:rsidRPr="00237EB4">
        <w:rPr>
          <w:i/>
          <w:iCs/>
        </w:rPr>
        <w:t>SD</w:t>
      </w:r>
      <w:r w:rsidRPr="00237EB4">
        <w:t xml:space="preserve"> and </w:t>
      </w:r>
      <w:r w:rsidRPr="00237EB4">
        <w:rPr>
          <w:i/>
          <w:iCs/>
        </w:rPr>
        <w:t>SS</w:t>
      </w:r>
      <w:r w:rsidRPr="00237EB4">
        <w:t xml:space="preserve">, whereby an increase in </w:t>
      </w:r>
      <w:r w:rsidRPr="00237EB4">
        <w:rPr>
          <w:i/>
          <w:iCs/>
        </w:rPr>
        <w:t>SD</w:t>
      </w:r>
      <w:r w:rsidRPr="00237EB4">
        <w:t xml:space="preserve"> is accompanied by a decrease in </w:t>
      </w:r>
      <w:r w:rsidRPr="00237EB4">
        <w:rPr>
          <w:i/>
          <w:iCs/>
        </w:rPr>
        <w:t>SS</w:t>
      </w:r>
      <w:r w:rsidRPr="00237EB4">
        <w:t xml:space="preserve">, and vice versa. Whilst not universal, this phenomenon has been well documented across a wide range of species, both in extant plants and throughout the fossil record </w:t>
      </w:r>
      <w:r w:rsidRPr="00D143D9">
        <w:fldChar w:fldCharType="begin"/>
      </w:r>
      <w:r w:rsidRPr="00237EB4">
        <w:instrText xml:space="preserve"> ADDIN ZOTERO_ITEM CSL_CITATION {"citationID":"juNGxAvm","properties":{"formattedCitation":"(Dilcher, 2000; Doheny-Adams et al., 2012; Franks et al., 2012; Franks and Beerling, 2009; McElwain and Chaloner, 1995; Ohsumi et al., 2007)","plainCitation":"(Dilcher, 2000; Doheny-Adams et al., 2012; Franks et al., 2012; Franks and Beerling, 2009; McElwain and Chaloner, 1995; Ohsumi et al., 2007)","noteIndex":0},"citationItems":[{"id":381,"uris":["http://zotero.org/users/local/Hcd06Tc7/items/GCNXJZUY"],"itemData":{"id":381,"type":"article-journal","abstract":"It has been demonstrated that the leaves of a range of forest tree species have responded to the rising concentration of atmospheric CO2 over the last 200 years by a decrease in both stomatal density and stomatal index. This response has also been demonstrated experimentally by growing plants under elevated CO2 concentrations. Investigation of Quaternary fossil leaves has shown a corresponding stomatal response to changing CO2 concentrations through a glacial-interglacial cycle, as revealed by ice core data. Tertiary leaves show a similar pattern of stomatal density change, using palynological evidence of palaeo-temperature as a proxy measure of CO2 concentration. The present work extends this approach into the Palaeozoic fossil plant record. The stomatal density and index of Early Devonian, Carboniferous and Early Permian plants has been investigated, to test for any relationship that they may show with the changes in atmospheric CO2 concentration, derived from physical evidence, over that period. Observed changes in the stomatal data give support to the suggestion from physical evidence, that atmospheric CO2 concentrations fell from an Early Devonian high of 10-12 times its present value, to one comparable to that of the present day by the end of the Carboniferous. These results suggest that stomatal density of fossil leaves has potential value for assessing changes in atmospheric CO2 concentration through geological time.Copyright 1995, 1999 Academic Press","container-title":"Annals of Botany","DOI":"10.1006/anbo.1995.1112","ISSN":"0305-7364","issue":"4","journalAbbreviation":"Annals of Botany","page":"389-395","source":"Silverchair","title":"Stomatal Density and Index of Fossil Plants Track Atmospheric Carbon Dioxide in the Palaeozoic","volume":"76","author":[{"family":"McElwain","given":"Jennifer C."},{"family":"Chaloner","given":"William G."}],"issued":{"date-parts":[["1995",10,1]]}},"label":"page"},{"id":377,"uris":["http://zotero.org/users/local/Hcd06Tc7/items/MPP6I28C"],"itemData":{"id":377,"type":"article-journal","abstract":"Angiosperm paleobotany has widened its horizons, incorporated new techniques, developed new databases, and accepted new questions that can now focus on the evolution of the group. The fossil record of early flowering plants is now playing an active role in addressing questions of angiosperm phylogeny, angiosperm origins, and angiosperm radiations. Three basic nodes of angiosperm radiations are identified: (i) the closed carpel and showy radially symmetrical flower, (ii) the bilateral flower, and (iii) fleshy fruits and nutritious nuts and seeds. These are all coevolutionary events and spread out through time during angiosperm evolution. The proposal is made that the genetics of the angiosperms pressured the evolution of the group toward reproductive systems that favored outcrossing. This resulted in the strongest selection in the angiosperms being directed toward the flower, fruits, and seeds. That is why these organs often provide the best systematic characters for the group.","container-title":"Proceedings of the National Academy of Sciences","DOI":"10.1073/pnas.97.13.7030","issue":"13","note":"publisher: Proceedings of the National Academy of Sciences","page":"7030-7036","source":"pnas.org (Atypon)","title":"Toward a new synthesis: Major evolutionary trends in the angiosperm fossil record","title-short":"Toward a new synthesis","volume":"97","author":[{"family":"Dilcher","given":"David"}],"issued":{"date-parts":[["2000",6,20]]}}},{"id":379,"uris":["http://zotero.org/users/local/Hcd06Tc7/items/WPZZF2F2"],"itemData":{"id":379,"type":"article-journal","abstract":"Stomatal conductance (gs) is an important trait responsible for the genotypic difference in gas diffusion for photosynthesis and transpiration in rice (Oryza sativa L.). We measured gs, stomatal density and stomatal length (guard-cell length) at two weeks before heading for 64 accessions from a rice diversity research set of germplasm (RDRS) and for three high-yielding cultivars (HYC) under field conditions. Considerable variations in gs, and stomatal length were observed among varieties in RDRS, and it was considered that RDRS covers the species diversity of the stomatal characteristics in rice. When it was compared among the varieties with similar plant earliness, gs was higher in HYC than in most varieties of RDRS. Stomatal density did not correlate with gs, and there was a negative correlation between stomatal density and stomatal length. However, noticeable variance existed in the latter relation, where HYC exhibited a higher stomatal density and slightly shorter stomatal length than RDRS. High gs in HYC is attributable to their high stomatal density and moderate specific stomatal conductance (gs / stomatal density) while the high-gs varieties in RDRS tended to have a lower stomatal density and higher specific stomatal conductance. Stomatal length is related to specific stomatal conductance, but there are remarkable differences between these traits. Specific stomatal conductance in HYC has not reached the upper limit for their stomatal size, which raises a possibility of further improvement of HYC in gs.","container-title":"Plant Production Science","DOI":"10.1626/pps.10.322","ISSN":"1343-943X","issue":"3","note":"publisher: Taylor &amp; Francis\n_eprint: https://doi.org/10.1626/pps.10.322","page":"322-328","source":"Taylor and Francis+NEJM","title":"Genotypic Variation of Stomatal Conductance in Relation to Stomatal Density and Length in Rice (Oryza sativa L.)","volume":"10","author":[{"family":"Ohsumi","given":"Akihiro"},{"family":"Kanemura","given":"Tomomi"},{"family":"Homma","given":"Koki"},{"family":"Horie","given":"Takeshi"},{"family":"Shiraiwa","given":"Tatsuhiko"}],"issued":{"date-parts":[["2007",1,1]]}}},{"id":355,"uris":["http://zotero.org/users/local/Hcd06Tc7/items/ERSQDJBN"],"itemData":{"id":355,"type":"article-journal","abstract":"Stomatal pores are microscopic structures on the epidermis of leaves formed by 2 specialized guard cells that control the exchange of water vapor and CO2 between plants and the atmosphere. Stomatal size (S) and density (D) determine maximum leaf diffusive (stomatal) conductance of CO2 (gcmax) to sites of assimilation. Although large variations in D observed in the fossil record have been correlated with atmospheric CO2, the crucial significance of similarly large variations in S has been overlooked. Here, we use physical diffusion theory to explain why large changes in S necessarily accompanied the changes in D and atmospheric CO2 over the last 400 million years. In particular, we show that high densities of small stomata are the only way to attain the highest gcmax values required to counter CO2“starvation” at low atmospheric CO2 concentrations. This explains cycles of increasing D and decreasing S evident in the fossil history of stomata under the CO2 impoverished atmospheres of the Permo-Carboniferous and Cenozoic glaciations. The pattern was reversed under rising atmospheric CO2 regimes. Selection for small S was crucial for attaining high gcmax under falling atmospheric CO2 and, therefore, may represent a mechanism linking CO2 and the increasing gas-exchange capacity of land plants over geologic time.","container-title":"Proceedings of the National Academy of Sciences of the United States of America","DOI":"10.1073/pnas.0904209106","ISSN":"0027-8424","issue":"25","journalAbbreviation":"Proc Natl Acad Sci U S A","note":"PMID: 19506250\nPMCID: PMC2693183","page":"10343-10347","source":"PubMed Central","title":"Maximum leaf conductance driven by CO2 effects on stomatal size and density over geologic time","volume":"106","author":[{"family":"Franks","given":"Peter J."},{"family":"Beerling","given":"David J."}],"issued":{"date-parts":[["2009",6,23]]}}},{"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id":358,"uris":["http://zotero.org/users/local/Hcd06Tc7/items/7GDZ2NW8"],"itemData":{"id":358,"type":"article-journal","abstract":"In response to short-term fluctuations in atmospheric CO2 concentration, ca, plants adjust leaf diffusive conductance to CO2, gc, via feedback regulation of stomatal aperture as part of a mechanism for optimizing CO2 uptake with respect to water loss. The operational range of this elaborate control mechanism is determined by the maximum diffusive conductance to CO2, gc(max), which is set by the size (S) and density (number per unit area, D) of stomata on the leaf surface. Here, we show that, in response to long-term exposure to elevated or subambient ca, plants alter gc(max) in the direction of the short-term feedback response of gc to ca via adjustment of S and D. This adaptive feedback response to ca, consistent with long-term optimization of leaf gas exchange, was observed in four species spanning a diverse taxonomic range (the lycophyte Selaginella uncinata, the fern Osmunda regalis and the angiosperms Commelina communis and Vicia faba). Furthermore, using direct observation as well as flow cytometry, we observed correlated increases in S, guard cell nucleus size and average apparent 1C DNA amount in epidermal cell nuclei with increasing ca, suggesting that stomatal and leaf adaptation to ca is linked to genome scaling.","container-title":"Philosophical Transactions of the Royal Society B: Biological Sciences","DOI":"10.1098/rstb.2011.0270","issue":"1588","note":"publisher: Royal Society","page":"537-546","source":"royalsocietypublishing.org (Atypon)","title":"Physiological framework for adaptation of stomata to CO2 from glacial to future concentrations","volume":"367","author":[{"family":"Franks","given":"Peter J."},{"family":"Leitch","given":"Ilia J."},{"family":"Ruszala","given":"Elizabeth M."},{"family":"Hetherington","given":"Alistair M."},{"family":"Beerling","given":"David J."}],"issued":{"date-parts":[["2012",2,19]]}}}],"schema":"https://github.com/citation-style-language/schema/raw/master/csl-citation.json"} </w:instrText>
      </w:r>
      <w:r w:rsidRPr="00D143D9">
        <w:fldChar w:fldCharType="separate"/>
      </w:r>
      <w:r w:rsidRPr="00237EB4">
        <w:t>(Dilcher, 2000; Doheny-Adams et al., 2012; Franks et al., 2012; Franks and Beerling, 2009; McElwain and Chaloner, 1995; Ohsumi et al., 2007)</w:t>
      </w:r>
      <w:r w:rsidRPr="00D143D9">
        <w:fldChar w:fldCharType="end"/>
      </w:r>
      <w:r>
        <w:t>.</w:t>
      </w:r>
      <w:r w:rsidRPr="00237EB4">
        <w:t xml:space="preserve"> For example, during the Palaeozoic era when </w:t>
      </w:r>
      <w:r w:rsidRPr="00237EB4">
        <w:rPr>
          <w:i/>
          <w:iCs/>
        </w:rPr>
        <w:t>C</w:t>
      </w:r>
      <w:r w:rsidRPr="00237EB4">
        <w:rPr>
          <w:vertAlign w:val="subscript"/>
        </w:rPr>
        <w:t>a</w:t>
      </w:r>
      <w:r w:rsidRPr="00237EB4">
        <w:t xml:space="preserve"> was low, many plant species, particularly Angiosperms, displayed increased numbers of smaller stomata. This negative correlation is believed to exist to maximise </w:t>
      </w:r>
      <w:r w:rsidRPr="00237EB4">
        <w:rPr>
          <w:i/>
          <w:iCs/>
        </w:rPr>
        <w:t>g</w:t>
      </w:r>
      <w:r w:rsidRPr="00237EB4">
        <w:rPr>
          <w:vertAlign w:val="subscript"/>
        </w:rPr>
        <w:t>smax</w:t>
      </w:r>
      <w:r w:rsidRPr="00237EB4">
        <w:t xml:space="preserve"> for enhanced photosynthetic capacity, whilst minimising the fraction of leaf epidermis that is allocated to stomata </w:t>
      </w:r>
      <w:r w:rsidRPr="00397BD9">
        <w:fldChar w:fldCharType="begin"/>
      </w:r>
      <w:r w:rsidRPr="00237EB4">
        <w:instrText xml:space="preserve"> ADDIN ZOTERO_ITEM CSL_CITATION {"citationID":"Sc32DMHN","properties":{"formattedCitation":"(de Boer et al., 2016, 2012; McElwain and Chaloner, 1995)","plainCitation":"(de Boer et al., 2016, 2012; McElwain and Chaloner, 1995)","noteIndex":0},"citationItems":[{"id":381,"uris":["http://zotero.org/users/local/Hcd06Tc7/items/GCNXJZUY"],"itemData":{"id":381,"type":"article-journal","abstract":"It has been demonstrated that the leaves of a range of forest tree species have responded to the rising concentration of atmospheric CO2 over the last 200 years by a decrease in both stomatal density and stomatal index. This response has also been demonstrated experimentally by growing plants under elevated CO2 concentrations. Investigation of Quaternary fossil leaves has shown a corresponding stomatal response to changing CO2 concentrations through a glacial-interglacial cycle, as revealed by ice core data. Tertiary leaves show a similar pattern of stomatal density change, using palynological evidence of palaeo-temperature as a proxy measure of CO2 concentration. The present work extends this approach into the Palaeozoic fossil plant record. The stomatal density and index of Early Devonian, Carboniferous and Early Permian plants has been investigated, to test for any relationship that they may show with the changes in atmospheric CO2 concentration, derived from physical evidence, over that period. Observed changes in the stomatal data give support to the suggestion from physical evidence, that atmospheric CO2 concentrations fell from an Early Devonian high of 10-12 times its present value, to one comparable to that of the present day by the end of the Carboniferous. These results suggest that stomatal density of fossil leaves has potential value for assessing changes in atmospheric CO2 concentration through geological time.Copyright 1995, 1999 Academic Press","container-title":"Annals of Botany","DOI":"10.1006/anbo.1995.1112","ISSN":"0305-7364","issue":"4","journalAbbreviation":"Annals of Botany","page":"389-395","source":"Silverchair","title":"Stomatal Density and Index of Fossil Plants Track Atmospheric Carbon Dioxide in the Palaeozoic","volume":"76","author":[{"family":"McElwain","given":"Jennifer C."},{"family":"Chaloner","given":"William G."}],"issued":{"date-parts":[["1995",10,1]]}},"label":"page"},{"id":387,"uris":["http://zotero.org/users/local/Hcd06Tc7/items/5C5WX3P7"],"itemData":{"id":387,"type":"article-journal","abstract":"The revolutionary rise of broad-leaved (flowering) angiosperm plant species during the Cretaceous initiated a global ecological transformation towards modern biodiversity. Still, the mechanisms involved in this angiosperm radiation remain enigmatic. Here we show that the period of rapid angiosperm evolution initiated after the leaf interior (post venous) transport path length for water was reduced beyond the leaf interior transport path length for CO2 at a critical leaf vein density of 2.5-5 mm mm(-2). Data and our modelling approaches indicate that surpassing this critical vein density was a pivotal moment in leaf evolution that enabled evolving angiosperms to profit from developing leaves with more and smaller stomata in terms of higher carbon returns from equal water loss. Surpassing the critical vein density may therefore have facilitated evolving angiosperms to develop leaves with higher gas exchange capacities required to adapt to the Cretaceous CO2 decline and outcompete previously dominant coniferous species in the upper canopy.","container-title":"Nature Communications","DOI":"10.1038/ncomms2217","ISSN":"2041-1723","journalAbbreviation":"Nat Commun","language":"eng","note":"PMID: 23187621\nPMCID: PMC3514505","page":"1221","source":"PubMed","title":"A critical transition in leaf evolution facilitated the Cretaceous angiosperm revolution","volume":"3","author":[{"family":"Boer","given":"Hugo Jan","non-dropping-particle":"de"},{"family":"Eppinga","given":"Maarten B."},{"family":"Wassen","given":"Martin J."},{"family":"Dekker","given":"Stefan C."}],"issued":{"date-parts":[["2012"]]}}},{"id":385,"uris":["http://zotero.org/users/local/Hcd06Tc7/items/NN57C8EK"],"itemData":{"id":385,"type":"article-journal","abstract":"A long-standing research focus in phytology has been to understand how plants allocate leaf epidermal space to stomata in order to achieve an economic balance between the plant's carbon needs and water use. Here, we present a quantitative theoretical framework to predict allometric relationships between morphological stomatal traits in relation to leaf gas exchange and the required allocation of epidermal area to stomata. Our theoretical framework was derived from first principles of diffusion and geometry based on the hypothesis that selection for higher anatomical maximum stomatal conductance (gsmax) involves a trade-off to minimize the fraction of the epidermis that is allocated to stomata. Predicted allometric relationships between stomatal traits were tested with a comprehensive compilation of published and unpublished data on 1057 species from all major clades. In support of our theoretical framework, stomatal traits of this phylogenetically diverse sample reflect spatially optimal allometry that minimizes investment in the allocation of epidermal area when plants evolve towards higher gsmax. Our results specifically highlight that the stomatal morphology of angiosperms evolved along spatially optimal allometric relationships. We propose that the resulting wide range of viable stomatal trait combinations equips angiosperms with developmental and evolutionary flexibility in leaf gas exchange unrivalled by gymnosperms and pteridophytes.","container-title":"New Phytologist","DOI":"10.1111/nph.13929","ISSN":"1469-8137","issue":"4","language":"en","note":"_eprint: https://onlinelibrary.wiley.com/doi/pdf/10.1111/nph.13929","page":"1219-1228","source":"Wiley Online Library","title":"Optimal allocation of leaf epidermal area for gas exchange","volume":"210","author":[{"family":"Boer","given":"Hugo J.","non-dropping-particle":"de"},{"family":"Price","given":"Charles A."},{"family":"Wagner-Cremer","given":"Friederike"},{"family":"Dekker","given":"Stefan C."},{"family":"Franks","given":"Peter J."},{"family":"Veneklaas","given":"Erik J."}],"issued":{"date-parts":[["2016"]]}}}],"schema":"https://github.com/citation-style-language/schema/raw/master/csl-citation.json"} </w:instrText>
      </w:r>
      <w:r w:rsidRPr="00397BD9">
        <w:fldChar w:fldCharType="separate"/>
      </w:r>
      <w:r w:rsidRPr="00237EB4">
        <w:t>(de Boer et al., 2016, 2012; McElwain and Chaloner, 1995)</w:t>
      </w:r>
      <w:r w:rsidRPr="00397BD9">
        <w:fldChar w:fldCharType="end"/>
      </w:r>
      <w:r w:rsidRPr="00237EB4">
        <w:t xml:space="preserve">, which can be energetically costly to both develop </w:t>
      </w:r>
      <w:r w:rsidRPr="00397BD9">
        <w:fldChar w:fldCharType="begin"/>
      </w:r>
      <w:r w:rsidRPr="00237EB4">
        <w:instrText xml:space="preserve"> ADDIN ZOTERO_ITEM CSL_CITATION {"citationID":"PPBhPuXF","properties":{"formattedCitation":"(Raven, 2014)","plainCitation":"(Raven, 2014)","noteIndex":0},"citationItems":[{"id":390,"uris":["http://zotero.org/users/local/Hcd06Tc7/items/8TZJ5ISA"],"itemData":{"id":390,"type":"article-journal","abstract":"Recent work has made progress in relating the size of stomata to stomatal functioning and, in particular, the speed of opening and closing and its implications. Calculations of the influence of stomatal size on the potential rate of osmolarity increase, assuming size-independent ion influx rate per unit area of guard cell plasmalemma set at the value found in large (60 μm long) stomata, show that 10 μm long stomata could have at least a 6-fold higher rate of osmolarity increase. There could be a corresponding decrease in the time taken in going from the closed to the fully open state from about 1h to about 10min; this is approximately the range found for stomata.. However, there are no data on the rate of stomatal movement over a sufficient size range to test this suggestion. Faster opening requires, assuming optimal allocation, a higher activity of the required enzymes per unit volume of guard cells. This is explored for cytosolic carbonic anhydrase which is needed in guard cells, at least in the light, for malic acid synthesis which is involved in stomatal opening in most stomata. Faster opening and closing of smaller than of larger stomata could allow closer tracking of environmental (mainly light) variations, although the available data are not adequate to determine if such a greater tracking occurs. The range of speeds of stomatal movement is similar to that for photoinhibition-related phenomena, despite the very different mechanisms involved.","container-title":"Journal of Experimental Botany","DOI":"10.1093/jxb/eru032","ISSN":"0022-0957","issue":"6","journalAbbreviation":"Journal of Experimental Botany","page":"1415-1424","source":"Silverchair","title":"Speedy small stomata?","volume":"65","author":[{"family":"Raven","given":"John A."}],"issued":{"date-parts":[["2014",4,1]]}}}],"schema":"https://github.com/citation-style-language/schema/raw/master/csl-citation.json"} </w:instrText>
      </w:r>
      <w:r w:rsidRPr="00397BD9">
        <w:fldChar w:fldCharType="separate"/>
      </w:r>
      <w:r w:rsidRPr="00237EB4">
        <w:t>(Raven, 2014)</w:t>
      </w:r>
      <w:r w:rsidRPr="00397BD9">
        <w:fldChar w:fldCharType="end"/>
      </w:r>
      <w:r w:rsidRPr="00237EB4">
        <w:t xml:space="preserve"> and operate (</w:t>
      </w:r>
      <w:r w:rsidRPr="00397BD9">
        <w:fldChar w:fldCharType="begin"/>
      </w:r>
      <w:r w:rsidRPr="00237EB4">
        <w:instrText xml:space="preserve"> ADDIN ZOTERO_ITEM CSL_CITATION {"citationID":"soRbXQg1","properties":{"formattedCitation":"(Zeiger, Farquhar and Cowan, 1987; Haworth {\\i{}et al.}, 2018)","plainCitation":"(Zeiger, Farquhar and Cowan, 1987; Haworth et al., 2018)","dontUpdate":true,"noteIndex":0},"citationItems":[{"id":345,"uris":["http://zotero.org/users/local/Hcd06Tc7/items/ZLST2UG3"],"itemData":{"id":345,"type":"book","ISBN":"978-0-8047-1347-4","language":"en","number-of-pages":"528","publisher":"Stanford University Press","source":"Google Books","title":"Stomatal Function","author":[{"family":"Zeiger","given":"Eduardo"},{"family":"Farquhar","given":"G. D."},{"family":"Cowan","given":"I. R."}],"issued":{"date-parts":[["1987"]]}},"label":"page"},{"id":392,"uris":["http://zotero.org/users/local/Hcd06Tc7/items/GS9MLY8U"],"itemData":{"id":392,"type":"article-journal","abstract":"The proportion of the leaf epidermis allocated to stomata (EP%) and stomatal function (the capacity to adjust stomatal pore area to regulate stomatal conductance: Gs) are key components in leaf gas exchange, and have likely played a major role in plant evolution. We examined the velocity of change in Gs (Gs50%) during a transition from steady state conditions in the light to darkness and EP% in 31 vascular plants with diverse evolutionary origins. Across all species, EP% correlated to Gs50% and the magnitude of Gs reduction (GsLIGHT-GsDARK) after the cessation of illumination. Those species with higher absolute and relative Gs50% values tended to distribute stomata more evenly over the abaxial and adaxial leaf surfaces, whereas species with lower Gs50% utilised only one leaf surface for gas exchange. Groups that diverged at relatively early stages in plant phylogeny, including ferns, gymnosperms and basal angiosperms, exhibited lower EP% and Gs50%, and took longer to achieve the initial 50% reduction in Gs (T50%) than the more recently diverging angiosperms; in particular, the amphistomatous monocot grasses, which also showed higher absolute rates of photosynthesis and Gs. We propose that selective pressures induced by declining [CO2] over the past 100 Myr have favoured greater allocation of the epidermis to stomata, increased amphistomaty (the presence of stomata on the abaxial and adaxial surfaces) and faster control of Gs in the more recently derived angiosperm groups. Modification of photosynthesis to enhance the carbon and water use efficiencies of C3 crops may therefore require concurrent increases in stomatal density and in the capacity of stomata to react quickly to environmental pressures.","container-title":"Environmental and Experimental Botany","DOI":"10.1016/j.envexpbot.2018.04.010","ISSN":"0098-8472","journalAbbreviation":"Environmental and Experimental Botany","language":"en","page":"55-63","source":"ScienceDirect","title":"Allocation of the epidermis to stomata relates to stomatal physiological control: Stomatal factors involved in the evolutionary diversification of the angiosperms and development of amphistomaty","title-short":"Allocation of the epidermis to stomata relates to stomatal physiological control","volume":"151","author":[{"family":"Haworth","given":"Matthew"},{"family":"Scutt","given":"Charles P."},{"family":"Douthe","given":"Cyril"},{"family":"Marino","given":"Giovanni"},{"family":"Gomes","given":"Marcos Thiago Gaudio"},{"family":"Loreto","given":"Francesco"},{"family":"Flexas","given":"Jaume"},{"family":"Centritto","given":"Mauro"}],"issued":{"date-parts":[["2018",7,1]]}}}],"schema":"https://github.com/citation-style-language/schema/raw/master/csl-citation.json"} </w:instrText>
      </w:r>
      <w:r w:rsidRPr="00397BD9">
        <w:fldChar w:fldCharType="separate"/>
      </w:r>
      <w:r w:rsidRPr="00237EB4">
        <w:rPr>
          <w:szCs w:val="24"/>
        </w:rPr>
        <w:t>Zeiger, Farquhar and Cowan, 1987; Haworth et al., 2018)</w:t>
      </w:r>
      <w:r w:rsidRPr="00397BD9">
        <w:fldChar w:fldCharType="end"/>
      </w:r>
      <w:r w:rsidRPr="00237EB4">
        <w:t xml:space="preserve"> compared to normal epidermal cells. Furthermore, stomatal movements and gas fluxes are also impaired </w:t>
      </w:r>
      <w:r w:rsidRPr="00237EB4">
        <w:lastRenderedPageBreak/>
        <w:t xml:space="preserve">when stomata develop adjacent to each other (reviewed by </w:t>
      </w:r>
      <w:r w:rsidRPr="00397BD9">
        <w:fldChar w:fldCharType="begin"/>
      </w:r>
      <w:r w:rsidRPr="00237EB4">
        <w:instrText xml:space="preserve"> ADDIN ZOTERO_ITEM CSL_CITATION {"citationID":"7H9Lb8rg","properties":{"formattedCitation":"(Harrison {\\i{}et al.}, 2020)","plainCitation":"(Harrison et al., 2020)","dontUpdate":true,"noteIndex":0},"citationItems":[{"id":257,"uris":["http://zotero.org/users/local/Hcd06Tc7/items/ILWA4FPU"],"itemData":{"id":257,"type":"article-journal","abstract":"The intricate and interconnecting reactions of C3 photosynthesis are often limited by one of two fundamental processes: the conversion of solar energy into chemical energy, or the diffusion of CO2 from the atmosphere through the stomata, and ultimately into the chloroplast. In this review, we explore how the contributions of stomatal morphology and distribution can affect photosynthesis, through changes in gaseous exchange. The factors driving this relationship are considered, and recent results from studies investigating the effects of stomatal shape, size, density and patterning on photosynthesis are discussed. We suggest that the interplay between stomatal gaseous exchange and photosynthesis is complex, and that a disconnect often exists between the rates of CO2 diffusion and photosynthetic carbon fixation. The mechanisms that allow for substantial reductions in maximum stomatal conductance without affecting photosynthesis are highly dependent on environmental factors, such as light intensity, and could be exploited to improve crop performance.","container-title":"The Plant Journal","DOI":"10.1111/tpj.14560","ISSN":"1365-313X","issue":"4","language":"en","note":"_eprint: https://onlinelibrary.wiley.com/doi/pdf/10.1111/tpj.14560","page":"768-779","source":"Wiley Online Library","title":"The influence of stomatal morphology and distribution on photosynthetic gas exchange","volume":"101","author":[{"family":"Harrison","given":"Emily L."},{"family":"Arce Cubas","given":"Lucia"},{"family":"Gray","given":"Julie E."},{"family":"Hepworth","given":"Christopher"}],"issued":{"date-parts":[["2020"]]}}}],"schema":"https://github.com/citation-style-language/schema/raw/master/csl-citation.json"} </w:instrText>
      </w:r>
      <w:r w:rsidRPr="00397BD9">
        <w:fldChar w:fldCharType="separate"/>
      </w:r>
      <w:r w:rsidRPr="00237EB4">
        <w:rPr>
          <w:szCs w:val="24"/>
        </w:rPr>
        <w:t>Harrison et al. (2020)</w:t>
      </w:r>
      <w:r w:rsidRPr="00397BD9">
        <w:fldChar w:fldCharType="end"/>
      </w:r>
      <w:r w:rsidRPr="00237EB4">
        <w:t xml:space="preserve">). Therefore, the relationship and developmental plasticity of </w:t>
      </w:r>
      <w:r w:rsidRPr="00237EB4">
        <w:rPr>
          <w:i/>
          <w:iCs/>
        </w:rPr>
        <w:t xml:space="preserve">SD </w:t>
      </w:r>
      <w:r w:rsidRPr="00237EB4">
        <w:t xml:space="preserve">and </w:t>
      </w:r>
      <w:r w:rsidRPr="00237EB4">
        <w:rPr>
          <w:i/>
          <w:iCs/>
        </w:rPr>
        <w:t>SS</w:t>
      </w:r>
      <w:r w:rsidRPr="00237EB4">
        <w:t xml:space="preserve"> is believed to have contributed to the evolutionary success of the Angiosperms, facilitating both short-term responses and long-term adaptations to changing conditions </w:t>
      </w:r>
      <w:r w:rsidRPr="00397BD9">
        <w:fldChar w:fldCharType="begin"/>
      </w:r>
      <w:r w:rsidRPr="00237EB4">
        <w:instrText xml:space="preserve"> ADDIN ZOTERO_ITEM CSL_CITATION {"citationID":"ZvLjAEGf","properties":{"formattedCitation":"(de Boer et al., 2016, 2012)","plainCitation":"(de Boer et al., 2016, 2012)","noteIndex":0},"citationItems":[{"id":387,"uris":["http://zotero.org/users/local/Hcd06Tc7/items/5C5WX3P7"],"itemData":{"id":387,"type":"article-journal","abstract":"The revolutionary rise of broad-leaved (flowering) angiosperm plant species during the Cretaceous initiated a global ecological transformation towards modern biodiversity. Still, the mechanisms involved in this angiosperm radiation remain enigmatic. Here we show that the period of rapid angiosperm evolution initiated after the leaf interior (post venous) transport path length for water was reduced beyond the leaf interior transport path length for CO2 at a critical leaf vein density of 2.5-5 mm mm(-2). Data and our modelling approaches indicate that surpassing this critical vein density was a pivotal moment in leaf evolution that enabled evolving angiosperms to profit from developing leaves with more and smaller stomata in terms of higher carbon returns from equal water loss. Surpassing the critical vein density may therefore have facilitated evolving angiosperms to develop leaves with higher gas exchange capacities required to adapt to the Cretaceous CO2 decline and outcompete previously dominant coniferous species in the upper canopy.","container-title":"Nature Communications","DOI":"10.1038/ncomms2217","ISSN":"2041-1723","journalAbbreviation":"Nat Commun","language":"eng","note":"PMID: 23187621\nPMCID: PMC3514505","page":"1221","source":"PubMed","title":"A critical transition in leaf evolution facilitated the Cretaceous angiosperm revolution","volume":"3","author":[{"family":"Boer","given":"Hugo Jan","non-dropping-particle":"de"},{"family":"Eppinga","given":"Maarten B."},{"family":"Wassen","given":"Martin J."},{"family":"Dekker","given":"Stefan C."}],"issued":{"date-parts":[["2012"]]}},"label":"page"},{"id":385,"uris":["http://zotero.org/users/local/Hcd06Tc7/items/NN57C8EK"],"itemData":{"id":385,"type":"article-journal","abstract":"A long-standing research focus in phytology has been to understand how plants allocate leaf epidermal space to stomata in order to achieve an economic balance between the plant's carbon needs and water use. Here, we present a quantitative theoretical framework to predict allometric relationships between morphological stomatal traits in relation to leaf gas exchange and the required allocation of epidermal area to stomata. Our theoretical framework was derived from first principles of diffusion and geometry based on the hypothesis that selection for higher anatomical maximum stomatal conductance (gsmax) involves a trade-off to minimize the fraction of the epidermis that is allocated to stomata. Predicted allometric relationships between stomatal traits were tested with a comprehensive compilation of published and unpublished data on 1057 species from all major clades. In support of our theoretical framework, stomatal traits of this phylogenetically diverse sample reflect spatially optimal allometry that minimizes investment in the allocation of epidermal area when plants evolve towards higher gsmax. Our results specifically highlight that the stomatal morphology of angiosperms evolved along spatially optimal allometric relationships. We propose that the resulting wide range of viable stomatal trait combinations equips angiosperms with developmental and evolutionary flexibility in leaf gas exchange unrivalled by gymnosperms and pteridophytes.","container-title":"New Phytologist","DOI":"10.1111/nph.13929","ISSN":"1469-8137","issue":"4","language":"en","note":"_eprint: https://onlinelibrary.wiley.com/doi/pdf/10.1111/nph.13929","page":"1219-1228","source":"Wiley Online Library","title":"Optimal allocation of leaf epidermal area for gas exchange","volume":"210","author":[{"family":"Boer","given":"Hugo J.","non-dropping-particle":"de"},{"family":"Price","given":"Charles A."},{"family":"Wagner-Cremer","given":"Friederike"},{"family":"Dekker","given":"Stefan C."},{"family":"Franks","given":"Peter J."},{"family":"Veneklaas","given":"Erik J."}],"issued":{"date-parts":[["2016"]]}}}],"schema":"https://github.com/citation-style-language/schema/raw/master/csl-citation.json"} </w:instrText>
      </w:r>
      <w:r w:rsidRPr="00397BD9">
        <w:fldChar w:fldCharType="separate"/>
      </w:r>
      <w:r w:rsidRPr="00237EB4">
        <w:t>(de Boer et al., 2016, 2012)</w:t>
      </w:r>
      <w:r w:rsidRPr="00397BD9">
        <w:fldChar w:fldCharType="end"/>
      </w:r>
      <w:r w:rsidRPr="00237EB4">
        <w:t xml:space="preserve">. </w:t>
      </w:r>
    </w:p>
    <w:p w14:paraId="617F7BDD" w14:textId="77777777" w:rsidR="00083A71" w:rsidRDefault="00083A71" w:rsidP="00083A71">
      <w:pPr>
        <w:ind w:firstLine="720"/>
      </w:pPr>
      <w:r w:rsidRPr="00237EB4">
        <w:t xml:space="preserve">The magnitude and speed of a plant’s stomatal aperture response can also be altered by changes in stomatal development. </w:t>
      </w:r>
      <w:r w:rsidRPr="00397BD9">
        <w:fldChar w:fldCharType="begin"/>
      </w:r>
      <w:r w:rsidRPr="00237EB4">
        <w:instrText xml:space="preserve"> ADDIN ZOTERO_ITEM CSL_CITATION {"citationID":"UkQhCfSG","properties":{"formattedCitation":"(Dow and Bergmann, 2014)","plainCitation":"(Dow and Bergmann, 2014)","dontUpdate":true,"noteIndex":0},"citationItems":[{"id":394,"uris":["http://zotero.org/users/local/Hcd06Tc7/items/KUUU2S4E"],"itemData":{"id":394,"type":"article-journal","abstract":"Stomata present an excellent opportunity for connecting scientific disciplines: they are governed by complex genetic controls and unique cell biology, while also possessing a large influence over plant productivity and relationships with the environment. For this reason, stomata have engaged scientists for many centuries and continue to be a central interest for many fields of research. Recent technological advances have enabled interdisciplinary studies of stomata that were previously out of reach, and as a result, we are beginning to realize new insights about stomatal biology that place them at the intersection of our changing world. This review is intended to describe these interdisciplinary connections, discuss the relevant scales at which they are having an influence, and highlight ways we can capitalize on such novel approaches. While we incorporate knowledge about molecular advances, this is not intended to be an extensive review of that field, but rather, we focus on how those systems inform plant physiology and are connected to global scales.","collection-title":"SI: Cell signalling and gene regulation","container-title":"Current Opinion in Plant Biology","DOI":"10.1016/j.pbi.2014.06.007","ISSN":"1369-5266","journalAbbreviation":"Current Opinion in Plant Biology","language":"en","page":"67-74","source":"ScienceDirect","title":"Patterning and processes: how stomatal development defines physiological potential","title-short":"Patterning and processes","volume":"21","author":[{"family":"Dow","given":"Graham J"},{"family":"Bergmann","given":"Dominique C"}],"issued":{"date-parts":[["2014",10,1]]}}}],"schema":"https://github.com/citation-style-language/schema/raw/master/csl-citation.json"} </w:instrText>
      </w:r>
      <w:r w:rsidRPr="00397BD9">
        <w:fldChar w:fldCharType="separate"/>
      </w:r>
      <w:r w:rsidRPr="00237EB4">
        <w:t>Dow and Bergmann (2014)</w:t>
      </w:r>
      <w:r w:rsidRPr="00397BD9">
        <w:fldChar w:fldCharType="end"/>
      </w:r>
      <w:r w:rsidRPr="00237EB4">
        <w:t xml:space="preserve"> show that increasing</w:t>
      </w:r>
      <w:r w:rsidRPr="00237EB4">
        <w:rPr>
          <w:i/>
          <w:iCs/>
        </w:rPr>
        <w:t xml:space="preserve"> g</w:t>
      </w:r>
      <w:r w:rsidRPr="00237EB4">
        <w:rPr>
          <w:vertAlign w:val="subscript"/>
        </w:rPr>
        <w:t>smax</w:t>
      </w:r>
      <w:r w:rsidRPr="00237EB4">
        <w:t xml:space="preserve"> increases operational </w:t>
      </w:r>
      <w:r w:rsidRPr="00237EB4">
        <w:rPr>
          <w:i/>
          <w:iCs/>
        </w:rPr>
        <w:t>g</w:t>
      </w:r>
      <w:r w:rsidRPr="00237EB4">
        <w:rPr>
          <w:vertAlign w:val="subscript"/>
        </w:rPr>
        <w:t>s</w:t>
      </w:r>
      <w:r w:rsidRPr="00237EB4">
        <w:t xml:space="preserve"> as expected, but also extends the optimal aperture range. Also, smaller stomata have been reported to accelerate stomatal responses, due to an increase in the GC membrane surface area to volume ratio, which facilitates faster turgor changes (</w:t>
      </w:r>
      <w:r w:rsidRPr="00397BD9">
        <w:fldChar w:fldCharType="begin"/>
      </w:r>
      <w:r w:rsidRPr="00237EB4">
        <w:instrText xml:space="preserve"> ADDIN ZOTERO_ITEM CSL_CITATION {"citationID":"mSX0eHfg","properties":{"formattedCitation":"(Hetherington and Woodward, 2003; Drake, Froend and Franks, 2013)","plainCitation":"(Hetherington and Woodward, 2003; Drake, Froend and Franks, 2013)","dontUpdate":true,"noteIndex":0},"citationItems":[{"id":397,"uris":["http://zotero.org/users/local/Hcd06Tc7/items/7QYL3N8M"],"itemData":{"id":397,"type":"article-journal","abstract":"Stomata, the small pores on the surfaces of leaves and stalks, regulate the flow of gases in and out of leaves and thus plants as a whole. They adapt to local and global changes on all timescales from minutes to millennia. Recent data from diverse fields are establishing their central importance to plant physiology, evolution and global ecology. Stomatal morphology, distribution and behaviour respond to a spectrum of signals, from intracellular signalling to global climatic change. Such concerted adaptation results from a web of control systems, reminiscent of a ‘scale-free’ network, whose untangling requires integrated approaches beyond those currently used.","container-title":"Nature","DOI":"10.1038/nature01843","ISSN":"1476-4687","issue":"6951","language":"en","license":"2003 Macmillan Magazines Ltd.","note":"number: 6951\npublisher: Nature Publishing Group","page":"901-908","source":"www.nature.com","title":"The role of stomata in sensing and driving environmental change","volume":"424","author":[{"family":"Hetherington","given":"Alistair M."},{"family":"Woodward","given":"F. Ian"}],"issued":{"date-parts":[["2003",8]]}}},{"id":399,"uris":["http://zotero.org/users/local/Hcd06Tc7/items/6GIPELAE"],"itemData":{"id":399,"type":"article-journal","abstract":"Maximum and minimum stomatal conductance, as well as stomatal size and rate of response, are known to vary widely across plant species, but the functional relationship between these static and dynamic stomatal properties is unknown. The objective of this study was to test three hypotheses: (i) operating stomatal conductance under standard conditions (gop) correlates with minimum stomatal conductance prior to morning light [gmin(dawn)]; (ii) stomatal size (S) is negatively correlated with gop and the maximum rate of stomatal opening in response to light, (dg/dt)max; and (iii) gop correlates negatively with instantaneous water-use efficiency (WUE) despite positive correlations with maximum rate of carboxylation (Vcmax) and light-saturated rate of electron transport (Jmax). Using five closely related species of the genus Banksia, the above variables were measured, and it was found that all three hypotheses were supported by the results. Overall, this indicates that leaves built for higher rates of gas exchange have smaller stomata and faster dynamic characteristics. With the aid of a stomatal control model, it is demonstrated that higher gop can potentially expose plants to larger tissue water potential gradients, and that faster stomatal response times can help offset this risk.","container-title":"Journal of Experimental Botany","DOI":"10.1093/jxb/ers347","ISSN":"0022-0957","issue":"2","journalAbbreviation":"Journal of Experimental Botany","page":"495-505","source":"Silverchair","title":"Smaller, faster stomata: scaling of stomatal size, rate of response, and stomatal conductance","title-short":"Smaller, faster stomata","volume":"64","author":[{"family":"Drake","given":"Paul L."},{"family":"Froend","given":"Ray H."},{"family":"Franks","given":"Peter J."}],"issued":{"date-parts":[["2013",1,1]]}},"label":"page"}],"schema":"https://github.com/citation-style-language/schema/raw/master/csl-citation.json"} </w:instrText>
      </w:r>
      <w:r w:rsidRPr="00397BD9">
        <w:fldChar w:fldCharType="separate"/>
      </w:r>
      <w:r w:rsidRPr="00237EB4">
        <w:t>Hetherington and Woodward, 2003; Drake, Froend and Franks, 2013)</w:t>
      </w:r>
      <w:r w:rsidRPr="00397BD9">
        <w:fldChar w:fldCharType="end"/>
      </w:r>
      <w:r w:rsidRPr="00237EB4">
        <w:t xml:space="preserve">. Improvements in stomatal kinetics can promote increased </w:t>
      </w:r>
      <w:r w:rsidRPr="00237EB4">
        <w:rPr>
          <w:i/>
          <w:iCs/>
        </w:rPr>
        <w:t>A</w:t>
      </w:r>
      <w:r w:rsidRPr="00237EB4">
        <w:t xml:space="preserve">, particularly under fluctuating environmental conditions </w:t>
      </w:r>
      <w:r w:rsidRPr="00397BD9">
        <w:fldChar w:fldCharType="begin"/>
      </w:r>
      <w:r w:rsidRPr="00237EB4">
        <w:instrText xml:space="preserve"> ADDIN ZOTERO_ITEM CSL_CITATION {"citationID":"2b6QTN3J","properties":{"formattedCitation":"(Drake et al., 2013; Lawson and Blatt, 2014; McAusland et al., 2016)","plainCitation":"(Drake et al., 2013; Lawson and Blatt, 2014; McAusland et al., 2016)","noteIndex":0},"citationItems":[{"id":399,"uris":["http://zotero.org/users/local/Hcd06Tc7/items/6GIPELAE"],"itemData":{"id":399,"type":"article-journal","abstract":"Maximum and minimum stomatal conductance, as well as stomatal size and rate of response, are known to vary widely across plant species, but the functional relationship between these static and dynamic stomatal properties is unknown. The objective of this study was to test three hypotheses: (i) operating stomatal conductance under standard conditions (gop) correlates with minimum stomatal conductance prior to morning light [gmin(dawn)]; (ii) stomatal size (S) is negatively correlated with gop and the maximum rate of stomatal opening in response to light, (dg/dt)max; and (iii) gop correlates negatively with instantaneous water-use efficiency (WUE) despite positive correlations with maximum rate of carboxylation (Vcmax) and light-saturated rate of electron transport (Jmax). Using five closely related species of the genus Banksia, the above variables were measured, and it was found that all three hypotheses were supported by the results. Overall, this indicates that leaves built for higher rates of gas exchange have smaller stomata and faster dynamic characteristics. With the aid of a stomatal control model, it is demonstrated that higher gop can potentially expose plants to larger tissue water potential gradients, and that faster stomatal response times can help offset this risk.","container-title":"Journal of Experimental Botany","DOI":"10.1093/jxb/ers347","ISSN":"0022-0957","issue":"2","journalAbbreviation":"Journal of Experimental Botany","page":"495-505","source":"Silverchair","title":"Smaller, faster stomata: scaling of stomatal size, rate of response, and stomatal conductance","title-short":"Smaller, faster stomata","volume":"64","author":[{"family":"Drake","given":"Paul L."},{"family":"Froend","given":"Ray H."},{"family":"Franks","given":"Peter J."}],"issued":{"date-parts":[["2013",1,1]]}}},{"id":402,"uris":["http://zotero.org/users/local/Hcd06Tc7/items/JVQRPC3Q"],"itemData":{"id":402,"type":"article-journal","abstract":"The control of gaseous exchange between the leaf and bulk atmosphere by stomata governs CO2 uptake for photosynthesis and transpiration, determining plant productivity and water use efficiency. The balance between these two processes depends on stomatal responses to environmental and internal cues and the synchrony of stomatal behavior relative to mesophyll demands for CO2. Here we examine the rapidity of stomatal responses with attention to their relationship to photosynthetic CO2 uptake and the consequences for water use. We discuss the influence of anatomical characteristics on the velocity of changes in stomatal conductance and explore the potential for manipulating the physical as well as physiological characteristics of stomatal guard cells in order to accelerate stomatal movements in synchrony with mesophyll CO2 demand and to improve water use efficiency without substantial cost to photosynthetic carbon fixation. We conclude that manipulating guard cell transport and metabolism is just as, if not more likely to yield useful benefits as manipulations of their physical and anatomical characteristics. Achieving these benefits should be greatly facilitated by quantitative systems analysis that connects directly the molecular properties of the guard cells to their function in the field.","container-title":"Plant Physiology","DOI":"10.1104/pp.114.237107","ISSN":"0032-0889","issue":"4","journalAbbreviation":"Plant Physiology","page":"1556-1570","source":"Silverchair","title":"Stomatal Size, Speed, and Responsiveness Impact on Photosynthesis and Water Use Efficiency","volume":"164","author":[{"family":"Lawson","given":"Tracy"},{"family":"Blatt","given":"Michael R."}],"issued":{"date-parts":[["2014",4,1]]}}},{"id":405,"uris":["http://zotero.org/users/local/Hcd06Tc7/items/URG485BQ"],"itemData":{"id":405,"type":"article-journal","abstract":"Both photosynthesis (A) and stomatal conductance (gs) respond to changing irradiance, yet stomatal responses are an order of magnitude slower than photosynthesis, resulting in noncoordination between A and gs in dynamic light environments. Infrared gas exchange analysis was used to examine the temporal responses and coordination of A and gs to a step increase and decrease in light in a range of different species, and the impact on intrinsic water use efficiency was evaluated. The temporal responses revealed a large range of strategies to save water or maximize photosynthesis in the different species used in this study but also displayed an uncoupling of A and gs in most of the species. The shape of the guard cells influenced the rapidity of response and the overall gs values achieved, with different impacts on A and Wi. The rapidity of gs in dumbbell-shaped guard cells could be attributed to size, whilst in elliptical-shaped guard cells features other than anatomy were more important for kinetics. Our findings suggest significant variation in the rapidity of stomatal responses amongst species, providing a novel target for improving photosynthesis and water use.","container-title":"New Phytologist","DOI":"10.1111/nph.14000","ISSN":"1469-8137","issue":"4","language":"en","note":"_eprint: https://onlinelibrary.wiley.com/doi/pdf/10.1111/nph.14000","page":"1209-1220","source":"Wiley Online Library","title":"Effects of kinetics of light-induced stomatal responses on photosynthesis and water-use efficiency","volume":"211","author":[{"family":"McAusland","given":"Lorna"},{"family":"Vialet-Chabrand","given":"Silvère"},{"family":"Davey","given":"Philip"},{"family":"Baker","given":"Neil R."},{"family":"Brendel","given":"Oliver"},{"family":"Lawson","given":"Tracy"}],"issued":{"date-parts":[["2016"]]}},"label":"page"}],"schema":"https://github.com/citation-style-language/schema/raw/master/csl-citation.json"} </w:instrText>
      </w:r>
      <w:r w:rsidRPr="00397BD9">
        <w:fldChar w:fldCharType="separate"/>
      </w:r>
      <w:r w:rsidRPr="00237EB4">
        <w:t>(Drake et al., 2013; Lawson and Blatt, 2014; McAusland et al., 2016)</w:t>
      </w:r>
      <w:r w:rsidRPr="00397BD9">
        <w:fldChar w:fldCharType="end"/>
      </w:r>
      <w:r w:rsidRPr="00237EB4">
        <w:t>.</w:t>
      </w:r>
    </w:p>
    <w:p w14:paraId="72BFBFC6" w14:textId="77777777" w:rsidR="00AF5343" w:rsidRPr="002D4DDB" w:rsidRDefault="00BB7026" w:rsidP="0046130E">
      <w:pPr>
        <w:ind w:firstLine="720"/>
      </w:pPr>
      <w:r>
        <w:t xml:space="preserve">Importantly, to ensure effective gas exchange, plants must also coordinate the development of their stomatal pores and mesophyll </w:t>
      </w:r>
      <w:r w:rsidR="0046130E">
        <w:t>tissues</w:t>
      </w:r>
      <w:r>
        <w:t>, to facilitate the continual passage of</w:t>
      </w:r>
      <w:r w:rsidR="00522AC2">
        <w:t xml:space="preserve"> gases</w:t>
      </w:r>
      <w:r>
        <w:t xml:space="preserve">. </w:t>
      </w:r>
      <w:r w:rsidR="002D4DDB">
        <w:t>M</w:t>
      </w:r>
      <w:r>
        <w:t>esophyll a</w:t>
      </w:r>
      <w:r w:rsidR="003315CE">
        <w:t>natomy</w:t>
      </w:r>
      <w:r>
        <w:t>, together with the density and patterning of stomata, determine the maximum potential CO</w:t>
      </w:r>
      <w:r>
        <w:rPr>
          <w:vertAlign w:val="subscript"/>
        </w:rPr>
        <w:t>2</w:t>
      </w:r>
      <w:r w:rsidR="00522AC2">
        <w:t xml:space="preserve"> </w:t>
      </w:r>
      <w:r w:rsidR="0046130E">
        <w:t xml:space="preserve">flux </w:t>
      </w:r>
      <w:r w:rsidR="00522AC2">
        <w:t xml:space="preserve">through the leaf. </w:t>
      </w:r>
      <w:r w:rsidR="003B03B3">
        <w:t>Mesophyll conductance</w:t>
      </w:r>
      <w:r w:rsidR="0042499F">
        <w:t xml:space="preserve"> (</w:t>
      </w:r>
      <w:r w:rsidR="0042499F">
        <w:rPr>
          <w:i/>
          <w:iCs/>
        </w:rPr>
        <w:t>g</w:t>
      </w:r>
      <w:r w:rsidR="0042499F">
        <w:rPr>
          <w:vertAlign w:val="subscript"/>
        </w:rPr>
        <w:t>m</w:t>
      </w:r>
      <w:r w:rsidR="0042499F">
        <w:t>)</w:t>
      </w:r>
      <w:r w:rsidR="003B03B3">
        <w:t xml:space="preserve"> is largely affected by the surface area of cells exposed to intercellular airspaces, which is determined by the size, shape and arrangement of mesophyll cells and total leaf porosity</w:t>
      </w:r>
      <w:r w:rsidR="003315CE">
        <w:t xml:space="preserve"> </w:t>
      </w:r>
      <w:r w:rsidR="0046130E">
        <w:fldChar w:fldCharType="begin"/>
      </w:r>
      <w:r w:rsidR="0046130E">
        <w:instrText xml:space="preserve"> ADDIN ZOTERO_ITEM CSL_CITATION {"citationID":"OgPLAIVq","properties":{"formattedCitation":"(Lehmeier et al., 2017; Lundgren and Fleming, 2020)","plainCitation":"(Lehmeier et al., 2017; Lundgren and Fleming, 2020)","noteIndex":0},"citationItems":[{"id":899,"uris":["http://zotero.org/users/local/Hcd06Tc7/items/2J6YKEVE"],"itemData":{"id":899,"type":"article-journal","abstract":"The pattern of cell division, growth and separation during leaf development determines the pattern and volume of airspace in a leaf. The resulting balance of cellular material and airspace is expected to significantly influence the primary function of the leaf, photosynthesis, and yet the manner and degree to which cell division patterns affect airspace networks and photosynthesis remains largely unexplored. In this paper we investigate the relationship of cell size and patterning, airspace and photosynthesis by promoting and repressing the expression of cell cycle genes in the leaf mesophyll. Using microCT imaging to quantify leaf cellular architecture and fluorescence/gas exchange analysis to measure leaf function, we show that increased cell density in the mesophyll of Arabidopsis can be used to increase leaf photosynthetic capacity. Our analysis suggests that this occurs both by increasing tissue density (decreasing the relative volume of airspace) and by altering the pattern of airspace distribution within the leaf. Our results indicate that cell division patterns influence the photosynthetic performance of a leaf, and that it is possible to engineer improved photosynthesis via this approach.","container-title":"The Plant Journal","DOI":"10.1111/tpj.13727","ISSN":"1365-313X","issue":"6","language":"en","license":"© 2017 The Authors. The Plant Journal published by John Wiley &amp; Sons Ltd and Society for Experimental Biology.","note":"_eprint: https://onlinelibrary.wiley.com/doi/pdf/10.1111/tpj.13727","page":"981-994","source":"Wiley Online Library","title":"Cell density and airspace patterning in the leaf can be manipulated to increase leaf photosynthetic capacity","volume":"92","author":[{"family":"Lehmeier","given":"Christoph"},{"family":"Pajor","given":"Radoslaw"},{"family":"Lundgren","given":"Marjorie R."},{"family":"Mathers","given":"Andrew"},{"family":"Sloan","given":"Jen"},{"family":"Bauch","given":"Marion"},{"family":"Mitchell","given":"Alice"},{"family":"Bellasio","given":"Chandra"},{"family":"Green","given":"Adam"},{"family":"Bouyer","given":"Daniel"},{"family":"Schnittger","given":"Arp"},{"family":"Sturrock","given":"Craig"},{"family":"Osborne","given":"Colin P."},{"family":"Rolfe","given":"Stephen"},{"family":"Mooney","given":"Sacha"},{"family":"Fleming","given":"Andrew J."}],"issued":{"date-parts":[["2017"]]}},"label":"page"},{"id":902,"uris":["http://zotero.org/users/local/Hcd06Tc7/items/HARY3K95"],"itemData":{"id":902,"type":"article-journal","abstract":"After entering the leaf, CO2 faces an intricate pathway to the site of photosynthetic fixation embedded within the chloroplasts. The efficiency of CO2 flux is hindered by a number of structural and biochemical barriers which, together, define the ease of flow of the gas within the leaf, termed mesophyll conductance. Previous authors have identified the key elements of this pathway, raising the prospect of engineering the system to improve CO2 flux and, thus, to increase leaf photosynthetic efficiency. In this review, we provide a perspective on the potential for improving the individual elements that contribute to this complex parameter. We lay particular emphasis on generation of the cellular architecture of the leaf which sets the initial boundaries of a number of mesophyll conductance parameters, incorporating an overview of the molecular transport processes which have been proposed as major facilitators of CO2 flux across structural boundaries along the pathway. The review highlights the research areas where future effort might be invested to increase our fundamental understanding of mesophyll conductance and leaf function and, consequently, to enable translation of these findings to improve the efficiency of crop photosynthesis.","container-title":"The Plant Journal","DOI":"10.1111/tpj.14656","ISSN":"1365-313X","issue":"4","language":"en","license":"© 2019 The Authors The Plant Journal published by Society for Experimental Biology and John Wiley &amp; Sons Ltd","note":"_eprint: https://onlinelibrary.wiley.com/doi/pdf/10.1111/tpj.14656","page":"845-857","source":"Wiley Online Library","title":"Cellular perspectives for improving mesophyll conductance","volume":"101","author":[{"family":"Lundgren","given":"Marjorie R."},{"family":"Fleming","given":"Andrew J."}],"issued":{"date-parts":[["2020"]]}},"label":"page"}],"schema":"https://github.com/citation-style-language/schema/raw/master/csl-citation.json"} </w:instrText>
      </w:r>
      <w:r w:rsidR="0046130E">
        <w:fldChar w:fldCharType="separate"/>
      </w:r>
      <w:r w:rsidR="0046130E" w:rsidRPr="0046130E">
        <w:t>(Lehmeier et al., 2017; Lundgren and Fleming, 2020)</w:t>
      </w:r>
      <w:r w:rsidR="0046130E">
        <w:fldChar w:fldCharType="end"/>
      </w:r>
      <w:r w:rsidR="003B03B3">
        <w:t>.</w:t>
      </w:r>
      <w:r w:rsidR="0046130E">
        <w:t xml:space="preserve"> </w:t>
      </w:r>
      <w:r w:rsidR="002D4DDB">
        <w:t>Several</w:t>
      </w:r>
      <w:r w:rsidR="003B03B3">
        <w:t xml:space="preserve"> other factors also influence </w:t>
      </w:r>
      <w:r w:rsidR="003B03B3" w:rsidRPr="0042499F">
        <w:rPr>
          <w:i/>
          <w:iCs/>
        </w:rPr>
        <w:t>g</w:t>
      </w:r>
      <w:r w:rsidR="003B03B3" w:rsidRPr="0042499F">
        <w:rPr>
          <w:vertAlign w:val="subscript"/>
        </w:rPr>
        <w:t>m</w:t>
      </w:r>
      <w:r w:rsidR="003B03B3">
        <w:t>, such as cell wall thickness</w:t>
      </w:r>
      <w:r w:rsidR="002D4DDB">
        <w:t xml:space="preserve"> and porosity</w:t>
      </w:r>
      <w:r w:rsidR="003B03B3">
        <w:t xml:space="preserve">, carbonic anhydrase activity, </w:t>
      </w:r>
      <w:r w:rsidR="004C36AB">
        <w:t xml:space="preserve">permeability </w:t>
      </w:r>
      <w:r w:rsidR="003B03B3">
        <w:t xml:space="preserve">of plasma and chloroplast membranes and the positioning of chloroplasts </w:t>
      </w:r>
      <w:r w:rsidR="004C36AB">
        <w:fldChar w:fldCharType="begin"/>
      </w:r>
      <w:r w:rsidR="004C36AB">
        <w:instrText xml:space="preserve"> ADDIN ZOTERO_ITEM CSL_CITATION {"citationID":"EXml3wPK","properties":{"formattedCitation":"(Evans, 2021)","plainCitation":"(Evans, 2021)","noteIndex":0},"citationItems":[{"id":896,"uris":["http://zotero.org/users/local/Hcd06Tc7/items/ZSF8RHTT"],"itemData":{"id":896,"type":"article-journal","abstract":"A significant resistance to CO2 diffusion is imposed by mesophyll tissue inside leaves. Mesophyll resistance, rm (or its reciprocal, mesophyll conductance, gm), reduces the rate at which Rubisco can fix CO2, increasing the water and nitrogen costs of carbon acquisition. gm varies in proportion to the surface area of chloroplasts exposed to intercellular airspace per unit leaf area. It also depends on the thickness and effective porosity of the cell wall and the CO2 permeabilities of membranes. As no measurements exist for the effective porosity of mesophyll cell walls, and CO2 permeability values are too low to account for observed rates of CO2 assimilation, conclusions from modelling must be treated with caution. There is great variation in the mesophyll resistance per unit chloroplast area for a given cell wall thickness, which may reflect differences in effective porosity. While apparent gm can vary with CO2 and irradiance, the underlying conductance at the cellular level may remain unchanged. Dynamic changes in apparent gm arise for spatial reasons and because chloroplasts differ in their photosynthetic composition and operate in different light environments. Measurements of the temperature sensitivity of membrane CO2 permeability are urgently needed to explain variation in temperature responses of gm.","container-title":"New Phytologist","DOI":"10.1111/nph.16968","ISSN":"1469-8137","issue":"4","language":"en","license":"© 2020 The Author New Phytologist © 2020 New Phytologist Foundation","note":"_eprint: https://onlinelibrary.wiley.com/doi/pdf/10.1111/nph.16968","page":"1864-1876","source":"Wiley Online Library","title":"Mesophyll conductance: walls, membranes and spatial complexity","title-short":"Mesophyll conductance","volume":"229","author":[{"family":"Evans","given":"John R."}],"issued":{"date-parts":[["2021"]]}}}],"schema":"https://github.com/citation-style-language/schema/raw/master/csl-citation.json"} </w:instrText>
      </w:r>
      <w:r w:rsidR="004C36AB">
        <w:fldChar w:fldCharType="separate"/>
      </w:r>
      <w:r w:rsidR="004C36AB" w:rsidRPr="004C36AB">
        <w:t>(Evans, 2021)</w:t>
      </w:r>
      <w:r w:rsidR="004C36AB">
        <w:fldChar w:fldCharType="end"/>
      </w:r>
      <w:r w:rsidR="003B03B3">
        <w:t>.</w:t>
      </w:r>
      <w:r w:rsidR="002175A7">
        <w:t xml:space="preserve"> Increases in mesophyll conductance (</w:t>
      </w:r>
      <w:r w:rsidR="002175A7" w:rsidRPr="002175A7">
        <w:rPr>
          <w:i/>
          <w:iCs/>
        </w:rPr>
        <w:t>g</w:t>
      </w:r>
      <w:r w:rsidR="002175A7" w:rsidRPr="002175A7">
        <w:rPr>
          <w:vertAlign w:val="subscript"/>
        </w:rPr>
        <w:t>m</w:t>
      </w:r>
      <w:r w:rsidR="002175A7">
        <w:t xml:space="preserve">) can enhance </w:t>
      </w:r>
      <w:r w:rsidR="002175A7">
        <w:rPr>
          <w:i/>
          <w:iCs/>
        </w:rPr>
        <w:t>C</w:t>
      </w:r>
      <w:r w:rsidR="002175A7">
        <w:rPr>
          <w:vertAlign w:val="subscript"/>
        </w:rPr>
        <w:t>c</w:t>
      </w:r>
      <w:r w:rsidR="002175A7">
        <w:t xml:space="preserve"> without increasing </w:t>
      </w:r>
      <w:r w:rsidR="002175A7">
        <w:rPr>
          <w:i/>
          <w:iCs/>
        </w:rPr>
        <w:t>E</w:t>
      </w:r>
      <w:r w:rsidR="002175A7">
        <w:t>, since CO</w:t>
      </w:r>
      <w:r w:rsidR="002175A7">
        <w:rPr>
          <w:vertAlign w:val="subscript"/>
        </w:rPr>
        <w:t>2</w:t>
      </w:r>
      <w:r w:rsidR="002175A7">
        <w:t xml:space="preserve"> and water vapour only share the same diffusion pathway between the atmosphere and the sub-stomatal cavities (Figure 1.6).</w:t>
      </w:r>
      <w:r w:rsidR="002D4DDB">
        <w:t xml:space="preserve"> Therefore, the ratio of </w:t>
      </w:r>
      <w:r w:rsidR="002D4DDB">
        <w:rPr>
          <w:i/>
          <w:iCs/>
        </w:rPr>
        <w:t>g</w:t>
      </w:r>
      <w:r w:rsidR="002D4DDB">
        <w:rPr>
          <w:vertAlign w:val="subscript"/>
        </w:rPr>
        <w:t>s</w:t>
      </w:r>
      <w:r w:rsidR="002D4DDB">
        <w:t xml:space="preserve"> to </w:t>
      </w:r>
      <w:r w:rsidR="002D4DDB">
        <w:rPr>
          <w:i/>
          <w:iCs/>
        </w:rPr>
        <w:t>g</w:t>
      </w:r>
      <w:r w:rsidR="002D4DDB">
        <w:rPr>
          <w:vertAlign w:val="subscript"/>
        </w:rPr>
        <w:t>m</w:t>
      </w:r>
      <w:r w:rsidR="002D4DDB">
        <w:t xml:space="preserve"> </w:t>
      </w:r>
      <w:r w:rsidR="004C36AB">
        <w:t xml:space="preserve">can be optimised to </w:t>
      </w:r>
      <w:r w:rsidR="002D4DDB">
        <w:t>increase photosynthetic rates and reduce plant water loss.</w:t>
      </w:r>
    </w:p>
    <w:p w14:paraId="412CFDC0" w14:textId="77777777" w:rsidR="00AF5343" w:rsidRPr="00237EB4" w:rsidRDefault="00AF5343" w:rsidP="00083A71">
      <w:pPr>
        <w:ind w:firstLine="720"/>
      </w:pPr>
    </w:p>
    <w:p w14:paraId="760F7B19" w14:textId="77777777" w:rsidR="00083A71" w:rsidRPr="00237EB4" w:rsidRDefault="00083A71" w:rsidP="00083A71">
      <w:pPr>
        <w:pStyle w:val="Heading3"/>
      </w:pPr>
      <w:bookmarkStart w:id="9" w:name="_Toc131628541"/>
      <w:r w:rsidRPr="00237EB4">
        <w:t>1.</w:t>
      </w:r>
      <w:r>
        <w:t>6</w:t>
      </w:r>
      <w:r w:rsidRPr="00237EB4">
        <w:tab/>
        <w:t>Stomatal development in Arabidopsis and the grasses</w:t>
      </w:r>
      <w:bookmarkEnd w:id="9"/>
    </w:p>
    <w:p w14:paraId="4AF271CE" w14:textId="77777777" w:rsidR="00083A71" w:rsidRPr="00237EB4" w:rsidRDefault="00083A71" w:rsidP="00083A71">
      <w:r w:rsidRPr="00237EB4">
        <w:t xml:space="preserve">The morphology and patterning of stomatal complexes differs markedly between the two major flowering plant groups </w:t>
      </w:r>
      <w:r w:rsidRPr="00D143D9">
        <w:fldChar w:fldCharType="begin"/>
      </w:r>
      <w:r w:rsidRPr="00237EB4">
        <w:instrText xml:space="preserve"> ADDIN ZOTERO_ITEM CSL_CITATION {"citationID":"DsJA61IX","properties":{"formattedCitation":"(Nunes et al., 2020; Rudall et al., 2013; Rudall and Knowles, 2013; Stebbins and Shah, 1960)","plainCitation":"(Nunes et al., 2020; Rudall et al., 2013; Rudall and Knowles, 2013; Stebbins and Shah, 1960)","noteIndex":0},"citationItems":[{"id":199,"uris":["http://zotero.org/users/local/Hcd06Tc7/items/F55WFT4T"],"itemData":{"id":199,"type":"article-journal","abstract":"The development of stomata in the grass leaf is divided into five stages: (1) formation of the guard mother cell (GMC); (2) formation of subsidiary cells through mitoses induced by the GMC in lateral epidermal cells; (3) completed triad of cells consisting of the GMC and two subsidiaries: (4) division of the GMC to form the guard cells; (5) differentiating complex of four cells. When these stages are scored successively from the bottom of a stomatal row distally, the succession of stages is in general in the order listed, but many irregularities occur, and a quantitative index of irregularity is suggested. The irregularities within a row as well as certain described abnormalities indicate that both the cytoplasmic polarization with leads to GMC differentiation and the inductive force which the GMC exerts in subsidiary cell formation are governed principally by gene-cytoplasmic interactions within the GMC itself rather than by general forces acting uniformly throughout the tissue. Four lines of evidence indicate that subsidiary cell formation results from induction by the GMC; the most convincing of these is the formation of two subsidiaries on one side of the GMC in complexes having the dividing wall between two lateral cells opposite a GMC. Other evidence indicates that the competence of the lateral epidermal cell to respond to this stimulus depends upon the size of the cell and its position relative to the GMC. A long, lateral epidermal cell forms a subsidiary more readily at its distal than at its proximal end. The process of induction is associated with regular changes in the size of the GMC. Although the general succession of events is the same in all species of grasses studied, characteristic differences in detail exist between distantly related genera, such as Hordeum on the one hand and Sorghum as well as Zea on the other. Some physicochemical forces that may be controlling these processes are discussed.","container-title":"Developmental Biology","DOI":"10.1016/0012-1606(60)90050-6","ISSN":"0012-1606","issue":"6","journalAbbreviation":"Developmental Biology","language":"en","page":"477-500","source":"ScienceDirect","title":"Developmental studies of cell differentiation in the epidermis of monocotyledons: II. Cytological features of stomatal development in the Gramineae","title-short":"Developmental studies of cell differentiation in the epidermis of monocotyledons","volume":"2","author":[{"family":"Stebbins","given":"G. L."},{"family":"Shah","given":"S. S."}],"issued":{"date-parts":[["1960",12,1]]}}},{"id":191,"uris":["http://zotero.org/users/local/Hcd06Tc7/items/V6IHHL5B"],"itemData":{"id":191,"type":"article-journal","abstract":"Angiosperm stomata consistently possess a pair of guard cells, but differ between taxa in the patterning and developmental origin of neighbour cells. Developmental studies of phylogenetically pivotal taxa are essential as comparative yardsticks for understanding the evolution of stomatal development.We present a novel ultrastructural study of developing stomata in leaves of Amborella (Amborellales), Nymphaea and Cabomba (Nymphaeales), and Austrobaileya and Schisandra (Austrobaileyales), representing the three earliest-divergent lineages of extant angiosperms (the ANITA-grade).Alternative developmental pathways occur in early-divergent angiosperms, resulting partly from differences in pre-patterning and partly from the presence or absence of highly polarized (asymmetric) mitoses in the stomatal cell lineage. Amplifying divisions are absent from ANITA-grade taxa, indicating that ostensible similarities with the stomatal patterning of Arabidopsis are superficial. In Amborella, ‘squared’ pre-patterning occurs in intercostal regions, with groups of four protodermal cells typically arranged in a rectangle; most guard-mother cells are formed by asymmetric division of a precursor cell (the mesoperigenous condition) and are typically triangular or trapezoidal. In contrast, water-lily stomata are always perigenous (lacking asymmetric divisions). Austrobaileya has occasional ‘giant’ stomata.Similar mature stomatal phenotypes can result from contrasting morphogenetic factors, although the results suggest that paracytic stomata are invariably the product of at least one asymmetric division. Loss of asymmetric divisions in stomatal development could be a significant factor in land plant evolution, with implications for the diversity of key structural and physiological pathways.","container-title":"Annals of Botany","DOI":"10.1093/aob/mct169","ISSN":"0305-7364","issue":"6","journalAbbreviation":"Annals of Botany","page":"1031-1043","source":"Silverchair","title":"Ultrastructure of stomatal development in early-divergent angiosperms reveals contrasting patterning and pre-patterning","volume":"112","author":[{"family":"Rudall","given":"Paula J."},{"family":"Knowles","given":"Emma V. W."}],"issued":{"date-parts":[["2013",10,1]]}},"label":"page"},{"id":197,"uris":["http://zotero.org/users/local/Hcd06Tc7/items/NVRQTVU2"],"itemData":{"id":197,"type":"article-journal","abstract":"We evaluate stomatal development in terms of its primary morphogenetic factors and place it in a phylogenetic context, including clarification of the contrasting specialist terms that are used by different sets of researchers. The genetic and structural bases for stomatal development are well conserved and increasingly well understood in extant taxa, but many phylogenetically crucial plant lineages are known only from fossils, in which it is problematic to infer development. For example, specialized lateral subsidiary cells that occur adjacent to the guard cells in some taxa can be derived either from the same cell lineage as the guard cells or from an adjacent cell file. A potentially key factor in land-plant evolution is the presence (mesogenous type) or absence (perigenous type) of at least one asymmetric division in the cell lineage leading to the guard-mother cell. However, the question whether perigenous or mesogenous development is ancestral in land plants cannot yet be answered definitively based on existing data. Establishment of ‘fossil fingerprints’ as developmental markers is critical for understanding the evolution of stomatal patterning. Long cell–short cell alternation in the developing leaf epidermis indicates that the stomata are derived from an asymmetric mitosis. Other potential developmental markers include nonrandom stomatal orientation and a range of variation in relative sizes of epidermal cells. Records of occasional giant stomata in fossil bennettites could indicate development of a similar type to early-divergent angiosperms. Contents Summary 598 I. Introduction 599 II. One-cell spacing 601 III. Paired guard cells 601 IV. Asymmetric cell divisions 604 V. Leaf development and stomatal orientation 606 VI. Lateral subsidiary cells 607 VII. Amplifying divisions 608 VIII. Conclusions 610 Acknowledgements 611 References 611","container-title":"New Phytologist","DOI":"10.1111/nph.12406","ISSN":"1469-8137","issue":"3","language":"en","note":"_eprint: https://onlinelibrary.wiley.com/doi/pdf/10.1111/nph.12406","page":"598-614","source":"Wiley Online Library","title":"Several developmental and morphogenetic factors govern the evolution of stomatal patterning in land plants","volume":"200","author":[{"family":"Rudall","given":"Paula J."},{"family":"Hilton","given":"Jason"},{"family":"Bateman","given":"Richard M."}],"issued":{"date-parts":[["2013"]]}}},{"id":193,"uris":["http://zotero.org/users/local/Hcd06Tc7/items/BMS8FNMS"],"itemData":{"id":193,"type":"article-journal","abstract":"Stomata are cellular breathing pores on leaves that open and close to absorb photosynthetic carbon dioxide and to restrict water loss through transpiration, respectively. Grasses (Poaceae) form morphologically innovative stomata, which consist of two dumbbell-shaped guard cells flanked by two lateral subsidiary cells (SCs). This ‘graminoid’ morphology is associated with faster stomatal movements leading to more water-efficient gas exchange in changing environments. Here, we offer a genetic and mechanistic perspective on the unique graminoid form of grass stomata and the developmental innovations during stomatal cell lineage initiation, recruitment of SCs and stomatal morphogenesis. Furthermore, the functional consequences of the four-celled, graminoid stomatal morphology are summarized. We compile the identified players relevant for stomatal opening and closing in grasses, and discuss possible mechanisms leading to cell-type-specific regulation of osmotic potential and turgor. In conclusion, we propose that the investigation of functionally superior grass stomata might reveal routes to improve water-stress resilience of agriculturally relevant plants in a changing climate.","container-title":"The Plant Journal","DOI":"10.1111/tpj.14552","ISSN":"1365-313X","issue":"4","language":"en","note":"_eprint: https://onlinelibrary.wiley.com/doi/pdf/10.1111/tpj.14552","page":"780-799","source":"Wiley Online Library","title":"Form, development and function of grass stomata","volume":"101","author":[{"family":"Nunes","given":"Tiago D. G."},{"family":"Zhang","given":"Dan"},{"family":"Raissig","given":"Michael T."}],"issued":{"date-parts":[["2020"]]}}}],"schema":"https://github.com/citation-style-language/schema/raw/master/csl-citation.json"} </w:instrText>
      </w:r>
      <w:r w:rsidRPr="00D143D9">
        <w:fldChar w:fldCharType="separate"/>
      </w:r>
      <w:r w:rsidRPr="00237EB4">
        <w:t>(Nunes et al., 2020; Rudall et al., 2013; Rudall and Knowles, 2013; Stebbins and Shah, 1960)</w:t>
      </w:r>
      <w:r w:rsidRPr="00D143D9">
        <w:fldChar w:fldCharType="end"/>
      </w:r>
      <w:r w:rsidRPr="00237EB4">
        <w:t>. In eudicots, stomata are formed by a pair of kidney-shaped GCs and are found distributed irregularly across the epidermis, with mixed orientation (Figure 1.</w:t>
      </w:r>
      <w:r>
        <w:t>9</w:t>
      </w:r>
      <w:r w:rsidRPr="00237EB4">
        <w:t xml:space="preserve">) </w:t>
      </w:r>
      <w:r w:rsidRPr="00397BD9">
        <w:fldChar w:fldCharType="begin"/>
      </w:r>
      <w:r w:rsidRPr="00237EB4">
        <w:instrText xml:space="preserve"> ADDIN ZOTERO_ITEM CSL_CITATION {"citationID":"fIB885EM","properties":{"formattedCitation":"(Pillitteri and Dong, 2013; Zoulias et al., 2018)","plainCitation":"(Pillitteri and Dong, 2013; Zoulias et al., 2018)","noteIndex":0},"citationItems":[{"id":206,"uris":["http://zotero.org/users/local/Hcd06Tc7/items/WZSQKTK6"],"itemData":{"id":206,"type":"article-journal","abstract":"Stomata consist of two guard cells that function as turgor-operated valves that regulate gas exchange in plants. In Arabidopsis, a dedicated cell lineage is initiated and undergoes a series of cell divisions and cell-state transitions to produce a stoma. A set of basic helix-loop-helix (bHLH) transcription factors regulates the transition and differentiation events through the lineage, while the placement of stomata relative to each other is controlled by intercellular signaling via peptide ligands, transmembrane receptors, and mitogen-activated protein kinase (MAPK) modules. Some genes involved in regulating stomatal differentiation or density are also involved in hormonal and environmental stress responses, which may provide a link between modulation of stomatal development or function in response to changes in the environment. Premitotic polarlylocalized proteins provide an added layer of regulation, which can be addressed more thoroughly with the identification of additional proteins in this pathway. Linking the networks that control stomatal development promises to bring advances to our understanding of signal transduction, cell polarity, and cell-fate specification in plants.","container-title":"The Arabidopsis Book / American Society of Plant Biologists","DOI":"10.1199/tab.0162","ISSN":"1543-8120","journalAbbreviation":"Arabidopsis Book","note":"PMID: 23864836\nPMCID: PMC3711358","page":"e0162","source":"PubMed Central","title":"Stomatal Development in Arabidopsis","volume":"11","author":[{"family":"Pillitteri","given":"Lynn Jo"},{"family":"Dong","given":"Juan"}],"issued":{"date-parts":[["2013",6,6]]}},"label":"page"},{"id":202,"uris":["http://zotero.org/users/local/Hcd06Tc7/items/H5N2R7KG"],"itemData":{"id":202,"type":"article-journal","abstract":"Plants have evolved developmental plasticity which allows the up- or down-regulation of photosynthetic and water loss capacities as new leaves emerge. This developmental plasticity enables plants to maximise fitness and to survive under differing environments. Stomata play a pivotal role in this adaptive process. These microscopic pores in the epidermis of leaves control gas exchange between the plant and its surrounding environment. Stomatal development involves regulated cell fate decisions that ensure optimal stomatal density and spacing, enabling efficient gas exchange. The cellular patterning process is regulated by a complex signalling pathway involving extracellular ligand–receptor interactions, which, in turn, modulate the activity of three master transcription factors essential for the formation of stomata. Here, we review the current understanding of the biochemical interactions between the epidermal patterning factor ligands and the ERECTA family of leucine-rich repeat receptor kinases. We discuss how this leads to activation of a kinase cascade, regulation of the bHLH transcription factor SPEECHLESS and its relatives, and ultimately alters stomatal production.","container-title":"Biochemical Journal","DOI":"10.1042/BCJ20170413","ISSN":"0264-6021","issue":"2","journalAbbreviation":"Biochemical Journal","page":"441-454","source":"Silverchair","title":"Molecular control of stomatal development","volume":"475","author":[{"family":"Zoulias","given":"Nicholas"},{"family":"Harrison","given":"Emily L."},{"family":"Casson","given":"Stuart A."},{"family":"Gray","given":"Julie E."}],"issued":{"date-parts":[["2018",1,31]]}}}],"schema":"https://github.com/citation-style-language/schema/raw/master/csl-citation.json"} </w:instrText>
      </w:r>
      <w:r w:rsidRPr="00397BD9">
        <w:fldChar w:fldCharType="separate"/>
      </w:r>
      <w:r w:rsidRPr="00237EB4">
        <w:t>(Pillitteri and Dong, 2013; Zoulias et al., 2018)</w:t>
      </w:r>
      <w:r w:rsidRPr="00397BD9">
        <w:fldChar w:fldCharType="end"/>
      </w:r>
      <w:r w:rsidRPr="00237EB4">
        <w:t xml:space="preserve">. In contrast, stomatal complexes in monocotyledon (grass) species are formed by a pair of dumbbell-shaped GCs that are </w:t>
      </w:r>
      <w:r w:rsidRPr="00237EB4">
        <w:lastRenderedPageBreak/>
        <w:t xml:space="preserve">flanked by a pair of subsidiary cells (SCs), which offer enhanced stomatal aperture control </w:t>
      </w:r>
      <w:r w:rsidRPr="00397BD9">
        <w:fldChar w:fldCharType="begin"/>
      </w:r>
      <w:r w:rsidRPr="00237EB4">
        <w:instrText xml:space="preserve"> ADDIN ZOTERO_ITEM CSL_CITATION {"citationID":"QoQ2x2lv","properties":{"formattedCitation":"(Franks and Farquhar, 2007; Raissig et al., 2017)","plainCitation":"(Franks and Farquhar, 2007; Raissig et al., 2017)","noteIndex":0},"citationItems":[{"id":209,"uris":["http://zotero.org/users/local/Hcd06Tc7/items/D3ALUS72"],"itemData":{"id":209,"type":"article-journal","abstract":"Given that stomatal movement is ultimately a mechanical process and that stomata are morphologically and mechanically diverse, we explored the influence of stomatal mechanical diversity on leaf gas exchange and considered some of the constraints. Mechanical measurements were conducted on the guard cells of four different species exhibiting different stomatal morphologies, including three variants on the classical “kidney” form and one “dumb-bell” type; this information, together with gas-exchange measurements, was used to model and compare their respective operational characteristics. Based on evidence from scanning electron microscope images of cryo-sectioned leaves that were sampled under full sun and high humidity and from pressure probe measurements of the stomatal aperture versus guard cell turgor relationship at maximum and zero epidermal turgor, it was concluded that maximum stomatal apertures (and maximum leaf diffusive conductance) could not be obtained in at least one of the species (the grass Triticum aestivum) without a substantial reduction in subsidiary cell osmotic (and hence turgor) pressure during stomatal opening to overcome the large mechanical advantage of subsidiary cells. A mechanism for this is proposed, with a corollary being greatly accelerated stomatal opening and closure. Gas-exchange measurements on T. aestivum revealed the capability of very rapid stomatal movements, which may be explained by the unique morphology and mechanics of its dumb-bell-shaped stomata coupled with “see-sawing” of osmotic and turgor pressure between guard and subsidiary cells during stomatal opening or closure. Such properties might underlie the success of grasses.","container-title":"Plant Physiology","DOI":"10.1104/pp.106.089367","ISSN":"0032-0889","issue":"1","journalAbbreviation":"Plant Physiology","page":"78-87","source":"Silverchair","title":"The Mechanical Diversity of Stomata and Its Significance in Gas-Exchange Control","volume":"143","author":[{"family":"Franks","given":"Peter J."},{"family":"Farquhar","given":"Graham D."}],"issued":{"date-parts":[["2007",1,1]]}}},{"id":214,"uris":["http://zotero.org/users/local/Hcd06Tc7/items/TVKTJV46"],"itemData":{"id":214,"type":"article-journal","abstract":"Plants optimize carbon assimilation while limiting water loss by adjusting stomatal aperture. In grasses, a developmental innovation-the addition of subsidiary cells (SCs) flanking two dumbbell-shaped guard cells (GCs)-is linked to improved stomatal physiology. Here, we identify a transcription factor necessary and sufficient for SC formation in the wheat relative Brachypodium distachyon. Unexpectedly, the transcription factor is an ortholog of the stomatal regulator AtMUTE, which defines GC precursor fate in Arabidopsis The novel role of BdMUTE in specifying lateral SCs appears linked to its acquisition of cell-to-cell mobility in Brachypodium Physiological analyses on SC-less plants experimentally support classic hypotheses that SCs permit greater stomatal responsiveness and larger range of pore apertures. Manipulation of SC formation and function in crops, therefore, may be an effective approach to enhance plant performance.","container-title":"Science (New York, N.Y.)","DOI":"10.1126/science.aal3254","ISSN":"1095-9203","issue":"6330","journalAbbreviation":"Science","language":"eng","note":"PMID: 28302860","page":"1215-1218","source":"PubMed","title":"Mobile MUTE specifies subsidiary cells to build physiologically improved grass stomata","volume":"355","author":[{"family":"Raissig","given":"Michael T."},{"family":"Matos","given":"Juliana L."},{"family":"Anleu Gil","given":"M. Ximena"},{"family":"Kornfeld","given":"Ari"},{"family":"Bettadapur","given":"Akhila"},{"family":"Abrash","given":"Emily"},{"family":"Allison","given":"Hannah R."},{"family":"Badgley","given":"Grayson"},{"family":"Vogel","given":"John P."},{"family":"Berry","given":"Joseph A."},{"family":"Bergmann","given":"Dominique C."}],"issued":{"date-parts":[["2017",3,17]]}},"label":"page"}],"schema":"https://github.com/citation-style-language/schema/raw/master/csl-citation.json"} </w:instrText>
      </w:r>
      <w:r w:rsidRPr="00397BD9">
        <w:fldChar w:fldCharType="separate"/>
      </w:r>
      <w:r w:rsidRPr="00237EB4">
        <w:t>(Franks and Farquhar, 2007; Raissig et al., 2017)</w:t>
      </w:r>
      <w:r w:rsidRPr="00397BD9">
        <w:fldChar w:fldCharType="end"/>
      </w:r>
      <w:r w:rsidRPr="00237EB4">
        <w:t>. Grass stomata develop evenly in pre-defined longitudinal cell rows (files), which are typically adjacent to leaf veins (Figure 1.</w:t>
      </w:r>
      <w:r>
        <w:t>10</w:t>
      </w:r>
      <w:r w:rsidRPr="00237EB4">
        <w:t xml:space="preserve">) </w:t>
      </w:r>
      <w:r w:rsidRPr="00397BD9">
        <w:fldChar w:fldCharType="begin"/>
      </w:r>
      <w:r w:rsidRPr="00237EB4">
        <w:instrText xml:space="preserve"> ADDIN ZOTERO_ITEM CSL_CITATION {"citationID":"g6w3q2YW","properties":{"formattedCitation":"(Bertolino et al., 2019; Hepworth et al., 2018; Nunes et al., 2020)","plainCitation":"(Bertolino et al., 2019; Hepworth et al., 2018; Nunes et al., 2020)","noteIndex":0},"citationItems":[{"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id":195,"uris":["http://zotero.org/users/local/Hcd06Tc7/items/ZQFHZA8B"],"itemData":{"id":195,"type":"article-journal","abstract":"Global warming and associated precipitation changes will negatively impact on many agricultural ecosystems. Major food production areas are expected to experience reduced water availability and increased frequency of drought over the coming decades. In affected areas, this is expected to reduce the production of important food crops including wheat, rice, and maize. The development of crop varieties able to sustain or improve yields with less water input is, therefore, a priority for crop research. Almost all water used for plant growth is lost to the atmosphere by transpiration through stomatal pores on the leaf epidermis. By altering stomatal pore apertures, plants are able to optimize their CO2 uptake for photosynthesis while minimizing water loss. Over longer periods, stomatal development may also be adjusted, with stomatal size and density being adapted to suit the prevailing conditions. Several approaches to improve drought tolerance and water-use efficiency through the modification of stomatal traits have been tested in the model plant Arabidopsis thaliana. However, there is surprisingly little known about the stomata of crop species. Here, we review the current understanding of how stomatal number and morphology are involved in regulating water-use efficiency. Moreover, we discuss the potential and limitations of manipulating stomatal development to increase drought tolerance and to reduce water loss in crops as the climate changes.","container-title":"Frontiers in Plant Science","ISSN":"1664-462X","source":"Frontiers","title":"Impact of Stomatal Density and Morphology on Water-Use Efficiency in a Changing World","URL":"https://www.frontiersin.org/articles/10.3389/fpls.2019.00225","volume":"10","author":[{"family":"Bertolino","given":"Lígia T."},{"family":"Caine","given":"Robert S."},{"family":"Gray","given":"Julie E."}],"accessed":{"date-parts":[["2023",4,2]]},"issued":{"date-parts":[["2019"]]}}},{"id":193,"uris":["http://zotero.org/users/local/Hcd06Tc7/items/BMS8FNMS"],"itemData":{"id":193,"type":"article-journal","abstract":"Stomata are cellular breathing pores on leaves that open and close to absorb photosynthetic carbon dioxide and to restrict water loss through transpiration, respectively. Grasses (Poaceae) form morphologically innovative stomata, which consist of two dumbbell-shaped guard cells flanked by two lateral subsidiary cells (SCs). This ‘graminoid’ morphology is associated with faster stomatal movements leading to more water-efficient gas exchange in changing environments. Here, we offer a genetic and mechanistic perspective on the unique graminoid form of grass stomata and the developmental innovations during stomatal cell lineage initiation, recruitment of SCs and stomatal morphogenesis. Furthermore, the functional consequences of the four-celled, graminoid stomatal morphology are summarized. We compile the identified players relevant for stomatal opening and closing in grasses, and discuss possible mechanisms leading to cell-type-specific regulation of osmotic potential and turgor. In conclusion, we propose that the investigation of functionally superior grass stomata might reveal routes to improve water-stress resilience of agriculturally relevant plants in a changing climate.","container-title":"The Plant Journal","DOI":"10.1111/tpj.14552","ISSN":"1365-313X","issue":"4","language":"en","note":"_eprint: https://onlinelibrary.wiley.com/doi/pdf/10.1111/tpj.14552","page":"780-799","source":"Wiley Online Library","title":"Form, development and function of grass stomata","volume":"101","author":[{"family":"Nunes","given":"Tiago D. G."},{"family":"Zhang","given":"Dan"},{"family":"Raissig","given":"Michael T."}],"issued":{"date-parts":[["2020"]]}},"label":"page"}],"schema":"https://github.com/citation-style-language/schema/raw/master/csl-citation.json"} </w:instrText>
      </w:r>
      <w:r w:rsidRPr="00397BD9">
        <w:fldChar w:fldCharType="separate"/>
      </w:r>
      <w:r w:rsidRPr="00237EB4">
        <w:t>(Bertolino et al., 2019; Hepworth et al., 2018; Nunes et al., 2020)</w:t>
      </w:r>
      <w:r w:rsidRPr="00397BD9">
        <w:fldChar w:fldCharType="end"/>
      </w:r>
      <w:r>
        <w:t>.</w:t>
      </w:r>
    </w:p>
    <w:p w14:paraId="5204D243" w14:textId="77777777" w:rsidR="00083A71" w:rsidRPr="00237EB4" w:rsidRDefault="00083A71" w:rsidP="00083A71">
      <w:pPr>
        <w:ind w:firstLine="720"/>
      </w:pPr>
      <w:r w:rsidRPr="00237EB4">
        <w:t xml:space="preserve">The genetic mechanisms that control </w:t>
      </w:r>
      <w:r w:rsidRPr="00237EB4">
        <w:rPr>
          <w:i/>
          <w:iCs/>
        </w:rPr>
        <w:t>SS</w:t>
      </w:r>
      <w:r w:rsidRPr="00237EB4">
        <w:t xml:space="preserve"> are still largely unknown, however, there have been considerable advances in our understanding of the molecular pathways that control </w:t>
      </w:r>
      <w:r w:rsidRPr="00237EB4">
        <w:rPr>
          <w:i/>
          <w:iCs/>
        </w:rPr>
        <w:t>SD</w:t>
      </w:r>
      <w:r w:rsidRPr="00237EB4">
        <w:t xml:space="preserve"> and patterning. Stomatal development is brought about by a series of cell divisions and differentiation steps, which are tightly regulated by a “genetic toolbox” that was first identified in the eudicot </w:t>
      </w:r>
      <w:r w:rsidRPr="00237EB4">
        <w:rPr>
          <w:i/>
          <w:iCs/>
        </w:rPr>
        <w:t xml:space="preserve">Arabidopsis thaliana </w:t>
      </w:r>
      <w:r w:rsidRPr="00397BD9">
        <w:rPr>
          <w:i/>
          <w:iCs/>
        </w:rPr>
        <w:fldChar w:fldCharType="begin"/>
      </w:r>
      <w:r w:rsidRPr="00237EB4">
        <w:rPr>
          <w:i/>
          <w:iCs/>
        </w:rPr>
        <w:instrText xml:space="preserve"> ADDIN ZOTERO_ITEM CSL_CITATION {"citationID":"g2cN7Ovq","properties":{"formattedCitation":"(Zhao and Sack, 1999)","plainCitation":"(Zhao and Sack, 1999)","noteIndex":0},"citationItems":[{"id":219,"uris":["http://zotero.org/users/local/Hcd06Tc7/items/76PJW4S4"],"itemData":{"id":219,"type":"article-journal","abstract":"Stomatal development was studied in wild-type Arabidopsis leaves using light and electron microscopy. Development involves three successive types of stomatal precursor cells: meristemoid mother cells, meristemoids, and guard mother cells (GMCs). The first two types divide asymmetrically, whereas GMCs divide symmetrically. Analysis of cell wall patterns indicates that meristemoids can divide asymmetrically a variable number of times. Before meristemoid division, the nucleus and a preprophase band of microtubules become located on one side of the cell, and the vacuole on the other. Meristemoids are often triangular in shape and have evenly thickened walls. GMCs can be detected by their roughly oval shape, increased starch accumulation, and wall thickenings on opposite ends of the cells. Because these features are also found in developing stomata, stomatal differentiation begins in GMCs. The wall thickenings mark the division site in the GMC since they overlie a preprophase band of microtubules and occur where the cell plate fuses with the parent cell wall. Stomatal differentiation in Arabidopsis resembles that of other genera with kidney-shaped guard cells. This identification of stages in stomatal development in wild-type Arabidopsis provides a foundation for the analysis of relevant genes and of mutants defective in stomatal patterning, cell specification, and differentiation.","container-title":"American Journal of Botany","DOI":"10.2307/2656609","ISSN":"1537-2197","issue":"7","language":"en","license":"© 1999 Botanical Society of America","note":"_eprint: https://onlinelibrary.wiley.com/doi/pdf/10.2307/2656609","page":"929-939","source":"Wiley Online Library","title":"Ultrastructure of stomatal development in Arabidopsis (Brassicaceae) leaves","volume":"86","author":[{"family":"Zhao","given":"Liming"},{"family":"Sack","given":"Fred D."}],"issued":{"date-parts":[["1999"]]}}}],"schema":"https://github.com/citation-style-language/schema/raw/master/csl-citation.json"} </w:instrText>
      </w:r>
      <w:r w:rsidRPr="00397BD9">
        <w:rPr>
          <w:i/>
          <w:iCs/>
        </w:rPr>
        <w:fldChar w:fldCharType="separate"/>
      </w:r>
      <w:r w:rsidRPr="00237EB4">
        <w:t>(Zhao and Sack, 1999)</w:t>
      </w:r>
      <w:r w:rsidRPr="00397BD9">
        <w:rPr>
          <w:i/>
          <w:iCs/>
        </w:rPr>
        <w:fldChar w:fldCharType="end"/>
      </w:r>
      <w:r w:rsidRPr="00237EB4">
        <w:t>. In fact, most of our knowledge on how stomata form and function stems from research conducted on Arabidopsis, which is considered a genetic model species. In Arabidopsis, three core basic helix-loop-helix (bHLH) transcription factors (TFs), named SPEECHLESS (SPCH), MUTE and FAMA, act sequentially to regulate the major cell fate transitions that lead to stomatal formation (Figure 1.</w:t>
      </w:r>
      <w:r>
        <w:t>9</w:t>
      </w:r>
      <w:r w:rsidRPr="00237EB4">
        <w:t xml:space="preserve">) </w:t>
      </w:r>
      <w:r w:rsidRPr="00397BD9">
        <w:fldChar w:fldCharType="begin"/>
      </w:r>
      <w:r w:rsidRPr="00237EB4">
        <w:instrText xml:space="preserve"> ADDIN ZOTERO_ITEM CSL_CITATION {"citationID":"scQZ3xSE","properties":{"formattedCitation":"(MacAlister et al., 2007)","plainCitation":"(MacAlister et al., 2007)","noteIndex":0},"citationItems":[{"id":222,"uris":["http://zotero.org/users/local/Hcd06Tc7/items/XIVAWDTY"],"itemData":{"id":222,"type":"article-journal","abstract":"Stomata, the gas-exchange structures of plants, are one of the key innovations that allowed plants to conquer the land. Collectively, stomatal activity has a major effect on global carbon and water cycles. So the discovery of the biosynthetic pathway for stomata will be of broad interest. Two groups report the identification of a pathway involving the sequential expression of three closely related genes, SPEECHLESS, MUTE and FAMA. This suggests that consecutive actions of three closely related basic helix–loop–helix proteins control the differentiation of stomata, a mechanism strikingly similar to cell-type differentiation in animals.","container-title":"Nature","DOI":"10.1038/nature05491","ISSN":"1476-4687","issue":"7127","language":"en","license":"2006 Nature Publishing Group","note":"number: 7127\npublisher: Nature Publishing Group","page":"537-540","source":"www.nature.com","title":"Transcription factor control of asymmetric cell divisions that establish the stomatal lineage","volume":"445","author":[{"family":"MacAlister","given":"Cora A."},{"family":"Ohashi-Ito","given":"Kyoko"},{"family":"Bergmann","given":"Dominique C."}],"issued":{"date-parts":[["2007",2]]}}}],"schema":"https://github.com/citation-style-language/schema/raw/master/csl-citation.json"} </w:instrText>
      </w:r>
      <w:r w:rsidRPr="00397BD9">
        <w:fldChar w:fldCharType="separate"/>
      </w:r>
      <w:r w:rsidRPr="00237EB4">
        <w:t>(MacAlister et al., 2007)</w:t>
      </w:r>
      <w:r w:rsidRPr="00397BD9">
        <w:fldChar w:fldCharType="end"/>
      </w:r>
      <w:r w:rsidRPr="00237EB4">
        <w:t xml:space="preserve">. In short, AtSPCH acts first to assign stomatal lineage fate to protodermal cells on a developing leaf, where they take on meristemoid mother cell (MMC) identity and undergo an asymmetric entry division to form a meristemoid cell (MC). AtSPCH also drives further MC spacing and amplifying divisions. AtMUTE then terminates MC divisions and promotes their differentiation into guard mother cells (GMCs) </w:t>
      </w:r>
      <w:r w:rsidRPr="00397BD9">
        <w:fldChar w:fldCharType="begin"/>
      </w:r>
      <w:r w:rsidRPr="00237EB4">
        <w:instrText xml:space="preserve"> ADDIN ZOTERO_ITEM CSL_CITATION {"citationID":"wLWWTW5N","properties":{"formattedCitation":"(Pillitteri et al., 2007)","plainCitation":"(Pillitteri et al., 2007)","noteIndex":0},"citationItems":[{"id":224,"uris":["http://zotero.org/users/local/Hcd06Tc7/items/DSV9PMHR"],"itemData":{"id":224,"type":"article-journal","abstract":"Stomata consist of a pair of guard cells that mediate gas and water-vapour exchange between plants and the atmosphere. Stomatal precursor cells—meristemoids—possess a transient stem-cell-like property and undergo several rounds of asymmetric divisions before further differentiation. Here we report that the Arabidopsis thaliana basic helix–loop–helix (bHLH) protein MUTE is a key switch for meristemoid fate transition. In the absence of MUTE, meristemoids abort after excessive asymmetric divisions and fail to differentiate stomata. Constitutive overexpression of MUTE directs the entire epidermis to adopt guard cell identity. MUTE has two paralogues: FAMA, a regulator of guard cell morphogenesis, and SPEECHLESS (SPCH). We show that SPCH directs the first asymmetric division that initiates stomatal lineage. Together, SPCH, MUTE and FAMA bHLH proteins control stomatal development at three consecutive steps: initiation, meristemoid differentiation and guard cell morphogenesis. Our findings highlight the roles of closely related bHLHs in cell type differentiation in plants and animals.","container-title":"Nature","DOI":"10.1038/nature05467","ISSN":"1476-4687","issue":"7127","language":"en","license":"2006 Nature Publishing Group","note":"number: 7127\npublisher: Nature Publishing Group","page":"501-505","source":"www.nature.com","title":"Termination of asymmetric cell division and differentiation of stomata","volume":"445","author":[{"family":"Pillitteri","given":"Lynn Jo"},{"family":"Sloan","given":"Daniel B."},{"family":"Bogenschutz","given":"Naomi L."},{"family":"Torii","given":"Keiko U."}],"issued":{"date-parts":[["2007",2]]}}}],"schema":"https://github.com/citation-style-language/schema/raw/master/csl-citation.json"} </w:instrText>
      </w:r>
      <w:r w:rsidRPr="00397BD9">
        <w:fldChar w:fldCharType="separate"/>
      </w:r>
      <w:r w:rsidRPr="00237EB4">
        <w:t>(Pillitteri et al., 2007)</w:t>
      </w:r>
      <w:r w:rsidRPr="00397BD9">
        <w:fldChar w:fldCharType="end"/>
      </w:r>
      <w:r w:rsidRPr="00237EB4">
        <w:t xml:space="preserve">. Finally, AtFAMA facilitates the symmetric division of the GMCs to form a pair of GCs and their subsequent maturation </w:t>
      </w:r>
      <w:r w:rsidRPr="00397BD9">
        <w:fldChar w:fldCharType="begin"/>
      </w:r>
      <w:r w:rsidRPr="00237EB4">
        <w:instrText xml:space="preserve"> ADDIN ZOTERO_ITEM CSL_CITATION {"citationID":"vIuG9yZ2","properties":{"formattedCitation":"(Ohashi-Ito and Bergmann, 2006)","plainCitation":"(Ohashi-Ito and Bergmann, 2006)","noteIndex":0},"citationItems":[{"id":226,"uris":["http://zotero.org/users/local/Hcd06Tc7/items/TRJEWZDW"],"itemData":{"id":226,"type":"article-journal","abstract":"Coordination between cell proliferation and differentiation is essential to create organized and functional tissues. Arabidopsis thaliana stomata are created through a stereotyped series of symmetric and asymmetric cell divisions whose frequency and orientation are informed by cell–cell interactions. Receptor-like proteins and a mitogen-activated protein kinase kinase kinase were previously identified as negative regulators of stomatal development; here, we present the characterization of a bona fide positive regulator. FAMA is a putative basic helix-loop-helix transcription factor whose activity is required to promote differentiation of stomatal guard cells and to halt proliferative divisions in their immediate precursors. Ectopic FAMA expression is also sufficient to confer stomatal character. Physical and genetic interaction studies combined with functional characterization of FAMA domains suggest that stomatal development relies on regulatory complexes distinct from those used to specify other plant epidermal cells. FAMA behavior provides insights into the control of differentiation in cells produced through the activity of self-renewing populations.","container-title":"The Plant Cell","DOI":"10.1105/tpc.106.046136","ISSN":"1040-4651","issue":"10","journalAbbreviation":"The Plant Cell","page":"2493-2505","source":"Silverchair","title":"Arabidopsis FAMA Controls the Final Proliferation/Differentiation Switch during Stomatal Development","volume":"18","author":[{"family":"Ohashi-Ito","given":"Kyoko"},{"family":"Bergmann","given":"Dominique C."}],"issued":{"date-parts":[["2006",10,1]]}}}],"schema":"https://github.com/citation-style-language/schema/raw/master/csl-citation.json"} </w:instrText>
      </w:r>
      <w:r w:rsidRPr="00397BD9">
        <w:fldChar w:fldCharType="separate"/>
      </w:r>
      <w:r w:rsidRPr="00237EB4">
        <w:t>(Ohashi-Ito and Bergmann, 2006)</w:t>
      </w:r>
      <w:r w:rsidRPr="00397BD9">
        <w:fldChar w:fldCharType="end"/>
      </w:r>
      <w:r w:rsidRPr="00237EB4">
        <w:rPr>
          <w:noProof/>
        </w:rPr>
        <w:t xml:space="preserve">. </w:t>
      </w:r>
      <w:r w:rsidRPr="00237EB4">
        <w:t xml:space="preserve">To function properly, each of these TFs require heterodimerisation with one of the SCREAM bHLH TFs (SCRM1 or SCRM2) </w:t>
      </w:r>
      <w:r w:rsidRPr="00397BD9">
        <w:fldChar w:fldCharType="begin"/>
      </w:r>
      <w:r w:rsidRPr="00237EB4">
        <w:instrText xml:space="preserve"> ADDIN ZOTERO_ITEM CSL_CITATION {"citationID":"ohgouFpZ","properties":{"formattedCitation":"(Kanaoka et al., 2008)","plainCitation":"(Kanaoka et al., 2008)","noteIndex":0},"citationItems":[{"id":229,"uris":["http://zotero.org/users/local/Hcd06Tc7/items/6NBJ6DWK"],"itemData":{"id":229,"type":"article-journal","abstract":"Differentiation of specialized cell types in multicellular organisms requires orchestrated actions of cell fate determinants. Stomata, valves on the plant epidermis, are formed through a series of differentiation events mediated by three closely related basic-helix-loop-helix proteins: SPEECHLESS (SPCH), MUTE, and FAMA. However, it is not known what mechanism coordinates their actions. Here, we identify two paralogous proteins, SCREAM (SCRM) and SCRM2, which directly interact with and specify the sequential actions of SPCH, MUTE, and FAMA. The gain-of-function mutation in SCRM exhibited constitutive stomatal differentiation in the epidermis. Conversely, successive loss of SCRM and SCRM2 recapitulated the phenotypes of fama, mute, and spch, indicating that SCRM and SCRM2 together determined successive initiation, proliferation, and terminal differentiation of stomatal cell lineages. Our findings identify the core regulatory units of stomatal differentiation and suggest a model strikingly similar to cell-type differentiation in animals. Surprisingly, map-based cloning revealed that SCRM is INDUCER OF CBF EXPRESSION1, a master regulator of freezing tolerance, thus implicating a potential link between the transcriptional regulation of environmental adaptation and development in plants.","container-title":"The Plant Cell","DOI":"10.1105/tpc.108.060848","ISSN":"1040-4651","issue":"7","journalAbbreviation":"Plant Cell","note":"PMID: 18641265\nPMCID: PMC2518248","page":"1775-1785","source":"PubMed Central","title":"SCREAM/ICE1 and SCREAM2 Specify Three Cell-State Transitional Steps Leading to Arabidopsis Stomatal Differentiation","volume":"20","author":[{"family":"Kanaoka","given":"Masahiro M."},{"family":"Pillitteri","given":"Lynn Jo"},{"family":"Fujii","given":"Hiroaki"},{"family":"Yoshida","given":"Yuki"},{"family":"Bogenschutz","given":"Naomi L."},{"family":"Takabayashi","given":"Junji"},{"family":"Zhu","given":"Jian-Kang"},{"family":"Torii","given":"Keiko U."}],"issued":{"date-parts":[["2008",7]]}}}],"schema":"https://github.com/citation-style-language/schema/raw/master/csl-citation.json"} </w:instrText>
      </w:r>
      <w:r w:rsidRPr="00397BD9">
        <w:fldChar w:fldCharType="separate"/>
      </w:r>
      <w:r w:rsidRPr="00237EB4">
        <w:t>(Kanaoka et al., 2008)</w:t>
      </w:r>
      <w:r w:rsidRPr="00397BD9">
        <w:fldChar w:fldCharType="end"/>
      </w:r>
      <w:r w:rsidRPr="00237EB4">
        <w:t>. On the developing leaves of eudicot species, stomatal development is initiated in irregularly dispersed epidermal cells, leading to an epidermis that is scattered with cells at different stages within the stomatal lineage (Figure 1.</w:t>
      </w:r>
      <w:r>
        <w:t>9</w:t>
      </w:r>
      <w:r w:rsidRPr="00237EB4">
        <w:t>).</w:t>
      </w:r>
    </w:p>
    <w:p w14:paraId="1E0339CC" w14:textId="77777777" w:rsidR="00083A71" w:rsidRPr="00237EB4" w:rsidRDefault="00083A71" w:rsidP="00083A71"/>
    <w:p w14:paraId="7CCCF855" w14:textId="77777777" w:rsidR="00083A71" w:rsidRPr="00237EB4" w:rsidRDefault="00083A71" w:rsidP="00083A71"/>
    <w:p w14:paraId="5E5FE20B" w14:textId="77777777" w:rsidR="00083A71" w:rsidRPr="00237EB4" w:rsidRDefault="00083A71" w:rsidP="00083A71"/>
    <w:p w14:paraId="1F6FA1EE" w14:textId="77777777" w:rsidR="00083A71" w:rsidRPr="00237EB4" w:rsidRDefault="00083A71" w:rsidP="00083A71"/>
    <w:p w14:paraId="18A3EA73" w14:textId="77777777" w:rsidR="00083A71" w:rsidRPr="00237EB4" w:rsidRDefault="00083A71" w:rsidP="00083A71"/>
    <w:p w14:paraId="63660016" w14:textId="77777777" w:rsidR="00083A71" w:rsidRPr="00237EB4" w:rsidRDefault="00083A71" w:rsidP="00083A71"/>
    <w:p w14:paraId="5B1E42AD" w14:textId="77777777" w:rsidR="00083A71" w:rsidRPr="00237EB4" w:rsidRDefault="00083A71" w:rsidP="00083A71"/>
    <w:p w14:paraId="32F0DC43" w14:textId="77777777" w:rsidR="00083A71" w:rsidRPr="00237EB4" w:rsidRDefault="00083A71" w:rsidP="00083A71">
      <w:r w:rsidRPr="00397BD9">
        <w:rPr>
          <w:noProof/>
          <w:lang w:val="en-US" w:eastAsia="en-US"/>
        </w:rPr>
        <w:lastRenderedPageBreak/>
        <mc:AlternateContent>
          <mc:Choice Requires="wpg">
            <w:drawing>
              <wp:anchor distT="0" distB="0" distL="114300" distR="114300" simplePos="0" relativeHeight="251445248" behindDoc="0" locked="0" layoutInCell="1" allowOverlap="1" wp14:anchorId="4A659BC0" wp14:editId="3714DEDB">
                <wp:simplePos x="0" y="0"/>
                <wp:positionH relativeFrom="margin">
                  <wp:align>center</wp:align>
                </wp:positionH>
                <wp:positionV relativeFrom="paragraph">
                  <wp:posOffset>13335</wp:posOffset>
                </wp:positionV>
                <wp:extent cx="4518837" cy="5660570"/>
                <wp:effectExtent l="0" t="0" r="0" b="0"/>
                <wp:wrapNone/>
                <wp:docPr id="5" name="Group 5"/>
                <wp:cNvGraphicFramePr/>
                <a:graphic xmlns:a="http://schemas.openxmlformats.org/drawingml/2006/main">
                  <a:graphicData uri="http://schemas.microsoft.com/office/word/2010/wordprocessingGroup">
                    <wpg:wgp>
                      <wpg:cNvGrpSpPr/>
                      <wpg:grpSpPr>
                        <a:xfrm>
                          <a:off x="0" y="0"/>
                          <a:ext cx="4518837" cy="5660570"/>
                          <a:chOff x="0" y="0"/>
                          <a:chExt cx="4797425" cy="5731126"/>
                        </a:xfrm>
                      </wpg:grpSpPr>
                      <pic:pic xmlns:pic="http://schemas.openxmlformats.org/drawingml/2006/picture">
                        <pic:nvPicPr>
                          <pic:cNvPr id="57" name="Picture 57" descr="Diagram&#10;&#10;Description automatically generated"/>
                          <pic:cNvPicPr>
                            <a:picLocks noChangeAspect="1"/>
                          </pic:cNvPicPr>
                        </pic:nvPicPr>
                        <pic:blipFill rotWithShape="1">
                          <a:blip r:embed="rId32">
                            <a:extLst>
                              <a:ext uri="{28A0092B-C50C-407E-A947-70E740481C1C}">
                                <a14:useLocalDpi xmlns:a14="http://schemas.microsoft.com/office/drawing/2010/main" val="0"/>
                              </a:ext>
                            </a:extLst>
                          </a:blip>
                          <a:srcRect l="18015" t="42130" r="18892"/>
                          <a:stretch/>
                        </pic:blipFill>
                        <pic:spPr bwMode="auto">
                          <a:xfrm>
                            <a:off x="457200" y="2477386"/>
                            <a:ext cx="4340225" cy="325374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8" name="Picture 58" descr="Diagram&#10;&#10;Description automatically generated"/>
                          <pic:cNvPicPr>
                            <a:picLocks noChangeAspect="1"/>
                          </pic:cNvPicPr>
                        </pic:nvPicPr>
                        <pic:blipFill rotWithShape="1">
                          <a:blip r:embed="rId32">
                            <a:extLst>
                              <a:ext uri="{28A0092B-C50C-407E-A947-70E740481C1C}">
                                <a14:useLocalDpi xmlns:a14="http://schemas.microsoft.com/office/drawing/2010/main" val="0"/>
                              </a:ext>
                            </a:extLst>
                          </a:blip>
                          <a:srcRect l="1692" r="51039" b="60184"/>
                          <a:stretch/>
                        </pic:blipFill>
                        <pic:spPr bwMode="auto">
                          <a:xfrm>
                            <a:off x="1137684" y="138223"/>
                            <a:ext cx="2995930" cy="20618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17" name="Text Box 2"/>
                        <wps:cNvSpPr txBox="1">
                          <a:spLocks noChangeArrowheads="1"/>
                        </wps:cNvSpPr>
                        <wps:spPr bwMode="auto">
                          <a:xfrm>
                            <a:off x="467833" y="0"/>
                            <a:ext cx="648586" cy="478465"/>
                          </a:xfrm>
                          <a:prstGeom prst="rect">
                            <a:avLst/>
                          </a:prstGeom>
                          <a:solidFill>
                            <a:srgbClr val="FFFFFF"/>
                          </a:solidFill>
                          <a:ln w="9525">
                            <a:noFill/>
                            <a:miter lim="800000"/>
                            <a:headEnd/>
                            <a:tailEnd/>
                          </a:ln>
                        </wps:spPr>
                        <wps:txbx>
                          <w:txbxContent>
                            <w:p w14:paraId="70BDCFB4" w14:textId="77777777" w:rsidR="00135FA1" w:rsidRPr="00FD6564" w:rsidRDefault="00135FA1" w:rsidP="00083A71">
                              <w:pPr>
                                <w:rPr>
                                  <w:rFonts w:asciiTheme="minorHAnsi" w:hAnsiTheme="minorHAnsi" w:cstheme="minorHAnsi"/>
                                  <w:b/>
                                  <w:bCs/>
                                  <w:sz w:val="28"/>
                                  <w:szCs w:val="28"/>
                                </w:rPr>
                              </w:pPr>
                              <w:r w:rsidRPr="00FD6564">
                                <w:rPr>
                                  <w:rFonts w:asciiTheme="minorHAnsi" w:hAnsiTheme="minorHAnsi" w:cstheme="minorHAnsi"/>
                                  <w:b/>
                                  <w:bCs/>
                                  <w:sz w:val="28"/>
                                  <w:szCs w:val="28"/>
                                </w:rPr>
                                <w:t>(a)</w:t>
                              </w:r>
                            </w:p>
                          </w:txbxContent>
                        </wps:txbx>
                        <wps:bodyPr rot="0" vert="horz" wrap="square" lIns="91440" tIns="45720" rIns="91440" bIns="45720" anchor="t" anchorCtr="0">
                          <a:noAutofit/>
                        </wps:bodyPr>
                      </wps:wsp>
                      <wps:wsp>
                        <wps:cNvPr id="3" name="Text Box 2"/>
                        <wps:cNvSpPr txBox="1">
                          <a:spLocks noChangeArrowheads="1"/>
                        </wps:cNvSpPr>
                        <wps:spPr bwMode="auto">
                          <a:xfrm>
                            <a:off x="0" y="2381693"/>
                            <a:ext cx="648586" cy="478465"/>
                          </a:xfrm>
                          <a:prstGeom prst="rect">
                            <a:avLst/>
                          </a:prstGeom>
                          <a:solidFill>
                            <a:srgbClr val="FFFFFF"/>
                          </a:solidFill>
                          <a:ln w="9525">
                            <a:noFill/>
                            <a:miter lim="800000"/>
                            <a:headEnd/>
                            <a:tailEnd/>
                          </a:ln>
                        </wps:spPr>
                        <wps:txbx>
                          <w:txbxContent>
                            <w:p w14:paraId="7D51ADCB" w14:textId="77777777" w:rsidR="00135FA1" w:rsidRPr="00FD6564" w:rsidRDefault="00135FA1" w:rsidP="00083A71">
                              <w:pPr>
                                <w:rPr>
                                  <w:rFonts w:asciiTheme="minorHAnsi" w:hAnsiTheme="minorHAnsi" w:cstheme="minorHAnsi"/>
                                  <w:b/>
                                  <w:bCs/>
                                  <w:sz w:val="28"/>
                                  <w:szCs w:val="28"/>
                                </w:rPr>
                              </w:pPr>
                              <w:r w:rsidRPr="00FD6564">
                                <w:rPr>
                                  <w:rFonts w:asciiTheme="minorHAnsi" w:hAnsiTheme="minorHAnsi" w:cstheme="minorHAnsi"/>
                                  <w:b/>
                                  <w:bCs/>
                                  <w:sz w:val="28"/>
                                  <w:szCs w:val="28"/>
                                </w:rPr>
                                <w:t>(</w:t>
                              </w:r>
                              <w:r>
                                <w:rPr>
                                  <w:rFonts w:asciiTheme="minorHAnsi" w:hAnsiTheme="minorHAnsi" w:cstheme="minorHAnsi"/>
                                  <w:b/>
                                  <w:bCs/>
                                  <w:sz w:val="28"/>
                                  <w:szCs w:val="28"/>
                                </w:rPr>
                                <w:t>b</w:t>
                              </w:r>
                              <w:r w:rsidRPr="00FD6564">
                                <w:rPr>
                                  <w:rFonts w:asciiTheme="minorHAnsi" w:hAnsiTheme="minorHAnsi" w:cstheme="minorHAnsi"/>
                                  <w:b/>
                                  <w:bCs/>
                                  <w:sz w:val="28"/>
                                  <w:szCs w:val="2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659BC0" id="Group 5" o:spid="_x0000_s1049" style="position:absolute;left:0;text-align:left;margin-left:0;margin-top:1.05pt;width:355.8pt;height:445.7pt;z-index:251445248;mso-position-horizontal:center;mso-position-horizontal-relative:margin;mso-width-relative:margin;mso-height-relative:margin" coordsize="47974,573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">
                <v:shape id="Picture 57" o:spid="_x0000_s1050" type="#_x0000_t75" alt="Diagram&#10;&#10;Description automatically generated" style="position:absolute;left:4572;top:24773;width:43402;height:32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">
                  <v:imagedata r:id="rId33" o:title="Diagram&#10;&#10;Description automatically generated" croptop="27610f" cropleft="11806f" cropright="12381f"/>
                </v:shape>
                <v:shape id="Picture 58" o:spid="_x0000_s1051" type="#_x0000_t75" alt="Diagram&#10;&#10;Description automatically generated" style="position:absolute;left:11376;top:1382;width:29960;height:20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">
                  <v:imagedata r:id="rId33" o:title="Diagram&#10;&#10;Description automatically generated" cropbottom="39442f" cropleft="1109f" cropright="33449f"/>
                </v:shape>
                <v:shape id="_x0000_s1052" type="#_x0000_t202" style="position:absolute;left:4678;width:6486;height:4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0BDCFB4" w14:textId="77777777" w:rsidR="00135FA1" w:rsidRPr="00FD6564" w:rsidRDefault="00135FA1" w:rsidP="00083A71">
                        <w:pPr>
                          <w:rPr>
                            <w:rFonts w:asciiTheme="minorHAnsi" w:hAnsiTheme="minorHAnsi" w:cstheme="minorHAnsi"/>
                            <w:b/>
                            <w:bCs/>
                            <w:sz w:val="28"/>
                            <w:szCs w:val="28"/>
                          </w:rPr>
                        </w:pPr>
                        <w:r w:rsidRPr="00FD6564">
                          <w:rPr>
                            <w:rFonts w:asciiTheme="minorHAnsi" w:hAnsiTheme="minorHAnsi" w:cstheme="minorHAnsi"/>
                            <w:b/>
                            <w:bCs/>
                            <w:sz w:val="28"/>
                            <w:szCs w:val="28"/>
                          </w:rPr>
                          <w:t>(a)</w:t>
                        </w:r>
                      </w:p>
                    </w:txbxContent>
                  </v:textbox>
                </v:shape>
                <v:shape id="_x0000_s1053" type="#_x0000_t202" style="position:absolute;top:23816;width:6485;height:4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51ADCB" w14:textId="77777777" w:rsidR="00135FA1" w:rsidRPr="00FD6564" w:rsidRDefault="00135FA1" w:rsidP="00083A71">
                        <w:pPr>
                          <w:rPr>
                            <w:rFonts w:asciiTheme="minorHAnsi" w:hAnsiTheme="minorHAnsi" w:cstheme="minorHAnsi"/>
                            <w:b/>
                            <w:bCs/>
                            <w:sz w:val="28"/>
                            <w:szCs w:val="28"/>
                          </w:rPr>
                        </w:pPr>
                        <w:r w:rsidRPr="00FD6564">
                          <w:rPr>
                            <w:rFonts w:asciiTheme="minorHAnsi" w:hAnsiTheme="minorHAnsi" w:cstheme="minorHAnsi"/>
                            <w:b/>
                            <w:bCs/>
                            <w:sz w:val="28"/>
                            <w:szCs w:val="28"/>
                          </w:rPr>
                          <w:t>(</w:t>
                        </w:r>
                        <w:r>
                          <w:rPr>
                            <w:rFonts w:asciiTheme="minorHAnsi" w:hAnsiTheme="minorHAnsi" w:cstheme="minorHAnsi"/>
                            <w:b/>
                            <w:bCs/>
                            <w:sz w:val="28"/>
                            <w:szCs w:val="28"/>
                          </w:rPr>
                          <w:t>b</w:t>
                        </w:r>
                        <w:r w:rsidRPr="00FD6564">
                          <w:rPr>
                            <w:rFonts w:asciiTheme="minorHAnsi" w:hAnsiTheme="minorHAnsi" w:cstheme="minorHAnsi"/>
                            <w:b/>
                            <w:bCs/>
                            <w:sz w:val="28"/>
                            <w:szCs w:val="28"/>
                          </w:rPr>
                          <w:t>)</w:t>
                        </w:r>
                      </w:p>
                    </w:txbxContent>
                  </v:textbox>
                </v:shape>
                <w10:wrap anchorx="margin"/>
              </v:group>
            </w:pict>
          </mc:Fallback>
        </mc:AlternateContent>
      </w:r>
    </w:p>
    <w:p w14:paraId="5D3EC204" w14:textId="77777777" w:rsidR="00083A71" w:rsidRPr="00237EB4" w:rsidRDefault="00083A71" w:rsidP="00083A71"/>
    <w:p w14:paraId="4BA5FED3" w14:textId="77777777" w:rsidR="00083A71" w:rsidRPr="00237EB4" w:rsidRDefault="00083A71" w:rsidP="00083A71"/>
    <w:p w14:paraId="3A2DC9A8" w14:textId="77777777" w:rsidR="00083A71" w:rsidRPr="00237EB4" w:rsidRDefault="00083A71" w:rsidP="00083A71"/>
    <w:p w14:paraId="099E062E" w14:textId="77777777" w:rsidR="00083A71" w:rsidRPr="00237EB4" w:rsidRDefault="00083A71" w:rsidP="00083A71"/>
    <w:p w14:paraId="0E5FC584" w14:textId="77777777" w:rsidR="00083A71" w:rsidRPr="00237EB4" w:rsidRDefault="00083A71" w:rsidP="00083A71"/>
    <w:p w14:paraId="0B291247" w14:textId="77777777" w:rsidR="00083A71" w:rsidRPr="00237EB4" w:rsidRDefault="00083A71" w:rsidP="00083A71"/>
    <w:p w14:paraId="41AEDF8C" w14:textId="77777777" w:rsidR="00083A71" w:rsidRPr="00237EB4" w:rsidRDefault="00083A71" w:rsidP="00083A71"/>
    <w:p w14:paraId="6CC2C8B6" w14:textId="77777777" w:rsidR="00083A71" w:rsidRPr="00237EB4" w:rsidRDefault="00083A71" w:rsidP="00083A71"/>
    <w:p w14:paraId="079AD991" w14:textId="77777777" w:rsidR="00083A71" w:rsidRPr="00237EB4" w:rsidRDefault="00083A71" w:rsidP="00083A71"/>
    <w:p w14:paraId="5A99556F" w14:textId="77777777" w:rsidR="00083A71" w:rsidRPr="00237EB4" w:rsidRDefault="00083A71" w:rsidP="00083A71"/>
    <w:p w14:paraId="476F6149" w14:textId="77777777" w:rsidR="00083A71" w:rsidRPr="00237EB4" w:rsidRDefault="00083A71" w:rsidP="00083A71"/>
    <w:p w14:paraId="16F3FED2" w14:textId="77777777" w:rsidR="00083A71" w:rsidRPr="00237EB4" w:rsidRDefault="00083A71" w:rsidP="00083A71"/>
    <w:p w14:paraId="298374D7" w14:textId="77777777" w:rsidR="00083A71" w:rsidRPr="00237EB4" w:rsidRDefault="00083A71" w:rsidP="00083A71"/>
    <w:p w14:paraId="33261893" w14:textId="77777777" w:rsidR="00083A71" w:rsidRPr="00237EB4" w:rsidRDefault="00083A71" w:rsidP="00083A71"/>
    <w:p w14:paraId="57898948" w14:textId="77777777" w:rsidR="00083A71" w:rsidRPr="00237EB4" w:rsidRDefault="00083A71" w:rsidP="00083A71"/>
    <w:p w14:paraId="52646CBE" w14:textId="77777777" w:rsidR="00083A71" w:rsidRPr="00237EB4" w:rsidRDefault="00083A71" w:rsidP="00083A71"/>
    <w:p w14:paraId="71AC89D7" w14:textId="77777777" w:rsidR="00083A71" w:rsidRPr="00DB430D" w:rsidRDefault="00083A71" w:rsidP="00083A71">
      <w:pPr>
        <w:pStyle w:val="NoSpacing"/>
        <w:spacing w:line="276" w:lineRule="auto"/>
        <w:rPr>
          <w:rFonts w:eastAsia="Times New Roman"/>
          <w:color w:val="auto"/>
          <w:sz w:val="14"/>
          <w:szCs w:val="14"/>
        </w:rPr>
      </w:pPr>
      <w:r w:rsidRPr="00DB430D">
        <w:rPr>
          <w:b/>
          <w:bCs/>
          <w:color w:val="auto"/>
          <w:sz w:val="21"/>
          <w:szCs w:val="21"/>
        </w:rPr>
        <w:br/>
        <w:t>Figure 1.</w:t>
      </w:r>
      <w:r>
        <w:rPr>
          <w:b/>
          <w:bCs/>
          <w:color w:val="auto"/>
          <w:sz w:val="21"/>
          <w:szCs w:val="21"/>
        </w:rPr>
        <w:t>9</w:t>
      </w:r>
      <w:r w:rsidRPr="00DB430D">
        <w:rPr>
          <w:b/>
          <w:bCs/>
          <w:color w:val="auto"/>
          <w:sz w:val="21"/>
          <w:szCs w:val="21"/>
        </w:rPr>
        <w:t xml:space="preserve">. Stomatal development in Arabidopsis. (a) </w:t>
      </w:r>
      <w:r w:rsidRPr="00DB430D">
        <w:rPr>
          <w:color w:val="auto"/>
          <w:sz w:val="21"/>
          <w:szCs w:val="21"/>
        </w:rPr>
        <w:t xml:space="preserve">The epidermis of a developing Arabidopsis leaf features dispersed cells at different stages of the stomatal lineage, with irregular orientation. </w:t>
      </w:r>
      <w:r w:rsidRPr="00DB430D">
        <w:rPr>
          <w:b/>
          <w:bCs/>
          <w:color w:val="auto"/>
          <w:sz w:val="21"/>
          <w:szCs w:val="21"/>
        </w:rPr>
        <w:t>(b)</w:t>
      </w:r>
      <w:r w:rsidRPr="00DB430D">
        <w:rPr>
          <w:color w:val="auto"/>
          <w:sz w:val="21"/>
          <w:szCs w:val="21"/>
        </w:rPr>
        <w:t xml:space="preserve"> In Arabidopsis</w:t>
      </w:r>
      <w:r w:rsidRPr="00DB430D">
        <w:rPr>
          <w:i/>
          <w:iCs/>
          <w:color w:val="auto"/>
          <w:sz w:val="21"/>
          <w:szCs w:val="21"/>
        </w:rPr>
        <w:t xml:space="preserve">, </w:t>
      </w:r>
      <w:r w:rsidRPr="00DB430D">
        <w:rPr>
          <w:color w:val="auto"/>
          <w:sz w:val="21"/>
          <w:szCs w:val="21"/>
        </w:rPr>
        <w:t xml:space="preserve">stomatal development is initiated within a protodermal cell that is assigned into the stomatal lineage and differentiates into a meristemoid mother cell (MMC). The MMC will undergo an initial asymmetric entry division, to create a smaller meristemoid cell (MC) and a larger stomatal lineage ground cell (SLGC; a stomatal lineage cell that has not yet been assigned the fate of developing into a guard cell). The MC possesses stem cell-like properties and at this point may perform several rounds of asymmetric cellular divisions, amplifying the number of SLGCs that surround the MC </w:t>
      </w:r>
      <w:r w:rsidRPr="00DB430D">
        <w:rPr>
          <w:color w:val="auto"/>
          <w:sz w:val="21"/>
          <w:szCs w:val="21"/>
        </w:rPr>
        <w:fldChar w:fldCharType="begin"/>
      </w:r>
      <w:r w:rsidRPr="00DB430D">
        <w:rPr>
          <w:color w:val="auto"/>
          <w:sz w:val="21"/>
          <w:szCs w:val="21"/>
        </w:rPr>
        <w:instrText xml:space="preserve"> ADDIN EN.CITE &lt;EndNote&gt;&lt;Cite&gt;&lt;Author&gt;de Marcos&lt;/Author&gt;&lt;Year&gt;2017&lt;/Year&gt;&lt;RecNum&gt;0&lt;/RecNum&gt;&lt;IDText&gt;A Mutation in the bHLH Domain of the SPCH Transcription Factor Uncovers a BR-Dependent Mechanism for Stomatal Development&lt;/IDText&gt;&lt;DisplayText&gt;(de Marcos et al., 2017)&lt;/DisplayText&gt;&lt;record&gt;&lt;urls&gt;&lt;related-urls&gt;&lt;url&gt;https://www.ncbi.nlm.nih.gov/pubmed/28507175&lt;/url&gt;&lt;url&gt;https://www.ncbi.nlm.nih.gov/pmc/PMC5462054/&lt;/url&gt;&lt;/related-urls&gt;&lt;/urls&gt;&lt;isbn&gt;1532-2548&amp;#xD;0032-0889&lt;/isbn&gt;&lt;titles&gt;&lt;title&gt;A Mutation in the bHLH Domain of the SPCH Transcription Factor Uncovers a BR-Dependent Mechanism for Stomatal Development&lt;/title&gt;&lt;secondary-title&gt;Plant physiology&lt;/secondary-title&gt;&lt;/titles&gt;&lt;pages&gt;823-842&lt;/pages&gt;&lt;number&gt;2&lt;/number&gt;&lt;contributors&gt;&lt;authors&gt;&lt;author&gt;de Marcos, Alberto&lt;/author&gt;&lt;author&gt;Houbaert, Anaxi&lt;/author&gt;&lt;author&gt;Triviño, Magdalena&lt;/author&gt;&lt;author&gt;Delgado, Dolores&lt;/author&gt;&lt;author&gt;Martín-Trillo, Mar&lt;/author&gt;&lt;author&gt;Russinova, Eugenia&lt;/author&gt;&lt;author&gt;Fenoll, Carmen&lt;/author&gt;&lt;author&gt;Mena, Montaña&lt;/author&gt;&lt;/authors&gt;&lt;/contributors&gt;&lt;edition&gt;2017/05/15&lt;/edition&gt;&lt;added-date format="utc"&gt;1547836155&lt;/added-date&gt;&lt;ref-type name="Journal Article"&gt;17&lt;/ref-type&gt;&lt;dates&gt;&lt;year&gt;2017&lt;/year&gt;&lt;/dates&gt;&lt;rec-number&gt;1574&lt;/rec-number&gt;&lt;publisher&gt;American Society of Plant Biologists&lt;/publisher&gt;&lt;last-updated-date format="utc"&gt;1547836155&lt;/last-updated-date&gt;&lt;accession-num&gt;28507175&lt;/accession-num&gt;&lt;electronic-resource-num&gt;10.1104/pp.17.00615&lt;/electronic-resource-num&gt;&lt;volume&gt;174&lt;/volume&gt;&lt;remote-database-name&gt;PubMed&lt;/remote-database-name&gt;&lt;/record&gt;&lt;/Cite&gt;&lt;/EndNote&gt;</w:instrText>
      </w:r>
      <w:r w:rsidRPr="00DB430D">
        <w:rPr>
          <w:color w:val="auto"/>
          <w:sz w:val="21"/>
          <w:szCs w:val="21"/>
        </w:rPr>
        <w:fldChar w:fldCharType="separate"/>
      </w:r>
      <w:r w:rsidRPr="00DB430D">
        <w:rPr>
          <w:noProof/>
          <w:color w:val="auto"/>
          <w:sz w:val="21"/>
          <w:szCs w:val="21"/>
        </w:rPr>
        <w:t>(de Marcos et al., 2017)</w:t>
      </w:r>
      <w:r w:rsidRPr="00DB430D">
        <w:rPr>
          <w:color w:val="auto"/>
          <w:sz w:val="21"/>
          <w:szCs w:val="21"/>
        </w:rPr>
        <w:fldChar w:fldCharType="end"/>
      </w:r>
      <w:r w:rsidRPr="00DB430D">
        <w:rPr>
          <w:color w:val="auto"/>
          <w:sz w:val="21"/>
          <w:szCs w:val="21"/>
        </w:rPr>
        <w:t xml:space="preserve">. The MC differentiates into a guard mother cell (GMC), and finally, the GMC divides symmetrically to produce a pair of kidney-shaped GCs that form the stomatal pore. Concurrently, SLGCs either exit the stomatal lineage or undergo a further asymmetric spacing division to produce a new satellite MC that will itself transition into an additional stoma, spaced by a pavement cell </w:t>
      </w:r>
      <w:r w:rsidRPr="00DB430D">
        <w:rPr>
          <w:i/>
          <w:color w:val="auto"/>
          <w:sz w:val="21"/>
          <w:szCs w:val="21"/>
        </w:rPr>
        <w:fldChar w:fldCharType="begin"/>
      </w:r>
      <w:r w:rsidRPr="00DB430D">
        <w:rPr>
          <w:i/>
          <w:color w:val="auto"/>
          <w:sz w:val="21"/>
          <w:szCs w:val="21"/>
        </w:rPr>
        <w:instrText xml:space="preserve"> ADDIN EN.CITE &lt;EndNote&gt;&lt;Cite&gt;&lt;Author&gt;Zhao&lt;/Author&gt;&lt;Year&gt;1999&lt;/Year&gt;&lt;RecNum&gt;0&lt;/RecNum&gt;&lt;IDText&gt;Ultrastructure of stomatal development in Arabidopsis (Brassicaceae) leaves&lt;/IDText&gt;&lt;DisplayText&gt;(Zhao and Sack, 1999)&lt;/DisplayText&gt;&lt;record&gt;&lt;dates&gt;&lt;pub-dates&gt;&lt;date&gt;Jul&lt;/date&gt;&lt;/pub-dates&gt;&lt;year&gt;1999&lt;/year&gt;&lt;/dates&gt;&lt;keywords&gt;&lt;keyword&gt;Arabidopsis&lt;/keyword&gt;&lt;keyword&gt;asymmetric division&lt;/keyword&gt;&lt;keyword&gt;Brassicaceae&lt;/keyword&gt;&lt;keyword&gt;differentiation&lt;/keyword&gt;&lt;keyword&gt;&lt;/keyword&gt;&lt;keyword&gt;division site&lt;/keyword&gt;&lt;keyword&gt;guard cell&lt;/keyword&gt;&lt;keyword&gt;meristemoid&lt;/keyword&gt;&lt;keyword&gt;stomate&lt;/keyword&gt;&lt;keyword&gt;cortical microtubules&lt;/keyword&gt;&lt;keyword&gt;vigna-sinensis&lt;/keyword&gt;&lt;keyword&gt;cell-division&lt;/keyword&gt;&lt;keyword&gt;mother cells&lt;/keyword&gt;&lt;keyword&gt;&lt;/keyword&gt;&lt;keyword&gt;guard-cells&lt;/keyword&gt;&lt;keyword&gt;4 lips&lt;/keyword&gt;&lt;keyword&gt;band&lt;/keyword&gt;&lt;keyword&gt;morphogenesis&lt;/keyword&gt;&lt;keyword&gt;organization&lt;/keyword&gt;&lt;keyword&gt;tradescantia&lt;/keyword&gt;&lt;keyword&gt;Plant Sciences&lt;/keyword&gt;&lt;/keywords&gt;&lt;urls&gt;&lt;related-urls&gt;&lt;url&gt;&amp;lt;Go to ISI&amp;gt;://WOS:000081649300003&lt;/url&gt;&lt;/related-urls&gt;&lt;/urls&gt;&lt;isbn&gt;0002-9122&lt;/isbn&gt;&lt;work-type&gt;Article&lt;/work-type&gt;&lt;titles&gt;&lt;title&gt;Ultrastructure of stomatal development in Arabidopsis (Brassicaceae) leaves&lt;/title&gt;&lt;secondary-title&gt;American Journal of Botany&lt;/secondary-title&gt;&lt;/titles&gt;&lt;pages&gt;929-939&lt;/pages&gt;&lt;number&gt;7&lt;/number&gt;&lt;contributors&gt;&lt;authors&gt;&lt;author&gt;Zhao, L. M.&lt;/author&gt;&lt;author&gt;Sack, F. D.&lt;/author&gt;&lt;/authors&gt;&lt;/contributors&gt;&lt;language&gt;English&lt;/language&gt;&lt;added-date format="utc"&gt;1452052356&lt;/added-date&gt;&lt;ref-type name="Journal Article"&gt;17&lt;/ref-type&gt;&lt;auth-address&gt;Ohio State Univ, Dept Plant Biol, Columbus, OH 43210 USA.&amp;#xD;Sack, FD (reprint author), Ohio State Univ, Dept Plant Biol, 1735 Neil Ave, Columbus, OH 43210 USA.&lt;/auth-address&gt;&lt;rec-number&gt;400&lt;/rec-number&gt;&lt;last-updated-date format="utc"&gt;1452052356&lt;/last-updated-date&gt;&lt;accession-num&gt;WOS:000081649300003&lt;/accession-num&gt;&lt;electronic-resource-num&gt;10.2307/2656609&lt;/electronic-resource-num&gt;&lt;volume&gt;86&lt;/volume&gt;&lt;/record&gt;&lt;/Cite&gt;&lt;/EndNote&gt;</w:instrText>
      </w:r>
      <w:r w:rsidRPr="00DB430D">
        <w:rPr>
          <w:i/>
          <w:color w:val="auto"/>
          <w:sz w:val="21"/>
          <w:szCs w:val="21"/>
        </w:rPr>
        <w:fldChar w:fldCharType="separate"/>
      </w:r>
      <w:r w:rsidRPr="00DB430D">
        <w:rPr>
          <w:noProof/>
          <w:color w:val="auto"/>
          <w:sz w:val="21"/>
          <w:szCs w:val="21"/>
        </w:rPr>
        <w:t>(Zhao and Sack, 1999)</w:t>
      </w:r>
      <w:r w:rsidRPr="00DB430D">
        <w:rPr>
          <w:i/>
          <w:color w:val="auto"/>
          <w:sz w:val="21"/>
          <w:szCs w:val="21"/>
        </w:rPr>
        <w:fldChar w:fldCharType="end"/>
      </w:r>
      <w:r w:rsidRPr="00DB430D">
        <w:rPr>
          <w:color w:val="auto"/>
          <w:sz w:val="21"/>
          <w:szCs w:val="21"/>
        </w:rPr>
        <w:t xml:space="preserve">. Any protodermal cells that are not assigned stomatal lineage fate will develop into normal pavement cells. Figure reproduced from </w:t>
      </w:r>
      <w:r w:rsidRPr="00DB430D">
        <w:rPr>
          <w:color w:val="auto"/>
          <w:sz w:val="21"/>
          <w:szCs w:val="21"/>
        </w:rPr>
        <w:fldChar w:fldCharType="begin"/>
      </w:r>
      <w:r w:rsidRPr="00DB430D">
        <w:rPr>
          <w:color w:val="auto"/>
          <w:sz w:val="21"/>
          <w:szCs w:val="21"/>
        </w:rPr>
        <w:instrText xml:space="preserve"> ADDIN ZOTERO_ITEM CSL_CITATION {"citationID":"ha6eYbzA","properties":{"formattedCitation":"(Zoulias {\\i{}et al.}, 2018)","plainCitation":"(Zoulias et al., 2018)","dontUpdate":true,"noteIndex":0},"citationItems":[{"id":202,"uris":["http://zotero.org/users/local/Hcd06Tc7/items/H5N2R7KG"],"itemData":{"id":202,"type":"article-journal","abstract":"Plants have evolved developmental plasticity which allows the up- or down-regulation of photosynthetic and water loss capacities as new leaves emerge. This developmental plasticity enables plants to maximise fitness and to survive under differing environments. Stomata play a pivotal role in this adaptive process. These microscopic pores in the epidermis of leaves control gas exchange between the plant and its surrounding environment. Stomatal development involves regulated cell fate decisions that ensure optimal stomatal density and spacing, enabling efficient gas exchange. The cellular patterning process is regulated by a complex signalling pathway involving extracellular ligand–receptor interactions, which, in turn, modulate the activity of three master transcription factors essential for the formation of stomata. Here, we review the current understanding of the biochemical interactions between the epidermal patterning factor ligands and the ERECTA family of leucine-rich repeat receptor kinases. We discuss how this leads to activation of a kinase cascade, regulation of the bHLH transcription factor SPEECHLESS and its relatives, and ultimately alters stomatal production.","container-title":"Biochemical Journal","DOI":"10.1042/BCJ20170413","ISSN":"0264-6021","issue":"2","journalAbbreviation":"Biochemical Journal","page":"441-454","source":"Silverchair","title":"Molecular control of stomatal development","volume":"475","author":[{"family":"Zoulias","given":"Nicholas"},{"family":"Harrison","given":"Emily L."},{"family":"Casson","given":"Stuart A."},{"family":"Gray","given":"Julie E."}],"issued":{"date-parts":[["2018",1,31]]}}}],"schema":"https://github.com/citation-style-language/schema/raw/master/csl-citation.json"} </w:instrText>
      </w:r>
      <w:r w:rsidRPr="00DB430D">
        <w:rPr>
          <w:color w:val="auto"/>
          <w:sz w:val="21"/>
          <w:szCs w:val="21"/>
        </w:rPr>
        <w:fldChar w:fldCharType="separate"/>
      </w:r>
      <w:r w:rsidRPr="00DB430D">
        <w:rPr>
          <w:color w:val="auto"/>
          <w:sz w:val="21"/>
          <w:szCs w:val="24"/>
        </w:rPr>
        <w:t>Zoulias et al. (2018)</w:t>
      </w:r>
      <w:r w:rsidRPr="00DB430D">
        <w:rPr>
          <w:color w:val="auto"/>
          <w:sz w:val="21"/>
          <w:szCs w:val="21"/>
        </w:rPr>
        <w:fldChar w:fldCharType="end"/>
      </w:r>
      <w:r w:rsidRPr="00DB430D">
        <w:rPr>
          <w:color w:val="auto"/>
          <w:sz w:val="21"/>
          <w:szCs w:val="21"/>
        </w:rPr>
        <w:t>.</w:t>
      </w:r>
    </w:p>
    <w:p w14:paraId="0330EEA0" w14:textId="77777777" w:rsidR="00083A71" w:rsidRPr="00237EB4" w:rsidRDefault="00083A71" w:rsidP="00D2465F">
      <w:pPr>
        <w:ind w:firstLine="720"/>
      </w:pPr>
      <w:r w:rsidRPr="00237EB4">
        <w:lastRenderedPageBreak/>
        <w:t>Given the importance of cereal crops for global agriculture, it is crucial that we also understand how stomata develop in the grasses. Fortunately, recent studies in rice (</w:t>
      </w:r>
      <w:r w:rsidRPr="00237EB4">
        <w:rPr>
          <w:i/>
        </w:rPr>
        <w:t>Oryza sativa</w:t>
      </w:r>
      <w:r w:rsidRPr="00237EB4">
        <w:t>), maize (</w:t>
      </w:r>
      <w:r w:rsidRPr="00237EB4">
        <w:rPr>
          <w:i/>
        </w:rPr>
        <w:t>Zea mays</w:t>
      </w:r>
      <w:r w:rsidRPr="00237EB4">
        <w:t xml:space="preserve">) and </w:t>
      </w:r>
      <w:r w:rsidRPr="00237EB4">
        <w:rPr>
          <w:i/>
        </w:rPr>
        <w:t>Brachypodium distachyon</w:t>
      </w:r>
      <w:r w:rsidRPr="00237EB4">
        <w:rPr>
          <w:iCs/>
        </w:rPr>
        <w:t xml:space="preserve"> have begun to shed light on the genetic pathways that regulate differentiation of monocot stomatal complexes </w:t>
      </w:r>
      <w:r w:rsidRPr="00D143D9">
        <w:fldChar w:fldCharType="begin"/>
      </w:r>
      <w:r w:rsidR="00D2465F">
        <w:instrText xml:space="preserve"> ADDIN ZOTERO_ITEM CSL_CITATION {"citationID":"1JRK3sfU","properties":{"formattedCitation":"(Liu et al., 2009; Raissig et al., 2016, 2017; Wu et al., 2019; Yin et al., 2017a)","plainCitation":"(Liu et al., 2009; Raissig et al., 2016, 2017; Wu et al., 2019; Yin et al., 2017a)","noteIndex":0},"citationItems":[{"id":232,"uris":["http://zotero.org/users/local/Hcd06Tc7/items/9TQYCNCU"],"itemData":{"id":232,"type":"article-journal","abstract":"Stomata are adjustable pores in the plant epidermis that regulate gas exchange between the plant and atmosphere; they are present on the aerial portions of most higher plants. Genetic pathways controlling stomatal development and distribution have been described in some detail for one dicot species, Arabidopsis, in which three paralogous bHLH transcription factors, FAMA, MUTE and SPCH, control discrete sequential stages in stomatal development. Orthologs of FAMA, MUTE and SPCH are present in other flowering plants. This observation is of particular interest when considering the grasses, because both the morphology of guard cells and their tissue distributions differ substantially between Arabidopsis and this group. By examining gene expression patterns, insertional mutants and cross-species complementation studies, we find evidence that FAMA function is conserved between monocots and dicots, despite their different stomatal morphologies, whereas the roles of MUTE and two SPCH paralogs are somewhat divergent.","container-title":"Development","DOI":"10.1242/dev.032938","ISSN":"0950-1991","issue":"13","journalAbbreviation":"Development","page":"2265-2276","source":"Silverchair","title":"Orthologs of Arabidopsis thaliana stomatal bHLH genes and regulation of stomatal development in grasses","volume":"136","author":[{"family":"Liu","given":"Tie"},{"family":"Ohashi-Ito","given":"Kyoko"},{"family":"Bergmann","given":"Dominique C."}],"issued":{"date-parts":[["2009",7,1]]}},"label":"page"},{"id":241,"uris":["http://zotero.org/users/local/Hcd06Tc7/items/8BMP9UMF"],"itemData":{"id":241,"type":"article-journal","abstract":"Stomata, epidermal valves facilitating plant-atmosphere gas exchange, represent a powerful model for understanding cell fate and pattern in plants. Core basic helix-loop-helix (bHLH) transcription factors regulating stomatal development were identified in Arabidopsis, but this dicot's developmental pattern and stomatal morphology represent only one of many possibilities in nature. Here, using unbiased forward genetic screens, followed by analysis of reporters and engineered mutants, we show that stomatal initiation in the grass Brachypodium distachyon uses orthologs of stomatal regulators known from Arabidopsis but that the function and behavior of individual genes, the relationships among genes, and the regulation of their protein products have diverged. Our results highlight ways in which a kernel of conserved genes may be alternatively wired to produce diversity in patterning and morphology and suggest that the stomatal transcription factor module is a prime target for breeding or genome modification to improve plant productivity.","container-title":"Proceedings of the National Academy of Sciences of the United States of America","DOI":"10.1073/pnas.1606728113","ISSN":"1091-6490","issue":"29","journalAbbreviation":"Proc Natl Acad Sci U S A","language":"eng","note":"PMID: 27382177\nPMCID: PMC4961163","page":"8326-8331","source":"PubMed","title":"Grasses use an alternatively wired bHLH transcription factor network to establish stomatal identity","volume":"113","author":[{"family":"Raissig","given":"Michael T."},{"family":"Abrash","given":"Emily"},{"family":"Bettadapur","given":"Akhila"},{"family":"Vogel","given":"John P."},{"family":"Bergmann","given":"Dominique C."}],"issued":{"date-parts":[["2016",7,19]]}}},{"id":214,"uris":["http://zotero.org/users/local/Hcd06Tc7/items/TVKTJV46"],"itemData":{"id":214,"type":"article-journal","abstract":"Plants optimize carbon assimilation while limiting water loss by adjusting stomatal aperture. In grasses, a developmental innovation-the addition of subsidiary cells (SCs) flanking two dumbbell-shaped guard cells (GCs)-is linked to improved stomatal physiology. Here, we identify a transcription factor necessary and sufficient for SC formation in the wheat relative Brachypodium distachyon. Unexpectedly, the transcription factor is an ortholog of the stomatal regulator AtMUTE, which defines GC precursor fate in Arabidopsis The novel role of BdMUTE in specifying lateral SCs appears linked to its acquisition of cell-to-cell mobility in Brachypodium Physiological analyses on SC-less plants experimentally support classic hypotheses that SCs permit greater stomatal responsiveness and larger range of pore apertures. Manipulation of SC formation and function in crops, therefore, may be an effective approach to enhance plant performance.","container-title":"Science (New York, N.Y.)","DOI":"10.1126/science.aal3254","ISSN":"1095-9203","issue":"6330","journalAbbreviation":"Science","language":"eng","note":"PMID: 28302860","page":"1215-1218","source":"PubMed","title":"Mobile MUTE specifies subsidiary cells to build physiologically improved grass stomata","volume":"355","author":[{"family":"Raissig","given":"Michael T."},{"family":"Matos","given":"Juliana L."},{"family":"Anleu Gil","given":"M. Ximena"},{"family":"Kornfeld","given":"Ari"},{"family":"Bettadapur","given":"Akhila"},{"family":"Abrash","given":"Emily"},{"family":"Allison","given":"Hannah R."},{"family":"Badgley","given":"Grayson"},{"family":"Vogel","given":"John P."},{"family":"Berry","given":"Joseph A."},{"family":"Bergmann","given":"Dominique C."}],"issued":{"date-parts":[["2017",3,17]]}}},{"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id":236,"uris":["http://zotero.org/users/local/Hcd06Tc7/items/Y6PQETVC"],"itemData":{"id":236,"type":"article-journal","abstract":"Grass stomata can balance gas exchange and evaporation effectively in rapidly changing environments via their unique anatomical features. Although the key components of stomatal development in Arabidopsis have been largely elucidated over the past decade, the molecular mechanisms that govern stomatal development in grasses are poorly understood. Via the genome editing system and T-DNA insertion lines, the key transcriptional factors (TFs) regulating stomatal development in rice (Oryza sativa) were knocked out. A combination of genetic and biochemical assays subsequently revealed the functions of these TFs. OsSPCH/OsICE is essential for the initiation of stomatal lineage. OsMUTE/OsICE determines meristemoid to guard mother cell (GMC) transition. OsFAMA/OsICE influences subsidiary mother cell asymmetric division and mature stoma differentiation. OsFLP regulates the orientation of GMC symmetrical division. More importantly, we found that OsSCR/OsSHR controls the initiation of stomatal lineage cells and the formation of subsidiary cells. The transcription of OsSCR is activated by OsSPCH and OsMUTE. This study characterised the functions of master regulatory TFs that control each stomatal developmental stage in rice. Our findings are helpful for elucidating how various species reprogramme the molecular mechanisms to generate different stomatal types during evolution.","container-title":"New Phytologist","DOI":"10.1111/nph.15766","ISSN":"1469-8137","issue":"1","language":"en","note":"_eprint: https://onlinelibrary.wiley.com/doi/pdf/10.1111/nph.15766","page":"220-232","source":"Wiley Online Library","title":"Multiple transcriptional factors control stomata development in rice","volume":"223","author":[{"family":"Wu","given":"Zhongliang"},{"family":"Chen","given":"Liang"},{"family":"Yu","given":"Qi"},{"family":"Zhou","given":"Wenqi"},{"family":"Gou","given":"Xiaoping"},{"family":"Li","given":"Jia"},{"family":"Hou","given":"Suiwen"}],"issued":{"date-parts":[["2019"]]}}}],"schema":"https://github.com/citation-style-language/schema/raw/master/csl-citation.json"} </w:instrText>
      </w:r>
      <w:r w:rsidRPr="00D143D9">
        <w:fldChar w:fldCharType="separate"/>
      </w:r>
      <w:r w:rsidR="00D2465F" w:rsidRPr="00D2465F">
        <w:t>(Liu et al., 2009; Raissig et al., 2016, 2017; Wu et al., 2019; Yin et al., 2017a)</w:t>
      </w:r>
      <w:r w:rsidRPr="00D143D9">
        <w:fldChar w:fldCharType="end"/>
      </w:r>
      <w:r w:rsidRPr="00237EB4">
        <w:t>. Although grasses and eudicots present different stomatal morphology and patterning, the core genetic module is fundamentally similar between both groups, albeit “alternatively wired” in the grasses (</w:t>
      </w:r>
      <w:r w:rsidRPr="00397BD9">
        <w:fldChar w:fldCharType="begin"/>
      </w:r>
      <w:r w:rsidRPr="00237EB4">
        <w:instrText xml:space="preserve"> ADDIN ZOTERO_ITEM CSL_CITATION {"citationID":"vB1QGA8i","properties":{"formattedCitation":"(Raissig {\\i{}et al.}, 2016)","plainCitation":"(Raissig et al., 2016)","dontUpdate":true,"noteIndex":0},"citationItems":[{"id":241,"uris":["http://zotero.org/users/local/Hcd06Tc7/items/8BMP9UMF"],"itemData":{"id":241,"type":"article-journal","abstract":"Stomata, epidermal valves facilitating plant-atmosphere gas exchange, represent a powerful model for understanding cell fate and pattern in plants. Core basic helix-loop-helix (bHLH) transcription factors regulating stomatal development were identified in Arabidopsis, but this dicot's developmental pattern and stomatal morphology represent only one of many possibilities in nature. Here, using unbiased forward genetic screens, followed by analysis of reporters and engineered mutants, we show that stomatal initiation in the grass Brachypodium distachyon uses orthologs of stomatal regulators known from Arabidopsis but that the function and behavior of individual genes, the relationships among genes, and the regulation of their protein products have diverged. Our results highlight ways in which a kernel of conserved genes may be alternatively wired to produce diversity in patterning and morphology and suggest that the stomatal transcription factor module is a prime target for breeding or genome modification to improve plant productivity.","container-title":"Proceedings of the National Academy of Sciences of the United States of America","DOI":"10.1073/pnas.1606728113","ISSN":"1091-6490","issue":"29","journalAbbreviation":"Proc Natl Acad Sci U S A","language":"eng","note":"PMID: 27382177\nPMCID: PMC4961163","page":"8326-8331","source":"PubMed","title":"Grasses use an alternatively wired bHLH transcription factor network to establish stomatal identity","volume":"113","author":[{"family":"Raissig","given":"Michael T."},{"family":"Abrash","given":"Emily"},{"family":"Bettadapur","given":"Akhila"},{"family":"Vogel","given":"John P."},{"family":"Bergmann","given":"Dominique C."}],"issued":{"date-parts":[["2016",7,19]]}}}],"schema":"https://github.com/citation-style-language/schema/raw/master/csl-citation.json"} </w:instrText>
      </w:r>
      <w:r w:rsidRPr="00397BD9">
        <w:fldChar w:fldCharType="separate"/>
      </w:r>
      <w:r w:rsidRPr="00237EB4">
        <w:rPr>
          <w:szCs w:val="24"/>
        </w:rPr>
        <w:t xml:space="preserve">Raissig </w:t>
      </w:r>
      <w:r w:rsidRPr="00237EB4">
        <w:rPr>
          <w:i/>
          <w:iCs/>
          <w:szCs w:val="24"/>
        </w:rPr>
        <w:t>et al.</w:t>
      </w:r>
      <w:r w:rsidRPr="00237EB4">
        <w:rPr>
          <w:szCs w:val="24"/>
        </w:rPr>
        <w:t>, 2016)</w:t>
      </w:r>
      <w:r w:rsidRPr="00397BD9">
        <w:fldChar w:fldCharType="end"/>
      </w:r>
      <w:r w:rsidRPr="00237EB4">
        <w:t xml:space="preserve">. Functional orthologues of SPCH, MUTE and FAMA can also be found in grass species </w:t>
      </w:r>
      <w:r w:rsidRPr="00397BD9">
        <w:fldChar w:fldCharType="begin"/>
      </w:r>
      <w:r w:rsidRPr="00237EB4">
        <w:instrText xml:space="preserve"> ADDIN ZOTERO_ITEM CSL_CITATION {"citationID":"s4GdP8BT","properties":{"formattedCitation":"(Qu et al., 2017)","plainCitation":"(Qu et al., 2017)","noteIndex":0},"citationItems":[{"id":244,"uris":["http://zotero.org/users/local/Hcd06Tc7/items/ZVACPQEL"],"itemData":{"id":244,"type":"article-journal","abstract":"Stomata have significantly diversified in nature since their first appearance around 400 million years ago. The diversification suggests the active reprogramming of molecular machineries of stomatal development during evolution. This review focuses on recent progress that sheds light on how this rewiring occurred in different organisms. Three specific aspects are discussed in this review: (i) the evolution of the transcriptional complex that governs stomatal state transitions; (ii) the evolution of receptor-ligand pairs that mediate extrinsic signaling; and (iii) the loss of stomatal development genes in an astomatous angiosperm.","collection-title":"Developmental mechanisms, patterning and evolution","container-title":"Current Opinion in Genetics &amp; Development","DOI":"10.1016/j.gde.2017.02.001","ISSN":"0959-437X","journalAbbreviation":"Current Opinion in Genetics &amp; Development","language":"en","page":"1-9","source":"ScienceDirect","title":"Stomatal development in time: the past and the future","title-short":"Stomatal development in time","volume":"45","author":[{"family":"Qu","given":"Xian"},{"family":"Peterson","given":"Kylee M"},{"family":"Torii","given":"Keiko U"}],"issued":{"date-parts":[["2017",8,1]]}}}],"schema":"https://github.com/citation-style-language/schema/raw/master/csl-citation.json"} </w:instrText>
      </w:r>
      <w:r w:rsidRPr="00397BD9">
        <w:fldChar w:fldCharType="separate"/>
      </w:r>
      <w:r w:rsidRPr="00237EB4">
        <w:t>(Qu et al., 2017)</w:t>
      </w:r>
      <w:r w:rsidRPr="00397BD9">
        <w:fldChar w:fldCharType="end"/>
      </w:r>
      <w:r w:rsidRPr="00237EB4">
        <w:t xml:space="preserve">, with a duplication of SPCH </w:t>
      </w:r>
      <w:r w:rsidRPr="00397BD9">
        <w:fldChar w:fldCharType="begin"/>
      </w:r>
      <w:r w:rsidRPr="00237EB4">
        <w:instrText xml:space="preserve"> ADDIN ZOTERO_ITEM CSL_CITATION {"citationID":"Ymkzs3jt","properties":{"formattedCitation":"(Chen et al., 2017)","plainCitation":"(Chen et al., 2017)","noteIndex":0},"citationItems":[{"id":246,"uris":["http://zotero.org/users/local/Hcd06Tc7/items/95D4UJFI"],"itemData":{"id":246,"type":"article-journal","abstract":"Grasses began to diversify in the late Cretaceous Period and now dominate more than one third of global land area, including three-quarters of agricultural land. We hypothesize that their success is likely attributed to the evolution of highly responsive stomata capable of maximizing productivity in rapidly changing environments. Grass stomata harness the active turgor control mechanisms present in stomata of more ancient plant lineages, maximizing several morphological and developmental features to ensure rapid responses to environmental inputs. The evolutionary development of grass stomata appears to have been a gradual progression. Therefore, understanding the complex structures, developmental events, regulatory networks, and combinations of ion transporters necessary to drive rapid stomatal movement may inform future efforts towards breeding new crop varieties.","container-title":"Trends in Plant Science","DOI":"10.1016/j.tplants.2016.09.005","ISSN":"1360-1385","issue":"2","journalAbbreviation":"Trends in Plant Science","language":"en","page":"124-139","source":"ScienceDirect","title":"Molecular Evolution of Grass Stomata","volume":"22","author":[{"family":"Chen","given":"Zhong-Hua"},{"family":"Chen","given":"Guang"},{"family":"Dai","given":"Fei"},{"family":"Wang","given":"Yizhou"},{"family":"Hills","given":"Adrian"},{"family":"Ruan","given":"Yong-Ling"},{"family":"Zhang","given":"Guoping"},{"family":"Franks","given":"Peter J."},{"family":"Nevo","given":"Eviatar"},{"family":"Blatt","given":"Michael R."}],"issued":{"date-parts":[["2017",2,1]]}}}],"schema":"https://github.com/citation-style-language/schema/raw/master/csl-citation.json"} </w:instrText>
      </w:r>
      <w:r w:rsidRPr="00397BD9">
        <w:fldChar w:fldCharType="separate"/>
      </w:r>
      <w:r w:rsidRPr="00237EB4">
        <w:t>(Chen et al., 2017)</w:t>
      </w:r>
      <w:r w:rsidRPr="00397BD9">
        <w:fldChar w:fldCharType="end"/>
      </w:r>
      <w:r w:rsidRPr="00237EB4">
        <w:t xml:space="preserve">. Whilst they have generally been found to regulate similar stomatal cell-fate transitions, some divergence in their functions have been observed </w:t>
      </w:r>
      <w:r w:rsidRPr="00397BD9">
        <w:fldChar w:fldCharType="begin"/>
      </w:r>
      <w:r w:rsidRPr="00237EB4">
        <w:instrText xml:space="preserve"> ADDIN ZOTERO_ITEM CSL_CITATION {"citationID":"VVW0iABt","properties":{"formattedCitation":"(Liu et al., 2009; Raissig et al., 2017)","plainCitation":"(Liu et al., 2009; Raissig et al., 2017)","noteIndex":0},"citationItems":[{"id":232,"uris":["http://zotero.org/users/local/Hcd06Tc7/items/9TQYCNCU"],"itemData":{"id":232,"type":"article-journal","abstract":"Stomata are adjustable pores in the plant epidermis that regulate gas exchange between the plant and atmosphere; they are present on the aerial portions of most higher plants. Genetic pathways controlling stomatal development and distribution have been described in some detail for one dicot species, Arabidopsis, in which three paralogous bHLH transcription factors, FAMA, MUTE and SPCH, control discrete sequential stages in stomatal development. Orthologs of FAMA, MUTE and SPCH are present in other flowering plants. This observation is of particular interest when considering the grasses, because both the morphology of guard cells and their tissue distributions differ substantially between Arabidopsis and this group. By examining gene expression patterns, insertional mutants and cross-species complementation studies, we find evidence that FAMA function is conserved between monocots and dicots, despite their different stomatal morphologies, whereas the roles of MUTE and two SPCH paralogs are somewhat divergent.","container-title":"Development","DOI":"10.1242/dev.032938","ISSN":"0950-1991","issue":"13","journalAbbreviation":"Development","page":"2265-2276","source":"Silverchair","title":"Orthologs of Arabidopsis thaliana stomatal bHLH genes and regulation of stomatal development in grasses","volume":"136","author":[{"family":"Liu","given":"Tie"},{"family":"Ohashi-Ito","given":"Kyoko"},{"family":"Bergmann","given":"Dominique C."}],"issued":{"date-parts":[["2009",7,1]]}},"label":"page"},{"id":214,"uris":["http://zotero.org/users/local/Hcd06Tc7/items/TVKTJV46"],"itemData":{"id":214,"type":"article-journal","abstract":"Plants optimize carbon assimilation while limiting water loss by adjusting stomatal aperture. In grasses, a developmental innovation-the addition of subsidiary cells (SCs) flanking two dumbbell-shaped guard cells (GCs)-is linked to improved stomatal physiology. Here, we identify a transcription factor necessary and sufficient for SC formation in the wheat relative Brachypodium distachyon. Unexpectedly, the transcription factor is an ortholog of the stomatal regulator AtMUTE, which defines GC precursor fate in Arabidopsis The novel role of BdMUTE in specifying lateral SCs appears linked to its acquisition of cell-to-cell mobility in Brachypodium Physiological analyses on SC-less plants experimentally support classic hypotheses that SCs permit greater stomatal responsiveness and larger range of pore apertures. Manipulation of SC formation and function in crops, therefore, may be an effective approach to enhance plant performance.","container-title":"Science (New York, N.Y.)","DOI":"10.1126/science.aal3254","ISSN":"1095-9203","issue":"6330","journalAbbreviation":"Science","language":"eng","note":"PMID: 28302860","page":"1215-1218","source":"PubMed","title":"Mobile MUTE specifies subsidiary cells to build physiologically improved grass stomata","volume":"355","author":[{"family":"Raissig","given":"Michael T."},{"family":"Matos","given":"Juliana L."},{"family":"Anleu Gil","given":"M. Ximena"},{"family":"Kornfeld","given":"Ari"},{"family":"Bettadapur","given":"Akhila"},{"family":"Abrash","given":"Emily"},{"family":"Allison","given":"Hannah R."},{"family":"Badgley","given":"Grayson"},{"family":"Vogel","given":"John P."},{"family":"Berry","given":"Joseph A."},{"family":"Bergmann","given":"Dominique C."}],"issued":{"date-parts":[["2017",3,17]]}}}],"schema":"https://github.com/citation-style-language/schema/raw/master/csl-citation.json"} </w:instrText>
      </w:r>
      <w:r w:rsidRPr="00397BD9">
        <w:fldChar w:fldCharType="separate"/>
      </w:r>
      <w:r w:rsidRPr="00237EB4">
        <w:t>(Liu et al., 2009; Raissig et al., 2017)</w:t>
      </w:r>
      <w:r w:rsidRPr="00397BD9">
        <w:fldChar w:fldCharType="end"/>
      </w:r>
      <w:r w:rsidRPr="00237EB4">
        <w:t>.</w:t>
      </w:r>
    </w:p>
    <w:p w14:paraId="073F2ACC" w14:textId="77777777" w:rsidR="00083A71" w:rsidRPr="00237EB4" w:rsidRDefault="00083A71" w:rsidP="00083A71">
      <w:pPr>
        <w:ind w:firstLine="720"/>
      </w:pPr>
      <w:r w:rsidRPr="00237EB4">
        <w:t>Unlike eudicots, grass stomatal development occurs along a strong spatiotemporal gradient, with stomatal differentiation steps progressing from the base towards the tip of the leaf, as cells are moved upwards during leaf expansion (Figure 1.</w:t>
      </w:r>
      <w:r w:rsidR="000F5D74">
        <w:t>1</w:t>
      </w:r>
      <w:r>
        <w:t>0</w:t>
      </w:r>
      <w:r w:rsidRPr="00237EB4">
        <w:t xml:space="preserve">) </w:t>
      </w:r>
      <w:r w:rsidRPr="00D143D9">
        <w:fldChar w:fldCharType="begin"/>
      </w:r>
      <w:r w:rsidRPr="00237EB4">
        <w:instrText xml:space="preserve"> ADDIN ZOTERO_ITEM CSL_CITATION {"citationID":"a148lmvq02n","properties":{"formattedCitation":"(McKown and Bergmann, 2020)","plainCitation":"(McKown and Bergmann, 2020)","noteIndex":0},"citationItems":[{"id":154,"uris":["http://zotero.org/users/local/Hcd06Tc7/items/9JM428Q8"],"itemData":{"id":154,"type":"article-journal","abstract":"When plants emerged from their aquatic origins to colonise land, they needed to avoid desiccation while still enabling gas and water exchange with the environment. The solution was the development of a waxy cuticle interrupted by epidermal pores, known as stomata. Despite the importance of stomata in plant physiology and their contribution to global water and carbon cycles, our knowledge of the genetic basis of stomatal development is limited mostly to the model dicot, Arabidopsis thaliana. This limitation is particularly troublesome when evaluating grasses, whose members represent our most agriculturally significant crops. Grass stomatal development follows a trajectory strikingly different from Arabidopsis and their uniquely shaped four-celled stomatal complexes are especially responsive to environmental inputs. Thus, understanding the development and regulation of these efficient complexes is of particular interest for the purposes of crop engineering. This review focuses on genetic regulation of grass stomatal development and prospects for the future, highlighting discoveries enabled by parallel comparative investigations in cereal crops and related genetic model species such as Brachypodium distachyon.","container-title":"New Phytologist","DOI":"10.1111/nph.16450","ISSN":"1469-8137","issue":"6","language":"en","note":"_eprint: https://onlinelibrary.wiley.com/doi/pdf/10.1111/nph.16450","page":"1636-1648","source":"Wiley Online Library","title":"Stomatal development in the grasses: lessons from models and crops (and crop models)","title-short":"Stomatal development in the grasses","volume":"227","author":[{"family":"McKown","given":"Katelyn H."},{"family":"Bergmann","given":"Dominique C."}],"issued":{"date-parts":[["2020"]]}}}],"schema":"https://github.com/citation-style-language/schema/raw/master/csl-citation.json"} </w:instrText>
      </w:r>
      <w:r w:rsidRPr="00D143D9">
        <w:fldChar w:fldCharType="separate"/>
      </w:r>
      <w:r w:rsidRPr="00237EB4">
        <w:rPr>
          <w:szCs w:val="24"/>
        </w:rPr>
        <w:t>(McKown and Bergmann, 2020)</w:t>
      </w:r>
      <w:r w:rsidRPr="00D143D9">
        <w:fldChar w:fldCharType="end"/>
      </w:r>
      <w:r w:rsidRPr="00237EB4">
        <w:t xml:space="preserve">. Since grass stomata develop in specific epidermal cell files, these must first be determined. Pairs of SHORTROOT and SCARECROW TFs are believed to regulate the positioning of stomatal files close to the leaf vasculature in rice </w:t>
      </w:r>
      <w:r w:rsidRPr="00D143D9">
        <w:fldChar w:fldCharType="begin"/>
      </w:r>
      <w:r w:rsidRPr="00237EB4">
        <w:instrText xml:space="preserve"> ADDIN ZOTERO_ITEM CSL_CITATION {"citationID":"97cZuCnS","properties":{"formattedCitation":"(Kamiya et al., 2003; Schuler et al., 2018)","plainCitation":"(Kamiya et al., 2003; Schuler et al., 2018)","noteIndex":0},"citationItems":[{"id":253,"uris":["http://zotero.org/users/local/Hcd06Tc7/items/GB3DXYUH"],"itemData":{"id":253,"type":"article-journal","abstract":"Asymmetric cell division is one of the most important mechanisms in the diversification of cell function and fate. In Arabidopsis, SCARECROW (SCR) is essential for the asymmetric division of the cortex/endodermis progenitor cell in the root. To learn more about how SCR is involved in asymmetric division, we analyzed the rice SCR (OsSCR) expression. In the root tip, OsSCR expression was observed in the endodermal cell layer and downregulated in the daughter cortex cell after asymmetric division, just as with Arabidopsis SCR. In leaf primordia, expression of OsSCR was observed in stomatal and ligule formation. In stomatal development, OsSCR was specifically expressed in the stomatal cell files before formation of guard mother cells (GMCs), and then, its expression was localized in GMCs, when the first asymmetric division occurred to generate the GMCs. Before the second asymmetric division of subsidiary mother cells (SMCs), localized OsSCR expression was observed in SMCs in the area close to the GMCs. Before these asymmetric divisions, the localization of OsSCR mRNA in GMC-forming cells and SMCs was observed in the area of the daughter GMC and subsidiary cells. OsSCR expression was also observed in the initiation area of ligule formation, and its downregulation occurred in the inner L2 cells generated by asymmetric division. Based on these observations, we proposed that OsSCR is involved not only in the asymmetric division of the cortex/endodermis progenitor cell but also during stomata and ligule formation by establishing the polarization of cytoplasm.","container-title":"The Plant Journal: For Cell and Molecular Biology","DOI":"10.1046/j.1365-313x.2003.01856.x","ISSN":"0960-7412","issue":"1","journalAbbreviation":"Plant J","language":"eng","note":"PMID: 12974810","page":"45-54","source":"PubMed","title":"The SCARECROW gene's role in asymmetric cell divisions in rice plants","volume":"36","author":[{"family":"Kamiya","given":"Noriko"},{"family":"Itoh","given":"Jun-Ichi"},{"family":"Morikami","given":"Atsushi"},{"family":"Nagato","given":"Yasuo"},{"family":"Matsuoka","given":"Makoto"}],"issued":{"date-parts":[["2003",10]]}}},{"id":250,"uris":["http://zotero.org/users/local/Hcd06Tc7/items/U7X3E7PF"],"itemData":{"id":250,"type":"article-journal","abstract":"The coordinated positioning of veins, mesophyll cells, and stomata across a leaf is crucial for efficient gas exchange and transpiration and, therefore, for overall function. In monocot leaves, stomatal cell files are positioned at the flanks of underlying longitudinal leaf veins, rather than directly above or below. This pattern suggests either that stomatal formation is inhibited in epidermal cells directly in contact with the vein or that specification is induced in cell files beyond the vein. The SHORTROOT pathway specifies distinct cell types around the vasculature in subepidermal layers of both root and shoots, with cell type identity determined by distance from the vein. To test whether the pathway has the potential to similarly pattern epidermal cell types, we expanded the expression domain of the rice (Oryza sativa ssp japonica) OsSHR2 gene, which we show is restricted to developing leaf veins, to include bundle sheath cells encircling the vein. In transgenic lines, which were generated using the orthologous ZmSHR1 gene to avoid potential silencing of OsSHR2, stomatal cell files were observed both in the normal position and in more distant positions from the vein. Contrary to theoretical predictions, and to phenotypes observed in eudicot leaves, the increase in stomatal density did not enhance photosynthetic capacity or increase mesophyll cell density. Collectively, these results suggest that the SHORTROOT pathway may coordinate the positioning of veins and stomata in monocot leaves and that distinct mechanisms may operate in monocot and eudicot leaves to coordinate stomatal patterning with the development of underlying mesophyll cells.","container-title":"Plant Physiology","DOI":"10.1104/pp.17.01005","ISSN":"0032-0889","issue":"1","journalAbbreviation":"Plant Physiology","page":"757-772","source":"Silverchair","title":"SHORTROOT-Mediated Increase in Stomatal Density Has No Impact on Photosynthetic Efficiency","volume":"176","author":[{"family":"Schuler","given":"Mara L."},{"family":"Sedelnikova","given":"Olga V."},{"family":"Walker","given":"Berkley J."},{"family":"Westhoff","given":"Peter"},{"family":"Langdale","given":"Jane A."}],"issued":{"date-parts":[["2018",1,1]]}},"label":"page"}],"schema":"https://github.com/citation-style-language/schema/raw/master/csl-citation.json"} </w:instrText>
      </w:r>
      <w:r w:rsidRPr="00D143D9">
        <w:fldChar w:fldCharType="separate"/>
      </w:r>
      <w:r w:rsidRPr="00237EB4">
        <w:t>(Kamiya et al., 2003; Schuler et al., 2018)</w:t>
      </w:r>
      <w:r w:rsidRPr="00D143D9">
        <w:fldChar w:fldCharType="end"/>
      </w:r>
      <w:r w:rsidRPr="00237EB4">
        <w:t xml:space="preserve">. Following this, the stomatal lineage is initiated through asymmetric divisions of protodermal cells via the action of the two SPCH paralogues, particularly that of SPCH2 </w:t>
      </w:r>
      <w:r w:rsidRPr="00397BD9">
        <w:fldChar w:fldCharType="begin"/>
      </w:r>
      <w:r w:rsidRPr="00237EB4">
        <w:instrText xml:space="preserve"> ADDIN ZOTERO_ITEM CSL_CITATION {"citationID":"qWCSRAVD","properties":{"formattedCitation":"(Raissig et al., 2016; Wu et al., 2019)","plainCitation":"(Raissig et al., 2016; Wu et al., 2019)","noteIndex":0},"citationItems":[{"id":241,"uris":["http://zotero.org/users/local/Hcd06Tc7/items/8BMP9UMF"],"itemData":{"id":241,"type":"article-journal","abstract":"Stomata, epidermal valves facilitating plant-atmosphere gas exchange, represent a powerful model for understanding cell fate and pattern in plants. Core basic helix-loop-helix (bHLH) transcription factors regulating stomatal development were identified in Arabidopsis, but this dicot's developmental pattern and stomatal morphology represent only one of many possibilities in nature. Here, using unbiased forward genetic screens, followed by analysis of reporters and engineered mutants, we show that stomatal initiation in the grass Brachypodium distachyon uses orthologs of stomatal regulators known from Arabidopsis but that the function and behavior of individual genes, the relationships among genes, and the regulation of their protein products have diverged. Our results highlight ways in which a kernel of conserved genes may be alternatively wired to produce diversity in patterning and morphology and suggest that the stomatal transcription factor module is a prime target for breeding or genome modification to improve plant productivity.","container-title":"Proceedings of the National Academy of Sciences of the United States of America","DOI":"10.1073/pnas.1606728113","ISSN":"1091-6490","issue":"29","journalAbbreviation":"Proc Natl Acad Sci U S A","language":"eng","note":"PMID: 27382177\nPMCID: PMC4961163","page":"8326-8331","source":"PubMed","title":"Grasses use an alternatively wired bHLH transcription factor network to establish stomatal identity","volume":"113","author":[{"family":"Raissig","given":"Michael T."},{"family":"Abrash","given":"Emily"},{"family":"Bettadapur","given":"Akhila"},{"family":"Vogel","given":"John P."},{"family":"Bergmann","given":"Dominique C."}],"issued":{"date-parts":[["2016",7,19]]}},"label":"page"},{"id":236,"uris":["http://zotero.org/users/local/Hcd06Tc7/items/Y6PQETVC"],"itemData":{"id":236,"type":"article-journal","abstract":"Grass stomata can balance gas exchange and evaporation effectively in rapidly changing environments via their unique anatomical features. Although the key components of stomatal development in Arabidopsis have been largely elucidated over the past decade, the molecular mechanisms that govern stomatal development in grasses are poorly understood. Via the genome editing system and T-DNA insertion lines, the key transcriptional factors (TFs) regulating stomatal development in rice (Oryza sativa) were knocked out. A combination of genetic and biochemical assays subsequently revealed the functions of these TFs. OsSPCH/OsICE is essential for the initiation of stomatal lineage. OsMUTE/OsICE determines meristemoid to guard mother cell (GMC) transition. OsFAMA/OsICE influences subsidiary mother cell asymmetric division and mature stoma differentiation. OsFLP regulates the orientation of GMC symmetrical division. More importantly, we found that OsSCR/OsSHR controls the initiation of stomatal lineage cells and the formation of subsidiary cells. The transcription of OsSCR is activated by OsSPCH and OsMUTE. This study characterised the functions of master regulatory TFs that control each stomatal developmental stage in rice. Our findings are helpful for elucidating how various species reprogramme the molecular mechanisms to generate different stomatal types during evolution.","container-title":"New Phytologist","DOI":"10.1111/nph.15766","ISSN":"1469-8137","issue":"1","language":"en","note":"_eprint: https://onlinelibrary.wiley.com/doi/pdf/10.1111/nph.15766","page":"220-232","source":"Wiley Online Library","title":"Multiple transcriptional factors control stomata development in rice","volume":"223","author":[{"family":"Wu","given":"Zhongliang"},{"family":"Chen","given":"Liang"},{"family":"Yu","given":"Qi"},{"family":"Zhou","given":"Wenqi"},{"family":"Gou","given":"Xiaoping"},{"family":"Li","given":"Jia"},{"family":"Hou","given":"Suiwen"}],"issued":{"date-parts":[["2019"]]}}}],"schema":"https://github.com/citation-style-language/schema/raw/master/csl-citation.json"} </w:instrText>
      </w:r>
      <w:r w:rsidRPr="00397BD9">
        <w:fldChar w:fldCharType="separate"/>
      </w:r>
      <w:r w:rsidRPr="00237EB4">
        <w:t>(Raissig et al., 2016; Wu et al., 2019)</w:t>
      </w:r>
      <w:r w:rsidRPr="00397BD9">
        <w:fldChar w:fldCharType="end"/>
      </w:r>
      <w:r w:rsidRPr="00237EB4">
        <w:t xml:space="preserve">. GMC differentiation is then promoted by MUTE, which has a second role in the grasses: to enter neighbouring subsidiary mother cells (SMCs) and promote a longitudinal entry division which establishes them as SCs. This is facilitated by the mobile properties of the MUTE protein, which allows it to move between cells via plasmodesmata </w:t>
      </w:r>
      <w:r w:rsidRPr="00397BD9">
        <w:fldChar w:fldCharType="begin"/>
      </w:r>
      <w:r w:rsidRPr="00237EB4">
        <w:instrText xml:space="preserve"> ADDIN ZOTERO_ITEM CSL_CITATION {"citationID":"2AyGjhX7","properties":{"formattedCitation":"(Raissig et al., 2017; Wang et al., 2019)","plainCitation":"(Raissig et al., 2017; Wang et al., 2019)","noteIndex":0},"citationItems":[{"id":214,"uris":["http://zotero.org/users/local/Hcd06Tc7/items/TVKTJV46"],"itemData":{"id":214,"type":"article-journal","abstract":"Plants optimize carbon assimilation while limiting water loss by adjusting stomatal aperture. In grasses, a developmental innovation-the addition of subsidiary cells (SCs) flanking two dumbbell-shaped guard cells (GCs)-is linked to improved stomatal physiology. Here, we identify a transcription factor necessary and sufficient for SC formation in the wheat relative Brachypodium distachyon. Unexpectedly, the transcription factor is an ortholog of the stomatal regulator AtMUTE, which defines GC precursor fate in Arabidopsis The novel role of BdMUTE in specifying lateral SCs appears linked to its acquisition of cell-to-cell mobility in Brachypodium Physiological analyses on SC-less plants experimentally support classic hypotheses that SCs permit greater stomatal responsiveness and larger range of pore apertures. Manipulation of SC formation and function in crops, therefore, may be an effective approach to enhance plant performance.","container-title":"Science (New York, N.Y.)","DOI":"10.1126/science.aal3254","ISSN":"1095-9203","issue":"6330","journalAbbreviation":"Science","language":"eng","note":"PMID: 28302860","page":"1215-1218","source":"PubMed","title":"Mobile MUTE specifies subsidiary cells to build physiologically improved grass stomata","volume":"355","author":[{"family":"Raissig","given":"Michael T."},{"family":"Matos","given":"Juliana L."},{"family":"Anleu Gil","given":"M. Ximena"},{"family":"Kornfeld","given":"Ari"},{"family":"Bettadapur","given":"Akhila"},{"family":"Abrash","given":"Emily"},{"family":"Allison","given":"Hannah R."},{"family":"Badgley","given":"Grayson"},{"family":"Vogel","given":"John P."},{"family":"Berry","given":"Joseph A."},{"family":"Bergmann","given":"Dominique C."}],"issued":{"date-parts":[["2017",3,17]]}},"label":"page"},{"id":255,"uris":["http://zotero.org/users/local/Hcd06Tc7/items/CL6EW4R2"],"itemData":{"id":255,"type":"article-journal","abstract":"Intercellular communication in adjacent cell layers determines cell fate and polarity, thus orchestrating tissue specification and differentiation. Here we use the maize stomatal apparatus as a model to investigate cell fate determination. Mutations in ZmBZU2 (bizui2, bzu2) confer a complete absence of subsidiary cells (SCs) and normal guard cells (GCs), leading to failure of formation of mature stomatal complexes. Nuclear polarization and actin accumulation at the interface between subsidiary mother cells (SMCs) and guard mother cells (GMCs), an essential pre-requisite for asymmetric cell division, did not occur in Zmbzu2 mutants. ZmBZU2 encodes a basic helix-loop-helix (bHLH) transcription factor, which is an ortholog of AtMUTE in Arabidopsis (BZU2/ZmMUTE). We found that a number of genes implicated in stomatal development are transcriptionally regulated by BZU2/ZmMUTE. In particular, BZU2/ZmMUTE directly binds to the promoters of PAN1 and PAN2, two early regulators of protodermal cell fate and SMC polarization, consistent with the low levels of transcription of these genes observed in bzu2-1 mutants. BZU2/ZmMUTE has the cell-to-cell mobility characteristic similar to that of BdMUTE in Brachypodium distachyon. Unexpectedly, BZU2/ZmMUTE is expressed in GMC from the asymmetric division stage to the GMC division stage, and especially in the SMC establishment stage. Taken together, these data imply that BZU2/ZmMUTE is required for early events in SMC polarization and differentiation as well as for the last symmetrical division of GMCs to produce the two GCs, and is a master determinant of the cell fate of its neighbors through cell-to-cell communication.","container-title":"PLOS Genetics","DOI":"10.1371/journal.pgen.1008377","ISSN":"1553-7404","issue":"8","journalAbbreviation":"PLOS Genetics","language":"en","note":"publisher: Public Library of Science","page":"e1008377","source":"PLoS Journals","title":"BZU2/ZmMUTE controls symmetrical division of guard mother cell and specifies neighbor cell fate in maize","volume":"15","author":[{"family":"Wang","given":"Hongliang"},{"family":"Guo","given":"Siyi"},{"family":"Qiao","given":"Xin"},{"family":"Guo","given":"Jianfei"},{"family":"Li","given":"Zuliang"},{"family":"Zhou","given":"Yusen"},{"family":"Bai","given":"Shenglong"},{"family":"Gao","given":"Zhiyong"},{"family":"Wang","given":"Daojie"},{"family":"Wang","given":"Pengcheng"},{"family":"Galbraith","given":"David W."},{"family":"Song","given":"Chun-Peng"}],"issued":{"date-parts":[["2019",8,29]]}}}],"schema":"https://github.com/citation-style-language/schema/raw/master/csl-citation.json"} </w:instrText>
      </w:r>
      <w:r w:rsidRPr="00397BD9">
        <w:fldChar w:fldCharType="separate"/>
      </w:r>
      <w:r w:rsidRPr="00237EB4">
        <w:t>(Raissig et al., 2017; Wang et al., 2019)</w:t>
      </w:r>
      <w:r w:rsidRPr="00397BD9">
        <w:fldChar w:fldCharType="end"/>
      </w:r>
      <w:r w:rsidRPr="00237EB4">
        <w:t xml:space="preserve">. Next, the GMC divides symmetrically to produce two nascent GCs, possibly regulated by FOUR LIPS </w:t>
      </w:r>
      <w:r w:rsidRPr="00397BD9">
        <w:fldChar w:fldCharType="begin"/>
      </w:r>
      <w:r w:rsidRPr="00237EB4">
        <w:instrText xml:space="preserve"> ADDIN ZOTERO_ITEM CSL_CITATION {"citationID":"Q0r4Jcst","properties":{"formattedCitation":"(Wu et al., 2019)","plainCitation":"(Wu et al., 2019)","noteIndex":0},"citationItems":[{"id":236,"uris":["http://zotero.org/users/local/Hcd06Tc7/items/Y6PQETVC"],"itemData":{"id":236,"type":"article-journal","abstract":"Grass stomata can balance gas exchange and evaporation effectively in rapidly changing environments via their unique anatomical features. Although the key components of stomatal development in Arabidopsis have been largely elucidated over the past decade, the molecular mechanisms that govern stomatal development in grasses are poorly understood. Via the genome editing system and T-DNA insertion lines, the key transcriptional factors (TFs) regulating stomatal development in rice (Oryza sativa) were knocked out. A combination of genetic and biochemical assays subsequently revealed the functions of these TFs. OsSPCH/OsICE is essential for the initiation of stomatal lineage. OsMUTE/OsICE determines meristemoid to guard mother cell (GMC) transition. OsFAMA/OsICE influences subsidiary mother cell asymmetric division and mature stoma differentiation. OsFLP regulates the orientation of GMC symmetrical division. More importantly, we found that OsSCR/OsSHR controls the initiation of stomatal lineage cells and the formation of subsidiary cells. The transcription of OsSCR is activated by OsSPCH and OsMUTE. This study characterised the functions of master regulatory TFs that control each stomatal developmental stage in rice. Our findings are helpful for elucidating how various species reprogramme the molecular mechanisms to generate different stomatal types during evolution.","container-title":"New Phytologist","DOI":"10.1111/nph.15766","ISSN":"1469-8137","issue":"1","language":"en","note":"_eprint: https://onlinelibrary.wiley.com/doi/pdf/10.1111/nph.15766","page":"220-232","source":"Wiley Online Library","title":"Multiple transcriptional factors control stomata development in rice","volume":"223","author":[{"family":"Wu","given":"Zhongliang"},{"family":"Chen","given":"Liang"},{"family":"Yu","given":"Qi"},{"family":"Zhou","given":"Wenqi"},{"family":"Gou","given":"Xiaoping"},{"family":"Li","given":"Jia"},{"family":"Hou","given":"Suiwen"}],"issued":{"date-parts":[["2019"]]}}}],"schema":"https://github.com/citation-style-language/schema/raw/master/csl-citation.json"} </w:instrText>
      </w:r>
      <w:r w:rsidRPr="00397BD9">
        <w:fldChar w:fldCharType="separate"/>
      </w:r>
      <w:r w:rsidRPr="00237EB4">
        <w:t>(Wu et al., 2019)</w:t>
      </w:r>
      <w:r w:rsidRPr="00397BD9">
        <w:fldChar w:fldCharType="end"/>
      </w:r>
      <w:r w:rsidRPr="00237EB4">
        <w:t xml:space="preserve">, which expand and mature along with the SCs to form the final mature stomatal complex, facilitated by FAMA </w:t>
      </w:r>
      <w:r w:rsidRPr="00397BD9">
        <w:fldChar w:fldCharType="begin"/>
      </w:r>
      <w:r w:rsidRPr="00237EB4">
        <w:instrText xml:space="preserve"> ADDIN ZOTERO_ITEM CSL_CITATION {"citationID":"NAFWM2ZR","properties":{"formattedCitation":"(Liu et al., 2009)","plainCitation":"(Liu et al., 2009)","noteIndex":0},"citationItems":[{"id":232,"uris":["http://zotero.org/users/local/Hcd06Tc7/items/9TQYCNCU"],"itemData":{"id":232,"type":"article-journal","abstract":"Stomata are adjustable pores in the plant epidermis that regulate gas exchange between the plant and atmosphere; they are present on the aerial portions of most higher plants. Genetic pathways controlling stomatal development and distribution have been described in some detail for one dicot species, Arabidopsis, in which three paralogous bHLH transcription factors, FAMA, MUTE and SPCH, control discrete sequential stages in stomatal development. Orthologs of FAMA, MUTE and SPCH are present in other flowering plants. This observation is of particular interest when considering the grasses, because both the morphology of guard cells and their tissue distributions differ substantially between Arabidopsis and this group. By examining gene expression patterns, insertional mutants and cross-species complementation studies, we find evidence that FAMA function is conserved between monocots and dicots, despite their different stomatal morphologies, whereas the roles of MUTE and two SPCH paralogs are somewhat divergent.","container-title":"Development","DOI":"10.1242/dev.032938","ISSN":"0950-1991","issue":"13","journalAbbreviation":"Development","page":"2265-2276","source":"Silverchair","title":"Orthologs of Arabidopsis thaliana stomatal bHLH genes and regulation of stomatal development in grasses","volume":"136","author":[{"family":"Liu","given":"Tie"},{"family":"Ohashi-Ito","given":"Kyoko"},{"family":"Bergmann","given":"Dominique C."}],"issued":{"date-parts":[["2009",7,1]]}}}],"schema":"https://github.com/citation-style-language/schema/raw/master/csl-citation.json"} </w:instrText>
      </w:r>
      <w:r w:rsidRPr="00397BD9">
        <w:fldChar w:fldCharType="separate"/>
      </w:r>
      <w:r w:rsidRPr="00237EB4">
        <w:t>(Liu et al., 2009)</w:t>
      </w:r>
      <w:r w:rsidRPr="00397BD9">
        <w:fldChar w:fldCharType="end"/>
      </w:r>
      <w:r w:rsidRPr="00237EB4">
        <w:t xml:space="preserve">. These cell-fate transitions also require the activity of SCRM1 and SCRM2 orthologues, although they have been reported to act at different stages to each other </w:t>
      </w:r>
      <w:r w:rsidRPr="00397BD9">
        <w:fldChar w:fldCharType="begin"/>
      </w:r>
      <w:r w:rsidRPr="00237EB4">
        <w:instrText xml:space="preserve"> ADDIN ZOTERO_ITEM CSL_CITATION {"citationID":"ow3TUXht","properties":{"formattedCitation":"(Raissig et al., 2016)","plainCitation":"(Raissig et al., 2016)","noteIndex":0},"citationItems":[{"id":241,"uris":["http://zotero.org/users/local/Hcd06Tc7/items/8BMP9UMF"],"itemData":{"id":241,"type":"article-journal","abstract":"Stomata, epidermal valves facilitating plant-atmosphere gas exchange, represent a powerful model for understanding cell fate and pattern in plants. Core basic helix-loop-helix (bHLH) transcription factors regulating stomatal development were identified in Arabidopsis, but this dicot's developmental pattern and stomatal morphology represent only one of many possibilities in nature. Here, using unbiased forward genetic screens, followed by analysis of reporters and engineered mutants, we show that stomatal initiation in the grass Brachypodium distachyon uses orthologs of stomatal regulators known from Arabidopsis but that the function and behavior of individual genes, the relationships among genes, and the regulation of their protein products have diverged. Our results highlight ways in which a kernel of conserved genes may be alternatively wired to produce diversity in patterning and morphology and suggest that the stomatal transcription factor module is a prime target for breeding or genome modification to improve plant productivity.","container-title":"Proceedings of the National Academy of Sciences of the United States of America","DOI":"10.1073/pnas.1606728113","ISSN":"1091-6490","issue":"29","journalAbbreviation":"Proc Natl Acad Sci U S A","language":"eng","note":"PMID: 27382177\nPMCID: PMC4961163","page":"8326-8331","source":"PubMed","title":"Grasses use an alternatively wired bHLH transcription factor network to establish stomatal identity","volume":"113","author":[{"family":"Raissig","given":"Michael T."},{"family":"Abrash","given":"Emily"},{"family":"Bettadapur","given":"Akhila"},{"family":"Vogel","given":"John P."},{"family":"Bergmann","given":"Dominique C."}],"issued":{"date-parts":[["2016",7,19]]}}}],"schema":"https://github.com/citation-style-language/schema/raw/master/csl-citation.json"} </w:instrText>
      </w:r>
      <w:r w:rsidRPr="00397BD9">
        <w:fldChar w:fldCharType="separate"/>
      </w:r>
      <w:r w:rsidRPr="00237EB4">
        <w:t>(Raissig et al., 2016)</w:t>
      </w:r>
      <w:r w:rsidRPr="00397BD9">
        <w:fldChar w:fldCharType="end"/>
      </w:r>
      <w:r w:rsidRPr="00237EB4">
        <w:t xml:space="preserve">. </w:t>
      </w:r>
    </w:p>
    <w:p w14:paraId="1D599035" w14:textId="77777777" w:rsidR="00083A71" w:rsidRPr="00237EB4" w:rsidRDefault="00083A71" w:rsidP="00083A71"/>
    <w:p w14:paraId="0FFDFF4A" w14:textId="77777777" w:rsidR="00083A71" w:rsidRPr="00237EB4" w:rsidRDefault="00083A71" w:rsidP="00083A71"/>
    <w:p w14:paraId="1E376D66" w14:textId="77777777" w:rsidR="00083A71" w:rsidRPr="00237EB4" w:rsidRDefault="00083A71" w:rsidP="00083A71"/>
    <w:p w14:paraId="4F6CA407" w14:textId="77777777" w:rsidR="00083A71" w:rsidRPr="00237EB4" w:rsidRDefault="00083A71" w:rsidP="00083A71"/>
    <w:p w14:paraId="15DD8B0E" w14:textId="77777777" w:rsidR="00083A71" w:rsidRPr="00237EB4" w:rsidRDefault="00083A71" w:rsidP="00083A71">
      <w:r w:rsidRPr="00397BD9">
        <w:rPr>
          <w:noProof/>
          <w:lang w:val="en-US" w:eastAsia="en-US"/>
        </w:rPr>
        <w:lastRenderedPageBreak/>
        <w:drawing>
          <wp:anchor distT="0" distB="0" distL="114300" distR="114300" simplePos="0" relativeHeight="251448320" behindDoc="0" locked="0" layoutInCell="1" allowOverlap="1" wp14:anchorId="36B643B0" wp14:editId="094F7F66">
            <wp:simplePos x="0" y="0"/>
            <wp:positionH relativeFrom="margin">
              <wp:align>right</wp:align>
            </wp:positionH>
            <wp:positionV relativeFrom="paragraph">
              <wp:posOffset>50800</wp:posOffset>
            </wp:positionV>
            <wp:extent cx="5473700" cy="1923642"/>
            <wp:effectExtent l="0" t="0" r="0" b="635"/>
            <wp:wrapNone/>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34" cstate="print">
                      <a:extLst>
                        <a:ext uri="{28A0092B-C50C-407E-A947-70E740481C1C}">
                          <a14:useLocalDpi xmlns:a14="http://schemas.microsoft.com/office/drawing/2010/main" val="0"/>
                        </a:ext>
                      </a:extLst>
                    </a:blip>
                    <a:srcRect l="6459" t="63354" r="1142" b="3543"/>
                    <a:stretch/>
                  </pic:blipFill>
                  <pic:spPr bwMode="auto">
                    <a:xfrm>
                      <a:off x="0" y="0"/>
                      <a:ext cx="5473700" cy="192364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6F2C6675" w14:textId="77777777" w:rsidR="00083A71" w:rsidRPr="00237EB4" w:rsidRDefault="00083A71" w:rsidP="00083A71"/>
    <w:p w14:paraId="1563968F" w14:textId="77777777" w:rsidR="00083A71" w:rsidRPr="00237EB4" w:rsidRDefault="00083A71" w:rsidP="00083A71"/>
    <w:p w14:paraId="2893AFC3" w14:textId="77777777" w:rsidR="00083A71" w:rsidRPr="00237EB4" w:rsidRDefault="00083A71" w:rsidP="00083A71"/>
    <w:p w14:paraId="44CA8E14" w14:textId="77777777" w:rsidR="00083A71" w:rsidRPr="00237EB4" w:rsidRDefault="00083A71" w:rsidP="00083A71"/>
    <w:p w14:paraId="29B95E9F" w14:textId="77777777" w:rsidR="00083A71" w:rsidRPr="00237EB4" w:rsidRDefault="00083A71" w:rsidP="00083A71"/>
    <w:p w14:paraId="476FCCEF" w14:textId="77777777" w:rsidR="00083A71" w:rsidRPr="00DB430D" w:rsidRDefault="00083A71" w:rsidP="00083A71">
      <w:pPr>
        <w:pStyle w:val="NoSpacing"/>
        <w:spacing w:line="276" w:lineRule="auto"/>
        <w:rPr>
          <w:color w:val="auto"/>
          <w:sz w:val="21"/>
          <w:szCs w:val="21"/>
        </w:rPr>
      </w:pPr>
      <w:r w:rsidRPr="00DB430D">
        <w:rPr>
          <w:b/>
          <w:bCs/>
          <w:color w:val="auto"/>
          <w:sz w:val="21"/>
          <w:szCs w:val="21"/>
        </w:rPr>
        <w:t>Figure 1.</w:t>
      </w:r>
      <w:r>
        <w:rPr>
          <w:b/>
          <w:bCs/>
          <w:color w:val="auto"/>
          <w:sz w:val="21"/>
          <w:szCs w:val="21"/>
        </w:rPr>
        <w:t>10</w:t>
      </w:r>
      <w:r w:rsidRPr="00DB430D">
        <w:rPr>
          <w:b/>
          <w:bCs/>
          <w:color w:val="auto"/>
          <w:sz w:val="21"/>
          <w:szCs w:val="21"/>
        </w:rPr>
        <w:t xml:space="preserve">. Stomatal development in the grasses. </w:t>
      </w:r>
      <w:r w:rsidRPr="00DB430D">
        <w:rPr>
          <w:color w:val="auto"/>
          <w:sz w:val="21"/>
          <w:szCs w:val="21"/>
        </w:rPr>
        <w:t xml:space="preserve">First, epidermal cell files that will go on to produce stomata are determined, and within these, protodermal cells begin to proliferate (in grey). Protodermal cells then undergo a single asymmetric entry division, which creates a smaller GMC (in green) and a larger pavement cell. Unlike Arabidopsis, grasses do not form an MMC or MC first, nor do they undergo any amplifying divisions </w:t>
      </w:r>
      <w:r w:rsidRPr="00DB430D">
        <w:rPr>
          <w:color w:val="auto"/>
          <w:sz w:val="21"/>
          <w:szCs w:val="21"/>
        </w:rPr>
        <w:fldChar w:fldCharType="begin">
          <w:fldData xml:space="preserve">PEVuZE5vdGU+PENpdGU+PEF1dGhvcj5TZXJuYTwvQXV0aG9yPjxZZWFyPjIwMTE8L1llYXI+PFJl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</w:fldData>
        </w:fldChar>
      </w:r>
      <w:r w:rsidRPr="00DB430D">
        <w:rPr>
          <w:color w:val="auto"/>
          <w:sz w:val="21"/>
          <w:szCs w:val="21"/>
        </w:rPr>
        <w:instrText xml:space="preserve"> ADDIN EN.CITE </w:instrText>
      </w:r>
      <w:r w:rsidRPr="00DB430D">
        <w:rPr>
          <w:color w:val="auto"/>
          <w:sz w:val="21"/>
          <w:szCs w:val="21"/>
        </w:rPr>
        <w:fldChar w:fldCharType="begin">
          <w:fldData xml:space="preserve">PEVuZE5vdGU+PENpdGU+PEF1dGhvcj5TZXJuYTwvQXV0aG9yPjxZZWFyPjIwMTE8L1llYXI+PFJl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</w:fldData>
        </w:fldChar>
      </w:r>
      <w:r w:rsidRPr="00DB430D">
        <w:rPr>
          <w:color w:val="auto"/>
          <w:sz w:val="21"/>
          <w:szCs w:val="21"/>
        </w:rPr>
        <w:instrText xml:space="preserve"> ADDIN EN.CITE.DATA </w:instrText>
      </w:r>
      <w:r w:rsidRPr="00DB430D">
        <w:rPr>
          <w:color w:val="auto"/>
          <w:sz w:val="21"/>
          <w:szCs w:val="21"/>
        </w:rPr>
      </w:r>
      <w:r w:rsidRPr="00DB430D">
        <w:rPr>
          <w:color w:val="auto"/>
          <w:sz w:val="21"/>
          <w:szCs w:val="21"/>
        </w:rPr>
        <w:fldChar w:fldCharType="end"/>
      </w:r>
      <w:r w:rsidRPr="00DB430D">
        <w:rPr>
          <w:color w:val="auto"/>
          <w:sz w:val="21"/>
          <w:szCs w:val="21"/>
        </w:rPr>
      </w:r>
      <w:r w:rsidRPr="00DB430D">
        <w:rPr>
          <w:color w:val="auto"/>
          <w:sz w:val="21"/>
          <w:szCs w:val="21"/>
        </w:rPr>
        <w:fldChar w:fldCharType="separate"/>
      </w:r>
      <w:r w:rsidRPr="00DB430D">
        <w:rPr>
          <w:noProof/>
          <w:color w:val="auto"/>
          <w:sz w:val="21"/>
          <w:szCs w:val="21"/>
        </w:rPr>
        <w:t>(Serna, 2011)</w:t>
      </w:r>
      <w:r w:rsidRPr="00DB430D">
        <w:rPr>
          <w:color w:val="auto"/>
          <w:sz w:val="21"/>
          <w:szCs w:val="21"/>
        </w:rPr>
        <w:fldChar w:fldCharType="end"/>
      </w:r>
      <w:r w:rsidRPr="00DB430D">
        <w:rPr>
          <w:color w:val="auto"/>
          <w:sz w:val="21"/>
          <w:szCs w:val="21"/>
        </w:rPr>
        <w:t xml:space="preserve">. The GMC continues to enlarge, and the two cells neighbouring it then asymmetrically divide to produce a pair of flanking subsidiary mother cells (SMCs) (in blue), which continue to increase in size. Following a final symmetrical division of the GMC and extensive cell elongation, the mature stomatal complex is formed; a pair of dumbbell-shaped GCs flanked by two subsidiary cells (SCs). Figure reproduced from </w:t>
      </w:r>
      <w:r w:rsidRPr="00DB430D">
        <w:rPr>
          <w:color w:val="auto"/>
          <w:sz w:val="21"/>
          <w:szCs w:val="21"/>
        </w:rPr>
        <w:fldChar w:fldCharType="begin"/>
      </w:r>
      <w:r w:rsidRPr="00DB430D">
        <w:rPr>
          <w:color w:val="auto"/>
          <w:sz w:val="21"/>
          <w:szCs w:val="21"/>
        </w:rPr>
        <w:instrText xml:space="preserve"> ADDIN ZOTERO_ITEM CSL_CITATION {"citationID":"leHfD0Ai","properties":{"formattedCitation":"(Buckley, Caine and Gray, 2020)","plainCitation":"(Buckley, Caine and Gray, 2020)","dontUpdate":true,"noteIndex":0},"citationItems":[{"id":204,"uris":["http://zotero.org/users/local/Hcd06Tc7/items/U4DA35NY"],"itemData":{"id":204,"type":"article-journal","abstract":"Rice (Oryza sativa L.) contributes to the diets of around 3.5 billion people every day and is consumed more than any other plant. Alarmingly, climate predictions suggest that the frequency of severe drought and high-temperature events will increase, and this is set to threaten the global rice supply. In this review, we consider whether water or heat stresses in crops — especially rice — could be mitigated through alterations to stomata; minute pores on the plant epidermis that permit carbon acquisition and regulate water loss. In the short-term, water loss is controlled via alterations to the degree of stomatal “openness”, or, in the longer-term, by altering the number (or density) of stomata that form. A range of molecular components contribute to the regulation of stomatal density, including transcription factors, plasma membrane-associated proteins and intercellular and extracellular signaling molecules. Much of our existing knowledge relating to stomatal development comes from research conducted on the model plant, Arabidopsis thaliana. However, due to the importance of cereal crops to global food supply, studies on grass stomata have expanded in recent years, with molecular-level discoveries underscoring several divergent developmental and morphological features. Cultivation of rice is particularly water-intensive, and there is interest in developing varieties that require less water yet still maintain grain yields. This could be achieved by manipulating stomatal development; a crop with fewer stomata might be more conservative in its water use and therefore more capable of surviving periods of water stress. However, decreasing stomatal density might restrict the rate of CO2 uptake and reduce the extent of evaporative cooling, potentially leading to detrimental effects on yields. Thus, the extent to which crop yields in the future climate will be affected by increasing or decreasing stomatal density should be determined. Here, our current understanding of the regulation of stomatal development is summarised, focusing particularly on the genetic mechanisms that have recently been described for rice and other grasses. Application of this knowledge toward the creation of “climate-ready” rice is discussed, with attention drawn to the lesser-studied molecular elements whose contributions to the complexity of grass stomatal development must be understood to advance efforts.","container-title":"Frontiers in Plant Science","ISSN":"1664-462X","source":"Frontiers","title":"Pores for Thought: Can Genetic Manipulation of Stomatal Density Protect Future Rice Yields?","title-short":"Pores for Thought","URL":"https://www.frontiersin.org/articles/10.3389/fpls.2019.01783","volume":"10","author":[{"family":"Buckley","given":"Christopher R."},{"family":"Caine","given":"Robert S."},{"family":"Gray","given":"Julie E."}],"accessed":{"date-parts":[["2023",4,2]]},"issued":{"date-parts":[["2020"]]}}}],"schema":"https://github.com/citation-style-language/schema/raw/master/csl-citation.json"} </w:instrText>
      </w:r>
      <w:r w:rsidRPr="00DB430D">
        <w:rPr>
          <w:color w:val="auto"/>
          <w:sz w:val="21"/>
          <w:szCs w:val="21"/>
        </w:rPr>
        <w:fldChar w:fldCharType="separate"/>
      </w:r>
      <w:r w:rsidRPr="00DB430D">
        <w:rPr>
          <w:color w:val="auto"/>
          <w:sz w:val="21"/>
          <w:szCs w:val="21"/>
        </w:rPr>
        <w:t>Buckley, Caine and Gray (2020)</w:t>
      </w:r>
      <w:r w:rsidRPr="00DB430D">
        <w:rPr>
          <w:color w:val="auto"/>
          <w:sz w:val="21"/>
          <w:szCs w:val="21"/>
        </w:rPr>
        <w:fldChar w:fldCharType="end"/>
      </w:r>
      <w:r w:rsidRPr="00DB430D">
        <w:rPr>
          <w:color w:val="auto"/>
          <w:sz w:val="21"/>
          <w:szCs w:val="21"/>
        </w:rPr>
        <w:t>.</w:t>
      </w:r>
    </w:p>
    <w:p w14:paraId="2715B821" w14:textId="77777777" w:rsidR="00083A71" w:rsidRPr="00237EB4" w:rsidRDefault="00083A71" w:rsidP="00083A71">
      <w:pPr>
        <w:pStyle w:val="Heading3"/>
      </w:pPr>
      <w:r w:rsidRPr="00237EB4">
        <w:br/>
      </w:r>
      <w:bookmarkStart w:id="10" w:name="_Toc131628542"/>
      <w:r w:rsidRPr="00237EB4">
        <w:t>1.</w:t>
      </w:r>
      <w:r>
        <w:t>7</w:t>
      </w:r>
      <w:r w:rsidRPr="00237EB4">
        <w:tab/>
        <w:t>Epidermal Patterning Factors</w:t>
      </w:r>
      <w:bookmarkEnd w:id="10"/>
      <w:r w:rsidRPr="00237EB4">
        <w:t xml:space="preserve"> </w:t>
      </w:r>
    </w:p>
    <w:p w14:paraId="07459286" w14:textId="77777777" w:rsidR="00083A71" w:rsidRPr="00237EB4" w:rsidRDefault="00083A71" w:rsidP="00083A71">
      <w:r w:rsidRPr="00237EB4">
        <w:t xml:space="preserve">Despite the differences in stomatal distribution between eudicots and grasses, both plant groups generally abide by a patterning mechanism known as the “one cell spacing rule”, which prevents stomata from forming adjacent to one another. Stomatal clustering has been found to impair GC movements due to increased competition for ions and mechanical backpressure from neighbouring cells </w:t>
      </w:r>
      <w:r w:rsidRPr="00D143D9">
        <w:fldChar w:fldCharType="begin"/>
      </w:r>
      <w:r w:rsidRPr="00237EB4">
        <w:instrText xml:space="preserve"> ADDIN ZOTERO_ITEM CSL_CITATION {"citationID":"Bm99PZb4","properties":{"formattedCitation":"(Edwards et al., 1976; Kim et al., 2010; Papanatsiou et al., 2016)","plainCitation":"(Edwards et al., 1976; Kim et al., 2010; Papanatsiou et al., 2016)","noteIndex":0},"citationItems":[{"id":262,"uris":["http://zotero.org/users/local/Hcd06Tc7/items/5YIFSHKW"],"itemData":{"id":262,"type":"article-journal","abstract":"Evidence of the mechanical advantage of subsidiary cells was obtained by simultaneous measurements of turgor pressure potentials in adjacent subsidiary and guard cells using injection circuits with two separate needles. In Tradescantia virginiana the mechanical advantage approaches two. Using the same technique evidence was obtained that the Spannungsphase is, in the first place, a turgor relations phenomenon due to the mechanical advantage of epidermal or subsidiary cells. In addition, the evidence indicated that the elastic properties of guard cell walls may undergo changes during the Spannungsphase when potassium ion transport commences. During these measurements it was confirmed that the optimum leaf water deficit for maximum stomatal opening occurs when the epidermal turgor is near zero. Under these conditions the width of the stomatal pore is a function of the turgor pressure of the guard cells, since at zero turgor of the subsidiary cells their mechanical advantage has disappeared.","container-title":"Journal of Experimental Botany","DOI":"10.1093/jxb/27.1.163","ISSN":"0022-0957","issue":"1","journalAbbreviation":"Journal of Experimental Botany","page":"163-171","source":"Silverchair","title":"Direct Measurements of Turgor Pressure Potentials of Guard Cells: II. The Mechanical Advantage of Subsidiary Cells, the Spannunqsphase, and the Optimum Leaf Water Deficit","title-short":"Direct Measurements of Turgor Pressure Potentials of Guard Cells","volume":"27","author":[{"family":"Edwards","given":"Mary"},{"family":"Meidner","given":"Hans"},{"family":"Sheriff","given":"D. W."}],"issued":{"date-parts":[["1976",2,1]]}}},{"id":260,"uris":["http://zotero.org/users/local/Hcd06Tc7/items/PUBAX7TV"],"itemData":{"id":260,"type":"article-journal","abstract":"Stomatal pores are formed by pairs of specialized epidermal guard cells and serve as major gateways for both CO2 influx into plants from the atmosphere and transpirational water loss of plants. Because they regulate stomatal pore apertures via integration of both endogenous hormonal stimuli and environmental signals, guard cells have been highly developed as a model system to dissect the dynamics and mechanisms of plant-cell signaling. The stress hormone ABA and elevated levels of CO2 activate complex signaling pathways in guard cells that are mediated by kinases/phosphatases, secondary messengers, and ion channel regulation. Recent research in guard cells has led to a new hypothesis for how plants achieve specificity in intracellular calcium signaling: CO2 and ABA enhance (prime) the calcium sensitivity of downstream calcium-signaling mechanisms. Recent progress in identification of early stomatal signaling components are reviewed here, including ABA receptors and CO2-binding response proteins, as well as systems approaches that advance our understanding of guard cell-signaling mechanisms.","container-title":"Annual Review of Plant Biology","DOI":"10.1146/annurev-arplant-042809-112226","issue":"1","note":"_eprint: https://doi.org/10.1146/annurev-arplant-042809-112226\nPMID: 20192751","page":"561-591","source":"Annual Reviews","title":"Guard Cell Signal Transduction Network: Advances in Understanding Abscisic Acid, CO2, and Ca2+ Signaling","title-short":"Guard Cell Signal Transduction Network","volume":"61","author":[{"family":"Kim","given":"Tae-Houn"},{"family":"Böhmer","given":"Maik"},{"family":"Hu","given":"Honghong"},{"family":"Nishimura","given":"Noriyuki"},{"family":"Schroeder","given":"Julian I."}],"issued":{"date-parts":[["2010"]]}},"label":"page"},{"id":267,"uris":["http://zotero.org/users/local/Hcd06Tc7/items/T2U6PQ6D"],"itemData":{"id":267,"type":"article-journal","abstract":"Stomata enable gaseous exchange between the interior of the leaf and the atmosphere through the stomatal pore. Control of the pore aperture depends on osmotic solute accumulation by, and its loss from the guard cells surrounding the pore. Stomata in most plants are separated by at least one epidermal cell, and this spacing is thought to enhance stomatal function, although there are several genera that exhibit stomata in clusters. We made use of Arabidopsis (Arabidopsis thaliana) stomatal patterning mutants to explore the impact of clustering on guard cell dynamics, gas exchange, and ion transport of guard cells. These studies showed that stomatal clustering in the Arabidopsis too many mouths (tmm1) mutant suppressed stomatal movements and affected CO2 assimilation and transpiration differentially between dark and light conditions and were associated with alterations in K(+) channel gating. These changes were consistent with the impaired dynamics of tmm1 stomata and were accompanied by a reduced accumulation of K(+) ions in the guard cells. Our findings underline the significance of spacing for stomatal dynamics. While stomatal spacing may be important as a reservoir for K(+) and other ions to facilitate stomatal movements, the effects on channel gating, and by inference on K(+) accumulation, cannot be explained on the basis of a reduced number of epidermal cells facilitating ion supply to the guard cells.","container-title":"Plant Physiology","DOI":"10.1104/pp.16.00850","ISSN":"1532-2548","issue":"1","journalAbbreviation":"Plant Physiol","language":"eng","note":"PMID: 27406168\nPMCID: PMC5074606","page":"254-263","source":"PubMed","title":"Stomatal Spacing Safeguards Stomatal Dynamics by Facilitating Guard Cell Ion Transport Independent of the Epidermal Solute Reservoir","volume":"172","author":[{"family":"Papanatsiou","given":"Maria"},{"family":"Amtmann","given":"Anna"},{"family":"Blatt","given":"Michael R."}],"issued":{"date-parts":[["2016",9]]}}}],"schema":"https://github.com/citation-style-language/schema/raw/master/csl-citation.json"} </w:instrText>
      </w:r>
      <w:r w:rsidRPr="00D143D9">
        <w:fldChar w:fldCharType="separate"/>
      </w:r>
      <w:r w:rsidRPr="00237EB4">
        <w:t>(Edwards et al., 1976; Kim et al., 2010; Papanatsiou et al., 2016)</w:t>
      </w:r>
      <w:r w:rsidRPr="00D143D9">
        <w:fldChar w:fldCharType="end"/>
      </w:r>
      <w:r w:rsidRPr="00237EB4">
        <w:t xml:space="preserve">. Additionally, the overlapping gas diffusion shells of the pores can reduce the efficiency of gas exchange </w:t>
      </w:r>
      <w:r w:rsidRPr="00397BD9">
        <w:fldChar w:fldCharType="begin"/>
      </w:r>
      <w:r w:rsidRPr="00237EB4">
        <w:instrText xml:space="preserve"> ADDIN ZOTERO_ITEM CSL_CITATION {"citationID":"La8vCGTi","properties":{"formattedCitation":"(Lehmann and Or, 2015)","plainCitation":"(Lehmann and Or, 2015)","noteIndex":0},"citationItems":[{"id":270,"uris":["http://zotero.org/users/local/Hcd06Tc7/items/U4RPAHQ3"],"itemData":{"id":270,"type":"article-journal","abstract":"A general theoretical framework for quantifying the stomatal clustering effects on leaf gaseous diffusive conductance was developed and tested. The theory accounts for stomatal spacing and interactions among ‘gaseous concentration shells’. The theory was tested using the unique measurements of Dow et al. (2014) that have shown lower leaf diffusive conductance for a genotype of Arabidopsis thaliana with clustered stomata relative to uniformly distributed stomata of similar size and density. The model accounts for gaseous diffusion: through stomatal pores; via concentration shells forming at pore apertures that vary with stomata spacing and are thus altered by clustering; and across the adjacent air boundary layer. Analytical approximations were derived and validated using a numerical model for 3D diffusion equation. Stomata clustering increases the interactions among concentration shells resulting in larger diffusive resistance that may reduce fluxes by 5–15%. A similar reduction in conductance was found for clusters formed by networks of veins. The study resolves ambiguities found in the literature concerning stomata end-corrections and stomatal shape, and provides a new stomata density threshold for diffusive interactions of overlapping vapor shells. The predicted reduction in gaseous exchange due to clustering, suggests that guard cell function is impaired, limiting stomatal aperture opening.","container-title":"New Phytologist","DOI":"10.1111/nph.13442","ISSN":"1469-8137","issue":"4","language":"en","note":"_eprint: https://onlinelibrary.wiley.com/doi/pdf/10.1111/nph.13442","page":"1015-1025","source":"Wiley Online Library","title":"Effects of stomata clustering on leaf gas exchange","volume":"207","author":[{"family":"Lehmann","given":"Peter"},{"family":"Or","given":"Dani"}],"issued":{"date-parts":[["2015"]]}}}],"schema":"https://github.com/citation-style-language/schema/raw/master/csl-citation.json"} </w:instrText>
      </w:r>
      <w:r w:rsidRPr="00397BD9">
        <w:fldChar w:fldCharType="separate"/>
      </w:r>
      <w:r w:rsidRPr="00237EB4">
        <w:t>(Lehmann and Or, 2015)</w:t>
      </w:r>
      <w:r w:rsidRPr="00397BD9">
        <w:fldChar w:fldCharType="end"/>
      </w:r>
      <w:r w:rsidRPr="00237EB4">
        <w:t xml:space="preserve">. Therefore, it is essential that the cell-fate transitions are tightly regulated to ensure that stomatal complexes are properly spaced, optimising their functionality. </w:t>
      </w:r>
    </w:p>
    <w:p w14:paraId="1312CB91" w14:textId="77777777" w:rsidR="00083A71" w:rsidRPr="00237EB4" w:rsidRDefault="00083A71" w:rsidP="00083A71">
      <w:pPr>
        <w:ind w:firstLine="720"/>
      </w:pPr>
      <w:r w:rsidRPr="00237EB4">
        <w:t>In Arabidopsis, the cysteine-rich secreted signalling peptides belonging to the EPIDERMAL PATTERNING FACTOR (EPF) family are responsible for mediating intercellular signals and regulating stomatal patterning (</w:t>
      </w:r>
      <w:r w:rsidRPr="00397BD9">
        <w:fldChar w:fldCharType="begin"/>
      </w:r>
      <w:r w:rsidRPr="00237EB4">
        <w:instrText xml:space="preserve"> ADDIN ZOTERO_ITEM CSL_CITATION {"citationID":"V6QyEuyP","properties":{"formattedCitation":"(Zoulias {\\i{}et al.}, 2018; Buckley, Caine and Gray, 2020)","plainCitation":"(Zoulias et al., 2018; Buckley, Caine and Gray, 2020)","dontUpdate":true,"noteIndex":0},"citationItems":[{"id":202,"uris":["http://zotero.org/users/local/Hcd06Tc7/items/H5N2R7KG"],"itemData":{"id":202,"type":"article-journal","abstract":"Plants have evolved developmental plasticity which allows the up- or down-regulation of photosynthetic and water loss capacities as new leaves emerge. This developmental plasticity enables plants to maximise fitness and to survive under differing environments. Stomata play a pivotal role in this adaptive process. These microscopic pores in the epidermis of leaves control gas exchange between the plant and its surrounding environment. Stomatal development involves regulated cell fate decisions that ensure optimal stomatal density and spacing, enabling efficient gas exchange. The cellular patterning process is regulated by a complex signalling pathway involving extracellular ligand–receptor interactions, which, in turn, modulate the activity of three master transcription factors essential for the formation of stomata. Here, we review the current understanding of the biochemical interactions between the epidermal patterning factor ligands and the ERECTA family of leucine-rich repeat receptor kinases. We discuss how this leads to activation of a kinase cascade, regulation of the bHLH transcription factor SPEECHLESS and its relatives, and ultimately alters stomatal production.","container-title":"Biochemical Journal","DOI":"10.1042/BCJ20170413","ISSN":"0264-6021","issue":"2","journalAbbreviation":"Biochemical Journal","page":"441-454","source":"Silverchair","title":"Molecular control of stomatal development","volume":"475","author":[{"family":"Zoulias","given":"Nicholas"},{"family":"Harrison","given":"Emily L."},{"family":"Casson","given":"Stuart A."},{"family":"Gray","given":"Julie E."}],"issued":{"date-parts":[["2018",1,31]]}}},{"id":204,"uris":["http://zotero.org/users/local/Hcd06Tc7/items/U4DA35NY"],"itemData":{"id":204,"type":"article-journal","abstract":"Rice (Oryza sativa L.) contributes to the diets of around 3.5 billion people every day and is consumed more than any other plant. Alarmingly, climate predictions suggest that the frequency of severe drought and high-temperature events will increase, and this is set to threaten the global rice supply. In this review, we consider whether water or heat stresses in crops — especially rice — could be mitigated through alterations to stomata; minute pores on the plant epidermis that permit carbon acquisition and regulate water loss. In the short-term, water loss is controlled via alterations to the degree of stomatal “openness”, or, in the longer-term, by altering the number (or density) of stomata that form. A range of molecular components contribute to the regulation of stomatal density, including transcription factors, plasma membrane-associated proteins and intercellular and extracellular signaling molecules. Much of our existing knowledge relating to stomatal development comes from research conducted on the model plant, Arabidopsis thaliana. However, due to the importance of cereal crops to global food supply, studies on grass stomata have expanded in recent years, with molecular-level discoveries underscoring several divergent developmental and morphological features. Cultivation of rice is particularly water-intensive, and there is interest in developing varieties that require less water yet still maintain grain yields. This could be achieved by manipulating stomatal development; a crop with fewer stomata might be more conservative in its water use and therefore more capable of surviving periods of water stress. However, decreasing stomatal density might restrict the rate of CO2 uptake and reduce the extent of evaporative cooling, potentially leading to detrimental effects on yields. Thus, the extent to which crop yields in the future climate will be affected by increasing or decreasing stomatal density should be determined. Here, our current understanding of the regulation of stomatal development is summarised, focusing particularly on the genetic mechanisms that have recently been described for rice and other grasses. Application of this knowledge toward the creation of “climate-ready” rice is discussed, with attention drawn to the lesser-studied molecular elements whose contributions to the complexity of grass stomatal development must be understood to advance efforts.","container-title":"Frontiers in Plant Science","ISSN":"1664-462X","source":"Frontiers","title":"Pores for Thought: Can Genetic Manipulation of Stomatal Density Protect Future Rice Yields?","title-short":"Pores for Thought","URL":"https://www.frontiersin.org/articles/10.3389/fpls.2019.01783","volume":"10","author":[{"family":"Buckley","given":"Christopher R."},{"family":"Caine","given":"Robert S."},{"family":"Gray","given":"Julie E."}],"accessed":{"date-parts":[["2023",4,2]]},"issued":{"date-parts":[["2020"]]}},"label":"page"}],"schema":"https://github.com/citation-style-language/schema/raw/master/csl-citation.json"} </w:instrText>
      </w:r>
      <w:r w:rsidRPr="00397BD9">
        <w:fldChar w:fldCharType="separate"/>
      </w:r>
      <w:r w:rsidRPr="00237EB4">
        <w:rPr>
          <w:szCs w:val="24"/>
        </w:rPr>
        <w:t>Zoulias et al., 2018)</w:t>
      </w:r>
      <w:r w:rsidRPr="00397BD9">
        <w:fldChar w:fldCharType="end"/>
      </w:r>
      <w:r w:rsidRPr="00237EB4">
        <w:t xml:space="preserve">. Two negatively acting peptides, AtEPF1 and AtEPF2, restrict the formation of stomata by performing distinct but overlapping roles. AtEPF2 acts earlier on to prevent the first asymmetric division that produces an MC, and also promotes the formation of epidermal pavement cells </w:t>
      </w:r>
      <w:r w:rsidRPr="00D143D9">
        <w:fldChar w:fldCharType="begin"/>
      </w:r>
      <w:r w:rsidRPr="00237EB4">
        <w:instrText xml:space="preserve"> ADDIN ZOTERO_ITEM CSL_CITATION {"citationID":"qxezT0T7","properties":{"formattedCitation":"(Hara et al., 2009; Hunt and Gray, 2009a)","plainCitation":"(Hara et al., 2009; Hunt and Gray, 2009a)","noteIndex":0},"citationItems":[{"id":273,"uris":["http://zotero.org/users/local/Hcd06Tc7/items/72BZREXN"],"itemData":{"id":273,"type":"article-journal","abstract":"Regulation of the number of cells is critical for development of multicellular organisms. During plant epidermal development, a protodermal cell first makes a fate decision of whether or not to be the meristemoid mother cell (MMC), which undergoes asymmetric cell division forming a meristemoid and its sister cell. The MMC-derived lineage produces all stomatal guard cells and a large proportion of non-guard cells. We demonstrate that a small secretory peptide, EPIDERMAL PATTERING FACTOR 2 (EPF2), is produced by the MMC and its early descendants, and negatively regulates the density of guard and non-guard epidermal cells. Our results suggest that EPF2 inhibits cells from adopting the MMC fate in a non-cell-autonomous manner, thus limiting the number of MMCs. This feedback loop is critical for regulation of epidermal cell density. The amino acid sequence of EPF2 resembles that of EPF1, which is known to control stomatal positioning. Over-expression of EPF1 also inhibits stomatal development, but EPF1 can act only on a later developmental process than EPF2. Overexpression and promoter swapping experiments suggested that the protein functions of EPF1 and EPF2, rather than the expression patterns of the genes, are responsible for the specific functions. Although targets of EPF1 and EPF2 are different, both EPF1 and EPF2 require common putative receptor components TOO MANY MOUTHS (TMM), ERECTA (ER), ERECTA LIKE 1 (ERL1) and ERL2 in order to function.","container-title":"Plant and Cell Physiology","DOI":"10.1093/pcp/pcp068","ISSN":"0032-0781","issue":"6","journalAbbreviation":"Plant and Cell Physiology","page":"1019-1031","source":"Silverchair","title":"Epidermal Cell Density is Autoregulated via a Secretory Peptide, EPIDERMAL PATTERNING FACTOR 2 in Arabidopsis Leaves","volume":"50","author":[{"family":"Hara","given":"Kenta"},{"family":"Yokoo","given":"Toshiya"},{"family":"Kajita","given":"Ryoko"},{"family":"Onishi","given":"Takaaki"},{"family":"Yahata","given":"Saiko"},{"family":"Peterson","given":"Kylee M."},{"family":"Torii","given":"Keiko U."},{"family":"Kakimoto","given":"Tatsuo"}],"issued":{"date-parts":[["2009",6,1]]}}},{"id":276,"uris":["http://zotero.org/users/local/Hcd06Tc7/items/CT7DQUN2"],"itemData":{"id":276,"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 3, 4. We have identifi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ScienceDirect","title":"The Signaling Peptide EPF2 Controls Asymmetric Cell Divisions during Stomatal Development","volume":"19","author":[{"family":"Hunt","given":"Lee"},{"family":"Gray","given":"Julie E."}],"issued":{"date-parts":[["2009",5,26]]}},"label":"page"}],"schema":"https://github.com/citation-style-language/schema/raw/master/csl-citation.json"} </w:instrText>
      </w:r>
      <w:r w:rsidRPr="00D143D9">
        <w:fldChar w:fldCharType="separate"/>
      </w:r>
      <w:r w:rsidRPr="00237EB4">
        <w:t>(Hara et al., 2009; Hunt and Gray, 2009a)</w:t>
      </w:r>
      <w:r w:rsidRPr="00D143D9">
        <w:fldChar w:fldCharType="end"/>
      </w:r>
      <w:r w:rsidRPr="00237EB4">
        <w:t xml:space="preserve">. Whereas AtEPF1 is involved in orienting cell divisions and </w:t>
      </w:r>
      <w:r w:rsidRPr="00237EB4">
        <w:lastRenderedPageBreak/>
        <w:t xml:space="preserve">inhibiting the transition from MC to GMC </w:t>
      </w:r>
      <w:r w:rsidRPr="00397BD9">
        <w:fldChar w:fldCharType="begin"/>
      </w:r>
      <w:r w:rsidRPr="00237EB4">
        <w:instrText xml:space="preserve"> ADDIN ZOTERO_ITEM CSL_CITATION {"citationID":"76LUb2xT","properties":{"formattedCitation":"(Hara et al., 2007; Qi et al., 2017)","plainCitation":"(Hara et al., 2007; Qi et al., 2017)","noteIndex":0},"citationItems":[{"id":279,"uris":["http://zotero.org/users/local/Hcd06Tc7/items/TXLCHERH"],"itemData":{"id":279,"type":"article-journal","abstract":"Stomata are innovations of land plants that allow regulated gas exchange. Stomatal precursor cells are produced by asymmetric cell division, and once formed, signal their neighbors to inhibit the formation of stomatal precursors in direct contact. We report a gene of Arabidopsis thaliana, EPIDERMAL PATTERNING FACTOR 1 (EPF1) that encodes a small secretory peptide expressed in stomatal cells and precursors and that controls stomatal patterning through regulation of asymmetric cell division. EPF1 activity is dependent on the TOO MANY MOUTHS receptor-like protein and ERECTA family receptor kinases, suggesting that EPF1 may provide a positional cue interpreted by these receptors.","container-title":"Genes &amp; Development","DOI":"10.1101/gad.1550707","ISSN":"0890-9369, 1549-5477","issue":"14","journalAbbreviation":"Genes Dev.","language":"en","note":"Company: Cold Spring Harbor Laboratory Press\nDistributor: Cold Spring Harbor Laboratory Press\nInstitution: Cold Spring Harbor Laboratory Press\nLabel: Cold Spring Harbor Laboratory Press\npublisher: Cold Spring Harbor Lab\nPMID: 17639078","page":"1720-1725","source":"genesdev.cshlp.org","title":"The secretory peptide gene EPF1 enforces the stomatal one-cell-spacing rule","volume":"21","author":[{"family":"Hara","given":"Kenta"},{"family":"Kajita","given":"Ryoko"},{"family":"Torii","given":"Keiko U."},{"family":"Bergmann","given":"Dominique C."},{"family":"Kakimoto","given":"Tatsuo"}],"issued":{"date-parts":[["2007",7,15]]}}},{"id":282,"uris":["http://zotero.org/users/local/Hcd06Tc7/items/EC56VKQ2"],"itemData":{"id":282,"type":"article-journal","abstract":"Development of stomata, valves on the plant epidermis for optimal gas exchange and water control, is fine-tuned by multiple signaling peptides with unique, overlapping, or antagonistic activities. EPIDERMAL PATTERNING FACTOR1 (EPF1) is a founding member of the secreted peptide ligands enforcing stomatal patterning. Yet, its exact role remains unclear. Here, we report that EPF1 and its primary receptor ERECTA-LIKE1 (ERL1) target MUTE, a transcription factor specifying the proliferation-to-differentiation switch within the stomatal cell lineages. In turn, MUTE directly induces ERL1. The absolute co-expression of ERL1 and MUTE, with the co-presence of EPF1, triggers autocrine inhibition of stomatal fate. During normal stomatal development, this autocrine inhibition prevents extra symmetric divisions of stomatal precursors likely owing to excessive MUTE activity. Our study reveals the unexpected role of self-inhibition as a mechanism for ensuring proper stomatal development and suggests an intricate signal buffering mechanism underlying plant tissue patterning.","container-title":"eLife","DOI":"10.7554/eLife.24102","ISSN":"2050-084X","note":"publisher: eLife Sciences Publications, Ltd","page":"e24102","source":"eLife","title":"Autocrine regulation of stomatal differentiation potential by EPF1 and ERECTA-LIKE1 ligand-receptor signaling","volume":"6","author":[{"family":"Qi","given":"Xingyun"},{"family":"Han","given":"Soon-Ki"},{"family":"Dang","given":"Jonathan H"},{"family":"Garrick","given":"Jacqueline M"},{"family":"Ito","given":"Masaki"},{"family":"Hofstetter","given":"Alex K"},{"family":"Torii","given":"Keiko U"}],"editor":[{"family":"McCormick","given":"Sheila"}],"issued":{"date-parts":[["2017",3,7]]}},"label":"page"}],"schema":"https://github.com/citation-style-language/schema/raw/master/csl-citation.json"} </w:instrText>
      </w:r>
      <w:r w:rsidRPr="00397BD9">
        <w:fldChar w:fldCharType="separate"/>
      </w:r>
      <w:r w:rsidRPr="00237EB4">
        <w:t>(Hara et al., 2007; Qi et al., 2017)</w:t>
      </w:r>
      <w:r w:rsidRPr="00397BD9">
        <w:fldChar w:fldCharType="end"/>
      </w:r>
      <w:r w:rsidRPr="00237EB4">
        <w:t xml:space="preserve">. At the plasma membrane, these peptide signals are perceived by a receptor complex, which comprises members of the ERECTA family of receptor-like kinases, along with the receptor-like protein TOO MANY MOUTHS (TMM) </w:t>
      </w:r>
      <w:r w:rsidRPr="00397BD9">
        <w:fldChar w:fldCharType="begin"/>
      </w:r>
      <w:r w:rsidRPr="00237EB4">
        <w:instrText xml:space="preserve"> ADDIN ZOTERO_ITEM CSL_CITATION {"citationID":"Nqb51RBc","properties":{"formattedCitation":"(Lin et al., 2017; Nadeau and Sack, 2002; Shpak et al., 2005)","plainCitation":"(Lin et al., 2017; Nadeau and Sack, 2002; Shpak et al., 2005)","noteIndex":0},"citationItems":[{"id":285,"uris":["http://zotero.org/users/local/Hcd06Tc7/items/3HXEABFD"],"itemData":{"id":285,"type":"article-journal","abstract":"&lt;em&gt;Gale&lt;/em&gt; Academic OneFile includes Control of stomatal distribution on the Arabidopsis lea by Jeanette A. Nadeau and Fred D. Sack. Click to explore.","container-title":"Science","ISSN":"00368075","issue":"5573","language":"English","note":"publisher: American Association for the Advancement of Science","page":"1697-1701","source":"go.gale.com","title":"Control of stomatal distribution on the Arabidopsis leaf surface. (Reports)","volume":"296","author":[{"family":"Nadeau","given":"Jeanette A."},{"family":"Sack","given":"Fred D."}],"issued":{"date-parts":[["2002",5,31]]}}},{"id":286,"uris":["http://zotero.org/users/local/Hcd06Tc7/items/7YAJP3U3"],"itemData":{"id":286,"type":"article-journal","abstract":"Coordinated spacing and patterning of stomata allow efficient gas exchange between plants and the atmosphere. Here we report that three ERECTA (ER)–family leucine-rich repeat–receptor-like kinases (LRR-RLKs) together control stomatal patterning, with specific family members regulating the specification of stomatal stem cell fate and the differentiation of guard cells. Loss-of-function mutations in all three ER-family genes cause stomatal clustering. Genetic interactions with a known stomatal patterning mutant too many mouths (tmm) revealed stoichiometric epistasis and combination-specific neomorphism. Our findings suggest that the negative regulation of ER-family RLKs by TMM, which is an LRR receptor–like protein, is critical for proper stomatal differentiation.","container-title":"Science","DOI":"10.1126/science.1109710","issue":"5732","note":"publisher: American Association for the Advancement of Science","page":"290-293","source":"science.org (Atypon)","title":"Stomatal Patterning and Differentiation by Synergistic Interactions of Receptor Kinases","volume":"309","author":[{"family":"Shpak","given":"Elena D."},{"family":"McAbee","given":"Jessica Messmer"},{"family":"Pillitteri","given":"Lynn Jo"},{"family":"Torii","given":"Keiko U."}],"issued":{"date-parts":[["2005",7,8]]}}},{"id":288,"uris":["http://zotero.org/users/local/Hcd06Tc7/items/YQ32GDDV"],"itemData":{"id":288,"type":"article-journal","abstract":"Stomata are microscopic openings that allow for the exchange of gases between plants and the environment. In Arabidopsis, stomatal patterning is specified by the ERECTA family (ERf) receptor kinases (RKs), the receptor-like protein (RLP) TOO MANY MOUTHS (TMM), and EPIDERMAL PATTERNING FACTOR (EPF) peptides. Here we show that TMM and ER or ER-LIKE1 (ERL1) form constitutive complexes, which recognize EPF1 and EPF2, but the single ERfs do not. TMM interaction with ERL1 creates a binding pocket for recognition of EPF1 and EPF2, indicating that the constitutive TMM–ERf complexes function as the receptors of EPF1 and EPF2. EPFL9 competes with EPF1 and EPF2 for binding to the ERf–TMM complex. EPFL4 and EPFL6, however, are recognized by the single ERfs without the requirement of TMM. In contrast to EPF1,2, the interaction of EPFL4,6 with an ERf is greatly reduced in the presence of TMM. Taken together, our data demonstrate that TMM dictates the specificity of ERfs for the perception of different EPFs, thus functioning as a specificity switch for the regulation of the activities of ERfs.","container-title":"Genes &amp; Development","DOI":"10.1101/gad.297580.117","ISSN":"0890-9369, 1549-5477","issue":"9","journalAbbreviation":"Genes Dev.","language":"en","note":"Company: Cold Spring Harbor Laboratory Press\nDistributor: Cold Spring Harbor Laboratory Press\nInstitution: Cold Spring Harbor Laboratory Press\nLabel: Cold Spring Harbor Laboratory Press\npublisher: Cold Spring Harbor Lab\nPMID: 28536146","page":"927-938","source":"genesdev.cshlp.org","title":"A receptor-like protein acts as a specificity switch for the regulation of stomatal development","volume":"31","author":[{"family":"Lin","given":"Guangzhong"},{"family":"Zhang","given":"Liang"},{"family":"Han","given":"Zhifu"},{"family":"Yang","given":"Xinru"},{"family":"Liu","given":"Weijia"},{"family":"Li","given":"Ertong"},{"family":"Chang","given":"Junbiao"},{"family":"Qi","given":"Yijun"},{"family":"Shpak","given":"Elena D."},{"family":"Chai","given":"Jijie"}],"issued":{"date-parts":[["2017",1,5]]}},"label":"page"}],"schema":"https://github.com/citation-style-language/schema/raw/master/csl-citation.json"} </w:instrText>
      </w:r>
      <w:r w:rsidRPr="00397BD9">
        <w:fldChar w:fldCharType="separate"/>
      </w:r>
      <w:r w:rsidRPr="00237EB4">
        <w:t>(Lin et al., 2017; Nadeau and Sack, 2002; Shpak et al., 2005)</w:t>
      </w:r>
      <w:r w:rsidRPr="00397BD9">
        <w:fldChar w:fldCharType="end"/>
      </w:r>
      <w:r w:rsidRPr="00237EB4">
        <w:t xml:space="preserve">. Receptor binding then activates an intracellular mitogen-activated protein kinase (MAPK) signalling cascade, which culminates in the phosphorylation and destabilisation of AtSPCH, thus controlling the entry and progression of the stomatal lineage </w:t>
      </w:r>
      <w:r w:rsidRPr="00D143D9">
        <w:fldChar w:fldCharType="begin"/>
      </w:r>
      <w:r w:rsidRPr="00237EB4">
        <w:instrText xml:space="preserve"> ADDIN ZOTERO_ITEM CSL_CITATION {"citationID":"suvCD6vB","properties":{"formattedCitation":"(Lampard et al., 2008; Meng et al., 2015)","plainCitation":"(Lampard et al., 2008; Meng et al., 2015)","noteIndex":0},"citationItems":[{"id":294,"uris":["http://zotero.org/users/local/Hcd06Tc7/items/AT2YCUAC"],"itemData":{"id":294,"type":"article-journal","abstract":"Stomata, epidermal structures that modulate gas exchange between plants and the atmosphere, play critical roles in primary productivity and the global climate. Positively acting transcription factors and negatively acting mitogen-activated protein kinase (MAPK) signaling control stomatal development in Arabidopsis; however, it is not known how the opposing activities of these regulators are integrated. We found that a unique domain in a basic helix-loop-helix (bHLH) stomatal initiating factor, SPEECHLESS, renders it a MAPK phosphorylation target in vitro and modulates its function in vivo. MAPK cascades modulate a diverse set of activities including development, cell proliferation, and response to external stresses. The coupling of MAPK signaling to SPEECHLESS activity provides cell type specificity for MAPK output while allowing the integration of multiple developmental and environmental signals into the production and spacing of stomata.","container-title":"Science","DOI":"10.1126/science.1162263","issue":"5904","note":"publisher: American Association for the Advancement of Science","page":"1113-1116","source":"science.org (Atypon)","title":"Arabidopsis Stomatal Initiation Is Controlled by MAPK-Mediated Regulation of the bHLH SPEECHLESS","volume":"322","author":[{"family":"Lampard","given":"Gregory R."},{"family":"MacAlister","given":"Cora A."},{"family":"Bergmann","given":"Dominique C."}],"issued":{"date-parts":[["2008",11,14]]}}},{"id":291,"uris":["http://zotero.org/users/local/Hcd06Tc7/items/PX9IWGXM"],"itemData":{"id":291,"type":"article-journal","abstract":"Plants use cell-surface-resident receptor-like kinases (RLKs) to sense diverse extrinsic and intrinsic cues and elicit distinct biological responses. In Arabidopsis, ERECTA family RLKs recognize EPIDERMAL PATTERNING FACTORS (EPFs) to specify stomatal patterning. However, little is known about the molecular link between ERECTA activation and intracellular signaling. We report here that the SOMATIC EMBRYOGENESIS RECEPTOR KINASE (SERK) family RLKs regulate stomatal patterning downstream of EPF ligands and upstream of a MAP kinase cascade. EPF ligands induce the heteromerization of ERECTA and SERK family RLKs. SERK and ERECTA family RLKs transphosphorylate each other. In addition, SERKs associate with the receptor-like protein (RLP) TMM, a signal modulator of stomata development, in a ligand-independent manner, suggesting that ERECTA, SERKs, and TMM form a multiprotein receptorsome consisting of different RLKs and RLP perceiving peptide ligands to regulate stomatal patterning. In contrast to the differential requirement of individual SERK members in plant immunity, cell-death control, and brassinosteroid (BR) signaling, all four functional SERKs are essential but have unequal genetic contributions to stomatal patterning, with descending order of importance from SERK3/BAK1 to SERK2 to SERK1 to SERK4. Although BR signaling connects stomatal development via multiple components, the function of SERKs in stomatal patterning is uncoupled from their involvement in BR signaling. Our results reveal that the SERK family is a shared key module in diverse Arabidopsis signaling receptorsomes and that different combinatorial codes of individual SERK members regulate distinct functions.","container-title":"Current Biology","DOI":"10.1016/j.cub.2015.07.068","ISSN":"0960-9822","issue":"18","journalAbbreviation":"Current Biology","language":"en","page":"2361-2372","source":"ScienceDirect","title":"Differential Function of Arabidopsis SERK Family Receptor-like Kinases in Stomatal Patterning","volume":"25","author":[{"family":"Meng","given":"Xiangzong"},{"family":"Chen","given":"Xin"},{"family":"Mang","given":"Hyunggon"},{"family":"Liu","given":"Chenglong"},{"family":"Yu","given":"Xiao"},{"family":"Gao","given":"Xiquan"},{"family":"Torii","given":"Keiko U."},{"family":"He","given":"Ping"},{"family":"Shan","given":"Libo"}],"issued":{"date-parts":[["2015",9,21]]}},"label":"page"}],"schema":"https://github.com/citation-style-language/schema/raw/master/csl-citation.json"} </w:instrText>
      </w:r>
      <w:r w:rsidRPr="00D143D9">
        <w:fldChar w:fldCharType="separate"/>
      </w:r>
      <w:r w:rsidRPr="00237EB4">
        <w:t>(Lampard et al., 2008; Meng et al., 2015)</w:t>
      </w:r>
      <w:r w:rsidRPr="00D143D9">
        <w:fldChar w:fldCharType="end"/>
      </w:r>
      <w:r w:rsidRPr="00237EB4">
        <w:t xml:space="preserve">. Furthermore, within the EPF family, there is also a positive regulator of stomatal development. </w:t>
      </w:r>
      <w:proofErr w:type="spellStart"/>
      <w:r w:rsidRPr="00237EB4">
        <w:t>AtEPF</w:t>
      </w:r>
      <w:proofErr w:type="spellEnd"/>
      <w:r w:rsidRPr="00237EB4">
        <w:t xml:space="preserve">-like 9 (AtEPFL9), also known as STOMAGEN, is secreted from the mesophyll cells and competes antagonistically for the same receptor complex, thus preventing the inhibitory activities of AtEPF1 and AtEPF2 </w:t>
      </w:r>
      <w:r w:rsidRPr="00D143D9">
        <w:rPr>
          <w:highlight w:val="yellow"/>
        </w:rPr>
        <w:fldChar w:fldCharType="begin"/>
      </w:r>
      <w:r w:rsidR="00762D4F">
        <w:rPr>
          <w:highlight w:val="yellow"/>
        </w:rPr>
        <w:instrText xml:space="preserve"> ADDIN ZOTERO_ITEM CSL_CITATION {"citationID":"0FMfN72u","properties":{"formattedCitation":"(Hunt et al., 2010a; Lee et al., 2015; Sugano et al., 2010)","plainCitation":"(Hunt et al., 2010a; Lee et al., 2015; Sugano et al., 2010)","dontUpdate":true,"noteIndex":0},"citationItems":[{"id":"m12NToS1/VCIo0NKo","uris":["http://zotero.org/users/local/Hcd06Tc7/items/6LE4XAXA"],"itemData":{"id":298,"type":"article-journal","abstract":"The putative secretory peptides epidermal patterning factor 1 (EPF1) and EPF2 act as negative regulators of stomatal clustering and density early in Arabidopsis leaf development. Here, we investigated whether the related peptide gene epidermal patterning factor-like 9 (EPFL9), which is coexpressed with EPF1 and stomatal density and distribution 1 (SDD1), also plays a role in controlling stomatal development.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The New Phytologist","ISSN":"0028-646X","issue":"3","note":"publisher: [Wiley, New Phytologist Trust]","page":"609-614","source":"JSTOR","title":"The signalling peptide EPFL9 is a positive regulator of stomatal development","volume":"186","author":[{"family":"Hunt","given":"Lee"},{"family":"Bailey","given":"Karen J."},{"family":"Gray","given":"Julie E."}],"issued":{"date-parts":[["2010"]]}}},{"id":143,"uris":["http://zotero.org/users/local/Hcd06Tc7/items/Z2SB72FV"],"itemData":{"id":143,"type":"article-journal","abstract":"As the portals through which carbon dioxide is exchanged between the epidermal leaf tissue of plants and the atmosphere, the stomata are key elements in plant physiology. As such they are the focus of genetic and environmental regulation in plants, but until now no positive signalling factor of stomata development has been identified. Now a protein with stomata-inducing properties has been identified in Arabidopsis. Termed stomagen, it is a cysteine-rich peptide found in the inner tissue (mesophyll) layers of young leaves where it initiates the stomatal lineage possibly by binding to the cell-surface receptor TMM. This discovery raises the prospect that stomagen might be used to develop crops and trees with high stomatal densities and hence high absorption capacity for CO2, not only by genetic engineering, but also by spraying with synthetic stomagen or related synthetic peptides.","container-title":"Nature","DOI":"10.1038/nature08682","ISSN":"1476-4687","issue":"7278","language":"en","license":"2009 Macmillan Publishers Limited. All rights reserved","note":"number: 7278\npublisher: Nature Publishing Group","page":"241-244","source":"www.nature.com","title":"Stomagen positively regulates stomatal density in Arabidopsis","volume":"463","author":[{"family":"Sugano","given":"Shigeo S."},{"family":"Shimada","given":"Tomoo"},{"family":"Imai","given":"Yu"},{"family":"Okawa","given":"Katsuya"},{"family":"Tamai","given":"Atsushi"},{"family":"Mori","given":"Masashi"},{"family":"Hara-Nishimura","given":"Ikuko"}],"issued":{"date-parts":[["2010",1]]}},"label":"page"},{"id":296,"uris":["http://zotero.org/users/local/Hcd06Tc7/items/HGRNHJY8"],"itemData":{"id":296,"type":"article-journal","abstract":"During development, cells interpret complex and often conflicting signals to make optimal decisions. Plant stomata, the cellular interface between a plant and the atmosphere, develop according to positional cues, which include a family of secreted peptides called epidermal patterning factors (EPFs). How these signalling peptides orchestrate pattern formation at a molecular level remains unclear. Here we report in Arabidopsis that Stomagen (also called EPF-LIKE9) peptide, which promotes stomatal development, requires ERECTA (ER)-family receptor kinases and interferes with the inhibition of stomatal development by the EPIDERMAL PATTERNING FACTOR 2 (EPF2)–ER module. Both EPF2 and Stomagen directly bind to ER and its co-receptor TOO MANY MOUTHS. Stomagen peptide competitively replaced EPF2 binding to ER. Furthermore, application of EPF2, but not Stomagen, elicited rapid phosphorylation of downstream signalling components in vivo. Our findings demonstrate how a plant receptor agonist and antagonist define inhibitory and inductive cues to fine-tune tissue patterning on the plant epidermis.","container-title":"Nature","DOI":"10.1038/nature14561","ISSN":"1476-4687","issue":"7557","language":"en","license":"2015 Nature Publishing Group, a division of Macmillan Publishers Limited. All Rights Reserved.","note":"number: 7557\npublisher: Nature Publishing Group","page":"439-443","source":"www.nature.com","title":"Competitive binding of antagonistic peptides fine-tunes stomatal patterning","volume":"522","author":[{"family":"Lee","given":"Jin Suk"},{"family":"Hnilova","given":"Marketa"},{"family":"Maes","given":"Michal"},{"family":"Lin","given":"Ya-Chen Lisa"},{"family":"Putarjunan","given":"Aarthi"},{"family":"Han","given":"Soon-Ki"},{"family":"Avila","given":"Julian"},{"family":"Torii","given":"Keiko U."}],"issued":{"date-parts":[["2015",6]]}}}],"schema":"https://github.com/citation-style-language/schema/raw/master/csl-citation.json"} </w:instrText>
      </w:r>
      <w:r w:rsidRPr="00D143D9">
        <w:rPr>
          <w:highlight w:val="yellow"/>
        </w:rPr>
        <w:fldChar w:fldCharType="separate"/>
      </w:r>
      <w:r w:rsidRPr="00237EB4">
        <w:t>(Hunt et al., 2010; Lee et al., 2015; Sugano et al., 2010)</w:t>
      </w:r>
      <w:r w:rsidRPr="00D143D9">
        <w:rPr>
          <w:highlight w:val="yellow"/>
        </w:rPr>
        <w:fldChar w:fldCharType="end"/>
      </w:r>
      <w:r w:rsidRPr="00237EB4">
        <w:t xml:space="preserve">. Together, this complex regulatory network provides a high level of developmental plasticity that allows plants to modulate their </w:t>
      </w:r>
      <w:r w:rsidRPr="00237EB4">
        <w:rPr>
          <w:i/>
          <w:iCs/>
        </w:rPr>
        <w:t xml:space="preserve">SD </w:t>
      </w:r>
      <w:r w:rsidRPr="00237EB4">
        <w:t>and patterning</w:t>
      </w:r>
      <w:r w:rsidRPr="00237EB4">
        <w:rPr>
          <w:i/>
          <w:iCs/>
        </w:rPr>
        <w:t xml:space="preserve"> </w:t>
      </w:r>
      <w:r w:rsidRPr="00237EB4">
        <w:t xml:space="preserve">in response to environmental and endogenous signals </w:t>
      </w:r>
      <w:r w:rsidRPr="00397BD9">
        <w:fldChar w:fldCharType="begin"/>
      </w:r>
      <w:r w:rsidRPr="00237EB4">
        <w:instrText xml:space="preserve"> ADDIN ZOTERO_ITEM CSL_CITATION {"citationID":"xp58vElr","properties":{"formattedCitation":"(Casson and Gray, 2008)","plainCitation":"(Casson and Gray, 2008)","noteIndex":0},"citationItems":[{"id":302,"uris":["http://zotero.org/users/local/Hcd06Tc7/items/S2A9U6F5"],"itemData":{"id":302,"type":"article-journal","abstract":"Stomata play a pivotal role in the regulation of gas exchange in flowering plants and are distributed throughout the aerial epidermis. In leaves, the pattern of stomatal distribution is highly variable between species but is regulated by a mechanism that maintains a minimum of one cell spacing between stomata. In Arabidopsis, a number of the genetic components of this mechanism have been identified and include, SDD1, EPF1 and the putative receptors TMM and the ERECTA-gene family. A mitogen-activated protein (MAP) kinase signalling cascade is believed to act downstream of these putative receptors while a number of transcription factors including SPCH, MUTE and FAMA have been identified that control consecutive steps of stomatal development. The environment also has significant effects on stomatal development. In a number of species both light intensity and CO2 concentrations have been shown to influence the frequency at which stomata develop on leaves. Long-distance signalling mechanisms have been implicated in these environmental responses with the conditions sensed by mature leaves determining the stomatal frequency in developing leaves. Thus, changes in the environment appear to act by modulating the developmental and patterning pathways to determine stomatal frequency. Contents Summary 1 I. Introduction 2 II. Stomatal patterning in leaves 2 III. The genetic control of stomatal development 4 IV. The cell cycle and stomatal development 7 V. Environmental influences on stomatal pattern 8 VI. Systemic signals and stomatal development 10 VII. Conclusions 11 Acknowledgements 12 References 12","container-title":"New Phytologist","DOI":"10.1111/j.1469-8137.2007.02351.x","ISSN":"1469-8137","issue":"1","language":"en","note":"_eprint: https://onlinelibrary.wiley.com/doi/pdf/10.1111/j.1469-8137.2007.02351.x","page":"9-23","source":"Wiley Online Library","title":"Influence of environmental factors on stomatal development","volume":"178","author":[{"family":"Casson","given":"Stuart"},{"family":"Gray","given":"Julie E."}],"issued":{"date-parts":[["2008"]]}}}],"schema":"https://github.com/citation-style-language/schema/raw/master/csl-citation.json"} </w:instrText>
      </w:r>
      <w:r w:rsidRPr="00397BD9">
        <w:fldChar w:fldCharType="separate"/>
      </w:r>
      <w:r w:rsidRPr="00237EB4">
        <w:t>(Casson and Gray, 2008)</w:t>
      </w:r>
      <w:r w:rsidRPr="00397BD9">
        <w:fldChar w:fldCharType="end"/>
      </w:r>
      <w:r w:rsidRPr="00237EB4">
        <w:t>.</w:t>
      </w:r>
    </w:p>
    <w:p w14:paraId="53182595" w14:textId="77777777" w:rsidR="00083A71" w:rsidRPr="00237EB4" w:rsidRDefault="00083A71" w:rsidP="00083A71">
      <w:pPr>
        <w:ind w:firstLine="720"/>
      </w:pPr>
      <w:r w:rsidRPr="00237EB4">
        <w:t xml:space="preserve">By genetically manipulating these three peptides, a collection of Arabidopsis EPF mutants has been produced with stomatal densities ranging from 20-325% of “wild type” numbers </w:t>
      </w:r>
      <w:r w:rsidRPr="00397BD9">
        <w:fldChar w:fldCharType="begin"/>
      </w:r>
      <w:r w:rsidR="00762D4F">
        <w:instrText xml:space="preserve"> ADDIN ZOTERO_ITEM CSL_CITATION {"citationID":"gxgbNWcX","properties":{"formattedCitation":"(Doheny-Adams et al., 2012; Hunt et al., 2010a; Hunt and Gray, 2009b)","plainCitation":"(Doheny-Adams et al., 2012; Hunt et al., 2010a; Hunt and Gray, 2009b)","dontUpdate":true,"noteIndex":0},"citationItems":[{"id":164,"uris":["http://zotero.org/users/local/Hcd06Tc7/items/UPQHDS7G"],"itemData":{"id":164,"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4]. We have identiﬁ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DOI.org (Crossref)","title":"The Signaling Peptide EPF2 Controls Asymmetric Cell Divisions during Stomatal Development","volume":"19","author":[{"family":"Hunt","given":"Lee"},{"family":"Gray","given":"Julie E."}],"issued":{"date-parts":[["2009",5]]}}},{"id":"m12NToS1/VCIo0NKo","uris":["http://zotero.org/users/local/Hcd06Tc7/items/6LE4XAXA"],"itemData":{"id":298,"type":"article-journal","abstract":"The putative secretory peptides epidermal patterning factor 1 (EPF1) and EPF2 act as negative regulators of stomatal clustering and density early in Arabidopsis leaf development. Here, we investigated whether the related peptide gene epidermal patterning factor-like 9 (EPFL9), which is coexpressed with EPF1 and stomatal density and distribution 1 (SDD1), also plays a role in controlling stomatal development.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The New Phytologist","ISSN":"0028-646X","issue":"3","note":"publisher: [Wiley, New Phytologist Trust]","page":"609-614","source":"JSTOR","title":"The signalling peptide EPFL9 is a positive regulator of stomatal development","volume":"186","author":[{"family":"Hunt","given":"Lee"},{"family":"Bailey","given":"Karen J."},{"family":"Gray","given":"Julie E."}],"issued":{"date-parts":[["2010"]]}}},{"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label":"page"}],"schema":"https://github.com/citation-style-language/schema/raw/master/csl-citation.json"} </w:instrText>
      </w:r>
      <w:r w:rsidRPr="00397BD9">
        <w:fldChar w:fldCharType="separate"/>
      </w:r>
      <w:r w:rsidRPr="00237EB4">
        <w:t>(Doheny-Adams et al., 2012; Hunt et al., 2010; Hunt and Gray, 2009b)</w:t>
      </w:r>
      <w:r w:rsidRPr="00397BD9">
        <w:fldChar w:fldCharType="end"/>
      </w:r>
      <w:r w:rsidRPr="00237EB4">
        <w:t xml:space="preserve">. In these studies, authors show that plants lacking </w:t>
      </w:r>
      <w:r w:rsidRPr="00237EB4">
        <w:rPr>
          <w:i/>
          <w:iCs/>
        </w:rPr>
        <w:t>AtEPF1</w:t>
      </w:r>
      <w:r w:rsidRPr="00237EB4">
        <w:t xml:space="preserve"> exhibited higher </w:t>
      </w:r>
      <w:r w:rsidRPr="00237EB4">
        <w:rPr>
          <w:i/>
          <w:iCs/>
        </w:rPr>
        <w:t>SD</w:t>
      </w:r>
      <w:r w:rsidRPr="00237EB4">
        <w:t xml:space="preserve"> but also more frequent stomatal pairs, suggesting that AtEPF1 is the key to upholding the one cell spacing rule. Stomatal clustering was generally not seen in plants that lacked </w:t>
      </w:r>
      <w:r w:rsidRPr="00237EB4">
        <w:rPr>
          <w:i/>
          <w:iCs/>
        </w:rPr>
        <w:t xml:space="preserve">AtEPF2, </w:t>
      </w:r>
      <w:r w:rsidRPr="00237EB4">
        <w:t xml:space="preserve">which instead showed an increase in both </w:t>
      </w:r>
      <w:r w:rsidRPr="00237EB4">
        <w:rPr>
          <w:i/>
          <w:iCs/>
        </w:rPr>
        <w:t>SD</w:t>
      </w:r>
      <w:r w:rsidRPr="00237EB4">
        <w:t xml:space="preserve"> and total epidermal cells, due to the additional arrested stomatal lineage cells. Both phenotypes were present in the double mutant lacking both genes, as well as in plants with increased </w:t>
      </w:r>
      <w:r w:rsidRPr="00237EB4">
        <w:rPr>
          <w:i/>
          <w:iCs/>
        </w:rPr>
        <w:t>AtEPFL9</w:t>
      </w:r>
      <w:r w:rsidRPr="00237EB4">
        <w:t xml:space="preserve"> expression, suggesting additive peptide functions. Conversely, plants with very low </w:t>
      </w:r>
      <w:r w:rsidRPr="00237EB4">
        <w:rPr>
          <w:i/>
          <w:iCs/>
        </w:rPr>
        <w:t>SD</w:t>
      </w:r>
      <w:r w:rsidRPr="00237EB4">
        <w:t xml:space="preserve"> densities were produced via the ectopic over-expression of </w:t>
      </w:r>
      <w:r w:rsidRPr="00237EB4">
        <w:rPr>
          <w:i/>
          <w:iCs/>
        </w:rPr>
        <w:t>AtEPF1</w:t>
      </w:r>
      <w:r w:rsidRPr="00237EB4">
        <w:t xml:space="preserve"> or </w:t>
      </w:r>
      <w:r w:rsidRPr="00237EB4">
        <w:rPr>
          <w:i/>
          <w:iCs/>
        </w:rPr>
        <w:t>AtEPF2</w:t>
      </w:r>
      <w:r w:rsidRPr="00237EB4">
        <w:t xml:space="preserve">, and moderately low </w:t>
      </w:r>
      <w:r w:rsidRPr="00237EB4">
        <w:rPr>
          <w:i/>
          <w:iCs/>
        </w:rPr>
        <w:t>SD</w:t>
      </w:r>
      <w:r w:rsidRPr="00237EB4">
        <w:t xml:space="preserve"> plants produced by knocking down levels of </w:t>
      </w:r>
      <w:r w:rsidRPr="00237EB4">
        <w:rPr>
          <w:i/>
          <w:iCs/>
        </w:rPr>
        <w:t>AtEPFL9</w:t>
      </w:r>
      <w:r w:rsidRPr="00237EB4">
        <w:t xml:space="preserve">. Looking across the Arabidopsis mutant collection, a strong negative correlation between </w:t>
      </w:r>
      <w:r w:rsidRPr="00237EB4">
        <w:rPr>
          <w:i/>
          <w:iCs/>
        </w:rPr>
        <w:t>SD</w:t>
      </w:r>
      <w:r w:rsidRPr="00237EB4">
        <w:t xml:space="preserve"> and </w:t>
      </w:r>
      <w:r w:rsidRPr="00237EB4">
        <w:rPr>
          <w:i/>
          <w:iCs/>
        </w:rPr>
        <w:t>SS</w:t>
      </w:r>
      <w:r w:rsidRPr="00237EB4">
        <w:t xml:space="preserve"> can be seen </w:t>
      </w:r>
      <w:r w:rsidRPr="00397BD9">
        <w:fldChar w:fldCharType="begin"/>
      </w:r>
      <w:r w:rsidRPr="00237EB4">
        <w:instrText xml:space="preserve"> ADDIN ZOTERO_ITEM CSL_CITATION {"citationID":"xwNOeOD4","properties":{"formattedCitation":"(Doheny-Adams et al., 2012)","plainCitation":"(Doheny-Adams et al., 2012)","noteIndex":0},"citationItems":[{"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schema":"https://github.com/citation-style-language/schema/raw/master/csl-citation.json"} </w:instrText>
      </w:r>
      <w:r w:rsidRPr="00397BD9">
        <w:fldChar w:fldCharType="separate"/>
      </w:r>
      <w:r w:rsidRPr="00237EB4">
        <w:t>(Doheny-Adams et al., 2012)</w:t>
      </w:r>
      <w:r w:rsidRPr="00397BD9">
        <w:fldChar w:fldCharType="end"/>
      </w:r>
      <w:r w:rsidRPr="00237EB4">
        <w:t xml:space="preserve">. </w:t>
      </w:r>
    </w:p>
    <w:p w14:paraId="6066AFE6" w14:textId="77777777" w:rsidR="00083A71" w:rsidRPr="00237EB4" w:rsidRDefault="00083A71" w:rsidP="00083A71">
      <w:pPr>
        <w:ind w:firstLine="720"/>
      </w:pPr>
      <w:r w:rsidRPr="00237EB4">
        <w:t xml:space="preserve">As with the bHLH TFs, the EPF/L family members and their receptor components are highly conserved across monocots </w:t>
      </w:r>
      <w:r w:rsidRPr="00397BD9">
        <w:fldChar w:fldCharType="begin"/>
      </w:r>
      <w:r w:rsidRPr="00237EB4">
        <w:instrText xml:space="preserve"> ADDIN ZOTERO_ITEM CSL_CITATION {"citationID":"VINSzJsI","properties":{"formattedCitation":"(Hepworth et al., 2018; Liu et al., 2009)","plainCitation":"(Hepworth et al., 2018; Liu et al., 2009)","noteIndex":0},"citationItems":[{"id":232,"uris":["http://zotero.org/users/local/Hcd06Tc7/items/9TQYCNCU"],"itemData":{"id":232,"type":"article-journal","abstract":"Stomata are adjustable pores in the plant epidermis that regulate gas exchange between the plant and atmosphere; they are present on the aerial portions of most higher plants. Genetic pathways controlling stomatal development and distribution have been described in some detail for one dicot species, Arabidopsis, in which three paralogous bHLH transcription factors, FAMA, MUTE and SPCH, control discrete sequential stages in stomatal development. Orthologs of FAMA, MUTE and SPCH are present in other flowering plants. This observation is of particular interest when considering the grasses, because both the morphology of guard cells and their tissue distributions differ substantially between Arabidopsis and this group. By examining gene expression patterns, insertional mutants and cross-species complementation studies, we find evidence that FAMA function is conserved between monocots and dicots, despite their different stomatal morphologies, whereas the roles of MUTE and two SPCH paralogs are somewhat divergent.","container-title":"Development","DOI":"10.1242/dev.032938","ISSN":"0950-1991","issue":"13","journalAbbreviation":"Development","page":"2265-2276","source":"Silverchair","title":"Orthologs of Arabidopsis thaliana stomatal bHLH genes and regulation of stomatal development in grasses","volume":"136","author":[{"family":"Liu","given":"Tie"},{"family":"Ohashi-Ito","given":"Kyoko"},{"family":"Bergmann","given":"Dominique C."}],"issued":{"date-parts":[["2009",7,1]]}}},{"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label":"page"}],"schema":"https://github.com/citation-style-language/schema/raw/master/csl-citation.json"} </w:instrText>
      </w:r>
      <w:r w:rsidRPr="00397BD9">
        <w:fldChar w:fldCharType="separate"/>
      </w:r>
      <w:r w:rsidRPr="00237EB4">
        <w:t>(Hepworth et al., 2018; Liu et al., 2009)</w:t>
      </w:r>
      <w:r w:rsidRPr="00397BD9">
        <w:fldChar w:fldCharType="end"/>
      </w:r>
      <w:r w:rsidRPr="00237EB4">
        <w:t xml:space="preserve">. Sequence analyses have revealed two genes with high homology to both </w:t>
      </w:r>
      <w:r w:rsidRPr="00237EB4">
        <w:rPr>
          <w:i/>
          <w:iCs/>
        </w:rPr>
        <w:t>AtEPF1</w:t>
      </w:r>
      <w:r w:rsidRPr="00237EB4">
        <w:t xml:space="preserve"> and </w:t>
      </w:r>
      <w:r w:rsidRPr="00237EB4">
        <w:rPr>
          <w:i/>
          <w:iCs/>
        </w:rPr>
        <w:t>AtEPF2</w:t>
      </w:r>
      <w:r w:rsidRPr="00237EB4">
        <w:t xml:space="preserve"> in all grass species studied, except for hexaploidy wheat (</w:t>
      </w:r>
      <w:r w:rsidRPr="00237EB4">
        <w:rPr>
          <w:i/>
          <w:iCs/>
        </w:rPr>
        <w:t xml:space="preserve">Triticum </w:t>
      </w:r>
      <w:proofErr w:type="spellStart"/>
      <w:r w:rsidRPr="00237EB4">
        <w:rPr>
          <w:i/>
          <w:iCs/>
        </w:rPr>
        <w:t>aestivum</w:t>
      </w:r>
      <w:proofErr w:type="spellEnd"/>
      <w:r w:rsidRPr="00237EB4">
        <w:t xml:space="preserve">), which has several copies </w:t>
      </w:r>
      <w:r w:rsidRPr="00397BD9">
        <w:fldChar w:fldCharType="begin"/>
      </w:r>
      <w:r w:rsidRPr="00237EB4">
        <w:instrText xml:space="preserve"> ADDIN ZOTERO_ITEM CSL_CITATION {"citationID":"Isp7eXsT","properties":{"formattedCitation":"(Hepworth et al., 2018)","plainCitation":"(Hepworth et al., 2018)","noteIndex":0},"citationItems":[{"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schema":"https://github.com/citation-style-language/schema/raw/master/csl-citation.json"} </w:instrText>
      </w:r>
      <w:r w:rsidRPr="00397BD9">
        <w:fldChar w:fldCharType="separate"/>
      </w:r>
      <w:r w:rsidRPr="00237EB4">
        <w:t>(Hepworth et al., 2018)</w:t>
      </w:r>
      <w:r w:rsidRPr="00397BD9">
        <w:fldChar w:fldCharType="end"/>
      </w:r>
      <w:r w:rsidRPr="00237EB4">
        <w:t xml:space="preserve">. However, the same authors reported that instead of one </w:t>
      </w:r>
      <w:r w:rsidRPr="00237EB4">
        <w:rPr>
          <w:i/>
          <w:iCs/>
        </w:rPr>
        <w:t>EPFL9</w:t>
      </w:r>
      <w:r w:rsidRPr="00237EB4">
        <w:t xml:space="preserve"> gene, grasses generally have two. Following on from the success in Arabidopsis, manipulations in EPF gene expression has led to significant changes in the stomatal densities of several C</w:t>
      </w:r>
      <w:r w:rsidRPr="00237EB4">
        <w:rPr>
          <w:vertAlign w:val="subscript"/>
        </w:rPr>
        <w:t>3</w:t>
      </w:r>
      <w:r w:rsidRPr="00237EB4">
        <w:t xml:space="preserve"> cereal crops </w:t>
      </w:r>
      <w:r w:rsidRPr="00D143D9">
        <w:fldChar w:fldCharType="begin"/>
      </w:r>
      <w:r w:rsidR="00762D4F">
        <w:instrText xml:space="preserve"> ADDIN ZOTERO_ITEM CSL_CITATION {"citationID":"imR7umQF","properties":{"formattedCitation":"(Caine et al., 2019a; Dunn et al., 2019; Hughes et al., 2017; Mohammed et al., 2019; Yin et al., 2017b)","plainCitation":"(Caine et al., 2019a; Dunn et al., 2019; Hughes et al., 2017; Mohammed et al., 2019; Yin et al., 2017b)","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m12NToS1/OxaDg7et","uris":["http://zotero.org/users/local/Hcd06Tc7/items/L8LENY7K"],"itemData":{"id":239,"type":"article-journal","abstract":"CRISPR-Cas9/Cpf1 system with its unique gene targeting efficiency, could be an important tool for functional study of early developmental genes through the generation of successful knockout plants.","container-title":"Plant Cell Reports","DOI":"10.1007/s00299-017-2118-z","ISSN":"1432-203X","issue":"5","journalAbbreviation":"Plant Cell Rep","language":"en","page":"745-757","source":"Springer Link","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1]]}},"label":"page"},{"id":"m12NToS1/5cUrl4C1","uris":["http://zotero.org/users/local/Hcd06Tc7/items/BKC7LHQW"],"itemData":{"id":31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schema":"https://github.com/citation-style-language/schema/raw/master/csl-citation.json"} </w:instrText>
      </w:r>
      <w:r w:rsidRPr="00D143D9">
        <w:fldChar w:fldCharType="separate"/>
      </w:r>
      <w:r w:rsidRPr="00237EB4">
        <w:t xml:space="preserve">(Caine et al., 2019; Dunn et al., 2019; Hughes et al., 2017; </w:t>
      </w:r>
      <w:r w:rsidRPr="00237EB4">
        <w:lastRenderedPageBreak/>
        <w:t>Mohammed et al., 2019; Yin et al., 2017)</w:t>
      </w:r>
      <w:r w:rsidRPr="00D143D9">
        <w:fldChar w:fldCharType="end"/>
      </w:r>
      <w:r w:rsidRPr="00237EB4">
        <w:t>. These genetic studies show that the grass EPF1/EPF2 orthologues also negatively regulate stomatal development by modulating the transcriptional activity of SPCH, but how and when this regulation takes place is yet to be fully understood. In rice, wheat and barley (</w:t>
      </w:r>
      <w:r w:rsidRPr="00237EB4">
        <w:rPr>
          <w:i/>
          <w:iCs/>
        </w:rPr>
        <w:t>Hordeum vulgare</w:t>
      </w:r>
      <w:r w:rsidRPr="00237EB4">
        <w:t xml:space="preserve">), the constitutive over-expression of their native </w:t>
      </w:r>
      <w:r w:rsidRPr="00237EB4">
        <w:rPr>
          <w:i/>
          <w:iCs/>
        </w:rPr>
        <w:t>EPF1</w:t>
      </w:r>
      <w:r w:rsidRPr="00237EB4">
        <w:t xml:space="preserve"> significantly reduced </w:t>
      </w:r>
      <w:r w:rsidRPr="00237EB4">
        <w:rPr>
          <w:i/>
          <w:iCs/>
        </w:rPr>
        <w:t>SD</w:t>
      </w:r>
      <w:r w:rsidRPr="00237EB4">
        <w:t xml:space="preserve"> but increased the number of arrested GMCs, suggesting that the monocot EPF1 peptide may inhibit stomatal lineage entry and regulate GMC fate, portraying functional attributes of both AtEPF1 and AtEPF2 </w:t>
      </w:r>
      <w:r w:rsidRPr="00397BD9">
        <w:fldChar w:fldCharType="begin"/>
      </w:r>
      <w:r w:rsidR="00762D4F">
        <w:instrText xml:space="preserve"> ADDIN ZOTERO_ITEM CSL_CITATION {"citationID":"KoMLRAGy","properties":{"formattedCitation":"(Caine et al., 2019a; Dunn et al., 2019; Hughes et al., 2017)","plainCitation":"(Caine et al., 2019a; Dunn et al., 2019; Hughes et al., 2017)","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m12NToS1/5cUrl4C1","uris":["http://zotero.org/users/local/Hcd06Tc7/items/BKC7LHQW"],"itemData":{"id":31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schema":"https://github.com/citation-style-language/schema/raw/master/csl-citation.json"} </w:instrText>
      </w:r>
      <w:r w:rsidRPr="00397BD9">
        <w:fldChar w:fldCharType="separate"/>
      </w:r>
      <w:r w:rsidRPr="00237EB4">
        <w:t>(Caine et al., 2019; Dunn et al., 2019; Hughes et al., 2017)</w:t>
      </w:r>
      <w:r w:rsidRPr="00397BD9">
        <w:fldChar w:fldCharType="end"/>
      </w:r>
      <w:r w:rsidRPr="00237EB4">
        <w:t xml:space="preserve">. Authors also observed that sub-stomatal cavities did not form beneath arrested GMCs in these grass EPF1-OE lines, </w:t>
      </w:r>
      <w:r w:rsidR="00C7568C">
        <w:t xml:space="preserve">reducing total mesophyll porosity </w:t>
      </w:r>
      <w:r w:rsidRPr="00397BD9">
        <w:fldChar w:fldCharType="begin"/>
      </w:r>
      <w:r w:rsidR="00762D4F">
        <w:instrText xml:space="preserve"> ADDIN ZOTERO_ITEM CSL_CITATION {"citationID":"RVl8X28S","properties":{"formattedCitation":"(Caine et al., 2019a; Hughes et al., 2017; Lundgren et al., 2019; Sloan et al., 2022)","plainCitation":"(Caine et al., 2019a; Hughes et al., 2017; Lundgren et al., 2019; Sloan et al., 2022)","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m12NToS1/5cUrl4C1","uris":["http://zotero.org/users/local/Hcd06Tc7/items/BKC7LHQW"],"itemData":{"id":31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16,"uris":["http://zotero.org/users/local/Hcd06Tc7/items/NNG2X88M"],"itemData":{"id":316,"type":"article-journal","abstract":"The formation of stomata and leaf mesophyll airspace must be coordinated to establish an efficient and robust network that facilitates gas exchange for photosynthesis, however the mechanism by which this coordinated development occurs remains unclear. Here, we combine microCT and gas exchange analyses with measures of stomatal size and patterning in a range of wild, domesticated and transgenic lines of wheat and Arabidopsis to show that mesophyll airspace formation is linked to stomatal function in both monocots and eudicots. Our results support the hypothesis that gas flux via stomatal pores influences the degree and spatial patterning of mesophyll airspace formation, and indicate that this relationship has been selected for during the evolution of modern wheat. We propose that the coordination of stomata and mesophyll airspace pattern underpins water use efficiency in crops, providing a target for future improvement.","container-title":"Nature Communications","DOI":"10.1038/s41467-019-10826-5","ISSN":"2041-1723","issue":"1","journalAbbreviation":"Nat Commun","language":"en","license":"2019 The Author(s)","note":"number: 1\npublisher: Nature Publishing Group","page":"2825","source":"www.nature.com","title":"Mesophyll porosity is modulated by the presence of functional stomata","volume":"10","author":[{"family":"Lundgren","given":"Marjorie R."},{"family":"Mathers","given":"Andrew"},{"family":"Baillie","given":"Alice L."},{"family":"Dunn","given":"Jessica"},{"family":"Wilson","given":"Matthew J."},{"family":"Hunt","given":"Lee"},{"family":"Pajor","given":"Radoslaw"},{"family":"Fradera-Soler","given":"Marc"},{"family":"Rolfe","given":"Stephen"},{"family":"Osborne","given":"Colin P."},{"family":"Sturrock","given":"Craig J."},{"family":"Gray","given":"Julie E."},{"family":"Mooney","given":"Sacha J."},{"family":"Fleming","given":"Andrew J."}],"issued":{"date-parts":[["2019",6,27]]}}},{"id":320,"uris":["http://zotero.org/users/local/Hcd06Tc7/items/62N3HV4B"],"itemData":{"id":320,"type":"article","abstract":"The structure of the mesophyll influences how light, CO2 and water travels inside a leaf, affecting the rates of both photosynthesis and transpiration. Recent studies in wheat and Arabidopsis have shown that the structure of the mesophyll is influenced by the density and activity of stomata, consistent with the hypothesis that gas flow via stomata can modulate internal cell growth and separation to co-ordinate leaf structure and function. To investigate whether this also occurs in rice, a staple food crop for a large fraction of the world’s population, we examined mesophyll structure in rice mutants with altered stomatal density. Our data show that stomatal function modulates mesophyll structure in rice. Variation in the degree of mesophyll lobing made a major contribution to altered mesophyll structure, suggesting that modified leaf gas flux through stomata influences an aspect of cell shape directly linked to gas exchange capacity in rice. In addition, our analysis revealed a previously unreported underlying pattern in cell size, shape and axiality across layers of the rice mesophyll, which further investigation revealed is present in a range of rice species and cultivars. The potential origin and significance of this mesophyll patterning are discussed.\nHIGHLIGHT We describe a previously unreported cellular pattern in rice leaves and show that it is modulated by stomata. These results shed new light on leaf structure and function.","DOI":"10.1101/2022.11.09.515764","language":"en","license":"© 2022, Posted by Cold Spring Harbor Laboratory. The copyright holder for this pre-print is the author. All rights reserved. The material may not be redistributed, re-used or adapted without the author's permission.","note":"page: 2022.11.09.515764\nsection: New Results","publisher":"bioRxiv","source":"bioRxiv","title":"Stomatal density affects rice mesophyll cell size and shape and modulates a conserved pattern of cells through the leaf","URL":"https://www.biorxiv.org/content/10.1101/2022.11.09.515764v1","author":[{"family":"Sloan","given":"Jen"},{"family":"Im-Chai","given":"Saranrat"},{"family":"Qi Yang","given":"Ngai"},{"family":"Xiao","given":"Yi"},{"family":"Armand","given":"Jodie"},{"family":"Wilson","given":"Matthew J."},{"family":"Xin-Guang","given":"Zhu"},{"family":"Fleming","given":"Andrew J."}],"accessed":{"date-parts":[["2023",4,2]]},"issued":{"date-parts":[["2022",11,10]]}},"label":"page"}],"schema":"https://github.com/citation-style-language/schema/raw/master/csl-citation.json"} </w:instrText>
      </w:r>
      <w:r w:rsidRPr="00397BD9">
        <w:fldChar w:fldCharType="separate"/>
      </w:r>
      <w:r w:rsidRPr="00237EB4">
        <w:t>(Caine et al., 2019; Hughes et al., 2017; Lundgren et al., 2019; Sloan et al., 2022)</w:t>
      </w:r>
      <w:r w:rsidRPr="00397BD9">
        <w:fldChar w:fldCharType="end"/>
      </w:r>
      <w:r w:rsidRPr="00237EB4">
        <w:t xml:space="preserve">. </w:t>
      </w:r>
      <w:r w:rsidR="00C7568C">
        <w:t xml:space="preserve">This </w:t>
      </w:r>
      <w:r w:rsidR="00C7568C" w:rsidRPr="00237EB4">
        <w:t>demonstrat</w:t>
      </w:r>
      <w:r w:rsidR="00C7568C">
        <w:t>es</w:t>
      </w:r>
      <w:r w:rsidR="00C7568C" w:rsidRPr="00237EB4">
        <w:t xml:space="preserve"> that the development of stomata and the underlying mesophyll </w:t>
      </w:r>
      <w:r w:rsidR="00C7568C">
        <w:t xml:space="preserve">layer </w:t>
      </w:r>
      <w:r w:rsidR="00C7568C" w:rsidRPr="00237EB4">
        <w:t>is tightly co-ordinated</w:t>
      </w:r>
      <w:r w:rsidR="00C7568C">
        <w:t>.</w:t>
      </w:r>
    </w:p>
    <w:p w14:paraId="5E770489" w14:textId="77777777" w:rsidR="00083A71" w:rsidRPr="00237EB4" w:rsidRDefault="00083A71" w:rsidP="00083A71">
      <w:pPr>
        <w:ind w:firstLine="720"/>
      </w:pPr>
      <w:r w:rsidRPr="00237EB4">
        <w:t xml:space="preserve">Moreover, the roles of the two </w:t>
      </w:r>
      <w:r w:rsidRPr="00237EB4">
        <w:rPr>
          <w:i/>
          <w:iCs/>
        </w:rPr>
        <w:t>EPFL9</w:t>
      </w:r>
      <w:r w:rsidRPr="00237EB4">
        <w:t xml:space="preserve"> paralogues in monocots have also been debated. In rice, </w:t>
      </w:r>
      <w:r w:rsidRPr="00237EB4">
        <w:rPr>
          <w:i/>
          <w:iCs/>
        </w:rPr>
        <w:t xml:space="preserve">OsEPFL9-1 </w:t>
      </w:r>
      <w:r w:rsidRPr="00237EB4">
        <w:t xml:space="preserve">was confirmed to positively regulate stomatal development, with significant reductions in </w:t>
      </w:r>
      <w:r w:rsidRPr="00237EB4">
        <w:rPr>
          <w:i/>
          <w:iCs/>
        </w:rPr>
        <w:t>SD</w:t>
      </w:r>
      <w:r w:rsidRPr="00237EB4">
        <w:t xml:space="preserve"> (~90%) found in plants lacking the gene </w:t>
      </w:r>
      <w:r w:rsidRPr="00397BD9">
        <w:fldChar w:fldCharType="begin"/>
      </w:r>
      <w:r w:rsidRPr="00237EB4">
        <w:instrText xml:space="preserve"> ADDIN ZOTERO_ITEM CSL_CITATION {"citationID":"HViBN6px","properties":{"formattedCitation":"(Yin {\\i{}et al.}, 2017a)","plainCitation":"(Yin et al., 2017a)","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schema":"https://github.com/citation-style-language/schema/raw/master/csl-citation.json"} </w:instrText>
      </w:r>
      <w:r w:rsidRPr="00397BD9">
        <w:fldChar w:fldCharType="separate"/>
      </w:r>
      <w:r w:rsidRPr="00237EB4">
        <w:rPr>
          <w:szCs w:val="24"/>
        </w:rPr>
        <w:t>(Yin et al., 2017)</w:t>
      </w:r>
      <w:r w:rsidRPr="00397BD9">
        <w:fldChar w:fldCharType="end"/>
      </w:r>
      <w:r w:rsidRPr="00237EB4">
        <w:t xml:space="preserve">. Additionally, over-expression of </w:t>
      </w:r>
      <w:r w:rsidRPr="00237EB4">
        <w:rPr>
          <w:i/>
          <w:iCs/>
        </w:rPr>
        <w:t xml:space="preserve">OsEPFL9-1 </w:t>
      </w:r>
      <w:r w:rsidRPr="00237EB4">
        <w:t xml:space="preserve">in rice resulted in moderate increases in </w:t>
      </w:r>
      <w:r w:rsidRPr="00237EB4">
        <w:rPr>
          <w:i/>
          <w:iCs/>
        </w:rPr>
        <w:t>SD</w:t>
      </w:r>
      <w:r w:rsidRPr="00237EB4">
        <w:t xml:space="preserve"> but little to no stomatal clustering </w:t>
      </w:r>
      <w:r w:rsidRPr="00397BD9">
        <w:fldChar w:fldCharType="begin"/>
      </w:r>
      <w:r w:rsidRPr="00237EB4">
        <w:instrText xml:space="preserve"> ADDIN ZOTERO_ITEM CSL_CITATION {"citationID":"8znuCF5h","properties":{"formattedCitation":"(Bertolino et al., 2022; Mohammed et al., 2019)","plainCitation":"(Bertolino et al., 2022; Mohammed et al., 2019)","noteIndex":0},"citationItems":[{"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id":173,"uris":["http://zotero.org/users/local/Hcd06Tc7/items/H64L353V"],"itemData":{"id":173,"type":"article-journal","abstract":"Stomata play a fundamental role in modulating the exchange of gases between plants and the atmosphere. These microscopic structures form in high numbers on the leaf epidermis and are also present on flowers. Although leaf stomata are well studied, little attention has been paid to the development or function of floral stomata. Here, we characterize in detail the spatial distribution and development of the floral stomata of the indica rice variety IR64. We show that stomatal complexes are present at low density on specific areas of the lemma, palea and anthers and are morphologically different compared to stomata found on leaves. We reveal that in the bract-like organs, stomatal development follows the same cell lineage transitions as in rice leaves and demonstrate that the overexpression of the stomatal development regulators OsEPFL9-1 and OsEPF1 leads to dramatic changes in stomatal density in rice floral organs, producing lemma with approximately twice as many stomata (OsEPFL9-1_oe) or lemma where stomata are practically absent (OsEPF1_oe). Transcriptomic analysis of developing florets also indicates that the cellular transitions during the development of floral stomata are regulated by the same genetic network used in rice leaves. Finally, although we were unable to detect an impact on plant reproduction linked to changes in the density of floral stomata, we report alterations in global gene expression in lines overexpressing OsEPF1 and discuss how our results reflect on the possible role(s) of floral stomata.","container-title":"Plant and Cell Physiology","DOI":"10.1093/pcp/pcac120","ISSN":"1471-9053","issue":"11","journalAbbreviation":"Plant and Cell Physiology","page":"1679-1694","source":"Silverchair","title":"Stomatal Development and Gene Expression in Rice Florets","volume":"63","author":[{"family":"Bertolino","given":"Lígia T"},{"family":"Caine","given":"Robert S"},{"family":"Zoulias","given":"Nicholas"},{"family":"Yin","given":"Xiaojia"},{"family":"Chater","given":"Caspar C C"},{"family":"Biswal","given":"Akshaya"},{"family":"Quick","given":"William P"},{"family":"Gray","given":"Julie E"}],"issued":{"date-parts":[["2022",11,1]]}},"label":"page"}],"schema":"https://github.com/citation-style-language/schema/raw/master/csl-citation.json"} </w:instrText>
      </w:r>
      <w:r w:rsidRPr="00397BD9">
        <w:fldChar w:fldCharType="separate"/>
      </w:r>
      <w:r w:rsidRPr="00237EB4">
        <w:t>(Bertolino et al., 2022; Mohammed et al., 2019)</w:t>
      </w:r>
      <w:r w:rsidRPr="00397BD9">
        <w:fldChar w:fldCharType="end"/>
      </w:r>
      <w:r w:rsidRPr="00237EB4">
        <w:t>, unlike the phenotype of AtEPFL9</w:t>
      </w:r>
      <w:r w:rsidRPr="00237EB4">
        <w:rPr>
          <w:i/>
          <w:iCs/>
        </w:rPr>
        <w:t>-</w:t>
      </w:r>
      <w:r w:rsidRPr="00237EB4">
        <w:t xml:space="preserve">OE </w:t>
      </w:r>
      <w:r w:rsidRPr="00397BD9">
        <w:fldChar w:fldCharType="begin"/>
      </w:r>
      <w:r w:rsidR="00762D4F">
        <w:instrText xml:space="preserve"> ADDIN ZOTERO_ITEM CSL_CITATION {"citationID":"EJUZWgSS","properties":{"formattedCitation":"(Hunt et al., 2010a)","plainCitation":"(Hunt et al., 2010a)","dontUpdate":true,"noteIndex":0},"citationItems":[{"id":"m12NToS1/VCIo0NKo","uris":["http://zotero.org/users/local/Hcd06Tc7/items/6LE4XAXA"],"itemData":{"id":298,"type":"article-journal","abstract":"The putative secretory peptides epidermal patterning factor 1 (EPF1) and EPF2 act as negative regulators of stomatal clustering and density early in Arabidopsis leaf development. Here, we investigated whether the related peptide gene epidermal patterning factor-like 9 (EPFL9), which is coexpressed with EPF1 and stomatal density and distribution 1 (SDD1), also plays a role in controlling stomatal development.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The New Phytologist","ISSN":"0028-646X","issue":"3","note":"publisher: [Wiley, New Phytologist Trust]","page":"609-614","source":"JSTOR","title":"The signalling peptide EPFL9 is a positive regulator of stomatal development","volume":"186","author":[{"family":"Hunt","given":"Lee"},{"family":"Bailey","given":"Karen J."},{"family":"Gray","given":"Julie E."}],"issued":{"date-parts":[["2010"]]}}}],"schema":"https://github.com/citation-style-language/schema/raw/master/csl-citation.json"} </w:instrText>
      </w:r>
      <w:r w:rsidRPr="00397BD9">
        <w:fldChar w:fldCharType="separate"/>
      </w:r>
      <w:r w:rsidRPr="00237EB4">
        <w:t>(Hunt et al., 2010)</w:t>
      </w:r>
      <w:r w:rsidRPr="00397BD9">
        <w:fldChar w:fldCharType="end"/>
      </w:r>
      <w:r w:rsidRPr="00237EB4">
        <w:t xml:space="preserve">. Since monocot stomatal development is ultimately limited by the number of stomatal files that form, it appears to be much harder to achieve the same </w:t>
      </w:r>
      <w:r w:rsidRPr="00237EB4">
        <w:rPr>
          <w:i/>
          <w:iCs/>
        </w:rPr>
        <w:t>SD</w:t>
      </w:r>
      <w:r w:rsidRPr="00237EB4">
        <w:t xml:space="preserve"> increases in cereal crops, as those seen in Arabidopsis. A recent study reported that rice plants lacking a functional </w:t>
      </w:r>
      <w:r w:rsidRPr="00237EB4">
        <w:rPr>
          <w:i/>
          <w:iCs/>
        </w:rPr>
        <w:t xml:space="preserve">OsEPFL9-2 </w:t>
      </w:r>
      <w:r w:rsidRPr="00237EB4">
        <w:t xml:space="preserve">(referred to as </w:t>
      </w:r>
      <w:r w:rsidRPr="00237EB4">
        <w:rPr>
          <w:i/>
          <w:iCs/>
        </w:rPr>
        <w:t>OsEPFL10</w:t>
      </w:r>
      <w:r w:rsidRPr="00237EB4">
        <w:t xml:space="preserve"> by authors), resulted in only a moderate decrease in </w:t>
      </w:r>
      <w:r w:rsidRPr="00237EB4">
        <w:rPr>
          <w:i/>
          <w:iCs/>
        </w:rPr>
        <w:t>SD</w:t>
      </w:r>
      <w:r w:rsidRPr="00237EB4">
        <w:t xml:space="preserve"> (~25%), suggesting some level of functional divergence between the two </w:t>
      </w:r>
      <w:r w:rsidRPr="00237EB4">
        <w:rPr>
          <w:i/>
          <w:iCs/>
        </w:rPr>
        <w:t xml:space="preserve">EPFL9 </w:t>
      </w:r>
      <w:r w:rsidRPr="00237EB4">
        <w:t xml:space="preserve">paralogues </w:t>
      </w:r>
      <w:r w:rsidRPr="00397BD9">
        <w:fldChar w:fldCharType="begin"/>
      </w:r>
      <w:r w:rsidRPr="00237EB4">
        <w:instrText xml:space="preserve"> ADDIN ZOTERO_ITEM CSL_CITATION {"citationID":"X4zQVVEq","properties":{"formattedCitation":"(Karavolias et al., 2023)","plainCitation":"(Karavolias et al., 2023)","noteIndex":0},"citationItems":[{"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397BD9">
        <w:fldChar w:fldCharType="separate"/>
      </w:r>
      <w:r w:rsidRPr="00237EB4">
        <w:t>(Karavolias et al., 2023)</w:t>
      </w:r>
      <w:r w:rsidRPr="00397BD9">
        <w:fldChar w:fldCharType="end"/>
      </w:r>
      <w:r w:rsidRPr="00237EB4">
        <w:t xml:space="preserve">. Manipulating </w:t>
      </w:r>
      <w:r w:rsidRPr="00237EB4">
        <w:rPr>
          <w:i/>
          <w:iCs/>
        </w:rPr>
        <w:t xml:space="preserve">SD </w:t>
      </w:r>
      <w:r w:rsidRPr="00237EB4">
        <w:t xml:space="preserve">in the grasses has revealed that the inverse relationship between </w:t>
      </w:r>
      <w:r w:rsidRPr="00237EB4">
        <w:rPr>
          <w:i/>
          <w:iCs/>
        </w:rPr>
        <w:t xml:space="preserve">SD </w:t>
      </w:r>
      <w:r w:rsidRPr="00237EB4">
        <w:t xml:space="preserve">and </w:t>
      </w:r>
      <w:r w:rsidRPr="00237EB4">
        <w:rPr>
          <w:i/>
          <w:iCs/>
        </w:rPr>
        <w:t xml:space="preserve">SS </w:t>
      </w:r>
      <w:r w:rsidRPr="00237EB4">
        <w:t xml:space="preserve">can sometimes be broken, however, this appears to be species and cultivar specific (for example, </w:t>
      </w:r>
      <w:r w:rsidRPr="00397BD9">
        <w:fldChar w:fldCharType="begin"/>
      </w:r>
      <w:r w:rsidRPr="00237EB4">
        <w:instrText xml:space="preserve"> ADDIN ZOTERO_ITEM CSL_CITATION {"citationID":"jUinphIs","properties":{"formattedCitation":"(Mohammed {\\i{}et al.}, 2019)","plainCitation":"(Mohammed et al., 2019)","dontUpdate":true,"noteIndex":0},"citationItems":[{"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schema":"https://github.com/citation-style-language/schema/raw/master/csl-citation.json"} </w:instrText>
      </w:r>
      <w:r w:rsidRPr="00397BD9">
        <w:fldChar w:fldCharType="separate"/>
      </w:r>
      <w:r w:rsidRPr="00237EB4">
        <w:rPr>
          <w:szCs w:val="24"/>
        </w:rPr>
        <w:t>Mohammed et al. (2019</w:t>
      </w:r>
      <w:r w:rsidRPr="00397BD9">
        <w:fldChar w:fldCharType="end"/>
      </w:r>
      <w:r w:rsidRPr="00237EB4">
        <w:t xml:space="preserve">) vs </w:t>
      </w:r>
      <w:r w:rsidRPr="00397BD9">
        <w:fldChar w:fldCharType="begin"/>
      </w:r>
      <w:r w:rsidR="00762D4F">
        <w:instrText xml:space="preserve"> ADDIN ZOTERO_ITEM CSL_CITATION {"citationID":"uiXcPCmb","properties":{"formattedCitation":"(Caine {\\i{}et al.}, 2019)","plainCitation":"(Caine et al., 2019)","dontUpdate":true,"noteIndex":0},"citationItems":[{"id":"m12NToS1/5cUrl4C1","uris":["http://zotero.org/users/local/Hcd06Tc7/items/BKC7LHQW"],"itemData":{"id":31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397BD9">
        <w:fldChar w:fldCharType="separate"/>
      </w:r>
      <w:r w:rsidRPr="00237EB4">
        <w:rPr>
          <w:szCs w:val="24"/>
        </w:rPr>
        <w:t>Caine et al. (2019</w:t>
      </w:r>
      <w:r w:rsidRPr="00397BD9">
        <w:fldChar w:fldCharType="end"/>
      </w:r>
      <w:r w:rsidRPr="00237EB4">
        <w:t xml:space="preserve">)). This suggests that the response of </w:t>
      </w:r>
      <w:r w:rsidRPr="00237EB4">
        <w:rPr>
          <w:i/>
          <w:iCs/>
        </w:rPr>
        <w:t>SS</w:t>
      </w:r>
      <w:r w:rsidRPr="00237EB4">
        <w:t xml:space="preserve"> to changes in </w:t>
      </w:r>
      <w:r w:rsidRPr="00237EB4">
        <w:rPr>
          <w:i/>
          <w:iCs/>
        </w:rPr>
        <w:t>SD</w:t>
      </w:r>
      <w:r w:rsidRPr="00237EB4">
        <w:t xml:space="preserve"> may be regulated differently between monocots and eudicots.</w:t>
      </w:r>
    </w:p>
    <w:p w14:paraId="16F5F0E3" w14:textId="77777777" w:rsidR="00083A71" w:rsidRPr="00237EB4" w:rsidRDefault="00083A71" w:rsidP="00083A71">
      <w:pPr>
        <w:pStyle w:val="Heading3"/>
      </w:pPr>
      <w:bookmarkStart w:id="11" w:name="_Toc131628543"/>
      <w:r w:rsidRPr="00237EB4">
        <w:br/>
        <w:t>1.</w:t>
      </w:r>
      <w:r>
        <w:t>8</w:t>
      </w:r>
      <w:r w:rsidRPr="00237EB4">
        <w:tab/>
        <w:t>Stomatal engineering for improved drought resistance</w:t>
      </w:r>
      <w:bookmarkEnd w:id="11"/>
    </w:p>
    <w:p w14:paraId="7426E444" w14:textId="77777777" w:rsidR="00083A71" w:rsidRPr="00237EB4" w:rsidRDefault="00083A71" w:rsidP="00083A71">
      <w:r w:rsidRPr="00237EB4">
        <w:t xml:space="preserve">Given the necessity to future-proof agriculture, stomatal engineering is of considerable interest, as it may provide increased resistance against drought and other abiotic and biotic stresses. A suite of mutants with greatly altered stomatal densities now exists across a wide range of species and has provided researchers with an invaluable toolkit to assess how changing </w:t>
      </w:r>
      <w:r w:rsidRPr="00237EB4">
        <w:rPr>
          <w:i/>
          <w:iCs/>
        </w:rPr>
        <w:t>SD</w:t>
      </w:r>
      <w:r w:rsidRPr="00237EB4">
        <w:t xml:space="preserve">, and thus </w:t>
      </w:r>
      <w:r w:rsidRPr="00237EB4">
        <w:rPr>
          <w:i/>
          <w:iCs/>
        </w:rPr>
        <w:t>g</w:t>
      </w:r>
      <w:r w:rsidRPr="00237EB4">
        <w:rPr>
          <w:vertAlign w:val="subscript"/>
        </w:rPr>
        <w:t>smax</w:t>
      </w:r>
      <w:r w:rsidRPr="00237EB4">
        <w:t xml:space="preserve">, can influence plant physiology without needing to manipulate </w:t>
      </w:r>
      <w:r w:rsidRPr="00237EB4">
        <w:lastRenderedPageBreak/>
        <w:t>the growth environment (reviewed in</w:t>
      </w:r>
      <w:r w:rsidRPr="00397BD9">
        <w:fldChar w:fldCharType="begin"/>
      </w:r>
      <w:r w:rsidRPr="00237EB4">
        <w:instrText xml:space="preserve"> ADDIN ZOTERO_ITEM CSL_CITATION {"citationID":"0xQEN9nM","properties":{"formattedCitation":"(Harrison {\\i{}et al.}, 2020)","plainCitation":"(Harrison et al., 2020)","dontUpdate":true,"noteIndex":0},"citationItems":[{"id":257,"uris":["http://zotero.org/users/local/Hcd06Tc7/items/ILWA4FPU"],"itemData":{"id":257,"type":"article-journal","abstract":"The intricate and interconnecting reactions of C3 photosynthesis are often limited by one of two fundamental processes: the conversion of solar energy into chemical energy, or the diffusion of CO2 from the atmosphere through the stomata, and ultimately into the chloroplast. In this review, we explore how the contributions of stomatal morphology and distribution can affect photosynthesis, through changes in gaseous exchange. The factors driving this relationship are considered, and recent results from studies investigating the effects of stomatal shape, size, density and patterning on photosynthesis are discussed. We suggest that the interplay between stomatal gaseous exchange and photosynthesis is complex, and that a disconnect often exists between the rates of CO2 diffusion and photosynthetic carbon fixation. The mechanisms that allow for substantial reductions in maximum stomatal conductance without affecting photosynthesis are highly dependent on environmental factors, such as light intensity, and could be exploited to improve crop performance.","container-title":"The Plant Journal","DOI":"10.1111/tpj.14560","ISSN":"1365-313X","issue":"4","language":"en","note":"_eprint: https://onlinelibrary.wiley.com/doi/pdf/10.1111/tpj.14560","page":"768-779","source":"Wiley Online Library","title":"The influence of stomatal morphology and distribution on photosynthetic gas exchange","volume":"101","author":[{"family":"Harrison","given":"Emily L."},{"family":"Arce Cubas","given":"Lucia"},{"family":"Gray","given":"Julie E."},{"family":"Hepworth","given":"Christopher"}],"issued":{"date-parts":[["2020"]]}}}],"schema":"https://github.com/citation-style-language/schema/raw/master/csl-citation.json"} </w:instrText>
      </w:r>
      <w:r w:rsidRPr="00397BD9">
        <w:fldChar w:fldCharType="separate"/>
      </w:r>
      <w:r w:rsidRPr="00237EB4">
        <w:rPr>
          <w:szCs w:val="24"/>
        </w:rPr>
        <w:t xml:space="preserve"> Harrison et al. (2020)</w:t>
      </w:r>
      <w:r w:rsidRPr="00397BD9">
        <w:fldChar w:fldCharType="end"/>
      </w:r>
      <w:r w:rsidRPr="00237EB4">
        <w:t xml:space="preserve">). Indeed, gas exchange analysis on Arabidopsis AtEPF2-OE plants with 80% fewer stomata demonstrated a significant reduction in </w:t>
      </w:r>
      <w:r w:rsidRPr="00237EB4">
        <w:rPr>
          <w:i/>
          <w:iCs/>
        </w:rPr>
        <w:t>g</w:t>
      </w:r>
      <w:r w:rsidRPr="00237EB4">
        <w:rPr>
          <w:vertAlign w:val="subscript"/>
        </w:rPr>
        <w:t>s</w:t>
      </w:r>
      <w:r w:rsidRPr="00237EB4">
        <w:t xml:space="preserve"> and </w:t>
      </w:r>
      <w:r w:rsidRPr="00237EB4">
        <w:rPr>
          <w:i/>
          <w:iCs/>
        </w:rPr>
        <w:t>E</w:t>
      </w:r>
      <w:r w:rsidRPr="00237EB4">
        <w:t>, and an improvement in intrinsic water-use-efficiency (</w:t>
      </w:r>
      <w:proofErr w:type="spellStart"/>
      <w:r w:rsidRPr="00237EB4">
        <w:t>WUE</w:t>
      </w:r>
      <w:r w:rsidRPr="00237EB4">
        <w:rPr>
          <w:vertAlign w:val="subscript"/>
        </w:rPr>
        <w:t>i</w:t>
      </w:r>
      <w:proofErr w:type="spellEnd"/>
      <w:r w:rsidRPr="00237EB4">
        <w:t xml:space="preserve">; estimated by </w:t>
      </w:r>
      <w:r w:rsidRPr="00237EB4">
        <w:rPr>
          <w:i/>
          <w:iCs/>
        </w:rPr>
        <w:t>A</w:t>
      </w:r>
      <w:r w:rsidRPr="00237EB4">
        <w:t>/</w:t>
      </w:r>
      <w:proofErr w:type="spellStart"/>
      <w:r w:rsidRPr="00237EB4">
        <w:rPr>
          <w:i/>
          <w:iCs/>
        </w:rPr>
        <w:t>g</w:t>
      </w:r>
      <w:r w:rsidRPr="00237EB4">
        <w:rPr>
          <w:vertAlign w:val="subscript"/>
        </w:rPr>
        <w:t>s</w:t>
      </w:r>
      <w:proofErr w:type="spellEnd"/>
      <w:r w:rsidRPr="00237EB4">
        <w:t xml:space="preserve">) </w:t>
      </w:r>
      <w:r w:rsidRPr="00397BD9">
        <w:fldChar w:fldCharType="begin"/>
      </w:r>
      <w:r w:rsidRPr="00237EB4">
        <w:instrText xml:space="preserve"> ADDIN ZOTERO_ITEM CSL_CITATION {"citationID":"mTtHb7er","properties":{"formattedCitation":"(Franks et al., 2015; Hepworth et al., 2015)","plainCitation":"(Franks et al., 2015; Hepworth et al., 2015)","noteIndex":0},"citationItems":[{"id":328,"uris":["http://zotero.org/users/local/Hcd06Tc7/items/CKZQDACB"],"itemData":{"id":328,"type":"article-journal","abstract":"Improvement in crop water-use efficiency (WUE) is a critical priority for regions facing increased drought or diminished groundwater resources. Despite new tools for the manipulation of stomatal development, the engineering of plants with high WUE remains a challenge. We used Arabidopsis epidermal patterning factor (EPF) mutants exhibiting altered stomatal density to test whether WUE could be improved directly by manipulation of the genes controlling stomatal density. Specifically, we tested whether constitutive overexpression of EPF2 reduced stomatal density and maximum stomatal conductance (gw(max)) sufficiently to increase WUE. We found that a reduction in gw(max) via reduced stomatal density in EPF2-overexpressing plants (EPF2OE) increased both instantaneous and long-term WUE without altering significantly the photosynthetic capacity. Conversely, plants lacking both EPF1 and EPF2 expression (epf1epf2) exhibited higher stomatal density, higher gw(max) and lower instantaneous WUE, as well as lower (but not significantly so) long-term WUE. Targeted genetic modification of stomatal conductance, such as in EPF2OE, is a viable approach for the engineering of higher WUE in crops, particularly in future high-carbon-dioxide (CO2) atmospheres.","container-title":"New Phytologist","DOI":"10.1111/nph.13347","ISSN":"1469-8137","issue":"1","language":"en","note":"_eprint: https://onlinelibrary.wiley.com/doi/pdf/10.1111/nph.13347","page":"188-195","source":"Wiley Online Library","title":"Increasing water-use efficiency directly through genetic manipulation of stomatal density","volume":"207","author":[{"family":"Franks","given":"Peter J."},{"family":"W. Doheny-Adams","given":"Timothy"},{"family":"Britton-Harper","given":"Zoe J."},{"family":"Gray","given":"Julie E."}],"issued":{"date-parts":[["2015"]]}}},{"id":330,"uris":["http://zotero.org/users/local/Hcd06Tc7/items/9V438Z4W"],"itemData":{"id":330,"type":"article-journal","abstract":"Manipulation of stomatal density was investigated as a potential tool for enhancing drought tolerance or nutrient uptake.Drought tolerance and soil water retention were assessed using Arabidopsis epidermal patterning factor mutants manipulated to have increased or decreased stomatal density. Root nutrient uptake via mass flow was monitored under differing plant watering regimes using nitrogen</w:instrText>
      </w:r>
      <w:r w:rsidRPr="00237EB4">
        <w:rPr>
          <w:rFonts w:hint="eastAsia"/>
        </w:rPr>
        <w:instrText>‐</w:instrText>
      </w:r>
      <w:r w:rsidRPr="00237EB4">
        <w:instrText>15 (15N) isotope and mass spectrometry.Plants with less than half of their normal complement of stomata, and correspondingly reduced levels of transpiration, conserve soil moisture and are highly drought tolerant but show little or no reduction in shoot nitrogen concentrations especially when water availability is restricted. By contrast, plants with over twice the normal density of stomata have a greater capacity for nitrogen uptake, except when water availability is restricted.We demonstrate the possibility of producing plants with reduced transpiration which have increased drought tolerance, with little or no loss of nutrient uptake. We demonstrate that increasing transpiration can enhance nutrient uptake when water is plentiful.","container-title":"The New Phytologist","DOI":"10.1111/nph.13598","ISSN":"0028-646X","issue":"2","journalAbbreviation":"New Phytol","note":"PMID: 26268722\nPMCID: PMC4973681","page":"336-341","source":"PubMed Central","title":"Manipulating stomatal density enhances drought tolerance without deleterious effect on nutrient uptake","volume":"208","author":[{"family":"Hepworth","given":"Christopher"},{"family":"Doheny</w:instrText>
      </w:r>
      <w:r w:rsidRPr="00237EB4">
        <w:rPr>
          <w:rFonts w:hint="eastAsia"/>
        </w:rPr>
        <w:instrText>‐</w:instrText>
      </w:r>
      <w:r w:rsidRPr="00237EB4">
        <w:instrText xml:space="preserve">Adams","given":"Timothy"},{"family":"Hunt","given":"Lee"},{"family":"Cameron","given":"Duncan D."},{"family":"Gray","given":"Julie E."}],"issued":{"date-parts":[["2015",10]]}},"label":"page"}],"schema":"https://github.com/citation-style-language/schema/raw/master/csl-citation.json"} </w:instrText>
      </w:r>
      <w:r w:rsidRPr="00397BD9">
        <w:fldChar w:fldCharType="separate"/>
      </w:r>
      <w:r w:rsidRPr="00237EB4">
        <w:t>(Franks et al., 2015; Hepworth et al., 2015)</w:t>
      </w:r>
      <w:r w:rsidRPr="00397BD9">
        <w:fldChar w:fldCharType="end"/>
      </w:r>
      <w:r w:rsidRPr="00237EB4">
        <w:t>. Likewise, similar alterations in gas exchange have been achieved in the equivalent transgenic lines of several high-yielding C</w:t>
      </w:r>
      <w:r w:rsidRPr="00237EB4">
        <w:rPr>
          <w:vertAlign w:val="subscript"/>
        </w:rPr>
        <w:t>3</w:t>
      </w:r>
      <w:r w:rsidRPr="00237EB4">
        <w:t xml:space="preserve"> crops: barley HvEPF1-OE </w:t>
      </w:r>
      <w:r w:rsidRPr="00397BD9">
        <w:fldChar w:fldCharType="begin"/>
      </w:r>
      <w:r w:rsidRPr="00237EB4">
        <w:instrText xml:space="preserve"> ADDIN ZOTERO_ITEM CSL_CITATION {"citationID":"wW266QjW","properties":{"formattedCitation":"(Hughes et al., 2017)","plainCitation":"(Hughes et al., 2017)","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schema":"https://github.com/citation-style-language/schema/raw/master/csl-citation.json"} </w:instrText>
      </w:r>
      <w:r w:rsidRPr="00397BD9">
        <w:fldChar w:fldCharType="separate"/>
      </w:r>
      <w:r w:rsidRPr="00237EB4">
        <w:t>(Hughes et al., 2017)</w:t>
      </w:r>
      <w:r w:rsidRPr="00397BD9">
        <w:fldChar w:fldCharType="end"/>
      </w:r>
      <w:r w:rsidRPr="00237EB4">
        <w:t xml:space="preserve">, rice OsEPF1-OE </w:t>
      </w:r>
      <w:r w:rsidRPr="00397BD9">
        <w:fldChar w:fldCharType="begin"/>
      </w:r>
      <w:r w:rsidR="00D2465F">
        <w:instrText xml:space="preserve"> ADDIN ZOTERO_ITEM CSL_CITATION {"citationID":"okbUeRRa","properties":{"formattedCitation":"(Caine et al., 2019b; Mohammed et al., 2019)","plainCitation":"(Caine et al., 2019b; Mohammed et al., 2019)","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label":"page"}],"schema":"https://github.com/citation-style-language/schema/raw/master/csl-citation.json"} </w:instrText>
      </w:r>
      <w:r w:rsidRPr="00397BD9">
        <w:fldChar w:fldCharType="separate"/>
      </w:r>
      <w:r w:rsidRPr="00237EB4">
        <w:t>(Caine et al., 2019; Mohammed et al., 2019)</w:t>
      </w:r>
      <w:r w:rsidRPr="00397BD9">
        <w:fldChar w:fldCharType="end"/>
      </w:r>
      <w:r w:rsidRPr="00237EB4">
        <w:t xml:space="preserve">, and wheat TaEPF1-OE </w:t>
      </w:r>
      <w:r w:rsidRPr="00397BD9">
        <w:fldChar w:fldCharType="begin"/>
      </w:r>
      <w:r w:rsidRPr="00237EB4">
        <w:instrText xml:space="preserve"> ADDIN ZOTERO_ITEM CSL_CITATION {"citationID":"ZQ9X9qsp","properties":{"formattedCitation":"(Dunn et al., 2019)","plainCitation":"(Dunn et al., 2019)","noteIndex":0},"citationItems":[{"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schema":"https://github.com/citation-style-language/schema/raw/master/csl-citation.json"} </w:instrText>
      </w:r>
      <w:r w:rsidRPr="00397BD9">
        <w:fldChar w:fldCharType="separate"/>
      </w:r>
      <w:r w:rsidRPr="00237EB4">
        <w:t>(Dunn et al., 2019)</w:t>
      </w:r>
      <w:r w:rsidRPr="00397BD9">
        <w:fldChar w:fldCharType="end"/>
      </w:r>
      <w:r w:rsidRPr="00237EB4">
        <w:t>. Several of these studies also reported that when water was restricted, low-</w:t>
      </w:r>
      <w:r w:rsidRPr="00237EB4">
        <w:rPr>
          <w:i/>
          <w:iCs/>
        </w:rPr>
        <w:t>SD</w:t>
      </w:r>
      <w:r w:rsidRPr="00237EB4">
        <w:t xml:space="preserve"> plants conserved more water in the soil and maintained their </w:t>
      </w:r>
      <w:r w:rsidRPr="00237EB4">
        <w:rPr>
          <w:i/>
          <w:iCs/>
        </w:rPr>
        <w:t>g</w:t>
      </w:r>
      <w:r w:rsidRPr="00237EB4">
        <w:rPr>
          <w:vertAlign w:val="subscript"/>
        </w:rPr>
        <w:t>s</w:t>
      </w:r>
      <w:r w:rsidRPr="00237EB4">
        <w:t>, evaporative cooling and</w:t>
      </w:r>
      <w:r>
        <w:t xml:space="preserve"> PSII activity</w:t>
      </w:r>
      <w:r w:rsidRPr="00237EB4">
        <w:t xml:space="preserve"> near well-watered levels for longer, in comparison to their wild-type counterparts </w:t>
      </w:r>
      <w:r w:rsidRPr="00D143D9">
        <w:fldChar w:fldCharType="begin"/>
      </w:r>
      <w:r w:rsidRPr="00237EB4">
        <w:instrText xml:space="preserve"> ADDIN ZOTERO_ITEM CSL_CITATION {"citationID":"zQMZNKJh","properties":{"formattedCitation":"(Hepworth {\\i{}et al.}, 2015; Hughes {\\i{}et al.}, 2017; Caine {\\i{}et al.}, 2019b)","plainCitation":"(Hepworth et al., 2015; Hughes et al., 2017; Caine et al., 2019b)","dontUpdate":true,"noteIndex":0},"citationItems":[{"id":330,"uris":["http://zotero.org/users/local/Hcd06Tc7/items/9V438Z4W"],"itemData":{"id":330,"type":"article-journal","abstract":"Manipulation of stomatal density was investigated as a potential tool for enhancing drought tolerance or nutrient uptake.Drought tolerance and soil water retention were assessed using Arabidopsis epidermal patterning factor mutants manipulated to have increased or decreased stomatal density. Root nutrient uptake via mass flow was monitored under differing plant watering regimes using nitrogen</w:instrText>
      </w:r>
      <w:r w:rsidRPr="00237EB4">
        <w:rPr>
          <w:rFonts w:hint="eastAsia"/>
        </w:rPr>
        <w:instrText>‐</w:instrText>
      </w:r>
      <w:r w:rsidRPr="00237EB4">
        <w:instrText>15 (15N) isotope and mass spectrometry.Plants with less than half of their normal complement of stomata, and correspondingly reduced levels of transpiration, conserve soil moisture and are highly drought tolerant but show little or no reduction in shoot nitrogen concentrations especially when water availability is restricted. By contrast, plants with over twice the normal density of stomata have a greater capacity for nitrogen uptake, except when water availability is restricted.We demonstrate the possibility of producing plants with reduced transpiration which have increased drought tolerance, with little or no loss of nutrient uptake. We demonstrate that increasing transpiration can enhance nutrient uptake when water is plentiful.","container-title":"The New Phytologist","DOI":"10.1111/nph.13598","ISSN":"0028-646X","issue":"2","journalAbbreviation":"New Phytol","note":"PMID: 26268722\nPMCID: PMC4973681","page":"336-341","source":"PubMed Central","title":"Manipulating stomatal density enhances drought tolerance without deleterious effect on nutrient uptake","volume":"208","author":[{"family":"Hepworth","given":"Christopher"},{"family":"Doheny</w:instrText>
      </w:r>
      <w:r w:rsidRPr="00237EB4">
        <w:rPr>
          <w:rFonts w:hint="eastAsia"/>
        </w:rPr>
        <w:instrText>‐</w:instrText>
      </w:r>
      <w:r w:rsidRPr="00237EB4">
        <w:instrText xml:space="preserve">Adams","given":"Timothy"},{"family":"Hunt","given":"Lee"},{"family":"Cameron","given":"Duncan D."},{"family":"Gray","given":"Julie E."}],"issued":{"date-parts":[["2015",10]]}}},{"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label":"page"}],"schema":"https://github.com/citation-style-language/schema/raw/master/csl-citation.json"} </w:instrText>
      </w:r>
      <w:r w:rsidRPr="00D143D9">
        <w:fldChar w:fldCharType="separate"/>
      </w:r>
      <w:r w:rsidRPr="00237EB4">
        <w:rPr>
          <w:szCs w:val="24"/>
        </w:rPr>
        <w:t>(Hepworth et al</w:t>
      </w:r>
      <w:r w:rsidRPr="00237EB4">
        <w:rPr>
          <w:i/>
          <w:iCs/>
          <w:szCs w:val="24"/>
        </w:rPr>
        <w:t>.</w:t>
      </w:r>
      <w:r w:rsidRPr="00237EB4">
        <w:rPr>
          <w:szCs w:val="24"/>
        </w:rPr>
        <w:t>, 2015; Hughes et al</w:t>
      </w:r>
      <w:r w:rsidRPr="00237EB4">
        <w:rPr>
          <w:i/>
          <w:iCs/>
          <w:szCs w:val="24"/>
        </w:rPr>
        <w:t>.</w:t>
      </w:r>
      <w:r w:rsidRPr="00237EB4">
        <w:rPr>
          <w:szCs w:val="24"/>
        </w:rPr>
        <w:t>, 2017; Caine et al</w:t>
      </w:r>
      <w:r w:rsidRPr="00237EB4">
        <w:rPr>
          <w:i/>
          <w:iCs/>
          <w:szCs w:val="24"/>
        </w:rPr>
        <w:t>.</w:t>
      </w:r>
      <w:r w:rsidRPr="00237EB4">
        <w:rPr>
          <w:szCs w:val="24"/>
        </w:rPr>
        <w:t>, 2019)</w:t>
      </w:r>
      <w:r w:rsidRPr="00D143D9">
        <w:fldChar w:fldCharType="end"/>
      </w:r>
      <w:r w:rsidRPr="00237EB4">
        <w:t xml:space="preserve">. Whilst this wasn’t directly measured, it suggests that reducing </w:t>
      </w:r>
      <w:r w:rsidRPr="00237EB4">
        <w:rPr>
          <w:i/>
          <w:iCs/>
        </w:rPr>
        <w:t>SD</w:t>
      </w:r>
      <w:r w:rsidRPr="00237EB4">
        <w:t xml:space="preserve"> may have allowed the continuation of carbon fixation during drought stress, which may have limited the production of excessive reducing power</w:t>
      </w:r>
      <w:r>
        <w:t xml:space="preserve"> that can result in</w:t>
      </w:r>
      <w:r w:rsidRPr="00237EB4">
        <w:t xml:space="preserve"> irreversibl</w:t>
      </w:r>
      <w:r>
        <w:t>e</w:t>
      </w:r>
      <w:r w:rsidRPr="00237EB4">
        <w:t xml:space="preserve"> damage</w:t>
      </w:r>
      <w:r>
        <w:t xml:space="preserve"> to</w:t>
      </w:r>
      <w:r w:rsidRPr="00237EB4">
        <w:t xml:space="preserve"> the photosynthetic apparatus (as discussed in section 1.</w:t>
      </w:r>
      <w:r>
        <w:t>4</w:t>
      </w:r>
      <w:r w:rsidRPr="00237EB4">
        <w:t xml:space="preserve">); this line of enquiry warrants further examination. </w:t>
      </w:r>
      <w:r w:rsidRPr="00397BD9">
        <w:fldChar w:fldCharType="begin"/>
      </w:r>
      <w:r w:rsidRPr="00237EB4">
        <w:instrText xml:space="preserve"> ADDIN ZOTERO_ITEM CSL_CITATION {"citationID":"rHk9LCwx","properties":{"formattedCitation":"(Hughes {\\i{}et al.}, 2017)","plainCitation":"(Hughes et al., 2017)","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schema":"https://github.com/citation-style-language/schema/raw/master/csl-citation.json"} </w:instrText>
      </w:r>
      <w:r w:rsidRPr="00397BD9">
        <w:fldChar w:fldCharType="separate"/>
      </w:r>
      <w:r w:rsidRPr="00237EB4">
        <w:rPr>
          <w:szCs w:val="24"/>
        </w:rPr>
        <w:t>Hughes et al. (2017)</w:t>
      </w:r>
      <w:r w:rsidRPr="00397BD9">
        <w:fldChar w:fldCharType="end"/>
      </w:r>
      <w:r w:rsidRPr="00237EB4">
        <w:t xml:space="preserve"> also reported higher relative water content in the leaves of low-</w:t>
      </w:r>
      <w:r w:rsidRPr="00237EB4">
        <w:rPr>
          <w:i/>
          <w:iCs/>
        </w:rPr>
        <w:t>SD</w:t>
      </w:r>
      <w:r w:rsidRPr="00237EB4">
        <w:t xml:space="preserve"> plants after drought treatment, suggesting that cellular turgor pressure may have been maintained, which is essential for many crucial metabolic plant processes (as discussed in section 1.</w:t>
      </w:r>
      <w:r>
        <w:t>4</w:t>
      </w:r>
      <w:r w:rsidRPr="00237EB4">
        <w:t xml:space="preserve">). Together, this likely explains why Arabidopsis AtEPF2-OE and rice OsEPF1-OE plants had significantly enhanced survival rates compared to controls following re-hydration after severe drought stress </w:t>
      </w:r>
      <w:r w:rsidRPr="00397BD9">
        <w:fldChar w:fldCharType="begin"/>
      </w:r>
      <w:r w:rsidRPr="00237EB4">
        <w:instrText xml:space="preserve"> ADDIN ZOTERO_ITEM CSL_CITATION {"citationID":"qZjCcmYo","properties":{"formattedCitation":"(Hepworth {\\i{}et al.}, 2015; Caine {\\i{}et al.}, 2019b)","plainCitation":"(Hepworth et al., 2015; Caine et al., 2019b)","dontUpdate":true,"noteIndex":0},"citationItems":[{"id":330,"uris":["http://zotero.org/users/local/Hcd06Tc7/items/9V438Z4W"],"itemData":{"id":330,"type":"article-journal","abstract":"Manipulation of stomatal density was investigated as a potential tool for enhancing drought tolerance or nutrient uptake.Drought tolerance and soil water retention were assessed using Arabidopsis epidermal patterning factor mutants manipulated to have increased or decreased stomatal density. Root nutrient uptake via mass flow was monitored under differing plant watering regimes using nitrogen</w:instrText>
      </w:r>
      <w:r w:rsidRPr="00237EB4">
        <w:rPr>
          <w:rFonts w:hint="eastAsia"/>
        </w:rPr>
        <w:instrText>‐</w:instrText>
      </w:r>
      <w:r w:rsidRPr="00237EB4">
        <w:instrText>15 (15N) isotope and mass spectrometry.Plants with less than half of their normal complement of stomata, and correspondingly reduced levels of transpiration, conserve soil moisture and are highly drought tolerant but show little or no reduction in shoot nitrogen concentrations especially when water availability is restricted. By contrast, plants with over twice the normal density of stomata have a greater capacity for nitrogen uptake, except when water availability is restricted.We demonstrate the possibility of producing plants with reduced transpiration which have increased drought tolerance, with little or no loss of nutrient uptake. We demonstrate that increasing transpiration can enhance nutrient uptake when water is plentiful.","container-title":"The New Phytologist","DOI":"10.1111/nph.13598","ISSN":"0028-646X","issue":"2","journalAbbreviation":"New Phytol","note":"PMID: 26268722\nPMCID: PMC4973681","page":"336-341","source":"PubMed Central","title":"Manipulating stomatal density enhances drought tolerance without deleterious effect on nutrient uptake","volume":"208","author":[{"family":"Hepworth","given":"Christopher"},{"family":"Doheny</w:instrText>
      </w:r>
      <w:r w:rsidRPr="00237EB4">
        <w:rPr>
          <w:rFonts w:hint="eastAsia"/>
        </w:rPr>
        <w:instrText>‐</w:instrText>
      </w:r>
      <w:r w:rsidRPr="00237EB4">
        <w:instrText xml:space="preserve">Adams","given":"Timothy"},{"family":"Hunt","given":"Lee"},{"family":"Cameron","given":"Duncan D."},{"family":"Gray","given":"Julie E."}],"issued":{"date-parts":[["2015",10]]}},"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397BD9">
        <w:fldChar w:fldCharType="separate"/>
      </w:r>
      <w:r w:rsidRPr="00237EB4">
        <w:rPr>
          <w:szCs w:val="24"/>
        </w:rPr>
        <w:t>(Hepworth et al., 2015; Caine et al., 2019)</w:t>
      </w:r>
      <w:r w:rsidRPr="00397BD9">
        <w:fldChar w:fldCharType="end"/>
      </w:r>
      <w:r w:rsidRPr="00237EB4">
        <w:t>. Most importantly, restricting stomatal development in these C</w:t>
      </w:r>
      <w:r w:rsidRPr="00237EB4">
        <w:rPr>
          <w:vertAlign w:val="subscript"/>
        </w:rPr>
        <w:t>3</w:t>
      </w:r>
      <w:r w:rsidRPr="00237EB4">
        <w:t xml:space="preserve"> crops did not affect plant biomass or grain yield under well-watered or vegetative-stage drought conditions </w:t>
      </w:r>
      <w:r w:rsidRPr="00397BD9">
        <w:fldChar w:fldCharType="begin"/>
      </w:r>
      <w:r w:rsidRPr="00237EB4">
        <w:instrText xml:space="preserve"> ADDIN ZOTERO_ITEM CSL_CITATION {"citationID":"cqFj5tKZ","properties":{"formattedCitation":"(Hughes {\\i{}et al.}, 2017; Caine {\\i{}et al.}, 2019b)","plainCitation":"(Hughes et al., 2017; Caine et al., 2019b)","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label":"page"}],"schema":"https://github.com/citation-style-language/schema/raw/master/csl-citation.json"} </w:instrText>
      </w:r>
      <w:r w:rsidRPr="00397BD9">
        <w:fldChar w:fldCharType="separate"/>
      </w:r>
      <w:r w:rsidRPr="00237EB4">
        <w:rPr>
          <w:szCs w:val="24"/>
        </w:rPr>
        <w:t xml:space="preserve">(Hughes </w:t>
      </w:r>
      <w:r w:rsidRPr="00237EB4">
        <w:rPr>
          <w:i/>
          <w:iCs/>
          <w:szCs w:val="24"/>
        </w:rPr>
        <w:t>et al.</w:t>
      </w:r>
      <w:r w:rsidRPr="00237EB4">
        <w:rPr>
          <w:szCs w:val="24"/>
        </w:rPr>
        <w:t>, 2017; Caine et al., 2019)</w:t>
      </w:r>
      <w:r w:rsidRPr="00397BD9">
        <w:fldChar w:fldCharType="end"/>
      </w:r>
      <w:r w:rsidRPr="00237EB4">
        <w:t xml:space="preserve">, except for in one wheat line with very low </w:t>
      </w:r>
      <w:r w:rsidRPr="00237EB4">
        <w:rPr>
          <w:i/>
          <w:iCs/>
        </w:rPr>
        <w:t>SD</w:t>
      </w:r>
      <w:r w:rsidRPr="00237EB4">
        <w:t xml:space="preserve"> </w:t>
      </w:r>
      <w:r w:rsidRPr="00397BD9">
        <w:fldChar w:fldCharType="begin"/>
      </w:r>
      <w:r w:rsidRPr="00237EB4">
        <w:instrText xml:space="preserve"> ADDIN ZOTERO_ITEM CSL_CITATION {"citationID":"UfqITTlO","properties":{"formattedCitation":"(Dunn et al., 2019)","plainCitation":"(Dunn et al., 2019)","noteIndex":0},"citationItems":[{"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schema":"https://github.com/citation-style-language/schema/raw/master/csl-citation.json"} </w:instrText>
      </w:r>
      <w:r w:rsidRPr="00397BD9">
        <w:fldChar w:fldCharType="separate"/>
      </w:r>
      <w:r w:rsidRPr="00237EB4">
        <w:t>(Dunn et al., 2019)</w:t>
      </w:r>
      <w:r w:rsidRPr="00397BD9">
        <w:fldChar w:fldCharType="end"/>
      </w:r>
      <w:r w:rsidRPr="00237EB4">
        <w:t>. In fact, OsEPF1</w:t>
      </w:r>
      <w:r w:rsidRPr="00237EB4">
        <w:softHyphen/>
        <w:t xml:space="preserve">-OE rice plants exhibited increased yields following drought stress that was applied during the flowering period </w:t>
      </w:r>
      <w:r w:rsidRPr="00397BD9">
        <w:fldChar w:fldCharType="begin"/>
      </w:r>
      <w:r w:rsidRPr="00237EB4">
        <w:instrText xml:space="preserve"> ADDIN ZOTERO_ITEM CSL_CITATION {"citationID":"XBxOiicU","properties":{"formattedCitation":"(Caine {\\i{}et al.}, 2019b)","plainCitation":"(Caine et al., 2019b)","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397BD9">
        <w:fldChar w:fldCharType="separate"/>
      </w:r>
      <w:r w:rsidRPr="00237EB4">
        <w:rPr>
          <w:szCs w:val="24"/>
        </w:rPr>
        <w:t>(Caine et al., 2019)</w:t>
      </w:r>
      <w:r w:rsidRPr="00397BD9">
        <w:fldChar w:fldCharType="end"/>
      </w:r>
      <w:r w:rsidRPr="00237EB4">
        <w:t>.</w:t>
      </w:r>
    </w:p>
    <w:p w14:paraId="13100090" w14:textId="77777777" w:rsidR="00083A71" w:rsidRPr="00237EB4" w:rsidRDefault="00083A71" w:rsidP="00083A71">
      <w:pPr>
        <w:pStyle w:val="Heading3"/>
      </w:pPr>
      <w:bookmarkStart w:id="12" w:name="_Toc131628544"/>
      <w:r w:rsidRPr="00237EB4">
        <w:br/>
        <w:t>1.</w:t>
      </w:r>
      <w:r>
        <w:t>9</w:t>
      </w:r>
      <w:r w:rsidRPr="00237EB4">
        <w:tab/>
        <w:t>The influence of stomatal density on photosynthesis and future opportunities</w:t>
      </w:r>
      <w:bookmarkEnd w:id="12"/>
    </w:p>
    <w:p w14:paraId="67F25187" w14:textId="77777777" w:rsidR="00AF5343" w:rsidRPr="00237EB4" w:rsidRDefault="00083A71" w:rsidP="00B83F35">
      <w:r w:rsidRPr="00237EB4">
        <w:t xml:space="preserve">Stomatal engineering provides an exciting tool to develop “climate ready” crop varieties, however, to meet the growing demand for food, it is essential that manipulations in </w:t>
      </w:r>
      <w:r w:rsidRPr="00237EB4">
        <w:rPr>
          <w:i/>
          <w:iCs/>
        </w:rPr>
        <w:t xml:space="preserve">SD </w:t>
      </w:r>
      <w:r w:rsidRPr="00237EB4">
        <w:t xml:space="preserve">do not negatively impact grain yields. A major caveat of decreasing </w:t>
      </w:r>
      <w:r w:rsidRPr="00237EB4">
        <w:rPr>
          <w:i/>
          <w:iCs/>
        </w:rPr>
        <w:t>SD</w:t>
      </w:r>
      <w:r w:rsidRPr="00237EB4">
        <w:t xml:space="preserve"> is a potential decrease in photosynthetic carbon fixation, due to a reduced supply of CO</w:t>
      </w:r>
      <w:r w:rsidRPr="00237EB4">
        <w:rPr>
          <w:vertAlign w:val="subscript"/>
        </w:rPr>
        <w:t>2</w:t>
      </w:r>
      <w:r w:rsidRPr="00237EB4">
        <w:t xml:space="preserve"> to the chloroplast. Whilst some studies have shown no correlation between </w:t>
      </w:r>
      <w:r w:rsidRPr="00237EB4">
        <w:rPr>
          <w:i/>
          <w:iCs/>
        </w:rPr>
        <w:t xml:space="preserve">A </w:t>
      </w:r>
      <w:r w:rsidRPr="00237EB4">
        <w:t xml:space="preserve">and </w:t>
      </w:r>
      <w:r w:rsidRPr="00237EB4">
        <w:rPr>
          <w:i/>
          <w:iCs/>
        </w:rPr>
        <w:t>SD</w:t>
      </w:r>
      <w:r w:rsidRPr="00237EB4">
        <w:t xml:space="preserve"> </w:t>
      </w:r>
      <w:r w:rsidRPr="00397BD9">
        <w:fldChar w:fldCharType="begin"/>
      </w:r>
      <w:r w:rsidRPr="00237EB4">
        <w:instrText xml:space="preserve"> ADDIN ZOTERO_ITEM CSL_CITATION {"citationID":"0GzeGlRr","properties":{"formattedCitation":"(Yoo et al., 2010)","plainCitation":"(Yoo et al., 2010)","noteIndex":0},"citationItems":[{"id":333,"uris":["http://zotero.org/users/local/Hcd06Tc7/items/3PMQMDQE"],"itemData":{"id":333,"type":"article-journal","abstract":"This work provides evidence that Arabidopsis GTL1 functions as a focal regulator of water use efficiency and water stress tolerance. The results establish a potential paradigm for how the environment influences stomatal development to reduce transpiration under low water availability conditions., A goal of modern agriculture is to improve plant drought tolerance and production per amount of water used, referred to as water use efficiency (WUE). Although stomatal density has been linked to WUE, the causal molecular mechanisms have yet to be determined. Arabidopsis thaliana\nGT-2 LIKE 1 (GTL1) loss-of-function mutations result in increased water deficit tolerance and higher integrated WUE by reducing daytime transpiration without a demonstrable reduction in biomass accumulation. gtl1 plants had higher instantaneous WUE that was attributable to ~25% lower transpiration and stomatal conductance but equivalent CO2 assimilation. Lower transpiration was associated with higher STOMATAL DENSITY AND DISTRIBUTION1 (SDD1) expression and an ~25% reduction in abaxial stomatal density. GTL1 expression occurred in abaxial epidermal cells where the protein was localized to the nucleus, and its expression was downregulated by water stress. Chromatin immunoprecipitation analysis indicated that GTL1 interacts with a region of the SDD1 promoter that contains a GT3 box. An electrophoretic mobility shift assay was used to determine that the GT3 box is necessary for the interaction between GTL1 and the SDD1 promoter. These results establish that GTL1 negatively regulates WUE by modulating stomatal density via transrepression of SDD1.","container-title":"The Plant Cell","DOI":"10.1105/tpc.110.078691","ISSN":"1040-4651","issue":"12","journalAbbreviation":"Plant Cell","note":"PMID: 21169508\nPMCID: PMC3027182","page":"4128-4141","source":"PubMed Central","title":"The Arabidopsis GTL1 Transcription Factor Regulates Water Use Efficiency and Drought Tolerance by Modulating Stomatal Density via Transrepression of SDD1[W][OA]","volume":"22","author":[{"family":"Yoo","given":"Chan Yul"},{"family":"Pence","given":"Heather E."},{"family":"Jin","given":"Jing Bo"},{"family":"Miura","given":"Kenji"},{"family":"Gosney","given":"Michael J."},{"family":"Hasegawa","given":"Paul M."},{"family":"Mickelbart","given":"Michael V."}],"issued":{"date-parts":[["2010",12]]}}}],"schema":"https://github.com/citation-style-language/schema/raw/master/csl-citation.json"} </w:instrText>
      </w:r>
      <w:r w:rsidRPr="00397BD9">
        <w:fldChar w:fldCharType="separate"/>
      </w:r>
      <w:r w:rsidRPr="00237EB4">
        <w:t>(Yoo et al., 2010)</w:t>
      </w:r>
      <w:r w:rsidRPr="00397BD9">
        <w:fldChar w:fldCharType="end"/>
      </w:r>
      <w:r w:rsidRPr="00237EB4">
        <w:t xml:space="preserve">, significantly reduced rates of </w:t>
      </w:r>
      <w:r w:rsidRPr="00237EB4">
        <w:rPr>
          <w:i/>
          <w:iCs/>
        </w:rPr>
        <w:t xml:space="preserve">A </w:t>
      </w:r>
      <w:r w:rsidRPr="00237EB4">
        <w:t xml:space="preserve">were reported under growth light in Arabidopsis AtEPF2-OE (~80% </w:t>
      </w:r>
      <w:r w:rsidRPr="00237EB4">
        <w:lastRenderedPageBreak/>
        <w:t xml:space="preserve">reduction in </w:t>
      </w:r>
      <w:r w:rsidRPr="00237EB4">
        <w:rPr>
          <w:i/>
          <w:iCs/>
        </w:rPr>
        <w:t>SD</w:t>
      </w:r>
      <w:r>
        <w:rPr>
          <w:iCs/>
        </w:rPr>
        <w:t xml:space="preserve">; </w:t>
      </w:r>
      <w:r w:rsidRPr="00237EB4">
        <w:rPr>
          <w:szCs w:val="24"/>
        </w:rPr>
        <w:t xml:space="preserve">Franks </w:t>
      </w:r>
      <w:r w:rsidRPr="00237EB4">
        <w:rPr>
          <w:i/>
          <w:iCs/>
          <w:szCs w:val="24"/>
        </w:rPr>
        <w:t>et al.</w:t>
      </w:r>
      <w:r w:rsidRPr="00237EB4">
        <w:rPr>
          <w:szCs w:val="24"/>
        </w:rPr>
        <w:t>, 2015</w:t>
      </w:r>
      <w:r w:rsidRPr="00237EB4">
        <w:t xml:space="preserve">), both barley HvEPF1-OE lines (~52-56% reduction in </w:t>
      </w:r>
      <w:r w:rsidRPr="00237EB4">
        <w:rPr>
          <w:i/>
          <w:iCs/>
        </w:rPr>
        <w:t>SD</w:t>
      </w:r>
      <w:r>
        <w:rPr>
          <w:iCs/>
        </w:rPr>
        <w:t xml:space="preserve">; </w:t>
      </w:r>
      <w:r w:rsidRPr="00237EB4">
        <w:rPr>
          <w:szCs w:val="24"/>
        </w:rPr>
        <w:t xml:space="preserve">Hughes </w:t>
      </w:r>
      <w:r w:rsidRPr="00237EB4">
        <w:rPr>
          <w:i/>
          <w:iCs/>
          <w:szCs w:val="24"/>
        </w:rPr>
        <w:t>et al.</w:t>
      </w:r>
      <w:r w:rsidRPr="00237EB4">
        <w:rPr>
          <w:szCs w:val="24"/>
        </w:rPr>
        <w:t>, 2017</w:t>
      </w:r>
      <w:r w:rsidRPr="00237EB4">
        <w:t xml:space="preserve">) and </w:t>
      </w:r>
      <w:r>
        <w:t xml:space="preserve">in </w:t>
      </w:r>
      <w:r w:rsidRPr="00237EB4">
        <w:t xml:space="preserve">the rice OsEPF1-OE and wheat TaEPF1-OE lines with the most severe reductions in </w:t>
      </w:r>
      <w:r w:rsidRPr="00237EB4">
        <w:rPr>
          <w:i/>
          <w:iCs/>
        </w:rPr>
        <w:t>SD</w:t>
      </w:r>
      <w:r w:rsidRPr="00237EB4">
        <w:t xml:space="preserve"> (~88% and ~87%, respectively</w:t>
      </w:r>
      <w:r w:rsidRPr="00397BD9">
        <w:fldChar w:fldCharType="begin"/>
      </w:r>
      <w:r w:rsidRPr="00237EB4">
        <w:instrText xml:space="preserve"> ADDIN ZOTERO_ITEM CSL_CITATION {"citationID":"2dTqsRg3","properties":{"formattedCitation":"(Franks {\\i{}et al.}, 2015; Hughes {\\i{}et al.}, 2017; Caine {\\i{}et al.}, 2019b; Dunn {\\i{}et al.}, 2019)","plainCitation":"(Franks et al., 2015; Hughes et al., 2017; Caine et al., 2019b; Dunn et al., 2019)","dontUpdate":true,"noteIndex":0},"citationItems":[{"id":328,"uris":["http://zotero.org/users/local/Hcd06Tc7/items/CKZQDACB"],"itemData":{"id":328,"type":"article-journal","abstract":"Improvement in crop water-use efficiency (WUE) is a critical priority for regions facing increased drought or diminished groundwater resources. Despite new tools for the manipulation of stomatal development, the engineering of plants with high WUE remains a challenge. We used Arabidopsis epidermal patterning factor (EPF) mutants exhibiting altered stomatal density to test whether WUE could be improved directly by manipulation of the genes controlling stomatal density. Specifically, we tested whether constitutive overexpression of EPF2 reduced stomatal density and maximum stomatal conductance (gw(max)) sufficiently to increase WUE. We found that a reduction in gw(max) via reduced stomatal density in EPF2-overexpressing plants (EPF2OE) increased both instantaneous and long-term WUE without altering significantly the photosynthetic capacity. Conversely, plants lacking both EPF1 and EPF2 expression (epf1epf2) exhibited higher stomatal density, higher gw(max) and lower instantaneous WUE, as well as lower (but not significantly so) long-term WUE. Targeted genetic modification of stomatal conductance, such as in EPF2OE, is a viable approach for the engineering of higher WUE in crops, particularly in future high-carbon-dioxide (CO2) atmospheres.","container-title":"New Phytologist","DOI":"10.1111/nph.13347","ISSN":"1469-8137","issue":"1","language":"en","note":"_eprint: https://onlinelibrary.wiley.com/doi/pdf/10.1111/nph.13347","page":"188-195","source":"Wiley Online Library","title":"Increasing water-use efficiency directly through genetic manipulation of stomatal density","volume":"207","author":[{"family":"Franks","given":"Peter J."},{"family":"W. Doheny-Adams","given":"Timothy"},{"family":"Britton-Harper","given":"Zoe J."},{"family":"Gray","given":"Julie E."}],"issued":{"date-parts":[["2015"]]}}},{"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schema":"https://github.com/citation-style-language/schema/raw/master/csl-citation.json"} </w:instrText>
      </w:r>
      <w:r w:rsidRPr="00397BD9">
        <w:fldChar w:fldCharType="separate"/>
      </w:r>
      <w:r w:rsidRPr="00237EB4">
        <w:rPr>
          <w:szCs w:val="24"/>
        </w:rPr>
        <w:t xml:space="preserve">; Caine </w:t>
      </w:r>
      <w:r w:rsidRPr="00237EB4">
        <w:rPr>
          <w:i/>
          <w:iCs/>
          <w:szCs w:val="24"/>
        </w:rPr>
        <w:t>et al.</w:t>
      </w:r>
      <w:r w:rsidRPr="00237EB4">
        <w:rPr>
          <w:szCs w:val="24"/>
        </w:rPr>
        <w:t>, 2019</w:t>
      </w:r>
      <w:r>
        <w:rPr>
          <w:szCs w:val="24"/>
        </w:rPr>
        <w:t>,</w:t>
      </w:r>
      <w:r w:rsidRPr="00237EB4">
        <w:rPr>
          <w:szCs w:val="24"/>
        </w:rPr>
        <w:t xml:space="preserve"> Dunn et al., 2019)</w:t>
      </w:r>
      <w:r w:rsidRPr="00397BD9">
        <w:fldChar w:fldCharType="end"/>
      </w:r>
      <w:r w:rsidRPr="00237EB4">
        <w:t xml:space="preserve">. However, when measured under saturating light, OsEPF1-OE rice plants with moderate reductions in SD (~57%) also showed a significant decrease in </w:t>
      </w:r>
      <w:r w:rsidRPr="00237EB4">
        <w:rPr>
          <w:i/>
          <w:iCs/>
        </w:rPr>
        <w:t xml:space="preserve">A </w:t>
      </w:r>
      <w:r w:rsidRPr="00397BD9">
        <w:fldChar w:fldCharType="begin"/>
      </w:r>
      <w:r w:rsidRPr="00237EB4">
        <w:instrText xml:space="preserve"> ADDIN ZOTERO_ITEM CSL_CITATION {"citationID":"y3aIh1ZE","properties":{"formattedCitation":"(Caine {\\i{}et al.}, 2019b)","plainCitation":"(Caine et al., 2019b)","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397BD9">
        <w:fldChar w:fldCharType="separate"/>
      </w:r>
      <w:r w:rsidRPr="00237EB4">
        <w:rPr>
          <w:szCs w:val="24"/>
        </w:rPr>
        <w:t>(Caine et al., 2019)</w:t>
      </w:r>
      <w:r w:rsidRPr="00397BD9">
        <w:fldChar w:fldCharType="end"/>
      </w:r>
      <w:r w:rsidRPr="00237EB4">
        <w:t xml:space="preserve">. The authors suggested that these differences in </w:t>
      </w:r>
      <w:r w:rsidRPr="00237EB4">
        <w:rPr>
          <w:i/>
          <w:iCs/>
        </w:rPr>
        <w:t xml:space="preserve">A </w:t>
      </w:r>
      <w:r w:rsidRPr="00237EB4">
        <w:t xml:space="preserve">were likely caused by limitations of </w:t>
      </w:r>
      <w:r w:rsidRPr="00237EB4">
        <w:rPr>
          <w:i/>
          <w:iCs/>
        </w:rPr>
        <w:t>g</w:t>
      </w:r>
      <w:r w:rsidRPr="00237EB4">
        <w:rPr>
          <w:vertAlign w:val="subscript"/>
        </w:rPr>
        <w:t>s</w:t>
      </w:r>
      <w:r w:rsidRPr="00237EB4">
        <w:t xml:space="preserve"> on </w:t>
      </w:r>
      <w:r w:rsidRPr="00237EB4">
        <w:rPr>
          <w:i/>
          <w:iCs/>
        </w:rPr>
        <w:t>C</w:t>
      </w:r>
      <w:r w:rsidRPr="00237EB4">
        <w:rPr>
          <w:vertAlign w:val="subscript"/>
        </w:rPr>
        <w:t>c</w:t>
      </w:r>
      <w:r w:rsidRPr="00237EB4">
        <w:t xml:space="preserve"> rather than </w:t>
      </w:r>
      <w:r w:rsidRPr="00237EB4">
        <w:rPr>
          <w:i/>
          <w:iCs/>
        </w:rPr>
        <w:t>SD</w:t>
      </w:r>
      <w:r w:rsidRPr="00237EB4">
        <w:t>-related impairments to the plant’s biochemical capacity for photosynthesis, since the maximum rate of carboxylation (</w:t>
      </w:r>
      <w:proofErr w:type="spellStart"/>
      <w:r w:rsidRPr="00237EB4">
        <w:rPr>
          <w:i/>
          <w:iCs/>
        </w:rPr>
        <w:t>V</w:t>
      </w:r>
      <w:r w:rsidRPr="00237EB4">
        <w:rPr>
          <w:vertAlign w:val="subscript"/>
        </w:rPr>
        <w:t>cmax</w:t>
      </w:r>
      <w:proofErr w:type="spellEnd"/>
      <w:r w:rsidRPr="00237EB4">
        <w:t xml:space="preserve">) and the </w:t>
      </w:r>
      <w:r>
        <w:t>maximum</w:t>
      </w:r>
      <w:r w:rsidRPr="00237EB4">
        <w:t xml:space="preserve"> rate of electron transport (</w:t>
      </w:r>
      <w:proofErr w:type="spellStart"/>
      <w:r w:rsidRPr="00237EB4">
        <w:rPr>
          <w:i/>
          <w:iCs/>
        </w:rPr>
        <w:t>J</w:t>
      </w:r>
      <w:r w:rsidRPr="00237EB4">
        <w:rPr>
          <w:vertAlign w:val="subscript"/>
        </w:rPr>
        <w:t>max</w:t>
      </w:r>
      <w:proofErr w:type="spellEnd"/>
      <w:r w:rsidRPr="00237EB4">
        <w:t>) were not altered in the EPF transformants compared to their controls (</w:t>
      </w:r>
      <w:r w:rsidRPr="00397BD9">
        <w:fldChar w:fldCharType="begin"/>
      </w:r>
      <w:r w:rsidRPr="00237EB4">
        <w:instrText xml:space="preserve"> ADDIN ZOTERO_ITEM CSL_CITATION {"citationID":"BYr3XbBx","properties":{"formattedCitation":"(Franks {\\i{}et al.}, 2015; Hughes {\\i{}et al.}, 2017; Caine {\\i{}et al.}, 2019b; Dunn {\\i{}et al.}, 2019)","plainCitation":"(Franks et al., 2015; Hughes et al., 2017; Caine et al., 2019b; Dunn et al., 2019)","dontUpdate":true,"noteIndex":0},"citationItems":[{"id":328,"uris":["http://zotero.org/users/local/Hcd06Tc7/items/CKZQDACB"],"itemData":{"id":328,"type":"article-journal","abstract":"Improvement in crop water-use efficiency (WUE) is a critical priority for regions facing increased drought or diminished groundwater resources. Despite new tools for the manipulation of stomatal development, the engineering of plants with high WUE remains a challenge. We used Arabidopsis epidermal patterning factor (EPF) mutants exhibiting altered stomatal density to test whether WUE could be improved directly by manipulation of the genes controlling stomatal density. Specifically, we tested whether constitutive overexpression of EPF2 reduced stomatal density and maximum stomatal conductance (gw(max)) sufficiently to increase WUE. We found that a reduction in gw(max) via reduced stomatal density in EPF2-overexpressing plants (EPF2OE) increased both instantaneous and long-term WUE without altering significantly the photosynthetic capacity. Conversely, plants lacking both EPF1 and EPF2 expression (epf1epf2) exhibited higher stomatal density, higher gw(max) and lower instantaneous WUE, as well as lower (but not significantly so) long-term WUE. Targeted genetic modification of stomatal conductance, such as in EPF2OE, is a viable approach for the engineering of higher WUE in crops, particularly in future high-carbon-dioxide (CO2) atmospheres.","container-title":"New Phytologist","DOI":"10.1111/nph.13347","ISSN":"1469-8137","issue":"1","language":"en","note":"_eprint: https://onlinelibrary.wiley.com/doi/pdf/10.1111/nph.13347","page":"188-195","source":"Wiley Online Library","title":"Increasing water-use efficiency directly through genetic manipulation of stomatal density","volume":"207","author":[{"family":"Franks","given":"Peter J."},{"family":"W. Doheny-Adams","given":"Timothy"},{"family":"Britton-Harper","given":"Zoe J."},{"family":"Gray","given":"Julie E."}],"issued":{"date-parts":[["2015"]]}}},{"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label":"page"}],"schema":"https://github.com/citation-style-language/schema/raw/master/csl-citation.json"} </w:instrText>
      </w:r>
      <w:r w:rsidRPr="00397BD9">
        <w:fldChar w:fldCharType="separate"/>
      </w:r>
      <w:r w:rsidRPr="00237EB4">
        <w:rPr>
          <w:szCs w:val="24"/>
        </w:rPr>
        <w:t>Franks et al., 2015; Hughes et al., 2017; Caine et al., 2019; Dunn et al., 2019)</w:t>
      </w:r>
      <w:r w:rsidRPr="00397BD9">
        <w:fldChar w:fldCharType="end"/>
      </w:r>
      <w:r w:rsidRPr="00237EB4">
        <w:t xml:space="preserve">. </w:t>
      </w:r>
      <w:r w:rsidR="000865BD">
        <w:t>Indeed, low-</w:t>
      </w:r>
      <w:r w:rsidR="000865BD" w:rsidRPr="000865BD">
        <w:rPr>
          <w:i/>
          <w:iCs/>
        </w:rPr>
        <w:t>SD</w:t>
      </w:r>
      <w:r w:rsidR="000865BD">
        <w:t xml:space="preserve"> lines were reported to have reduced average </w:t>
      </w:r>
      <w:r w:rsidR="000865BD" w:rsidRPr="000865BD">
        <w:rPr>
          <w:i/>
          <w:iCs/>
        </w:rPr>
        <w:t>C</w:t>
      </w:r>
      <w:r w:rsidR="000865BD" w:rsidRPr="000865BD">
        <w:rPr>
          <w:vertAlign w:val="subscript"/>
        </w:rPr>
        <w:t>i</w:t>
      </w:r>
      <w:r w:rsidR="000865BD">
        <w:t xml:space="preserve">, and whilst </w:t>
      </w:r>
      <w:r w:rsidR="000865BD">
        <w:rPr>
          <w:i/>
          <w:iCs/>
        </w:rPr>
        <w:t>C</w:t>
      </w:r>
      <w:r w:rsidR="000865BD" w:rsidRPr="000865BD">
        <w:rPr>
          <w:vertAlign w:val="subscript"/>
        </w:rPr>
        <w:t>c</w:t>
      </w:r>
      <w:r w:rsidR="000865BD">
        <w:t xml:space="preserve"> wasn’t measured, the lower mesophyll porosity present in these lines </w:t>
      </w:r>
      <w:r w:rsidR="000865BD">
        <w:fldChar w:fldCharType="begin"/>
      </w:r>
      <w:r w:rsidR="000865BD">
        <w:instrText xml:space="preserve"> ADDIN ZOTERO_ITEM CSL_CITATION {"citationID":"FYJT9t17","properties":{"formattedCitation":"(Lundgren et al., 2019; Sloan et al., 2022)","plainCitation":"(Lundgren et al., 2019; Sloan et al., 2022)","noteIndex":0},"citationItems":[{"id":316,"uris":["http://zotero.org/users/local/Hcd06Tc7/items/NNG2X88M"],"itemData":{"id":316,"type":"article-journal","abstract":"The formation of stomata and leaf mesophyll airspace must be coordinated to establish an efficient and robust network that facilitates gas exchange for photosynthesis, however the mechanism by which this coordinated development occurs remains unclear. Here, we combine microCT and gas exchange analyses with measures of stomatal size and patterning in a range of wild, domesticated and transgenic lines of wheat and Arabidopsis to show that mesophyll airspace formation is linked to stomatal function in both monocots and eudicots. Our results support the hypothesis that gas flux via stomatal pores influences the degree and spatial patterning of mesophyll airspace formation, and indicate that this relationship has been selected for during the evolution of modern wheat. We propose that the coordination of stomata and mesophyll airspace pattern underpins water use efficiency in crops, providing a target for future improvement.","container-title":"Nature Communications","DOI":"10.1038/s41467-019-10826-5","ISSN":"2041-1723","issue":"1","journalAbbreviation":"Nat Commun","language":"en","license":"2019 The Author(s)","note":"number: 1\npublisher: Nature Publishing Group","page":"2825","source":"www.nature.com","title":"Mesophyll porosity is modulated by the presence of functional stomata","volume":"10","author":[{"family":"Lundgren","given":"Marjorie R."},{"family":"Mathers","given":"Andrew"},{"family":"Baillie","given":"Alice L."},{"family":"Dunn","given":"Jessica"},{"family":"Wilson","given":"Matthew J."},{"family":"Hunt","given":"Lee"},{"family":"Pajor","given":"Radoslaw"},{"family":"Fradera-Soler","given":"Marc"},{"family":"Rolfe","given":"Stephen"},{"family":"Osborne","given":"Colin P."},{"family":"Sturrock","given":"Craig J."},{"family":"Gray","given":"Julie E."},{"family":"Mooney","given":"Sacha J."},{"family":"Fleming","given":"Andrew J."}],"issued":{"date-parts":[["2019",6,27]]}},"label":"page"},{"id":320,"uris":["http://zotero.org/users/local/Hcd06Tc7/items/62N3HV4B"],"itemData":{"id":320,"type":"article","abstract":"The structure of the mesophyll influences how light, CO2 and water travels inside a leaf, affecting the rates of both photosynthesis and transpiration. Recent studies in wheat and Arabidopsis have shown that the structure of the mesophyll is influenced by the density and activity of stomata, consistent with the hypothesis that gas flow via stomata can modulate internal cell growth and separation to co-ordinate leaf structure and function. To investigate whether this also occurs in rice, a staple food crop for a large fraction of the world’s population, we examined mesophyll structure in rice mutants with altered stomatal density. Our data show that stomatal function modulates mesophyll structure in rice. Variation in the degree of mesophyll lobing made a major contribution to altered mesophyll structure, suggesting that modified leaf gas flux through stomata influences an aspect of cell shape directly linked to gas exchange capacity in rice. In addition, our analysis revealed a previously unreported underlying pattern in cell size, shape and axiality across layers of the rice mesophyll, which further investigation revealed is present in a range of rice species and cultivars. The potential origin and significance of this mesophyll patterning are discussed.\nHIGHLIGHT We describe a previously unreported cellular pattern in rice leaves and show that it is modulated by stomata. These results shed new light on leaf structure and function.","DOI":"10.1101/2022.11.09.515764","language":"en","license":"© 2022, Posted by Cold Spring Harbor Laboratory. The copyright holder for this pre-print is the author. All rights reserved. The material may not be redistributed, re-used or adapted without the author's permission.","note":"page: 2022.11.09.515764\nsection: New Results","publisher":"bioRxiv","source":"bioRxiv","title":"Stomatal density affects rice mesophyll cell size and shape and modulates a conserved pattern of cells through the leaf","URL":"https://www.biorxiv.org/content/10.1101/2022.11.09.515764v1","author":[{"family":"Sloan","given":"Jen"},{"family":"Im-Chai","given":"Saranrat"},{"family":"Qi Yang","given":"Ngai"},{"family":"Xiao","given":"Yi"},{"family":"Armand","given":"Jodie"},{"family":"Wilson","given":"Matthew J."},{"family":"Xin-Guang","given":"Zhu"},{"family":"Fleming","given":"Andrew J."}],"accessed":{"date-parts":[["2023",4,2]]},"issued":{"date-parts":[["2022",11,10]]}},"label":"page"}],"schema":"https://github.com/citation-style-language/schema/raw/master/csl-citation.json"} </w:instrText>
      </w:r>
      <w:r w:rsidR="000865BD">
        <w:fldChar w:fldCharType="separate"/>
      </w:r>
      <w:r w:rsidR="000865BD" w:rsidRPr="000865BD">
        <w:t>(Lundgren et al., 2019; Sloan et al., 2022)</w:t>
      </w:r>
      <w:r w:rsidR="000865BD">
        <w:fldChar w:fldCharType="end"/>
      </w:r>
      <w:r w:rsidR="000865BD">
        <w:t xml:space="preserve"> may have impeded CO</w:t>
      </w:r>
      <w:r w:rsidR="000865BD" w:rsidRPr="000865BD">
        <w:rPr>
          <w:vertAlign w:val="subscript"/>
        </w:rPr>
        <w:t>2</w:t>
      </w:r>
      <w:r w:rsidR="000865BD">
        <w:t xml:space="preserve"> diffusion further, resulting in a reduced and/or patchy </w:t>
      </w:r>
      <w:r w:rsidR="000865BD" w:rsidRPr="000865BD">
        <w:rPr>
          <w:i/>
          <w:iCs/>
        </w:rPr>
        <w:t>C</w:t>
      </w:r>
      <w:r w:rsidR="000865BD" w:rsidRPr="000865BD">
        <w:rPr>
          <w:vertAlign w:val="subscript"/>
        </w:rPr>
        <w:t>c</w:t>
      </w:r>
      <w:r w:rsidR="000865BD">
        <w:t xml:space="preserve"> throughout the leaf. Furthermore, r</w:t>
      </w:r>
      <w:r w:rsidRPr="00237EB4">
        <w:t>estrictions to gas exchange may also increase the oxygenase activity of Rubisco by increasing plant temperatures and reducing the CO</w:t>
      </w:r>
      <w:r w:rsidRPr="00237EB4">
        <w:rPr>
          <w:vertAlign w:val="subscript"/>
        </w:rPr>
        <w:t>2</w:t>
      </w:r>
      <w:r w:rsidRPr="00237EB4">
        <w:t xml:space="preserve"> to O</w:t>
      </w:r>
      <w:r w:rsidRPr="00237EB4">
        <w:rPr>
          <w:vertAlign w:val="subscript"/>
        </w:rPr>
        <w:t>2</w:t>
      </w:r>
      <w:r w:rsidRPr="00237EB4">
        <w:t xml:space="preserve"> ratio inside the leaf. Therefore, increased rates of photorespiration may be contributing towards the observed decrease in net </w:t>
      </w:r>
      <w:r w:rsidRPr="00237EB4">
        <w:rPr>
          <w:i/>
          <w:iCs/>
        </w:rPr>
        <w:t>A</w:t>
      </w:r>
      <w:r w:rsidRPr="00237EB4">
        <w:t xml:space="preserve">, however, this is yet to be explored in these mutants. </w:t>
      </w:r>
    </w:p>
    <w:p w14:paraId="562E913E" w14:textId="77777777" w:rsidR="00AF5343" w:rsidRPr="00237EB4" w:rsidRDefault="00083A71" w:rsidP="00CC3129">
      <w:pPr>
        <w:ind w:firstLine="720"/>
      </w:pPr>
      <w:r w:rsidRPr="00237EB4">
        <w:t xml:space="preserve">Despite the observed reductions in </w:t>
      </w:r>
      <w:r w:rsidRPr="00237EB4">
        <w:rPr>
          <w:i/>
          <w:iCs/>
        </w:rPr>
        <w:t>A</w:t>
      </w:r>
      <w:r w:rsidRPr="00237EB4">
        <w:t xml:space="preserve"> in some lines with low-</w:t>
      </w:r>
      <w:r w:rsidRPr="00237EB4">
        <w:rPr>
          <w:i/>
          <w:iCs/>
        </w:rPr>
        <w:t>SD</w:t>
      </w:r>
      <w:r w:rsidRPr="00237EB4">
        <w:t xml:space="preserve"> phenotypes, all plants showed improvements to </w:t>
      </w:r>
      <w:proofErr w:type="spellStart"/>
      <w:r w:rsidRPr="00237EB4">
        <w:t>WUE</w:t>
      </w:r>
      <w:r w:rsidRPr="00237EB4">
        <w:rPr>
          <w:vertAlign w:val="subscript"/>
        </w:rPr>
        <w:t>i</w:t>
      </w:r>
      <w:proofErr w:type="spellEnd"/>
      <w:r w:rsidRPr="00237EB4">
        <w:t xml:space="preserve"> since a relatively greater reduction in </w:t>
      </w:r>
      <w:r w:rsidRPr="00237EB4">
        <w:rPr>
          <w:i/>
          <w:iCs/>
        </w:rPr>
        <w:t>g</w:t>
      </w:r>
      <w:r w:rsidRPr="00237EB4">
        <w:rPr>
          <w:vertAlign w:val="subscript"/>
        </w:rPr>
        <w:t>s</w:t>
      </w:r>
      <w:r w:rsidRPr="00237EB4">
        <w:t xml:space="preserve"> was seen. This suggests that som</w:t>
      </w:r>
      <w:r w:rsidRPr="00B83F35">
        <w:t xml:space="preserve">e level of disconnect exists between </w:t>
      </w:r>
      <w:r w:rsidRPr="00B83F35">
        <w:rPr>
          <w:i/>
          <w:iCs/>
        </w:rPr>
        <w:t xml:space="preserve">A </w:t>
      </w:r>
      <w:r w:rsidRPr="00B83F35">
        <w:t xml:space="preserve">and </w:t>
      </w:r>
      <w:r w:rsidRPr="00B83F35">
        <w:rPr>
          <w:i/>
          <w:iCs/>
        </w:rPr>
        <w:t>g</w:t>
      </w:r>
      <w:r w:rsidRPr="00B83F35">
        <w:rPr>
          <w:vertAlign w:val="subscript"/>
        </w:rPr>
        <w:t>s</w:t>
      </w:r>
      <w:r w:rsidRPr="00B83F35">
        <w:t xml:space="preserve">, which are generally assumed to be closely linked. This may be caused by other factors that become more limiting to photosynthesis than </w:t>
      </w:r>
      <w:r w:rsidRPr="00B83F35">
        <w:rPr>
          <w:i/>
          <w:iCs/>
        </w:rPr>
        <w:t>g</w:t>
      </w:r>
      <w:r w:rsidRPr="00B83F35">
        <w:rPr>
          <w:vertAlign w:val="subscript"/>
        </w:rPr>
        <w:t>s</w:t>
      </w:r>
      <w:r w:rsidRPr="00B83F35">
        <w:t xml:space="preserve">, such as light intensity, and may explain why low to moderate reductions in </w:t>
      </w:r>
      <w:r w:rsidRPr="00B83F35">
        <w:rPr>
          <w:i/>
          <w:iCs/>
        </w:rPr>
        <w:t xml:space="preserve">SD </w:t>
      </w:r>
      <w:r w:rsidRPr="00B83F35">
        <w:t xml:space="preserve">sometimes do not significantly impact </w:t>
      </w:r>
      <w:r w:rsidRPr="00B83F35">
        <w:rPr>
          <w:i/>
          <w:iCs/>
        </w:rPr>
        <w:t xml:space="preserve">A </w:t>
      </w:r>
      <w:r w:rsidRPr="00B83F35">
        <w:t xml:space="preserve">(reviewed in </w:t>
      </w:r>
      <w:r w:rsidRPr="00B83F35">
        <w:fldChar w:fldCharType="begin"/>
      </w:r>
      <w:r w:rsidRPr="00B83F35">
        <w:instrText xml:space="preserve"> ADDIN ZOTERO_ITEM CSL_CITATION {"citationID":"eyn6eD1s","properties":{"formattedCitation":"(Harrison {\\i{}et al.}, 2020)","plainCitation":"(Harrison et al., 2020)","dontUpdate":true,"noteIndex":0},"citationItems":[{"id":257,"uris":["http://zotero.org/users/local/Hcd06Tc7/items/ILWA4FPU"],"itemData":{"id":257,"type":"article-journal","abstract":"The intricate and interconnecting reactions of C3 photosynthesis are often limited by one of two fundamental processes: the conversion of solar energy into chemical energy, or the diffusion of CO2 from the atmosphere through the stomata, and ultimately into the chloroplast. In this review, we explore how the contributions of stomatal morphology and distribution can affect photosynthesis, through changes in gaseous exchange. The factors driving this relationship are considered, and recent results from studies investigating the effects of stomatal shape, size, density and patterning on photosynthesis are discussed. We suggest that the interplay between stomatal gaseous exchange and photosynthesis is complex, and that a disconnect often exists between the rates of CO2 diffusion and photosynthetic carbon fixation. The mechanisms that allow for substantial reductions in maximum stomatal conductance without affecting photosynthesis are highly dependent on environmental factors, such as light intensity, and could be exploited to improve crop performance.","container-title":"The Plant Journal","DOI":"10.1111/tpj.14560","ISSN":"1365-313X","issue":"4","language":"en","note":"_eprint: https://onlinelibrary.wiley.com/doi/pdf/10.1111/tpj.14560","page":"768-779","source":"Wiley Online Library","title":"The influence of stomatal morphology and distribution on photosynthetic gas exchange","volume":"101","author":[{"family":"Harrison","given":"Emily L."},{"family":"Arce Cubas","given":"Lucia"},{"family":"Gray","given":"Julie E."},{"family":"Hepworth","given":"Christopher"}],"issued":{"date-parts":[["2020"]]}}}],"schema":"https://github.com/citation-style-language/schema/raw/master/csl-citation.json"} </w:instrText>
      </w:r>
      <w:r w:rsidRPr="00B83F35">
        <w:fldChar w:fldCharType="separate"/>
      </w:r>
      <w:r w:rsidRPr="00B83F35">
        <w:rPr>
          <w:szCs w:val="24"/>
        </w:rPr>
        <w:t>Harrison et al. (2020)</w:t>
      </w:r>
      <w:r w:rsidRPr="00B83F35">
        <w:fldChar w:fldCharType="end"/>
      </w:r>
      <w:r w:rsidRPr="00B83F35">
        <w:t>).</w:t>
      </w:r>
      <w:r w:rsidRPr="00237EB4">
        <w:t xml:space="preserve"> Encouragingly, any reported impact on leaf photosynthesis generally did not materialise in a reduction in biomass or grain yield, as previously discussed. However, these experiments were performed in a controlled environment and therefore may not reflect conditions experienced in the field, such as fluctuating light and varying temperatures. So far, these studies have shown that stomatal engineering may be a viable option for improving drought resistance in important food crops, however, it does beg the question that if </w:t>
      </w:r>
      <w:r w:rsidRPr="00237EB4">
        <w:rPr>
          <w:i/>
          <w:iCs/>
        </w:rPr>
        <w:t xml:space="preserve">A </w:t>
      </w:r>
      <w:r w:rsidRPr="00237EB4">
        <w:t xml:space="preserve">was not significantly reduced in plants with very low </w:t>
      </w:r>
      <w:r w:rsidRPr="00237EB4">
        <w:rPr>
          <w:i/>
          <w:iCs/>
        </w:rPr>
        <w:t xml:space="preserve">SD, </w:t>
      </w:r>
      <w:r w:rsidRPr="00237EB4">
        <w:t>could their grain yield and whole-plant WUE be enhanced further?</w:t>
      </w:r>
    </w:p>
    <w:p w14:paraId="5386D243" w14:textId="77777777" w:rsidR="00083A71" w:rsidRPr="00237EB4" w:rsidRDefault="00083A71" w:rsidP="00083A71">
      <w:pPr>
        <w:ind w:firstLine="720"/>
      </w:pPr>
      <w:r w:rsidRPr="00237EB4">
        <w:t xml:space="preserve">Manipulating </w:t>
      </w:r>
      <w:r w:rsidRPr="00237EB4">
        <w:rPr>
          <w:i/>
          <w:iCs/>
        </w:rPr>
        <w:t>SD</w:t>
      </w:r>
      <w:r w:rsidRPr="00237EB4">
        <w:t xml:space="preserve"> in a C</w:t>
      </w:r>
      <w:r w:rsidRPr="00237EB4">
        <w:rPr>
          <w:vertAlign w:val="subscript"/>
        </w:rPr>
        <w:t>4</w:t>
      </w:r>
      <w:r w:rsidRPr="00237EB4">
        <w:t xml:space="preserve"> species could offer an ideal model to address the question above. C</w:t>
      </w:r>
      <w:r w:rsidRPr="00237EB4">
        <w:rPr>
          <w:vertAlign w:val="subscript"/>
        </w:rPr>
        <w:t>4</w:t>
      </w:r>
      <w:r w:rsidRPr="00237EB4">
        <w:t xml:space="preserve"> plants </w:t>
      </w:r>
      <w:proofErr w:type="gramStart"/>
      <w:r w:rsidRPr="00237EB4">
        <w:t>are able to</w:t>
      </w:r>
      <w:proofErr w:type="gramEnd"/>
      <w:r w:rsidRPr="00237EB4">
        <w:t xml:space="preserve"> concentrate carbon at the site of carboxylation and thus can often </w:t>
      </w:r>
      <w:r>
        <w:t>operate at a lower</w:t>
      </w:r>
      <w:r w:rsidRPr="00237EB4">
        <w:t xml:space="preserve"> </w:t>
      </w:r>
      <w:r w:rsidRPr="00DB430D">
        <w:rPr>
          <w:i/>
        </w:rPr>
        <w:t>g</w:t>
      </w:r>
      <w:r w:rsidRPr="00237EB4">
        <w:rPr>
          <w:vertAlign w:val="subscript"/>
        </w:rPr>
        <w:t>s</w:t>
      </w:r>
      <w:r w:rsidRPr="00237EB4">
        <w:t xml:space="preserve"> without compromising </w:t>
      </w:r>
      <w:r w:rsidRPr="00237EB4">
        <w:rPr>
          <w:i/>
          <w:iCs/>
        </w:rPr>
        <w:t>A</w:t>
      </w:r>
      <w:r w:rsidRPr="00237EB4">
        <w:t xml:space="preserve">. As such, they are generally considered to </w:t>
      </w:r>
      <w:r>
        <w:t>have enhanced WUE compared with</w:t>
      </w:r>
      <w:r w:rsidRPr="00237EB4">
        <w:t xml:space="preserve"> plants </w:t>
      </w:r>
      <w:r>
        <w:t>that use</w:t>
      </w:r>
      <w:r w:rsidRPr="00237EB4">
        <w:t xml:space="preserve"> C</w:t>
      </w:r>
      <w:r w:rsidRPr="00237EB4">
        <w:rPr>
          <w:vertAlign w:val="subscript"/>
        </w:rPr>
        <w:t>3</w:t>
      </w:r>
      <w:r w:rsidRPr="00237EB4">
        <w:t xml:space="preserve"> photosynthesis </w:t>
      </w:r>
      <w:r w:rsidRPr="00397BD9">
        <w:fldChar w:fldCharType="begin"/>
      </w:r>
      <w:r w:rsidRPr="00237EB4">
        <w:instrText xml:space="preserve"> ADDIN ZOTERO_ITEM CSL_CITATION {"citationID":"a154no4bun4","properties":{"formattedCitation":"(Way et al., 2014)","plainCitation":"(Way et al., 2014)","noteIndex":0},"citationItems":[{"id":653,"uris":["http://zotero.org/users/local/Hcd06Tc7/items/S585S27Y"],"itemData":{"id":653,"type":"article-journal","abstract":"Using a stomatal optimization model, an abrupt change is foundnd in the relationship between carbon and water fluxes along the evolutionary gradient from C3 to C4 photosynthetic types., C4 photosynthesis evolved independently numerous times, probably in response to declining atmospheric CO2 concentrations, but also to high temperatures and aridity, which enhance water losses through transpiration. Here, the environmental factors controlling stomatal behaviour of leaf-level carbon and water exchange were examined across the evolutionary continuum from C3 to C4 photosynthesis at current (400 μmol mol–1) and low (280 μmol mol–1) atmospheric CO2 conditions. To this aim, a stomatal optimization model was further developed to describe the evolutionary continuum from C3 to C4 species within a unified framework. Data on C3, three categories of C3–C4 intermediates, and C4\nFlaveria species were used to parameterize the stomatal model, including parameters for the marginal water use efficiency and the efficiency of the CO2-concentrating mechanism (or C4 pump); these two parameters are interpreted as traits reflecting the stomatal and photosynthetic adjustments during the C3 to C4 transformation. Neither the marginal water use efficiency nor the C4 pump strength changed significantly from C3 to early C3–C4 intermediate stages, but both traits significantly increased between early C3–C4 intermediates and the C4-like intermediates with an operational C4 cycle. At low CO2, net photosynthetic rates showed continuous increases from a C3 state, across the intermediates and towards C4 photosynthesis, but only C4-like intermediates and C4 species (with an operational C4 cycle) had higher water use efficiencies than C3\nFlaveria. The results demonstrate that both the marginal water use efficiency and the C4 pump strength increase in C4\nFlaveria to improve their photosynthesis and water use efficiency compared with C3 species. These findings emphasize that the advantage of the early intermediate stages is predominantly carbon based, not water related.","container-title":"Journal of Experimental Botany","DOI":"10.1093/jxb/eru205","ISSN":"0022-0957","issue":"13","journalAbbreviation":"J Exp Bot","note":"PMID: 24860185\nPMCID: PMC4085968","page":"3683-3693","source":"PubMed Central","title":"Increasing water use efficiency along the C3 to C4 evolutionary pathway: a stomatal optimization perspective","title-short":"Increasing water use efficiency along the C3 to C4 evolutionary pathway","volume":"65","author":[{"family":"Way","given":"Danielle A."},{"family":"Katul","given":"Gabriel G."},{"family":"Manzoni","given":"Stefano"},{"family":"Vico","given":"Giulia"}],"issued":{"date-parts":[["2014",7]]}}}],"schema":"https://github.com/citation-style-language/schema/raw/master/csl-citation.json"} </w:instrText>
      </w:r>
      <w:r w:rsidRPr="00397BD9">
        <w:fldChar w:fldCharType="separate"/>
      </w:r>
      <w:r w:rsidRPr="00237EB4">
        <w:t>(Way et al., 2014)</w:t>
      </w:r>
      <w:r w:rsidRPr="00397BD9">
        <w:fldChar w:fldCharType="end"/>
      </w:r>
      <w:r w:rsidRPr="00237EB4">
        <w:t xml:space="preserve">. </w:t>
      </w:r>
      <w:r w:rsidRPr="00237EB4">
        <w:lastRenderedPageBreak/>
        <w:t xml:space="preserve">Therefore, reducing </w:t>
      </w:r>
      <w:r w:rsidRPr="00237EB4">
        <w:rPr>
          <w:i/>
          <w:iCs/>
        </w:rPr>
        <w:t>SD,</w:t>
      </w:r>
      <w:r w:rsidRPr="00237EB4">
        <w:t xml:space="preserve"> and presumably </w:t>
      </w:r>
      <w:r w:rsidRPr="00237EB4">
        <w:rPr>
          <w:i/>
          <w:iCs/>
        </w:rPr>
        <w:t>g</w:t>
      </w:r>
      <w:r w:rsidRPr="00237EB4">
        <w:rPr>
          <w:vertAlign w:val="subscript"/>
        </w:rPr>
        <w:t>s</w:t>
      </w:r>
      <w:r w:rsidRPr="00237EB4">
        <w:t xml:space="preserve"> and </w:t>
      </w:r>
      <w:r w:rsidRPr="00237EB4">
        <w:rPr>
          <w:i/>
          <w:iCs/>
        </w:rPr>
        <w:t>C</w:t>
      </w:r>
      <w:r w:rsidRPr="00237EB4">
        <w:rPr>
          <w:vertAlign w:val="subscript"/>
        </w:rPr>
        <w:t>i</w:t>
      </w:r>
      <w:r w:rsidRPr="00237EB4">
        <w:t>, in a C</w:t>
      </w:r>
      <w:r w:rsidRPr="00237EB4">
        <w:rPr>
          <w:vertAlign w:val="subscript"/>
        </w:rPr>
        <w:t>4</w:t>
      </w:r>
      <w:r w:rsidRPr="00237EB4">
        <w:t xml:space="preserve"> species may not lead to a concomitant drop in </w:t>
      </w:r>
      <w:r w:rsidRPr="00237EB4">
        <w:rPr>
          <w:i/>
          <w:iCs/>
        </w:rPr>
        <w:t>A,</w:t>
      </w:r>
      <w:r w:rsidRPr="00237EB4">
        <w:t xml:space="preserve"> as their </w:t>
      </w:r>
      <w:r>
        <w:t>carbon concentrating mechanism (CCM)</w:t>
      </w:r>
      <w:r w:rsidRPr="00237EB4">
        <w:t xml:space="preserve"> may be able to maintain </w:t>
      </w:r>
      <w:r w:rsidRPr="00237EB4">
        <w:rPr>
          <w:i/>
          <w:iCs/>
        </w:rPr>
        <w:t>C</w:t>
      </w:r>
      <w:r w:rsidRPr="00237EB4">
        <w:rPr>
          <w:vertAlign w:val="subscript"/>
        </w:rPr>
        <w:t>c</w:t>
      </w:r>
      <w:r w:rsidRPr="00237EB4">
        <w:t xml:space="preserve"> at a level that is non-limiting to photosynthesis. In turn this could improve </w:t>
      </w:r>
      <w:proofErr w:type="spellStart"/>
      <w:r w:rsidRPr="00237EB4">
        <w:t>WUE</w:t>
      </w:r>
      <w:r w:rsidRPr="00237EB4">
        <w:rPr>
          <w:vertAlign w:val="subscript"/>
        </w:rPr>
        <w:t>i</w:t>
      </w:r>
      <w:proofErr w:type="spellEnd"/>
      <w:r w:rsidRPr="00237EB4">
        <w:t xml:space="preserve"> and yield further. It would be of particular interest to explore this in C</w:t>
      </w:r>
      <w:r w:rsidRPr="00237EB4">
        <w:rPr>
          <w:vertAlign w:val="subscript"/>
        </w:rPr>
        <w:t>4</w:t>
      </w:r>
      <w:r w:rsidRPr="00237EB4">
        <w:t xml:space="preserve"> cereal crops</w:t>
      </w:r>
      <w:r>
        <w:t>, such as</w:t>
      </w:r>
      <w:r w:rsidRPr="00237EB4">
        <w:t xml:space="preserve"> maize and sorghum (</w:t>
      </w:r>
      <w:r w:rsidRPr="00237EB4">
        <w:rPr>
          <w:i/>
          <w:iCs/>
        </w:rPr>
        <w:t xml:space="preserve">Sorghum </w:t>
      </w:r>
      <w:proofErr w:type="spellStart"/>
      <w:r w:rsidRPr="00237EB4">
        <w:rPr>
          <w:i/>
          <w:iCs/>
        </w:rPr>
        <w:t>bicolor</w:t>
      </w:r>
      <w:proofErr w:type="spellEnd"/>
      <w:r w:rsidRPr="00237EB4">
        <w:t>), given their economic importance in global food production. To my knowledge, expression of the EPF family has not yet been genetically altered in any C</w:t>
      </w:r>
      <w:r w:rsidRPr="00237EB4">
        <w:rPr>
          <w:vertAlign w:val="subscript"/>
        </w:rPr>
        <w:t>4</w:t>
      </w:r>
      <w:r w:rsidRPr="00237EB4">
        <w:t xml:space="preserve"> species. However, the over-expression of STOMATAL DENSITY AND DISTRIBUTION (SDD1), which is another negative regulator of SPCH that acts independently to the EPFs </w:t>
      </w:r>
      <w:r w:rsidRPr="00397BD9">
        <w:fldChar w:fldCharType="begin"/>
      </w:r>
      <w:r w:rsidRPr="00237EB4">
        <w:instrText xml:space="preserve"> ADDIN ZOTERO_ITEM CSL_CITATION {"citationID":"68Vq6O3Q","properties":{"formattedCitation":"(Berger and Altmann, 2000; Hunt and Gray, 2009b)","plainCitation":"(Berger and Altmann, 2000; Hunt and Gray, 2009b)","dontUpdate":true,"noteIndex":0},"citationItems":[{"id":336,"uris":["http://zotero.org/users/local/Hcd06Tc7/items/8ZBBKK2D"],"itemData":{"id":336,"type":"article-journal","abstract":"Stomata are specialized cellular structures in the epidermis of aerial plant organs that control gas exchange (H(2)O release and CO(2) uptake) between leaves and the atmosphere by modulating the aperture of a pore flanked by two guard cells. Stomata are nonrandomly distributed, and their density is controlled by endogenous and environmental factors. To gain insight into the molecular mechanisms regulating stomatal distribution, Arabidopsis thaliana mutants with altered stomatal characteristics were isolated and examined. The sdd1-1 mutant exhibits a two- to fourfold increase of stomatal density and formation of clustered stomata (i.e., stomata that are not separated by intervening pavement cells), whereas the internal leaf architecture is not altered. The SDD1 gene was identified by map-based cloning. It encodes a subtilisin-like serine protease related to prokaryotic and eukaryotic proteins. We propose that SDD1 acts as a processing protease involved in the mediation of a signal that controls the development of cell lineages that lead to guard cell formation.","container-title":"Genes &amp; Development","ISSN":"0890-9369","issue":"9","journalAbbreviation":"Genes Dev","language":"eng","note":"PMID: 10809670\nPMCID: PMC316574","page":"1119-1131","source":"PubMed","title":"A subtilisin-like serine protease involved in the regulation of stomatal density and distribution in Arabidopsis thaliana","volume":"14","author":[{"family":"Berger","given":"D."},{"family":"Altmann","given":"T."}],"issued":{"date-parts":[["2000",5,1]]}}},{"id":164,"uris":["http://zotero.org/users/local/Hcd06Tc7/items/UPQHDS7G"],"itemData":{"id":164,"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4]. We have identiﬁ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DOI.org (Crossref)","title":"The Signaling Peptide EPF2 Controls Asymmetric Cell Divisions during Stomatal Development","volume":"19","author":[{"family":"Hunt","given":"Lee"},{"family":"Gray","given":"Julie E."}],"issued":{"date-parts":[["2009",5]]}},"label":"page"}],"schema":"https://github.com/citation-style-language/schema/raw/master/csl-citation.json"} </w:instrText>
      </w:r>
      <w:r w:rsidRPr="00397BD9">
        <w:fldChar w:fldCharType="separate"/>
      </w:r>
      <w:r w:rsidRPr="00237EB4">
        <w:t>(Berger and Altmann, 2000; Hunt and Gray, 2009)</w:t>
      </w:r>
      <w:r w:rsidRPr="00397BD9">
        <w:fldChar w:fldCharType="end"/>
      </w:r>
      <w:r w:rsidRPr="00237EB4">
        <w:t xml:space="preserve">, resulted in a 30% </w:t>
      </w:r>
      <w:r w:rsidRPr="00237EB4">
        <w:rPr>
          <w:i/>
          <w:iCs/>
        </w:rPr>
        <w:t xml:space="preserve">SD </w:t>
      </w:r>
      <w:r w:rsidRPr="00237EB4">
        <w:t xml:space="preserve">reduction in maize </w:t>
      </w:r>
      <w:r w:rsidRPr="00397BD9">
        <w:fldChar w:fldCharType="begin"/>
      </w:r>
      <w:r w:rsidRPr="00237EB4">
        <w:instrText xml:space="preserve"> ADDIN ZOTERO_ITEM CSL_CITATION {"citationID":"vzHUtaPT","properties":{"formattedCitation":"(Liu et al., 2015)","plainCitation":"(Liu et al., 2015)","noteIndex":0},"citationItems":[{"id":338,"uris":["http://zotero.org/users/local/Hcd06Tc7/items/J8AE3CD6"],"itemData":{"id":338,"type":"article-journal","abstract":"Drought is one of major factors limiting the high and stable yields of maize, and thus, improvement of water use efficiency (WUE) and cultivation of drought-resistant maize cultivars have become very urgent. Previous research shows that SDD1 from Arabidopsis thaliana, a key gene during stomatal development, negatively regulates stomatal density, reduces transpiration, and improves WUE and drought resistance without reducing biomass. In this study, maize SDD1 (ZmSDD1) containing intron was cloned, and the phylogenetic tree was constructed, revealing a close genetic relationship with the SDD1 of Oryza sativa. ZmSDD1 was expressed in the leaves, shoots, and roots of maize. Under drought, cold, and salt stress conditions, the expression of ZmSDD1 in B73 maize leaves is reduced. To reveal the functions of ZmSDD1, we built a plant expression vector pGM626-Ubi-SDD1-ABt containing ZmSDD1 which was driven by the maize Ubiquitin promoter. Transgenic plants were obtained via shoot-tip transformation. The stomata number on leaf surfaces of the plants within Ubiquitin::ZmSDD1 overexpression plants was 30 % lower than that in the wildtype ones. After repeated drought treatments the transgenic maizes demonstrated a much higher survival rate with 6.68-fold ZmSDD1 overexpression, which indicated the expression of the gene negatively regulating stomata density and caused the reduction of stomatal conductance and transpiration rate after drought-treatment. In addition, ZmSDD1 enhanced the drought resistance in the transgenic maizes through improving WUE and photosynthetic rate which was considered as the result of the higher PEPCase activity, CO2 utilization rate and the lower CO2 compensation point.","container-title":"Plant Cell, Tissue and Organ Culture (PCTOC)","DOI":"10.1007/s11240-015-0757-8","ISSN":"1573-5044","issue":"1","journalAbbreviation":"Plant Cell Tiss Organ Cult","language":"en","page":"147-159","source":"Springer Link","title":"Overexpression of maize SDD1 (ZmSDD1) improves drought resistance in Zea mays L. by reducing stomatal density","volume":"122","author":[{"family":"Liu","given":"Yanbo"},{"family":"Qin","given":"Lijun"},{"family":"Han","given":"Lizhen"},{"family":"Xiang","given":"Yang"},{"family":"Zhao","given":"Degang"}],"issued":{"date-parts":[["2015",7,1]]}}}],"schema":"https://github.com/citation-style-language/schema/raw/master/csl-citation.json"} </w:instrText>
      </w:r>
      <w:r w:rsidRPr="00397BD9">
        <w:fldChar w:fldCharType="separate"/>
      </w:r>
      <w:r w:rsidRPr="00237EB4">
        <w:t>(Liu et al., 2015)</w:t>
      </w:r>
      <w:r w:rsidRPr="00397BD9">
        <w:fldChar w:fldCharType="end"/>
      </w:r>
      <w:r w:rsidRPr="00237EB4">
        <w:t xml:space="preserve">. A subsequent reduction in </w:t>
      </w:r>
      <w:r w:rsidRPr="00237EB4">
        <w:rPr>
          <w:i/>
          <w:iCs/>
        </w:rPr>
        <w:t>g</w:t>
      </w:r>
      <w:r w:rsidRPr="00237EB4">
        <w:rPr>
          <w:vertAlign w:val="subscript"/>
        </w:rPr>
        <w:t>s</w:t>
      </w:r>
      <w:r w:rsidRPr="00237EB4">
        <w:rPr>
          <w:vertAlign w:val="subscript"/>
        </w:rPr>
        <w:softHyphen/>
      </w:r>
      <w:r w:rsidRPr="00237EB4">
        <w:t xml:space="preserve"> and water consumption was seen in </w:t>
      </w:r>
      <w:r w:rsidRPr="00237EB4">
        <w:rPr>
          <w:i/>
          <w:iCs/>
        </w:rPr>
        <w:t>ZmSDD1</w:t>
      </w:r>
      <w:r w:rsidRPr="00237EB4">
        <w:t xml:space="preserve">-OE plants, and promisingly, there were no differences in </w:t>
      </w:r>
      <w:r w:rsidRPr="00237EB4">
        <w:rPr>
          <w:i/>
          <w:iCs/>
        </w:rPr>
        <w:t xml:space="preserve">A </w:t>
      </w:r>
      <w:r w:rsidRPr="00237EB4">
        <w:t>compared to their controls under well-watered conditions. In fact, the low-</w:t>
      </w:r>
      <w:r w:rsidRPr="00237EB4">
        <w:rPr>
          <w:i/>
          <w:iCs/>
        </w:rPr>
        <w:t>SD</w:t>
      </w:r>
      <w:r w:rsidRPr="00237EB4">
        <w:t xml:space="preserve"> plants showed increased photosynthetic rates following a repeated drought, which the authors accredited to their increased activity of an essential CCM enzyme. It would be valuable to investigate whether the same results can be achieved by manipulating the EPF family, particularly if plants with greater reductions of </w:t>
      </w:r>
      <w:r w:rsidRPr="00237EB4">
        <w:rPr>
          <w:i/>
          <w:iCs/>
        </w:rPr>
        <w:t xml:space="preserve">SD </w:t>
      </w:r>
      <w:r w:rsidRPr="00237EB4">
        <w:t>can be generated.</w:t>
      </w:r>
    </w:p>
    <w:p w14:paraId="763D2CE7" w14:textId="77777777" w:rsidR="00083A71" w:rsidRPr="00237EB4" w:rsidRDefault="00083A71" w:rsidP="00083A71"/>
    <w:p w14:paraId="23F08E95" w14:textId="77777777" w:rsidR="00083A71" w:rsidRPr="00237EB4" w:rsidRDefault="00083A71" w:rsidP="00083A71"/>
    <w:p w14:paraId="5E9ABCEC" w14:textId="77777777" w:rsidR="00083A71" w:rsidRPr="00237EB4" w:rsidRDefault="00083A71" w:rsidP="00083A71"/>
    <w:p w14:paraId="714E9EEB" w14:textId="77777777" w:rsidR="00083A71" w:rsidRPr="00237EB4" w:rsidRDefault="00083A71" w:rsidP="00083A71"/>
    <w:p w14:paraId="7033A0DE" w14:textId="77777777" w:rsidR="00083A71" w:rsidRPr="00237EB4" w:rsidRDefault="00083A71" w:rsidP="00083A71"/>
    <w:p w14:paraId="07AF5C76" w14:textId="77777777" w:rsidR="00083A71" w:rsidRPr="00237EB4" w:rsidRDefault="00083A71" w:rsidP="00083A71"/>
    <w:p w14:paraId="6D7ADF6D" w14:textId="77777777" w:rsidR="00083A71" w:rsidRPr="00237EB4" w:rsidRDefault="00083A71" w:rsidP="00083A71"/>
    <w:p w14:paraId="1DDA3A28" w14:textId="77777777" w:rsidR="00083A71" w:rsidRPr="00237EB4" w:rsidRDefault="00083A71" w:rsidP="00083A71"/>
    <w:p w14:paraId="57F5D730" w14:textId="77777777" w:rsidR="00083A71" w:rsidRPr="00237EB4" w:rsidRDefault="00083A71" w:rsidP="00083A71"/>
    <w:p w14:paraId="0D4D314B" w14:textId="77777777" w:rsidR="00083A71" w:rsidRPr="00237EB4" w:rsidRDefault="00083A71" w:rsidP="00083A71"/>
    <w:p w14:paraId="6568D074" w14:textId="77777777" w:rsidR="00083A71" w:rsidRPr="00237EB4" w:rsidRDefault="00083A71" w:rsidP="00083A71"/>
    <w:p w14:paraId="0111D38D" w14:textId="77777777" w:rsidR="00083A71" w:rsidRPr="00237EB4" w:rsidRDefault="00083A71" w:rsidP="00083A71"/>
    <w:p w14:paraId="23ED80CC" w14:textId="77777777" w:rsidR="00083A71" w:rsidRPr="00237EB4" w:rsidRDefault="00083A71" w:rsidP="00083A71"/>
    <w:p w14:paraId="6972CAE7" w14:textId="77777777" w:rsidR="00083A71" w:rsidRPr="00237EB4" w:rsidRDefault="00083A71" w:rsidP="00083A71"/>
    <w:p w14:paraId="73DEFF7B" w14:textId="77777777" w:rsidR="00083A71" w:rsidRPr="00237EB4" w:rsidRDefault="00083A71" w:rsidP="00083A71">
      <w:pPr>
        <w:pStyle w:val="Heading3"/>
      </w:pPr>
      <w:bookmarkStart w:id="13" w:name="_Toc131628545"/>
      <w:r w:rsidRPr="00237EB4">
        <w:lastRenderedPageBreak/>
        <w:t>1.</w:t>
      </w:r>
      <w:r>
        <w:t>10</w:t>
      </w:r>
      <w:r w:rsidRPr="00237EB4">
        <w:tab/>
        <w:t>Thesis aims</w:t>
      </w:r>
      <w:bookmarkEnd w:id="13"/>
    </w:p>
    <w:p w14:paraId="4CFC0812" w14:textId="77777777" w:rsidR="00083A71" w:rsidRPr="00237EB4" w:rsidRDefault="00083A71" w:rsidP="00083A71">
      <w:r w:rsidRPr="00237EB4">
        <w:t>The broad aims of this thesis were firstly to investigate the relationship between stomatal development, photosynthesis, and photorespiration in greater detail in C</w:t>
      </w:r>
      <w:r w:rsidRPr="00237EB4">
        <w:rPr>
          <w:vertAlign w:val="subscript"/>
        </w:rPr>
        <w:t xml:space="preserve">3 </w:t>
      </w:r>
      <w:r w:rsidRPr="00237EB4">
        <w:t>plants; and secondly, to manipulate stomatal density in a C</w:t>
      </w:r>
      <w:r w:rsidRPr="00237EB4">
        <w:rPr>
          <w:vertAlign w:val="subscript"/>
        </w:rPr>
        <w:t xml:space="preserve">4 </w:t>
      </w:r>
      <w:r w:rsidRPr="00237EB4">
        <w:t>species, to investigate whether water</w:t>
      </w:r>
      <w:r>
        <w:t>-</w:t>
      </w:r>
      <w:r w:rsidRPr="00237EB4">
        <w:t>use</w:t>
      </w:r>
      <w:r>
        <w:t>-</w:t>
      </w:r>
      <w:r w:rsidRPr="00237EB4">
        <w:t xml:space="preserve">efficiency and drought resistance can be improved, without the photosynthetic penalty. </w:t>
      </w:r>
    </w:p>
    <w:p w14:paraId="7BCE7413" w14:textId="77777777" w:rsidR="00083A71" w:rsidRPr="00237EB4" w:rsidRDefault="00083A71" w:rsidP="00083A71">
      <w:pPr>
        <w:ind w:firstLine="720"/>
      </w:pPr>
      <w:r w:rsidRPr="00237EB4">
        <w:t xml:space="preserve">In </w:t>
      </w:r>
      <w:r w:rsidRPr="00237EB4">
        <w:rPr>
          <w:b/>
          <w:bCs/>
        </w:rPr>
        <w:t>Chapter 3</w:t>
      </w:r>
      <w:r w:rsidRPr="00237EB4">
        <w:t>, leaf gas exchange analyses were used to elucidate rates of carbon assimilation and photorespiration in a range of existing C</w:t>
      </w:r>
      <w:r w:rsidRPr="00237EB4">
        <w:rPr>
          <w:vertAlign w:val="subscript"/>
        </w:rPr>
        <w:t>3</w:t>
      </w:r>
      <w:r w:rsidRPr="00237EB4">
        <w:t xml:space="preserve"> transgenic lines with manipulated expression of the Epidermal Patterning Factor (EPF) family. Following this, a subset of Arabidopsis lines (AtEPF2-OE and </w:t>
      </w:r>
      <w:r w:rsidRPr="00237EB4">
        <w:rPr>
          <w:i/>
          <w:iCs/>
        </w:rPr>
        <w:t>Atepf1;Atepf2</w:t>
      </w:r>
      <w:r w:rsidRPr="00237EB4">
        <w:t>) was used to investigate how these parameters, along with photosynthetic electron transport and photoprotective mechanisms, respond in these mutants over a period of water deficit.</w:t>
      </w:r>
    </w:p>
    <w:p w14:paraId="3A47FF6E" w14:textId="77777777" w:rsidR="00083A71" w:rsidRPr="00237EB4" w:rsidRDefault="00083A71" w:rsidP="00083A71">
      <w:pPr>
        <w:ind w:firstLine="720"/>
      </w:pPr>
      <w:r w:rsidRPr="00237EB4">
        <w:t>In</w:t>
      </w:r>
      <w:r w:rsidRPr="00237EB4">
        <w:rPr>
          <w:b/>
          <w:bCs/>
        </w:rPr>
        <w:t xml:space="preserve"> Chapter 4</w:t>
      </w:r>
      <w:r w:rsidRPr="00237EB4">
        <w:t xml:space="preserve">, three maize orthologues of </w:t>
      </w:r>
      <w:r w:rsidRPr="00237EB4">
        <w:rPr>
          <w:i/>
          <w:iCs/>
        </w:rPr>
        <w:t xml:space="preserve">AtEPFL9 </w:t>
      </w:r>
      <w:r w:rsidRPr="00237EB4">
        <w:t xml:space="preserve">were first identified through phylogenetic </w:t>
      </w:r>
      <w:proofErr w:type="spellStart"/>
      <w:r w:rsidRPr="00237EB4">
        <w:t>analyis</w:t>
      </w:r>
      <w:proofErr w:type="spellEnd"/>
      <w:r w:rsidRPr="00237EB4">
        <w:t xml:space="preserve">, and their putative functions </w:t>
      </w:r>
      <w:r>
        <w:t xml:space="preserve">were </w:t>
      </w:r>
      <w:r w:rsidRPr="00237EB4">
        <w:t xml:space="preserve">assessed by over-expression in Arabidopsis. Using this information, gene-edited maize lines lacking either one or two </w:t>
      </w:r>
      <w:r w:rsidRPr="00237EB4">
        <w:rPr>
          <w:i/>
          <w:iCs/>
        </w:rPr>
        <w:t xml:space="preserve">ZmEPFL9 </w:t>
      </w:r>
      <w:r w:rsidRPr="00237EB4">
        <w:t xml:space="preserve">genes were generated (by industrial partner </w:t>
      </w:r>
      <w:proofErr w:type="spellStart"/>
      <w:r w:rsidRPr="00237EB4">
        <w:t>Limagrain</w:t>
      </w:r>
      <w:proofErr w:type="spellEnd"/>
      <w:r w:rsidRPr="00237EB4">
        <w:t>) and their</w:t>
      </w:r>
      <w:r>
        <w:t xml:space="preserve"> resulting</w:t>
      </w:r>
      <w:r w:rsidRPr="00237EB4">
        <w:t xml:space="preserve"> stomatal development was characterised.</w:t>
      </w:r>
    </w:p>
    <w:p w14:paraId="771EE29E" w14:textId="77777777" w:rsidR="00083A71" w:rsidRPr="00237EB4" w:rsidRDefault="00083A71" w:rsidP="00083A71">
      <w:pPr>
        <w:ind w:firstLine="720"/>
        <w:rPr>
          <w:b/>
        </w:rPr>
      </w:pPr>
      <w:r w:rsidRPr="00237EB4">
        <w:t>In</w:t>
      </w:r>
      <w:r w:rsidRPr="00237EB4">
        <w:rPr>
          <w:b/>
          <w:bCs/>
        </w:rPr>
        <w:t xml:space="preserve"> Chapter 5</w:t>
      </w:r>
      <w:r w:rsidRPr="00237EB4">
        <w:t xml:space="preserve">, leaf gas exchange and plant water use of the gene-edited </w:t>
      </w:r>
      <w:r w:rsidRPr="00237EB4">
        <w:rPr>
          <w:i/>
          <w:iCs/>
        </w:rPr>
        <w:t xml:space="preserve">Zmepfl9 </w:t>
      </w:r>
      <w:r w:rsidRPr="00237EB4">
        <w:t xml:space="preserve">lines was measured to investigate whether reducing stomatal density can offer enhanced drought resistance without an impact on carbon assimilation. Subsequently, the physiological responses and productivity of </w:t>
      </w:r>
      <w:r w:rsidRPr="00237EB4">
        <w:rPr>
          <w:i/>
          <w:iCs/>
        </w:rPr>
        <w:t>Zmepfl9</w:t>
      </w:r>
      <w:r w:rsidRPr="00237EB4">
        <w:t xml:space="preserve"> plants were examined under drought stress.</w:t>
      </w:r>
    </w:p>
    <w:p w14:paraId="76E8C86C" w14:textId="77777777" w:rsidR="00083A71" w:rsidRPr="004D2684" w:rsidRDefault="00083A71" w:rsidP="00083A71"/>
    <w:p w14:paraId="5B5DCF58" w14:textId="77777777" w:rsidR="00083A71" w:rsidRDefault="00083A71" w:rsidP="00083A71">
      <w:pPr>
        <w:rPr>
          <w:rFonts w:ascii="Times New Roman" w:hAnsi="Times New Roman"/>
        </w:rPr>
        <w:sectPr w:rsidR="00083A71" w:rsidSect="009D3DC9">
          <w:headerReference w:type="even" r:id="rId35"/>
          <w:headerReference w:type="default" r:id="rId36"/>
          <w:pgSz w:w="11906" w:h="16838" w:code="9"/>
          <w:pgMar w:top="1440" w:right="1440" w:bottom="1440" w:left="1797" w:header="709" w:footer="170" w:gutter="0"/>
          <w:cols w:space="708"/>
          <w:docGrid w:linePitch="360"/>
        </w:sectPr>
      </w:pPr>
    </w:p>
    <w:p w14:paraId="38E84367" w14:textId="77777777" w:rsidR="00083A71" w:rsidRPr="00F71ECE" w:rsidRDefault="00083A71" w:rsidP="00083A71">
      <w:pPr>
        <w:spacing w:after="120"/>
        <w:rPr>
          <w:rFonts w:ascii="Calibri" w:eastAsiaTheme="majorEastAsia" w:hAnsi="Calibri" w:cs="Calibri"/>
          <w:b/>
          <w:sz w:val="48"/>
          <w:szCs w:val="48"/>
        </w:rPr>
      </w:pPr>
    </w:p>
    <w:p w14:paraId="416E977E" w14:textId="77777777" w:rsidR="00083A71" w:rsidRPr="00F71ECE" w:rsidRDefault="00083A71" w:rsidP="00083A71">
      <w:pPr>
        <w:spacing w:after="120"/>
        <w:jc w:val="center"/>
        <w:outlineLvl w:val="0"/>
        <w:rPr>
          <w:rFonts w:asciiTheme="majorHAnsi" w:eastAsiaTheme="majorEastAsia" w:hAnsiTheme="majorHAnsi" w:cstheme="majorHAnsi"/>
          <w:b/>
          <w:sz w:val="44"/>
          <w:szCs w:val="44"/>
        </w:rPr>
      </w:pPr>
      <w:bookmarkStart w:id="14" w:name="_Toc114587912"/>
      <w:bookmarkStart w:id="15" w:name="_Toc131628546"/>
      <w:r w:rsidRPr="00F71ECE">
        <w:rPr>
          <w:rFonts w:asciiTheme="minorHAnsi" w:eastAsiaTheme="majorEastAsia" w:hAnsiTheme="minorHAnsi" w:cs="Calibri"/>
          <w:b/>
          <w:caps/>
          <w:sz w:val="48"/>
          <w:szCs w:val="48"/>
        </w:rPr>
        <w:t>Chapter 2</w:t>
      </w:r>
      <w:r w:rsidRPr="00F71ECE">
        <w:rPr>
          <w:rFonts w:asciiTheme="majorHAnsi" w:eastAsiaTheme="majorEastAsia" w:hAnsiTheme="majorHAnsi" w:cstheme="majorHAnsi"/>
          <w:b/>
          <w:caps/>
          <w:sz w:val="48"/>
          <w:szCs w:val="48"/>
        </w:rPr>
        <w:br/>
      </w:r>
      <w:r w:rsidRPr="00F71ECE">
        <w:rPr>
          <w:rFonts w:asciiTheme="minorHAnsi" w:eastAsiaTheme="majorEastAsia" w:hAnsiTheme="minorHAnsi" w:cstheme="majorHAnsi"/>
          <w:b/>
          <w:sz w:val="44"/>
          <w:szCs w:val="44"/>
        </w:rPr>
        <w:t>Materials</w:t>
      </w:r>
      <w:bookmarkEnd w:id="14"/>
      <w:r w:rsidRPr="00F71ECE">
        <w:rPr>
          <w:rFonts w:asciiTheme="minorHAnsi" w:eastAsiaTheme="majorEastAsia" w:hAnsiTheme="minorHAnsi" w:cstheme="majorHAnsi"/>
          <w:b/>
          <w:sz w:val="44"/>
          <w:szCs w:val="44"/>
        </w:rPr>
        <w:t xml:space="preserve"> and Methods</w:t>
      </w:r>
      <w:bookmarkEnd w:id="15"/>
    </w:p>
    <w:p w14:paraId="4AB684C7" w14:textId="77777777" w:rsidR="00083A71" w:rsidRPr="00F71ECE" w:rsidRDefault="00083A71" w:rsidP="00083A71">
      <w:pPr>
        <w:rPr>
          <w:rFonts w:asciiTheme="majorHAnsi" w:hAnsiTheme="majorHAnsi" w:cstheme="majorHAnsi"/>
        </w:rPr>
      </w:pPr>
    </w:p>
    <w:p w14:paraId="5710B57C" w14:textId="77777777" w:rsidR="00083A71" w:rsidRPr="00F71ECE" w:rsidRDefault="00083A71" w:rsidP="00083A71">
      <w:pPr>
        <w:spacing w:before="240" w:after="240"/>
        <w:outlineLvl w:val="2"/>
        <w:rPr>
          <w:rFonts w:asciiTheme="minorHAnsi" w:eastAsiaTheme="majorEastAsia" w:hAnsiTheme="minorHAnsi" w:cstheme="majorHAnsi"/>
          <w:b/>
          <w:sz w:val="28"/>
          <w:szCs w:val="28"/>
        </w:rPr>
      </w:pPr>
      <w:bookmarkStart w:id="16" w:name="_Toc114587913"/>
      <w:bookmarkStart w:id="17" w:name="_Toc131628547"/>
      <w:r w:rsidRPr="00F71ECE">
        <w:rPr>
          <w:rFonts w:asciiTheme="minorHAnsi" w:eastAsiaTheme="majorEastAsia" w:hAnsiTheme="minorHAnsi" w:cstheme="majorHAnsi"/>
          <w:b/>
          <w:sz w:val="28"/>
          <w:szCs w:val="28"/>
        </w:rPr>
        <w:t>2.1</w:t>
      </w:r>
      <w:r w:rsidRPr="00F71ECE">
        <w:rPr>
          <w:rFonts w:asciiTheme="minorHAnsi" w:eastAsiaTheme="majorEastAsia" w:hAnsiTheme="minorHAnsi" w:cstheme="majorHAnsi"/>
          <w:b/>
          <w:sz w:val="28"/>
          <w:szCs w:val="28"/>
        </w:rPr>
        <w:tab/>
        <w:t>Plant material</w:t>
      </w:r>
      <w:bookmarkEnd w:id="16"/>
      <w:bookmarkEnd w:id="17"/>
    </w:p>
    <w:p w14:paraId="370F452B" w14:textId="77777777" w:rsidR="00083A71" w:rsidRPr="00F71ECE" w:rsidRDefault="00083A71" w:rsidP="00083A71">
      <w:pPr>
        <w:spacing w:before="240" w:after="240"/>
        <w:outlineLvl w:val="3"/>
        <w:rPr>
          <w:rFonts w:asciiTheme="minorHAnsi" w:eastAsiaTheme="majorEastAsia" w:hAnsiTheme="minorHAnsi" w:cstheme="majorHAnsi"/>
          <w:b/>
          <w:sz w:val="24"/>
          <w:szCs w:val="24"/>
        </w:rPr>
      </w:pPr>
      <w:bookmarkStart w:id="18" w:name="_Toc114587914"/>
      <w:r w:rsidRPr="00F71ECE">
        <w:rPr>
          <w:rFonts w:asciiTheme="minorHAnsi" w:eastAsiaTheme="majorEastAsia" w:hAnsiTheme="minorHAnsi" w:cstheme="majorHAnsi"/>
          <w:b/>
          <w:sz w:val="24"/>
          <w:szCs w:val="24"/>
        </w:rPr>
        <w:t>2.1.1</w:t>
      </w:r>
      <w:r w:rsidRPr="00F71ECE">
        <w:rPr>
          <w:rFonts w:asciiTheme="minorHAnsi" w:eastAsiaTheme="majorEastAsia" w:hAnsiTheme="minorHAnsi" w:cstheme="majorHAnsi"/>
          <w:b/>
          <w:i/>
          <w:iCs/>
          <w:sz w:val="24"/>
          <w:szCs w:val="24"/>
        </w:rPr>
        <w:tab/>
        <w:t>Arabidopsis thaliana</w:t>
      </w:r>
      <w:bookmarkEnd w:id="18"/>
    </w:p>
    <w:p w14:paraId="5FDD4468"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Several </w:t>
      </w:r>
      <w:r w:rsidRPr="00F71ECE">
        <w:rPr>
          <w:rFonts w:asciiTheme="minorHAnsi" w:hAnsiTheme="minorHAnsi" w:cstheme="minorBidi"/>
          <w:i/>
          <w:iCs/>
        </w:rPr>
        <w:t xml:space="preserve">Arabidopsis thaliana </w:t>
      </w:r>
      <w:r w:rsidRPr="00F71ECE">
        <w:rPr>
          <w:rFonts w:asciiTheme="minorHAnsi" w:hAnsiTheme="minorHAnsi" w:cstheme="minorBidi"/>
        </w:rPr>
        <w:t xml:space="preserve">mutants with altered stomatal densities in the Col-0 ecotype background have been experimentally investigated in this thesis. Some of which have been previously described, including the lines AtEPF2-OE and AtEPFL9-OE, which ectopically over-express the native Arabidopsis </w:t>
      </w:r>
      <w:r w:rsidRPr="00F71ECE">
        <w:rPr>
          <w:rFonts w:asciiTheme="minorHAnsi" w:hAnsiTheme="minorHAnsi" w:cstheme="minorBidi"/>
          <w:i/>
          <w:iCs/>
        </w:rPr>
        <w:t>EPF2</w:t>
      </w:r>
      <w:r w:rsidRPr="00F71ECE">
        <w:rPr>
          <w:rFonts w:asciiTheme="minorHAnsi" w:hAnsiTheme="minorHAnsi" w:cstheme="minorBidi"/>
        </w:rPr>
        <w:t xml:space="preserve"> (</w:t>
      </w:r>
      <w:r w:rsidRPr="00F71ECE">
        <w:rPr>
          <w:rFonts w:asciiTheme="minorHAnsi" w:hAnsiTheme="minorHAnsi" w:cstheme="minorBidi"/>
          <w:shd w:val="clear" w:color="auto" w:fill="FFFFFF"/>
        </w:rPr>
        <w:t>At1g34245</w:t>
      </w:r>
      <w:r w:rsidRPr="00F71ECE">
        <w:rPr>
          <w:rFonts w:asciiTheme="minorHAnsi" w:hAnsiTheme="minorHAnsi" w:cstheme="minorBidi"/>
          <w:i/>
          <w:iCs/>
        </w:rPr>
        <w:t>) and EPFL9</w:t>
      </w:r>
      <w:r w:rsidRPr="00F71ECE">
        <w:rPr>
          <w:rFonts w:asciiTheme="minorHAnsi" w:hAnsiTheme="minorHAnsi" w:cstheme="minorBidi"/>
        </w:rPr>
        <w:t xml:space="preserve"> (A</w:t>
      </w:r>
      <w:r w:rsidRPr="00F71ECE">
        <w:rPr>
          <w:rFonts w:asciiTheme="minorHAnsi" w:hAnsiTheme="minorHAnsi" w:cs="Arial"/>
          <w:shd w:val="clear" w:color="auto" w:fill="FFFFFF"/>
        </w:rPr>
        <w:t>t4g12970</w:t>
      </w:r>
      <w:r w:rsidRPr="00F71ECE">
        <w:rPr>
          <w:rFonts w:asciiTheme="minorHAnsi" w:hAnsiTheme="minorHAnsi" w:cstheme="minorBidi"/>
        </w:rPr>
        <w:t>) genes, respectively, driven by the Cauliflower Mosaic Virus 35S (</w:t>
      </w:r>
      <w:proofErr w:type="spellStart"/>
      <w:r w:rsidRPr="00F71ECE">
        <w:rPr>
          <w:rFonts w:asciiTheme="minorHAnsi" w:hAnsiTheme="minorHAnsi" w:cstheme="minorBidi"/>
        </w:rPr>
        <w:t>CaMV</w:t>
      </w:r>
      <w:proofErr w:type="spellEnd"/>
      <w:r w:rsidRPr="00F71ECE">
        <w:rPr>
          <w:rFonts w:asciiTheme="minorHAnsi" w:hAnsiTheme="minorHAnsi" w:cstheme="minorBidi"/>
        </w:rPr>
        <w:t xml:space="preserve"> 35S) promoter </w:t>
      </w:r>
      <w:r w:rsidRPr="00F71ECE">
        <w:rPr>
          <w:rFonts w:asciiTheme="minorHAnsi" w:hAnsiTheme="minorHAnsi" w:cstheme="minorBidi"/>
        </w:rPr>
        <w:fldChar w:fldCharType="begin"/>
      </w:r>
      <w:r>
        <w:rPr>
          <w:rFonts w:asciiTheme="minorHAnsi" w:hAnsiTheme="minorHAnsi" w:cstheme="minorBidi"/>
        </w:rPr>
        <w:instrText xml:space="preserve"> ADDIN ZOTERO_ITEM CSL_CITATION {"citationID":"OuJMHD5j","properties":{"formattedCitation":"(Hunt et al., 2010b; Hunt and Gray, 2009b)","plainCitation":"(Hunt et al., 2010b; Hunt and Gray, 2009b)","noteIndex":0},"citationItems":[{"id":164,"uris":["http://zotero.org/users/local/Hcd06Tc7/items/UPQHDS7G"],"itemData":{"id":164,"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4]. We have identiﬁ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DOI.org (Crossref)","title":"The Signaling Peptide EPF2 Controls Asymmetric Cell Divisions during Stomatal Development","volume":"19","author":[{"family":"Hunt","given":"Lee"},{"family":"Gray","given":"Julie E."}],"issued":{"date-parts":[["2009",5]]}}},{"id":147,"uris":["http://zotero.org/users/local/Hcd06Tc7/items/5WCAJ5D2"],"itemData":{"id":147,"type":"article-journal","abstract":"• The putative secretory peptides epidermal patterning factor 1 (EPF1) and EPF2 act as negative regulators of stomatal clustering and density early in Arabidopsis leaf development. • Here, we investigated whether the related peptide gene epidermal patterning factor-like 9 (EPFL9), which is coexpressed with EPF1 and stomatal density and distribution 1 (SDD1), also plays a role in controlling stomatal development. •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New Phytologist","DOI":"10.1111/j.1469-8137.2010.03200.x","ISSN":"1469-8137","issue":"3","language":"en","note":"_eprint: https://onlinelibrary.wiley.com/doi/pdf/10.1111/j.1469-8137.2010.03200.x","page":"609-614","source":"Wiley Online Library","title":"The signalling peptide EPFL9 is a positive regulator of stomatal development","volume":"186","author":[{"family":"Hunt","given":"Lee"},{"family":"Bailey","given":"Karen J."},{"family":"Gray","given":"Julie E."}],"issued":{"date-parts":[["2010"]]}},"label":"page"}],"schema":"https://github.com/citation-style-language/schema/raw/master/csl-citation.json"} </w:instrText>
      </w:r>
      <w:r w:rsidRPr="00F71ECE">
        <w:rPr>
          <w:rFonts w:asciiTheme="minorHAnsi" w:hAnsiTheme="minorHAnsi" w:cstheme="minorBidi"/>
        </w:rPr>
        <w:fldChar w:fldCharType="separate"/>
      </w:r>
      <w:r w:rsidRPr="00977CB3">
        <w:t>(Hunt et al., 2010b; Hunt and Gray, 2009b)</w:t>
      </w:r>
      <w:r w:rsidRPr="00F71ECE">
        <w:rPr>
          <w:rFonts w:asciiTheme="minorHAnsi" w:hAnsiTheme="minorHAnsi" w:cstheme="minorBidi"/>
        </w:rPr>
        <w:fldChar w:fldCharType="end"/>
      </w:r>
      <w:r w:rsidRPr="00F71ECE">
        <w:rPr>
          <w:rFonts w:asciiTheme="minorHAnsi" w:hAnsiTheme="minorHAnsi" w:cstheme="minorBidi"/>
        </w:rPr>
        <w:t xml:space="preserve">. Along with the </w:t>
      </w:r>
      <w:r w:rsidRPr="00F71ECE">
        <w:rPr>
          <w:rFonts w:asciiTheme="minorHAnsi" w:hAnsiTheme="minorHAnsi" w:cstheme="minorBidi"/>
          <w:i/>
          <w:iCs/>
        </w:rPr>
        <w:t xml:space="preserve">Atepf1;Atepf2 </w:t>
      </w:r>
      <w:r w:rsidRPr="00F71ECE">
        <w:rPr>
          <w:rFonts w:asciiTheme="minorHAnsi" w:hAnsiTheme="minorHAnsi" w:cstheme="minorBidi"/>
        </w:rPr>
        <w:t xml:space="preserve">loss-of-function line, which has homozygous t-DNA insertions within both </w:t>
      </w:r>
      <w:r w:rsidRPr="00F71ECE">
        <w:rPr>
          <w:rFonts w:asciiTheme="minorHAnsi" w:hAnsiTheme="minorHAnsi" w:cstheme="minorBidi"/>
          <w:i/>
          <w:iCs/>
        </w:rPr>
        <w:t>AtEPF1</w:t>
      </w:r>
      <w:r w:rsidRPr="00F71ECE">
        <w:rPr>
          <w:rFonts w:asciiTheme="minorHAnsi" w:hAnsiTheme="minorHAnsi" w:cstheme="minorBidi"/>
        </w:rPr>
        <w:t xml:space="preserve"> (</w:t>
      </w:r>
      <w:r w:rsidRPr="00F71ECE">
        <w:rPr>
          <w:rFonts w:asciiTheme="minorHAnsi" w:hAnsiTheme="minorHAnsi" w:cstheme="minorBidi"/>
          <w:shd w:val="clear" w:color="auto" w:fill="FFFFFF"/>
        </w:rPr>
        <w:t>At2g20875</w:t>
      </w:r>
      <w:r w:rsidRPr="00F71ECE">
        <w:rPr>
          <w:rFonts w:asciiTheme="minorHAnsi" w:hAnsiTheme="minorHAnsi" w:cstheme="minorBidi"/>
        </w:rPr>
        <w:t xml:space="preserve">) and </w:t>
      </w:r>
      <w:r w:rsidRPr="00F71ECE">
        <w:rPr>
          <w:rFonts w:asciiTheme="minorHAnsi" w:hAnsiTheme="minorHAnsi" w:cstheme="minorBidi"/>
          <w:i/>
          <w:iCs/>
        </w:rPr>
        <w:t>AtEPF2</w:t>
      </w:r>
      <w:r w:rsidRPr="00F71ECE">
        <w:rPr>
          <w:rFonts w:asciiTheme="minorHAnsi" w:hAnsiTheme="minorHAnsi" w:cstheme="minorBidi"/>
        </w:rPr>
        <w:t xml:space="preserve"> genes </w:t>
      </w:r>
      <w:r w:rsidRPr="00F71ECE">
        <w:rPr>
          <w:rFonts w:asciiTheme="minorHAnsi" w:hAnsiTheme="minorHAnsi" w:cstheme="minorBidi"/>
        </w:rPr>
        <w:fldChar w:fldCharType="begin"/>
      </w:r>
      <w:r>
        <w:rPr>
          <w:rFonts w:asciiTheme="minorHAnsi" w:hAnsiTheme="minorHAnsi" w:cstheme="minorBidi"/>
        </w:rPr>
        <w:instrText xml:space="preserve"> ADDIN ZOTERO_ITEM CSL_CITATION {"citationID":"m7892xvi","properties":{"formattedCitation":"(Hunt and Gray, 2009b)","plainCitation":"(Hunt and Gray, 2009b)","noteIndex":0},"citationItems":[{"id":164,"uris":["http://zotero.org/users/local/Hcd06Tc7/items/UPQHDS7G"],"itemData":{"id":164,"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4]. We have identiﬁ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DOI.org (Crossref)","title":"The Signaling Peptide EPF2 Controls Asymmetric Cell Divisions during Stomatal Development","volume":"19","author":[{"family":"Hunt","given":"Lee"},{"family":"Gray","given":"Julie E."}],"issued":{"date-parts":[["2009",5]]}}}],"schema":"https://github.com/citation-style-language/schema/raw/master/csl-citation.json"} </w:instrText>
      </w:r>
      <w:r w:rsidRPr="00F71ECE">
        <w:rPr>
          <w:rFonts w:asciiTheme="minorHAnsi" w:hAnsiTheme="minorHAnsi" w:cstheme="minorBidi"/>
        </w:rPr>
        <w:fldChar w:fldCharType="separate"/>
      </w:r>
      <w:r w:rsidRPr="00ED51AF">
        <w:t>(Hunt and Gray, 2009b)</w:t>
      </w:r>
      <w:r w:rsidRPr="00F71ECE">
        <w:rPr>
          <w:rFonts w:asciiTheme="minorHAnsi" w:hAnsiTheme="minorHAnsi" w:cstheme="minorBidi"/>
        </w:rPr>
        <w:fldChar w:fldCharType="end"/>
      </w:r>
      <w:r w:rsidRPr="00F71ECE">
        <w:rPr>
          <w:rFonts w:asciiTheme="minorHAnsi" w:hAnsiTheme="minorHAnsi" w:cstheme="minorBidi"/>
        </w:rPr>
        <w:t>. Plants from the T</w:t>
      </w:r>
      <w:r w:rsidRPr="00F71ECE">
        <w:rPr>
          <w:rFonts w:asciiTheme="minorHAnsi" w:hAnsiTheme="minorHAnsi" w:cstheme="minorBidi"/>
          <w:vertAlign w:val="subscript"/>
        </w:rPr>
        <w:t>4</w:t>
      </w:r>
      <w:r w:rsidRPr="00F71ECE">
        <w:rPr>
          <w:rFonts w:asciiTheme="minorHAnsi" w:hAnsiTheme="minorHAnsi" w:cstheme="minorBidi"/>
        </w:rPr>
        <w:t xml:space="preserve"> or later generation were used in experiments, following confirmation that the transgenes were present by PCR. </w:t>
      </w:r>
    </w:p>
    <w:p w14:paraId="4696360D" w14:textId="77777777" w:rsidR="00083A71" w:rsidRPr="00F71ECE" w:rsidRDefault="00083A71" w:rsidP="00083A71">
      <w:pPr>
        <w:ind w:firstLine="720"/>
        <w:rPr>
          <w:rFonts w:asciiTheme="minorHAnsi" w:hAnsiTheme="minorHAnsi" w:cstheme="minorBidi"/>
        </w:rPr>
      </w:pPr>
      <w:r w:rsidRPr="00F71ECE">
        <w:rPr>
          <w:rFonts w:asciiTheme="minorHAnsi" w:hAnsiTheme="minorHAnsi" w:cstheme="minorBidi"/>
        </w:rPr>
        <w:t xml:space="preserve">In addition to those previously characterised, an </w:t>
      </w:r>
      <w:r w:rsidRPr="00F71ECE">
        <w:rPr>
          <w:rFonts w:asciiTheme="minorHAnsi" w:hAnsiTheme="minorHAnsi" w:cstheme="minorBidi"/>
          <w:i/>
          <w:iCs/>
        </w:rPr>
        <w:t xml:space="preserve">Atepfl9 </w:t>
      </w:r>
      <w:r w:rsidRPr="00F71ECE">
        <w:rPr>
          <w:rFonts w:asciiTheme="minorHAnsi" w:hAnsiTheme="minorHAnsi" w:cstheme="minorBidi"/>
        </w:rPr>
        <w:t>knockout line that was generated by Dr Lee Hunt was also included in the gas exchange analyses presented in Chapter 3.  CRISPR</w:t>
      </w:r>
      <w:r>
        <w:rPr>
          <w:rFonts w:asciiTheme="minorHAnsi" w:hAnsiTheme="minorHAnsi" w:cstheme="minorBidi"/>
        </w:rPr>
        <w:t>/</w:t>
      </w:r>
      <w:r w:rsidRPr="00F71ECE">
        <w:rPr>
          <w:rFonts w:asciiTheme="minorHAnsi" w:hAnsiTheme="minorHAnsi" w:cstheme="minorBidi"/>
        </w:rPr>
        <w:t xml:space="preserve">Cas9 was used to genetically edit </w:t>
      </w:r>
      <w:r w:rsidRPr="00F71ECE">
        <w:rPr>
          <w:rFonts w:asciiTheme="minorHAnsi" w:hAnsiTheme="minorHAnsi" w:cstheme="minorBidi"/>
          <w:i/>
          <w:iCs/>
        </w:rPr>
        <w:t>AtEPFL9</w:t>
      </w:r>
      <w:r w:rsidRPr="00F71ECE">
        <w:rPr>
          <w:rFonts w:asciiTheme="minorHAnsi" w:hAnsiTheme="minorHAnsi" w:cstheme="minorBidi"/>
        </w:rPr>
        <w:t xml:space="preserve"> in Arabidopsis, using the binary vector pHSE401, as per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QaiPj7HE","properties":{"formattedCitation":"(Xing {\\i{}et al.}, 2014)","plainCitation":"(Xing et al., 2014)","dontUpdate":true,"noteIndex":0},"citationItems":[{"id":165,"uris":["http://zotero.org/users/local/Hcd06Tc7/items/N5A338FS"],"itemData":{"id":165,"type":"article-journal","abstract":"BACKGROUND: To accelerate the application of the CRISPR/Cas9 (clustered regularly interspaced short palindromic repeats/ CRISPR-associated protein 9) system to a variety of plant species, a toolkit with additional plant selectable markers, more gRNA modules, and easier methods for the assembly of one or more gRNA expression cassettes is required.\nRESULTS: We developed a CRISPR/Cas9 binary vector set based on the pGreen or pCAMBIA backbone, as well as a gRNA (guide RNA) module vector set, as a toolkit for multiplex genome editing in plants. This toolkit requires no restriction enzymes besides BsaI to generate final constructs harboring maize-codon optimized Cas9 and one or more gRNAs with high efficiency in as little as one cloning step. The toolkit was validated using maize protoplasts, transgenic maize lines, and transgenic Arabidopsis lines and was shown to exhibit high efficiency and specificity. More importantly, using this toolkit, targeted mutations of three Arabidopsis genes were detected in transgenic seedlings of the T1 generation. Moreover, the multiple-gene mutations could be inherited by the next generation.\nCONCLUSIONS: We developed a toolkit that facilitates transient or stable expression of the CRISPR/Cas9 system in a variety of plant species, which will facilitate plant research, as it enables high efficiency generation of mutants bearing multiple gene mutations.","container-title":"BMC plant biology","DOI":"10.1186/s12870-014-0327-y","ISSN":"1471-2229","journalAbbreviation":"BMC Plant Biol","language":"eng","note":"PMID: 25432517\nPMCID: PMC4262988","page":"327","source":"PubMed","title":"A CRISPR/Cas9 toolkit for multiplex genome editing in plants","volume":"14","author":[{"family":"Xing","given":"Hui-Li"},{"family":"Dong","given":"Li"},{"family":"Wang","given":"Zhi-Ping"},{"family":"Zhang","given":"Hai-Yan"},{"family":"Han","given":"Chun-Yan"},{"family":"Liu","given":"Bing"},{"family":"Wang","given":"Xue-Chen"},{"family":"Chen","given":"Qi-Jun"}],"issued":{"date-parts":[["2014",11,29]]}}}],"schema":"https://github.com/citation-style-language/schema/raw/master/csl-citation.json"} </w:instrText>
      </w:r>
      <w:r w:rsidRPr="00F71ECE">
        <w:rPr>
          <w:rFonts w:asciiTheme="minorHAnsi" w:hAnsiTheme="minorHAnsi" w:cstheme="minorBidi"/>
        </w:rPr>
        <w:fldChar w:fldCharType="separate"/>
      </w:r>
      <w:r w:rsidRPr="00F71ECE">
        <w:rPr>
          <w:szCs w:val="24"/>
        </w:rPr>
        <w:t xml:space="preserve">Xing </w:t>
      </w:r>
      <w:r w:rsidRPr="0033099E">
        <w:rPr>
          <w:szCs w:val="24"/>
        </w:rPr>
        <w:t>et al</w:t>
      </w:r>
      <w:r w:rsidRPr="00F71ECE">
        <w:rPr>
          <w:i/>
          <w:iCs/>
          <w:szCs w:val="24"/>
        </w:rPr>
        <w:t>.</w:t>
      </w:r>
      <w:r w:rsidRPr="00F71ECE">
        <w:rPr>
          <w:szCs w:val="24"/>
        </w:rPr>
        <w:t xml:space="preserve"> (2014)</w:t>
      </w:r>
      <w:r w:rsidRPr="00F71ECE">
        <w:rPr>
          <w:rFonts w:asciiTheme="minorHAnsi" w:hAnsiTheme="minorHAnsi" w:cstheme="minorBidi"/>
        </w:rPr>
        <w:fldChar w:fldCharType="end"/>
      </w:r>
      <w:r w:rsidRPr="00F71ECE">
        <w:rPr>
          <w:rFonts w:asciiTheme="minorHAnsi" w:hAnsiTheme="minorHAnsi" w:cstheme="minorBidi"/>
        </w:rPr>
        <w:t xml:space="preserve">. The guide RNA sequence designed to the </w:t>
      </w:r>
      <w:r w:rsidRPr="00F71ECE">
        <w:rPr>
          <w:rFonts w:asciiTheme="minorHAnsi" w:hAnsiTheme="minorHAnsi" w:cstheme="minorBidi"/>
          <w:i/>
          <w:iCs/>
        </w:rPr>
        <w:t>AtEPFL9</w:t>
      </w:r>
      <w:r w:rsidRPr="00F71ECE">
        <w:rPr>
          <w:rFonts w:asciiTheme="minorHAnsi" w:hAnsiTheme="minorHAnsi" w:cstheme="minorBidi"/>
        </w:rPr>
        <w:t xml:space="preserve"> coding sequence (</w:t>
      </w:r>
      <w:proofErr w:type="spellStart"/>
      <w:r w:rsidRPr="00F71ECE">
        <w:rPr>
          <w:rFonts w:asciiTheme="minorHAnsi" w:hAnsiTheme="minorHAnsi" w:cstheme="minorBidi"/>
        </w:rPr>
        <w:t>attgTGTACGTACAACGAGTGCAG</w:t>
      </w:r>
      <w:proofErr w:type="spellEnd"/>
      <w:r w:rsidRPr="00F71ECE">
        <w:rPr>
          <w:rFonts w:asciiTheme="minorHAnsi" w:hAnsiTheme="minorHAnsi" w:cstheme="minorBidi"/>
        </w:rPr>
        <w:t xml:space="preserve">) was ligated into the plasmid’s </w:t>
      </w:r>
      <w:proofErr w:type="spellStart"/>
      <w:r w:rsidRPr="00F71ECE">
        <w:rPr>
          <w:rFonts w:asciiTheme="minorHAnsi" w:hAnsiTheme="minorHAnsi" w:cstheme="minorBidi"/>
        </w:rPr>
        <w:t>BsaI</w:t>
      </w:r>
      <w:proofErr w:type="spellEnd"/>
      <w:r w:rsidRPr="00F71ECE">
        <w:rPr>
          <w:rFonts w:asciiTheme="minorHAnsi" w:hAnsiTheme="minorHAnsi" w:cstheme="minorBidi"/>
        </w:rPr>
        <w:t xml:space="preserve"> site. </w:t>
      </w:r>
      <w:r w:rsidRPr="00F71ECE">
        <w:rPr>
          <w:rFonts w:asciiTheme="minorHAnsi" w:hAnsiTheme="minorHAnsi" w:cstheme="minorBidi"/>
          <w:i/>
          <w:iCs/>
        </w:rPr>
        <w:t>Agrobacterium tumefaciens</w:t>
      </w:r>
      <w:r w:rsidRPr="00F71ECE">
        <w:rPr>
          <w:rFonts w:asciiTheme="minorHAnsi" w:hAnsiTheme="minorHAnsi" w:cstheme="minorBidi"/>
        </w:rPr>
        <w:t xml:space="preserve"> was then used to transform plants from the Col-0 background via the floral dip method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7w1gMmWR","properties":{"formattedCitation":"(Clough and Bent, 1998)","plainCitation":"(Clough and Bent, 1998)","noteIndex":0},"citationItems":[{"id":168,"uris":["http://zotero.org/users/local/Hcd06Tc7/items/X5CZXKX6"],"itemData":{"id":168,"type":"article-journal","abstract":"The Agrobacterium vacuum infiltration method has made it possible to transform Arabidopsis thaliana without plant tissue culture or regeneration. In the present study, this method was evaluated and a substantially modified transformation method was developed. The labor-intensive vacuum infiltration process was eliminated in favor of simple dipping of developing floral tissues into a solution containing Agrobacterium tumefaciens , 5% sucrose and 500 microliters per litre of surfactant Silwet L-77. Sucrose and surfactant were critical to the success of the floral dip method. Plants inoculated when numerous immature floral buds and few siliques were present produced transformed progeny at the highest rate. Plant tissue culture media, the hormone benzylamino purine and pH adjustment were unnecessary, and Agrobacterium could be applied to plants at a range of cell densities. Repeated application of Agrobacterium improved transformation rates and overall yield of transformants approximately twofold. Covering plants for 1 day to retain humidity after inoculation also raised transformation rates twofold. Multiple ecotypes were transformable by this method. The modified method should facilitate high-throughput transformation of Arabidopsis for efforts such as T-DNA gene tagging, positional cloning, or attempts at targeted gene replacement.","container-title":"The Plant Journal","DOI":"10.1046/j.1365-313x.1998.00343.x","ISSN":"1365-313X","issue":"6","language":"en","note":"_eprint: https://onlinelibrary.wiley.com/doi/pdf/10.1046/j.1365-313x.1998.00343.x","page":"735-743","source":"Wiley Online Library","title":"Floral dip: a simplified method for Agrobacterium -mediated transformation of Arabidopsis thaliana","title-short":"Floral dip","volume":"16","author":[{"family":"Clough","given":"Steven J."},{"family":"Bent","given":"Andrew F."}],"issued":{"date-parts":[["1998"]]}}}],"schema":"https://github.com/citation-style-language/schema/raw/master/csl-citation.json"} </w:instrText>
      </w:r>
      <w:r w:rsidRPr="00F71ECE">
        <w:rPr>
          <w:rFonts w:asciiTheme="minorHAnsi" w:hAnsiTheme="minorHAnsi" w:cstheme="minorBidi"/>
        </w:rPr>
        <w:fldChar w:fldCharType="separate"/>
      </w:r>
      <w:r w:rsidRPr="00F71ECE">
        <w:rPr>
          <w:rFonts w:cstheme="minorBidi"/>
        </w:rPr>
        <w:t>(Clough and Bent, 1998)</w:t>
      </w:r>
      <w:r w:rsidRPr="00F71ECE">
        <w:rPr>
          <w:rFonts w:asciiTheme="minorHAnsi" w:hAnsiTheme="minorHAnsi" w:cstheme="minorBidi"/>
        </w:rPr>
        <w:fldChar w:fldCharType="end"/>
      </w:r>
      <w:r w:rsidRPr="00F71ECE">
        <w:rPr>
          <w:rFonts w:asciiTheme="minorHAnsi" w:hAnsiTheme="minorHAnsi" w:cstheme="minorBidi"/>
        </w:rPr>
        <w:t>. Positively transformed T</w:t>
      </w:r>
      <w:r w:rsidRPr="00F71ECE">
        <w:rPr>
          <w:rFonts w:asciiTheme="minorHAnsi" w:hAnsiTheme="minorHAnsi" w:cstheme="minorBidi"/>
          <w:vertAlign w:val="subscript"/>
        </w:rPr>
        <w:t>1</w:t>
      </w:r>
      <w:r w:rsidRPr="00F71ECE">
        <w:rPr>
          <w:rFonts w:asciiTheme="minorHAnsi" w:hAnsiTheme="minorHAnsi" w:cstheme="minorBidi"/>
        </w:rPr>
        <w:t xml:space="preserve"> plants were selected using Kanamycin antibiotic, and mutations within </w:t>
      </w:r>
      <w:r w:rsidRPr="00F71ECE">
        <w:rPr>
          <w:rFonts w:asciiTheme="minorHAnsi" w:hAnsiTheme="minorHAnsi" w:cstheme="minorBidi"/>
          <w:i/>
          <w:iCs/>
        </w:rPr>
        <w:t xml:space="preserve">AtEPFL9 </w:t>
      </w:r>
      <w:r w:rsidRPr="00F71ECE">
        <w:rPr>
          <w:rFonts w:asciiTheme="minorHAnsi" w:hAnsiTheme="minorHAnsi" w:cstheme="minorBidi"/>
        </w:rPr>
        <w:t>were identified by Sanger sequencing. Homozygous T</w:t>
      </w:r>
      <w:r w:rsidRPr="00F71ECE">
        <w:rPr>
          <w:rFonts w:asciiTheme="minorHAnsi" w:hAnsiTheme="minorHAnsi" w:cstheme="minorBidi"/>
          <w:vertAlign w:val="subscript"/>
        </w:rPr>
        <w:t>2</w:t>
      </w:r>
      <w:r w:rsidRPr="00F71ECE">
        <w:rPr>
          <w:rFonts w:asciiTheme="minorHAnsi" w:hAnsiTheme="minorHAnsi" w:cstheme="minorBidi"/>
        </w:rPr>
        <w:t xml:space="preserve"> plants were subsequently generated from a line that harboured a mutation of interest, which resulted in the loss of the </w:t>
      </w:r>
      <w:proofErr w:type="spellStart"/>
      <w:r w:rsidRPr="00F71ECE">
        <w:rPr>
          <w:rFonts w:asciiTheme="minorHAnsi" w:hAnsiTheme="minorHAnsi" w:cstheme="minorBidi"/>
        </w:rPr>
        <w:t>MwoI</w:t>
      </w:r>
      <w:proofErr w:type="spellEnd"/>
      <w:r w:rsidRPr="00F71ECE">
        <w:rPr>
          <w:rFonts w:asciiTheme="minorHAnsi" w:hAnsiTheme="minorHAnsi" w:cstheme="minorBidi"/>
        </w:rPr>
        <w:t xml:space="preserve"> restriction site within the gRNA sequence. Plants from the T</w:t>
      </w:r>
      <w:r w:rsidRPr="00F71ECE">
        <w:rPr>
          <w:rFonts w:asciiTheme="minorHAnsi" w:hAnsiTheme="minorHAnsi" w:cstheme="minorBidi"/>
          <w:vertAlign w:val="subscript"/>
        </w:rPr>
        <w:t>3</w:t>
      </w:r>
      <w:r w:rsidRPr="00F71ECE">
        <w:rPr>
          <w:rFonts w:asciiTheme="minorHAnsi" w:hAnsiTheme="minorHAnsi" w:cstheme="minorBidi"/>
        </w:rPr>
        <w:t xml:space="preserve"> generation that were used in this thesis were provided by Dr Nick </w:t>
      </w:r>
      <w:proofErr w:type="spellStart"/>
      <w:r w:rsidRPr="00F71ECE">
        <w:rPr>
          <w:rFonts w:asciiTheme="minorHAnsi" w:hAnsiTheme="minorHAnsi" w:cstheme="minorBidi"/>
        </w:rPr>
        <w:t>Zoulias</w:t>
      </w:r>
      <w:proofErr w:type="spellEnd"/>
      <w:r w:rsidRPr="00F71ECE">
        <w:rPr>
          <w:rFonts w:asciiTheme="minorHAnsi" w:hAnsiTheme="minorHAnsi" w:cstheme="minorBidi"/>
        </w:rPr>
        <w:t xml:space="preserve">, who previously confirmed the mutations through restriction digest. </w:t>
      </w:r>
    </w:p>
    <w:p w14:paraId="0BA47C9F" w14:textId="77777777" w:rsidR="00083A71" w:rsidRPr="00F71ECE" w:rsidRDefault="00083A71" w:rsidP="00083A71">
      <w:pPr>
        <w:rPr>
          <w:rFonts w:asciiTheme="minorHAnsi" w:hAnsiTheme="minorHAnsi" w:cstheme="minorBidi"/>
        </w:rPr>
      </w:pPr>
      <w:r w:rsidRPr="00F71ECE">
        <w:rPr>
          <w:rFonts w:asciiTheme="minorHAnsi" w:hAnsiTheme="minorHAnsi" w:cstheme="minorBidi"/>
        </w:rPr>
        <w:lastRenderedPageBreak/>
        <w:tab/>
        <w:t xml:space="preserve">To analyse the function of three </w:t>
      </w:r>
      <w:r w:rsidRPr="00F71ECE">
        <w:rPr>
          <w:rFonts w:asciiTheme="minorHAnsi" w:hAnsiTheme="minorHAnsi" w:cstheme="minorBidi"/>
          <w:i/>
          <w:iCs/>
        </w:rPr>
        <w:t xml:space="preserve">EPFL9 </w:t>
      </w:r>
      <w:r w:rsidRPr="00F71ECE">
        <w:rPr>
          <w:rFonts w:asciiTheme="minorHAnsi" w:hAnsiTheme="minorHAnsi" w:cstheme="minorBidi"/>
        </w:rPr>
        <w:t>putative orthologues in maize</w:t>
      </w:r>
      <w:r w:rsidR="008F6499">
        <w:rPr>
          <w:rFonts w:asciiTheme="minorHAnsi" w:hAnsiTheme="minorHAnsi" w:cstheme="minorBidi"/>
        </w:rPr>
        <w:t xml:space="preserve"> (</w:t>
      </w:r>
      <w:r w:rsidR="008F6499">
        <w:rPr>
          <w:rFonts w:asciiTheme="minorHAnsi" w:hAnsiTheme="minorHAnsi" w:cstheme="minorBidi"/>
          <w:i/>
          <w:iCs/>
        </w:rPr>
        <w:t>ZmEPFL9-1a</w:t>
      </w:r>
      <w:r w:rsidR="008F6499">
        <w:rPr>
          <w:rFonts w:asciiTheme="minorHAnsi" w:hAnsiTheme="minorHAnsi" w:cstheme="minorBidi"/>
        </w:rPr>
        <w:t xml:space="preserve">, </w:t>
      </w:r>
      <w:r w:rsidR="008F6499">
        <w:rPr>
          <w:rFonts w:asciiTheme="minorHAnsi" w:hAnsiTheme="minorHAnsi" w:cstheme="minorBidi"/>
          <w:i/>
          <w:iCs/>
        </w:rPr>
        <w:t>ZmEPFL9-1b</w:t>
      </w:r>
      <w:r w:rsidR="008F6499">
        <w:rPr>
          <w:rFonts w:asciiTheme="minorHAnsi" w:hAnsiTheme="minorHAnsi" w:cstheme="minorBidi"/>
        </w:rPr>
        <w:t xml:space="preserve"> and </w:t>
      </w:r>
      <w:r w:rsidR="008F6499">
        <w:rPr>
          <w:rFonts w:asciiTheme="minorHAnsi" w:hAnsiTheme="minorHAnsi" w:cstheme="minorBidi"/>
          <w:i/>
          <w:iCs/>
        </w:rPr>
        <w:t>ZmEPFL9-2</w:t>
      </w:r>
      <w:r w:rsidR="008F6499">
        <w:rPr>
          <w:rFonts w:asciiTheme="minorHAnsi" w:hAnsiTheme="minorHAnsi" w:cstheme="minorBidi"/>
        </w:rPr>
        <w:t xml:space="preserve"> – see section 2.1.3 for cultivar gene annotations)</w:t>
      </w:r>
      <w:r w:rsidRPr="00F71ECE">
        <w:rPr>
          <w:rFonts w:asciiTheme="minorHAnsi" w:hAnsiTheme="minorHAnsi" w:cstheme="minorBidi"/>
        </w:rPr>
        <w:t>, Arabidopsis Col-0 mutants were generated that constitutively over-express each gene.</w:t>
      </w:r>
      <w:r>
        <w:rPr>
          <w:rFonts w:asciiTheme="minorHAnsi" w:hAnsiTheme="minorHAnsi" w:cstheme="minorBidi"/>
        </w:rPr>
        <w:t xml:space="preserve"> In brief,</w:t>
      </w:r>
      <w:r w:rsidRPr="00F71ECE">
        <w:rPr>
          <w:rFonts w:asciiTheme="minorHAnsi" w:hAnsiTheme="minorHAnsi" w:cstheme="minorBidi"/>
        </w:rPr>
        <w:t xml:space="preserve"> </w:t>
      </w:r>
      <w:r>
        <w:rPr>
          <w:rFonts w:asciiTheme="minorHAnsi" w:hAnsiTheme="minorHAnsi" w:cstheme="minorBidi"/>
        </w:rPr>
        <w:t>the full genomic DNA sequences of each gene were amplified</w:t>
      </w:r>
      <w:r w:rsidR="008F6499">
        <w:rPr>
          <w:rFonts w:asciiTheme="minorHAnsi" w:hAnsiTheme="minorHAnsi" w:cstheme="minorBidi"/>
        </w:rPr>
        <w:t xml:space="preserve"> from maize tissue (cv. A188)</w:t>
      </w:r>
      <w:r>
        <w:rPr>
          <w:rFonts w:asciiTheme="minorHAnsi" w:hAnsiTheme="minorHAnsi" w:cstheme="minorBidi"/>
        </w:rPr>
        <w:t xml:space="preserve"> and cloned into the entry vector </w:t>
      </w:r>
      <w:proofErr w:type="spellStart"/>
      <w:r>
        <w:rPr>
          <w:rFonts w:asciiTheme="minorHAnsi" w:hAnsiTheme="minorHAnsi" w:cstheme="minorBidi"/>
        </w:rPr>
        <w:t>pENTR</w:t>
      </w:r>
      <w:proofErr w:type="spellEnd"/>
      <w:r>
        <w:rPr>
          <w:rFonts w:asciiTheme="minorHAnsi" w:hAnsiTheme="minorHAnsi" w:cstheme="minorBidi"/>
        </w:rPr>
        <w:t xml:space="preserve">/D/TOPO, before recombining into the expression vector pEarleyGate101, where the </w:t>
      </w:r>
      <w:r w:rsidRPr="00F71ECE">
        <w:rPr>
          <w:rFonts w:asciiTheme="minorHAnsi" w:hAnsiTheme="minorHAnsi" w:cstheme="minorBidi"/>
        </w:rPr>
        <w:t xml:space="preserve">genes of interest were placed under control of the </w:t>
      </w:r>
      <w:proofErr w:type="spellStart"/>
      <w:r w:rsidRPr="00F71ECE">
        <w:rPr>
          <w:rFonts w:asciiTheme="minorHAnsi" w:hAnsiTheme="minorHAnsi" w:cstheme="minorBidi"/>
        </w:rPr>
        <w:t>CaMV</w:t>
      </w:r>
      <w:proofErr w:type="spellEnd"/>
      <w:r w:rsidRPr="00F71ECE">
        <w:rPr>
          <w:rFonts w:asciiTheme="minorHAnsi" w:hAnsiTheme="minorHAnsi" w:cstheme="minorBidi"/>
        </w:rPr>
        <w:t xml:space="preserve"> 35S promoter</w:t>
      </w:r>
      <w:r>
        <w:rPr>
          <w:rFonts w:asciiTheme="minorHAnsi" w:hAnsiTheme="minorHAnsi" w:cstheme="minorBidi"/>
        </w:rPr>
        <w:t xml:space="preserve">. These constructs were then used to transform Agrobacterium, and subsequently Arabidopsis, to produce two independently transformed lines for each </w:t>
      </w:r>
      <w:r>
        <w:rPr>
          <w:rFonts w:asciiTheme="minorHAnsi" w:hAnsiTheme="minorHAnsi" w:cstheme="minorBidi"/>
          <w:i/>
          <w:iCs/>
        </w:rPr>
        <w:t>ZmEPFL9</w:t>
      </w:r>
      <w:r>
        <w:rPr>
          <w:rFonts w:asciiTheme="minorHAnsi" w:hAnsiTheme="minorHAnsi" w:cstheme="minorBidi"/>
        </w:rPr>
        <w:t xml:space="preserve"> gene. More detail on</w:t>
      </w:r>
      <w:r w:rsidR="008F6499">
        <w:rPr>
          <w:rFonts w:asciiTheme="minorHAnsi" w:hAnsiTheme="minorHAnsi" w:cstheme="minorBidi"/>
        </w:rPr>
        <w:t xml:space="preserve"> </w:t>
      </w:r>
      <w:r>
        <w:rPr>
          <w:rFonts w:asciiTheme="minorHAnsi" w:hAnsiTheme="minorHAnsi" w:cstheme="minorBidi"/>
        </w:rPr>
        <w:t xml:space="preserve">the cloning and transformation process can be found in section 2.6. </w:t>
      </w:r>
    </w:p>
    <w:p w14:paraId="404DA8D1" w14:textId="77777777" w:rsidR="00083A71" w:rsidRPr="00F71ECE" w:rsidRDefault="00083A71" w:rsidP="00083A71">
      <w:pPr>
        <w:spacing w:before="240" w:after="240"/>
        <w:outlineLvl w:val="3"/>
        <w:rPr>
          <w:rFonts w:eastAsiaTheme="majorEastAsia"/>
          <w:b/>
        </w:rPr>
      </w:pPr>
      <w:r w:rsidRPr="00F71ECE">
        <w:rPr>
          <w:rFonts w:asciiTheme="minorHAnsi" w:eastAsiaTheme="majorEastAsia" w:hAnsiTheme="minorHAnsi" w:cs="Calibri"/>
          <w:b/>
          <w:sz w:val="24"/>
          <w:szCs w:val="24"/>
        </w:rPr>
        <w:t>2.1.2</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Oryzae sativa</w:t>
      </w:r>
    </w:p>
    <w:p w14:paraId="7E523795"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Several previously described rice (</w:t>
      </w:r>
      <w:r w:rsidRPr="00F71ECE">
        <w:rPr>
          <w:rFonts w:asciiTheme="minorHAnsi" w:hAnsiTheme="minorHAnsi" w:cstheme="minorBidi"/>
          <w:i/>
          <w:iCs/>
        </w:rPr>
        <w:t xml:space="preserve">Oryzae sativa </w:t>
      </w:r>
      <w:r w:rsidRPr="00F71ECE">
        <w:rPr>
          <w:rFonts w:asciiTheme="minorHAnsi" w:hAnsiTheme="minorHAnsi" w:cstheme="minorBidi"/>
        </w:rPr>
        <w:t xml:space="preserve">L.) mutants with manipulated stomatal densities were used in this study. Transgenic lines OsEPF1-OE and OsEPFL9-1-OE over-express the genes </w:t>
      </w:r>
      <w:r w:rsidRPr="00F71ECE">
        <w:rPr>
          <w:rFonts w:asciiTheme="minorHAnsi" w:hAnsiTheme="minorHAnsi" w:cstheme="minorBidi"/>
          <w:i/>
          <w:iCs/>
        </w:rPr>
        <w:t xml:space="preserve">OsEPF1 </w:t>
      </w:r>
      <w:r w:rsidRPr="00F71ECE">
        <w:rPr>
          <w:rFonts w:asciiTheme="minorHAnsi" w:hAnsiTheme="minorHAnsi" w:cstheme="minorBidi"/>
        </w:rPr>
        <w:t xml:space="preserve">(Os04g0637300) and </w:t>
      </w:r>
      <w:r w:rsidRPr="00F71ECE">
        <w:rPr>
          <w:rFonts w:asciiTheme="minorHAnsi" w:hAnsiTheme="minorHAnsi" w:cstheme="minorBidi"/>
          <w:i/>
          <w:iCs/>
        </w:rPr>
        <w:t xml:space="preserve">OsEPFL9-1 </w:t>
      </w:r>
      <w:r w:rsidRPr="00F71ECE">
        <w:rPr>
          <w:rFonts w:asciiTheme="minorHAnsi" w:hAnsiTheme="minorHAnsi" w:cstheme="minorBidi"/>
        </w:rPr>
        <w:t xml:space="preserve">(Os01g0914400), respectively, directed by the maize ubiquitin promoter. The lines used in this thesis specifically refer to the lines named OsEPF1-OE-S in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Tmw2QD72","properties":{"formattedCitation":"(Caine {\\i{}et al.}, 2019)","plainCitation":"(Caine et al., 2019)","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rPr>
          <w:rFonts w:asciiTheme="minorHAnsi" w:hAnsiTheme="minorHAnsi" w:cstheme="minorBidi"/>
        </w:rPr>
        <w:fldChar w:fldCharType="separate"/>
      </w:r>
      <w:r w:rsidRPr="00F71ECE">
        <w:rPr>
          <w:szCs w:val="24"/>
        </w:rPr>
        <w:t xml:space="preserve">Caine </w:t>
      </w:r>
      <w:r w:rsidRPr="0033099E">
        <w:rPr>
          <w:szCs w:val="24"/>
        </w:rPr>
        <w:t>et al.</w:t>
      </w:r>
      <w:r w:rsidRPr="00F71ECE">
        <w:rPr>
          <w:szCs w:val="24"/>
        </w:rPr>
        <w:t xml:space="preserve"> (2019)</w:t>
      </w:r>
      <w:r w:rsidRPr="00F71ECE">
        <w:rPr>
          <w:rFonts w:asciiTheme="minorHAnsi" w:hAnsiTheme="minorHAnsi" w:cstheme="minorBidi"/>
        </w:rPr>
        <w:fldChar w:fldCharType="end"/>
      </w:r>
      <w:r w:rsidRPr="00F71ECE">
        <w:rPr>
          <w:rFonts w:asciiTheme="minorHAnsi" w:hAnsiTheme="minorHAnsi" w:cstheme="minorBidi"/>
        </w:rPr>
        <w:t xml:space="preserve">, which has multiple copies of the transgene, and OsEPFL9-1-OE-3 in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NXRCJXsC","properties":{"formattedCitation":"(Bertolino {\\i{}et al.}, 2022)","plainCitation":"(Bertolino et al., 2022)","dontUpdate":true,"noteIndex":0},"citationItems":[{"id":173,"uris":["http://zotero.org/users/local/Hcd06Tc7/items/H64L353V"],"itemData":{"id":173,"type":"article-journal","abstract":"Stomata play a fundamental role in modulating the exchange of gases between plants and the atmosphere. These microscopic structures form in high numbers on the leaf epidermis and are also present on flowers. Although leaf stomata are well studied, little attention has been paid to the development or function of floral stomata. Here, we characterize in detail the spatial distribution and development of the floral stomata of the indica rice variety IR64. We show that stomatal complexes are present at low density on specific areas of the lemma, palea and anthers and are morphologically different compared to stomata found on leaves. We reveal that in the bract-like organs, stomatal development follows the same cell lineage transitions as in rice leaves and demonstrate that the overexpression of the stomatal development regulators OsEPFL9-1 and OsEPF1 leads to dramatic changes in stomatal density in rice floral organs, producing lemma with approximately twice as many stomata (OsEPFL9-1_oe) or lemma where stomata are practically absent (OsEPF1_oe). Transcriptomic analysis of developing florets also indicates that the cellular transitions during the development of floral stomata are regulated by the same genetic network used in rice leaves. Finally, although we were unable to detect an impact on plant reproduction linked to changes in the density of floral stomata, we report alterations in global gene expression in lines overexpressing OsEPF1 and discuss how our results reflect on the possible role(s) of floral stomata.","container-title":"Plant and Cell Physiology","DOI":"10.1093/pcp/pcac120","ISSN":"1471-9053","issue":"11","journalAbbreviation":"Plant and Cell Physiology","page":"1679-1694","source":"Silverchair","title":"Stomatal Development and Gene Expression in Rice Florets","volume":"63","author":[{"family":"Bertolino","given":"Lígia T"},{"family":"Caine","given":"Robert S"},{"family":"Zoulias","given":"Nicholas"},{"family":"Yin","given":"Xiaojia"},{"family":"Chater","given":"Caspar C C"},{"family":"Biswal","given":"Akshaya"},{"family":"Quick","given":"William P"},{"family":"Gray","given":"Julie E"}],"issued":{"date-parts":[["2022",11,1]]}}}],"schema":"https://github.com/citation-style-language/schema/raw/master/csl-citation.json"} </w:instrText>
      </w:r>
      <w:r w:rsidRPr="00F71ECE">
        <w:rPr>
          <w:rFonts w:asciiTheme="minorHAnsi" w:hAnsiTheme="minorHAnsi" w:cstheme="minorBidi"/>
        </w:rPr>
        <w:fldChar w:fldCharType="separate"/>
      </w:r>
      <w:r w:rsidRPr="00F71ECE">
        <w:rPr>
          <w:szCs w:val="24"/>
        </w:rPr>
        <w:t xml:space="preserve">Bertolino </w:t>
      </w:r>
      <w:r w:rsidRPr="0033099E">
        <w:rPr>
          <w:szCs w:val="24"/>
        </w:rPr>
        <w:t>et al.</w:t>
      </w:r>
      <w:r w:rsidRPr="00F71ECE">
        <w:rPr>
          <w:szCs w:val="24"/>
        </w:rPr>
        <w:t xml:space="preserve"> (2022)</w:t>
      </w:r>
      <w:r w:rsidRPr="00F71ECE">
        <w:rPr>
          <w:rFonts w:asciiTheme="minorHAnsi" w:hAnsiTheme="minorHAnsi" w:cstheme="minorBidi"/>
        </w:rPr>
        <w:fldChar w:fldCharType="end"/>
      </w:r>
      <w:r w:rsidRPr="00F71ECE">
        <w:rPr>
          <w:rFonts w:asciiTheme="minorHAnsi" w:hAnsiTheme="minorHAnsi" w:cstheme="minorBidi"/>
        </w:rPr>
        <w:t xml:space="preserve">, which has a single copy. Additionally, </w:t>
      </w:r>
      <w:r w:rsidRPr="0033099E">
        <w:rPr>
          <w:rFonts w:asciiTheme="minorHAnsi" w:hAnsiTheme="minorHAnsi" w:cstheme="minorBidi"/>
          <w:i/>
          <w:iCs/>
        </w:rPr>
        <w:t>OsEPFL9-1</w:t>
      </w:r>
      <w:r w:rsidRPr="00F71ECE">
        <w:rPr>
          <w:rFonts w:asciiTheme="minorHAnsi" w:hAnsiTheme="minorHAnsi" w:cstheme="minorBidi"/>
        </w:rPr>
        <w:t xml:space="preserve"> knockout line (</w:t>
      </w:r>
      <w:r w:rsidRPr="00F71ECE">
        <w:rPr>
          <w:rFonts w:asciiTheme="minorHAnsi" w:hAnsiTheme="minorHAnsi" w:cstheme="minorBidi"/>
          <w:i/>
          <w:iCs/>
        </w:rPr>
        <w:t>Osepfl9-</w:t>
      </w:r>
      <w:r w:rsidRPr="00F71ECE">
        <w:rPr>
          <w:rFonts w:asciiTheme="minorHAnsi" w:hAnsiTheme="minorHAnsi" w:cstheme="minorBidi"/>
        </w:rPr>
        <w:t>1), generated through CRISPR</w:t>
      </w:r>
      <w:r>
        <w:rPr>
          <w:rFonts w:asciiTheme="minorHAnsi" w:hAnsiTheme="minorHAnsi" w:cstheme="minorBidi"/>
        </w:rPr>
        <w:t>/</w:t>
      </w:r>
      <w:r w:rsidRPr="00F71ECE">
        <w:rPr>
          <w:rFonts w:asciiTheme="minorHAnsi" w:hAnsiTheme="minorHAnsi" w:cstheme="minorBidi"/>
        </w:rPr>
        <w:t xml:space="preserve">Cas9 genome editing,  has been described in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jvYN4DAe","properties":{"formattedCitation":"(Yin {\\i{}et al.}, 2017)","plainCitation":"(Yin et al., 2017)","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schema":"https://github.com/citation-style-language/schema/raw/master/csl-citation.json"} </w:instrText>
      </w:r>
      <w:r w:rsidRPr="00F71ECE">
        <w:rPr>
          <w:rFonts w:asciiTheme="minorHAnsi" w:hAnsiTheme="minorHAnsi" w:cstheme="minorBidi"/>
        </w:rPr>
        <w:fldChar w:fldCharType="separate"/>
      </w:r>
      <w:r w:rsidRPr="00F71ECE">
        <w:rPr>
          <w:szCs w:val="24"/>
        </w:rPr>
        <w:t xml:space="preserve">Yin </w:t>
      </w:r>
      <w:r w:rsidRPr="0033099E">
        <w:rPr>
          <w:szCs w:val="24"/>
        </w:rPr>
        <w:t>et al.</w:t>
      </w:r>
      <w:r w:rsidRPr="00713C37">
        <w:rPr>
          <w:szCs w:val="24"/>
        </w:rPr>
        <w:t xml:space="preserve"> </w:t>
      </w:r>
      <w:r w:rsidRPr="00F71ECE">
        <w:rPr>
          <w:szCs w:val="24"/>
        </w:rPr>
        <w:t>(2017)</w:t>
      </w:r>
      <w:r w:rsidRPr="00F71ECE">
        <w:rPr>
          <w:rFonts w:asciiTheme="minorHAnsi" w:hAnsiTheme="minorHAnsi" w:cstheme="minorBidi"/>
        </w:rPr>
        <w:fldChar w:fldCharType="end"/>
      </w:r>
      <w:r w:rsidRPr="00F71ECE">
        <w:rPr>
          <w:rFonts w:asciiTheme="minorHAnsi" w:hAnsiTheme="minorHAnsi" w:cstheme="minorBidi"/>
        </w:rPr>
        <w:t xml:space="preserve">. All three rice transformed lines are from the Indica IR-64 cultivar background. IR-64 plants used as the control line have been through </w:t>
      </w:r>
      <w:r>
        <w:rPr>
          <w:rFonts w:asciiTheme="minorHAnsi" w:hAnsiTheme="minorHAnsi" w:cstheme="minorBidi"/>
        </w:rPr>
        <w:t>a similar</w:t>
      </w:r>
      <w:r w:rsidRPr="00F71ECE">
        <w:rPr>
          <w:rFonts w:asciiTheme="minorHAnsi" w:hAnsiTheme="minorHAnsi" w:cstheme="minorBidi"/>
        </w:rPr>
        <w:t xml:space="preserve"> transformation and tissue regeneration process, but do not contain a transgene. T</w:t>
      </w:r>
      <w:r w:rsidRPr="00F71ECE">
        <w:rPr>
          <w:rFonts w:asciiTheme="minorHAnsi" w:hAnsiTheme="minorHAnsi" w:cstheme="minorBidi"/>
          <w:vertAlign w:val="subscript"/>
        </w:rPr>
        <w:t>2</w:t>
      </w:r>
      <w:r w:rsidRPr="00F71ECE">
        <w:rPr>
          <w:rFonts w:asciiTheme="minorHAnsi" w:hAnsiTheme="minorHAnsi" w:cstheme="minorBidi"/>
        </w:rPr>
        <w:t xml:space="preserve"> or T</w:t>
      </w:r>
      <w:r w:rsidRPr="00F71ECE">
        <w:rPr>
          <w:rFonts w:asciiTheme="minorHAnsi" w:hAnsiTheme="minorHAnsi" w:cstheme="minorBidi"/>
          <w:vertAlign w:val="subscript"/>
        </w:rPr>
        <w:t xml:space="preserve">3  </w:t>
      </w:r>
      <w:r w:rsidRPr="00F71ECE">
        <w:rPr>
          <w:rFonts w:asciiTheme="minorHAnsi" w:hAnsiTheme="minorHAnsi" w:cstheme="minorBidi"/>
        </w:rPr>
        <w:t>generation plants were used for experiments, following confirmation of their altered stomatal phenotype</w:t>
      </w:r>
      <w:r>
        <w:rPr>
          <w:rFonts w:asciiTheme="minorHAnsi" w:hAnsiTheme="minorHAnsi" w:cstheme="minorBidi"/>
        </w:rPr>
        <w:t>.</w:t>
      </w:r>
    </w:p>
    <w:p w14:paraId="332B5148" w14:textId="77777777" w:rsidR="00083A71" w:rsidRPr="00F71ECE" w:rsidRDefault="00083A71" w:rsidP="00083A71">
      <w:pPr>
        <w:spacing w:before="240" w:after="240"/>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2.1.3</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Zea mays</w:t>
      </w:r>
    </w:p>
    <w:p w14:paraId="1FD9FE44" w14:textId="77777777" w:rsidR="00083A71" w:rsidRPr="000A7395" w:rsidRDefault="00083A71" w:rsidP="00083A71">
      <w:pPr>
        <w:rPr>
          <w:rFonts w:asciiTheme="minorHAnsi" w:hAnsiTheme="minorHAnsi" w:cstheme="minorBidi"/>
        </w:rPr>
      </w:pPr>
      <w:r w:rsidRPr="00F71ECE">
        <w:rPr>
          <w:rFonts w:asciiTheme="minorHAnsi" w:hAnsiTheme="minorHAnsi" w:cstheme="minorBidi"/>
        </w:rPr>
        <w:t>Gene-edited maize (</w:t>
      </w:r>
      <w:r w:rsidRPr="00F71ECE">
        <w:rPr>
          <w:rFonts w:asciiTheme="minorHAnsi" w:hAnsiTheme="minorHAnsi" w:cstheme="minorBidi"/>
          <w:i/>
          <w:iCs/>
        </w:rPr>
        <w:t xml:space="preserve">Zea mays </w:t>
      </w:r>
      <w:r w:rsidRPr="00F71ECE">
        <w:rPr>
          <w:rFonts w:asciiTheme="minorHAnsi" w:hAnsiTheme="minorHAnsi" w:cstheme="minorBidi"/>
        </w:rPr>
        <w:t xml:space="preserve">L.) lines were produced for the purpose of this project by </w:t>
      </w:r>
      <w:proofErr w:type="spellStart"/>
      <w:r w:rsidRPr="00F71ECE">
        <w:rPr>
          <w:rFonts w:asciiTheme="minorHAnsi" w:hAnsiTheme="minorHAnsi" w:cstheme="minorBidi"/>
        </w:rPr>
        <w:t>Limagrain</w:t>
      </w:r>
      <w:proofErr w:type="spellEnd"/>
      <w:r w:rsidRPr="00F71ECE">
        <w:rPr>
          <w:rFonts w:asciiTheme="minorHAnsi" w:hAnsiTheme="minorHAnsi" w:cstheme="minorBidi"/>
        </w:rPr>
        <w:t xml:space="preserve"> (Clermont-Ferrand, France), the industrial partner of this Cooperative Awards in Science and Engineering (CASE) doctoral studentship. The inbred line A188 was chosen for genomic transformations, since it is one of few maize cultivars that can effectively regenerate from an embryonic callus </w:t>
      </w:r>
      <w:r w:rsidRPr="00F71ECE">
        <w:rPr>
          <w:rFonts w:asciiTheme="minorHAnsi" w:hAnsiTheme="minorHAnsi" w:cstheme="minorBidi"/>
        </w:rPr>
        <w:fldChar w:fldCharType="begin"/>
      </w:r>
      <w:r>
        <w:rPr>
          <w:rFonts w:asciiTheme="minorHAnsi" w:hAnsiTheme="minorHAnsi" w:cstheme="minorBidi"/>
        </w:rPr>
        <w:instrText xml:space="preserve"> ADDIN ZOTERO_ITEM CSL_CITATION {"citationID":"25SXrk5s","properties":{"formattedCitation":"(Bronsema et al., 1997)","plainCitation":"(Bronsema et al., 1997)","noteIndex":0},"citationItems":[{"id":152,"uris":["http://zotero.org/users/local/Hcd06Tc7/items/WAKWJ9AD"],"itemData":{"id":152,"type":"article-journal","abstract":"Induction, maintenance, differentiation and embryogenic capacity of callus obtained from immature embryos by culture on induction medium, proliferation medium, maturation medium and regeneration medium, respectively, were compared for two inbred lines of maize, i.e. A188 and A632. The callus of inbred line A188 was embryogenic and maintained embryogenic capacity for at least 1 year. Immature embryos of inbred line A632 formed callus that was not embryogenic. It only produced roots. When sucrose was replaced by sorbitol to induce or improve embryogenesis, again only A188 formed embryogenic callus. Subculture of this callus, however, allowed 4 week intervals in stead of 2 week intervals without loss of embryogenic capacity.","container-title":"Plant Cell, Tissue and Organ Culture","DOI":"10.1023/A:1005802828004","ISSN":"1573-5044","issue":"1","journalAbbreviation":"Plant Cell, Tissue and Organ Culture","language":"en","page":"57-65","source":"Springer Link","title":"Comparative analysis of callus formation and regeneration on cultured immature maize embryos of the inbred lines A188 and A632","volume":"50","author":[{"family":"Bronsema","given":"F.B.F."},{"family":"Oostveen","given":"W.J.F.","non-dropping-particle":"van"},{"family":"Lammeren","given":"A.A.M.","non-dropping-particle":"van"}],"issued":{"date-parts":[["1997",7,1]]}}}],"schema":"https://github.com/citation-style-language/schema/raw/master/csl-citation.json"} </w:instrText>
      </w:r>
      <w:r w:rsidRPr="00F71ECE">
        <w:rPr>
          <w:rFonts w:asciiTheme="minorHAnsi" w:hAnsiTheme="minorHAnsi" w:cstheme="minorBidi"/>
        </w:rPr>
        <w:fldChar w:fldCharType="separate"/>
      </w:r>
      <w:r w:rsidRPr="00977CB3">
        <w:t>(Bronsema et al., 1997)</w:t>
      </w:r>
      <w:r w:rsidRPr="00F71ECE">
        <w:rPr>
          <w:rFonts w:asciiTheme="minorHAnsi" w:hAnsiTheme="minorHAnsi" w:cstheme="minorBidi"/>
        </w:rPr>
        <w:fldChar w:fldCharType="end"/>
      </w:r>
      <w:r w:rsidRPr="00F71ECE">
        <w:rPr>
          <w:rFonts w:asciiTheme="minorHAnsi" w:hAnsiTheme="minorHAnsi" w:cstheme="minorBidi"/>
        </w:rPr>
        <w:t xml:space="preserve">. Two out of three maize </w:t>
      </w:r>
      <w:r w:rsidRPr="00F71ECE">
        <w:rPr>
          <w:rFonts w:asciiTheme="minorHAnsi" w:hAnsiTheme="minorHAnsi" w:cstheme="minorBidi"/>
          <w:i/>
          <w:iCs/>
        </w:rPr>
        <w:t xml:space="preserve">EPFL9 </w:t>
      </w:r>
      <w:r w:rsidRPr="00F71ECE">
        <w:rPr>
          <w:rFonts w:asciiTheme="minorHAnsi" w:hAnsiTheme="minorHAnsi" w:cstheme="minorBidi"/>
        </w:rPr>
        <w:t>paralogues were selected for gene-editing</w:t>
      </w:r>
      <w:r w:rsidR="000A7395">
        <w:rPr>
          <w:rFonts w:asciiTheme="minorHAnsi" w:hAnsiTheme="minorHAnsi" w:cstheme="minorBidi"/>
        </w:rPr>
        <w:t>:</w:t>
      </w:r>
      <w:r w:rsidRPr="00F71ECE">
        <w:rPr>
          <w:rFonts w:asciiTheme="minorHAnsi" w:hAnsiTheme="minorHAnsi" w:cstheme="minorBidi"/>
        </w:rPr>
        <w:t xml:space="preserve"> </w:t>
      </w:r>
      <w:r w:rsidRPr="00F71ECE">
        <w:rPr>
          <w:rFonts w:asciiTheme="minorHAnsi" w:hAnsiTheme="minorHAnsi" w:cstheme="minorBidi"/>
          <w:i/>
          <w:iCs/>
        </w:rPr>
        <w:t xml:space="preserve">ZmEPFL9-1a </w:t>
      </w:r>
      <w:r w:rsidRPr="00F71ECE">
        <w:rPr>
          <w:rFonts w:asciiTheme="minorHAnsi" w:hAnsiTheme="minorHAnsi" w:cstheme="minorBidi"/>
        </w:rPr>
        <w:t xml:space="preserve">and </w:t>
      </w:r>
      <w:r w:rsidRPr="00F71ECE">
        <w:rPr>
          <w:rFonts w:asciiTheme="minorHAnsi" w:hAnsiTheme="minorHAnsi" w:cstheme="minorBidi"/>
          <w:i/>
          <w:iCs/>
        </w:rPr>
        <w:t>ZmEPFL9-1b</w:t>
      </w:r>
      <w:r w:rsidRPr="00F71ECE">
        <w:rPr>
          <w:rFonts w:asciiTheme="minorHAnsi" w:hAnsiTheme="minorHAnsi" w:cstheme="minorBidi"/>
        </w:rPr>
        <w:t>, as named in this thesis.</w:t>
      </w:r>
      <w:r w:rsidR="000A7395">
        <w:rPr>
          <w:rFonts w:asciiTheme="minorHAnsi" w:hAnsiTheme="minorHAnsi" w:cstheme="minorBidi"/>
        </w:rPr>
        <w:t xml:space="preserve"> </w:t>
      </w:r>
      <w:r w:rsidR="000A7395">
        <w:rPr>
          <w:rFonts w:asciiTheme="minorHAnsi" w:hAnsiTheme="minorHAnsi" w:cstheme="minorBidi"/>
          <w:i/>
          <w:iCs/>
        </w:rPr>
        <w:t xml:space="preserve">ZmEPFL9-2 </w:t>
      </w:r>
      <w:r w:rsidR="000A7395">
        <w:rPr>
          <w:rFonts w:asciiTheme="minorHAnsi" w:hAnsiTheme="minorHAnsi" w:cstheme="minorBidi"/>
        </w:rPr>
        <w:t>was not targeted due to its perceived minimal role in stomatal development.</w:t>
      </w:r>
      <w:r w:rsidRPr="00F71ECE">
        <w:rPr>
          <w:rFonts w:asciiTheme="minorHAnsi" w:hAnsiTheme="minorHAnsi" w:cstheme="minorBidi"/>
        </w:rPr>
        <w:t xml:space="preserve"> To avoid confusion with different nomenclature, </w:t>
      </w:r>
      <w:r w:rsidRPr="00F71ECE">
        <w:rPr>
          <w:rFonts w:asciiTheme="minorHAnsi" w:hAnsiTheme="minorHAnsi" w:cstheme="minorBidi"/>
          <w:i/>
          <w:iCs/>
        </w:rPr>
        <w:t xml:space="preserve">ZmEPFL9-1a </w:t>
      </w:r>
      <w:r w:rsidRPr="00F71ECE">
        <w:rPr>
          <w:rFonts w:asciiTheme="minorHAnsi" w:hAnsiTheme="minorHAnsi" w:cstheme="minorBidi"/>
        </w:rPr>
        <w:t xml:space="preserve">here refers to </w:t>
      </w:r>
      <w:r w:rsidR="008F6499">
        <w:rPr>
          <w:rFonts w:asciiTheme="minorHAnsi" w:hAnsiTheme="minorHAnsi" w:cstheme="minorBidi"/>
        </w:rPr>
        <w:t>Zm</w:t>
      </w:r>
      <w:r w:rsidRPr="00F71ECE">
        <w:rPr>
          <w:rFonts w:asciiTheme="minorHAnsi" w:hAnsiTheme="minorHAnsi" w:cstheme="minorBidi"/>
        </w:rPr>
        <w:t xml:space="preserve">A188v1aHC022313 in cultivar A188 or Zm00001d042381 in cultivar B73, </w:t>
      </w:r>
      <w:r w:rsidRPr="00F71ECE">
        <w:rPr>
          <w:rFonts w:asciiTheme="minorHAnsi" w:hAnsiTheme="minorHAnsi" w:cstheme="minorBidi"/>
          <w:i/>
          <w:iCs/>
        </w:rPr>
        <w:t xml:space="preserve">ZmEPFL9-1b </w:t>
      </w:r>
      <w:r w:rsidRPr="00F71ECE">
        <w:rPr>
          <w:rFonts w:asciiTheme="minorHAnsi" w:hAnsiTheme="minorHAnsi" w:cstheme="minorBidi"/>
        </w:rPr>
        <w:lastRenderedPageBreak/>
        <w:t xml:space="preserve">refers to </w:t>
      </w:r>
      <w:r w:rsidR="008F6499">
        <w:rPr>
          <w:rFonts w:asciiTheme="minorHAnsi" w:hAnsiTheme="minorHAnsi" w:cstheme="minorBidi"/>
        </w:rPr>
        <w:t>Zm</w:t>
      </w:r>
      <w:r w:rsidRPr="00F71ECE">
        <w:rPr>
          <w:rFonts w:asciiTheme="minorHAnsi" w:hAnsiTheme="minorHAnsi" w:cstheme="minorBidi"/>
        </w:rPr>
        <w:t>A188v1aHC027937 (A188) or Zm00001d012079 (B73)</w:t>
      </w:r>
      <w:r w:rsidR="000A7395">
        <w:rPr>
          <w:rFonts w:asciiTheme="minorHAnsi" w:hAnsiTheme="minorHAnsi" w:cstheme="minorBidi"/>
        </w:rPr>
        <w:t xml:space="preserve">, and </w:t>
      </w:r>
      <w:r w:rsidR="000A7395">
        <w:rPr>
          <w:rFonts w:asciiTheme="minorHAnsi" w:hAnsiTheme="minorHAnsi" w:cstheme="minorBidi"/>
          <w:i/>
          <w:iCs/>
        </w:rPr>
        <w:t>ZmEPFL9-2</w:t>
      </w:r>
      <w:r w:rsidR="000A7395">
        <w:rPr>
          <w:rFonts w:asciiTheme="minorHAnsi" w:hAnsiTheme="minorHAnsi" w:cstheme="minorBidi"/>
          <w:i/>
          <w:iCs/>
        </w:rPr>
        <w:softHyphen/>
        <w:t xml:space="preserve"> </w:t>
      </w:r>
      <w:r w:rsidR="000A7395">
        <w:rPr>
          <w:rFonts w:asciiTheme="minorHAnsi" w:hAnsiTheme="minorHAnsi" w:cstheme="minorBidi"/>
        </w:rPr>
        <w:t xml:space="preserve">refers to </w:t>
      </w:r>
      <w:r w:rsidR="000A7395" w:rsidRPr="000A7395">
        <w:rPr>
          <w:rFonts w:asciiTheme="minorHAnsi" w:hAnsiTheme="minorHAnsi" w:cstheme="minorBidi"/>
        </w:rPr>
        <w:t>ZmA188v1b4G018354LC.1</w:t>
      </w:r>
      <w:r w:rsidR="000A7395">
        <w:rPr>
          <w:rFonts w:asciiTheme="minorHAnsi" w:hAnsiTheme="minorHAnsi" w:cstheme="minorBidi"/>
        </w:rPr>
        <w:t xml:space="preserve"> (A188) or Zm00001d049795 (B73)</w:t>
      </w:r>
      <w:r w:rsidRPr="00F71ECE">
        <w:rPr>
          <w:rFonts w:asciiTheme="minorHAnsi" w:hAnsiTheme="minorHAnsi" w:cstheme="minorBidi"/>
        </w:rPr>
        <w:t>.</w:t>
      </w:r>
    </w:p>
    <w:p w14:paraId="08FC38A5" w14:textId="77777777" w:rsidR="00083A71" w:rsidRPr="00F71ECE" w:rsidRDefault="00083A71" w:rsidP="00083A71">
      <w:pPr>
        <w:ind w:firstLine="720"/>
        <w:rPr>
          <w:rFonts w:asciiTheme="minorHAnsi" w:hAnsiTheme="minorHAnsi" w:cstheme="minorBidi"/>
        </w:rPr>
      </w:pPr>
      <w:r w:rsidRPr="00F71ECE">
        <w:rPr>
          <w:rFonts w:asciiTheme="minorHAnsi" w:hAnsiTheme="minorHAnsi" w:cstheme="minorBidi"/>
        </w:rPr>
        <w:t xml:space="preserve">Three guide RNA sequences were designed: Cas9_gRNA_1a which targets exon 2 of </w:t>
      </w:r>
      <w:r w:rsidRPr="00F71ECE">
        <w:rPr>
          <w:rFonts w:asciiTheme="minorHAnsi" w:hAnsiTheme="minorHAnsi" w:cstheme="minorBidi"/>
          <w:i/>
          <w:iCs/>
        </w:rPr>
        <w:t xml:space="preserve">ZmEPFL9-1a </w:t>
      </w:r>
      <w:r w:rsidRPr="00F71ECE">
        <w:rPr>
          <w:rFonts w:asciiTheme="minorHAnsi" w:hAnsiTheme="minorHAnsi" w:cstheme="minorBidi"/>
        </w:rPr>
        <w:t xml:space="preserve">(TAAGCATATAATTTTGCCGAAGG), Cas9_gRNA_1b which targets exon 2 of </w:t>
      </w:r>
      <w:r w:rsidRPr="00F71ECE">
        <w:rPr>
          <w:rFonts w:asciiTheme="minorHAnsi" w:hAnsiTheme="minorHAnsi" w:cstheme="minorBidi"/>
          <w:i/>
          <w:iCs/>
        </w:rPr>
        <w:t xml:space="preserve">ZmEPFL9-1b </w:t>
      </w:r>
      <w:r w:rsidRPr="00F71ECE">
        <w:rPr>
          <w:rFonts w:asciiTheme="minorHAnsi" w:hAnsiTheme="minorHAnsi" w:cstheme="minorBidi"/>
        </w:rPr>
        <w:t xml:space="preserve">(GTATCTCCACCAGGAATTACCTG) and Cas9_gRNA_1a&amp;b which targets the C-terminal domain and matches both gene sequences (TACTGCTGAGCAAGTCCCAGTGG). These gRNA fragments were synthesised </w:t>
      </w:r>
      <w:r>
        <w:rPr>
          <w:rFonts w:asciiTheme="minorHAnsi" w:hAnsiTheme="minorHAnsi" w:cstheme="minorBidi"/>
        </w:rPr>
        <w:t>(</w:t>
      </w:r>
      <w:proofErr w:type="spellStart"/>
      <w:r w:rsidRPr="00F71ECE">
        <w:rPr>
          <w:rFonts w:asciiTheme="minorHAnsi" w:hAnsiTheme="minorHAnsi" w:cstheme="minorBidi"/>
        </w:rPr>
        <w:t>GenScript</w:t>
      </w:r>
      <w:proofErr w:type="spellEnd"/>
      <w:r w:rsidRPr="00F71ECE">
        <w:rPr>
          <w:rFonts w:asciiTheme="minorHAnsi" w:hAnsiTheme="minorHAnsi" w:cstheme="minorBidi"/>
        </w:rPr>
        <w:t xml:space="preserve"> Biotech</w:t>
      </w:r>
      <w:r>
        <w:rPr>
          <w:rFonts w:asciiTheme="minorHAnsi" w:hAnsiTheme="minorHAnsi" w:cstheme="minorBidi"/>
        </w:rPr>
        <w:t>)</w:t>
      </w:r>
      <w:r w:rsidRPr="00F71ECE">
        <w:rPr>
          <w:rFonts w:asciiTheme="minorHAnsi" w:hAnsiTheme="minorHAnsi" w:cstheme="minorBidi"/>
        </w:rPr>
        <w:t xml:space="preserve"> and cloned into a binary vector, where their expression was driven by the maize </w:t>
      </w:r>
      <w:r w:rsidRPr="00F71ECE">
        <w:rPr>
          <w:rFonts w:asciiTheme="minorHAnsi" w:hAnsiTheme="minorHAnsi" w:cstheme="minorBidi"/>
          <w:i/>
          <w:iCs/>
        </w:rPr>
        <w:t xml:space="preserve">ZmU6 </w:t>
      </w:r>
      <w:r w:rsidRPr="00F71ECE">
        <w:rPr>
          <w:rFonts w:asciiTheme="minorHAnsi" w:hAnsiTheme="minorHAnsi" w:cstheme="minorBidi"/>
        </w:rPr>
        <w:t xml:space="preserve">promoter. The vector also contained three other transcription cassettes. One containing the Cas9 endonuclease, under the control of the maize ubiquitin promoter and first intron. Another containing the </w:t>
      </w:r>
      <w:proofErr w:type="spellStart"/>
      <w:r w:rsidRPr="0033099E">
        <w:rPr>
          <w:rFonts w:asciiTheme="minorHAnsi" w:hAnsiTheme="minorHAnsi" w:cstheme="minorBidi"/>
          <w:i/>
          <w:iCs/>
        </w:rPr>
        <w:t>ZsGreen</w:t>
      </w:r>
      <w:proofErr w:type="spellEnd"/>
      <w:r w:rsidRPr="00F71ECE">
        <w:rPr>
          <w:rFonts w:asciiTheme="minorHAnsi" w:hAnsiTheme="minorHAnsi" w:cstheme="minorBidi"/>
        </w:rPr>
        <w:t xml:space="preserve"> coding sequence (green fluorescent protein derived from </w:t>
      </w:r>
      <w:r w:rsidRPr="0033099E">
        <w:rPr>
          <w:rFonts w:asciiTheme="minorHAnsi" w:hAnsiTheme="minorHAnsi" w:cstheme="minorBidi"/>
          <w:i/>
          <w:iCs/>
        </w:rPr>
        <w:t>Zoanthus s</w:t>
      </w:r>
      <w:r>
        <w:rPr>
          <w:rFonts w:asciiTheme="minorHAnsi" w:hAnsiTheme="minorHAnsi" w:cstheme="minorBidi"/>
          <w:i/>
          <w:iCs/>
        </w:rPr>
        <w:t>p</w:t>
      </w:r>
      <w:r w:rsidRPr="0033099E">
        <w:rPr>
          <w:rFonts w:asciiTheme="minorHAnsi" w:hAnsiTheme="minorHAnsi" w:cstheme="minorBidi"/>
          <w:i/>
          <w:iCs/>
        </w:rPr>
        <w:t>p</w:t>
      </w:r>
      <w:r w:rsidRPr="00F71ECE">
        <w:rPr>
          <w:rFonts w:asciiTheme="minorHAnsi" w:hAnsiTheme="minorHAnsi" w:cstheme="minorBidi"/>
        </w:rPr>
        <w:t xml:space="preserve">.) to be used for screening, and the last containing the </w:t>
      </w:r>
      <w:r w:rsidRPr="00F71ECE">
        <w:rPr>
          <w:rFonts w:asciiTheme="minorHAnsi" w:hAnsiTheme="minorHAnsi" w:cstheme="minorBidi"/>
          <w:i/>
          <w:iCs/>
          <w:lang w:val="en-US"/>
        </w:rPr>
        <w:t xml:space="preserve">Streptomyces </w:t>
      </w:r>
      <w:proofErr w:type="spellStart"/>
      <w:r w:rsidRPr="00F71ECE">
        <w:rPr>
          <w:rFonts w:asciiTheme="minorHAnsi" w:hAnsiTheme="minorHAnsi" w:cstheme="minorBidi"/>
          <w:i/>
          <w:iCs/>
          <w:lang w:val="en-US"/>
        </w:rPr>
        <w:t>hygroscopicus</w:t>
      </w:r>
      <w:proofErr w:type="spellEnd"/>
      <w:r w:rsidRPr="00F71ECE">
        <w:rPr>
          <w:rFonts w:asciiTheme="minorHAnsi" w:hAnsiTheme="minorHAnsi" w:cstheme="minorBidi"/>
          <w:i/>
          <w:iCs/>
          <w:lang w:val="en-US"/>
        </w:rPr>
        <w:t xml:space="preserve"> </w:t>
      </w:r>
      <w:proofErr w:type="spellStart"/>
      <w:r w:rsidRPr="00F71ECE">
        <w:rPr>
          <w:rFonts w:asciiTheme="minorHAnsi" w:hAnsiTheme="minorHAnsi" w:cstheme="minorBidi"/>
        </w:rPr>
        <w:t>bialaphos</w:t>
      </w:r>
      <w:proofErr w:type="spellEnd"/>
      <w:r w:rsidRPr="00F71ECE">
        <w:rPr>
          <w:rFonts w:asciiTheme="minorHAnsi" w:hAnsiTheme="minorHAnsi" w:cstheme="minorBidi"/>
        </w:rPr>
        <w:t xml:space="preserve"> resistance (Bar) gene </w:t>
      </w:r>
      <w:r w:rsidRPr="00F71ECE">
        <w:rPr>
          <w:rFonts w:asciiTheme="minorHAnsi" w:hAnsiTheme="minorHAnsi" w:cstheme="minorBidi"/>
          <w:lang w:val="en-US"/>
        </w:rPr>
        <w:t xml:space="preserve">to be used for bacterial selection. Three constructs, each containing one gRNA, were then used to transform Agrobacterium (strain LBA4404), which was subsequently used to transform immature A188 embryos, collected 10 days after </w:t>
      </w:r>
      <w:proofErr w:type="spellStart"/>
      <w:r w:rsidRPr="00F71ECE">
        <w:rPr>
          <w:rFonts w:asciiTheme="minorHAnsi" w:hAnsiTheme="minorHAnsi" w:cstheme="minorBidi"/>
          <w:lang w:val="en-US"/>
        </w:rPr>
        <w:t>fertilisation</w:t>
      </w:r>
      <w:proofErr w:type="spellEnd"/>
      <w:r w:rsidRPr="00F71ECE">
        <w:rPr>
          <w:rFonts w:asciiTheme="minorHAnsi" w:hAnsiTheme="minorHAnsi" w:cstheme="minorBidi"/>
          <w:lang w:val="en-US"/>
        </w:rPr>
        <w:t>. Transformed embryogenic calluses were then regenerated in the dark at 25°C for 5 weeks in total, with three round</w:t>
      </w:r>
      <w:r>
        <w:rPr>
          <w:rFonts w:asciiTheme="minorHAnsi" w:hAnsiTheme="minorHAnsi" w:cstheme="minorBidi"/>
          <w:lang w:val="en-US"/>
        </w:rPr>
        <w:t>s</w:t>
      </w:r>
      <w:r w:rsidRPr="00F71ECE">
        <w:rPr>
          <w:rFonts w:asciiTheme="minorHAnsi" w:hAnsiTheme="minorHAnsi" w:cstheme="minorBidi"/>
          <w:lang w:val="en-US"/>
        </w:rPr>
        <w:t xml:space="preserve"> of selection using medium containing </w:t>
      </w:r>
      <w:proofErr w:type="spellStart"/>
      <w:r w:rsidRPr="00F71ECE">
        <w:rPr>
          <w:rFonts w:asciiTheme="minorHAnsi" w:hAnsiTheme="minorHAnsi" w:cstheme="minorBidi"/>
          <w:lang w:val="en-US"/>
        </w:rPr>
        <w:t>phosphinotricin</w:t>
      </w:r>
      <w:proofErr w:type="spellEnd"/>
      <w:r w:rsidRPr="00F71ECE">
        <w:rPr>
          <w:rFonts w:asciiTheme="minorHAnsi" w:hAnsiTheme="minorHAnsi" w:cstheme="minorBidi"/>
          <w:lang w:val="en-US"/>
        </w:rPr>
        <w:t xml:space="preserve"> and cefotaxime, as per the protocol described by</w:t>
      </w:r>
      <w:r w:rsidRPr="00F71ECE">
        <w:rPr>
          <w:rFonts w:asciiTheme="minorHAnsi" w:hAnsiTheme="minorHAnsi" w:cstheme="minorBidi"/>
        </w:rPr>
        <w:t xml:space="preserve">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ytXVV7xS","properties":{"formattedCitation":"(Ishida {\\i{}et al.}, 1996)","plainCitation":"(Ishida et al., 1996)","dontUpdate":true,"noteIndex":0},"citationItems":[{"id":179,"uris":["http://zotero.org/users/local/Hcd06Tc7/items/8FAGX2EV"],"itemData":{"id":179,"type":"article-journal","abstract":"Transformants of maize inbred A188 were efficiently produced from immature embryos cocultivated with Agrobacterium tumefaciens that carried “super-binary” vectors. Frequencies of transformation (independent transgenic plants/embryos) were between 5% and 30%. Almost all transformants were normal in morphology, and more than 70% were fertile. Stable integration, expression, and inheritance of the transgenes were confirmed by molecular and genetic analysis. Between one and three copies of the transgenes were integrated with little rearrangement, and the boundaries of T-DNA were similar to those in transgenic dicotyledons and rice. F1 hybrids between A188 and five other inbreds were transformed at low frequencies.","container-title":"Nature Biotechnology","DOI":"10.1038/nbt0696-745","ISSN":"1546-1696","issue":"6","journalAbbreviation":"Nat Biotechnol","language":"en","license":"1996 Nature Publishing Company","note":"number: 6\npublisher: Nature Publishing Group","page":"745-750","source":"www.nature.com","title":"High efficiency transformation of maize (Zea mays L.) mediated by Agrobacterium tumefaciens","volume":"14","author":[{"family":"Ishida","given":"Yuji"},{"family":"Saito","given":"Hideaki"},{"family":"Ohta","given":"Shozo"},{"family":"Hiei","given":"Yukoh"},{"family":"Komari","given":"Toshihiko"},{"family":"Kumashiro","given":"Takashi"}],"issued":{"date-parts":[["1996",6]]}}}],"schema":"https://github.com/citation-style-language/schema/raw/master/csl-citation.json"} </w:instrText>
      </w:r>
      <w:r w:rsidRPr="00F71ECE">
        <w:rPr>
          <w:rFonts w:asciiTheme="minorHAnsi" w:hAnsiTheme="minorHAnsi" w:cstheme="minorBidi"/>
        </w:rPr>
        <w:fldChar w:fldCharType="separate"/>
      </w:r>
      <w:r w:rsidRPr="00FE17B7">
        <w:rPr>
          <w:szCs w:val="24"/>
        </w:rPr>
        <w:t xml:space="preserve">Ishida </w:t>
      </w:r>
      <w:r w:rsidRPr="0033099E">
        <w:rPr>
          <w:szCs w:val="24"/>
        </w:rPr>
        <w:t>et al.</w:t>
      </w:r>
      <w:r w:rsidRPr="00F71ECE">
        <w:rPr>
          <w:szCs w:val="24"/>
        </w:rPr>
        <w:t xml:space="preserve"> (1996)</w:t>
      </w:r>
      <w:r w:rsidRPr="00F71ECE">
        <w:rPr>
          <w:rFonts w:asciiTheme="minorHAnsi" w:hAnsiTheme="minorHAnsi" w:cstheme="minorBidi"/>
        </w:rPr>
        <w:fldChar w:fldCharType="end"/>
      </w:r>
      <w:r w:rsidRPr="00F71ECE">
        <w:rPr>
          <w:rFonts w:asciiTheme="minorHAnsi" w:hAnsiTheme="minorHAnsi" w:cstheme="minorBidi"/>
        </w:rPr>
        <w:t>. Finally, plantlets were regenerated from excised type I calluses that had proliferated and placed under continuous light at 22</w:t>
      </w:r>
      <w:r w:rsidRPr="00F71ECE">
        <w:rPr>
          <w:rFonts w:asciiTheme="minorHAnsi" w:hAnsiTheme="minorHAnsi" w:cstheme="minorBidi"/>
          <w:lang w:val="en-US"/>
        </w:rPr>
        <w:t xml:space="preserve">°C for 4 weeks, before transferring them to a phytotron for acclimation. </w:t>
      </w:r>
    </w:p>
    <w:p w14:paraId="4F15BF6C"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ab/>
      </w:r>
      <w:r>
        <w:rPr>
          <w:rFonts w:asciiTheme="minorHAnsi" w:hAnsiTheme="minorHAnsi" w:cstheme="minorBidi"/>
        </w:rPr>
        <w:t>M</w:t>
      </w:r>
      <w:r w:rsidRPr="00F71ECE">
        <w:rPr>
          <w:rFonts w:asciiTheme="minorHAnsi" w:hAnsiTheme="minorHAnsi" w:cstheme="minorBidi"/>
        </w:rPr>
        <w:t xml:space="preserve">odifications </w:t>
      </w:r>
      <w:r>
        <w:rPr>
          <w:rFonts w:asciiTheme="minorHAnsi" w:hAnsiTheme="minorHAnsi" w:cstheme="minorBidi"/>
        </w:rPr>
        <w:t xml:space="preserve">of target gene sequences </w:t>
      </w:r>
      <w:r w:rsidRPr="00F71ECE">
        <w:rPr>
          <w:rFonts w:asciiTheme="minorHAnsi" w:hAnsiTheme="minorHAnsi" w:cstheme="minorBidi"/>
        </w:rPr>
        <w:t>were identified in T</w:t>
      </w:r>
      <w:r w:rsidRPr="00F71ECE">
        <w:rPr>
          <w:rFonts w:asciiTheme="minorHAnsi" w:hAnsiTheme="minorHAnsi" w:cstheme="minorBidi"/>
          <w:vertAlign w:val="subscript"/>
        </w:rPr>
        <w:t>0</w:t>
      </w:r>
      <w:r w:rsidRPr="00F71ECE">
        <w:rPr>
          <w:rFonts w:asciiTheme="minorHAnsi" w:hAnsiTheme="minorHAnsi" w:cstheme="minorBidi"/>
        </w:rPr>
        <w:t xml:space="preserve"> plants by next-generation sequencing</w:t>
      </w:r>
      <w:r>
        <w:rPr>
          <w:rFonts w:asciiTheme="minorHAnsi" w:hAnsiTheme="minorHAnsi" w:cstheme="minorBidi"/>
        </w:rPr>
        <w:t xml:space="preserve"> (NGS). G</w:t>
      </w:r>
      <w:r w:rsidRPr="00F71ECE">
        <w:rPr>
          <w:rFonts w:asciiTheme="minorHAnsi" w:hAnsiTheme="minorHAnsi" w:cstheme="minorBidi"/>
        </w:rPr>
        <w:t>ene mutations that resulted in a sequence frameshift and premature translation termination, through the insertion of 1-2 nucleotides, were preferentially selected and used to obtain homozygous T</w:t>
      </w:r>
      <w:r w:rsidRPr="00F71ECE">
        <w:rPr>
          <w:rFonts w:asciiTheme="minorHAnsi" w:hAnsiTheme="minorHAnsi" w:cstheme="minorBidi"/>
          <w:vertAlign w:val="subscript"/>
        </w:rPr>
        <w:t>1</w:t>
      </w:r>
      <w:r w:rsidRPr="00F71ECE">
        <w:rPr>
          <w:rFonts w:asciiTheme="minorHAnsi" w:hAnsiTheme="minorHAnsi" w:cstheme="minorBidi"/>
        </w:rPr>
        <w:t xml:space="preserve"> plants</w:t>
      </w:r>
      <w:r>
        <w:rPr>
          <w:rFonts w:asciiTheme="minorHAnsi" w:hAnsiTheme="minorHAnsi" w:cstheme="minorBidi"/>
        </w:rPr>
        <w:t xml:space="preserve"> (so long as there were no off-target effects, confirmed by NGS)</w:t>
      </w:r>
      <w:r w:rsidRPr="00F71ECE">
        <w:rPr>
          <w:rFonts w:asciiTheme="minorHAnsi" w:hAnsiTheme="minorHAnsi" w:cstheme="minorBidi"/>
        </w:rPr>
        <w:t>.</w:t>
      </w:r>
      <w:r>
        <w:rPr>
          <w:rFonts w:asciiTheme="minorHAnsi" w:hAnsiTheme="minorHAnsi" w:cstheme="minorBidi"/>
        </w:rPr>
        <w:t xml:space="preserve"> </w:t>
      </w:r>
      <w:r w:rsidRPr="00F71ECE">
        <w:rPr>
          <w:rFonts w:asciiTheme="minorHAnsi" w:hAnsiTheme="minorHAnsi" w:cstheme="minorBidi"/>
        </w:rPr>
        <w:t>From these, several T</w:t>
      </w:r>
      <w:r w:rsidRPr="00F71ECE">
        <w:rPr>
          <w:rFonts w:asciiTheme="minorHAnsi" w:hAnsiTheme="minorHAnsi" w:cstheme="minorBidi"/>
          <w:vertAlign w:val="subscript"/>
        </w:rPr>
        <w:t>2</w:t>
      </w:r>
      <w:r w:rsidRPr="00F71ECE">
        <w:rPr>
          <w:rFonts w:asciiTheme="minorHAnsi" w:hAnsiTheme="minorHAnsi" w:cstheme="minorBidi"/>
        </w:rPr>
        <w:t xml:space="preserve"> lines were generated, most of which were confirmed to no longer harbour the Cas9 endonuclease transgene, and submitted to Sheffield for phenotyping, along with </w:t>
      </w:r>
      <w:r>
        <w:rPr>
          <w:rFonts w:asciiTheme="minorHAnsi" w:hAnsiTheme="minorHAnsi" w:cstheme="minorBidi"/>
        </w:rPr>
        <w:t xml:space="preserve">an </w:t>
      </w:r>
      <w:r w:rsidRPr="00F71ECE">
        <w:rPr>
          <w:rFonts w:asciiTheme="minorHAnsi" w:hAnsiTheme="minorHAnsi" w:cstheme="minorBidi"/>
        </w:rPr>
        <w:t xml:space="preserve">A188 control </w:t>
      </w:r>
      <w:r>
        <w:rPr>
          <w:rFonts w:asciiTheme="minorHAnsi" w:hAnsiTheme="minorHAnsi" w:cstheme="minorBidi"/>
        </w:rPr>
        <w:t>line</w:t>
      </w:r>
      <w:r w:rsidRPr="00F71ECE">
        <w:rPr>
          <w:rFonts w:asciiTheme="minorHAnsi" w:hAnsiTheme="minorHAnsi" w:cstheme="minorBidi"/>
        </w:rPr>
        <w:t>. A subset of these gene-edited lines w</w:t>
      </w:r>
      <w:r>
        <w:rPr>
          <w:rFonts w:asciiTheme="minorHAnsi" w:hAnsiTheme="minorHAnsi" w:cstheme="minorBidi"/>
        </w:rPr>
        <w:t>as</w:t>
      </w:r>
      <w:r w:rsidRPr="00F71ECE">
        <w:rPr>
          <w:rFonts w:asciiTheme="minorHAnsi" w:hAnsiTheme="minorHAnsi" w:cstheme="minorBidi"/>
        </w:rPr>
        <w:t xml:space="preserve"> used for experimental analyses</w:t>
      </w:r>
      <w:r>
        <w:rPr>
          <w:rFonts w:asciiTheme="minorHAnsi" w:hAnsiTheme="minorHAnsi" w:cstheme="minorBidi"/>
        </w:rPr>
        <w:t>.</w:t>
      </w:r>
      <w:r w:rsidRPr="00F71ECE">
        <w:rPr>
          <w:rFonts w:asciiTheme="minorHAnsi" w:hAnsiTheme="minorHAnsi" w:cstheme="minorBidi"/>
        </w:rPr>
        <w:t xml:space="preserve"> </w:t>
      </w:r>
    </w:p>
    <w:p w14:paraId="105D75E4"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19" w:name="_Toc131628548"/>
      <w:r>
        <w:rPr>
          <w:rFonts w:asciiTheme="minorHAnsi" w:eastAsiaTheme="majorEastAsia" w:hAnsiTheme="minorHAnsi" w:cs="Calibri"/>
          <w:b/>
          <w:sz w:val="28"/>
          <w:szCs w:val="28"/>
        </w:rPr>
        <w:br/>
      </w:r>
      <w:r w:rsidRPr="00F71ECE">
        <w:rPr>
          <w:rFonts w:asciiTheme="minorHAnsi" w:eastAsiaTheme="majorEastAsia" w:hAnsiTheme="minorHAnsi" w:cs="Calibri"/>
          <w:b/>
          <w:sz w:val="28"/>
          <w:szCs w:val="28"/>
        </w:rPr>
        <w:t>2.2</w:t>
      </w:r>
      <w:r w:rsidRPr="00F71ECE">
        <w:rPr>
          <w:rFonts w:asciiTheme="minorHAnsi" w:eastAsiaTheme="majorEastAsia" w:hAnsiTheme="minorHAnsi" w:cs="Calibri"/>
          <w:b/>
          <w:sz w:val="28"/>
          <w:szCs w:val="28"/>
        </w:rPr>
        <w:tab/>
        <w:t>Plant growth</w:t>
      </w:r>
      <w:bookmarkEnd w:id="19"/>
    </w:p>
    <w:p w14:paraId="6C8075A1" w14:textId="77777777" w:rsidR="00083A71" w:rsidRPr="00F71ECE" w:rsidRDefault="00083A71" w:rsidP="00083A71">
      <w:pPr>
        <w:spacing w:before="240" w:after="240"/>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2.2.1</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Arabidopsis thaliana</w:t>
      </w:r>
    </w:p>
    <w:p w14:paraId="172D9E79"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Arabidopsis seeds were stratified on pre-wet soil (4 parts </w:t>
      </w:r>
      <w:proofErr w:type="spellStart"/>
      <w:r w:rsidRPr="00F71ECE">
        <w:rPr>
          <w:rFonts w:asciiTheme="minorHAnsi" w:hAnsiTheme="minorHAnsi" w:cstheme="minorBidi"/>
        </w:rPr>
        <w:t>Levingtons</w:t>
      </w:r>
      <w:proofErr w:type="spellEnd"/>
      <w:r w:rsidRPr="00F71ECE">
        <w:rPr>
          <w:rFonts w:asciiTheme="minorHAnsi" w:hAnsiTheme="minorHAnsi" w:cstheme="minorBidi"/>
        </w:rPr>
        <w:t xml:space="preserve"> M3 compost, 1 part perlite) at 4°C in the dark for 72 hours to synchronise germination. Pots were then covered </w:t>
      </w:r>
      <w:r w:rsidRPr="00F71ECE">
        <w:rPr>
          <w:rFonts w:asciiTheme="minorHAnsi" w:hAnsiTheme="minorHAnsi" w:cstheme="minorBidi"/>
        </w:rPr>
        <w:lastRenderedPageBreak/>
        <w:t xml:space="preserve">with plastic propagator lids and transferred to a growth chamber. For experiments detailed in Chapter 3, plants were grown in a </w:t>
      </w:r>
      <w:proofErr w:type="spellStart"/>
      <w:r w:rsidRPr="00F71ECE">
        <w:rPr>
          <w:rFonts w:asciiTheme="minorHAnsi" w:hAnsiTheme="minorHAnsi" w:cstheme="minorBidi"/>
        </w:rPr>
        <w:t>Conviron</w:t>
      </w:r>
      <w:proofErr w:type="spellEnd"/>
      <w:r w:rsidRPr="00F71ECE">
        <w:rPr>
          <w:rFonts w:asciiTheme="minorHAnsi" w:hAnsiTheme="minorHAnsi" w:cstheme="minorBidi"/>
        </w:rPr>
        <w:t xml:space="preserve"> controlled-environment cabinet (model BDR16) set to the following conditions: 9 hr photoperiod, 22°C day/18°C night temperature, 15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60% relative humidity (RH),</w:t>
      </w:r>
      <w:r w:rsidR="009E06CA">
        <w:rPr>
          <w:rFonts w:asciiTheme="minorHAnsi" w:hAnsiTheme="minorHAnsi" w:cstheme="minorBidi"/>
        </w:rPr>
        <w:t xml:space="preserve"> </w:t>
      </w:r>
      <w:r w:rsidRPr="00F71ECE">
        <w:rPr>
          <w:rFonts w:asciiTheme="minorHAnsi" w:hAnsiTheme="minorHAnsi" w:cstheme="minorBidi"/>
        </w:rPr>
        <w:t>and ambient CO</w:t>
      </w:r>
      <w:r w:rsidRPr="00F71ECE">
        <w:rPr>
          <w:rFonts w:asciiTheme="minorHAnsi" w:hAnsiTheme="minorHAnsi" w:cstheme="minorBidi"/>
          <w:vertAlign w:val="subscript"/>
        </w:rPr>
        <w:t>2</w:t>
      </w:r>
      <w:r w:rsidRPr="00F71ECE">
        <w:rPr>
          <w:rFonts w:asciiTheme="minorHAnsi" w:hAnsiTheme="minorHAnsi" w:cstheme="minorBidi"/>
        </w:rPr>
        <w:t xml:space="preserve"> concentration (</w:t>
      </w:r>
      <w:r w:rsidRPr="00F71ECE">
        <w:rPr>
          <w:rFonts w:asciiTheme="minorHAnsi" w:hAnsiTheme="minorHAnsi" w:cstheme="minorBidi"/>
          <w:i/>
          <w:iCs/>
        </w:rPr>
        <w:t>C</w:t>
      </w:r>
      <w:r w:rsidRPr="00F71ECE">
        <w:rPr>
          <w:rFonts w:asciiTheme="minorHAnsi" w:hAnsiTheme="minorHAnsi" w:cstheme="minorBidi"/>
          <w:vertAlign w:val="subscript"/>
        </w:rPr>
        <w:t>a</w:t>
      </w:r>
      <w:r w:rsidRPr="00F71ECE">
        <w:rPr>
          <w:rFonts w:asciiTheme="minorHAnsi" w:hAnsiTheme="minorHAnsi" w:cstheme="minorBidi"/>
        </w:rPr>
        <w:t xml:space="preserve">) </w:t>
      </w:r>
      <w:r w:rsidR="009E06CA">
        <w:rPr>
          <w:rFonts w:asciiTheme="minorHAnsi" w:hAnsiTheme="minorHAnsi" w:cstheme="minorBidi"/>
        </w:rPr>
        <w:t xml:space="preserve">(approx. </w:t>
      </w:r>
      <w:r w:rsidRPr="00F71ECE">
        <w:rPr>
          <w:rFonts w:asciiTheme="minorHAnsi" w:hAnsiTheme="minorHAnsi" w:cstheme="minorBidi"/>
        </w:rPr>
        <w:t xml:space="preserve">420-450ppm). For the generation and characterisation of </w:t>
      </w:r>
      <w:r w:rsidRPr="00F71ECE">
        <w:rPr>
          <w:rFonts w:asciiTheme="minorHAnsi" w:hAnsiTheme="minorHAnsi" w:cstheme="minorBidi"/>
          <w:i/>
          <w:iCs/>
        </w:rPr>
        <w:t>p35</w:t>
      </w:r>
      <w:proofErr w:type="gramStart"/>
      <w:r w:rsidRPr="00F71ECE">
        <w:rPr>
          <w:rFonts w:asciiTheme="minorHAnsi" w:hAnsiTheme="minorHAnsi" w:cstheme="minorBidi"/>
          <w:i/>
          <w:iCs/>
        </w:rPr>
        <w:t>S::</w:t>
      </w:r>
      <w:proofErr w:type="gramEnd"/>
      <w:r w:rsidRPr="00F71ECE">
        <w:rPr>
          <w:rFonts w:asciiTheme="minorHAnsi" w:hAnsiTheme="minorHAnsi" w:cstheme="minorBidi"/>
          <w:i/>
          <w:iCs/>
        </w:rPr>
        <w:t xml:space="preserve">ZmEPFL9 </w:t>
      </w:r>
      <w:r w:rsidRPr="00F71ECE">
        <w:rPr>
          <w:rFonts w:asciiTheme="minorHAnsi" w:hAnsiTheme="minorHAnsi" w:cstheme="minorBidi"/>
        </w:rPr>
        <w:t xml:space="preserve">lines (Chapter 4), plants were grown in a Sanyo growth chamber (model </w:t>
      </w:r>
      <w:r w:rsidRPr="00F71ECE">
        <w:rPr>
          <w:rFonts w:asciiTheme="minorHAnsi" w:eastAsia="Times New Roman" w:hAnsiTheme="minorHAnsi" w:cstheme="minorBidi"/>
        </w:rPr>
        <w:t xml:space="preserve">MLR-350) </w:t>
      </w:r>
      <w:r w:rsidRPr="00F71ECE">
        <w:rPr>
          <w:rFonts w:asciiTheme="minorHAnsi" w:hAnsiTheme="minorHAnsi" w:cstheme="minorBidi"/>
        </w:rPr>
        <w:t xml:space="preserve">set to the following conditions: 16 hr photoperiod, 22°C day/18°C night temperature, 2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and ambient RH and </w:t>
      </w:r>
      <w:r w:rsidRPr="00F71ECE">
        <w:rPr>
          <w:rFonts w:asciiTheme="minorHAnsi" w:hAnsiTheme="minorHAnsi" w:cstheme="minorBidi"/>
          <w:i/>
          <w:iCs/>
        </w:rPr>
        <w:t>C</w:t>
      </w:r>
      <w:r w:rsidRPr="00F71ECE">
        <w:rPr>
          <w:rFonts w:asciiTheme="minorHAnsi" w:hAnsiTheme="minorHAnsi" w:cstheme="minorBidi"/>
          <w:vertAlign w:val="subscript"/>
        </w:rPr>
        <w:t>a</w:t>
      </w:r>
      <w:r w:rsidRPr="00F71ECE">
        <w:rPr>
          <w:rFonts w:asciiTheme="minorHAnsi" w:hAnsiTheme="minorHAnsi" w:cstheme="minorBidi"/>
        </w:rPr>
        <w:t>. After around 10 days of growth, propagators were removed and individual cotyledons were transplanted to 9cm diameter pots containing the same M3 and perlite soil mixture, where they were then grown to maturity. Plant trays were watered sparingly 2-3 times a week with reverse osmosis (RO) water, and plants were rotated within cabinets weekly. Once mature plants had transitioned to the reproductive phase, inflorescence stems were placed within perforated plastic bread bags to avoid cross-pollination between genotypes. After flowering was complete and siliques were fully developed, plants were allowed to dry down, before seed was collected.</w:t>
      </w:r>
    </w:p>
    <w:p w14:paraId="4C253A89" w14:textId="77777777" w:rsidR="00083A71" w:rsidRPr="00F71ECE" w:rsidRDefault="00083A71" w:rsidP="00083A71">
      <w:pPr>
        <w:spacing w:before="240" w:after="240"/>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2.2.2</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Oryzae sativa</w:t>
      </w:r>
    </w:p>
    <w:p w14:paraId="4B43648C"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Rice seeds were placed in sealed Petri dishes containing 1</w:t>
      </w:r>
      <w:r>
        <w:rPr>
          <w:rFonts w:asciiTheme="minorHAnsi" w:hAnsiTheme="minorHAnsi" w:cstheme="minorBidi"/>
        </w:rPr>
        <w:t xml:space="preserve"> </w:t>
      </w:r>
      <w:r w:rsidRPr="00F71ECE">
        <w:rPr>
          <w:rFonts w:asciiTheme="minorHAnsi" w:hAnsiTheme="minorHAnsi" w:cstheme="minorBidi"/>
        </w:rPr>
        <w:t xml:space="preserve">cm of RO water and germinated for 7 days within a Sanyo growth chamber (model </w:t>
      </w:r>
      <w:r w:rsidRPr="00F71ECE">
        <w:rPr>
          <w:rFonts w:asciiTheme="minorHAnsi" w:eastAsia="Times New Roman" w:hAnsiTheme="minorHAnsi" w:cstheme="minorBidi"/>
        </w:rPr>
        <w:t>MLR-350)</w:t>
      </w:r>
      <w:r w:rsidRPr="00F71ECE">
        <w:rPr>
          <w:rFonts w:asciiTheme="minorHAnsi" w:hAnsiTheme="minorHAnsi" w:cstheme="minorBidi"/>
        </w:rPr>
        <w:t xml:space="preserve">, set to the following conditions: 12 hr photoperiod, 26°C day/24°C night temperature, 2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and ambient RH and </w:t>
      </w:r>
      <w:r w:rsidRPr="00F71ECE">
        <w:rPr>
          <w:rFonts w:asciiTheme="minorHAnsi" w:hAnsiTheme="minorHAnsi" w:cstheme="minorBidi"/>
          <w:i/>
          <w:iCs/>
        </w:rPr>
        <w:t>C</w:t>
      </w:r>
      <w:r w:rsidRPr="00F71ECE">
        <w:rPr>
          <w:rFonts w:asciiTheme="minorHAnsi" w:hAnsiTheme="minorHAnsi" w:cstheme="minorBidi"/>
          <w:vertAlign w:val="subscript"/>
        </w:rPr>
        <w:t>a</w:t>
      </w:r>
      <w:r w:rsidRPr="00F71ECE">
        <w:rPr>
          <w:rFonts w:asciiTheme="minorHAnsi" w:hAnsiTheme="minorHAnsi" w:cstheme="minorBidi"/>
        </w:rPr>
        <w:t xml:space="preserve">. Following this, seedlings were transferred to 0.88 L pots containing soil that was thoroughly mixed and saturated with water beforehand. The soil mixture consisted of 2 parts Kettering loam, 1 part John Innes No.3 compost, 5% course grade horticultural sand and </w:t>
      </w:r>
      <w:r>
        <w:rPr>
          <w:rFonts w:asciiTheme="minorHAnsi" w:hAnsiTheme="minorHAnsi" w:cstheme="minorBidi"/>
        </w:rPr>
        <w:br/>
      </w:r>
      <w:r w:rsidRPr="00F71ECE">
        <w:rPr>
          <w:rFonts w:asciiTheme="minorHAnsi" w:hAnsiTheme="minorHAnsi" w:cstheme="minorBidi"/>
        </w:rPr>
        <w:t>3</w:t>
      </w:r>
      <w:r>
        <w:rPr>
          <w:rFonts w:asciiTheme="minorHAnsi" w:hAnsiTheme="minorHAnsi" w:cstheme="minorBidi"/>
        </w:rPr>
        <w:t xml:space="preserve"> </w:t>
      </w:r>
      <w:r w:rsidRPr="00F71ECE">
        <w:rPr>
          <w:rFonts w:asciiTheme="minorHAnsi" w:hAnsiTheme="minorHAnsi" w:cstheme="minorBidi"/>
        </w:rPr>
        <w:t xml:space="preserve">g/L Osmocote slow-release fertiliser. Transplanted seedlings were covered with propagator lids for 1 week, and grown in a </w:t>
      </w:r>
      <w:proofErr w:type="spellStart"/>
      <w:r w:rsidRPr="00F71ECE">
        <w:rPr>
          <w:rFonts w:asciiTheme="minorHAnsi" w:hAnsiTheme="minorHAnsi" w:cstheme="minorBidi"/>
        </w:rPr>
        <w:t>Conviron</w:t>
      </w:r>
      <w:proofErr w:type="spellEnd"/>
      <w:r w:rsidRPr="00F71ECE">
        <w:rPr>
          <w:rFonts w:asciiTheme="minorHAnsi" w:hAnsiTheme="minorHAnsi" w:cstheme="minorBidi"/>
        </w:rPr>
        <w:t xml:space="preserve"> cabinet (model BDR16), set to the following conditions: 12 hr photoperiod, 30°C day/24°C night temperature, 95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60% RH and ambient </w:t>
      </w:r>
      <w:r w:rsidRPr="00F71ECE">
        <w:rPr>
          <w:rFonts w:asciiTheme="minorHAnsi" w:hAnsiTheme="minorHAnsi" w:cstheme="minorBidi"/>
          <w:i/>
          <w:iCs/>
        </w:rPr>
        <w:t>C</w:t>
      </w:r>
      <w:r w:rsidRPr="00F71ECE">
        <w:rPr>
          <w:rFonts w:asciiTheme="minorHAnsi" w:hAnsiTheme="minorHAnsi" w:cstheme="minorBidi"/>
          <w:vertAlign w:val="subscript"/>
        </w:rPr>
        <w:t>a</w:t>
      </w:r>
      <w:r w:rsidRPr="00F71ECE">
        <w:rPr>
          <w:rFonts w:asciiTheme="minorHAnsi" w:hAnsiTheme="minorHAnsi" w:cstheme="minorBidi"/>
        </w:rPr>
        <w:t xml:space="preserve">. Plant trays were filled to the top with RO water and topped up regularly. 3-week-old plants were used for the experiments detailed in Chapter 3, after which they were discarded. </w:t>
      </w:r>
    </w:p>
    <w:p w14:paraId="73753356" w14:textId="77777777" w:rsidR="00083A71" w:rsidRPr="00F71ECE" w:rsidRDefault="00083A71" w:rsidP="00083A71">
      <w:pPr>
        <w:spacing w:before="240" w:after="240"/>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2.2.3</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Zea mays</w:t>
      </w:r>
    </w:p>
    <w:p w14:paraId="723F5A55"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To generate plant tissue used in the RT-qPCR analyses, A188 wildtype seeds were first surface sterilised in 70% Ethanol for 1 min, </w:t>
      </w:r>
      <w:r>
        <w:rPr>
          <w:rFonts w:asciiTheme="minorHAnsi" w:hAnsiTheme="minorHAnsi" w:cstheme="minorBidi"/>
        </w:rPr>
        <w:t>washed</w:t>
      </w:r>
      <w:r w:rsidRPr="00F71ECE">
        <w:rPr>
          <w:rFonts w:asciiTheme="minorHAnsi" w:hAnsiTheme="minorHAnsi" w:cstheme="minorBidi"/>
        </w:rPr>
        <w:t xml:space="preserve"> in sterile water, then placed in 25% economy bleach for 30 mins, before finally </w:t>
      </w:r>
      <w:r>
        <w:rPr>
          <w:rFonts w:asciiTheme="minorHAnsi" w:hAnsiTheme="minorHAnsi" w:cstheme="minorBidi"/>
        </w:rPr>
        <w:t>washing</w:t>
      </w:r>
      <w:r w:rsidRPr="00F71ECE">
        <w:rPr>
          <w:rFonts w:asciiTheme="minorHAnsi" w:hAnsiTheme="minorHAnsi" w:cstheme="minorBidi"/>
        </w:rPr>
        <w:t xml:space="preserve"> in sterile water 5 more times. Sterilised </w:t>
      </w:r>
      <w:r w:rsidRPr="00F71ECE">
        <w:rPr>
          <w:rFonts w:asciiTheme="minorHAnsi" w:hAnsiTheme="minorHAnsi" w:cstheme="minorBidi"/>
        </w:rPr>
        <w:lastRenderedPageBreak/>
        <w:t xml:space="preserve">seeds were then germinated inside sealed autoclaved plastic magenta pots on filter paper, supplied with 1 cm of sterile water, and placed in a Sanyo growth cabinet (model </w:t>
      </w:r>
      <w:r w:rsidRPr="00F71ECE">
        <w:rPr>
          <w:rFonts w:asciiTheme="minorHAnsi" w:eastAsia="Times New Roman" w:hAnsiTheme="minorHAnsi" w:cstheme="minorBidi"/>
        </w:rPr>
        <w:t xml:space="preserve">MLR-350) set to the following conditions: 16 hr photoperiod, </w:t>
      </w:r>
      <w:r w:rsidRPr="00F71ECE">
        <w:rPr>
          <w:rFonts w:asciiTheme="minorHAnsi" w:hAnsiTheme="minorHAnsi" w:cstheme="minorBidi"/>
        </w:rPr>
        <w:t xml:space="preserve">25°C day/20°C night temperature, 2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and ambient RH and </w:t>
      </w:r>
      <w:r w:rsidRPr="00F71ECE">
        <w:rPr>
          <w:rFonts w:asciiTheme="minorHAnsi" w:hAnsiTheme="minorHAnsi" w:cstheme="minorBidi"/>
          <w:i/>
          <w:iCs/>
        </w:rPr>
        <w:t>C</w:t>
      </w:r>
      <w:r w:rsidRPr="00F71ECE">
        <w:rPr>
          <w:rFonts w:asciiTheme="minorHAnsi" w:hAnsiTheme="minorHAnsi" w:cstheme="minorBidi"/>
          <w:vertAlign w:val="subscript"/>
        </w:rPr>
        <w:t>a</w:t>
      </w:r>
      <w:r w:rsidRPr="00F71ECE">
        <w:rPr>
          <w:rFonts w:asciiTheme="minorHAnsi" w:hAnsiTheme="minorHAnsi" w:cstheme="minorBidi"/>
        </w:rPr>
        <w:t xml:space="preserve">. After 7 days of growth, seedlings were dissected and used for either RNA extractions or for microscopic imaging. </w:t>
      </w:r>
    </w:p>
    <w:p w14:paraId="037964E5"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ab/>
        <w:t>For all other phenotypic experiments, seeds were not surface sterilised but instead placed 2 cm below the surface of moist soil (5 parts John Innes No.3 compost, 1 part course grade horticultural sand and 3</w:t>
      </w:r>
      <w:r>
        <w:rPr>
          <w:rFonts w:asciiTheme="minorHAnsi" w:hAnsiTheme="minorHAnsi" w:cstheme="minorBidi"/>
        </w:rPr>
        <w:t xml:space="preserve"> </w:t>
      </w:r>
      <w:r w:rsidRPr="00F71ECE">
        <w:rPr>
          <w:rFonts w:asciiTheme="minorHAnsi" w:hAnsiTheme="minorHAnsi" w:cstheme="minorBidi"/>
        </w:rPr>
        <w:t xml:space="preserve">g/L Osmocote slow release fertiliser) and covered with propagator lids for 1 week </w:t>
      </w:r>
      <w:r>
        <w:rPr>
          <w:rFonts w:asciiTheme="minorHAnsi" w:hAnsiTheme="minorHAnsi" w:cstheme="minorBidi"/>
        </w:rPr>
        <w:t xml:space="preserve">during </w:t>
      </w:r>
      <w:r w:rsidRPr="00F71ECE">
        <w:rPr>
          <w:rFonts w:asciiTheme="minorHAnsi" w:hAnsiTheme="minorHAnsi" w:cstheme="minorBidi"/>
        </w:rPr>
        <w:t xml:space="preserve">germination. For the initial screen of gene-edited lines and leaf 3 stomatal measurements (Chapter 4), plants were initially grown in 0.88 L pots in a </w:t>
      </w:r>
      <w:proofErr w:type="spellStart"/>
      <w:r w:rsidRPr="00F71ECE">
        <w:rPr>
          <w:rFonts w:asciiTheme="minorHAnsi" w:hAnsiTheme="minorHAnsi" w:cstheme="minorBidi"/>
        </w:rPr>
        <w:t>Conviron</w:t>
      </w:r>
      <w:proofErr w:type="spellEnd"/>
      <w:r w:rsidRPr="00F71ECE">
        <w:rPr>
          <w:rFonts w:asciiTheme="minorHAnsi" w:hAnsiTheme="minorHAnsi" w:cstheme="minorBidi"/>
        </w:rPr>
        <w:t xml:space="preserve"> growth cabinet (model BDR16) set to the following conditions: 16 hr photoperiod 28°C day/20°C night temperature, 6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70% RH, and 400 ppm CO</w:t>
      </w:r>
      <w:r w:rsidRPr="00F71ECE">
        <w:rPr>
          <w:rFonts w:asciiTheme="minorHAnsi" w:hAnsiTheme="minorHAnsi" w:cstheme="minorBidi"/>
        </w:rPr>
        <w:softHyphen/>
      </w:r>
      <w:r w:rsidRPr="00F71ECE">
        <w:rPr>
          <w:rFonts w:asciiTheme="minorHAnsi" w:hAnsiTheme="minorHAnsi" w:cstheme="minorBidi"/>
          <w:vertAlign w:val="subscript"/>
        </w:rPr>
        <w:t xml:space="preserve">2 </w:t>
      </w:r>
      <w:r w:rsidRPr="00F71ECE">
        <w:rPr>
          <w:rFonts w:asciiTheme="minorHAnsi" w:hAnsiTheme="minorHAnsi" w:cstheme="minorBidi"/>
        </w:rPr>
        <w:t>concentration (additive supplied). For the experiments detail</w:t>
      </w:r>
      <w:r>
        <w:rPr>
          <w:rFonts w:asciiTheme="minorHAnsi" w:hAnsiTheme="minorHAnsi" w:cstheme="minorBidi"/>
        </w:rPr>
        <w:t>ed</w:t>
      </w:r>
      <w:r w:rsidRPr="00F71ECE">
        <w:rPr>
          <w:rFonts w:asciiTheme="minorHAnsi" w:hAnsiTheme="minorHAnsi" w:cstheme="minorBidi"/>
        </w:rPr>
        <w:t xml:space="preserve"> in Chapter 5, plants were grown in </w:t>
      </w:r>
      <w:r>
        <w:rPr>
          <w:rFonts w:asciiTheme="minorHAnsi" w:hAnsiTheme="minorHAnsi" w:cstheme="minorBidi"/>
        </w:rPr>
        <w:t>6</w:t>
      </w:r>
      <w:r w:rsidRPr="00F71ECE">
        <w:rPr>
          <w:rFonts w:asciiTheme="minorHAnsi" w:hAnsiTheme="minorHAnsi" w:cstheme="minorBidi"/>
        </w:rPr>
        <w:t xml:space="preserve"> L pots in a large </w:t>
      </w:r>
      <w:proofErr w:type="spellStart"/>
      <w:r w:rsidRPr="00F71ECE">
        <w:rPr>
          <w:rFonts w:asciiTheme="minorHAnsi" w:hAnsiTheme="minorHAnsi" w:cstheme="minorBidi"/>
        </w:rPr>
        <w:t>Conviron</w:t>
      </w:r>
      <w:proofErr w:type="spellEnd"/>
      <w:r w:rsidRPr="00F71ECE">
        <w:rPr>
          <w:rFonts w:asciiTheme="minorHAnsi" w:hAnsiTheme="minorHAnsi" w:cstheme="minorBidi"/>
        </w:rPr>
        <w:t xml:space="preserve"> walk-in chamber, set to the same conditions described above but supplied with 10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PAR. All plants were watered sparingly for the first month, after which around 5 cm of RO water was added to the plant trays 3 times a week, and fertiliser was supplied once a week (</w:t>
      </w:r>
      <w:proofErr w:type="spellStart"/>
      <w:r w:rsidRPr="00F71ECE">
        <w:rPr>
          <w:rFonts w:asciiTheme="minorHAnsi" w:hAnsiTheme="minorHAnsi" w:cstheme="minorBidi"/>
        </w:rPr>
        <w:t>Chempak</w:t>
      </w:r>
      <w:proofErr w:type="spellEnd"/>
      <w:r w:rsidRPr="00F71ECE">
        <w:rPr>
          <w:rFonts w:asciiTheme="minorHAnsi" w:hAnsiTheme="minorHAnsi" w:cstheme="minorBidi"/>
        </w:rPr>
        <w:t xml:space="preserve"> High Nitrogen </w:t>
      </w:r>
      <w:proofErr w:type="spellStart"/>
      <w:r w:rsidRPr="00F71ECE">
        <w:rPr>
          <w:rFonts w:asciiTheme="minorHAnsi" w:hAnsiTheme="minorHAnsi" w:cstheme="minorBidi"/>
        </w:rPr>
        <w:t>Fertilser</w:t>
      </w:r>
      <w:proofErr w:type="spellEnd"/>
      <w:r w:rsidRPr="00F71ECE">
        <w:rPr>
          <w:rFonts w:asciiTheme="minorHAnsi" w:hAnsiTheme="minorHAnsi" w:cstheme="minorBidi"/>
        </w:rPr>
        <w:t xml:space="preserve"> No.2). Plant pots were rotated within trays on a weekly basis.</w:t>
      </w:r>
    </w:p>
    <w:p w14:paraId="63205BF6" w14:textId="77777777" w:rsidR="00083A71" w:rsidRPr="00F71ECE" w:rsidRDefault="00083A71" w:rsidP="00083A71">
      <w:pPr>
        <w:spacing w:before="240" w:after="240"/>
        <w:ind w:firstLine="720"/>
        <w:outlineLvl w:val="4"/>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2.3.1   Controlled pollination of maize</w:t>
      </w:r>
    </w:p>
    <w:p w14:paraId="6B74E41A" w14:textId="77777777" w:rsidR="00083A71" w:rsidRPr="00F71ECE" w:rsidRDefault="00083A71" w:rsidP="00083A71">
      <w:pPr>
        <w:rPr>
          <w:rFonts w:asciiTheme="minorHAnsi" w:hAnsiTheme="minorHAnsi" w:cstheme="minorBidi"/>
          <w:b/>
          <w:bCs/>
        </w:rPr>
      </w:pPr>
      <w:r w:rsidRPr="00F71ECE">
        <w:rPr>
          <w:rFonts w:asciiTheme="minorHAnsi" w:hAnsiTheme="minorHAnsi" w:cstheme="minorBidi"/>
        </w:rPr>
        <w:t xml:space="preserve">Maize relies on wind for pollination, so it is essential </w:t>
      </w:r>
      <w:r>
        <w:rPr>
          <w:rFonts w:asciiTheme="minorHAnsi" w:hAnsiTheme="minorHAnsi" w:cstheme="minorBidi"/>
        </w:rPr>
        <w:t>that</w:t>
      </w:r>
      <w:r w:rsidRPr="00F71ECE">
        <w:rPr>
          <w:rFonts w:asciiTheme="minorHAnsi" w:hAnsiTheme="minorHAnsi" w:cstheme="minorBidi"/>
        </w:rPr>
        <w:t xml:space="preserve"> plants </w:t>
      </w:r>
      <w:r>
        <w:rPr>
          <w:rFonts w:asciiTheme="minorHAnsi" w:hAnsiTheme="minorHAnsi" w:cstheme="minorBidi"/>
        </w:rPr>
        <w:t>are</w:t>
      </w:r>
      <w:r w:rsidRPr="00F71ECE">
        <w:rPr>
          <w:rFonts w:asciiTheme="minorHAnsi" w:hAnsiTheme="minorHAnsi" w:cstheme="minorBidi"/>
        </w:rPr>
        <w:t xml:space="preserve"> manually pollinated when grown in growth chambers. After the first paternal tassels had appeared, around 8-9 weeks post germination, all plants were monitored daily for the emergence of maternal ear shoots. To avoid unwanted fertilisation by contaminating pollen, nascent ear shoots were covered with a bread bag with clear window before the silks (styles) emerged. One edge of the bag was pulled down tightly between the stem and the ear shoot to firmly secure it in place. Bagged ear shoots were then examined daily for silk emergence, which usually occurred 1-5 days after anthesis had begun. Once the visible silks had reached a length of roughly 4-7 cm, the tip of the husk and silks were cut off using scissors and ears quickly re-covered to prevent exposure. This step results in homogenous regrowth of receptive silks, increasing the likelihood of all ovules in the ear being successfully fertilised. The date that the ears were cut was then recorded onto the ear bag for easy identification. That evening, on the same plants, tassels were first shaken to remove any previously shed, unviable pollen and then covered with a brown paper bag, with the base of the bag tightly folded around the stem of the tassel and secured in place with tape. The following morning between 8-9 a.m., </w:t>
      </w:r>
      <w:r w:rsidRPr="00F71ECE">
        <w:rPr>
          <w:rFonts w:asciiTheme="minorHAnsi" w:hAnsiTheme="minorHAnsi" w:cstheme="minorBidi"/>
        </w:rPr>
        <w:lastRenderedPageBreak/>
        <w:t>when fresh anthers will be dehiscing and shedding pollen, bagged tassels were carefully bent downwards and agitated to collect pollen</w:t>
      </w:r>
      <w:r>
        <w:rPr>
          <w:rFonts w:asciiTheme="minorHAnsi" w:hAnsiTheme="minorHAnsi" w:cstheme="minorBidi"/>
        </w:rPr>
        <w:t xml:space="preserve"> in the bottom of the bag</w:t>
      </w:r>
      <w:r w:rsidRPr="00F71ECE">
        <w:rPr>
          <w:rFonts w:asciiTheme="minorHAnsi" w:hAnsiTheme="minorHAnsi" w:cstheme="minorBidi"/>
        </w:rPr>
        <w:t xml:space="preserve">, before withdrawing the tassel. Collected pollen was subsequently deposited evenly onto the new regrowth of the chosen silks, being careful to minimise exposure to environmental pollen contamination. A new brown paper bag was then quickly secured around the pollinated ear and the date of pollination recorded on the bag. Where possible, self-pollination was carried out. However, due to the drought treatment, some plants displayed inadequate pollen shed or </w:t>
      </w:r>
      <w:r>
        <w:rPr>
          <w:rFonts w:asciiTheme="minorHAnsi" w:hAnsiTheme="minorHAnsi" w:cstheme="minorBidi"/>
        </w:rPr>
        <w:t xml:space="preserve">very </w:t>
      </w:r>
      <w:r w:rsidRPr="00F71ECE">
        <w:rPr>
          <w:rFonts w:asciiTheme="minorHAnsi" w:hAnsiTheme="minorHAnsi" w:cstheme="minorBidi"/>
        </w:rPr>
        <w:t>delayed silking</w:t>
      </w:r>
      <w:r>
        <w:rPr>
          <w:rFonts w:asciiTheme="minorHAnsi" w:hAnsiTheme="minorHAnsi" w:cstheme="minorBidi"/>
        </w:rPr>
        <w:t>. In these situations, different</w:t>
      </w:r>
      <w:r w:rsidRPr="00F71ECE">
        <w:rPr>
          <w:rFonts w:asciiTheme="minorHAnsi" w:hAnsiTheme="minorHAnsi" w:cstheme="minorBidi"/>
        </w:rPr>
        <w:t xml:space="preserve"> plants from the same genotype were used for cross-pollination. Plants were grown for around another 4 weeks until kernels had finished filling, at which point watering was ceased and plants were allowed to slowly dry out before ears were harvested and kernels removed.</w:t>
      </w:r>
    </w:p>
    <w:p w14:paraId="7E5F9D52"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20" w:name="_Toc131628549"/>
      <w:r>
        <w:rPr>
          <w:rFonts w:asciiTheme="minorHAnsi" w:eastAsiaTheme="majorEastAsia" w:hAnsiTheme="minorHAnsi" w:cs="Calibri"/>
          <w:b/>
          <w:sz w:val="28"/>
          <w:szCs w:val="28"/>
        </w:rPr>
        <w:br/>
      </w:r>
      <w:r w:rsidRPr="00F71ECE">
        <w:rPr>
          <w:rFonts w:asciiTheme="minorHAnsi" w:eastAsiaTheme="majorEastAsia" w:hAnsiTheme="minorHAnsi" w:cs="Calibri"/>
          <w:b/>
          <w:sz w:val="28"/>
          <w:szCs w:val="28"/>
        </w:rPr>
        <w:t>2.3</w:t>
      </w:r>
      <w:r w:rsidRPr="00F71ECE">
        <w:rPr>
          <w:rFonts w:asciiTheme="minorHAnsi" w:eastAsiaTheme="majorEastAsia" w:hAnsiTheme="minorHAnsi" w:cs="Calibri"/>
          <w:b/>
          <w:sz w:val="28"/>
          <w:szCs w:val="28"/>
        </w:rPr>
        <w:tab/>
        <w:t>Extraction of nucleic acids and cDNA synthesis</w:t>
      </w:r>
      <w:bookmarkEnd w:id="20"/>
    </w:p>
    <w:p w14:paraId="352357F0" w14:textId="77777777" w:rsidR="00083A71" w:rsidRPr="00F71ECE" w:rsidRDefault="00083A71" w:rsidP="00083A71">
      <w:pPr>
        <w:spacing w:before="240" w:after="240"/>
        <w:outlineLvl w:val="4"/>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3.1</w:t>
      </w:r>
      <w:r w:rsidRPr="00F71ECE">
        <w:rPr>
          <w:rFonts w:asciiTheme="minorHAnsi" w:eastAsiaTheme="majorEastAsia" w:hAnsiTheme="minorHAnsi" w:cs="Calibri"/>
          <w:b/>
          <w:sz w:val="24"/>
          <w:szCs w:val="24"/>
        </w:rPr>
        <w:tab/>
        <w:t>Arabidopsis genomic</w:t>
      </w:r>
      <w:r w:rsidRPr="00F71ECE">
        <w:rPr>
          <w:rFonts w:asciiTheme="minorHAnsi" w:eastAsiaTheme="majorEastAsia" w:hAnsiTheme="minorHAnsi" w:cs="Calibri"/>
          <w:b/>
          <w:i/>
          <w:iCs/>
          <w:sz w:val="24"/>
          <w:szCs w:val="24"/>
        </w:rPr>
        <w:t xml:space="preserve"> </w:t>
      </w:r>
      <w:r w:rsidRPr="00F71ECE">
        <w:rPr>
          <w:rFonts w:asciiTheme="minorHAnsi" w:eastAsiaTheme="majorEastAsia" w:hAnsiTheme="minorHAnsi" w:cs="Calibri"/>
          <w:b/>
          <w:sz w:val="24"/>
          <w:szCs w:val="24"/>
        </w:rPr>
        <w:t>DNA isolation</w:t>
      </w:r>
    </w:p>
    <w:p w14:paraId="27F1637D"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Genomic DNA was isolated from Arabidopsis leaves as per the protocol described by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1mYLWOLe","properties":{"formattedCitation":"(Edwards, Johnstone and Thompson, 1991)","plainCitation":"(Edwards, Johnstone and Thompson, 1991)","dontUpdate":true,"noteIndex":0},"citationItems":[{"id":181,"uris":["http://zotero.org/users/local/Hcd06Tc7/items/F63K8692"],"itemData":{"id":181,"type":"article-journal","abstract":"Images\nnull","container-title":"Nucleic Acids Research","ISSN":"0305-1048","issue":"6","journalAbbreviation":"Nucleic Acids Res","note":"PMID: 2030957\nPMCID: PMC333874","page":"1349","source":"PubMed Central","title":"A simple and rapid method for the preparation of plant genomic DNA for PCR analysis.","volume":"19","author":[{"family":"Edwards","given":"K"},{"family":"Johnstone","given":"C"},{"family":"Thompson","given":"C"}],"issued":{"date-parts":[["1991",3,25]]}}}],"schema":"https://github.com/citation-style-language/schema/raw/master/csl-citation.json"} </w:instrText>
      </w:r>
      <w:r w:rsidRPr="00F71ECE">
        <w:rPr>
          <w:rFonts w:asciiTheme="minorHAnsi" w:hAnsiTheme="minorHAnsi" w:cstheme="minorBidi"/>
        </w:rPr>
        <w:fldChar w:fldCharType="separate"/>
      </w:r>
      <w:r w:rsidRPr="00F71ECE">
        <w:rPr>
          <w:rFonts w:cstheme="minorBidi"/>
        </w:rPr>
        <w:t>Edwards, Johnstone and Thompson (1991)</w:t>
      </w:r>
      <w:r w:rsidRPr="00F71ECE">
        <w:rPr>
          <w:rFonts w:asciiTheme="minorHAnsi" w:hAnsiTheme="minorHAnsi" w:cstheme="minorBidi"/>
        </w:rPr>
        <w:fldChar w:fldCharType="end"/>
      </w:r>
      <w:r w:rsidRPr="00F71ECE">
        <w:rPr>
          <w:rFonts w:asciiTheme="minorHAnsi" w:hAnsiTheme="minorHAnsi" w:cstheme="minorBidi"/>
        </w:rPr>
        <w:t>. Freshly collected leaf tissue (roughly 1 cm</w:t>
      </w:r>
      <w:r w:rsidRPr="00F71ECE">
        <w:rPr>
          <w:rFonts w:asciiTheme="minorHAnsi" w:hAnsiTheme="minorHAnsi" w:cstheme="minorBidi"/>
          <w:vertAlign w:val="superscript"/>
        </w:rPr>
        <w:t>2</w:t>
      </w:r>
      <w:r w:rsidRPr="00F71ECE">
        <w:rPr>
          <w:rFonts w:asciiTheme="minorHAnsi" w:hAnsiTheme="minorHAnsi" w:cstheme="minorBidi"/>
        </w:rPr>
        <w:t>) was placed into a 1.5 mL tube containing 400 µL Edwards solution (containing 200 mM Tris-HCl pH 7.5, 25 mM EDTA, 250 mM NaCl, 0.5% w/v SDS, and adjusted to pH 7.5 using HCl) and ground using a micropestle. Once homogenised, the sample was centrifuged at 14,000 rpm for 2 min, and the supernatant transferred to a new tube. An equal volume of pre-chilled Isopropanol was then added to the tube and mixed, before centrifuging for a further 5 min. All the liquid in the tube was removed, leaving behind the pellet of DNA, which was allowed to air dry for 10 min. Finally, the pellet was resuspended in 50 µL of TE buffer (10mM Tris-HCl pH 8.0, 1mM EDTA pH 8.0). Extracted gDNA samples were either used immediately for PCR analysis or stored at -20°C.</w:t>
      </w:r>
    </w:p>
    <w:p w14:paraId="728268F5"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3.2</w:t>
      </w:r>
      <w:r w:rsidRPr="00F71ECE">
        <w:rPr>
          <w:rFonts w:asciiTheme="minorHAnsi" w:eastAsiaTheme="majorEastAsia" w:hAnsiTheme="minorHAnsi" w:cs="Calibri"/>
          <w:b/>
          <w:sz w:val="24"/>
          <w:szCs w:val="24"/>
        </w:rPr>
        <w:tab/>
        <w:t>Maize genomic DNA isolation</w:t>
      </w:r>
    </w:p>
    <w:p w14:paraId="100161D6"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Genomic DNA was isolated from maize leaves using a modified protocol based on the traditional cetyltrimethylammonium bromide (CTAB) method (Doyle and Doyle, 1987). 1.5 mL tubes containing approximately 1 cm</w:t>
      </w:r>
      <w:r w:rsidRPr="00F71ECE">
        <w:rPr>
          <w:rFonts w:asciiTheme="minorHAnsi" w:hAnsiTheme="minorHAnsi" w:cstheme="minorBidi"/>
          <w:vertAlign w:val="superscript"/>
        </w:rPr>
        <w:t>2</w:t>
      </w:r>
      <w:r w:rsidRPr="00F71ECE">
        <w:rPr>
          <w:rFonts w:asciiTheme="minorHAnsi" w:hAnsiTheme="minorHAnsi" w:cstheme="minorBidi"/>
        </w:rPr>
        <w:t xml:space="preserve"> of young leaf tissue that had previously been flash frozen, were placed in a tube rack submerged in liquid nitrogen, and tissue was ground to a fine powder using a micropestle. 500 µL of CTAB buffer (containing 2% w/v CTAB, 100 mM Tris-HCl pH 8.0, 20 mM EDTA pH 8.0, 1.4 M NaCl, 1% w/v Polyvinyl pyrrolidone (PVP) 40, </w:t>
      </w:r>
      <w:r w:rsidRPr="00F71ECE">
        <w:rPr>
          <w:rFonts w:asciiTheme="minorHAnsi" w:hAnsiTheme="minorHAnsi" w:cstheme="minorBidi"/>
        </w:rPr>
        <w:lastRenderedPageBreak/>
        <w:t xml:space="preserve">and adjusted to pH 5.0 using HCl) was added to each tube and mixed well, before incubating for 30 min at 65°C. Samples were centrifuged at 14,000 rpm for 5 min, and the supernatant transferred to a new tube, where it was mixed thoroughly with 500 µL of Chloroform and centrifuged again for 1 min. The clear upper aqueous phase was transferred to a new tube with two times the volume of Ethanol, and mixed slowly by inversion to precipitate the DNA. Following a further centrifugation </w:t>
      </w:r>
      <w:r>
        <w:rPr>
          <w:rFonts w:asciiTheme="minorHAnsi" w:hAnsiTheme="minorHAnsi" w:cstheme="minorBidi"/>
        </w:rPr>
        <w:t xml:space="preserve">step </w:t>
      </w:r>
      <w:r w:rsidRPr="00F71ECE">
        <w:rPr>
          <w:rFonts w:asciiTheme="minorHAnsi" w:hAnsiTheme="minorHAnsi" w:cstheme="minorBidi"/>
        </w:rPr>
        <w:t xml:space="preserve">for 1 min, the supernatant was removed, and the remaining pellet was washed </w:t>
      </w:r>
      <w:r>
        <w:rPr>
          <w:rFonts w:asciiTheme="minorHAnsi" w:hAnsiTheme="minorHAnsi" w:cstheme="minorBidi"/>
        </w:rPr>
        <w:t>with</w:t>
      </w:r>
      <w:r w:rsidRPr="00F71ECE">
        <w:rPr>
          <w:rFonts w:asciiTheme="minorHAnsi" w:hAnsiTheme="minorHAnsi" w:cstheme="minorBidi"/>
        </w:rPr>
        <w:t xml:space="preserve"> 1 mL</w:t>
      </w:r>
      <w:r>
        <w:rPr>
          <w:rFonts w:asciiTheme="minorHAnsi" w:hAnsiTheme="minorHAnsi" w:cstheme="minorBidi"/>
        </w:rPr>
        <w:t xml:space="preserve"> of</w:t>
      </w:r>
      <w:r w:rsidRPr="00F71ECE">
        <w:rPr>
          <w:rFonts w:asciiTheme="minorHAnsi" w:hAnsiTheme="minorHAnsi" w:cstheme="minorBidi"/>
        </w:rPr>
        <w:t xml:space="preserve"> 75% Ethanol, and allowed to air dry for 20 min. Finally, the pellet was resuspended in 50 µL of pre-warmed TE buffer (10 mM Tris pH 8.0, 1 mM EDTA pH 8.0). Extracted DNA concentration was quantified before storing samples at </w:t>
      </w:r>
      <w:r>
        <w:rPr>
          <w:rFonts w:asciiTheme="minorHAnsi" w:hAnsiTheme="minorHAnsi" w:cstheme="minorBidi"/>
        </w:rPr>
        <w:br/>
      </w:r>
      <w:r w:rsidRPr="00F71ECE">
        <w:rPr>
          <w:rFonts w:asciiTheme="minorHAnsi" w:hAnsiTheme="minorHAnsi" w:cstheme="minorBidi"/>
        </w:rPr>
        <w:t>-20°C and used for subsequent PCR analysis and downstream cloning or Sanger sequencing.</w:t>
      </w:r>
    </w:p>
    <w:p w14:paraId="201318B3"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3.3</w:t>
      </w:r>
      <w:r w:rsidRPr="00F71ECE">
        <w:rPr>
          <w:rFonts w:asciiTheme="minorHAnsi" w:eastAsiaTheme="majorEastAsia" w:hAnsiTheme="minorHAnsi" w:cs="Calibri"/>
          <w:b/>
          <w:sz w:val="24"/>
          <w:szCs w:val="24"/>
        </w:rPr>
        <w:tab/>
        <w:t>Total RNA extraction and cDNA synthesis</w:t>
      </w:r>
    </w:p>
    <w:p w14:paraId="17A74938"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Total RNA was isolated from developing maize leaves to assess the expression of stomatal development genes. Using a scalpel, 7-day-old seedlings were excised from the seed as close to the base as possible, and the coleoptile and leaf 1 removed. 1 cm from the base of the young developing leaf 2 was excised and placed in a 1.5 mL tube, before immediately flash freezing within a tube rack submerged in liquid nitrogen. Here, pre-chilled and autoclaved </w:t>
      </w:r>
      <w:proofErr w:type="spellStart"/>
      <w:r w:rsidRPr="00F71ECE">
        <w:rPr>
          <w:rFonts w:asciiTheme="minorHAnsi" w:hAnsiTheme="minorHAnsi" w:cstheme="minorBidi"/>
        </w:rPr>
        <w:t>micropestles</w:t>
      </w:r>
      <w:proofErr w:type="spellEnd"/>
      <w:r w:rsidRPr="00F71ECE">
        <w:rPr>
          <w:rFonts w:asciiTheme="minorHAnsi" w:hAnsiTheme="minorHAnsi" w:cstheme="minorBidi"/>
        </w:rPr>
        <w:t xml:space="preserve"> were used to macerate the tissue to a fine powder. RNA extractions were then performed using Spectrum Plant Total RNA Kit (Sigma-</w:t>
      </w:r>
      <w:proofErr w:type="spellStart"/>
      <w:r w:rsidRPr="00F71ECE">
        <w:rPr>
          <w:rFonts w:asciiTheme="minorHAnsi" w:hAnsiTheme="minorHAnsi" w:cstheme="minorBidi"/>
        </w:rPr>
        <w:t>Aldritch</w:t>
      </w:r>
      <w:proofErr w:type="spellEnd"/>
      <w:r w:rsidRPr="00F71ECE">
        <w:rPr>
          <w:rFonts w:asciiTheme="minorHAnsi" w:hAnsiTheme="minorHAnsi" w:cstheme="minorBidi"/>
        </w:rPr>
        <w:t xml:space="preserve">) following the manufacturer’s protocol. To remove residual DNA from the sample, RNA was treated with DNA-free DNA Removal Kit (Thermo Fisher Scientific). Total RNA concentration and purity was quantified using a </w:t>
      </w:r>
      <w:proofErr w:type="spellStart"/>
      <w:r w:rsidRPr="00F71ECE">
        <w:rPr>
          <w:rFonts w:asciiTheme="minorHAnsi" w:hAnsiTheme="minorHAnsi" w:cstheme="minorBidi"/>
        </w:rPr>
        <w:t>NanoDrop</w:t>
      </w:r>
      <w:proofErr w:type="spellEnd"/>
      <w:r w:rsidRPr="00F71ECE">
        <w:rPr>
          <w:rFonts w:asciiTheme="minorHAnsi" w:hAnsiTheme="minorHAnsi" w:cstheme="minorBidi"/>
        </w:rPr>
        <w:t xml:space="preserve">™ ND-8000 UV-visible spectrophotometer (Thermo Scientific), with an A260/A280 ratio of </w:t>
      </w:r>
      <w:r>
        <w:rPr>
          <w:rFonts w:asciiTheme="minorHAnsi" w:hAnsiTheme="minorHAnsi" w:cstheme="minorBidi"/>
        </w:rPr>
        <w:t>~2.0</w:t>
      </w:r>
      <w:r w:rsidRPr="00F71ECE">
        <w:rPr>
          <w:rFonts w:asciiTheme="minorHAnsi" w:hAnsiTheme="minorHAnsi" w:cstheme="minorBidi"/>
        </w:rPr>
        <w:t xml:space="preserve"> indicative of highly purified RNA. RNA integrity was also checked using gel electrophoresis (see section 2.4.3); RNA sample aliquots were first heat-denatured at 70°C for 5 min and then placed in ice, before being run on a</w:t>
      </w:r>
      <w:r>
        <w:rPr>
          <w:rFonts w:asciiTheme="minorHAnsi" w:hAnsiTheme="minorHAnsi" w:cstheme="minorBidi"/>
        </w:rPr>
        <w:t xml:space="preserve"> 1%</w:t>
      </w:r>
      <w:r w:rsidRPr="00F71ECE">
        <w:rPr>
          <w:rFonts w:asciiTheme="minorHAnsi" w:hAnsiTheme="minorHAnsi" w:cstheme="minorBidi"/>
        </w:rPr>
        <w:t xml:space="preserve"> TAE agarose gel at low voltage</w:t>
      </w:r>
      <w:r>
        <w:rPr>
          <w:rFonts w:asciiTheme="minorHAnsi" w:hAnsiTheme="minorHAnsi" w:cstheme="minorBidi"/>
        </w:rPr>
        <w:t xml:space="preserve"> (~60 volts)</w:t>
      </w:r>
      <w:r w:rsidRPr="00F71ECE">
        <w:rPr>
          <w:rFonts w:asciiTheme="minorHAnsi" w:hAnsiTheme="minorHAnsi" w:cstheme="minorBidi"/>
        </w:rPr>
        <w:t xml:space="preserve">. High quality RNA will show two distinct 28S and 18S ribosomal RNA bands </w:t>
      </w:r>
      <w:r>
        <w:rPr>
          <w:rFonts w:asciiTheme="minorHAnsi" w:hAnsiTheme="minorHAnsi" w:cstheme="minorBidi"/>
        </w:rPr>
        <w:t xml:space="preserve">(with a respective brightness intensity of 2:1) </w:t>
      </w:r>
      <w:r w:rsidRPr="00F71ECE">
        <w:rPr>
          <w:rFonts w:asciiTheme="minorHAnsi" w:hAnsiTheme="minorHAnsi" w:cstheme="minorBidi"/>
        </w:rPr>
        <w:t>and no smearing down the gel. Extracted RNA was then used as a template for cDNA synthesis using M-MLV Reverse Transcriptase (Invitrogen) with added oligo (dT)</w:t>
      </w:r>
      <w:r w:rsidRPr="00F71ECE">
        <w:rPr>
          <w:rFonts w:asciiTheme="minorHAnsi" w:hAnsiTheme="minorHAnsi" w:cstheme="minorBidi"/>
          <w:vertAlign w:val="subscript"/>
        </w:rPr>
        <w:t>18</w:t>
      </w:r>
      <w:r w:rsidRPr="00F71ECE">
        <w:rPr>
          <w:rFonts w:asciiTheme="minorHAnsi" w:hAnsiTheme="minorHAnsi" w:cstheme="minorBidi"/>
        </w:rPr>
        <w:t>, as per the manufacturer’s protocol. The single stranded cDNA was used in either PCR or RT-qPCR amplification. Both RNA and cDNA samples were stored at -</w:t>
      </w:r>
      <w:r>
        <w:rPr>
          <w:rFonts w:asciiTheme="minorHAnsi" w:hAnsiTheme="minorHAnsi" w:cstheme="minorBidi"/>
        </w:rPr>
        <w:t>8</w:t>
      </w:r>
      <w:r w:rsidRPr="00F71ECE">
        <w:rPr>
          <w:rFonts w:asciiTheme="minorHAnsi" w:hAnsiTheme="minorHAnsi" w:cstheme="minorBidi"/>
        </w:rPr>
        <w:t>0°C.</w:t>
      </w:r>
    </w:p>
    <w:p w14:paraId="07B0BA0C" w14:textId="77777777" w:rsidR="00102D6E" w:rsidRDefault="00102D6E" w:rsidP="00083A71">
      <w:pPr>
        <w:spacing w:before="240" w:after="240"/>
        <w:outlineLvl w:val="2"/>
        <w:rPr>
          <w:rFonts w:asciiTheme="minorHAnsi" w:eastAsiaTheme="majorEastAsia" w:hAnsiTheme="minorHAnsi" w:cs="Calibri"/>
          <w:b/>
          <w:sz w:val="28"/>
          <w:szCs w:val="28"/>
        </w:rPr>
      </w:pPr>
      <w:bookmarkStart w:id="21" w:name="_Toc131628550"/>
    </w:p>
    <w:p w14:paraId="21DE0387" w14:textId="77777777" w:rsidR="00102D6E" w:rsidRDefault="00102D6E" w:rsidP="00083A71">
      <w:pPr>
        <w:spacing w:before="240" w:after="240"/>
        <w:outlineLvl w:val="2"/>
        <w:rPr>
          <w:rFonts w:asciiTheme="minorHAnsi" w:eastAsiaTheme="majorEastAsia" w:hAnsiTheme="minorHAnsi" w:cs="Calibri"/>
          <w:b/>
          <w:sz w:val="28"/>
          <w:szCs w:val="28"/>
        </w:rPr>
      </w:pPr>
    </w:p>
    <w:p w14:paraId="5D3A091D" w14:textId="77777777" w:rsidR="00083A71" w:rsidRPr="00F71ECE" w:rsidRDefault="00083A71" w:rsidP="00083A71">
      <w:pPr>
        <w:spacing w:before="240" w:after="240"/>
        <w:outlineLvl w:val="2"/>
        <w:rPr>
          <w:rFonts w:asciiTheme="minorHAnsi" w:eastAsiaTheme="majorEastAsia" w:hAnsiTheme="minorHAnsi" w:cs="Calibri"/>
          <w:b/>
          <w:sz w:val="28"/>
          <w:szCs w:val="28"/>
        </w:rPr>
      </w:pPr>
      <w:r w:rsidRPr="00F71ECE">
        <w:rPr>
          <w:rFonts w:asciiTheme="minorHAnsi" w:eastAsiaTheme="majorEastAsia" w:hAnsiTheme="minorHAnsi" w:cs="Calibri"/>
          <w:b/>
          <w:sz w:val="28"/>
          <w:szCs w:val="28"/>
        </w:rPr>
        <w:lastRenderedPageBreak/>
        <w:t>2.4</w:t>
      </w:r>
      <w:r w:rsidRPr="00F71ECE">
        <w:rPr>
          <w:rFonts w:asciiTheme="minorHAnsi" w:eastAsiaTheme="majorEastAsia" w:hAnsiTheme="minorHAnsi" w:cs="Calibri"/>
          <w:b/>
          <w:sz w:val="28"/>
          <w:szCs w:val="28"/>
        </w:rPr>
        <w:tab/>
        <w:t>Amplification and analysis of DNA fragments</w:t>
      </w:r>
      <w:bookmarkEnd w:id="21"/>
    </w:p>
    <w:p w14:paraId="167C8AC9"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4.1</w:t>
      </w:r>
      <w:r w:rsidRPr="00F71ECE">
        <w:rPr>
          <w:rFonts w:asciiTheme="minorHAnsi" w:eastAsiaTheme="majorEastAsia" w:hAnsiTheme="minorHAnsi" w:cs="Calibri"/>
          <w:b/>
          <w:sz w:val="24"/>
          <w:szCs w:val="24"/>
        </w:rPr>
        <w:tab/>
        <w:t xml:space="preserve">Polymerase Chain Reaction (PCR) using </w:t>
      </w:r>
      <w:proofErr w:type="spellStart"/>
      <w:r w:rsidRPr="00F71ECE">
        <w:rPr>
          <w:rFonts w:asciiTheme="minorHAnsi" w:eastAsiaTheme="majorEastAsia" w:hAnsiTheme="minorHAnsi" w:cs="Calibri"/>
          <w:b/>
          <w:sz w:val="24"/>
          <w:szCs w:val="24"/>
        </w:rPr>
        <w:t>OneTaq</w:t>
      </w:r>
      <w:proofErr w:type="spellEnd"/>
      <w:r w:rsidRPr="00F71ECE">
        <w:rPr>
          <w:rFonts w:asciiTheme="minorHAnsi" w:eastAsiaTheme="majorEastAsia" w:hAnsiTheme="minorHAnsi" w:cs="Calibri"/>
          <w:b/>
          <w:i/>
          <w:iCs/>
          <w:sz w:val="24"/>
          <w:szCs w:val="24"/>
        </w:rPr>
        <w:t xml:space="preserve"> </w:t>
      </w:r>
      <w:r w:rsidRPr="00F71ECE">
        <w:rPr>
          <w:rFonts w:asciiTheme="minorHAnsi" w:eastAsiaTheme="majorEastAsia" w:hAnsiTheme="minorHAnsi" w:cs="Calibri"/>
          <w:b/>
          <w:sz w:val="24"/>
          <w:szCs w:val="24"/>
        </w:rPr>
        <w:t>polymerase</w:t>
      </w:r>
    </w:p>
    <w:p w14:paraId="42E4EE0D"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For genotyping the Arabidopsis EPF lines, 20 µL PCR reactions were </w:t>
      </w:r>
      <w:r>
        <w:rPr>
          <w:rFonts w:asciiTheme="minorHAnsi" w:hAnsiTheme="minorHAnsi" w:cstheme="minorBidi"/>
        </w:rPr>
        <w:t>assembled</w:t>
      </w:r>
      <w:r w:rsidRPr="00F71ECE">
        <w:rPr>
          <w:rFonts w:asciiTheme="minorHAnsi" w:hAnsiTheme="minorHAnsi" w:cstheme="minorBidi"/>
        </w:rPr>
        <w:t xml:space="preserve"> using </w:t>
      </w:r>
      <w:proofErr w:type="spellStart"/>
      <w:r w:rsidRPr="00F71ECE">
        <w:rPr>
          <w:rFonts w:asciiTheme="minorHAnsi" w:hAnsiTheme="minorHAnsi" w:cstheme="minorBidi"/>
        </w:rPr>
        <w:t>OneTaq</w:t>
      </w:r>
      <w:proofErr w:type="spellEnd"/>
      <w:r w:rsidRPr="00F71ECE">
        <w:rPr>
          <w:rFonts w:asciiTheme="minorHAnsi" w:hAnsiTheme="minorHAnsi" w:cstheme="minorBidi"/>
        </w:rPr>
        <w:t xml:space="preserve"> Quick-Load 2X Master Mix with Standard Buffer (New England Biolabs) with 0.8-1 µL of DNA template, as per the manufacturer’s instructions. The following thermocycler conditions were generally used: an initial denaturation step at 94°C for 30 sec, followed by 30-35 repeated amplification cycles (94°C denaturation for 15 sec, 57-60°C annealing for 45-60 sec, 68°C extension for 60 sec), with a final extension step of 68°C for 5 min. To genotype Arabidopsis plants containing over-expression vectors (AtEPF2-OE, AtEPFL9-OE, </w:t>
      </w:r>
      <w:r w:rsidRPr="00F71ECE">
        <w:rPr>
          <w:rFonts w:asciiTheme="minorHAnsi" w:hAnsiTheme="minorHAnsi" w:cstheme="minorBidi"/>
          <w:i/>
          <w:iCs/>
        </w:rPr>
        <w:t>p35</w:t>
      </w:r>
      <w:proofErr w:type="gramStart"/>
      <w:r w:rsidRPr="00F71ECE">
        <w:rPr>
          <w:rFonts w:asciiTheme="minorHAnsi" w:hAnsiTheme="minorHAnsi" w:cstheme="minorBidi"/>
          <w:i/>
          <w:iCs/>
        </w:rPr>
        <w:t>S::</w:t>
      </w:r>
      <w:proofErr w:type="gramEnd"/>
      <w:r w:rsidRPr="00F71ECE">
        <w:rPr>
          <w:rFonts w:asciiTheme="minorHAnsi" w:hAnsiTheme="minorHAnsi" w:cstheme="minorBidi"/>
          <w:i/>
          <w:iCs/>
        </w:rPr>
        <w:t>ZmEPFL9s</w:t>
      </w:r>
      <w:r w:rsidRPr="00F71ECE">
        <w:rPr>
          <w:rFonts w:asciiTheme="minorHAnsi" w:hAnsiTheme="minorHAnsi" w:cstheme="minorBidi"/>
        </w:rPr>
        <w:t xml:space="preserve">), a </w:t>
      </w:r>
      <w:r>
        <w:rPr>
          <w:rFonts w:asciiTheme="minorHAnsi" w:hAnsiTheme="minorHAnsi" w:cstheme="minorBidi"/>
        </w:rPr>
        <w:t>vector-specific primer (usually within the promoter region) was paired with a gene-specific primer (matching that of the insert)</w:t>
      </w:r>
      <w:r w:rsidRPr="00F71ECE">
        <w:rPr>
          <w:rFonts w:asciiTheme="minorHAnsi" w:hAnsiTheme="minorHAnsi" w:cstheme="minorBidi"/>
        </w:rPr>
        <w:t xml:space="preserve"> (see Table 2.</w:t>
      </w:r>
      <w:r w:rsidR="00C413AC">
        <w:rPr>
          <w:rFonts w:asciiTheme="minorHAnsi" w:hAnsiTheme="minorHAnsi" w:cstheme="minorBidi"/>
        </w:rPr>
        <w:t>3</w:t>
      </w:r>
      <w:r w:rsidRPr="00F71ECE">
        <w:rPr>
          <w:rFonts w:asciiTheme="minorHAnsi" w:hAnsiTheme="minorHAnsi" w:cstheme="minorBidi"/>
        </w:rPr>
        <w:t xml:space="preserve">). For line </w:t>
      </w:r>
      <w:r w:rsidRPr="00F71ECE">
        <w:rPr>
          <w:rFonts w:asciiTheme="minorHAnsi" w:hAnsiTheme="minorHAnsi" w:cstheme="minorBidi"/>
          <w:i/>
          <w:iCs/>
        </w:rPr>
        <w:t>Atepf</w:t>
      </w:r>
      <w:proofErr w:type="gramStart"/>
      <w:r w:rsidRPr="00F71ECE">
        <w:rPr>
          <w:rFonts w:asciiTheme="minorHAnsi" w:hAnsiTheme="minorHAnsi" w:cstheme="minorBidi"/>
          <w:i/>
          <w:iCs/>
        </w:rPr>
        <w:t>1;Atepf</w:t>
      </w:r>
      <w:proofErr w:type="gramEnd"/>
      <w:r w:rsidRPr="00F71ECE">
        <w:rPr>
          <w:rFonts w:asciiTheme="minorHAnsi" w:hAnsiTheme="minorHAnsi" w:cstheme="minorBidi"/>
          <w:i/>
          <w:iCs/>
        </w:rPr>
        <w:t>2</w:t>
      </w:r>
      <w:r w:rsidRPr="00F71ECE">
        <w:rPr>
          <w:rFonts w:asciiTheme="minorHAnsi" w:hAnsiTheme="minorHAnsi" w:cstheme="minorBidi"/>
        </w:rPr>
        <w:t xml:space="preserve">, </w:t>
      </w:r>
      <w:proofErr w:type="spellStart"/>
      <w:r w:rsidRPr="00F71ECE">
        <w:rPr>
          <w:rFonts w:asciiTheme="minorHAnsi" w:hAnsiTheme="minorHAnsi" w:cstheme="minorBidi"/>
        </w:rPr>
        <w:t>t</w:t>
      </w:r>
      <w:r w:rsidR="00DB15BA">
        <w:rPr>
          <w:rFonts w:asciiTheme="minorHAnsi" w:hAnsiTheme="minorHAnsi" w:cstheme="minorBidi"/>
        </w:rPr>
        <w:t>DNA</w:t>
      </w:r>
      <w:proofErr w:type="spellEnd"/>
      <w:r w:rsidR="00DB15BA">
        <w:rPr>
          <w:rFonts w:asciiTheme="minorHAnsi" w:hAnsiTheme="minorHAnsi" w:cstheme="minorBidi"/>
        </w:rPr>
        <w:t xml:space="preserve"> insertions</w:t>
      </w:r>
      <w:r w:rsidRPr="00F71ECE">
        <w:rPr>
          <w:rFonts w:asciiTheme="minorHAnsi" w:hAnsiTheme="minorHAnsi" w:cstheme="minorBidi"/>
        </w:rPr>
        <w:t xml:space="preserve"> w</w:t>
      </w:r>
      <w:r w:rsidR="00DB15BA">
        <w:rPr>
          <w:rFonts w:asciiTheme="minorHAnsi" w:hAnsiTheme="minorHAnsi" w:cstheme="minorBidi"/>
        </w:rPr>
        <w:t>ere</w:t>
      </w:r>
      <w:r w:rsidRPr="00F71ECE">
        <w:rPr>
          <w:rFonts w:asciiTheme="minorHAnsi" w:hAnsiTheme="minorHAnsi" w:cstheme="minorBidi"/>
        </w:rPr>
        <w:t xml:space="preserve"> confirmed </w:t>
      </w:r>
      <w:r w:rsidR="00DB15BA">
        <w:rPr>
          <w:rFonts w:asciiTheme="minorHAnsi" w:hAnsiTheme="minorHAnsi" w:cstheme="minorBidi"/>
        </w:rPr>
        <w:t xml:space="preserve">using a pair of primers, with one located on the </w:t>
      </w:r>
      <w:r w:rsidR="009C6BC8">
        <w:rPr>
          <w:rFonts w:asciiTheme="minorHAnsi" w:hAnsiTheme="minorHAnsi" w:cstheme="minorBidi"/>
        </w:rPr>
        <w:t>left border of the t-DNA insertion and the other</w:t>
      </w:r>
      <w:r w:rsidR="00DB15BA">
        <w:rPr>
          <w:rFonts w:asciiTheme="minorHAnsi" w:hAnsiTheme="minorHAnsi" w:cstheme="minorBidi"/>
        </w:rPr>
        <w:t xml:space="preserve"> </w:t>
      </w:r>
      <w:r w:rsidR="009C6BC8">
        <w:rPr>
          <w:rFonts w:asciiTheme="minorHAnsi" w:hAnsiTheme="minorHAnsi" w:cstheme="minorBidi"/>
        </w:rPr>
        <w:t>specific to the native gene.</w:t>
      </w:r>
      <w:r w:rsidR="00DB15BA">
        <w:rPr>
          <w:rFonts w:asciiTheme="minorHAnsi" w:hAnsiTheme="minorHAnsi" w:cstheme="minorBidi"/>
        </w:rPr>
        <w:t xml:space="preserve"> Then, t</w:t>
      </w:r>
      <w:r w:rsidRPr="00F71ECE">
        <w:rPr>
          <w:rFonts w:asciiTheme="minorHAnsi" w:hAnsiTheme="minorHAnsi" w:cstheme="minorBidi"/>
        </w:rPr>
        <w:t>o identify homozygous</w:t>
      </w:r>
      <w:r w:rsidR="00DB15BA">
        <w:rPr>
          <w:rFonts w:asciiTheme="minorHAnsi" w:hAnsiTheme="minorHAnsi" w:cstheme="minorBidi"/>
        </w:rPr>
        <w:t xml:space="preserve"> </w:t>
      </w:r>
      <w:r w:rsidR="00DB15BA">
        <w:rPr>
          <w:rFonts w:asciiTheme="minorHAnsi" w:hAnsiTheme="minorHAnsi" w:cstheme="minorBidi"/>
          <w:i/>
          <w:iCs/>
        </w:rPr>
        <w:t>Atepf1;Atepf2</w:t>
      </w:r>
      <w:r w:rsidRPr="00F71ECE">
        <w:rPr>
          <w:rFonts w:asciiTheme="minorHAnsi" w:hAnsiTheme="minorHAnsi" w:cstheme="minorBidi"/>
        </w:rPr>
        <w:t xml:space="preserve"> plants, an additional PCR reaction was set up using primers only located within the native Arabidopsis genes, which should not result in amplification</w:t>
      </w:r>
      <w:r w:rsidR="00DB15BA">
        <w:rPr>
          <w:rFonts w:asciiTheme="minorHAnsi" w:hAnsiTheme="minorHAnsi" w:cstheme="minorBidi"/>
        </w:rPr>
        <w:t xml:space="preserve"> if homozygous</w:t>
      </w:r>
      <w:r w:rsidRPr="00F71ECE">
        <w:rPr>
          <w:rFonts w:asciiTheme="minorHAnsi" w:hAnsiTheme="minorHAnsi" w:cstheme="minorBidi"/>
        </w:rPr>
        <w:t xml:space="preserve"> (see Table 2.</w:t>
      </w:r>
      <w:r w:rsidR="00C413AC">
        <w:rPr>
          <w:rFonts w:asciiTheme="minorHAnsi" w:hAnsiTheme="minorHAnsi" w:cstheme="minorBidi"/>
        </w:rPr>
        <w:t>3</w:t>
      </w:r>
      <w:r w:rsidRPr="00F71ECE">
        <w:rPr>
          <w:rFonts w:asciiTheme="minorHAnsi" w:hAnsiTheme="minorHAnsi" w:cstheme="minorBidi"/>
        </w:rPr>
        <w:t>).</w:t>
      </w:r>
    </w:p>
    <w:p w14:paraId="638D48EE"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4.2</w:t>
      </w:r>
      <w:r w:rsidRPr="00F71ECE">
        <w:rPr>
          <w:rFonts w:asciiTheme="minorHAnsi" w:eastAsiaTheme="majorEastAsia" w:hAnsiTheme="minorHAnsi" w:cs="Calibri"/>
          <w:b/>
          <w:sz w:val="24"/>
          <w:szCs w:val="24"/>
        </w:rPr>
        <w:tab/>
        <w:t xml:space="preserve">PCR using KOD proof-reading </w:t>
      </w:r>
      <w:proofErr w:type="gramStart"/>
      <w:r w:rsidRPr="00F71ECE">
        <w:rPr>
          <w:rFonts w:asciiTheme="minorHAnsi" w:eastAsiaTheme="majorEastAsia" w:hAnsiTheme="minorHAnsi" w:cs="Calibri"/>
          <w:b/>
          <w:sz w:val="24"/>
          <w:szCs w:val="24"/>
        </w:rPr>
        <w:t>polymerase</w:t>
      </w:r>
      <w:proofErr w:type="gramEnd"/>
    </w:p>
    <w:p w14:paraId="3E33B4FE"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For the amplification of maize gDNA or plasmid DNA for downstream cloning or sequencing, 50 µL PCR reactions were assembled using KOD Hot Start DNA Polymerase using 1-1.5 µL of DNA template, as per the manufacturer’s protocol. The following thermocycler conditions were generally used: an initial denaturation step at 95°C for 2 min, followed by 30-35 repeated amplification cycles (95°C denaturation for 20 sec, 57-60°C annealing for 10 sec, 70°C extension for 15 sec). When using plasmid DNA as a template, 20 cycles were sufficient. For genotyping gene-edited maize lines, primers were designed to amplify the full length relevant ZmEPFL9 gene (see Table 2.</w:t>
      </w:r>
      <w:r w:rsidR="00C413AC">
        <w:rPr>
          <w:rFonts w:asciiTheme="minorHAnsi" w:hAnsiTheme="minorHAnsi" w:cstheme="minorBidi"/>
        </w:rPr>
        <w:t>3</w:t>
      </w:r>
      <w:r w:rsidRPr="00F71ECE">
        <w:rPr>
          <w:rFonts w:asciiTheme="minorHAnsi" w:hAnsiTheme="minorHAnsi" w:cstheme="minorBidi"/>
        </w:rPr>
        <w:t>), and sequence modifications identified by amplicon sequencing. Additional primer pairs used for cloning and sequencing can also be found in Table 2.</w:t>
      </w:r>
      <w:r w:rsidR="00C413AC">
        <w:rPr>
          <w:rFonts w:asciiTheme="minorHAnsi" w:hAnsiTheme="minorHAnsi" w:cstheme="minorBidi"/>
        </w:rPr>
        <w:t>3</w:t>
      </w:r>
      <w:r w:rsidRPr="00F71ECE">
        <w:rPr>
          <w:rFonts w:asciiTheme="minorHAnsi" w:hAnsiTheme="minorHAnsi" w:cstheme="minorBidi"/>
        </w:rPr>
        <w:t>.</w:t>
      </w:r>
    </w:p>
    <w:p w14:paraId="60B348A4"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4.3</w:t>
      </w:r>
      <w:r w:rsidRPr="00F71ECE">
        <w:rPr>
          <w:rFonts w:asciiTheme="minorHAnsi" w:eastAsiaTheme="majorEastAsia" w:hAnsiTheme="minorHAnsi" w:cs="Calibri"/>
          <w:b/>
          <w:sz w:val="24"/>
          <w:szCs w:val="24"/>
        </w:rPr>
        <w:tab/>
        <w:t>Agarose gel electrophoresis</w:t>
      </w:r>
    </w:p>
    <w:p w14:paraId="58F6A9A6"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Agarose gel electrophoresis is used to separate nucleic acid fragments based on their size, for visualisation and purification. Gels were prepared by dissolving 1% w/v agarose in TAE buffer (40 mM Tris, 20 mM Acetic acid, 1 mM EDTA) and adding Ethidium bromide (0.5 µg/mL). Once set, gels were submerged in TAE buffer inside a clean gel tank. Samples, mixed </w:t>
      </w:r>
      <w:r w:rsidRPr="00F71ECE">
        <w:rPr>
          <w:rFonts w:asciiTheme="minorHAnsi" w:hAnsiTheme="minorHAnsi" w:cstheme="minorBidi"/>
        </w:rPr>
        <w:lastRenderedPageBreak/>
        <w:t xml:space="preserve">with DNA Loading Dye (New England Biolabs) if required, were loaded into the wells, along with a DNA ladder (New England Biolabs) that contains fragments of known size. Agarose gels were </w:t>
      </w:r>
      <w:r>
        <w:rPr>
          <w:rFonts w:asciiTheme="minorHAnsi" w:hAnsiTheme="minorHAnsi" w:cstheme="minorBidi"/>
        </w:rPr>
        <w:t xml:space="preserve">generally </w:t>
      </w:r>
      <w:r w:rsidRPr="00F71ECE">
        <w:rPr>
          <w:rFonts w:asciiTheme="minorHAnsi" w:hAnsiTheme="minorHAnsi" w:cstheme="minorBidi"/>
        </w:rPr>
        <w:t xml:space="preserve">run at 90-120 volts using a </w:t>
      </w:r>
      <w:proofErr w:type="spellStart"/>
      <w:r w:rsidRPr="00F71ECE">
        <w:rPr>
          <w:rFonts w:asciiTheme="minorHAnsi" w:hAnsiTheme="minorHAnsi" w:cstheme="minorBidi"/>
        </w:rPr>
        <w:t>Biorad</w:t>
      </w:r>
      <w:proofErr w:type="spellEnd"/>
      <w:r w:rsidRPr="00F71ECE">
        <w:rPr>
          <w:rFonts w:asciiTheme="minorHAnsi" w:hAnsiTheme="minorHAnsi" w:cstheme="minorBidi"/>
        </w:rPr>
        <w:t xml:space="preserve"> </w:t>
      </w:r>
      <w:proofErr w:type="spellStart"/>
      <w:r w:rsidRPr="00F71ECE">
        <w:rPr>
          <w:rFonts w:asciiTheme="minorHAnsi" w:hAnsiTheme="minorHAnsi" w:cstheme="minorBidi"/>
        </w:rPr>
        <w:t>PowerPac</w:t>
      </w:r>
      <w:proofErr w:type="spellEnd"/>
      <w:r w:rsidRPr="00F71ECE">
        <w:rPr>
          <w:rFonts w:asciiTheme="minorHAnsi" w:hAnsiTheme="minorHAnsi" w:cstheme="minorBidi"/>
        </w:rPr>
        <w:t>, and then visualised using a UV trans-illuminator and images captured using an integrated camera. If multiple fragments were amplified during PCR, the band of the desired size was sometimes cut from the agarose gel using a UV plate and scalpel. The cut band was then weighed in a 1.5 mL tube and purified using Monarch DNA Gel Extraction Kit (New England Biolabs) following the manufacturer’s protocol, before being used in downstream cloning steps.</w:t>
      </w:r>
    </w:p>
    <w:p w14:paraId="09D718A1"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4.4</w:t>
      </w:r>
      <w:r w:rsidRPr="00F71ECE">
        <w:rPr>
          <w:rFonts w:asciiTheme="minorHAnsi" w:eastAsiaTheme="majorEastAsia" w:hAnsiTheme="minorHAnsi" w:cs="Calibri"/>
          <w:b/>
          <w:sz w:val="24"/>
          <w:szCs w:val="24"/>
        </w:rPr>
        <w:tab/>
        <w:t>Sanger sequencing</w:t>
      </w:r>
    </w:p>
    <w:p w14:paraId="1BD88B5E"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PCR products </w:t>
      </w:r>
      <w:r>
        <w:rPr>
          <w:rFonts w:asciiTheme="minorHAnsi" w:hAnsiTheme="minorHAnsi" w:cstheme="minorBidi"/>
        </w:rPr>
        <w:t xml:space="preserve">and plasmids </w:t>
      </w:r>
      <w:r w:rsidRPr="00F71ECE">
        <w:rPr>
          <w:rFonts w:asciiTheme="minorHAnsi" w:hAnsiTheme="minorHAnsi" w:cstheme="minorBidi"/>
        </w:rPr>
        <w:t xml:space="preserve">to be sequenced were </w:t>
      </w:r>
      <w:r>
        <w:rPr>
          <w:rFonts w:asciiTheme="minorHAnsi" w:hAnsiTheme="minorHAnsi" w:cstheme="minorBidi"/>
        </w:rPr>
        <w:t>purified</w:t>
      </w:r>
      <w:r w:rsidRPr="00F71ECE">
        <w:rPr>
          <w:rFonts w:asciiTheme="minorHAnsi" w:hAnsiTheme="minorHAnsi" w:cstheme="minorBidi"/>
        </w:rPr>
        <w:t xml:space="preserve"> using </w:t>
      </w:r>
      <w:r>
        <w:rPr>
          <w:rFonts w:asciiTheme="minorHAnsi" w:hAnsiTheme="minorHAnsi" w:cstheme="minorBidi"/>
        </w:rPr>
        <w:t xml:space="preserve">Monarch </w:t>
      </w:r>
      <w:r w:rsidRPr="00F71ECE">
        <w:rPr>
          <w:rFonts w:asciiTheme="minorHAnsi" w:hAnsiTheme="minorHAnsi" w:cstheme="minorBidi"/>
        </w:rPr>
        <w:t xml:space="preserve">PCR </w:t>
      </w:r>
      <w:r>
        <w:rPr>
          <w:rFonts w:asciiTheme="minorHAnsi" w:hAnsiTheme="minorHAnsi" w:cstheme="minorBidi"/>
        </w:rPr>
        <w:t>&amp;</w:t>
      </w:r>
      <w:r w:rsidRPr="00F71ECE">
        <w:rPr>
          <w:rFonts w:asciiTheme="minorHAnsi" w:hAnsiTheme="minorHAnsi" w:cstheme="minorBidi"/>
        </w:rPr>
        <w:t xml:space="preserve"> Reaction Cleanup Kit (New England Biolabs)</w:t>
      </w:r>
      <w:r>
        <w:rPr>
          <w:rFonts w:asciiTheme="minorHAnsi" w:hAnsiTheme="minorHAnsi" w:cstheme="minorBidi"/>
        </w:rPr>
        <w:t xml:space="preserve"> or M</w:t>
      </w:r>
      <w:r w:rsidRPr="00F71ECE">
        <w:rPr>
          <w:rFonts w:asciiTheme="minorHAnsi" w:hAnsiTheme="minorHAnsi" w:cstheme="minorBidi"/>
        </w:rPr>
        <w:t>onarch Plasmid Miniprep Kit (New England Biolabs)</w:t>
      </w:r>
      <w:r>
        <w:rPr>
          <w:rFonts w:asciiTheme="minorHAnsi" w:hAnsiTheme="minorHAnsi" w:cstheme="minorBidi"/>
        </w:rPr>
        <w:t xml:space="preserve">, respectively, as per the manufacturer’s protocol. </w:t>
      </w:r>
      <w:r w:rsidRPr="00F71ECE">
        <w:rPr>
          <w:rFonts w:asciiTheme="minorHAnsi" w:hAnsiTheme="minorHAnsi" w:cstheme="minorBidi"/>
        </w:rPr>
        <w:t xml:space="preserve">Samples and the relevant primers were then sent to </w:t>
      </w:r>
      <w:proofErr w:type="spellStart"/>
      <w:r w:rsidRPr="00F71ECE">
        <w:rPr>
          <w:rFonts w:asciiTheme="minorHAnsi" w:hAnsiTheme="minorHAnsi" w:cstheme="minorBidi"/>
        </w:rPr>
        <w:t>Genewiz</w:t>
      </w:r>
      <w:proofErr w:type="spellEnd"/>
      <w:r w:rsidRPr="00F71ECE">
        <w:rPr>
          <w:rFonts w:asciiTheme="minorHAnsi" w:hAnsiTheme="minorHAnsi" w:cstheme="minorBidi"/>
        </w:rPr>
        <w:t xml:space="preserve"> (</w:t>
      </w:r>
      <w:proofErr w:type="spellStart"/>
      <w:r w:rsidRPr="00F71ECE">
        <w:rPr>
          <w:rFonts w:asciiTheme="minorHAnsi" w:hAnsiTheme="minorHAnsi" w:cstheme="minorBidi"/>
        </w:rPr>
        <w:t>Azenta</w:t>
      </w:r>
      <w:proofErr w:type="spellEnd"/>
      <w:r w:rsidRPr="00F71ECE">
        <w:rPr>
          <w:rFonts w:asciiTheme="minorHAnsi" w:hAnsiTheme="minorHAnsi" w:cstheme="minorBidi"/>
        </w:rPr>
        <w:t xml:space="preserve">) </w:t>
      </w:r>
      <w:r>
        <w:rPr>
          <w:rFonts w:asciiTheme="minorHAnsi" w:hAnsiTheme="minorHAnsi" w:cstheme="minorBidi"/>
        </w:rPr>
        <w:t xml:space="preserve">for </w:t>
      </w:r>
      <w:r w:rsidRPr="00F71ECE">
        <w:rPr>
          <w:rFonts w:asciiTheme="minorHAnsi" w:hAnsiTheme="minorHAnsi" w:cstheme="minorBidi"/>
        </w:rPr>
        <w:t>Sanger sequencing, following the</w:t>
      </w:r>
      <w:r>
        <w:rPr>
          <w:rFonts w:asciiTheme="minorHAnsi" w:hAnsiTheme="minorHAnsi" w:cstheme="minorBidi"/>
        </w:rPr>
        <w:t xml:space="preserve"> company’s </w:t>
      </w:r>
      <w:r w:rsidRPr="00F71ECE">
        <w:rPr>
          <w:rFonts w:asciiTheme="minorHAnsi" w:hAnsiTheme="minorHAnsi" w:cstheme="minorBidi"/>
        </w:rPr>
        <w:t>guidance for sample preparation and submission.</w:t>
      </w:r>
      <w:r>
        <w:rPr>
          <w:rFonts w:asciiTheme="minorHAnsi" w:hAnsiTheme="minorHAnsi" w:cstheme="minorBidi"/>
        </w:rPr>
        <w:t xml:space="preserve"> Using MEGA X, s</w:t>
      </w:r>
      <w:r w:rsidRPr="00F71ECE">
        <w:rPr>
          <w:rFonts w:asciiTheme="minorHAnsi" w:hAnsiTheme="minorHAnsi" w:cstheme="minorBidi"/>
        </w:rPr>
        <w:t xml:space="preserve">equencing results were then aligned to the known sequences of </w:t>
      </w:r>
      <w:r>
        <w:rPr>
          <w:rFonts w:asciiTheme="minorHAnsi" w:hAnsiTheme="minorHAnsi" w:cstheme="minorBidi"/>
        </w:rPr>
        <w:t xml:space="preserve">either </w:t>
      </w:r>
      <w:r w:rsidRPr="00F71ECE">
        <w:rPr>
          <w:rFonts w:asciiTheme="minorHAnsi" w:hAnsiTheme="minorHAnsi" w:cstheme="minorBidi"/>
        </w:rPr>
        <w:t xml:space="preserve">the </w:t>
      </w:r>
      <w:r>
        <w:rPr>
          <w:rFonts w:asciiTheme="minorHAnsi" w:hAnsiTheme="minorHAnsi" w:cstheme="minorBidi"/>
        </w:rPr>
        <w:t xml:space="preserve">native </w:t>
      </w:r>
      <w:r w:rsidRPr="00F71ECE">
        <w:rPr>
          <w:rFonts w:asciiTheme="minorHAnsi" w:hAnsiTheme="minorHAnsi" w:cstheme="minorBidi"/>
        </w:rPr>
        <w:t xml:space="preserve">maize </w:t>
      </w:r>
      <w:r w:rsidRPr="00F71ECE">
        <w:rPr>
          <w:rFonts w:asciiTheme="minorHAnsi" w:hAnsiTheme="minorHAnsi" w:cstheme="minorBidi"/>
          <w:i/>
          <w:iCs/>
        </w:rPr>
        <w:t>EPFL9</w:t>
      </w:r>
      <w:r w:rsidRPr="00F71ECE">
        <w:rPr>
          <w:rFonts w:asciiTheme="minorHAnsi" w:hAnsiTheme="minorHAnsi" w:cstheme="minorBidi"/>
        </w:rPr>
        <w:t xml:space="preserve"> genes or </w:t>
      </w:r>
      <w:r>
        <w:rPr>
          <w:rFonts w:asciiTheme="minorHAnsi" w:hAnsiTheme="minorHAnsi" w:cstheme="minorBidi"/>
        </w:rPr>
        <w:t>plasmid maps</w:t>
      </w:r>
      <w:r w:rsidRPr="00F71ECE">
        <w:rPr>
          <w:rFonts w:asciiTheme="minorHAnsi" w:hAnsiTheme="minorHAnsi" w:cstheme="minorBidi"/>
        </w:rPr>
        <w:t>, to identify any deviations from the sequence.</w:t>
      </w:r>
    </w:p>
    <w:p w14:paraId="5D67556F" w14:textId="77777777" w:rsidR="00083A71" w:rsidRPr="00F71ECE" w:rsidRDefault="00083A71" w:rsidP="00083A71">
      <w:pPr>
        <w:spacing w:before="240" w:after="240"/>
        <w:outlineLvl w:val="2"/>
        <w:rPr>
          <w:rFonts w:asciiTheme="minorHAnsi" w:eastAsiaTheme="majorEastAsia" w:hAnsiTheme="minorHAnsi" w:cs="Calibri"/>
          <w:b/>
          <w:sz w:val="28"/>
          <w:szCs w:val="28"/>
          <w:lang w:val="fr-FR"/>
        </w:rPr>
      </w:pPr>
      <w:bookmarkStart w:id="22" w:name="_Toc131628551"/>
      <w:r>
        <w:rPr>
          <w:rFonts w:asciiTheme="minorHAnsi" w:eastAsiaTheme="majorEastAsia" w:hAnsiTheme="minorHAnsi" w:cs="Calibri"/>
          <w:b/>
          <w:sz w:val="28"/>
          <w:szCs w:val="28"/>
          <w:lang w:val="fr-FR"/>
        </w:rPr>
        <w:br/>
      </w:r>
      <w:r w:rsidRPr="00F71ECE">
        <w:rPr>
          <w:rFonts w:asciiTheme="minorHAnsi" w:eastAsiaTheme="majorEastAsia" w:hAnsiTheme="minorHAnsi" w:cs="Calibri"/>
          <w:b/>
          <w:sz w:val="28"/>
          <w:szCs w:val="28"/>
          <w:lang w:val="fr-FR"/>
        </w:rPr>
        <w:t>2.5</w:t>
      </w:r>
      <w:r w:rsidRPr="00F71ECE">
        <w:rPr>
          <w:rFonts w:asciiTheme="minorHAnsi" w:eastAsiaTheme="majorEastAsia" w:hAnsiTheme="minorHAnsi" w:cs="Calibri"/>
          <w:b/>
          <w:sz w:val="28"/>
          <w:szCs w:val="28"/>
          <w:lang w:val="fr-FR"/>
        </w:rPr>
        <w:tab/>
        <w:t>Quantitative reverse transcription PCR (RT-</w:t>
      </w:r>
      <w:proofErr w:type="spellStart"/>
      <w:r w:rsidRPr="00F71ECE">
        <w:rPr>
          <w:rFonts w:asciiTheme="minorHAnsi" w:eastAsiaTheme="majorEastAsia" w:hAnsiTheme="minorHAnsi" w:cs="Calibri"/>
          <w:b/>
          <w:sz w:val="28"/>
          <w:szCs w:val="28"/>
          <w:lang w:val="fr-FR"/>
        </w:rPr>
        <w:t>qPCR</w:t>
      </w:r>
      <w:proofErr w:type="spellEnd"/>
      <w:r w:rsidRPr="00F71ECE">
        <w:rPr>
          <w:rFonts w:asciiTheme="minorHAnsi" w:eastAsiaTheme="majorEastAsia" w:hAnsiTheme="minorHAnsi" w:cs="Calibri"/>
          <w:b/>
          <w:sz w:val="28"/>
          <w:szCs w:val="28"/>
          <w:lang w:val="fr-FR"/>
        </w:rPr>
        <w:t>)</w:t>
      </w:r>
      <w:bookmarkEnd w:id="22"/>
    </w:p>
    <w:p w14:paraId="60457DAE"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5.1</w:t>
      </w:r>
      <w:r w:rsidRPr="00F71ECE">
        <w:rPr>
          <w:rFonts w:asciiTheme="minorHAnsi" w:eastAsiaTheme="majorEastAsia" w:hAnsiTheme="minorHAnsi" w:cs="Calibri"/>
          <w:b/>
          <w:sz w:val="24"/>
          <w:szCs w:val="24"/>
        </w:rPr>
        <w:tab/>
      </w:r>
      <w:r>
        <w:rPr>
          <w:rFonts w:asciiTheme="minorHAnsi" w:eastAsiaTheme="majorEastAsia" w:hAnsiTheme="minorHAnsi" w:cs="Calibri"/>
          <w:b/>
          <w:sz w:val="24"/>
          <w:szCs w:val="24"/>
        </w:rPr>
        <w:t>P</w:t>
      </w:r>
      <w:r w:rsidRPr="00F71ECE">
        <w:rPr>
          <w:rFonts w:asciiTheme="minorHAnsi" w:eastAsiaTheme="majorEastAsia" w:hAnsiTheme="minorHAnsi" w:cs="Calibri"/>
          <w:b/>
          <w:sz w:val="24"/>
          <w:szCs w:val="24"/>
        </w:rPr>
        <w:t>rimer design and verification</w:t>
      </w:r>
    </w:p>
    <w:p w14:paraId="64F36DCD"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RT-qPCR oligos were designed using NCBI Primer Blast for the three maize </w:t>
      </w:r>
      <w:r w:rsidRPr="00F71ECE">
        <w:rPr>
          <w:rFonts w:asciiTheme="minorHAnsi" w:hAnsiTheme="minorHAnsi" w:cstheme="minorBidi"/>
          <w:i/>
          <w:iCs/>
        </w:rPr>
        <w:t xml:space="preserve">ZmEPFL9 </w:t>
      </w:r>
      <w:r w:rsidRPr="00F71ECE">
        <w:rPr>
          <w:rFonts w:asciiTheme="minorHAnsi" w:hAnsiTheme="minorHAnsi" w:cstheme="minorBidi"/>
        </w:rPr>
        <w:t>genes, by specifying the following criteria: amplicon size of 70-150 nucleotides, T</w:t>
      </w:r>
      <w:r w:rsidRPr="00F71ECE">
        <w:rPr>
          <w:rFonts w:asciiTheme="minorHAnsi" w:hAnsiTheme="minorHAnsi" w:cstheme="minorBidi"/>
          <w:vertAlign w:val="subscript"/>
        </w:rPr>
        <w:t>m</w:t>
      </w:r>
      <w:r w:rsidRPr="00F71ECE">
        <w:rPr>
          <w:rFonts w:asciiTheme="minorHAnsi" w:hAnsiTheme="minorHAnsi" w:cstheme="minorBidi"/>
        </w:rPr>
        <w:t xml:space="preserve"> of around 60°C, primer lengths of 18-25 nucleotides, GC content of 50-60% and ideally positioned over an exon-exon border. Primers were also checked for non-specific amplification of non-target genes. Successful amplification using the oligos was first carried out on maize cDNA by PCR and agarose gel electrophoresis (see section 2.4). The amplification efficiency was then determined for each primer pair by RT-qPCR (see section 2.5.2) on a series of cDNA samples that had been diluted incrementally. Primer pairs with</w:t>
      </w:r>
      <w:r w:rsidR="00DB15BA">
        <w:rPr>
          <w:rFonts w:asciiTheme="minorHAnsi" w:hAnsiTheme="minorHAnsi" w:cstheme="minorBidi"/>
        </w:rPr>
        <w:t xml:space="preserve"> an amplification efficiency of</w:t>
      </w:r>
      <w:r w:rsidRPr="00F71ECE">
        <w:rPr>
          <w:rFonts w:asciiTheme="minorHAnsi" w:hAnsiTheme="minorHAnsi" w:cstheme="minorBidi"/>
        </w:rPr>
        <w:t xml:space="preserve"> R</w:t>
      </w:r>
      <w:r w:rsidRPr="00F71ECE">
        <w:rPr>
          <w:rFonts w:asciiTheme="minorHAnsi" w:hAnsiTheme="minorHAnsi" w:cstheme="minorBidi"/>
          <w:vertAlign w:val="superscript"/>
        </w:rPr>
        <w:t>2</w:t>
      </w:r>
      <w:r w:rsidRPr="00F71ECE">
        <w:rPr>
          <w:rFonts w:asciiTheme="minorHAnsi" w:hAnsiTheme="minorHAnsi" w:cstheme="minorBidi"/>
        </w:rPr>
        <w:t xml:space="preserve"> </w:t>
      </w:r>
      <w:r w:rsidR="00DB15BA">
        <w:rPr>
          <w:rFonts w:asciiTheme="minorHAnsi" w:hAnsiTheme="minorHAnsi" w:cstheme="minorBidi"/>
        </w:rPr>
        <w:t>=</w:t>
      </w:r>
      <w:r w:rsidRPr="00F71ECE">
        <w:rPr>
          <w:rFonts w:asciiTheme="minorHAnsi" w:hAnsiTheme="minorHAnsi" w:cstheme="minorBidi"/>
        </w:rPr>
        <w:t xml:space="preserve"> 0.97 or higher were deemed acceptable to be used for subsequent RT-qPCR analyses. </w:t>
      </w:r>
    </w:p>
    <w:p w14:paraId="69C83965"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5.2</w:t>
      </w:r>
      <w:r w:rsidRPr="00F71ECE">
        <w:rPr>
          <w:rFonts w:asciiTheme="minorHAnsi" w:eastAsiaTheme="majorEastAsia" w:hAnsiTheme="minorHAnsi" w:cs="Calibri"/>
          <w:b/>
          <w:sz w:val="24"/>
          <w:szCs w:val="24"/>
        </w:rPr>
        <w:tab/>
        <w:t>RT-qPCR using SYBR green polymerase</w:t>
      </w:r>
    </w:p>
    <w:p w14:paraId="414ED56C" w14:textId="77777777" w:rsidR="00083A71" w:rsidRDefault="00083A71" w:rsidP="00083A71">
      <w:pPr>
        <w:rPr>
          <w:rFonts w:asciiTheme="minorHAnsi" w:hAnsiTheme="minorHAnsi" w:cstheme="minorBidi"/>
        </w:rPr>
      </w:pPr>
      <w:r w:rsidRPr="00F71ECE">
        <w:rPr>
          <w:rFonts w:asciiTheme="minorHAnsi" w:hAnsiTheme="minorHAnsi" w:cstheme="minorBidi"/>
        </w:rPr>
        <w:t xml:space="preserve">For expression analyses of three </w:t>
      </w:r>
      <w:r w:rsidRPr="00F71ECE">
        <w:rPr>
          <w:rFonts w:asciiTheme="minorHAnsi" w:hAnsiTheme="minorHAnsi" w:cstheme="minorBidi"/>
          <w:i/>
          <w:iCs/>
        </w:rPr>
        <w:t>Zm</w:t>
      </w:r>
      <w:r w:rsidRPr="00F71ECE">
        <w:rPr>
          <w:rFonts w:asciiTheme="minorHAnsi" w:hAnsiTheme="minorHAnsi" w:cstheme="minorBidi"/>
          <w:i/>
        </w:rPr>
        <w:t>EPFL9</w:t>
      </w:r>
      <w:r w:rsidRPr="00F71ECE">
        <w:rPr>
          <w:rFonts w:asciiTheme="minorHAnsi" w:hAnsiTheme="minorHAnsi" w:cstheme="minorBidi"/>
        </w:rPr>
        <w:t xml:space="preserve"> paralogues in maize, their relative transcript levels were measured </w:t>
      </w:r>
      <w:r>
        <w:rPr>
          <w:rFonts w:asciiTheme="minorHAnsi" w:hAnsiTheme="minorHAnsi" w:cstheme="minorBidi"/>
        </w:rPr>
        <w:t xml:space="preserve">using </w:t>
      </w:r>
      <w:r w:rsidRPr="00F71ECE">
        <w:rPr>
          <w:rFonts w:asciiTheme="minorHAnsi" w:hAnsiTheme="minorHAnsi" w:cstheme="minorBidi"/>
        </w:rPr>
        <w:t xml:space="preserve">cDNA from the developing leaf tissue </w:t>
      </w:r>
      <w:r>
        <w:rPr>
          <w:rFonts w:asciiTheme="minorHAnsi" w:hAnsiTheme="minorHAnsi" w:cstheme="minorBidi"/>
        </w:rPr>
        <w:t>of</w:t>
      </w:r>
      <w:r w:rsidRPr="00F71ECE">
        <w:rPr>
          <w:rFonts w:asciiTheme="minorHAnsi" w:hAnsiTheme="minorHAnsi" w:cstheme="minorBidi"/>
        </w:rPr>
        <w:t xml:space="preserve"> 7-day-old seedlings </w:t>
      </w:r>
      <w:r w:rsidRPr="00F71ECE">
        <w:rPr>
          <w:rFonts w:asciiTheme="minorHAnsi" w:hAnsiTheme="minorHAnsi" w:cstheme="minorBidi"/>
        </w:rPr>
        <w:lastRenderedPageBreak/>
        <w:t>(see section 2.3.4). Samples were analysed by relative RT-</w:t>
      </w:r>
      <w:r>
        <w:rPr>
          <w:rFonts w:asciiTheme="minorHAnsi" w:hAnsiTheme="minorHAnsi" w:cstheme="minorBidi"/>
        </w:rPr>
        <w:t>q</w:t>
      </w:r>
      <w:r w:rsidRPr="00F71ECE">
        <w:rPr>
          <w:rFonts w:asciiTheme="minorHAnsi" w:hAnsiTheme="minorHAnsi" w:cstheme="minorBidi"/>
        </w:rPr>
        <w:t>PCR in triplicate, using the Rotor-Gene SYBR Green PCR kit on a Corbett Rotor Gene 6000 (Qiagen), following the manufacturer’s protocol. Along with the genes of interest, samples were analysed for expression of the ubiquitous housekeeping genes Glyceraldehyde-3-phosphate dehydrogenase (G</w:t>
      </w:r>
      <w:r>
        <w:rPr>
          <w:rFonts w:asciiTheme="minorHAnsi" w:hAnsiTheme="minorHAnsi" w:cstheme="minorBidi"/>
        </w:rPr>
        <w:t>ADPH</w:t>
      </w:r>
      <w:r w:rsidRPr="00F71ECE">
        <w:rPr>
          <w:rFonts w:asciiTheme="minorHAnsi" w:hAnsiTheme="minorHAnsi" w:cstheme="minorBidi"/>
        </w:rPr>
        <w:t>) and Cyclin Dependent Kinase (CDK). Relative expression values were calculated by normalising the take-off values and amplification efficiencies of the target genes relative to the two housekeeping genes using the 2</w:t>
      </w:r>
      <w:r w:rsidRPr="00F71ECE">
        <w:rPr>
          <w:rFonts w:asciiTheme="minorHAnsi" w:hAnsiTheme="minorHAnsi" w:cs="Arial"/>
          <w:shd w:val="clear" w:color="auto" w:fill="FFFFFF"/>
          <w:vertAlign w:val="superscript"/>
        </w:rPr>
        <w:t>-ΔΔCT</w:t>
      </w:r>
      <w:r w:rsidRPr="00F71ECE">
        <w:rPr>
          <w:rFonts w:asciiTheme="minorHAnsi" w:hAnsiTheme="minorHAnsi" w:cstheme="minorBidi"/>
        </w:rPr>
        <w:t xml:space="preserve"> method, as described by </w:t>
      </w:r>
      <w:r w:rsidRPr="00F71ECE">
        <w:rPr>
          <w:rFonts w:asciiTheme="minorHAnsi" w:hAnsiTheme="minorHAnsi" w:cstheme="minorBidi"/>
        </w:rPr>
        <w:fldChar w:fldCharType="begin"/>
      </w:r>
      <w:r w:rsidRPr="00F71ECE">
        <w:rPr>
          <w:rFonts w:asciiTheme="minorHAnsi" w:hAnsiTheme="minorHAnsi" w:cstheme="minorBidi"/>
        </w:rPr>
        <w:instrText xml:space="preserve"> ADDIN ZOTERO_ITEM CSL_CITATION {"citationID":"AbRvSTBw","properties":{"formattedCitation":"(Livak and Schmittgen, 2001)","plainCitation":"(Livak and Schmittgen, 2001)","dontUpdate":true,"noteIndex":0},"citationItems":[{"id":184,"uris":["http://zotero.org/users/local/Hcd06Tc7/items/UKLX972I"],"itemData":{"id":184,"type":"article-journal","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container-title":"Methods (San Diego, Calif.)","DOI":"10.1006/meth.2001.1262","ISSN":"1046-2023","issue":"4","journalAbbreviation":"Methods","language":"eng","note":"PMID: 11846609","page":"402-408","source":"PubMed","title":"Analysis of relative gene expression data using real-time quantitative PCR and the 2(-Delta Delta C(T)) Method","volume":"25","author":[{"family":"Livak","given":"K. J."},{"family":"Schmittgen","given":"T. D."}],"issued":{"date-parts":[["2001",12]]}}}],"schema":"https://github.com/citation-style-language/schema/raw/master/csl-citation.json"} </w:instrText>
      </w:r>
      <w:r w:rsidRPr="00F71ECE">
        <w:rPr>
          <w:rFonts w:asciiTheme="minorHAnsi" w:hAnsiTheme="minorHAnsi" w:cstheme="minorBidi"/>
        </w:rPr>
        <w:fldChar w:fldCharType="separate"/>
      </w:r>
      <w:r w:rsidRPr="00F71ECE">
        <w:rPr>
          <w:rFonts w:cstheme="minorBidi"/>
        </w:rPr>
        <w:t>Livak and Schmittgen (2001)</w:t>
      </w:r>
      <w:r w:rsidRPr="00F71ECE">
        <w:rPr>
          <w:rFonts w:asciiTheme="minorHAnsi" w:hAnsiTheme="minorHAnsi" w:cstheme="minorBidi"/>
        </w:rPr>
        <w:fldChar w:fldCharType="end"/>
      </w:r>
      <w:r w:rsidRPr="00F71ECE">
        <w:rPr>
          <w:rFonts w:asciiTheme="minorHAnsi" w:hAnsiTheme="minorHAnsi" w:cstheme="minorBidi"/>
        </w:rPr>
        <w:t>.</w:t>
      </w:r>
    </w:p>
    <w:p w14:paraId="085E6222" w14:textId="77777777" w:rsidR="00083A71" w:rsidRPr="00F71ECE" w:rsidRDefault="00083A71" w:rsidP="00083A71">
      <w:pPr>
        <w:rPr>
          <w:rFonts w:asciiTheme="minorHAnsi" w:hAnsiTheme="minorHAnsi" w:cstheme="minorBidi"/>
        </w:rPr>
      </w:pPr>
    </w:p>
    <w:p w14:paraId="27E77A49"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23" w:name="_Toc131628552"/>
      <w:r w:rsidRPr="00F71ECE">
        <w:rPr>
          <w:rFonts w:asciiTheme="minorHAnsi" w:eastAsiaTheme="majorEastAsia" w:hAnsiTheme="minorHAnsi" w:cs="Calibri"/>
          <w:b/>
          <w:sz w:val="28"/>
          <w:szCs w:val="28"/>
        </w:rPr>
        <w:t>2.6</w:t>
      </w:r>
      <w:r w:rsidRPr="00F71ECE">
        <w:rPr>
          <w:rFonts w:asciiTheme="minorHAnsi" w:eastAsiaTheme="majorEastAsia" w:hAnsiTheme="minorHAnsi" w:cs="Calibri"/>
          <w:b/>
          <w:sz w:val="28"/>
          <w:szCs w:val="28"/>
        </w:rPr>
        <w:tab/>
        <w:t>Cloning and plant transformation techniques</w:t>
      </w:r>
      <w:bookmarkEnd w:id="23"/>
    </w:p>
    <w:p w14:paraId="764B0461"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6.1</w:t>
      </w:r>
      <w:r w:rsidRPr="00F71ECE">
        <w:rPr>
          <w:rFonts w:asciiTheme="minorHAnsi" w:eastAsiaTheme="majorEastAsia" w:hAnsiTheme="minorHAnsi" w:cs="Calibri"/>
          <w:b/>
          <w:sz w:val="24"/>
          <w:szCs w:val="24"/>
        </w:rPr>
        <w:tab/>
        <w:t xml:space="preserve">Construction of plasmids and </w:t>
      </w:r>
      <w:r w:rsidRPr="00F71ECE">
        <w:rPr>
          <w:rFonts w:asciiTheme="minorHAnsi" w:eastAsiaTheme="majorEastAsia" w:hAnsiTheme="minorHAnsi" w:cs="Calibri"/>
          <w:b/>
          <w:i/>
          <w:iCs/>
          <w:sz w:val="24"/>
          <w:szCs w:val="24"/>
        </w:rPr>
        <w:t xml:space="preserve">E. coli </w:t>
      </w:r>
      <w:r w:rsidRPr="00F71ECE">
        <w:rPr>
          <w:rFonts w:asciiTheme="minorHAnsi" w:eastAsiaTheme="majorEastAsia" w:hAnsiTheme="minorHAnsi" w:cs="Calibri"/>
          <w:b/>
          <w:sz w:val="24"/>
          <w:szCs w:val="24"/>
        </w:rPr>
        <w:t>transformations</w:t>
      </w:r>
    </w:p>
    <w:p w14:paraId="36F3F07B"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As described in section 2.1.3, three constructs were designed to over-express each </w:t>
      </w:r>
      <w:r w:rsidRPr="00F71ECE">
        <w:rPr>
          <w:rFonts w:asciiTheme="minorHAnsi" w:hAnsiTheme="minorHAnsi" w:cstheme="minorBidi"/>
          <w:i/>
          <w:iCs/>
        </w:rPr>
        <w:t xml:space="preserve">ZmEPFL9 </w:t>
      </w:r>
      <w:r w:rsidRPr="00F71ECE">
        <w:rPr>
          <w:rFonts w:asciiTheme="minorHAnsi" w:hAnsiTheme="minorHAnsi" w:cstheme="minorBidi"/>
        </w:rPr>
        <w:t xml:space="preserve">gene </w:t>
      </w:r>
      <w:r w:rsidRPr="00F71ECE">
        <w:rPr>
          <w:rFonts w:asciiTheme="minorHAnsi" w:hAnsiTheme="minorHAnsi" w:cstheme="minorBidi"/>
          <w:i/>
          <w:iCs/>
        </w:rPr>
        <w:t>in Arabidopsis thaliana</w:t>
      </w:r>
      <w:r w:rsidRPr="00F71ECE">
        <w:rPr>
          <w:rFonts w:asciiTheme="minorHAnsi" w:hAnsiTheme="minorHAnsi" w:cstheme="minorBidi"/>
        </w:rPr>
        <w:t xml:space="preserve">. Primers were initially designed based on the putative genomic DNA sequences retrieved from the reference genome of maize inbred line B73. Given that two of the maize paralogues have very high sequence identity, primers were designed within the 5’ and 3’ untranslated regions (UTR), where greater sequence disparity existed. The three maize genes were then amplified by PCR using KOD polymerase (see section 2.4.2) from gDNA extracted from the maize inbred line A188, provided by </w:t>
      </w:r>
      <w:proofErr w:type="spellStart"/>
      <w:r w:rsidRPr="00F71ECE">
        <w:rPr>
          <w:rFonts w:asciiTheme="minorHAnsi" w:hAnsiTheme="minorHAnsi" w:cstheme="minorBidi"/>
        </w:rPr>
        <w:t>Limagrain</w:t>
      </w:r>
      <w:proofErr w:type="spellEnd"/>
      <w:r w:rsidRPr="00F71ECE">
        <w:rPr>
          <w:rFonts w:asciiTheme="minorHAnsi" w:hAnsiTheme="minorHAnsi" w:cstheme="minorBidi"/>
        </w:rPr>
        <w:t xml:space="preserve"> (Clermont-Ferrand, France) (see section 2.3.2). A subsequent nested PCR was then performed on the purified PCR product to amplify just the coding regions, using primers that also introduced the 4-nucleotide sequence (CACC) necessary for Gateway directional cloning upstream of the ATG initiation codon. All primers can be found in Table 2.</w:t>
      </w:r>
      <w:r w:rsidR="00C413AC">
        <w:rPr>
          <w:rFonts w:asciiTheme="minorHAnsi" w:hAnsiTheme="minorHAnsi" w:cstheme="minorBidi"/>
        </w:rPr>
        <w:t>3</w:t>
      </w:r>
      <w:r w:rsidRPr="00F71ECE">
        <w:rPr>
          <w:rFonts w:asciiTheme="minorHAnsi" w:hAnsiTheme="minorHAnsi" w:cstheme="minorBidi"/>
        </w:rPr>
        <w:t xml:space="preserve">. The resulting blunt-end PCR products were then ligated into the </w:t>
      </w:r>
      <w:proofErr w:type="spellStart"/>
      <w:r w:rsidRPr="00F71ECE">
        <w:rPr>
          <w:rFonts w:asciiTheme="minorHAnsi" w:hAnsiTheme="minorHAnsi" w:cstheme="minorBidi"/>
        </w:rPr>
        <w:t>pENTR</w:t>
      </w:r>
      <w:proofErr w:type="spellEnd"/>
      <w:r w:rsidRPr="00F71ECE">
        <w:rPr>
          <w:rFonts w:asciiTheme="minorHAnsi" w:hAnsiTheme="minorHAnsi" w:cstheme="minorBidi"/>
        </w:rPr>
        <w:t xml:space="preserve">/d/TOPO entry vector, and used to transform chemically competent </w:t>
      </w:r>
      <w:r w:rsidRPr="00F71ECE">
        <w:rPr>
          <w:rFonts w:asciiTheme="minorHAnsi" w:hAnsiTheme="minorHAnsi" w:cstheme="minorBidi"/>
          <w:i/>
          <w:iCs/>
        </w:rPr>
        <w:t xml:space="preserve">E. coli </w:t>
      </w:r>
      <w:r w:rsidRPr="00F71ECE">
        <w:rPr>
          <w:rFonts w:asciiTheme="minorHAnsi" w:hAnsiTheme="minorHAnsi" w:cstheme="minorBidi"/>
        </w:rPr>
        <w:t>cells (</w:t>
      </w:r>
      <w:proofErr w:type="spellStart"/>
      <w:r w:rsidRPr="00F71ECE">
        <w:rPr>
          <w:rFonts w:asciiTheme="minorHAnsi" w:hAnsiTheme="minorHAnsi" w:cstheme="minorBidi"/>
        </w:rPr>
        <w:t>OneShot</w:t>
      </w:r>
      <w:proofErr w:type="spellEnd"/>
      <w:r w:rsidRPr="00F71ECE">
        <w:rPr>
          <w:rFonts w:asciiTheme="minorHAnsi" w:hAnsiTheme="minorHAnsi" w:cstheme="minorBidi"/>
        </w:rPr>
        <w:t xml:space="preserve"> TOP10 cells, from the </w:t>
      </w:r>
      <w:proofErr w:type="spellStart"/>
      <w:r w:rsidRPr="00F71ECE">
        <w:rPr>
          <w:rFonts w:asciiTheme="minorHAnsi" w:hAnsiTheme="minorHAnsi" w:cstheme="minorBidi"/>
        </w:rPr>
        <w:t>pENTR</w:t>
      </w:r>
      <w:proofErr w:type="spellEnd"/>
      <w:r w:rsidRPr="00F71ECE">
        <w:rPr>
          <w:rFonts w:asciiTheme="minorHAnsi" w:hAnsiTheme="minorHAnsi" w:cstheme="minorBidi"/>
        </w:rPr>
        <w:t xml:space="preserve"> Directional TOPO Cloning Kit, Invitrogen), as per the manufacturer’s protocol. </w:t>
      </w:r>
    </w:p>
    <w:p w14:paraId="475D603F" w14:textId="77777777" w:rsidR="00083A71" w:rsidRPr="00F71ECE" w:rsidRDefault="00083A71" w:rsidP="00083A71">
      <w:pPr>
        <w:ind w:firstLine="720"/>
        <w:rPr>
          <w:rFonts w:asciiTheme="minorHAnsi" w:hAnsiTheme="minorHAnsi" w:cstheme="minorBidi"/>
        </w:rPr>
      </w:pPr>
      <w:r w:rsidRPr="00F71ECE">
        <w:rPr>
          <w:rFonts w:asciiTheme="minorHAnsi" w:hAnsiTheme="minorHAnsi" w:cstheme="minorBidi"/>
        </w:rPr>
        <w:t xml:space="preserve">The transformed bacterial medium was then spread onto pre-warmed Luria-Bertani (LB) agar plates (1% w/v Tryptone, 0.5% w/v Yeast extract, 1% w/v NaCl, 1.5% w/v agar, adjusted to pH 7.0 with NaOH and autoclaved before pouring) containing 50 µg/mL Kanamycin, and incubated overnight at 37°C. Positive colonies were identified by colony PCR, whereby a pipette tip was used to collect a small amount of cells form the colony surface, and used directly as the template. PCR reactions were otherwise assembled as described in section 2.4.1; however, an initial 10 min denaturation step was used to lyse cells and denature nucleases, followed by only 20-22 amplification cycles. A vector-specific </w:t>
      </w:r>
      <w:r w:rsidRPr="00F71ECE">
        <w:rPr>
          <w:rFonts w:asciiTheme="minorHAnsi" w:hAnsiTheme="minorHAnsi" w:cstheme="minorBidi"/>
        </w:rPr>
        <w:lastRenderedPageBreak/>
        <w:t xml:space="preserve">primer was paired with </w:t>
      </w:r>
      <w:r>
        <w:rPr>
          <w:rFonts w:asciiTheme="minorHAnsi" w:hAnsiTheme="minorHAnsi" w:cstheme="minorBidi"/>
        </w:rPr>
        <w:t xml:space="preserve">a </w:t>
      </w:r>
      <w:r w:rsidRPr="00F71ECE">
        <w:rPr>
          <w:rFonts w:asciiTheme="minorHAnsi" w:hAnsiTheme="minorHAnsi" w:cstheme="minorBidi"/>
        </w:rPr>
        <w:t>primer that hybridises within the gene insert, which allows confirmation of both the presence and correct orientation of the insert (see Table 2.</w:t>
      </w:r>
      <w:r w:rsidR="00C413AC">
        <w:rPr>
          <w:rFonts w:asciiTheme="minorHAnsi" w:hAnsiTheme="minorHAnsi" w:cstheme="minorBidi"/>
        </w:rPr>
        <w:t>3</w:t>
      </w:r>
      <w:r w:rsidRPr="00F71ECE">
        <w:rPr>
          <w:rFonts w:asciiTheme="minorHAnsi" w:hAnsiTheme="minorHAnsi" w:cstheme="minorBidi"/>
        </w:rPr>
        <w:t>). Selected colonies were then cultured overnight in LB broth (as above minus the agar) containing 50 µg/mL Kanamycin on a rotary shaker, and the plasmid DNA was isolated using Monarch Plasmid Miniprep Kit (New England Biolabs). Isolated plasmid</w:t>
      </w:r>
      <w:r>
        <w:rPr>
          <w:rFonts w:asciiTheme="minorHAnsi" w:hAnsiTheme="minorHAnsi" w:cstheme="minorBidi"/>
        </w:rPr>
        <w:t>s</w:t>
      </w:r>
      <w:r w:rsidRPr="00F71ECE">
        <w:rPr>
          <w:rFonts w:asciiTheme="minorHAnsi" w:hAnsiTheme="minorHAnsi" w:cstheme="minorBidi"/>
        </w:rPr>
        <w:t xml:space="preserve"> were then verified by sequencing (see section 2.4.4).</w:t>
      </w:r>
    </w:p>
    <w:p w14:paraId="64422840"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ab/>
        <w:t xml:space="preserve">Inserts from the positive entry clones were recombined into the Gateway destination vector pEarleyGate101 to generate constructs that over-express the gene of interest. The LR recombination reaction was performed using Gateway LR </w:t>
      </w:r>
      <w:proofErr w:type="spellStart"/>
      <w:r w:rsidRPr="00F71ECE">
        <w:rPr>
          <w:rFonts w:asciiTheme="minorHAnsi" w:hAnsiTheme="minorHAnsi" w:cstheme="minorBidi"/>
        </w:rPr>
        <w:t>Clonase</w:t>
      </w:r>
      <w:proofErr w:type="spellEnd"/>
      <w:r w:rsidRPr="00F71ECE">
        <w:rPr>
          <w:rFonts w:asciiTheme="minorHAnsi" w:hAnsiTheme="minorHAnsi" w:cstheme="minorBidi"/>
        </w:rPr>
        <w:t xml:space="preserve"> II (Invitrogen) and subsequently used to transform chemically competent </w:t>
      </w:r>
      <w:r w:rsidRPr="00F71ECE">
        <w:rPr>
          <w:rFonts w:asciiTheme="minorHAnsi" w:hAnsiTheme="minorHAnsi" w:cstheme="minorBidi"/>
          <w:i/>
          <w:iCs/>
        </w:rPr>
        <w:t xml:space="preserve">E. coli </w:t>
      </w:r>
      <w:r w:rsidRPr="00F71ECE">
        <w:rPr>
          <w:rFonts w:asciiTheme="minorHAnsi" w:hAnsiTheme="minorHAnsi" w:cstheme="minorBidi"/>
        </w:rPr>
        <w:t>cells (</w:t>
      </w:r>
      <w:proofErr w:type="spellStart"/>
      <w:r w:rsidRPr="00F71ECE">
        <w:rPr>
          <w:rFonts w:asciiTheme="minorHAnsi" w:hAnsiTheme="minorHAnsi" w:cstheme="minorBidi"/>
        </w:rPr>
        <w:t>OneShot</w:t>
      </w:r>
      <w:proofErr w:type="spellEnd"/>
      <w:r w:rsidRPr="00F71ECE">
        <w:rPr>
          <w:rFonts w:asciiTheme="minorHAnsi" w:hAnsiTheme="minorHAnsi" w:cstheme="minorBidi"/>
        </w:rPr>
        <w:t xml:space="preserve"> TOP10), as per the manufacturer’s protocol. Positive clones were then identified on Kanamycin selection plates, and cultured, purified and verified as described above. Finally, glycerol stocks </w:t>
      </w:r>
      <w:r>
        <w:rPr>
          <w:rFonts w:asciiTheme="minorHAnsi" w:hAnsiTheme="minorHAnsi" w:cstheme="minorBidi"/>
        </w:rPr>
        <w:t xml:space="preserve">of cultured positive clones were produced </w:t>
      </w:r>
      <w:r w:rsidRPr="00F71ECE">
        <w:rPr>
          <w:rFonts w:asciiTheme="minorHAnsi" w:hAnsiTheme="minorHAnsi" w:cstheme="minorBidi"/>
        </w:rPr>
        <w:t>for long term storage at -80</w:t>
      </w:r>
      <w:r w:rsidRPr="00F71ECE">
        <w:rPr>
          <w:rFonts w:asciiTheme="minorHAnsi" w:eastAsia="Times New Roman" w:hAnsiTheme="minorHAnsi" w:cs="Arial"/>
          <w:kern w:val="36"/>
          <w:lang w:eastAsia="ja-JP"/>
        </w:rPr>
        <w:t>°C.</w:t>
      </w:r>
    </w:p>
    <w:p w14:paraId="590F1782"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6.2</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Agrobacterium tumefaciens</w:t>
      </w:r>
      <w:r w:rsidRPr="00F71ECE">
        <w:rPr>
          <w:rFonts w:asciiTheme="minorHAnsi" w:eastAsiaTheme="majorEastAsia" w:hAnsiTheme="minorHAnsi" w:cs="Calibri"/>
          <w:b/>
          <w:sz w:val="24"/>
          <w:szCs w:val="24"/>
        </w:rPr>
        <w:t xml:space="preserve"> transformations</w:t>
      </w:r>
    </w:p>
    <w:p w14:paraId="3305C486" w14:textId="77777777" w:rsidR="00083A71" w:rsidRPr="00F71ECE" w:rsidRDefault="00083A71" w:rsidP="00083A71">
      <w:pPr>
        <w:rPr>
          <w:rFonts w:asciiTheme="minorHAnsi" w:eastAsia="Times New Roman" w:hAnsiTheme="minorHAnsi" w:cs="Arial"/>
          <w:kern w:val="36"/>
          <w:lang w:eastAsia="ja-JP"/>
        </w:rPr>
      </w:pPr>
      <w:r w:rsidRPr="00F71ECE">
        <w:rPr>
          <w:rFonts w:asciiTheme="minorHAnsi" w:hAnsiTheme="minorHAnsi" w:cstheme="minorBidi"/>
        </w:rPr>
        <w:t xml:space="preserve">Expression plasmids containing an </w:t>
      </w:r>
      <w:r w:rsidRPr="00F71ECE">
        <w:rPr>
          <w:rFonts w:asciiTheme="minorHAnsi" w:hAnsiTheme="minorHAnsi" w:cstheme="minorBidi"/>
          <w:i/>
          <w:iCs/>
        </w:rPr>
        <w:t xml:space="preserve">ZmEPFL9 </w:t>
      </w:r>
      <w:r w:rsidRPr="00F71ECE">
        <w:rPr>
          <w:rFonts w:asciiTheme="minorHAnsi" w:hAnsiTheme="minorHAnsi" w:cstheme="minorBidi"/>
        </w:rPr>
        <w:t xml:space="preserve">gene under the control of the </w:t>
      </w:r>
      <w:proofErr w:type="spellStart"/>
      <w:r w:rsidRPr="00F71ECE">
        <w:rPr>
          <w:rFonts w:asciiTheme="minorHAnsi" w:hAnsiTheme="minorHAnsi" w:cstheme="minorBidi"/>
        </w:rPr>
        <w:t>CaMV</w:t>
      </w:r>
      <w:proofErr w:type="spellEnd"/>
      <w:r w:rsidRPr="00F71ECE">
        <w:rPr>
          <w:rFonts w:asciiTheme="minorHAnsi" w:hAnsiTheme="minorHAnsi" w:cstheme="minorBidi"/>
        </w:rPr>
        <w:t xml:space="preserve"> 35S promoter were introduced into </w:t>
      </w:r>
      <w:r w:rsidRPr="00F71ECE">
        <w:rPr>
          <w:rFonts w:asciiTheme="minorHAnsi" w:hAnsiTheme="minorHAnsi" w:cstheme="minorBidi"/>
          <w:i/>
          <w:iCs/>
        </w:rPr>
        <w:t xml:space="preserve">Agrobacterium tumefaciens </w:t>
      </w:r>
      <w:r w:rsidRPr="00F71ECE">
        <w:rPr>
          <w:rFonts w:asciiTheme="minorHAnsi" w:hAnsiTheme="minorHAnsi" w:cstheme="minorBidi"/>
        </w:rPr>
        <w:t xml:space="preserve">(strain C58, gv3101) via the freeze-thaw method. Competent Agrobacterium cells were defrosted </w:t>
      </w:r>
      <w:r>
        <w:rPr>
          <w:rFonts w:asciiTheme="minorHAnsi" w:hAnsiTheme="minorHAnsi" w:cstheme="minorBidi"/>
        </w:rPr>
        <w:t xml:space="preserve">slowly </w:t>
      </w:r>
      <w:r w:rsidRPr="00F71ECE">
        <w:rPr>
          <w:rFonts w:asciiTheme="minorHAnsi" w:hAnsiTheme="minorHAnsi" w:cstheme="minorBidi"/>
        </w:rPr>
        <w:t>and mixed with plasmid DNA on ice, transferred to liquid nitrogen for 10 sec and then incubated at 37</w:t>
      </w:r>
      <w:r w:rsidRPr="00F71ECE">
        <w:rPr>
          <w:rFonts w:asciiTheme="minorHAnsi" w:eastAsia="Times New Roman" w:hAnsiTheme="minorHAnsi" w:cs="Arial"/>
          <w:kern w:val="36"/>
          <w:lang w:eastAsia="ja-JP"/>
        </w:rPr>
        <w:t xml:space="preserve">°C for 5 min. Tubes containing transformed cells were shaken on their side for 1 hour at 30°C, then plated onto triple selective marker LB plates (containing 50 </w:t>
      </w:r>
      <w:r w:rsidRPr="00F71ECE">
        <w:rPr>
          <w:rFonts w:asciiTheme="minorHAnsi" w:hAnsiTheme="minorHAnsi" w:cstheme="minorBidi"/>
        </w:rPr>
        <w:t xml:space="preserve">µg/mL </w:t>
      </w:r>
      <w:r w:rsidRPr="00F71ECE">
        <w:rPr>
          <w:rFonts w:asciiTheme="minorHAnsi" w:eastAsia="Times New Roman" w:hAnsiTheme="minorHAnsi" w:cs="Arial"/>
          <w:kern w:val="36"/>
          <w:lang w:eastAsia="ja-JP"/>
        </w:rPr>
        <w:t xml:space="preserve">Kanamycin, 25 </w:t>
      </w:r>
      <w:r w:rsidRPr="00F71ECE">
        <w:rPr>
          <w:rFonts w:asciiTheme="minorHAnsi" w:hAnsiTheme="minorHAnsi" w:cstheme="minorBidi"/>
        </w:rPr>
        <w:t xml:space="preserve">µg/mL </w:t>
      </w:r>
      <w:r w:rsidRPr="00F71ECE">
        <w:rPr>
          <w:rFonts w:asciiTheme="minorHAnsi" w:eastAsia="Times New Roman" w:hAnsiTheme="minorHAnsi" w:cs="Arial"/>
          <w:kern w:val="36"/>
          <w:lang w:eastAsia="ja-JP"/>
        </w:rPr>
        <w:t xml:space="preserve">Gentamycin and 50 </w:t>
      </w:r>
      <w:r w:rsidRPr="00F71ECE">
        <w:rPr>
          <w:rFonts w:asciiTheme="minorHAnsi" w:hAnsiTheme="minorHAnsi" w:cstheme="minorBidi"/>
        </w:rPr>
        <w:t xml:space="preserve">µg/mL </w:t>
      </w:r>
      <w:r w:rsidRPr="00F71ECE">
        <w:rPr>
          <w:rFonts w:asciiTheme="minorHAnsi" w:eastAsia="Times New Roman" w:hAnsiTheme="minorHAnsi" w:cs="Arial"/>
          <w:kern w:val="36"/>
          <w:lang w:eastAsia="ja-JP"/>
        </w:rPr>
        <w:t xml:space="preserve">Rifampicin), and grown at 30°C for 2 days. Positive Agrobacterium transformants were identified by colony PCR, as described for </w:t>
      </w:r>
      <w:r w:rsidRPr="00F71ECE">
        <w:rPr>
          <w:rFonts w:asciiTheme="minorHAnsi" w:eastAsia="Times New Roman" w:hAnsiTheme="minorHAnsi" w:cs="Arial"/>
          <w:i/>
          <w:iCs/>
          <w:kern w:val="36"/>
          <w:lang w:eastAsia="ja-JP"/>
        </w:rPr>
        <w:t xml:space="preserve">E. coli </w:t>
      </w:r>
      <w:r w:rsidRPr="00F71ECE">
        <w:rPr>
          <w:rFonts w:asciiTheme="minorHAnsi" w:eastAsia="Times New Roman" w:hAnsiTheme="minorHAnsi" w:cs="Arial"/>
          <w:kern w:val="36"/>
          <w:lang w:eastAsia="ja-JP"/>
        </w:rPr>
        <w:t>colonies in section 2.6.</w:t>
      </w:r>
      <w:r>
        <w:rPr>
          <w:rFonts w:asciiTheme="minorHAnsi" w:eastAsia="Times New Roman" w:hAnsiTheme="minorHAnsi" w:cs="Arial"/>
          <w:kern w:val="36"/>
          <w:lang w:eastAsia="ja-JP"/>
        </w:rPr>
        <w:t>1</w:t>
      </w:r>
      <w:r w:rsidRPr="00F71ECE">
        <w:rPr>
          <w:rFonts w:asciiTheme="minorHAnsi" w:eastAsia="Times New Roman" w:hAnsiTheme="minorHAnsi" w:cs="Arial"/>
          <w:kern w:val="36"/>
          <w:lang w:eastAsia="ja-JP"/>
        </w:rPr>
        <w:t>, and then cultured in LB broth, containing Kanamycin, Gentamycin and Rifampicin</w:t>
      </w:r>
      <w:r>
        <w:rPr>
          <w:rFonts w:asciiTheme="minorHAnsi" w:eastAsia="Times New Roman" w:hAnsiTheme="minorHAnsi" w:cs="Arial"/>
          <w:kern w:val="36"/>
          <w:lang w:eastAsia="ja-JP"/>
        </w:rPr>
        <w:t>, at the same concentrations</w:t>
      </w:r>
      <w:r w:rsidRPr="00F71ECE">
        <w:rPr>
          <w:rFonts w:asciiTheme="minorHAnsi" w:eastAsia="Times New Roman" w:hAnsiTheme="minorHAnsi" w:cs="Arial"/>
          <w:kern w:val="36"/>
          <w:lang w:eastAsia="ja-JP"/>
        </w:rPr>
        <w:t xml:space="preserve"> as before. </w:t>
      </w:r>
    </w:p>
    <w:p w14:paraId="7F510A8A"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6.3</w:t>
      </w:r>
      <w:r w:rsidRPr="00F71ECE">
        <w:rPr>
          <w:rFonts w:asciiTheme="minorHAnsi" w:eastAsiaTheme="majorEastAsia" w:hAnsiTheme="minorHAnsi" w:cs="Calibri"/>
          <w:b/>
          <w:sz w:val="24"/>
          <w:szCs w:val="24"/>
        </w:rPr>
        <w:tab/>
      </w:r>
      <w:r w:rsidRPr="00F71ECE">
        <w:rPr>
          <w:rFonts w:asciiTheme="minorHAnsi" w:eastAsiaTheme="majorEastAsia" w:hAnsiTheme="minorHAnsi" w:cs="Calibri"/>
          <w:b/>
          <w:i/>
          <w:iCs/>
          <w:sz w:val="24"/>
          <w:szCs w:val="24"/>
        </w:rPr>
        <w:t xml:space="preserve">Arabidopsis thaliana </w:t>
      </w:r>
      <w:r w:rsidRPr="00F71ECE">
        <w:rPr>
          <w:rFonts w:asciiTheme="minorHAnsi" w:eastAsiaTheme="majorEastAsia" w:hAnsiTheme="minorHAnsi" w:cs="Calibri"/>
          <w:b/>
          <w:sz w:val="24"/>
          <w:szCs w:val="24"/>
        </w:rPr>
        <w:t>transformations</w:t>
      </w:r>
    </w:p>
    <w:p w14:paraId="630E435F"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To transform Arabidopsis, a dipping solution was first produced by spinning down the Agrobacterium culture and re-suspending the pellet in a solution containing 5% w/v sucrose and 0.02% </w:t>
      </w:r>
      <w:proofErr w:type="spellStart"/>
      <w:r w:rsidRPr="00F71ECE">
        <w:rPr>
          <w:rFonts w:asciiTheme="minorHAnsi" w:hAnsiTheme="minorHAnsi" w:cstheme="minorBidi"/>
        </w:rPr>
        <w:t>Silwet</w:t>
      </w:r>
      <w:proofErr w:type="spellEnd"/>
      <w:r w:rsidRPr="00F71ECE">
        <w:rPr>
          <w:rFonts w:asciiTheme="minorHAnsi" w:hAnsiTheme="minorHAnsi" w:cstheme="minorBidi"/>
        </w:rPr>
        <w:t xml:space="preserve"> L-77. The inflorescence stems of flowering Arabidopsis plants were subsequently dipped into the solution for 2-3 secs with gentle agitation and placed on their side in darkness for 24 hrs, covered with a plastic bag to maintain high humidity. Following this, dipped plants were transferred back to a Sanyo growth cabinet, grown to maturity and seeds harvested, as normal (see section 2.2.1).</w:t>
      </w:r>
    </w:p>
    <w:p w14:paraId="353B7B70" w14:textId="77777777" w:rsidR="00083A71" w:rsidRDefault="00083A71" w:rsidP="00083A71">
      <w:pPr>
        <w:rPr>
          <w:rFonts w:asciiTheme="minorHAnsi" w:hAnsiTheme="minorHAnsi" w:cstheme="minorBidi"/>
        </w:rPr>
      </w:pPr>
      <w:r w:rsidRPr="00F71ECE">
        <w:rPr>
          <w:rFonts w:asciiTheme="minorHAnsi" w:hAnsiTheme="minorHAnsi" w:cstheme="minorBidi"/>
        </w:rPr>
        <w:lastRenderedPageBreak/>
        <w:tab/>
        <w:t>To identify positive Arabidopsis transformants, T</w:t>
      </w:r>
      <w:r w:rsidRPr="00F71ECE">
        <w:rPr>
          <w:rFonts w:asciiTheme="minorHAnsi" w:hAnsiTheme="minorHAnsi" w:cstheme="minorBidi"/>
          <w:vertAlign w:val="subscript"/>
        </w:rPr>
        <w:t>1</w:t>
      </w:r>
      <w:r w:rsidRPr="00F71ECE">
        <w:rPr>
          <w:rFonts w:asciiTheme="minorHAnsi" w:hAnsiTheme="minorHAnsi" w:cstheme="minorBidi"/>
        </w:rPr>
        <w:t xml:space="preserve"> seeds were first surface sterilised in 20% economy bleach containing 0.05% Tween20 for 10 min, and washed 5 times in sterile water. Sterilised seeds were then plated onto ½ strength </w:t>
      </w:r>
      <w:proofErr w:type="spellStart"/>
      <w:r w:rsidRPr="00F71ECE">
        <w:rPr>
          <w:rFonts w:asciiTheme="minorHAnsi" w:hAnsiTheme="minorHAnsi" w:cstheme="minorBidi"/>
        </w:rPr>
        <w:t>Murashuge</w:t>
      </w:r>
      <w:proofErr w:type="spellEnd"/>
      <w:r w:rsidRPr="00F71ECE">
        <w:rPr>
          <w:rFonts w:asciiTheme="minorHAnsi" w:hAnsiTheme="minorHAnsi" w:cstheme="minorBidi"/>
        </w:rPr>
        <w:t xml:space="preserve"> and Skoog (MS) agar plates (2 g/L MS salts, 8 g/L plant agar, adjusted to pH 5.8 with KOH and autoclaved before pouring) containing 10 µg/mL BASTA (</w:t>
      </w:r>
      <w:proofErr w:type="spellStart"/>
      <w:r w:rsidRPr="00F71ECE">
        <w:rPr>
          <w:rFonts w:asciiTheme="minorHAnsi" w:hAnsiTheme="minorHAnsi" w:cstheme="minorBidi"/>
        </w:rPr>
        <w:t>glufosinate</w:t>
      </w:r>
      <w:proofErr w:type="spellEnd"/>
      <w:r w:rsidRPr="00F71ECE">
        <w:rPr>
          <w:rFonts w:asciiTheme="minorHAnsi" w:hAnsiTheme="minorHAnsi" w:cstheme="minorBidi"/>
        </w:rPr>
        <w:t xml:space="preserve"> ammonium) herbicide (Liberty, </w:t>
      </w:r>
      <w:proofErr w:type="spellStart"/>
      <w:r w:rsidRPr="00F71ECE">
        <w:rPr>
          <w:rFonts w:asciiTheme="minorHAnsi" w:hAnsiTheme="minorHAnsi" w:cstheme="minorBidi"/>
        </w:rPr>
        <w:t>Agrevo</w:t>
      </w:r>
      <w:proofErr w:type="spellEnd"/>
      <w:r w:rsidRPr="00F71ECE">
        <w:rPr>
          <w:rFonts w:asciiTheme="minorHAnsi" w:hAnsiTheme="minorHAnsi" w:cstheme="minorBidi"/>
        </w:rPr>
        <w:t xml:space="preserve">) under sterile conditions. Plated seeds were then stratified and germinated in a Sanyo growth cabinet as described in section 2.2.1. After 7-10 days of growth, any healthy seedlings </w:t>
      </w:r>
      <w:r>
        <w:rPr>
          <w:rFonts w:asciiTheme="minorHAnsi" w:hAnsiTheme="minorHAnsi" w:cstheme="minorBidi"/>
        </w:rPr>
        <w:t xml:space="preserve">(i.e. those with BASTA resistance) </w:t>
      </w:r>
      <w:r w:rsidRPr="00F71ECE">
        <w:rPr>
          <w:rFonts w:asciiTheme="minorHAnsi" w:hAnsiTheme="minorHAnsi" w:cstheme="minorBidi"/>
        </w:rPr>
        <w:t>were transplanted onto soil and grown up for genotyping.</w:t>
      </w:r>
    </w:p>
    <w:p w14:paraId="45FB4F0E" w14:textId="77777777" w:rsidR="00083A71" w:rsidRPr="00F71ECE" w:rsidRDefault="00083A71" w:rsidP="00083A71">
      <w:pPr>
        <w:rPr>
          <w:rFonts w:asciiTheme="minorHAnsi" w:hAnsiTheme="minorHAnsi" w:cstheme="minorBidi"/>
        </w:rPr>
      </w:pPr>
    </w:p>
    <w:p w14:paraId="55149DFB"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24" w:name="_Toc131628553"/>
      <w:r w:rsidRPr="00F71ECE">
        <w:rPr>
          <w:rFonts w:asciiTheme="minorHAnsi" w:eastAsiaTheme="majorEastAsia" w:hAnsiTheme="minorHAnsi" w:cs="Calibri"/>
          <w:b/>
          <w:sz w:val="28"/>
          <w:szCs w:val="28"/>
        </w:rPr>
        <w:t>2.7</w:t>
      </w:r>
      <w:r w:rsidRPr="00F71ECE">
        <w:rPr>
          <w:rFonts w:asciiTheme="minorHAnsi" w:eastAsiaTheme="majorEastAsia" w:hAnsiTheme="minorHAnsi" w:cs="Calibri"/>
          <w:b/>
          <w:sz w:val="28"/>
          <w:szCs w:val="28"/>
        </w:rPr>
        <w:tab/>
        <w:t>Stomatal measurements</w:t>
      </w:r>
      <w:bookmarkEnd w:id="24"/>
    </w:p>
    <w:p w14:paraId="12FD947B"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7.1</w:t>
      </w:r>
      <w:r w:rsidRPr="00F71ECE">
        <w:rPr>
          <w:rFonts w:asciiTheme="minorHAnsi" w:eastAsiaTheme="majorEastAsia" w:hAnsiTheme="minorHAnsi" w:cs="Calibri"/>
          <w:b/>
          <w:sz w:val="24"/>
          <w:szCs w:val="24"/>
        </w:rPr>
        <w:tab/>
        <w:t>Leaf epidermal impressions</w:t>
      </w:r>
    </w:p>
    <w:p w14:paraId="2535F48C"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Dental resin (Impress</w:t>
      </w:r>
      <w:r>
        <w:rPr>
          <w:rFonts w:asciiTheme="minorHAnsi" w:hAnsiTheme="minorHAnsi" w:cstheme="minorBidi"/>
        </w:rPr>
        <w:t xml:space="preserve"> </w:t>
      </w:r>
      <w:r w:rsidRPr="00F71ECE">
        <w:rPr>
          <w:rFonts w:asciiTheme="minorHAnsi" w:hAnsiTheme="minorHAnsi" w:cstheme="minorBidi"/>
        </w:rPr>
        <w:t xml:space="preserve">PLUS Wash, Perfection Plus), mixed in equal quantities, was applied to the abaxial or adaxial surfaces of fully expanded leaves, whilst still attached to the plant. For rice and maize, resin was applied to the central portion of the leaf blade, spread across its full width but only around 1-2 cm in length. Whereas, for Arabidopsis, the entire leaf surface was covered in resin. Once set, the impression was removed from the leaf, and 1-2 coats of clear nail varnish were applied to the resin and allowed to dry for around 5 min. Nail varnish impressions were then peeled off and mounted on glass microscope slides </w:t>
      </w:r>
      <w:r>
        <w:rPr>
          <w:rFonts w:asciiTheme="minorHAnsi" w:hAnsiTheme="minorHAnsi" w:cstheme="minorBidi"/>
        </w:rPr>
        <w:t xml:space="preserve">and secured in place with </w:t>
      </w:r>
      <w:r w:rsidRPr="00F71ECE">
        <w:rPr>
          <w:rFonts w:asciiTheme="minorHAnsi" w:hAnsiTheme="minorHAnsi" w:cstheme="minorBidi"/>
        </w:rPr>
        <w:t xml:space="preserve">clear tape. </w:t>
      </w:r>
    </w:p>
    <w:p w14:paraId="21F36BBD"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7.2</w:t>
      </w:r>
      <w:r w:rsidRPr="00F71ECE">
        <w:rPr>
          <w:rFonts w:asciiTheme="minorHAnsi" w:eastAsiaTheme="majorEastAsia" w:hAnsiTheme="minorHAnsi" w:cs="Calibri"/>
          <w:b/>
          <w:sz w:val="24"/>
          <w:szCs w:val="24"/>
        </w:rPr>
        <w:tab/>
        <w:t>Leaf clearing</w:t>
      </w:r>
    </w:p>
    <w:p w14:paraId="1278F313" w14:textId="77777777" w:rsidR="00083A71" w:rsidRDefault="00083A71" w:rsidP="00083A71">
      <w:pPr>
        <w:rPr>
          <w:rFonts w:asciiTheme="minorHAnsi" w:hAnsiTheme="minorHAnsi" w:cstheme="minorBidi"/>
        </w:rPr>
      </w:pPr>
      <w:r w:rsidRPr="00F71ECE">
        <w:rPr>
          <w:rFonts w:asciiTheme="minorHAnsi" w:hAnsiTheme="minorHAnsi" w:cstheme="minorBidi"/>
        </w:rPr>
        <w:t xml:space="preserve">To confirm that </w:t>
      </w:r>
      <w:r>
        <w:rPr>
          <w:rFonts w:asciiTheme="minorHAnsi" w:hAnsiTheme="minorHAnsi" w:cstheme="minorBidi"/>
        </w:rPr>
        <w:t xml:space="preserve">stomatal development was actively occurring </w:t>
      </w:r>
      <w:r w:rsidRPr="00F71ECE">
        <w:rPr>
          <w:rFonts w:asciiTheme="minorHAnsi" w:hAnsiTheme="minorHAnsi" w:cstheme="minorBidi"/>
        </w:rPr>
        <w:t>at the base of maize leaf 2</w:t>
      </w:r>
      <w:r>
        <w:rPr>
          <w:rFonts w:asciiTheme="minorHAnsi" w:hAnsiTheme="minorHAnsi" w:cstheme="minorBidi"/>
        </w:rPr>
        <w:t>,</w:t>
      </w:r>
      <w:r w:rsidRPr="00F71ECE">
        <w:rPr>
          <w:rFonts w:asciiTheme="minorHAnsi" w:hAnsiTheme="minorHAnsi" w:cstheme="minorBidi"/>
        </w:rPr>
        <w:t xml:space="preserve"> fresh leaf samples were excised in the same way as described in 2.3.4, but instead of freezing, were fixed in a 1.5 mL tube containing 1 mL of </w:t>
      </w:r>
      <w:proofErr w:type="spellStart"/>
      <w:r w:rsidRPr="00F71ECE">
        <w:rPr>
          <w:rFonts w:asciiTheme="minorHAnsi" w:hAnsiTheme="minorHAnsi" w:cstheme="minorBidi"/>
        </w:rPr>
        <w:t>Carnoy’s</w:t>
      </w:r>
      <w:proofErr w:type="spellEnd"/>
      <w:r w:rsidRPr="00F71ECE">
        <w:rPr>
          <w:rFonts w:asciiTheme="minorHAnsi" w:hAnsiTheme="minorHAnsi" w:cstheme="minorBidi"/>
        </w:rPr>
        <w:t xml:space="preserve"> solution (3:1 ratio of Ethanol to Glacial acetic acid) and vacuum infiltrated at room temperature for 40 minutes. Samples were then refrigerated, with the fixative solution replaced with 70% Ethanol after 2 days. For tissue visualisation, samples were transferred into 50% Ethanol, and then clean water, after which they were cleared with a solution containing Chloral hydrate (2 g/mL) and 20% glycerol (v/v) for 10-20 minutes. Samples were then mounted onto glass microscope slides, placed on a drop of 20% glycerol.  </w:t>
      </w:r>
    </w:p>
    <w:p w14:paraId="4511E955" w14:textId="77777777" w:rsidR="006541BA" w:rsidRPr="00F71ECE" w:rsidRDefault="006541BA" w:rsidP="00083A71">
      <w:pPr>
        <w:rPr>
          <w:rFonts w:asciiTheme="minorHAnsi" w:hAnsiTheme="minorHAnsi" w:cstheme="minorBidi"/>
        </w:rPr>
      </w:pPr>
    </w:p>
    <w:p w14:paraId="5B313C04"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2.7.3</w:t>
      </w:r>
      <w:r w:rsidRPr="00F71ECE">
        <w:rPr>
          <w:rFonts w:asciiTheme="minorHAnsi" w:eastAsiaTheme="majorEastAsia" w:hAnsiTheme="minorHAnsi" w:cs="Calibri"/>
          <w:b/>
          <w:sz w:val="24"/>
          <w:szCs w:val="24"/>
        </w:rPr>
        <w:tab/>
        <w:t>Bright-field microscopy</w:t>
      </w:r>
    </w:p>
    <w:p w14:paraId="0AD85300"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Using a Brunel n300-M microscope equipped with Prior ES10ZE Focus Controller, stomatal impressions and cleared leaf samples were viewed under either 20X or 40X magnification. Due to the topography of some leaves, Z-stack images were taken through the different focal planes using the attached </w:t>
      </w:r>
      <w:proofErr w:type="spellStart"/>
      <w:r w:rsidRPr="00F71ECE">
        <w:rPr>
          <w:rFonts w:asciiTheme="minorHAnsi" w:hAnsiTheme="minorHAnsi" w:cstheme="minorBidi"/>
        </w:rPr>
        <w:t>Moticam</w:t>
      </w:r>
      <w:proofErr w:type="spellEnd"/>
      <w:r w:rsidRPr="00F71ECE">
        <w:rPr>
          <w:rFonts w:asciiTheme="minorHAnsi" w:hAnsiTheme="minorHAnsi" w:cstheme="minorBidi"/>
        </w:rPr>
        <w:t xml:space="preserve"> camera and associated software. From each impression, 4 fields of view were imaged, chosen randomly within each quarter</w:t>
      </w:r>
      <w:r>
        <w:rPr>
          <w:rFonts w:asciiTheme="minorHAnsi" w:hAnsiTheme="minorHAnsi" w:cstheme="minorBidi"/>
        </w:rPr>
        <w:t xml:space="preserve"> of the impression</w:t>
      </w:r>
      <w:r w:rsidRPr="00F71ECE">
        <w:rPr>
          <w:rFonts w:asciiTheme="minorHAnsi" w:hAnsiTheme="minorHAnsi" w:cstheme="minorBidi"/>
        </w:rPr>
        <w:t xml:space="preserve">, avoiding the mid-vein and edges of the leaf. </w:t>
      </w:r>
    </w:p>
    <w:p w14:paraId="27F4EFE8"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7.4</w:t>
      </w:r>
      <w:r w:rsidRPr="00F71ECE">
        <w:rPr>
          <w:rFonts w:asciiTheme="minorHAnsi" w:eastAsiaTheme="majorEastAsia" w:hAnsiTheme="minorHAnsi" w:cs="Calibri"/>
          <w:b/>
          <w:sz w:val="24"/>
          <w:szCs w:val="24"/>
        </w:rPr>
        <w:tab/>
        <w:t>Cell counting</w:t>
      </w:r>
    </w:p>
    <w:p w14:paraId="7AA46700"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Microscope images of stomatal impressions were analysed using ImageJ (Fiji). To work out the conversion scale, a </w:t>
      </w:r>
      <w:proofErr w:type="spellStart"/>
      <w:r w:rsidRPr="00F71ECE">
        <w:rPr>
          <w:rFonts w:asciiTheme="minorHAnsi" w:hAnsiTheme="minorHAnsi" w:cstheme="minorBidi"/>
        </w:rPr>
        <w:t>micrometer</w:t>
      </w:r>
      <w:proofErr w:type="spellEnd"/>
      <w:r w:rsidRPr="00F71ECE">
        <w:rPr>
          <w:rFonts w:asciiTheme="minorHAnsi" w:hAnsiTheme="minorHAnsi" w:cstheme="minorBidi"/>
        </w:rPr>
        <w:t xml:space="preserve"> calibration slide was imaged as described in 2.7.3, and the line tool within ImageJ was used to measure the number of pixels equivalent to 100 µm in length. This scaling factor was then set for all future images. For epidermal cell counting, a 400 µm x 400 µm sized box was drawn onto the microscope Z-stack images, and within this area, the numbers of stomata, arrested stomatal lineage cells and other pavement cells were counted using the Cell Counter plugin. These values were then multiplied by 6.25, to calculate cell density per mm</w:t>
      </w:r>
      <w:r w:rsidRPr="00F71ECE">
        <w:rPr>
          <w:rFonts w:asciiTheme="minorHAnsi" w:hAnsiTheme="minorHAnsi" w:cstheme="minorBidi"/>
          <w:vertAlign w:val="superscript"/>
        </w:rPr>
        <w:t>2</w:t>
      </w:r>
      <w:r w:rsidRPr="00F71ECE">
        <w:rPr>
          <w:rFonts w:asciiTheme="minorHAnsi" w:hAnsiTheme="minorHAnsi" w:cstheme="minorBidi"/>
          <w:vertAlign w:val="subscript"/>
        </w:rPr>
        <w:t xml:space="preserve">, </w:t>
      </w:r>
      <w:r w:rsidRPr="00F71ECE">
        <w:rPr>
          <w:rFonts w:asciiTheme="minorHAnsi" w:hAnsiTheme="minorHAnsi" w:cstheme="minorBidi"/>
        </w:rPr>
        <w:t>and the values for each field of view were then averaged for each leaf. To work out stomatal index, the following equation was used:</w:t>
      </w:r>
    </w:p>
    <w:p w14:paraId="10107565" w14:textId="77777777" w:rsidR="00083A71" w:rsidRPr="00F71ECE" w:rsidRDefault="00083A71" w:rsidP="00083A71">
      <w:pPr>
        <w:jc w:val="center"/>
        <w:rPr>
          <w:rFonts w:asciiTheme="minorHAnsi" w:hAnsiTheme="minorHAnsi" w:cstheme="minorBidi"/>
        </w:rPr>
      </w:pPr>
      <w:r w:rsidRPr="00F71ECE">
        <w:rPr>
          <w:rFonts w:asciiTheme="minorHAnsi" w:hAnsiTheme="minorHAnsi" w:cstheme="minorBidi"/>
        </w:rPr>
        <w:t>Stomatal index (%)  =</w:t>
      </w:r>
      <w:r w:rsidRPr="00F71ECE">
        <w:rPr>
          <w:rFonts w:asciiTheme="minorHAnsi" w:hAnsiTheme="minorHAnsi" w:cstheme="minorBidi"/>
        </w:rPr>
        <w:tab/>
        <w:t xml:space="preserve"> </w:t>
      </w:r>
      <m:oMath>
        <m:f>
          <m:fPr>
            <m:ctrlPr>
              <w:rPr>
                <w:rFonts w:ascii="Cambria Math" w:hAnsi="Cambria Math" w:cstheme="minorBidi"/>
                <w:iCs/>
                <w:sz w:val="24"/>
                <w:szCs w:val="24"/>
              </w:rPr>
            </m:ctrlPr>
          </m:fPr>
          <m:num>
            <m:r>
              <m:rPr>
                <m:sty m:val="p"/>
              </m:rPr>
              <w:rPr>
                <w:rFonts w:ascii="Cambria Math" w:hAnsi="Cambria Math" w:cstheme="minorBidi"/>
                <w:sz w:val="24"/>
                <w:szCs w:val="24"/>
              </w:rPr>
              <m:t>Number of stomata</m:t>
            </m:r>
          </m:num>
          <m:den>
            <m:r>
              <m:rPr>
                <m:sty m:val="p"/>
              </m:rPr>
              <w:rPr>
                <w:rFonts w:ascii="Cambria Math" w:hAnsi="Cambria Math" w:cstheme="minorBidi"/>
                <w:sz w:val="24"/>
                <w:szCs w:val="24"/>
              </w:rPr>
              <m:t xml:space="preserve">Total number of epidermal cells </m:t>
            </m:r>
            <m:d>
              <m:dPr>
                <m:ctrlPr>
                  <w:rPr>
                    <w:rFonts w:ascii="Cambria Math" w:hAnsi="Cambria Math" w:cstheme="minorBidi"/>
                    <w:iCs/>
                    <w:sz w:val="24"/>
                    <w:szCs w:val="24"/>
                  </w:rPr>
                </m:ctrlPr>
              </m:dPr>
              <m:e>
                <m:r>
                  <m:rPr>
                    <m:sty m:val="p"/>
                  </m:rPr>
                  <w:rPr>
                    <w:rFonts w:ascii="Cambria Math" w:hAnsi="Cambria Math" w:cstheme="minorBidi"/>
                    <w:sz w:val="24"/>
                    <w:szCs w:val="24"/>
                  </w:rPr>
                  <m:t>including stomata</m:t>
                </m:r>
              </m:e>
            </m:d>
          </m:den>
        </m:f>
        <m:r>
          <w:rPr>
            <w:rFonts w:ascii="Cambria Math" w:hAnsi="Cambria Math" w:cstheme="minorBidi"/>
            <w:sz w:val="24"/>
            <w:szCs w:val="24"/>
          </w:rPr>
          <m:t>*100</m:t>
        </m:r>
      </m:oMath>
    </w:p>
    <w:p w14:paraId="62746A0C"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7.5</w:t>
      </w:r>
      <w:r w:rsidRPr="00F71ECE">
        <w:rPr>
          <w:rFonts w:asciiTheme="minorHAnsi" w:eastAsiaTheme="majorEastAsia" w:hAnsiTheme="minorHAnsi" w:cs="Calibri"/>
          <w:b/>
          <w:sz w:val="24"/>
          <w:szCs w:val="24"/>
        </w:rPr>
        <w:tab/>
        <w:t xml:space="preserve">Stomatal size and </w:t>
      </w:r>
      <w:r>
        <w:rPr>
          <w:rFonts w:asciiTheme="minorHAnsi" w:eastAsiaTheme="majorEastAsia" w:hAnsiTheme="minorHAnsi" w:cs="Calibri"/>
          <w:b/>
          <w:sz w:val="24"/>
          <w:szCs w:val="24"/>
        </w:rPr>
        <w:t xml:space="preserve">anatomical </w:t>
      </w:r>
      <w:r w:rsidRPr="00F71ECE">
        <w:rPr>
          <w:rFonts w:asciiTheme="minorHAnsi" w:eastAsiaTheme="majorEastAsia" w:hAnsiTheme="minorHAnsi" w:cs="Calibri"/>
          <w:b/>
          <w:i/>
          <w:iCs/>
          <w:sz w:val="24"/>
          <w:szCs w:val="24"/>
        </w:rPr>
        <w:t>g</w:t>
      </w:r>
      <w:r w:rsidRPr="00F71ECE">
        <w:rPr>
          <w:rFonts w:asciiTheme="minorHAnsi" w:eastAsiaTheme="majorEastAsia" w:hAnsiTheme="minorHAnsi" w:cs="Calibri"/>
          <w:b/>
          <w:sz w:val="24"/>
          <w:szCs w:val="24"/>
          <w:vertAlign w:val="subscript"/>
        </w:rPr>
        <w:t>smax</w:t>
      </w:r>
      <w:r w:rsidRPr="00F71ECE">
        <w:rPr>
          <w:rFonts w:asciiTheme="minorHAnsi" w:eastAsiaTheme="majorEastAsia" w:hAnsiTheme="minorHAnsi" w:cs="Calibri"/>
          <w:b/>
          <w:sz w:val="24"/>
          <w:szCs w:val="24"/>
        </w:rPr>
        <w:t xml:space="preserve"> measurements</w:t>
      </w:r>
    </w:p>
    <w:p w14:paraId="27153DB4" w14:textId="77777777" w:rsidR="00FD0CFD" w:rsidRDefault="00083A71" w:rsidP="00083A71">
      <w:pPr>
        <w:rPr>
          <w:rFonts w:asciiTheme="minorHAnsi" w:hAnsiTheme="minorHAnsi" w:cstheme="minorBidi"/>
        </w:rPr>
      </w:pPr>
      <w:r w:rsidRPr="00F71ECE">
        <w:rPr>
          <w:rFonts w:asciiTheme="minorHAnsi" w:hAnsiTheme="minorHAnsi" w:cstheme="minorBidi"/>
        </w:rPr>
        <w:t xml:space="preserve">To assess stomatal size, 6 stomata from each field of view were analysed, totalling 24 stomata per leaf impression. Measurements of guard cell length (GCL), </w:t>
      </w:r>
      <w:r>
        <w:rPr>
          <w:rFonts w:asciiTheme="minorHAnsi" w:hAnsiTheme="minorHAnsi" w:cstheme="minorBidi"/>
        </w:rPr>
        <w:t>central guard cell width (</w:t>
      </w:r>
      <w:proofErr w:type="spellStart"/>
      <w:r>
        <w:rPr>
          <w:rFonts w:asciiTheme="minorHAnsi" w:hAnsiTheme="minorHAnsi" w:cstheme="minorBidi"/>
        </w:rPr>
        <w:t>GCW</w:t>
      </w:r>
      <w:r>
        <w:rPr>
          <w:rFonts w:asciiTheme="minorHAnsi" w:hAnsiTheme="minorHAnsi" w:cstheme="minorBidi"/>
        </w:rPr>
        <w:softHyphen/>
      </w:r>
      <w:r>
        <w:rPr>
          <w:rFonts w:asciiTheme="minorHAnsi" w:hAnsiTheme="minorHAnsi" w:cstheme="minorBidi"/>
          <w:vertAlign w:val="subscript"/>
        </w:rPr>
        <w:t>c</w:t>
      </w:r>
      <w:proofErr w:type="spellEnd"/>
      <w:r>
        <w:rPr>
          <w:rFonts w:asciiTheme="minorHAnsi" w:hAnsiTheme="minorHAnsi" w:cstheme="minorBidi"/>
        </w:rPr>
        <w:t>; measured at the centre of the stomata) and pore length (PL)</w:t>
      </w:r>
      <w:r w:rsidRPr="00F71ECE">
        <w:rPr>
          <w:rFonts w:asciiTheme="minorHAnsi" w:hAnsiTheme="minorHAnsi" w:cstheme="minorBidi"/>
        </w:rPr>
        <w:t xml:space="preserve"> were measured using the line tool within ImageJ, with the relevant scaling factor set, as described in section 2.7.3. As some stomata were tightly shut, it was often difficult to effectively measure</w:t>
      </w:r>
      <w:r>
        <w:rPr>
          <w:rFonts w:asciiTheme="minorHAnsi" w:hAnsiTheme="minorHAnsi" w:cstheme="minorBidi"/>
        </w:rPr>
        <w:t xml:space="preserve"> PL and </w:t>
      </w:r>
      <w:proofErr w:type="spellStart"/>
      <w:r>
        <w:rPr>
          <w:rFonts w:asciiTheme="minorHAnsi" w:hAnsiTheme="minorHAnsi" w:cstheme="minorBidi"/>
        </w:rPr>
        <w:t>GWC</w:t>
      </w:r>
      <w:r>
        <w:rPr>
          <w:rFonts w:asciiTheme="minorHAnsi" w:hAnsiTheme="minorHAnsi" w:cstheme="minorBidi"/>
          <w:vertAlign w:val="subscript"/>
        </w:rPr>
        <w:t>c</w:t>
      </w:r>
      <w:proofErr w:type="spellEnd"/>
      <w:r>
        <w:rPr>
          <w:rFonts w:asciiTheme="minorHAnsi" w:hAnsiTheme="minorHAnsi" w:cstheme="minorBidi"/>
        </w:rPr>
        <w:t>. I</w:t>
      </w:r>
      <w:r w:rsidRPr="00F71ECE">
        <w:rPr>
          <w:rFonts w:asciiTheme="minorHAnsi" w:hAnsiTheme="minorHAnsi" w:cstheme="minorBidi"/>
        </w:rPr>
        <w:t xml:space="preserve">n these cases, </w:t>
      </w:r>
      <w:r>
        <w:rPr>
          <w:rFonts w:asciiTheme="minorHAnsi" w:hAnsiTheme="minorHAnsi" w:cstheme="minorBidi"/>
        </w:rPr>
        <w:t>PL was</w:t>
      </w:r>
      <w:r w:rsidRPr="00F71ECE">
        <w:rPr>
          <w:rFonts w:asciiTheme="minorHAnsi" w:hAnsiTheme="minorHAnsi" w:cstheme="minorBidi"/>
        </w:rPr>
        <w:t xml:space="preserve"> estimated by dividing GCL by 0.55, and</w:t>
      </w:r>
      <w:r>
        <w:rPr>
          <w:rFonts w:asciiTheme="minorHAnsi" w:hAnsiTheme="minorHAnsi" w:cstheme="minorBidi"/>
        </w:rPr>
        <w:t xml:space="preserve"> </w:t>
      </w:r>
      <w:proofErr w:type="spellStart"/>
      <w:r>
        <w:rPr>
          <w:rFonts w:asciiTheme="minorHAnsi" w:hAnsiTheme="minorHAnsi" w:cstheme="minorBidi"/>
        </w:rPr>
        <w:t>GWC</w:t>
      </w:r>
      <w:r>
        <w:rPr>
          <w:rFonts w:asciiTheme="minorHAnsi" w:hAnsiTheme="minorHAnsi" w:cstheme="minorBidi"/>
          <w:vertAlign w:val="subscript"/>
        </w:rPr>
        <w:t>c</w:t>
      </w:r>
      <w:proofErr w:type="spellEnd"/>
      <w:r>
        <w:rPr>
          <w:rFonts w:asciiTheme="minorHAnsi" w:hAnsiTheme="minorHAnsi" w:cstheme="minorBidi"/>
        </w:rPr>
        <w:t xml:space="preserve"> was estimated by dividing apical guard cell width (</w:t>
      </w:r>
      <w:proofErr w:type="spellStart"/>
      <w:r w:rsidRPr="00F71ECE">
        <w:rPr>
          <w:rFonts w:asciiTheme="minorHAnsi" w:hAnsiTheme="minorHAnsi" w:cstheme="minorBidi"/>
        </w:rPr>
        <w:t>GCW</w:t>
      </w:r>
      <w:r w:rsidRPr="00F71ECE">
        <w:rPr>
          <w:rFonts w:asciiTheme="minorHAnsi" w:hAnsiTheme="minorHAnsi" w:cstheme="minorBidi"/>
          <w:vertAlign w:val="subscript"/>
        </w:rPr>
        <w:t>a</w:t>
      </w:r>
      <w:proofErr w:type="spellEnd"/>
      <w:r w:rsidRPr="00F71ECE">
        <w:rPr>
          <w:rFonts w:asciiTheme="minorHAnsi" w:hAnsiTheme="minorHAnsi" w:cstheme="minorBidi"/>
        </w:rPr>
        <w:t xml:space="preserve">; </w:t>
      </w:r>
      <w:r>
        <w:rPr>
          <w:rFonts w:asciiTheme="minorHAnsi" w:hAnsiTheme="minorHAnsi" w:cstheme="minorBidi"/>
        </w:rPr>
        <w:t xml:space="preserve">measured </w:t>
      </w:r>
      <w:r w:rsidRPr="00F71ECE">
        <w:rPr>
          <w:rFonts w:asciiTheme="minorHAnsi" w:hAnsiTheme="minorHAnsi" w:cstheme="minorBidi"/>
        </w:rPr>
        <w:t>across the top of the dumbbell shaped bulbous end</w:t>
      </w:r>
      <w:r>
        <w:rPr>
          <w:rFonts w:asciiTheme="minorHAnsi" w:hAnsiTheme="minorHAnsi" w:cstheme="minorBidi"/>
        </w:rPr>
        <w:t xml:space="preserve">) by </w:t>
      </w:r>
      <w:r w:rsidRPr="00F71ECE">
        <w:rPr>
          <w:rFonts w:asciiTheme="minorHAnsi" w:hAnsiTheme="minorHAnsi" w:cstheme="minorBidi"/>
        </w:rPr>
        <w:t>0.5</w:t>
      </w:r>
      <w:r>
        <w:rPr>
          <w:rFonts w:asciiTheme="minorHAnsi" w:hAnsiTheme="minorHAnsi" w:cstheme="minorBidi"/>
        </w:rPr>
        <w:t>. These values are</w:t>
      </w:r>
      <w:r w:rsidRPr="00F71ECE">
        <w:rPr>
          <w:rFonts w:asciiTheme="minorHAnsi" w:hAnsiTheme="minorHAnsi" w:cstheme="minorBidi"/>
        </w:rPr>
        <w:t xml:space="preserve"> based on the average relationships observed in other stomata, similar to the method used in </w:t>
      </w:r>
      <w:r w:rsidRPr="00F71ECE">
        <w:rPr>
          <w:rFonts w:asciiTheme="minorHAnsi" w:hAnsiTheme="minorHAnsi" w:cstheme="minorBidi"/>
        </w:rPr>
        <w:fldChar w:fldCharType="begin"/>
      </w:r>
      <w:r>
        <w:rPr>
          <w:rFonts w:asciiTheme="minorHAnsi" w:hAnsiTheme="minorHAnsi" w:cstheme="minorBidi"/>
        </w:rPr>
        <w:instrText xml:space="preserve"> ADDIN ZOTERO_ITEM CSL_CITATION {"citationID":"ljZQtSZ8","properties":{"formattedCitation":"(Nunes {\\i{}et al.}, 2022)","plainCitation":"(Nunes et al., 2022)","dontUpdate":true,"noteIndex":0},"citationItems":[{"id":187,"uris":["http://zotero.org/users/local/Hcd06Tc7/items/WJUH5B6M"],"itemData":{"id":187,"type":"article-journal","abstract":"Stomata are cellular pores on the leaf epidermis that allow plants to regulate carbon assimilation and water loss. Stomata integrate environmental signals to regulate pore apertures and adapt gas exchange to fluctuating conditions. Here, we quantified intraspecific plasticity of stomatal gas exchange and anatomy in response to seasonal variation in Brachypodium distachyon. Over the course of 2 years, we (a) used infrared gas analysis to assess light response kinetics of 120 Bd213 wild-type individuals in an environmentally fluctuating greenhouse and (b) microscopically determined the seasonal variability of stomatal anatomy in a subset of these plants. We observed systemic environmental effects on gas exchange measurements and remarkable intraspecific plasticity of stomatal anatomical traits. To reliably link anatomical variation to gas exchange, we adjusted anatomical gsmax calculations for grass stomatal morphology. We propose that systemic effects and variability in stomatal anatomy should be accounted for in long-term gas exchange studies.","container-title":"Quantitative Plant Biology","DOI":"10.1017/qpb.2021.19","ISSN":"2632-8828","journalAbbreviation":"Quant Plant Bio.","language":"en","page":"e6","source":"DOI.org (Crossref)","title":"Quantitative effects of environmental variation on stomatal anatomy and gas exchange in a grass model","volume":"3","author":[{"family":"Nunes","given":"Tiago D. G."},{"family":"Slawinska","given":"Magdalena W."},{"family":"Lindner","given":"Heike"},{"family":"Raissig","given":"Michael T."}],"issued":{"date-parts":[["2022"]]}}}],"schema":"https://github.com/citation-style-language/schema/raw/master/csl-citation.json"} </w:instrText>
      </w:r>
      <w:r w:rsidRPr="00F71ECE">
        <w:rPr>
          <w:rFonts w:asciiTheme="minorHAnsi" w:hAnsiTheme="minorHAnsi" w:cstheme="minorBidi"/>
        </w:rPr>
        <w:fldChar w:fldCharType="separate"/>
      </w:r>
      <w:r w:rsidRPr="00F71ECE">
        <w:rPr>
          <w:szCs w:val="24"/>
        </w:rPr>
        <w:t xml:space="preserve">Nunes </w:t>
      </w:r>
      <w:r w:rsidRPr="0033099E">
        <w:rPr>
          <w:szCs w:val="24"/>
        </w:rPr>
        <w:t>et al.</w:t>
      </w:r>
      <w:r w:rsidRPr="00DD230E">
        <w:rPr>
          <w:szCs w:val="24"/>
        </w:rPr>
        <w:t xml:space="preserve"> </w:t>
      </w:r>
      <w:r w:rsidRPr="00F71ECE">
        <w:rPr>
          <w:szCs w:val="24"/>
        </w:rPr>
        <w:t>(2022)</w:t>
      </w:r>
      <w:r w:rsidRPr="00F71ECE">
        <w:rPr>
          <w:rFonts w:asciiTheme="minorHAnsi" w:hAnsiTheme="minorHAnsi" w:cstheme="minorBidi"/>
        </w:rPr>
        <w:fldChar w:fldCharType="end"/>
      </w:r>
      <w:r w:rsidRPr="00F71ECE">
        <w:rPr>
          <w:rFonts w:asciiTheme="minorHAnsi" w:hAnsiTheme="minorHAnsi" w:cstheme="minorBidi"/>
        </w:rPr>
        <w:t xml:space="preserve">.  Additionally, the entire stomatal complex was traced around using the polygon tool to calculate stomatal complex area. </w:t>
      </w:r>
    </w:p>
    <w:p w14:paraId="74ECF914" w14:textId="77777777" w:rsidR="00083A71" w:rsidRPr="00F71ECE" w:rsidRDefault="00083A71" w:rsidP="00083A71">
      <w:pPr>
        <w:rPr>
          <w:rFonts w:asciiTheme="minorHAnsi" w:hAnsiTheme="minorHAnsi" w:cstheme="minorBidi"/>
        </w:rPr>
      </w:pPr>
      <w:r>
        <w:rPr>
          <w:rFonts w:asciiTheme="minorHAnsi" w:hAnsiTheme="minorHAnsi" w:cstheme="minorBidi"/>
        </w:rPr>
        <w:lastRenderedPageBreak/>
        <w:t>The theoretical m</w:t>
      </w:r>
      <w:r w:rsidRPr="00F71ECE">
        <w:rPr>
          <w:rFonts w:asciiTheme="minorHAnsi" w:hAnsiTheme="minorHAnsi" w:cstheme="minorBidi"/>
        </w:rPr>
        <w:t>aximum stomatal conductance (</w:t>
      </w:r>
      <w:r w:rsidRPr="00F71ECE">
        <w:rPr>
          <w:rFonts w:asciiTheme="minorHAnsi" w:hAnsiTheme="minorHAnsi" w:cstheme="minorBidi"/>
          <w:i/>
          <w:iCs/>
        </w:rPr>
        <w:t>g</w:t>
      </w:r>
      <w:r w:rsidRPr="00F71ECE">
        <w:rPr>
          <w:rFonts w:asciiTheme="minorHAnsi" w:hAnsiTheme="minorHAnsi" w:cstheme="minorBidi"/>
          <w:i/>
          <w:iCs/>
        </w:rPr>
        <w:softHyphen/>
      </w:r>
      <w:r w:rsidRPr="00F71ECE">
        <w:rPr>
          <w:rFonts w:asciiTheme="minorHAnsi" w:hAnsiTheme="minorHAnsi" w:cstheme="minorBidi"/>
          <w:vertAlign w:val="subscript"/>
        </w:rPr>
        <w:t>smax</w:t>
      </w:r>
      <w:r w:rsidRPr="00F71ECE">
        <w:rPr>
          <w:rFonts w:asciiTheme="minorHAnsi" w:hAnsiTheme="minorHAnsi" w:cstheme="minorBidi"/>
        </w:rPr>
        <w:t>)</w:t>
      </w:r>
      <w:r w:rsidRPr="00F71ECE">
        <w:rPr>
          <w:rFonts w:asciiTheme="minorHAnsi" w:hAnsiTheme="minorHAnsi" w:cstheme="minorBidi"/>
          <w:vertAlign w:val="subscript"/>
        </w:rPr>
        <w:softHyphen/>
      </w:r>
      <w:r w:rsidRPr="00F71ECE">
        <w:rPr>
          <w:rFonts w:asciiTheme="minorHAnsi" w:hAnsiTheme="minorHAnsi" w:cstheme="minorBidi"/>
          <w:vertAlign w:val="subscript"/>
        </w:rPr>
        <w:softHyphen/>
      </w:r>
      <w:r w:rsidRPr="00F71ECE">
        <w:rPr>
          <w:rFonts w:asciiTheme="minorHAnsi" w:hAnsiTheme="minorHAnsi" w:cstheme="minorBidi"/>
        </w:rPr>
        <w:t xml:space="preserve"> was then calculated for each individual stomata, as per</w:t>
      </w:r>
      <w:r w:rsidRPr="00F71ECE">
        <w:rPr>
          <w:rFonts w:asciiTheme="minorHAnsi" w:hAnsiTheme="minorHAnsi" w:cstheme="minorBidi"/>
        </w:rPr>
        <w:fldChar w:fldCharType="begin"/>
      </w:r>
      <w:r>
        <w:rPr>
          <w:rFonts w:asciiTheme="minorHAnsi" w:hAnsiTheme="minorHAnsi" w:cstheme="minorBidi"/>
        </w:rPr>
        <w:instrText xml:space="preserve"> ADDIN ZOTERO_ITEM CSL_CITATION {"citationID":"oC5oHUFG","properties":{"formattedCitation":"(Franks and Farquhar, 2001)","plainCitation":"(Franks and Farquhar, 2001)","dontUpdate":true,"noteIndex":0},"citationItems":[{"id":188,"uris":["http://zotero.org/users/local/Hcd06Tc7/items/KA8IE5Q4"],"itemData":{"id":188,"type":"article-journal","abstract":"Gas exchange parameters and stomatal physical properties were\n measured in Tradescantia virginiana plants grown under\n well-watered conditions and treated daily with either distilled water\n (control) or 3.0 mm abscisic acid (ABA). Photosynthetic\n capacity (CO2 assimilation rate for any given leaf\n intercellular CO2 concentration\n [ci]) and relative stomatal sensitivity to\n leaf-to-air vapor-pressure difference were unaffected by the ABA\n treatment. However, at an ambient CO2 concentration\n (ca) of 350 μmol mol−1,\n ABA-treated plants operated with significantly lower\n ci. ABA-treated plants had significantly\n smaller stomata and higher stomatal density in their lower epidermis.\n Stomatal aperture versus guard cell pressure\n (Pg) characteristics measured with a cell\n pressure probe showed that although the form of the relationship was\n similar in control and ABA-treated plants, stomata of ABA-treated\n plants exhibited more complete closure at\n Pg = 0 MPa and less than half the\n aperture of stomata in control plants at any given\n Pg. Scaling from stomatal aperture versus\n Pg to stomatal conductance versus\n Pg showed that plants grown under ABA\n treatment would have had significantly lower maximum stomatal\n conductance and would have operated with lower stomatal conductance for\n any given guard cell turgor. This is consistent with the observation of\n lower ci/ca in\n ABA-treated plants with a ca of 350 μmol\n mol−1. It is proposed that the ABA-induced changes in\n stomatal mechanics and stomatal conductance versus\n Pg characteristics constitute an improvement\n in water-use efficiency that may be invoked under prolonged drought\n conditions.","container-title":"Plant Physiology","ISSN":"0032-0889","issue":"2","journalAbbreviation":"Plant Physiol","note":"PMID: 11161050\nPMCID: PMC64894","page":"935-942","source":"PubMed Central","title":"The Effect of Exogenous Abscisic Acid on Stomatal Development,  Stomatal Mechanics, and Leaf Gas Exchange in Tradescantia  virginiana","volume":"125","author":[{"family":"Franks","given":"Peter J."},{"family":"Farquhar","given":"Graham D."}],"issued":{"date-parts":[["2001",2]]}}}],"schema":"https://github.com/citation-style-language/schema/raw/master/csl-citation.json"} </w:instrText>
      </w:r>
      <w:r w:rsidRPr="00F71ECE">
        <w:rPr>
          <w:rFonts w:asciiTheme="minorHAnsi" w:hAnsiTheme="minorHAnsi" w:cstheme="minorBidi"/>
        </w:rPr>
        <w:fldChar w:fldCharType="separate"/>
      </w:r>
      <w:r w:rsidRPr="00F71ECE">
        <w:rPr>
          <w:rFonts w:cstheme="minorBidi"/>
        </w:rPr>
        <w:t xml:space="preserve"> Franks and Farquhar (2001)</w:t>
      </w:r>
      <w:r w:rsidRPr="00F71ECE">
        <w:rPr>
          <w:rFonts w:asciiTheme="minorHAnsi" w:hAnsiTheme="minorHAnsi" w:cstheme="minorBidi"/>
        </w:rPr>
        <w:fldChar w:fldCharType="end"/>
      </w:r>
      <w:r w:rsidRPr="00F71ECE">
        <w:rPr>
          <w:rFonts w:asciiTheme="minorHAnsi" w:hAnsiTheme="minorHAnsi" w:cstheme="minorBidi"/>
        </w:rPr>
        <w:t xml:space="preserve">, using the double-end corrected version of the equation: </w:t>
      </w:r>
    </w:p>
    <w:p w14:paraId="421C7A8A" w14:textId="77777777" w:rsidR="00083A71" w:rsidRPr="00F71ECE" w:rsidRDefault="00083A71" w:rsidP="00083A71">
      <w:pPr>
        <w:jc w:val="center"/>
        <w:rPr>
          <w:rFonts w:asciiTheme="minorHAnsi" w:hAnsiTheme="minorHAnsi" w:cstheme="minorBidi"/>
          <w:sz w:val="32"/>
          <w:szCs w:val="32"/>
        </w:rPr>
      </w:pPr>
      <w:r w:rsidRPr="00F71ECE">
        <w:rPr>
          <w:rFonts w:asciiTheme="minorHAnsi" w:hAnsiTheme="minorHAnsi" w:cstheme="minorBidi"/>
        </w:rPr>
        <w:t xml:space="preserve">Anatomical </w:t>
      </w:r>
      <w:r w:rsidRPr="00F71ECE">
        <w:rPr>
          <w:rFonts w:asciiTheme="minorHAnsi" w:hAnsiTheme="minorHAnsi" w:cstheme="minorBidi"/>
          <w:i/>
          <w:iCs/>
        </w:rPr>
        <w:t>g</w:t>
      </w:r>
      <w:r w:rsidRPr="00F71ECE">
        <w:rPr>
          <w:rFonts w:asciiTheme="minorHAnsi" w:hAnsiTheme="minorHAnsi" w:cstheme="minorBidi"/>
          <w:vertAlign w:val="subscript"/>
        </w:rPr>
        <w:t>smax</w:t>
      </w:r>
      <w:r w:rsidRPr="00F71ECE">
        <w:rPr>
          <w:rFonts w:asciiTheme="minorHAnsi" w:hAnsiTheme="minorHAnsi" w:cstheme="minorBidi"/>
        </w:rPr>
        <w:t xml:space="preserve">  =</w:t>
      </w:r>
      <w:r w:rsidRPr="00F71ECE">
        <w:rPr>
          <w:rFonts w:asciiTheme="minorHAnsi" w:hAnsiTheme="minorHAnsi" w:cstheme="minorBidi"/>
        </w:rPr>
        <w:tab/>
        <w:t xml:space="preserve"> </w:t>
      </w:r>
      <m:oMath>
        <m:f>
          <m:fPr>
            <m:ctrlPr>
              <w:rPr>
                <w:rFonts w:ascii="Cambria Math" w:hAnsi="Cambria Math" w:cstheme="minorBidi"/>
                <w:i/>
                <w:sz w:val="32"/>
                <w:szCs w:val="32"/>
              </w:rPr>
            </m:ctrlPr>
          </m:fPr>
          <m:num>
            <m:r>
              <w:rPr>
                <w:rFonts w:ascii="Cambria Math" w:hAnsi="Cambria Math" w:cstheme="minorBidi"/>
                <w:sz w:val="32"/>
                <w:szCs w:val="32"/>
              </w:rPr>
              <m:t xml:space="preserve">d .  SD .  </m:t>
            </m:r>
            <m:sSub>
              <m:sSubPr>
                <m:ctrlPr>
                  <w:rPr>
                    <w:rFonts w:ascii="Cambria Math" w:hAnsi="Cambria Math" w:cstheme="minorBidi"/>
                    <w:i/>
                    <w:sz w:val="32"/>
                    <w:szCs w:val="32"/>
                  </w:rPr>
                </m:ctrlPr>
              </m:sSubPr>
              <m:e>
                <m:r>
                  <w:rPr>
                    <w:rFonts w:ascii="Cambria Math" w:hAnsi="Cambria Math" w:cstheme="minorBidi"/>
                    <w:sz w:val="32"/>
                    <w:szCs w:val="32"/>
                  </w:rPr>
                  <m:t>a</m:t>
                </m:r>
              </m:e>
              <m:sub>
                <m:r>
                  <w:rPr>
                    <w:rFonts w:ascii="Cambria Math" w:hAnsi="Cambria Math" w:cstheme="minorBidi"/>
                    <w:sz w:val="32"/>
                    <w:szCs w:val="32"/>
                  </w:rPr>
                  <m:t>max</m:t>
                </m:r>
              </m:sub>
            </m:sSub>
          </m:num>
          <m:den>
            <m:r>
              <w:rPr>
                <w:rFonts w:ascii="Cambria Math" w:hAnsi="Cambria Math" w:cstheme="minorBidi"/>
                <w:sz w:val="32"/>
                <w:szCs w:val="32"/>
              </w:rPr>
              <m:t xml:space="preserve">v .  </m:t>
            </m:r>
            <m:d>
              <m:dPr>
                <m:ctrlPr>
                  <w:rPr>
                    <w:rFonts w:ascii="Cambria Math" w:hAnsi="Cambria Math" w:cstheme="minorBidi"/>
                    <w:i/>
                    <w:sz w:val="32"/>
                    <w:szCs w:val="32"/>
                  </w:rPr>
                </m:ctrlPr>
              </m:dPr>
              <m:e>
                <m:r>
                  <w:rPr>
                    <w:rFonts w:ascii="Cambria Math" w:hAnsi="Cambria Math" w:cstheme="minorBidi"/>
                    <w:sz w:val="32"/>
                    <w:szCs w:val="32"/>
                  </w:rPr>
                  <m:t xml:space="preserve">l + </m:t>
                </m:r>
                <m:f>
                  <m:fPr>
                    <m:ctrlPr>
                      <w:rPr>
                        <w:rFonts w:ascii="Cambria Math" w:hAnsi="Cambria Math" w:cstheme="minorBidi"/>
                        <w:i/>
                        <w:sz w:val="32"/>
                        <w:szCs w:val="32"/>
                      </w:rPr>
                    </m:ctrlPr>
                  </m:fPr>
                  <m:num>
                    <m:r>
                      <w:rPr>
                        <w:rFonts w:ascii="Cambria Math" w:hAnsi="Cambria Math" w:cstheme="minorBidi"/>
                        <w:sz w:val="32"/>
                        <w:szCs w:val="32"/>
                      </w:rPr>
                      <m:t>π</m:t>
                    </m:r>
                  </m:num>
                  <m:den>
                    <m:r>
                      <w:rPr>
                        <w:rFonts w:ascii="Cambria Math" w:hAnsi="Cambria Math" w:cstheme="minorBidi"/>
                        <w:sz w:val="32"/>
                        <w:szCs w:val="32"/>
                      </w:rPr>
                      <m:t>2</m:t>
                    </m:r>
                  </m:den>
                </m:f>
              </m:e>
            </m:d>
            <m:r>
              <w:rPr>
                <w:rFonts w:ascii="Cambria Math" w:hAnsi="Cambria Math" w:cstheme="minorBidi"/>
                <w:sz w:val="32"/>
                <w:szCs w:val="32"/>
              </w:rPr>
              <m:t xml:space="preserve"> .  </m:t>
            </m:r>
            <m:rad>
              <m:radPr>
                <m:degHide m:val="1"/>
                <m:ctrlPr>
                  <w:rPr>
                    <w:rFonts w:ascii="Cambria Math" w:hAnsi="Cambria Math" w:cstheme="minorBidi"/>
                    <w:i/>
                    <w:sz w:val="32"/>
                    <w:szCs w:val="32"/>
                  </w:rPr>
                </m:ctrlPr>
              </m:radPr>
              <m:deg/>
              <m:e>
                <m:f>
                  <m:fPr>
                    <m:ctrlPr>
                      <w:rPr>
                        <w:rFonts w:ascii="Cambria Math" w:hAnsi="Cambria Math" w:cstheme="minorBidi"/>
                        <w:i/>
                        <w:sz w:val="32"/>
                        <w:szCs w:val="32"/>
                      </w:rPr>
                    </m:ctrlPr>
                  </m:fPr>
                  <m:num>
                    <m:sSub>
                      <m:sSubPr>
                        <m:ctrlPr>
                          <w:rPr>
                            <w:rFonts w:ascii="Cambria Math" w:hAnsi="Cambria Math" w:cstheme="minorBidi"/>
                            <w:i/>
                            <w:sz w:val="32"/>
                            <w:szCs w:val="32"/>
                          </w:rPr>
                        </m:ctrlPr>
                      </m:sSubPr>
                      <m:e>
                        <m:r>
                          <w:rPr>
                            <w:rFonts w:ascii="Cambria Math" w:hAnsi="Cambria Math" w:cstheme="minorBidi"/>
                            <w:sz w:val="32"/>
                            <w:szCs w:val="32"/>
                          </w:rPr>
                          <m:t>a</m:t>
                        </m:r>
                      </m:e>
                      <m:sub>
                        <m:r>
                          <w:rPr>
                            <w:rFonts w:ascii="Cambria Math" w:hAnsi="Cambria Math" w:cstheme="minorBidi"/>
                            <w:sz w:val="32"/>
                            <w:szCs w:val="32"/>
                          </w:rPr>
                          <m:t>max</m:t>
                        </m:r>
                      </m:sub>
                    </m:sSub>
                  </m:num>
                  <m:den>
                    <m:r>
                      <w:rPr>
                        <w:rFonts w:ascii="Cambria Math" w:hAnsi="Cambria Math" w:cstheme="minorBidi"/>
                        <w:sz w:val="32"/>
                        <w:szCs w:val="32"/>
                      </w:rPr>
                      <m:t>π</m:t>
                    </m:r>
                  </m:den>
                </m:f>
              </m:e>
            </m:rad>
          </m:den>
        </m:f>
      </m:oMath>
    </w:p>
    <w:p w14:paraId="5995C6CA" w14:textId="77777777" w:rsidR="00083A71" w:rsidRDefault="00083A71" w:rsidP="00083A71">
      <w:pPr>
        <w:rPr>
          <w:rFonts w:asciiTheme="minorHAnsi" w:hAnsiTheme="minorHAnsi" w:cstheme="minorBidi"/>
        </w:rPr>
      </w:pPr>
      <w:r w:rsidRPr="00F71ECE">
        <w:rPr>
          <w:rFonts w:asciiTheme="minorHAnsi" w:hAnsiTheme="minorHAnsi" w:cstheme="minorBidi"/>
        </w:rPr>
        <w:t xml:space="preserve">where </w:t>
      </w:r>
      <w:proofErr w:type="spellStart"/>
      <w:r w:rsidRPr="00F71ECE">
        <w:rPr>
          <w:rFonts w:asciiTheme="minorHAnsi" w:hAnsiTheme="minorHAnsi" w:cstheme="minorBidi"/>
          <w:i/>
          <w:iCs/>
        </w:rPr>
        <w:t>a</w:t>
      </w:r>
      <w:r w:rsidRPr="00F71ECE">
        <w:rPr>
          <w:rFonts w:asciiTheme="minorHAnsi" w:hAnsiTheme="minorHAnsi" w:cstheme="minorBidi"/>
          <w:vertAlign w:val="subscript"/>
        </w:rPr>
        <w:t>max</w:t>
      </w:r>
      <w:proofErr w:type="spellEnd"/>
      <w:r w:rsidRPr="00F71ECE">
        <w:rPr>
          <w:rFonts w:asciiTheme="minorHAnsi" w:hAnsiTheme="minorHAnsi" w:cstheme="minorBidi"/>
        </w:rPr>
        <w:t xml:space="preserve"> is the maximum stomatal pore aperture (µm</w:t>
      </w:r>
      <w:r w:rsidRPr="00F71ECE">
        <w:rPr>
          <w:rFonts w:asciiTheme="minorHAnsi" w:hAnsiTheme="minorHAnsi" w:cstheme="minorBidi"/>
          <w:vertAlign w:val="superscript"/>
        </w:rPr>
        <w:t>2</w:t>
      </w:r>
      <w:r w:rsidRPr="00F71ECE">
        <w:rPr>
          <w:rFonts w:asciiTheme="minorHAnsi" w:hAnsiTheme="minorHAnsi" w:cstheme="minorBidi"/>
        </w:rPr>
        <w:t xml:space="preserve">, calculated as an ellipse where the major axis is equal to PL and the minor axis is equal to ½ PL); </w:t>
      </w:r>
      <w:r w:rsidRPr="00F71ECE">
        <w:rPr>
          <w:rFonts w:asciiTheme="minorHAnsi" w:hAnsiTheme="minorHAnsi" w:cstheme="minorBidi"/>
          <w:i/>
          <w:iCs/>
        </w:rPr>
        <w:t xml:space="preserve">l </w:t>
      </w:r>
      <w:r w:rsidRPr="00F71ECE">
        <w:rPr>
          <w:rFonts w:asciiTheme="minorHAnsi" w:hAnsiTheme="minorHAnsi" w:cstheme="minorBidi"/>
        </w:rPr>
        <w:t xml:space="preserve">is the stomatal pore depth (µm, estimated to be equal to </w:t>
      </w:r>
      <w:proofErr w:type="spellStart"/>
      <w:r w:rsidRPr="00F71ECE">
        <w:rPr>
          <w:rFonts w:asciiTheme="minorHAnsi" w:hAnsiTheme="minorHAnsi" w:cstheme="minorBidi"/>
        </w:rPr>
        <w:t>GCW</w:t>
      </w:r>
      <w:r w:rsidRPr="00F71ECE">
        <w:rPr>
          <w:rFonts w:asciiTheme="minorHAnsi" w:hAnsiTheme="minorHAnsi" w:cstheme="minorBidi"/>
          <w:vertAlign w:val="subscript"/>
        </w:rPr>
        <w:t>c</w:t>
      </w:r>
      <w:proofErr w:type="spellEnd"/>
      <w:r w:rsidRPr="00F71ECE">
        <w:rPr>
          <w:rFonts w:asciiTheme="minorHAnsi" w:hAnsiTheme="minorHAnsi" w:cstheme="minorBidi"/>
        </w:rPr>
        <w:t xml:space="preserve">), </w:t>
      </w:r>
      <w:r w:rsidRPr="00F71ECE">
        <w:rPr>
          <w:rFonts w:asciiTheme="minorHAnsi" w:hAnsiTheme="minorHAnsi" w:cstheme="minorBidi"/>
          <w:i/>
          <w:iCs/>
        </w:rPr>
        <w:t xml:space="preserve">SD </w:t>
      </w:r>
      <w:r w:rsidRPr="00F71ECE">
        <w:rPr>
          <w:rFonts w:asciiTheme="minorHAnsi" w:hAnsiTheme="minorHAnsi" w:cstheme="minorBidi"/>
        </w:rPr>
        <w:t>is the stomatal density (mm</w:t>
      </w:r>
      <w:r w:rsidRPr="00F71ECE">
        <w:rPr>
          <w:rFonts w:asciiTheme="minorHAnsi" w:hAnsiTheme="minorHAnsi" w:cstheme="minorBidi"/>
          <w:vertAlign w:val="superscript"/>
        </w:rPr>
        <w:t>-2</w:t>
      </w:r>
      <w:r w:rsidRPr="00F71ECE">
        <w:rPr>
          <w:rFonts w:asciiTheme="minorHAnsi" w:hAnsiTheme="minorHAnsi" w:cstheme="minorBidi"/>
        </w:rPr>
        <w:t xml:space="preserve">); </w:t>
      </w:r>
      <w:r w:rsidRPr="00F71ECE">
        <w:rPr>
          <w:rFonts w:asciiTheme="minorHAnsi" w:hAnsiTheme="minorHAnsi" w:cstheme="minorBidi"/>
          <w:i/>
          <w:iCs/>
        </w:rPr>
        <w:t xml:space="preserve">d </w:t>
      </w:r>
      <w:r w:rsidRPr="00F71ECE">
        <w:rPr>
          <w:rFonts w:asciiTheme="minorHAnsi" w:hAnsiTheme="minorHAnsi" w:cstheme="minorBidi"/>
        </w:rPr>
        <w:t>is the diffusivity of water in air (a value of 0.000024699 m</w:t>
      </w:r>
      <w:r w:rsidRPr="00F71ECE">
        <w:rPr>
          <w:rFonts w:asciiTheme="minorHAnsi" w:hAnsiTheme="minorHAnsi" w:cstheme="minorBidi"/>
          <w:vertAlign w:val="superscript"/>
        </w:rPr>
        <w:t>2</w:t>
      </w:r>
      <w:r w:rsidRPr="00F71ECE">
        <w:rPr>
          <w:rFonts w:asciiTheme="minorHAnsi" w:hAnsiTheme="minorHAnsi" w:cstheme="minorBidi"/>
          <w:vertAlign w:val="subscript"/>
        </w:rPr>
        <w:softHyphen/>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vertAlign w:val="superscript"/>
        </w:rPr>
        <w:softHyphen/>
      </w:r>
      <w:r>
        <w:rPr>
          <w:rFonts w:asciiTheme="minorHAnsi" w:hAnsiTheme="minorHAnsi" w:cstheme="minorBidi"/>
        </w:rPr>
        <w:t xml:space="preserve"> </w:t>
      </w:r>
      <w:r w:rsidRPr="00F71ECE">
        <w:rPr>
          <w:rFonts w:asciiTheme="minorHAnsi" w:hAnsiTheme="minorHAnsi" w:cstheme="minorBidi"/>
        </w:rPr>
        <w:t xml:space="preserve">was used for 28°C); </w:t>
      </w:r>
      <w:r w:rsidRPr="00F71ECE">
        <w:rPr>
          <w:rFonts w:asciiTheme="minorHAnsi" w:hAnsiTheme="minorHAnsi" w:cstheme="minorBidi"/>
          <w:i/>
          <w:iCs/>
        </w:rPr>
        <w:t xml:space="preserve">v </w:t>
      </w:r>
      <w:r w:rsidRPr="00F71ECE">
        <w:rPr>
          <w:rFonts w:asciiTheme="minorHAnsi" w:hAnsiTheme="minorHAnsi" w:cstheme="minorBidi"/>
        </w:rPr>
        <w:t>is the molar volume of air (a value of 0.024712</w:t>
      </w:r>
      <w:r>
        <w:rPr>
          <w:rFonts w:asciiTheme="minorHAnsi" w:hAnsiTheme="minorHAnsi" w:cstheme="minorBidi"/>
        </w:rPr>
        <w:t xml:space="preserve"> </w:t>
      </w:r>
      <w:r w:rsidRPr="00F71ECE">
        <w:rPr>
          <w:rFonts w:asciiTheme="minorHAnsi" w:hAnsiTheme="minorHAnsi" w:cstheme="minorBidi"/>
        </w:rPr>
        <w:t>m</w:t>
      </w:r>
      <w:r w:rsidRPr="00F71ECE">
        <w:rPr>
          <w:rFonts w:asciiTheme="minorHAnsi" w:hAnsiTheme="minorHAnsi" w:cstheme="minorBidi"/>
          <w:vertAlign w:val="superscript"/>
        </w:rPr>
        <w:t>3</w:t>
      </w:r>
      <w:r w:rsidRPr="00F71ECE">
        <w:rPr>
          <w:rFonts w:asciiTheme="minorHAnsi" w:hAnsiTheme="minorHAnsi" w:cstheme="minorBidi"/>
        </w:rPr>
        <w:t xml:space="preserve"> mol</w:t>
      </w:r>
      <w:r w:rsidRPr="00F71ECE">
        <w:rPr>
          <w:rFonts w:asciiTheme="minorHAnsi" w:hAnsiTheme="minorHAnsi" w:cstheme="minorBidi"/>
          <w:vertAlign w:val="superscript"/>
        </w:rPr>
        <w:t>-3</w:t>
      </w:r>
      <w:r w:rsidRPr="00F71ECE">
        <w:rPr>
          <w:rFonts w:asciiTheme="minorHAnsi" w:hAnsiTheme="minorHAnsi" w:cstheme="minorBidi"/>
        </w:rPr>
        <w:t xml:space="preserve"> was used for 28°C) and π is the mathematical constant. Stomatal size measurements were only estimated for the abaxial surface of leaf 6 in maize, thus the anatomical </w:t>
      </w:r>
      <w:r w:rsidRPr="00F71ECE">
        <w:rPr>
          <w:rFonts w:asciiTheme="minorHAnsi" w:hAnsiTheme="minorHAnsi" w:cstheme="minorBidi"/>
          <w:i/>
          <w:iCs/>
        </w:rPr>
        <w:t>g</w:t>
      </w:r>
      <w:r w:rsidRPr="00F71ECE">
        <w:rPr>
          <w:rFonts w:asciiTheme="minorHAnsi" w:hAnsiTheme="minorHAnsi" w:cstheme="minorBidi"/>
          <w:vertAlign w:val="subscript"/>
        </w:rPr>
        <w:t>smax</w:t>
      </w:r>
      <w:r w:rsidRPr="00F71ECE">
        <w:rPr>
          <w:rFonts w:asciiTheme="minorHAnsi" w:hAnsiTheme="minorHAnsi" w:cstheme="minorBidi"/>
        </w:rPr>
        <w:t xml:space="preserve"> calculations presented in section 4.2.6 are only relating to the abaxial surface.</w:t>
      </w:r>
    </w:p>
    <w:p w14:paraId="61F8183C" w14:textId="77777777" w:rsidR="00083A71" w:rsidRDefault="00083A71" w:rsidP="00083A71">
      <w:pPr>
        <w:rPr>
          <w:rFonts w:asciiTheme="minorHAnsi" w:hAnsiTheme="minorHAnsi" w:cstheme="minorBidi"/>
        </w:rPr>
      </w:pPr>
    </w:p>
    <w:p w14:paraId="05C6A25F" w14:textId="77777777" w:rsidR="00083A71" w:rsidRPr="00F71ECE" w:rsidRDefault="00083A71" w:rsidP="00083A71">
      <w:pPr>
        <w:spacing w:before="240" w:after="240"/>
        <w:outlineLvl w:val="2"/>
        <w:rPr>
          <w:rFonts w:asciiTheme="minorHAnsi" w:eastAsiaTheme="majorEastAsia" w:hAnsiTheme="minorHAnsi" w:cs="Calibri"/>
          <w:b/>
          <w:sz w:val="28"/>
          <w:szCs w:val="28"/>
          <w:lang w:val="sv-SE"/>
        </w:rPr>
      </w:pPr>
      <w:bookmarkStart w:id="25" w:name="_Toc131628554"/>
      <w:r w:rsidRPr="00F71ECE">
        <w:rPr>
          <w:rFonts w:asciiTheme="minorHAnsi" w:eastAsiaTheme="majorEastAsia" w:hAnsiTheme="minorHAnsi" w:cs="Calibri"/>
          <w:b/>
          <w:sz w:val="28"/>
          <w:szCs w:val="28"/>
          <w:lang w:val="sv-SE"/>
        </w:rPr>
        <w:t>2.8</w:t>
      </w:r>
      <w:r w:rsidRPr="00F71ECE">
        <w:rPr>
          <w:rFonts w:asciiTheme="minorHAnsi" w:eastAsiaTheme="majorEastAsia" w:hAnsiTheme="minorHAnsi" w:cs="Calibri"/>
          <w:b/>
          <w:sz w:val="28"/>
          <w:szCs w:val="28"/>
          <w:lang w:val="sv-SE"/>
        </w:rPr>
        <w:tab/>
        <w:t>Gas exchange analys</w:t>
      </w:r>
      <w:r>
        <w:rPr>
          <w:rFonts w:asciiTheme="minorHAnsi" w:eastAsiaTheme="majorEastAsia" w:hAnsiTheme="minorHAnsi" w:cs="Calibri"/>
          <w:b/>
          <w:sz w:val="28"/>
          <w:szCs w:val="28"/>
          <w:lang w:val="sv-SE"/>
        </w:rPr>
        <w:t>e</w:t>
      </w:r>
      <w:r w:rsidRPr="00F71ECE">
        <w:rPr>
          <w:rFonts w:asciiTheme="minorHAnsi" w:eastAsiaTheme="majorEastAsia" w:hAnsiTheme="minorHAnsi" w:cs="Calibri"/>
          <w:b/>
          <w:sz w:val="28"/>
          <w:szCs w:val="28"/>
          <w:lang w:val="sv-SE"/>
        </w:rPr>
        <w:t>s</w:t>
      </w:r>
      <w:bookmarkEnd w:id="25"/>
    </w:p>
    <w:p w14:paraId="304FD18E" w14:textId="77777777" w:rsidR="00083A71" w:rsidRDefault="00C221C0" w:rsidP="00083A71">
      <w:pPr>
        <w:spacing w:before="240" w:after="240"/>
        <w:outlineLvl w:val="3"/>
        <w:rPr>
          <w:rFonts w:asciiTheme="minorHAnsi" w:eastAsiaTheme="majorEastAsia" w:hAnsiTheme="minorHAnsi" w:cs="Calibri"/>
          <w:b/>
          <w:sz w:val="24"/>
          <w:szCs w:val="24"/>
          <w:lang w:val="sv-SE"/>
        </w:rPr>
      </w:pPr>
      <w:r>
        <w:rPr>
          <w:rFonts w:asciiTheme="minorHAnsi" w:eastAsiaTheme="majorEastAsia" w:hAnsiTheme="minorHAnsi" w:cs="Calibri"/>
          <w:b/>
          <w:sz w:val="24"/>
          <w:szCs w:val="24"/>
          <w:lang w:val="sv-SE"/>
        </w:rPr>
        <w:t>2.8.1</w:t>
      </w:r>
      <w:r>
        <w:rPr>
          <w:rFonts w:asciiTheme="minorHAnsi" w:eastAsiaTheme="majorEastAsia" w:hAnsiTheme="minorHAnsi" w:cs="Calibri"/>
          <w:b/>
          <w:sz w:val="24"/>
          <w:szCs w:val="24"/>
          <w:lang w:val="sv-SE"/>
        </w:rPr>
        <w:tab/>
        <w:t>Infra</w:t>
      </w:r>
      <w:r w:rsidR="00083A71" w:rsidRPr="00F71ECE">
        <w:rPr>
          <w:rFonts w:asciiTheme="minorHAnsi" w:eastAsiaTheme="majorEastAsia" w:hAnsiTheme="minorHAnsi" w:cs="Calibri"/>
          <w:b/>
          <w:sz w:val="24"/>
          <w:szCs w:val="24"/>
          <w:lang w:val="sv-SE"/>
        </w:rPr>
        <w:t>red gas analys</w:t>
      </w:r>
      <w:r w:rsidR="00083A71">
        <w:rPr>
          <w:rFonts w:asciiTheme="minorHAnsi" w:eastAsiaTheme="majorEastAsia" w:hAnsiTheme="minorHAnsi" w:cs="Calibri"/>
          <w:b/>
          <w:sz w:val="24"/>
          <w:szCs w:val="24"/>
          <w:lang w:val="sv-SE"/>
        </w:rPr>
        <w:t>is</w:t>
      </w:r>
    </w:p>
    <w:p w14:paraId="01271386" w14:textId="77777777" w:rsidR="00083A71" w:rsidRPr="007A721E" w:rsidRDefault="00083A71" w:rsidP="00360B6B">
      <w:pPr>
        <w:rPr>
          <w:rFonts w:asciiTheme="minorHAnsi" w:hAnsiTheme="minorHAnsi" w:cstheme="minorBidi"/>
        </w:rPr>
      </w:pPr>
      <w:r w:rsidRPr="00F71ECE">
        <w:rPr>
          <w:rFonts w:asciiTheme="minorHAnsi" w:hAnsiTheme="minorHAnsi" w:cstheme="minorBidi"/>
        </w:rPr>
        <w:t xml:space="preserve">To investigate </w:t>
      </w:r>
      <w:r>
        <w:rPr>
          <w:rFonts w:asciiTheme="minorHAnsi" w:hAnsiTheme="minorHAnsi" w:cstheme="minorBidi"/>
        </w:rPr>
        <w:t>whether the EPF mutants have different rates of photosynthetic gas exchange or</w:t>
      </w:r>
      <w:r w:rsidRPr="00F71ECE">
        <w:rPr>
          <w:rFonts w:asciiTheme="minorHAnsi" w:hAnsiTheme="minorHAnsi" w:cstheme="minorBidi"/>
        </w:rPr>
        <w:t xml:space="preserve"> </w:t>
      </w:r>
      <w:r>
        <w:rPr>
          <w:rFonts w:asciiTheme="minorHAnsi" w:hAnsiTheme="minorHAnsi" w:cstheme="minorBidi"/>
        </w:rPr>
        <w:t>photorespiration, measurement</w:t>
      </w:r>
      <w:r w:rsidR="00C221C0">
        <w:rPr>
          <w:rFonts w:asciiTheme="minorHAnsi" w:hAnsiTheme="minorHAnsi" w:cstheme="minorBidi"/>
        </w:rPr>
        <w:t>s were performed using an infra</w:t>
      </w:r>
      <w:r>
        <w:rPr>
          <w:rFonts w:asciiTheme="minorHAnsi" w:hAnsiTheme="minorHAnsi" w:cstheme="minorBidi"/>
        </w:rPr>
        <w:t>red gas analyser (IRGA). The theory behind this technique is discussed in more detail in section 3.1.1.3, but in short; a leaf is sealed into a chamber where the environmental conditions can be controlled, then by measuring the absorption of infra-red radiation, the IRGA calculates the CO</w:t>
      </w:r>
      <w:r>
        <w:rPr>
          <w:rFonts w:asciiTheme="minorHAnsi" w:hAnsiTheme="minorHAnsi" w:cstheme="minorBidi"/>
          <w:vertAlign w:val="subscript"/>
        </w:rPr>
        <w:t>2</w:t>
      </w:r>
      <w:r>
        <w:rPr>
          <w:rFonts w:asciiTheme="minorHAnsi" w:hAnsiTheme="minorHAnsi" w:cstheme="minorBidi"/>
        </w:rPr>
        <w:t xml:space="preserve"> and water vapour concentration in the airstream, before and after it has passed over the leaf. From this information, many useful parameters are automatically computed by the IRGA, using the equations provided by </w:t>
      </w:r>
      <w:r w:rsidR="00633898">
        <w:rPr>
          <w:rFonts w:asciiTheme="minorHAnsi" w:hAnsiTheme="minorHAnsi" w:cstheme="minorBidi"/>
        </w:rPr>
        <w:fldChar w:fldCharType="begin"/>
      </w:r>
      <w:r w:rsidR="00762D4F">
        <w:rPr>
          <w:rFonts w:asciiTheme="minorHAnsi" w:hAnsiTheme="minorHAnsi" w:cstheme="minorBidi"/>
        </w:rPr>
        <w:instrText xml:space="preserve"> ADDIN ZOTERO_ITEM CSL_CITATION {"citationID":"zKQJbQRD","properties":{"formattedCitation":"(Farquhar et al., 1980)","plainCitation":"(Farquhar et al., 1980)","dontUpdate":true,"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schema":"https://github.com/citation-style-language/schema/raw/master/csl-citation.json"} </w:instrText>
      </w:r>
      <w:r w:rsidR="00633898">
        <w:rPr>
          <w:rFonts w:asciiTheme="minorHAnsi" w:hAnsiTheme="minorHAnsi" w:cstheme="minorBidi"/>
        </w:rPr>
        <w:fldChar w:fldCharType="separate"/>
      </w:r>
      <w:r w:rsidR="00633898" w:rsidRPr="00633898">
        <w:t xml:space="preserve">Farquhar et al. </w:t>
      </w:r>
      <w:r w:rsidR="00360B6B">
        <w:t>(</w:t>
      </w:r>
      <w:r w:rsidR="00633898" w:rsidRPr="00633898">
        <w:t>1980)</w:t>
      </w:r>
      <w:r w:rsidR="00633898">
        <w:rPr>
          <w:rFonts w:asciiTheme="minorHAnsi" w:hAnsiTheme="minorHAnsi" w:cstheme="minorBidi"/>
        </w:rPr>
        <w:fldChar w:fldCharType="end"/>
      </w:r>
      <w:r w:rsidR="00360B6B">
        <w:rPr>
          <w:rFonts w:asciiTheme="minorHAnsi" w:hAnsiTheme="minorHAnsi" w:cstheme="minorBidi"/>
        </w:rPr>
        <w:t xml:space="preserve"> and </w:t>
      </w:r>
      <w:r w:rsidR="00360B6B">
        <w:rPr>
          <w:rFonts w:asciiTheme="minorHAnsi" w:hAnsiTheme="minorHAnsi" w:cstheme="minorBidi"/>
        </w:rPr>
        <w:fldChar w:fldCharType="begin"/>
      </w:r>
      <w:r w:rsidR="00762D4F">
        <w:rPr>
          <w:rFonts w:asciiTheme="minorHAnsi" w:hAnsiTheme="minorHAnsi" w:cstheme="minorBidi"/>
        </w:rPr>
        <w:instrText xml:space="preserve"> ADDIN ZOTERO_ITEM CSL_CITATION {"citationID":"I4PasOzH","properties":{"formattedCitation":"(von Caemmerer and Farquhar, 1981)","plainCitation":"(von Caemmerer and Farquhar, 1981)","dontUpdate":true,"noteIndex":0},"citationItems":[{"id":879,"uris":["http://zotero.org/users/local/Hcd06Tc7/items/LHHCVHQW"],"itemData":{"id":879,"type":"article-journal","abstract":"A series of experiments is presented investigating short term and long term changes of the nature of the response of rate of CO2 assimilation to intercellular p(CO2). The relationships between CO2 assimilation rate and biochemical components of leaf photosynthesis, such as ribulose-bisphosphate (RuP2) carboxylase-oxygenase activity and electron transport capacity are examined and related to current theory of CO2 assimilation in leaves of C3 species. It was found that the response of the rate of CO2 assimilation to irradiance, partial pressure of O2, p(O2), and temperature was different at low and high intercellular p(CO2), suggesting that CO2 assimilation rate is governed by different processes at low and high intercellular p(CO2). In longer term changes in CO2 assimilation rate, induced by different growth conditions, the initial slope of the response of CO2 assimilation rate to intercellular p(CO2) could be correlated to in vitro measurements of RuP2 carboxylase activity. Also, CO2 assimilation rate at high p(CO2) could be correlated to in vitro measurements of electron transport rate. These results are consistent with the hypothesis that CO2 assimilation rate is limited by the RuP2 saturated rate of the RuP2 carboxylase-oxygenase at low intercellular p(CO2) and by the rate allowed by RuP2 regeneration capacity at high intercellular p(CO2).","container-title":"Planta","DOI":"10.1007/BF00384257","ISSN":"1432-2048","issue":"4","journalAbbreviation":"Planta","language":"en","page":"376-387","source":"Springer Link","title":"Some relationships between the biochemistry of photosynthesis and the gas exchange of leaves","volume":"153","author":[{"family":"Caemmerer","given":"S.","non-dropping-particle":"von"},{"family":"Farquhar","given":"G. D."}],"issued":{"date-parts":[["1981",12,1]]}}}],"schema":"https://github.com/citation-style-language/schema/raw/master/csl-citation.json"} </w:instrText>
      </w:r>
      <w:r w:rsidR="00360B6B">
        <w:rPr>
          <w:rFonts w:asciiTheme="minorHAnsi" w:hAnsiTheme="minorHAnsi" w:cstheme="minorBidi"/>
        </w:rPr>
        <w:fldChar w:fldCharType="separate"/>
      </w:r>
      <w:r w:rsidR="00360B6B" w:rsidRPr="00360B6B">
        <w:t xml:space="preserve">von Caemmerer and Farquhar </w:t>
      </w:r>
      <w:r w:rsidR="00360B6B">
        <w:t>(</w:t>
      </w:r>
      <w:r w:rsidR="00360B6B" w:rsidRPr="00360B6B">
        <w:t>1981)</w:t>
      </w:r>
      <w:r w:rsidR="00360B6B">
        <w:rPr>
          <w:rFonts w:asciiTheme="minorHAnsi" w:hAnsiTheme="minorHAnsi" w:cstheme="minorBidi"/>
        </w:rPr>
        <w:fldChar w:fldCharType="end"/>
      </w:r>
      <w:r>
        <w:rPr>
          <w:rFonts w:asciiTheme="minorHAnsi" w:hAnsiTheme="minorHAnsi" w:cstheme="minorBidi"/>
        </w:rPr>
        <w:t>. These include rates of CO</w:t>
      </w:r>
      <w:r>
        <w:rPr>
          <w:rFonts w:asciiTheme="minorHAnsi" w:hAnsiTheme="minorHAnsi" w:cstheme="minorBidi"/>
        </w:rPr>
        <w:softHyphen/>
      </w:r>
      <w:r>
        <w:rPr>
          <w:rFonts w:asciiTheme="minorHAnsi" w:hAnsiTheme="minorHAnsi" w:cstheme="minorBidi"/>
          <w:vertAlign w:val="subscript"/>
        </w:rPr>
        <w:t>2</w:t>
      </w:r>
      <w:r>
        <w:rPr>
          <w:rFonts w:asciiTheme="minorHAnsi" w:hAnsiTheme="minorHAnsi" w:cstheme="minorBidi"/>
        </w:rPr>
        <w:t xml:space="preserve"> assimilation (</w:t>
      </w:r>
      <w:r w:rsidRPr="00DB430D">
        <w:rPr>
          <w:rFonts w:asciiTheme="minorHAnsi" w:hAnsiTheme="minorHAnsi" w:cstheme="minorBidi"/>
          <w:i/>
        </w:rPr>
        <w:t>A</w:t>
      </w:r>
      <w:r>
        <w:rPr>
          <w:rFonts w:asciiTheme="minorHAnsi" w:hAnsiTheme="minorHAnsi" w:cstheme="minorBidi"/>
        </w:rPr>
        <w:t>), transpiration (</w:t>
      </w:r>
      <w:r w:rsidRPr="00DB430D">
        <w:rPr>
          <w:rFonts w:asciiTheme="minorHAnsi" w:hAnsiTheme="minorHAnsi" w:cstheme="minorBidi"/>
          <w:i/>
        </w:rPr>
        <w:t>E</w:t>
      </w:r>
      <w:r>
        <w:rPr>
          <w:rFonts w:asciiTheme="minorHAnsi" w:hAnsiTheme="minorHAnsi" w:cstheme="minorBidi"/>
        </w:rPr>
        <w:t>), stomatal conductance (</w:t>
      </w:r>
      <w:r w:rsidRPr="00DB430D">
        <w:rPr>
          <w:rFonts w:asciiTheme="minorHAnsi" w:hAnsiTheme="minorHAnsi" w:cstheme="minorBidi"/>
          <w:i/>
        </w:rPr>
        <w:t>g</w:t>
      </w:r>
      <w:r w:rsidRPr="00DB430D">
        <w:rPr>
          <w:rFonts w:asciiTheme="minorHAnsi" w:hAnsiTheme="minorHAnsi" w:cstheme="minorBidi"/>
          <w:vertAlign w:val="subscript"/>
        </w:rPr>
        <w:t>s</w:t>
      </w:r>
      <w:r w:rsidR="009E06CA">
        <w:rPr>
          <w:rFonts w:asciiTheme="minorHAnsi" w:hAnsiTheme="minorHAnsi" w:cstheme="minorBidi"/>
        </w:rPr>
        <w:t>) and inter</w:t>
      </w:r>
      <w:r>
        <w:rPr>
          <w:rFonts w:asciiTheme="minorHAnsi" w:hAnsiTheme="minorHAnsi" w:cstheme="minorBidi"/>
        </w:rPr>
        <w:t>cellular CO</w:t>
      </w:r>
      <w:r w:rsidRPr="00DB430D">
        <w:rPr>
          <w:rFonts w:asciiTheme="minorHAnsi" w:hAnsiTheme="minorHAnsi" w:cstheme="minorBidi"/>
          <w:vertAlign w:val="subscript"/>
        </w:rPr>
        <w:t>2</w:t>
      </w:r>
      <w:r>
        <w:rPr>
          <w:rFonts w:asciiTheme="minorHAnsi" w:hAnsiTheme="minorHAnsi" w:cstheme="minorBidi"/>
        </w:rPr>
        <w:t xml:space="preserve"> concentration (</w:t>
      </w:r>
      <w:r w:rsidRPr="00DB430D">
        <w:rPr>
          <w:rFonts w:asciiTheme="minorHAnsi" w:hAnsiTheme="minorHAnsi" w:cstheme="minorBidi"/>
          <w:i/>
        </w:rPr>
        <w:t>C</w:t>
      </w:r>
      <w:r w:rsidRPr="00DB430D">
        <w:rPr>
          <w:rFonts w:asciiTheme="minorHAnsi" w:hAnsiTheme="minorHAnsi" w:cstheme="minorBidi"/>
          <w:vertAlign w:val="subscript"/>
        </w:rPr>
        <w:t>i</w:t>
      </w:r>
      <w:r>
        <w:rPr>
          <w:rFonts w:asciiTheme="minorHAnsi" w:hAnsiTheme="minorHAnsi" w:cstheme="minorBidi"/>
        </w:rPr>
        <w:t>). These gas exchange parameters can provide an indication of the performance of the plant under constant steady-state conditions. Furthermore, simultaneous measurements of gas exchange and chlorophyll fluorescence can be collected whilst exposing the leaf to different conditions, such as light intensity (photosynthetic photon flux density; PPFD) and atmospheric CO</w:t>
      </w:r>
      <w:r>
        <w:rPr>
          <w:rFonts w:asciiTheme="minorHAnsi" w:hAnsiTheme="minorHAnsi" w:cstheme="minorBidi"/>
          <w:vertAlign w:val="subscript"/>
        </w:rPr>
        <w:t>2</w:t>
      </w:r>
      <w:r>
        <w:rPr>
          <w:rFonts w:asciiTheme="minorHAnsi" w:hAnsiTheme="minorHAnsi" w:cstheme="minorBidi"/>
        </w:rPr>
        <w:t xml:space="preserve"> concentration (</w:t>
      </w:r>
      <w:r>
        <w:rPr>
          <w:rFonts w:asciiTheme="minorHAnsi" w:hAnsiTheme="minorHAnsi" w:cstheme="minorBidi"/>
          <w:i/>
        </w:rPr>
        <w:t>C</w:t>
      </w:r>
      <w:r>
        <w:rPr>
          <w:rFonts w:asciiTheme="minorHAnsi" w:hAnsiTheme="minorHAnsi" w:cstheme="minorBidi"/>
          <w:vertAlign w:val="subscript"/>
        </w:rPr>
        <w:t>a</w:t>
      </w:r>
      <w:r>
        <w:rPr>
          <w:rFonts w:asciiTheme="minorHAnsi" w:hAnsiTheme="minorHAnsi" w:cstheme="minorBidi"/>
        </w:rPr>
        <w:t xml:space="preserve">), to provide insight into the underlying biochemical and biophysical processes affecting </w:t>
      </w:r>
      <w:r>
        <w:rPr>
          <w:rFonts w:asciiTheme="minorHAnsi" w:hAnsiTheme="minorHAnsi" w:cstheme="minorBidi"/>
        </w:rPr>
        <w:lastRenderedPageBreak/>
        <w:t>photosynthesis. Many IRGAs have integrated fluorometers to allow for this, please see section 2.9.1 and 3.1.1.1 for more information about chlorophyll fluorescence analysis.</w:t>
      </w:r>
      <w:r w:rsidRPr="007A721E">
        <w:rPr>
          <w:rFonts w:asciiTheme="minorHAnsi" w:hAnsiTheme="minorHAnsi" w:cstheme="minorBidi"/>
        </w:rPr>
        <w:t xml:space="preserve"> </w:t>
      </w:r>
    </w:p>
    <w:p w14:paraId="5324B479" w14:textId="77777777" w:rsidR="00083A71" w:rsidRDefault="00083A71" w:rsidP="00083A71">
      <w:pPr>
        <w:ind w:firstLine="720"/>
        <w:rPr>
          <w:rFonts w:asciiTheme="minorHAnsi" w:hAnsiTheme="minorHAnsi" w:cstheme="minorBidi"/>
        </w:rPr>
      </w:pPr>
      <w:r>
        <w:rPr>
          <w:rFonts w:asciiTheme="minorHAnsi" w:hAnsiTheme="minorHAnsi" w:cstheme="minorBidi"/>
        </w:rPr>
        <w:t>Measurements were performed using</w:t>
      </w:r>
      <w:r w:rsidRPr="00F71ECE">
        <w:rPr>
          <w:rFonts w:asciiTheme="minorHAnsi" w:hAnsiTheme="minorHAnsi" w:cstheme="minorBidi"/>
        </w:rPr>
        <w:t xml:space="preserve"> a</w:t>
      </w:r>
      <w:r>
        <w:rPr>
          <w:rFonts w:asciiTheme="minorHAnsi" w:hAnsiTheme="minorHAnsi" w:cstheme="minorBidi"/>
        </w:rPr>
        <w:t xml:space="preserve"> LI-6800</w:t>
      </w:r>
      <w:r w:rsidRPr="00F71ECE">
        <w:rPr>
          <w:rFonts w:asciiTheme="minorHAnsi" w:hAnsiTheme="minorHAnsi" w:cstheme="minorBidi"/>
        </w:rPr>
        <w:t xml:space="preserve"> </w:t>
      </w:r>
      <w:r>
        <w:rPr>
          <w:rFonts w:asciiTheme="minorHAnsi" w:hAnsiTheme="minorHAnsi" w:cstheme="minorBidi"/>
        </w:rPr>
        <w:t>(</w:t>
      </w:r>
      <w:r w:rsidRPr="00F71ECE">
        <w:rPr>
          <w:rFonts w:asciiTheme="minorHAnsi" w:hAnsiTheme="minorHAnsi" w:cstheme="minorBidi"/>
        </w:rPr>
        <w:t>L</w:t>
      </w:r>
      <w:r>
        <w:rPr>
          <w:rFonts w:asciiTheme="minorHAnsi" w:hAnsiTheme="minorHAnsi" w:cstheme="minorBidi"/>
        </w:rPr>
        <w:t>I</w:t>
      </w:r>
      <w:r w:rsidRPr="00F71ECE">
        <w:rPr>
          <w:rFonts w:asciiTheme="minorHAnsi" w:hAnsiTheme="minorHAnsi" w:cstheme="minorBidi"/>
        </w:rPr>
        <w:t>-COR</w:t>
      </w:r>
      <w:r>
        <w:rPr>
          <w:rFonts w:asciiTheme="minorHAnsi" w:hAnsiTheme="minorHAnsi" w:cstheme="minorBidi"/>
        </w:rPr>
        <w:t xml:space="preserve"> Biosciences</w:t>
      </w:r>
      <w:r w:rsidRPr="00F71ECE">
        <w:rPr>
          <w:rFonts w:asciiTheme="minorHAnsi" w:hAnsiTheme="minorHAnsi" w:cstheme="minorBidi"/>
        </w:rPr>
        <w:t xml:space="preserve">) </w:t>
      </w:r>
      <w:r>
        <w:rPr>
          <w:rFonts w:asciiTheme="minorHAnsi" w:hAnsiTheme="minorHAnsi" w:cstheme="minorBidi"/>
        </w:rPr>
        <w:t xml:space="preserve">IRGA, </w:t>
      </w:r>
      <w:r w:rsidRPr="00F71ECE">
        <w:rPr>
          <w:rFonts w:asciiTheme="minorHAnsi" w:hAnsiTheme="minorHAnsi" w:cstheme="minorBidi"/>
        </w:rPr>
        <w:t>fitted with a 6cm</w:t>
      </w:r>
      <w:r w:rsidRPr="00F71ECE">
        <w:rPr>
          <w:rFonts w:asciiTheme="minorHAnsi" w:hAnsiTheme="minorHAnsi" w:cstheme="minorBidi"/>
          <w:vertAlign w:val="superscript"/>
        </w:rPr>
        <w:t>2</w:t>
      </w:r>
      <w:r w:rsidRPr="00DB430D">
        <w:rPr>
          <w:rFonts w:asciiTheme="minorHAnsi" w:hAnsiTheme="minorHAnsi" w:cstheme="minorBidi"/>
        </w:rPr>
        <w:t xml:space="preserve"> </w:t>
      </w:r>
      <w:r w:rsidRPr="00F71ECE">
        <w:rPr>
          <w:rFonts w:asciiTheme="minorHAnsi" w:hAnsiTheme="minorHAnsi" w:cstheme="minorBidi"/>
        </w:rPr>
        <w:t>leaf chamber fluorometer</w:t>
      </w:r>
      <w:r>
        <w:rPr>
          <w:rFonts w:asciiTheme="minorHAnsi" w:hAnsiTheme="minorHAnsi" w:cstheme="minorBidi"/>
        </w:rPr>
        <w:t xml:space="preserve"> head (6800-01A, LI-COR Biosciences)</w:t>
      </w:r>
      <w:r w:rsidRPr="00F71ECE">
        <w:rPr>
          <w:rFonts w:asciiTheme="minorHAnsi" w:hAnsiTheme="minorHAnsi" w:cstheme="minorBidi"/>
        </w:rPr>
        <w:t xml:space="preserve">. The IRGA was </w:t>
      </w:r>
      <w:r>
        <w:rPr>
          <w:rFonts w:asciiTheme="minorHAnsi" w:hAnsiTheme="minorHAnsi" w:cstheme="minorBidi"/>
        </w:rPr>
        <w:t>supplied with</w:t>
      </w:r>
      <w:r w:rsidRPr="00F71ECE">
        <w:rPr>
          <w:rFonts w:asciiTheme="minorHAnsi" w:hAnsiTheme="minorHAnsi" w:cstheme="minorBidi"/>
        </w:rPr>
        <w:t xml:space="preserve"> ambient air, which was scrubbed of</w:t>
      </w:r>
      <w:r>
        <w:rPr>
          <w:rFonts w:asciiTheme="minorHAnsi" w:hAnsiTheme="minorHAnsi" w:cstheme="minorBidi"/>
        </w:rPr>
        <w:t xml:space="preserve"> </w:t>
      </w:r>
      <w:r w:rsidRPr="00F71ECE">
        <w:rPr>
          <w:rFonts w:asciiTheme="minorHAnsi" w:hAnsiTheme="minorHAnsi" w:cstheme="minorBidi"/>
        </w:rPr>
        <w:t>CO</w:t>
      </w:r>
      <w:r w:rsidRPr="00F71ECE">
        <w:rPr>
          <w:rFonts w:asciiTheme="minorHAnsi" w:hAnsiTheme="minorHAnsi" w:cstheme="minorBidi"/>
          <w:vertAlign w:val="subscript"/>
        </w:rPr>
        <w:t>2</w:t>
      </w:r>
      <w:r w:rsidRPr="00F71ECE">
        <w:rPr>
          <w:rFonts w:asciiTheme="minorHAnsi" w:hAnsiTheme="minorHAnsi" w:cstheme="minorBidi"/>
        </w:rPr>
        <w:t xml:space="preserve"> using soda lime</w:t>
      </w:r>
      <w:r>
        <w:rPr>
          <w:rFonts w:asciiTheme="minorHAnsi" w:hAnsiTheme="minorHAnsi" w:cstheme="minorBidi"/>
        </w:rPr>
        <w:t>,</w:t>
      </w:r>
      <w:r w:rsidRPr="00F71ECE">
        <w:rPr>
          <w:rFonts w:asciiTheme="minorHAnsi" w:hAnsiTheme="minorHAnsi" w:cstheme="minorBidi"/>
        </w:rPr>
        <w:t xml:space="preserve"> and </w:t>
      </w:r>
      <w:r>
        <w:rPr>
          <w:rFonts w:asciiTheme="minorHAnsi" w:hAnsiTheme="minorHAnsi" w:cstheme="minorBidi"/>
        </w:rPr>
        <w:t xml:space="preserve">scrubbed of </w:t>
      </w:r>
      <w:r w:rsidRPr="00F71ECE">
        <w:rPr>
          <w:rFonts w:asciiTheme="minorHAnsi" w:hAnsiTheme="minorHAnsi" w:cstheme="minorBidi"/>
        </w:rPr>
        <w:t>water vapour using self-indicating desiccant (</w:t>
      </w:r>
      <w:proofErr w:type="spellStart"/>
      <w:r w:rsidRPr="00F71ECE">
        <w:rPr>
          <w:rFonts w:asciiTheme="minorHAnsi" w:hAnsiTheme="minorHAnsi" w:cstheme="minorBidi"/>
        </w:rPr>
        <w:t>Drierite</w:t>
      </w:r>
      <w:proofErr w:type="spellEnd"/>
      <w:r w:rsidRPr="00F71ECE">
        <w:rPr>
          <w:rFonts w:asciiTheme="minorHAnsi" w:hAnsiTheme="minorHAnsi" w:cstheme="minorBidi"/>
        </w:rPr>
        <w:t xml:space="preserve">). The airstream was then </w:t>
      </w:r>
      <w:r>
        <w:rPr>
          <w:rFonts w:asciiTheme="minorHAnsi" w:hAnsiTheme="minorHAnsi" w:cstheme="minorBidi"/>
        </w:rPr>
        <w:t>re-</w:t>
      </w:r>
      <w:r w:rsidRPr="00F71ECE">
        <w:rPr>
          <w:rFonts w:asciiTheme="minorHAnsi" w:hAnsiTheme="minorHAnsi" w:cstheme="minorBidi"/>
        </w:rPr>
        <w:t xml:space="preserve">humidified by passing through wet </w:t>
      </w:r>
      <w:proofErr w:type="spellStart"/>
      <w:r w:rsidRPr="00F71ECE">
        <w:rPr>
          <w:rFonts w:asciiTheme="minorHAnsi" w:hAnsiTheme="minorHAnsi" w:cstheme="minorBidi"/>
        </w:rPr>
        <w:t>Stuttgarter</w:t>
      </w:r>
      <w:proofErr w:type="spellEnd"/>
      <w:r w:rsidRPr="00F71ECE">
        <w:rPr>
          <w:rFonts w:asciiTheme="minorHAnsi" w:hAnsiTheme="minorHAnsi" w:cstheme="minorBidi"/>
        </w:rPr>
        <w:t xml:space="preserve"> Masse substrate (Pall </w:t>
      </w:r>
      <w:proofErr w:type="spellStart"/>
      <w:r w:rsidRPr="00F71ECE">
        <w:rPr>
          <w:rFonts w:asciiTheme="minorHAnsi" w:hAnsiTheme="minorHAnsi" w:cstheme="minorBidi"/>
        </w:rPr>
        <w:t>Coropration</w:t>
      </w:r>
      <w:proofErr w:type="spellEnd"/>
      <w:r w:rsidRPr="00F71ECE">
        <w:rPr>
          <w:rFonts w:asciiTheme="minorHAnsi" w:hAnsiTheme="minorHAnsi" w:cstheme="minorBidi"/>
        </w:rPr>
        <w:t>) and CO</w:t>
      </w:r>
      <w:r w:rsidRPr="00F71ECE">
        <w:rPr>
          <w:rFonts w:asciiTheme="minorHAnsi" w:hAnsiTheme="minorHAnsi" w:cstheme="minorBidi"/>
          <w:vertAlign w:val="subscript"/>
        </w:rPr>
        <w:t>2</w:t>
      </w:r>
      <w:r w:rsidRPr="00F71ECE">
        <w:rPr>
          <w:rFonts w:asciiTheme="minorHAnsi" w:hAnsiTheme="minorHAnsi" w:cstheme="minorBidi"/>
        </w:rPr>
        <w:t xml:space="preserve"> was </w:t>
      </w:r>
      <w:r>
        <w:rPr>
          <w:rFonts w:asciiTheme="minorHAnsi" w:hAnsiTheme="minorHAnsi" w:cstheme="minorBidi"/>
        </w:rPr>
        <w:t xml:space="preserve">provided by </w:t>
      </w:r>
      <w:r w:rsidRPr="00F71ECE">
        <w:rPr>
          <w:rFonts w:asciiTheme="minorHAnsi" w:hAnsiTheme="minorHAnsi" w:cstheme="minorBidi"/>
        </w:rPr>
        <w:t>a liquid CO</w:t>
      </w:r>
      <w:r w:rsidRPr="00F71ECE">
        <w:rPr>
          <w:rFonts w:asciiTheme="minorHAnsi" w:hAnsiTheme="minorHAnsi" w:cstheme="minorBidi"/>
          <w:vertAlign w:val="subscript"/>
        </w:rPr>
        <w:t>2</w:t>
      </w:r>
      <w:r w:rsidRPr="00F71ECE">
        <w:rPr>
          <w:rFonts w:asciiTheme="minorHAnsi" w:hAnsiTheme="minorHAnsi" w:cstheme="minorBidi"/>
        </w:rPr>
        <w:t xml:space="preserve"> </w:t>
      </w:r>
      <w:r>
        <w:rPr>
          <w:rFonts w:asciiTheme="minorHAnsi" w:hAnsiTheme="minorHAnsi" w:cstheme="minorBidi"/>
        </w:rPr>
        <w:t>cannister</w:t>
      </w:r>
      <w:r w:rsidRPr="00F71ECE">
        <w:rPr>
          <w:rFonts w:asciiTheme="minorHAnsi" w:hAnsiTheme="minorHAnsi" w:cstheme="minorBidi"/>
        </w:rPr>
        <w:t xml:space="preserve">. </w:t>
      </w:r>
      <w:r>
        <w:rPr>
          <w:rFonts w:asciiTheme="minorHAnsi" w:hAnsiTheme="minorHAnsi" w:cstheme="minorBidi"/>
        </w:rPr>
        <w:t>Warm-up tests were performed on t</w:t>
      </w:r>
      <w:r w:rsidRPr="00F71ECE">
        <w:rPr>
          <w:rFonts w:asciiTheme="minorHAnsi" w:hAnsiTheme="minorHAnsi" w:cstheme="minorBidi"/>
        </w:rPr>
        <w:t>he IRGA</w:t>
      </w:r>
      <w:r>
        <w:rPr>
          <w:rFonts w:asciiTheme="minorHAnsi" w:hAnsiTheme="minorHAnsi" w:cstheme="minorBidi"/>
        </w:rPr>
        <w:t>s</w:t>
      </w:r>
      <w:r w:rsidRPr="00F71ECE">
        <w:rPr>
          <w:rFonts w:asciiTheme="minorHAnsi" w:hAnsiTheme="minorHAnsi" w:cstheme="minorBidi"/>
        </w:rPr>
        <w:t xml:space="preserve"> daily and any calibration and maintenance were performed according to the manufacturer’s guide. </w:t>
      </w:r>
      <w:r>
        <w:rPr>
          <w:rFonts w:asciiTheme="minorHAnsi" w:hAnsiTheme="minorHAnsi" w:cstheme="minorBidi"/>
        </w:rPr>
        <w:t xml:space="preserve">Following this, the environmental conditions of the sample chamber were programmed to set values, which were selected based on plant species and the gas exchange analysis being undertaken. A single fully emerged leaf was then clamped into the chamber, whilst still attached to the plant. Leaf widths were measured prior to inserting and used to calibrate the machine to the correct leaf area. The fluorometer head was switched on for certain programmes, with the measuring beam set to a frequency of 50 kHz under actinic light, and 250 kHz during the saturating flash. For Arabidopsis, a rectangular flash set to 10,0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was used, whereas for maize and rice, a multi-phase flash set to 15,0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w:t>
      </w:r>
      <w:r w:rsidR="00FD0CFD">
        <w:rPr>
          <w:rFonts w:asciiTheme="minorHAnsi" w:hAnsiTheme="minorHAnsi" w:cstheme="minorBidi"/>
        </w:rPr>
        <w:br/>
      </w:r>
      <w:r w:rsidRPr="00F71ECE">
        <w:rPr>
          <w:rFonts w:asciiTheme="minorHAnsi" w:hAnsiTheme="minorHAnsi" w:cstheme="minorBidi"/>
        </w:rPr>
        <w:t>m</w:t>
      </w:r>
      <w:r w:rsidR="00FD0CFD">
        <w:rPr>
          <w:rFonts w:asciiTheme="minorHAnsi" w:hAnsiTheme="minorHAnsi" w:cstheme="minorBidi"/>
          <w:vertAlign w:val="superscript"/>
        </w:rPr>
        <w:t>-</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was used. </w:t>
      </w:r>
    </w:p>
    <w:p w14:paraId="422C7A06" w14:textId="77777777" w:rsidR="00083A71" w:rsidRPr="00F71ECE" w:rsidRDefault="00083A71" w:rsidP="00083A71">
      <w:pPr>
        <w:spacing w:before="240" w:after="240"/>
        <w:outlineLvl w:val="4"/>
        <w:rPr>
          <w:rFonts w:asciiTheme="minorHAnsi" w:eastAsiaTheme="majorEastAsia" w:hAnsiTheme="minorHAnsi" w:cs="Calibri"/>
          <w:b/>
          <w:sz w:val="24"/>
          <w:szCs w:val="24"/>
        </w:rPr>
      </w:pPr>
      <w:r>
        <w:rPr>
          <w:rFonts w:asciiTheme="minorHAnsi" w:hAnsiTheme="minorHAnsi" w:cstheme="minorBidi"/>
        </w:rPr>
        <w:tab/>
      </w:r>
      <w:r w:rsidRPr="00F71ECE">
        <w:rPr>
          <w:rFonts w:asciiTheme="minorHAnsi" w:eastAsiaTheme="majorEastAsia" w:hAnsiTheme="minorHAnsi" w:cs="Calibri"/>
          <w:b/>
          <w:sz w:val="24"/>
          <w:szCs w:val="24"/>
        </w:rPr>
        <w:t>2.8.1.1</w:t>
      </w:r>
      <w:r>
        <w:rPr>
          <w:rFonts w:asciiTheme="minorHAnsi" w:eastAsiaTheme="majorEastAsia" w:hAnsiTheme="minorHAnsi" w:cs="Calibri"/>
          <w:b/>
          <w:sz w:val="24"/>
          <w:szCs w:val="24"/>
        </w:rPr>
        <w:t xml:space="preserve">  </w:t>
      </w:r>
      <w:r w:rsidRPr="00F71ECE">
        <w:rPr>
          <w:rFonts w:asciiTheme="minorHAnsi" w:eastAsiaTheme="majorEastAsia" w:hAnsiTheme="minorHAnsi" w:cs="Calibri"/>
          <w:b/>
          <w:sz w:val="24"/>
          <w:szCs w:val="24"/>
        </w:rPr>
        <w:t>Steady-state measurements</w:t>
      </w:r>
    </w:p>
    <w:p w14:paraId="3F5204FB" w14:textId="77777777" w:rsidR="00083A71" w:rsidRDefault="00083A71" w:rsidP="00083A71">
      <w:pPr>
        <w:rPr>
          <w:rFonts w:asciiTheme="minorHAnsi" w:hAnsiTheme="minorHAnsi" w:cstheme="minorBidi"/>
        </w:rPr>
      </w:pPr>
      <w:r>
        <w:rPr>
          <w:rFonts w:asciiTheme="minorHAnsi" w:hAnsiTheme="minorHAnsi" w:cstheme="minorBidi"/>
        </w:rPr>
        <w:t>For steady-state measurements, the following conditions inside the IRGA chamber were maintained to replicate the growth conditions of the plants. For Arabidopsis, 22</w:t>
      </w:r>
      <w:r w:rsidRPr="00F71ECE">
        <w:rPr>
          <w:rFonts w:asciiTheme="minorHAnsi" w:hAnsiTheme="minorHAnsi" w:cstheme="minorBidi"/>
        </w:rPr>
        <w:t>°</w:t>
      </w:r>
      <w:r>
        <w:rPr>
          <w:rFonts w:asciiTheme="minorHAnsi" w:hAnsiTheme="minorHAnsi" w:cstheme="minorBidi"/>
        </w:rPr>
        <w:t>C air temperature and 60% relative humidity was used; for rice, 30</w:t>
      </w:r>
      <w:r w:rsidRPr="00F71ECE">
        <w:rPr>
          <w:rFonts w:asciiTheme="minorHAnsi" w:hAnsiTheme="minorHAnsi" w:cstheme="minorBidi"/>
        </w:rPr>
        <w:t>°</w:t>
      </w:r>
      <w:r>
        <w:rPr>
          <w:rFonts w:asciiTheme="minorHAnsi" w:hAnsiTheme="minorHAnsi" w:cstheme="minorBidi"/>
        </w:rPr>
        <w:t>C air temperature and 60% relative humidity; and for maize, 28</w:t>
      </w:r>
      <w:r w:rsidRPr="00F71ECE">
        <w:rPr>
          <w:rFonts w:asciiTheme="minorHAnsi" w:hAnsiTheme="minorHAnsi" w:cstheme="minorBidi"/>
        </w:rPr>
        <w:t>°</w:t>
      </w:r>
      <w:r>
        <w:rPr>
          <w:rFonts w:asciiTheme="minorHAnsi" w:hAnsiTheme="minorHAnsi" w:cstheme="minorBidi"/>
        </w:rPr>
        <w:t>C air temperature and 70% relative humidity. For all species, the CO</w:t>
      </w:r>
      <w:r>
        <w:rPr>
          <w:rFonts w:asciiTheme="minorHAnsi" w:hAnsiTheme="minorHAnsi" w:cstheme="minorBidi"/>
          <w:vertAlign w:val="subscript"/>
        </w:rPr>
        <w:t>2</w:t>
      </w:r>
      <w:r>
        <w:rPr>
          <w:rFonts w:asciiTheme="minorHAnsi" w:hAnsiTheme="minorHAnsi" w:cstheme="minorBidi"/>
        </w:rPr>
        <w:t xml:space="preserve"> concentration was set to 400 ppm, the air flow rate to 400 µmol s</w:t>
      </w:r>
      <w:r>
        <w:rPr>
          <w:rFonts w:asciiTheme="minorHAnsi" w:hAnsiTheme="minorHAnsi" w:cstheme="minorBidi"/>
          <w:vertAlign w:val="superscript"/>
        </w:rPr>
        <w:t>-1</w:t>
      </w:r>
      <w:r>
        <w:rPr>
          <w:rFonts w:asciiTheme="minorHAnsi" w:hAnsiTheme="minorHAnsi" w:cstheme="minorBidi"/>
        </w:rPr>
        <w:t xml:space="preserve"> and the fan speed to 80%. To ensure stomata were open fully, measurements were performed under saturating light (10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for Arabidopsis and </w:t>
      </w:r>
      <w:r w:rsidRPr="00F71ECE">
        <w:rPr>
          <w:rFonts w:asciiTheme="minorHAnsi" w:hAnsiTheme="minorHAnsi" w:cstheme="minorBidi"/>
        </w:rPr>
        <w:t>2</w:t>
      </w:r>
      <w:r>
        <w:rPr>
          <w:rFonts w:asciiTheme="minorHAnsi" w:hAnsiTheme="minorHAnsi" w:cstheme="minorBidi"/>
        </w:rPr>
        <w:t>0</w:t>
      </w:r>
      <w:r w:rsidRPr="00F71ECE">
        <w:rPr>
          <w:rFonts w:asciiTheme="minorHAnsi" w:hAnsiTheme="minorHAnsi" w:cstheme="minorBidi"/>
        </w:rPr>
        <w:t xml:space="preserve">0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for rice and maize, with wavelengths set to 90% 625 nm and 10% 475 nm). After inserting the leaf into the chamber, the reference and sample chambers were matched, and plants were allowed to acclimate for 20-40 min until values of </w:t>
      </w:r>
      <w:r>
        <w:rPr>
          <w:rFonts w:asciiTheme="minorHAnsi" w:hAnsiTheme="minorHAnsi" w:cstheme="minorBidi"/>
          <w:i/>
        </w:rPr>
        <w:t>A</w:t>
      </w:r>
      <w:r>
        <w:rPr>
          <w:rFonts w:asciiTheme="minorHAnsi" w:hAnsiTheme="minorHAnsi" w:cstheme="minorBidi"/>
        </w:rPr>
        <w:t xml:space="preserve"> and </w:t>
      </w:r>
      <w:r>
        <w:rPr>
          <w:rFonts w:asciiTheme="minorHAnsi" w:hAnsiTheme="minorHAnsi" w:cstheme="minorBidi"/>
          <w:i/>
        </w:rPr>
        <w:t>g</w:t>
      </w:r>
      <w:r>
        <w:rPr>
          <w:rFonts w:asciiTheme="minorHAnsi" w:hAnsiTheme="minorHAnsi" w:cstheme="minorBidi"/>
          <w:vertAlign w:val="subscript"/>
        </w:rPr>
        <w:t>s</w:t>
      </w:r>
      <w:r>
        <w:rPr>
          <w:rFonts w:asciiTheme="minorHAnsi" w:hAnsiTheme="minorHAnsi" w:cstheme="minorBidi"/>
        </w:rPr>
        <w:t xml:space="preserve"> had stabilised. With the fluorometer head switched off, steady-state gas exchange measurements were collected every 30 seconds for 5 minutes, and then averaged. </w:t>
      </w:r>
    </w:p>
    <w:p w14:paraId="4895F1FE" w14:textId="77777777" w:rsidR="00FD0CFD" w:rsidRDefault="00FD0CFD" w:rsidP="00083A71">
      <w:pPr>
        <w:rPr>
          <w:rFonts w:asciiTheme="minorHAnsi" w:hAnsiTheme="minorHAnsi" w:cstheme="minorBidi"/>
        </w:rPr>
      </w:pPr>
    </w:p>
    <w:p w14:paraId="3B716AD3" w14:textId="77777777" w:rsidR="00FD0CFD" w:rsidRDefault="00FD0CFD" w:rsidP="00083A71">
      <w:pPr>
        <w:rPr>
          <w:rFonts w:asciiTheme="minorHAnsi" w:hAnsiTheme="minorHAnsi" w:cstheme="minorBidi"/>
        </w:rPr>
      </w:pPr>
    </w:p>
    <w:p w14:paraId="091BFA6C" w14:textId="77777777" w:rsidR="00083A71" w:rsidRPr="006347A5" w:rsidRDefault="00083A71" w:rsidP="00083A71">
      <w:pPr>
        <w:spacing w:before="240" w:after="240"/>
        <w:outlineLvl w:val="4"/>
        <w:rPr>
          <w:rFonts w:asciiTheme="minorHAnsi" w:eastAsiaTheme="majorEastAsia" w:hAnsiTheme="minorHAnsi" w:cs="Calibri"/>
          <w:b/>
          <w:sz w:val="24"/>
          <w:szCs w:val="24"/>
        </w:rPr>
      </w:pPr>
      <w:r>
        <w:rPr>
          <w:rFonts w:asciiTheme="minorHAnsi" w:hAnsiTheme="minorHAnsi" w:cstheme="minorBidi"/>
        </w:rPr>
        <w:lastRenderedPageBreak/>
        <w:tab/>
      </w:r>
      <w:r w:rsidRPr="00F71ECE">
        <w:rPr>
          <w:rFonts w:asciiTheme="minorHAnsi" w:eastAsiaTheme="majorEastAsia" w:hAnsiTheme="minorHAnsi" w:cs="Calibri"/>
          <w:b/>
          <w:sz w:val="24"/>
          <w:szCs w:val="24"/>
        </w:rPr>
        <w:t>2.8.1.</w:t>
      </w:r>
      <w:r>
        <w:rPr>
          <w:rFonts w:asciiTheme="minorHAnsi" w:eastAsiaTheme="majorEastAsia" w:hAnsiTheme="minorHAnsi" w:cs="Calibri"/>
          <w:b/>
          <w:sz w:val="24"/>
          <w:szCs w:val="24"/>
        </w:rPr>
        <w:t xml:space="preserve">2  </w:t>
      </w:r>
      <w:r>
        <w:rPr>
          <w:rFonts w:asciiTheme="minorHAnsi" w:eastAsiaTheme="majorEastAsia" w:hAnsiTheme="minorHAnsi" w:cs="Calibri"/>
          <w:b/>
          <w:i/>
          <w:sz w:val="24"/>
          <w:szCs w:val="24"/>
        </w:rPr>
        <w:t>A</w:t>
      </w:r>
      <w:r>
        <w:rPr>
          <w:rFonts w:asciiTheme="minorHAnsi" w:eastAsiaTheme="majorEastAsia" w:hAnsiTheme="minorHAnsi" w:cs="Calibri"/>
          <w:b/>
          <w:sz w:val="24"/>
          <w:szCs w:val="24"/>
        </w:rPr>
        <w:t>/</w:t>
      </w:r>
      <w:r>
        <w:rPr>
          <w:rFonts w:asciiTheme="minorHAnsi" w:eastAsiaTheme="majorEastAsia" w:hAnsiTheme="minorHAnsi" w:cs="Calibri"/>
          <w:b/>
          <w:i/>
          <w:sz w:val="24"/>
          <w:szCs w:val="24"/>
        </w:rPr>
        <w:t>C</w:t>
      </w:r>
      <w:r>
        <w:rPr>
          <w:rFonts w:asciiTheme="minorHAnsi" w:eastAsiaTheme="majorEastAsia" w:hAnsiTheme="minorHAnsi" w:cs="Calibri"/>
          <w:b/>
          <w:sz w:val="24"/>
          <w:szCs w:val="24"/>
          <w:vertAlign w:val="subscript"/>
        </w:rPr>
        <w:t>i</w:t>
      </w:r>
      <w:r w:rsidRPr="00F71ECE">
        <w:rPr>
          <w:rFonts w:asciiTheme="minorHAnsi" w:eastAsiaTheme="majorEastAsia" w:hAnsiTheme="minorHAnsi" w:cs="Calibri"/>
          <w:b/>
          <w:sz w:val="24"/>
          <w:szCs w:val="24"/>
        </w:rPr>
        <w:t xml:space="preserve"> curves </w:t>
      </w:r>
    </w:p>
    <w:p w14:paraId="1162A594" w14:textId="77777777" w:rsidR="00083A71" w:rsidRDefault="00083A71" w:rsidP="00083A71">
      <w:pPr>
        <w:rPr>
          <w:rFonts w:asciiTheme="minorHAnsi" w:hAnsiTheme="minorHAnsi" w:cstheme="minorBidi"/>
        </w:rPr>
      </w:pPr>
      <w:r>
        <w:rPr>
          <w:rFonts w:asciiTheme="minorHAnsi" w:hAnsiTheme="minorHAnsi" w:cstheme="minorBidi"/>
        </w:rPr>
        <w:t xml:space="preserve">The photosynthetic response to </w:t>
      </w:r>
      <w:r>
        <w:rPr>
          <w:rFonts w:asciiTheme="minorHAnsi" w:eastAsiaTheme="majorEastAsia" w:hAnsiTheme="minorHAnsi" w:cs="Calibri"/>
        </w:rPr>
        <w:t>changing atmospheric CO</w:t>
      </w:r>
      <w:r>
        <w:rPr>
          <w:rFonts w:asciiTheme="minorHAnsi" w:eastAsiaTheme="majorEastAsia" w:hAnsiTheme="minorHAnsi" w:cs="Calibri"/>
          <w:vertAlign w:val="subscript"/>
        </w:rPr>
        <w:t>2</w:t>
      </w:r>
      <w:r>
        <w:rPr>
          <w:rFonts w:asciiTheme="minorHAnsi" w:eastAsiaTheme="majorEastAsia" w:hAnsiTheme="minorHAnsi" w:cs="Calibri"/>
        </w:rPr>
        <w:t xml:space="preserve"> concentration (</w:t>
      </w:r>
      <w:r>
        <w:rPr>
          <w:rFonts w:asciiTheme="minorHAnsi" w:eastAsiaTheme="majorEastAsia" w:hAnsiTheme="minorHAnsi" w:cs="Calibri"/>
          <w:i/>
        </w:rPr>
        <w:t>C</w:t>
      </w:r>
      <w:r>
        <w:rPr>
          <w:rFonts w:asciiTheme="minorHAnsi" w:eastAsiaTheme="majorEastAsia" w:hAnsiTheme="minorHAnsi" w:cs="Calibri"/>
          <w:vertAlign w:val="subscript"/>
        </w:rPr>
        <w:t>a</w:t>
      </w:r>
      <w:r>
        <w:rPr>
          <w:rFonts w:asciiTheme="minorHAnsi" w:eastAsiaTheme="majorEastAsia" w:hAnsiTheme="minorHAnsi" w:cs="Calibri"/>
        </w:rPr>
        <w:t>)</w:t>
      </w:r>
      <w:r w:rsidRPr="00F71ECE">
        <w:rPr>
          <w:rFonts w:asciiTheme="minorHAnsi" w:eastAsiaTheme="majorEastAsia" w:hAnsiTheme="minorHAnsi" w:cs="Calibri"/>
          <w:b/>
          <w:sz w:val="24"/>
          <w:szCs w:val="24"/>
        </w:rPr>
        <w:t xml:space="preserve"> </w:t>
      </w:r>
      <w:r>
        <w:rPr>
          <w:rFonts w:asciiTheme="minorHAnsi" w:hAnsiTheme="minorHAnsi" w:cstheme="minorBidi"/>
        </w:rPr>
        <w:t xml:space="preserve">was assessed in both Arabidopsis and maize EPF mutants. The fluorometer head was switched on, and leaves were acclimated to the same conditions outlined in section 2.8.1.1, except leaf temperature was controlled instead of air temperature. Saturating light was used to ensure light was not limiting stomatal opening. Once stabilised, the experimental programme was conducted in two halves. </w:t>
      </w:r>
      <w:r w:rsidRPr="00DB430D">
        <w:rPr>
          <w:rFonts w:asciiTheme="minorHAnsi" w:hAnsiTheme="minorHAnsi" w:cstheme="minorBidi"/>
          <w:i/>
        </w:rPr>
        <w:t>C</w:t>
      </w:r>
      <w:r>
        <w:rPr>
          <w:rFonts w:asciiTheme="minorHAnsi" w:hAnsiTheme="minorHAnsi" w:cstheme="minorBidi"/>
          <w:vertAlign w:val="subscript"/>
        </w:rPr>
        <w:t>a</w:t>
      </w:r>
      <w:r>
        <w:rPr>
          <w:rFonts w:asciiTheme="minorHAnsi" w:hAnsiTheme="minorHAnsi" w:cstheme="minorBidi"/>
        </w:rPr>
        <w:t xml:space="preserve"> was initially decreased in steps from 400, 300, 200, 150, 100, 75, 50 to 25 ppm,</w:t>
      </w:r>
      <w:r>
        <w:rPr>
          <w:rFonts w:asciiTheme="minorHAnsi" w:hAnsiTheme="minorHAnsi" w:cstheme="minorBidi"/>
          <w:vertAlign w:val="superscript"/>
        </w:rPr>
        <w:t xml:space="preserve"> </w:t>
      </w:r>
      <w:r>
        <w:rPr>
          <w:rFonts w:asciiTheme="minorHAnsi" w:hAnsiTheme="minorHAnsi" w:cstheme="minorBidi"/>
        </w:rPr>
        <w:t xml:space="preserve">with a 90-180 sec stabilisation time between each step change. This portion of the programme was performed fairly rapidly to prevent oxidative damage under the low </w:t>
      </w:r>
      <w:r>
        <w:rPr>
          <w:rFonts w:asciiTheme="minorHAnsi" w:hAnsiTheme="minorHAnsi" w:cstheme="minorBidi"/>
          <w:i/>
        </w:rPr>
        <w:t>C</w:t>
      </w:r>
      <w:r>
        <w:rPr>
          <w:rFonts w:asciiTheme="minorHAnsi" w:hAnsiTheme="minorHAnsi" w:cstheme="minorBidi"/>
          <w:vertAlign w:val="subscript"/>
        </w:rPr>
        <w:t>a</w:t>
      </w:r>
      <w:r>
        <w:rPr>
          <w:rFonts w:asciiTheme="minorHAnsi" w:hAnsiTheme="minorHAnsi" w:cstheme="minorBidi"/>
        </w:rPr>
        <w:t xml:space="preserve"> but high light conditions. Leaves were then allowed to restabilise at 400 ppm until they reached the same values as before. Following this, </w:t>
      </w:r>
      <w:r w:rsidRPr="00DB430D">
        <w:rPr>
          <w:rFonts w:asciiTheme="minorHAnsi" w:hAnsiTheme="minorHAnsi" w:cstheme="minorBidi"/>
          <w:i/>
        </w:rPr>
        <w:t>C</w:t>
      </w:r>
      <w:r>
        <w:rPr>
          <w:rFonts w:asciiTheme="minorHAnsi" w:hAnsiTheme="minorHAnsi" w:cstheme="minorBidi"/>
          <w:vertAlign w:val="subscript"/>
        </w:rPr>
        <w:t>a</w:t>
      </w:r>
      <w:r>
        <w:rPr>
          <w:rFonts w:asciiTheme="minorHAnsi" w:hAnsiTheme="minorHAnsi" w:cstheme="minorBidi"/>
        </w:rPr>
        <w:t xml:space="preserve"> was increased in steps from 400, 500, 650, 800, 1000 to 1250 ppm, with a 3-5 min stabilisation time between each step change. This portion of the programme was performed fast enough to prevent stomatal closure, which would impact </w:t>
      </w:r>
      <w:r>
        <w:rPr>
          <w:rFonts w:asciiTheme="minorHAnsi" w:hAnsiTheme="minorHAnsi" w:cstheme="minorBidi"/>
          <w:i/>
        </w:rPr>
        <w:t xml:space="preserve">A. </w:t>
      </w:r>
      <w:r>
        <w:rPr>
          <w:rFonts w:asciiTheme="minorHAnsi" w:hAnsiTheme="minorHAnsi" w:cstheme="minorBidi"/>
        </w:rPr>
        <w:t xml:space="preserve">For both halves, at each </w:t>
      </w:r>
      <w:r w:rsidRPr="007A721E">
        <w:rPr>
          <w:rFonts w:asciiTheme="minorHAnsi" w:hAnsiTheme="minorHAnsi" w:cstheme="minorBidi"/>
          <w:i/>
        </w:rPr>
        <w:t>C</w:t>
      </w:r>
      <w:r w:rsidRPr="00DB430D">
        <w:rPr>
          <w:rFonts w:asciiTheme="minorHAnsi" w:hAnsiTheme="minorHAnsi" w:cstheme="minorBidi"/>
          <w:vertAlign w:val="subscript"/>
        </w:rPr>
        <w:t>a</w:t>
      </w:r>
      <w:r>
        <w:rPr>
          <w:rFonts w:asciiTheme="minorHAnsi" w:hAnsiTheme="minorHAnsi" w:cstheme="minorBidi"/>
        </w:rPr>
        <w:t xml:space="preserve">, </w:t>
      </w:r>
      <w:r w:rsidRPr="007A721E">
        <w:rPr>
          <w:rFonts w:asciiTheme="minorHAnsi" w:hAnsiTheme="minorHAnsi" w:cstheme="minorBidi"/>
        </w:rPr>
        <w:t>the</w:t>
      </w:r>
      <w:r>
        <w:rPr>
          <w:rFonts w:asciiTheme="minorHAnsi" w:hAnsiTheme="minorHAnsi" w:cstheme="minorBidi"/>
        </w:rPr>
        <w:t xml:space="preserve"> reference and sample chambers were matched, and once stable, gas exchange and fluorescence measurements were taken.</w:t>
      </w:r>
    </w:p>
    <w:p w14:paraId="1076D5EB" w14:textId="77777777" w:rsidR="00083A71" w:rsidRPr="00ED4201" w:rsidRDefault="00083A71" w:rsidP="00633898">
      <w:pPr>
        <w:ind w:firstLine="720"/>
        <w:rPr>
          <w:rFonts w:asciiTheme="minorHAnsi" w:hAnsiTheme="minorHAnsi" w:cstheme="minorBidi"/>
        </w:rPr>
      </w:pPr>
      <w:r>
        <w:rPr>
          <w:rFonts w:asciiTheme="minorHAnsi" w:hAnsiTheme="minorHAnsi" w:cstheme="minorBidi"/>
        </w:rPr>
        <w:t xml:space="preserve">Values of </w:t>
      </w:r>
      <w:r>
        <w:rPr>
          <w:rFonts w:asciiTheme="minorHAnsi" w:hAnsiTheme="minorHAnsi" w:cstheme="minorBidi"/>
          <w:i/>
        </w:rPr>
        <w:t xml:space="preserve">A </w:t>
      </w:r>
      <w:r>
        <w:rPr>
          <w:rFonts w:asciiTheme="minorHAnsi" w:hAnsiTheme="minorHAnsi" w:cstheme="minorBidi"/>
        </w:rPr>
        <w:t xml:space="preserve">and </w:t>
      </w:r>
      <w:r>
        <w:rPr>
          <w:rFonts w:asciiTheme="minorHAnsi" w:hAnsiTheme="minorHAnsi" w:cstheme="minorBidi"/>
          <w:i/>
        </w:rPr>
        <w:t>C</w:t>
      </w:r>
      <w:r>
        <w:rPr>
          <w:rFonts w:asciiTheme="minorHAnsi" w:hAnsiTheme="minorHAnsi" w:cstheme="minorBidi"/>
          <w:vertAlign w:val="subscript"/>
        </w:rPr>
        <w:t>i</w:t>
      </w:r>
      <w:r>
        <w:rPr>
          <w:rFonts w:asciiTheme="minorHAnsi" w:hAnsiTheme="minorHAnsi" w:cstheme="minorBidi"/>
        </w:rPr>
        <w:t xml:space="preserve"> measured at each </w:t>
      </w:r>
      <w:r>
        <w:rPr>
          <w:rFonts w:asciiTheme="minorHAnsi" w:hAnsiTheme="minorHAnsi" w:cstheme="minorBidi"/>
          <w:i/>
        </w:rPr>
        <w:t>C</w:t>
      </w:r>
      <w:r>
        <w:rPr>
          <w:rFonts w:asciiTheme="minorHAnsi" w:hAnsiTheme="minorHAnsi" w:cstheme="minorBidi"/>
          <w:vertAlign w:val="subscript"/>
        </w:rPr>
        <w:t>a</w:t>
      </w:r>
      <w:r>
        <w:rPr>
          <w:rFonts w:asciiTheme="minorHAnsi" w:hAnsiTheme="minorHAnsi" w:cstheme="minorBidi"/>
        </w:rPr>
        <w:t xml:space="preserve"> level can be plotted to give an </w:t>
      </w:r>
      <w:r>
        <w:rPr>
          <w:rFonts w:asciiTheme="minorHAnsi" w:hAnsiTheme="minorHAnsi" w:cstheme="minorBidi"/>
          <w:i/>
        </w:rPr>
        <w:t>A</w:t>
      </w:r>
      <w:r>
        <w:rPr>
          <w:rFonts w:asciiTheme="minorHAnsi" w:hAnsiTheme="minorHAnsi" w:cstheme="minorBidi"/>
        </w:rPr>
        <w:t>/</w:t>
      </w:r>
      <w:r>
        <w:rPr>
          <w:rFonts w:asciiTheme="minorHAnsi" w:hAnsiTheme="minorHAnsi" w:cstheme="minorBidi"/>
          <w:i/>
        </w:rPr>
        <w:t>C</w:t>
      </w:r>
      <w:r>
        <w:rPr>
          <w:rFonts w:asciiTheme="minorHAnsi" w:hAnsiTheme="minorHAnsi" w:cstheme="minorBidi"/>
          <w:vertAlign w:val="subscript"/>
        </w:rPr>
        <w:t>i</w:t>
      </w:r>
      <w:r>
        <w:rPr>
          <w:rFonts w:asciiTheme="minorHAnsi" w:hAnsiTheme="minorHAnsi" w:cstheme="minorBidi"/>
        </w:rPr>
        <w:t xml:space="preserve"> curve, which removes the influence of </w:t>
      </w:r>
      <w:r w:rsidRPr="009467BA">
        <w:rPr>
          <w:rFonts w:asciiTheme="minorHAnsi" w:hAnsiTheme="minorHAnsi" w:cstheme="minorBidi"/>
          <w:i/>
        </w:rPr>
        <w:t>g</w:t>
      </w:r>
      <w:r w:rsidRPr="00DB430D">
        <w:rPr>
          <w:rFonts w:asciiTheme="minorHAnsi" w:hAnsiTheme="minorHAnsi" w:cstheme="minorBidi"/>
          <w:vertAlign w:val="subscript"/>
        </w:rPr>
        <w:t>s</w:t>
      </w:r>
      <w:r>
        <w:rPr>
          <w:rFonts w:asciiTheme="minorHAnsi" w:hAnsiTheme="minorHAnsi" w:cstheme="minorBidi"/>
        </w:rPr>
        <w:t xml:space="preserve"> on </w:t>
      </w:r>
      <w:r>
        <w:rPr>
          <w:rFonts w:asciiTheme="minorHAnsi" w:hAnsiTheme="minorHAnsi" w:cstheme="minorBidi"/>
          <w:i/>
        </w:rPr>
        <w:t xml:space="preserve">A. </w:t>
      </w:r>
      <w:r w:rsidRPr="009467BA">
        <w:rPr>
          <w:rFonts w:asciiTheme="minorHAnsi" w:hAnsiTheme="minorHAnsi" w:cstheme="minorBidi"/>
        </w:rPr>
        <w:t>The</w:t>
      </w:r>
      <w:r>
        <w:rPr>
          <w:rFonts w:asciiTheme="minorHAnsi" w:hAnsiTheme="minorHAnsi" w:cstheme="minorBidi"/>
        </w:rPr>
        <w:t xml:space="preserve"> theory behind this analysis is discussed in more detail in section 3.1.1.3, but in short, an </w:t>
      </w:r>
      <w:r>
        <w:rPr>
          <w:rFonts w:asciiTheme="minorHAnsi" w:hAnsiTheme="minorHAnsi" w:cstheme="minorBidi"/>
          <w:i/>
        </w:rPr>
        <w:t>A</w:t>
      </w:r>
      <w:r>
        <w:rPr>
          <w:rFonts w:asciiTheme="minorHAnsi" w:hAnsiTheme="minorHAnsi" w:cstheme="minorBidi"/>
        </w:rPr>
        <w:t>/</w:t>
      </w:r>
      <w:r>
        <w:rPr>
          <w:rFonts w:asciiTheme="minorHAnsi" w:hAnsiTheme="minorHAnsi" w:cstheme="minorBidi"/>
          <w:i/>
        </w:rPr>
        <w:t>C</w:t>
      </w:r>
      <w:r>
        <w:rPr>
          <w:rFonts w:asciiTheme="minorHAnsi" w:hAnsiTheme="minorHAnsi" w:cstheme="minorBidi"/>
          <w:vertAlign w:val="subscript"/>
        </w:rPr>
        <w:t>i</w:t>
      </w:r>
      <w:r>
        <w:rPr>
          <w:rFonts w:asciiTheme="minorHAnsi" w:hAnsiTheme="minorHAnsi" w:cstheme="minorBidi"/>
        </w:rPr>
        <w:t xml:space="preserve"> curve has three distinct stages: under low </w:t>
      </w:r>
      <w:r w:rsidRPr="00DB430D">
        <w:rPr>
          <w:rFonts w:asciiTheme="minorHAnsi" w:hAnsiTheme="minorHAnsi" w:cstheme="minorBidi"/>
          <w:i/>
        </w:rPr>
        <w:t>C</w:t>
      </w:r>
      <w:r w:rsidRPr="00DB430D">
        <w:rPr>
          <w:rFonts w:asciiTheme="minorHAnsi" w:hAnsiTheme="minorHAnsi" w:cstheme="minorBidi"/>
          <w:vertAlign w:val="subscript"/>
        </w:rPr>
        <w:t>i</w:t>
      </w:r>
      <w:r>
        <w:rPr>
          <w:rFonts w:asciiTheme="minorHAnsi" w:hAnsiTheme="minorHAnsi" w:cstheme="minorBidi"/>
        </w:rPr>
        <w:t xml:space="preserve">, </w:t>
      </w:r>
      <w:r w:rsidRPr="00DB430D">
        <w:rPr>
          <w:rFonts w:asciiTheme="minorHAnsi" w:hAnsiTheme="minorHAnsi" w:cstheme="minorBidi"/>
          <w:i/>
        </w:rPr>
        <w:t>A</w:t>
      </w:r>
      <w:r>
        <w:rPr>
          <w:rFonts w:asciiTheme="minorHAnsi" w:hAnsiTheme="minorHAnsi" w:cstheme="minorBidi"/>
        </w:rPr>
        <w:t xml:space="preserve"> is limited by Rubisco; under high </w:t>
      </w:r>
      <w:r w:rsidRPr="00DB430D">
        <w:rPr>
          <w:rFonts w:asciiTheme="minorHAnsi" w:hAnsiTheme="minorHAnsi" w:cstheme="minorBidi"/>
          <w:i/>
        </w:rPr>
        <w:t>C</w:t>
      </w:r>
      <w:r w:rsidRPr="00DB430D">
        <w:rPr>
          <w:rFonts w:asciiTheme="minorHAnsi" w:hAnsiTheme="minorHAnsi" w:cstheme="minorBidi"/>
          <w:vertAlign w:val="subscript"/>
        </w:rPr>
        <w:t>i</w:t>
      </w:r>
      <w:r>
        <w:rPr>
          <w:rFonts w:asciiTheme="minorHAnsi" w:hAnsiTheme="minorHAnsi" w:cstheme="minorBidi"/>
        </w:rPr>
        <w:t xml:space="preserve">, </w:t>
      </w:r>
      <w:r>
        <w:rPr>
          <w:rFonts w:asciiTheme="minorHAnsi" w:hAnsiTheme="minorHAnsi" w:cstheme="minorBidi"/>
          <w:i/>
        </w:rPr>
        <w:t xml:space="preserve">A </w:t>
      </w:r>
      <w:r>
        <w:rPr>
          <w:rFonts w:asciiTheme="minorHAnsi" w:hAnsiTheme="minorHAnsi" w:cstheme="minorBidi"/>
        </w:rPr>
        <w:t xml:space="preserve">becomes limited by RuBP regeneration and thus electron transport; and under very high </w:t>
      </w:r>
      <w:r w:rsidRPr="00DB430D">
        <w:rPr>
          <w:rFonts w:asciiTheme="minorHAnsi" w:hAnsiTheme="minorHAnsi" w:cstheme="minorBidi"/>
          <w:i/>
        </w:rPr>
        <w:t>C</w:t>
      </w:r>
      <w:r w:rsidRPr="00DB430D">
        <w:rPr>
          <w:rFonts w:asciiTheme="minorHAnsi" w:hAnsiTheme="minorHAnsi" w:cstheme="minorBidi"/>
          <w:vertAlign w:val="subscript"/>
        </w:rPr>
        <w:t>i</w:t>
      </w:r>
      <w:r>
        <w:rPr>
          <w:rFonts w:asciiTheme="minorHAnsi" w:hAnsiTheme="minorHAnsi" w:cstheme="minorBidi"/>
        </w:rPr>
        <w:t xml:space="preserve">, </w:t>
      </w:r>
      <w:r w:rsidRPr="007A721E">
        <w:rPr>
          <w:rFonts w:asciiTheme="minorHAnsi" w:hAnsiTheme="minorHAnsi" w:cstheme="minorBidi"/>
          <w:i/>
        </w:rPr>
        <w:t>A</w:t>
      </w:r>
      <w:r>
        <w:rPr>
          <w:rFonts w:asciiTheme="minorHAnsi" w:hAnsiTheme="minorHAnsi" w:cstheme="minorBidi"/>
        </w:rPr>
        <w:t xml:space="preserve"> can be limited by triose phosphate utilisation (TPU). </w:t>
      </w:r>
      <w:r>
        <w:rPr>
          <w:rFonts w:asciiTheme="minorHAnsi" w:hAnsiTheme="minorHAnsi" w:cstheme="minorBidi"/>
          <w:i/>
        </w:rPr>
        <w:t>A</w:t>
      </w:r>
      <w:r>
        <w:rPr>
          <w:rFonts w:asciiTheme="minorHAnsi" w:hAnsiTheme="minorHAnsi" w:cstheme="minorBidi"/>
        </w:rPr>
        <w:t>/</w:t>
      </w:r>
      <w:r>
        <w:rPr>
          <w:rFonts w:asciiTheme="minorHAnsi" w:hAnsiTheme="minorHAnsi" w:cstheme="minorBidi"/>
          <w:i/>
        </w:rPr>
        <w:t>C</w:t>
      </w:r>
      <w:r>
        <w:rPr>
          <w:rFonts w:asciiTheme="minorHAnsi" w:hAnsiTheme="minorHAnsi" w:cstheme="minorBidi"/>
          <w:vertAlign w:val="subscript"/>
        </w:rPr>
        <w:t>i</w:t>
      </w:r>
      <w:r>
        <w:rPr>
          <w:rFonts w:asciiTheme="minorHAnsi" w:hAnsiTheme="minorHAnsi" w:cstheme="minorBidi"/>
        </w:rPr>
        <w:t xml:space="preserve"> curves can be “fitted” using the photosynthetic model produced by</w:t>
      </w:r>
      <w:r w:rsidR="00633898">
        <w:rPr>
          <w:rFonts w:asciiTheme="minorHAnsi" w:hAnsiTheme="minorHAnsi" w:cstheme="minorBidi"/>
        </w:rPr>
        <w:t xml:space="preserve"> </w:t>
      </w:r>
      <w:r w:rsidR="00633898">
        <w:rPr>
          <w:rFonts w:asciiTheme="minorHAnsi" w:hAnsiTheme="minorHAnsi" w:cstheme="minorBidi"/>
        </w:rPr>
        <w:fldChar w:fldCharType="begin"/>
      </w:r>
      <w:r w:rsidR="00762D4F">
        <w:rPr>
          <w:rFonts w:asciiTheme="minorHAnsi" w:hAnsiTheme="minorHAnsi" w:cstheme="minorBidi"/>
        </w:rPr>
        <w:instrText xml:space="preserve"> ADDIN ZOTERO_ITEM CSL_CITATION {"citationID":"2W6Vr4Hv","properties":{"formattedCitation":"(Farquhar et al., 1980)","plainCitation":"(Farquhar et al., 1980)","dontUpdate":true,"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schema":"https://github.com/citation-style-language/schema/raw/master/csl-citation.json"} </w:instrText>
      </w:r>
      <w:r w:rsidR="00633898">
        <w:rPr>
          <w:rFonts w:asciiTheme="minorHAnsi" w:hAnsiTheme="minorHAnsi" w:cstheme="minorBidi"/>
        </w:rPr>
        <w:fldChar w:fldCharType="separate"/>
      </w:r>
      <w:r w:rsidR="00633898" w:rsidRPr="00633898">
        <w:t xml:space="preserve">Farquhar et al. </w:t>
      </w:r>
      <w:r w:rsidR="00633898">
        <w:t>(</w:t>
      </w:r>
      <w:r w:rsidR="00633898" w:rsidRPr="00633898">
        <w:t>1980)</w:t>
      </w:r>
      <w:r w:rsidR="00633898">
        <w:rPr>
          <w:rFonts w:asciiTheme="minorHAnsi" w:hAnsiTheme="minorHAnsi" w:cstheme="minorBidi"/>
        </w:rPr>
        <w:fldChar w:fldCharType="end"/>
      </w:r>
      <w:r>
        <w:rPr>
          <w:rFonts w:asciiTheme="minorHAnsi" w:hAnsiTheme="minorHAnsi" w:cstheme="minorBidi"/>
        </w:rPr>
        <w:t>, allowing several photosynthetic parameters to be calculated. Excel fitting tools (EFT) are available to help with this process; for Arabidopsis, the</w:t>
      </w:r>
      <w:r w:rsidR="00633898">
        <w:rPr>
          <w:rFonts w:asciiTheme="minorHAnsi" w:hAnsiTheme="minorHAnsi" w:cstheme="minorBidi"/>
        </w:rPr>
        <w:t xml:space="preserve"> </w:t>
      </w:r>
      <w:r w:rsidR="00633898">
        <w:rPr>
          <w:rFonts w:asciiTheme="minorHAnsi" w:hAnsiTheme="minorHAnsi" w:cstheme="minorBidi"/>
        </w:rPr>
        <w:fldChar w:fldCharType="begin"/>
      </w:r>
      <w:r w:rsidR="00762D4F">
        <w:rPr>
          <w:rFonts w:asciiTheme="minorHAnsi" w:hAnsiTheme="minorHAnsi" w:cstheme="minorBidi"/>
        </w:rPr>
        <w:instrText xml:space="preserve"> ADDIN ZOTERO_ITEM CSL_CITATION {"citationID":"fLHl608M","properties":{"formattedCitation":"(Sharkey, 2016)","plainCitation":"(Sharkey, 2016)","dontUpdate":true,"noteIndex":0},"citationItems":[{"id":471,"uris":["http://zotero.org/users/local/Hcd06Tc7/items/IB7W7Y3G"],"itemData":{"id":471,"type":"article-journal","container-title":"Plant, Cell &amp; Environment","DOI":"10.1111/pce.12641","ISSN":"1365-3040","issue":"6","language":"en","note":"_eprint: https://onlinelibrary.wiley.com/doi/pdf/10.1111/pce.12641","page":"1161-1163","source":"Wiley Online Library","title":"What gas exchange data can tell us about photosynthesis","volume":"39","author":[{"family":"Sharkey","given":"Thomas D."}],"issued":{"date-parts":[["2016"]]}}}],"schema":"https://github.com/citation-style-language/schema/raw/master/csl-citation.json"} </w:instrText>
      </w:r>
      <w:r w:rsidR="00633898">
        <w:rPr>
          <w:rFonts w:asciiTheme="minorHAnsi" w:hAnsiTheme="minorHAnsi" w:cstheme="minorBidi"/>
        </w:rPr>
        <w:fldChar w:fldCharType="separate"/>
      </w:r>
      <w:r w:rsidR="00633898" w:rsidRPr="00633898">
        <w:t xml:space="preserve">Sharkey </w:t>
      </w:r>
      <w:r w:rsidR="00633898">
        <w:t>(</w:t>
      </w:r>
      <w:r w:rsidR="00633898" w:rsidRPr="00633898">
        <w:t>2016)</w:t>
      </w:r>
      <w:r w:rsidR="00633898">
        <w:rPr>
          <w:rFonts w:asciiTheme="minorHAnsi" w:hAnsiTheme="minorHAnsi" w:cstheme="minorBidi"/>
        </w:rPr>
        <w:fldChar w:fldCharType="end"/>
      </w:r>
      <w:r>
        <w:rPr>
          <w:rFonts w:asciiTheme="minorHAnsi" w:hAnsiTheme="minorHAnsi" w:cstheme="minorBidi"/>
        </w:rPr>
        <w:t xml:space="preserve"> EFT for C</w:t>
      </w:r>
      <w:r>
        <w:rPr>
          <w:rFonts w:asciiTheme="minorHAnsi" w:hAnsiTheme="minorHAnsi" w:cstheme="minorBidi"/>
          <w:vertAlign w:val="subscript"/>
        </w:rPr>
        <w:t>3</w:t>
      </w:r>
      <w:r>
        <w:rPr>
          <w:rFonts w:asciiTheme="minorHAnsi" w:hAnsiTheme="minorHAnsi" w:cstheme="minorBidi"/>
        </w:rPr>
        <w:t xml:space="preserve"> species was used, and for maize, the </w:t>
      </w:r>
      <w:r>
        <w:rPr>
          <w:rFonts w:asciiTheme="minorHAnsi" w:hAnsiTheme="minorHAnsi"/>
          <w:highlight w:val="yellow"/>
        </w:rPr>
        <w:fldChar w:fldCharType="begin"/>
      </w:r>
      <w:r w:rsidR="00D2465F">
        <w:rPr>
          <w:rFonts w:asciiTheme="minorHAnsi" w:hAnsiTheme="minorHAnsi"/>
          <w:highlight w:val="yellow"/>
        </w:rPr>
        <w:instrText xml:space="preserve"> ADDIN ZOTERO_ITEM CSL_CITATION {"citationID":"a1m29n8k9p0","properties":{"formattedCitation":"(Zhou et al., 2019)","plainCitation":"(Zhou et al., 2019)","dontUpdate":true,"noteIndex":0},"citationItems":[{"id":692,"uris":["http://zotero.org/users/local/Hcd06Tc7/items/B2FEPVPD"],"itemData":{"id":692,"type":"article-journal","abstract":"Measurements of photosynthetic assimilation rate as a function of intercellular CO2 (A/Ci curves) are widely used to estimate photosynthetic parameters for C3 species, yet few parameters have been reported for C4 plants, because of a lack of estimation methods. Here, we extend the framework of widely used estimation methods for C3 plants to build estimation tools by exclusively fitting intensive A/Ci curves (6–8 more sampling points) for C4 using three versions of photosynthesis models with different assumptions about carbonic anhydrase processes and ATP distribution. We use simulation analysis, out of sample tests, existing in vitro measurements and chlorophyll-fluorescence measurements to validate the new estimation methods. Of the five/six photosynthetic parameters obtained, sensitivity analyses show that maximal-Rubisco-carboxylation-rate, electron-transport-rate, maximal-PEP-carboxylation-rate, and carbonic-anhydrase were robust to variation in the input parameters, while day respiration and mesophyll conductance varied. Our method provides a way to estimate carbonic anhydrase activity, a new parameter, from A/Ci curves, yet also shows that models that do not explicitly consider carbonic anhydrase yield approximate results. The two photosynthesis models, differing in whether ATP could freely transport between RuBP and PEP regeneration processes yielded consistent results under high light, but they may diverge under low light intensities. Modeling results show selection for Rubisco of low specificity and high catalytic rate, low leakage of bundle sheath, and high PEPC affinity, which may further increase C4 efficiency.","container-title":"Photosynthesis Research","DOI":"10.1007/s11120-019-00619-8","journalAbbreviation":"Photosynthesis Research","source":"ResearchGate","title":"Estimating C4 photosynthesis parameters by fitting intensive A/Ci curves","volume":"141","author":[{"family":"Zhou","given":"Haoran"},{"family":"Akçay","given":"Erol"},{"family":"Helliker","given":"Brent"}],"issued":{"date-parts":[["2019",8,1]]}}}],"schema":"https://github.com/citation-style-language/schema/raw/master/csl-citation.json"} </w:instrText>
      </w:r>
      <w:r>
        <w:rPr>
          <w:rFonts w:asciiTheme="minorHAnsi" w:hAnsiTheme="minorHAnsi"/>
          <w:highlight w:val="yellow"/>
        </w:rPr>
        <w:fldChar w:fldCharType="separate"/>
      </w:r>
      <w:r w:rsidRPr="00977CB3">
        <w:t xml:space="preserve">Zhou et al. </w:t>
      </w:r>
      <w:r>
        <w:t>(</w:t>
      </w:r>
      <w:r w:rsidRPr="00977CB3">
        <w:t>2019)</w:t>
      </w:r>
      <w:r>
        <w:rPr>
          <w:rFonts w:asciiTheme="minorHAnsi" w:hAnsiTheme="minorHAnsi"/>
          <w:highlight w:val="yellow"/>
        </w:rPr>
        <w:fldChar w:fldCharType="end"/>
      </w:r>
      <w:r>
        <w:rPr>
          <w:rFonts w:asciiTheme="minorHAnsi" w:hAnsiTheme="minorHAnsi"/>
        </w:rPr>
        <w:t xml:space="preserve"> </w:t>
      </w:r>
      <w:r>
        <w:rPr>
          <w:rFonts w:asciiTheme="minorHAnsi" w:hAnsiTheme="minorHAnsi" w:cstheme="minorBidi"/>
        </w:rPr>
        <w:t>EFT for C</w:t>
      </w:r>
      <w:r>
        <w:rPr>
          <w:rFonts w:asciiTheme="minorHAnsi" w:hAnsiTheme="minorHAnsi" w:cstheme="minorBidi"/>
          <w:vertAlign w:val="subscript"/>
        </w:rPr>
        <w:t>4</w:t>
      </w:r>
      <w:r>
        <w:rPr>
          <w:rFonts w:asciiTheme="minorHAnsi" w:hAnsiTheme="minorHAnsi" w:cstheme="minorBidi"/>
        </w:rPr>
        <w:t xml:space="preserve"> species was used. Data from individual plants was entered into the relevant EFT, and limitations (i.e. Rubisco, RuBP regeneration or TPU) were manually assigned to each data point, based on </w:t>
      </w:r>
      <w:r>
        <w:rPr>
          <w:rFonts w:asciiTheme="minorHAnsi" w:hAnsiTheme="minorHAnsi" w:cstheme="minorBidi"/>
          <w:i/>
        </w:rPr>
        <w:t>C</w:t>
      </w:r>
      <w:r>
        <w:rPr>
          <w:rFonts w:asciiTheme="minorHAnsi" w:hAnsiTheme="minorHAnsi" w:cstheme="minorBidi"/>
          <w:vertAlign w:val="subscript"/>
        </w:rPr>
        <w:t>i</w:t>
      </w:r>
      <w:r>
        <w:rPr>
          <w:rFonts w:asciiTheme="minorHAnsi" w:hAnsiTheme="minorHAnsi" w:cstheme="minorBidi"/>
        </w:rPr>
        <w:t xml:space="preserve"> values. Since many Rubisco-related coefficients are strongly dependent on temperature, leaf temperature was also entered into the EFT to allow the model to adjust the co-efficient values accordingly. Following this, the Excel ‘Solver’ function was used to fit the model and generate parameter values (with the lowest sum of squared residuals). From the Rubisco limited portion of the curve, the maximum rate of Rubisco carboxylation (</w:t>
      </w:r>
      <w:proofErr w:type="spellStart"/>
      <w:r w:rsidRPr="00DB430D">
        <w:rPr>
          <w:rFonts w:asciiTheme="minorHAnsi" w:hAnsiTheme="minorHAnsi" w:cstheme="minorBidi"/>
          <w:i/>
        </w:rPr>
        <w:t>V</w:t>
      </w:r>
      <w:r w:rsidRPr="00DB430D">
        <w:rPr>
          <w:rFonts w:asciiTheme="minorHAnsi" w:hAnsiTheme="minorHAnsi" w:cstheme="minorBidi"/>
          <w:vertAlign w:val="subscript"/>
        </w:rPr>
        <w:t>c,max</w:t>
      </w:r>
      <w:proofErr w:type="spellEnd"/>
      <w:r>
        <w:rPr>
          <w:rFonts w:asciiTheme="minorHAnsi" w:hAnsiTheme="minorHAnsi" w:cstheme="minorBidi"/>
        </w:rPr>
        <w:t xml:space="preserve">), maximum rate of </w:t>
      </w:r>
      <w:proofErr w:type="spellStart"/>
      <w:r>
        <w:rPr>
          <w:rFonts w:asciiTheme="minorHAnsi" w:hAnsiTheme="minorHAnsi" w:cstheme="minorBidi"/>
        </w:rPr>
        <w:t>PEPc</w:t>
      </w:r>
      <w:proofErr w:type="spellEnd"/>
      <w:r>
        <w:rPr>
          <w:rFonts w:asciiTheme="minorHAnsi" w:hAnsiTheme="minorHAnsi" w:cstheme="minorBidi"/>
        </w:rPr>
        <w:t xml:space="preserve"> carboxylation (</w:t>
      </w:r>
      <w:proofErr w:type="spellStart"/>
      <w:r w:rsidRPr="00DB430D">
        <w:rPr>
          <w:rFonts w:asciiTheme="minorHAnsi" w:hAnsiTheme="minorHAnsi" w:cstheme="minorBidi"/>
          <w:i/>
        </w:rPr>
        <w:t>V</w:t>
      </w:r>
      <w:r w:rsidRPr="00DB430D">
        <w:rPr>
          <w:rFonts w:asciiTheme="minorHAnsi" w:hAnsiTheme="minorHAnsi" w:cstheme="minorBidi"/>
          <w:vertAlign w:val="subscript"/>
        </w:rPr>
        <w:t>p</w:t>
      </w:r>
      <w:r>
        <w:rPr>
          <w:rFonts w:asciiTheme="minorHAnsi" w:hAnsiTheme="minorHAnsi" w:cstheme="minorBidi"/>
          <w:vertAlign w:val="subscript"/>
        </w:rPr>
        <w:t>,</w:t>
      </w:r>
      <w:r w:rsidRPr="00DB430D">
        <w:rPr>
          <w:rFonts w:asciiTheme="minorHAnsi" w:hAnsiTheme="minorHAnsi" w:cstheme="minorBidi"/>
          <w:vertAlign w:val="subscript"/>
        </w:rPr>
        <w:t>max</w:t>
      </w:r>
      <w:proofErr w:type="spellEnd"/>
      <w:r>
        <w:rPr>
          <w:rFonts w:asciiTheme="minorHAnsi" w:hAnsiTheme="minorHAnsi" w:cstheme="minorBidi"/>
        </w:rPr>
        <w:t>) and carboxylation efficiency (CE) can be generated. From the RuBP regeneration limited portion of the curve, the maximum rate of electron transport (</w:t>
      </w:r>
      <w:proofErr w:type="spellStart"/>
      <w:r w:rsidRPr="00DB430D">
        <w:rPr>
          <w:rFonts w:asciiTheme="minorHAnsi" w:hAnsiTheme="minorHAnsi" w:cstheme="minorBidi"/>
          <w:i/>
        </w:rPr>
        <w:t>J</w:t>
      </w:r>
      <w:r w:rsidRPr="00DB430D">
        <w:rPr>
          <w:rFonts w:asciiTheme="minorHAnsi" w:hAnsiTheme="minorHAnsi" w:cstheme="minorBidi"/>
          <w:vertAlign w:val="subscript"/>
        </w:rPr>
        <w:t>max</w:t>
      </w:r>
      <w:proofErr w:type="spellEnd"/>
      <w:r>
        <w:rPr>
          <w:rFonts w:asciiTheme="minorHAnsi" w:hAnsiTheme="minorHAnsi" w:cstheme="minorBidi"/>
        </w:rPr>
        <w:t>) and maximum rate of CO</w:t>
      </w:r>
      <w:r>
        <w:rPr>
          <w:rFonts w:asciiTheme="minorHAnsi" w:hAnsiTheme="minorHAnsi" w:cstheme="minorBidi"/>
          <w:vertAlign w:val="subscript"/>
        </w:rPr>
        <w:t>2</w:t>
      </w:r>
      <w:r>
        <w:rPr>
          <w:rFonts w:asciiTheme="minorHAnsi" w:hAnsiTheme="minorHAnsi" w:cstheme="minorBidi"/>
        </w:rPr>
        <w:t xml:space="preserve"> assimilation under saturating CO</w:t>
      </w:r>
      <w:r>
        <w:rPr>
          <w:rFonts w:asciiTheme="minorHAnsi" w:hAnsiTheme="minorHAnsi" w:cstheme="minorBidi"/>
          <w:vertAlign w:val="subscript"/>
        </w:rPr>
        <w:t>2</w:t>
      </w:r>
      <w:r>
        <w:rPr>
          <w:rFonts w:asciiTheme="minorHAnsi" w:hAnsiTheme="minorHAnsi" w:cstheme="minorBidi"/>
        </w:rPr>
        <w:t xml:space="preserve"> (</w:t>
      </w:r>
      <w:r w:rsidRPr="009467BA">
        <w:rPr>
          <w:rFonts w:asciiTheme="minorHAnsi" w:hAnsiTheme="minorHAnsi" w:cstheme="minorBidi"/>
          <w:i/>
        </w:rPr>
        <w:t>A</w:t>
      </w:r>
      <w:r w:rsidRPr="00DB430D">
        <w:rPr>
          <w:rFonts w:asciiTheme="minorHAnsi" w:hAnsiTheme="minorHAnsi" w:cstheme="minorBidi"/>
          <w:vertAlign w:val="subscript"/>
        </w:rPr>
        <w:t>max</w:t>
      </w:r>
      <w:r>
        <w:rPr>
          <w:rFonts w:asciiTheme="minorHAnsi" w:hAnsiTheme="minorHAnsi" w:cstheme="minorBidi"/>
        </w:rPr>
        <w:t>) can be generated. All parameters are reported at a standard 25</w:t>
      </w:r>
      <w:r>
        <w:rPr>
          <w:rFonts w:cstheme="minorBidi"/>
        </w:rPr>
        <w:t>°</w:t>
      </w:r>
      <w:r>
        <w:rPr>
          <w:rFonts w:asciiTheme="minorHAnsi" w:hAnsiTheme="minorHAnsi" w:cstheme="minorBidi"/>
        </w:rPr>
        <w:t>C.</w:t>
      </w:r>
    </w:p>
    <w:p w14:paraId="39F93FDC" w14:textId="77777777" w:rsidR="00083A71" w:rsidRDefault="00083A71" w:rsidP="00083A71">
      <w:pPr>
        <w:spacing w:before="240" w:after="240"/>
        <w:outlineLvl w:val="4"/>
        <w:rPr>
          <w:rFonts w:asciiTheme="minorHAnsi" w:eastAsiaTheme="majorEastAsia" w:hAnsiTheme="minorHAnsi" w:cs="Calibri"/>
          <w:b/>
          <w:sz w:val="24"/>
          <w:szCs w:val="24"/>
        </w:rPr>
      </w:pPr>
      <w:r>
        <w:rPr>
          <w:rFonts w:asciiTheme="minorHAnsi" w:hAnsiTheme="minorHAnsi" w:cstheme="minorBidi"/>
        </w:rPr>
        <w:lastRenderedPageBreak/>
        <w:tab/>
      </w:r>
      <w:r w:rsidRPr="00F71ECE">
        <w:rPr>
          <w:rFonts w:asciiTheme="minorHAnsi" w:eastAsiaTheme="majorEastAsia" w:hAnsiTheme="minorHAnsi" w:cs="Calibri"/>
          <w:b/>
          <w:sz w:val="24"/>
          <w:szCs w:val="24"/>
        </w:rPr>
        <w:t>2.8.1.</w:t>
      </w:r>
      <w:r>
        <w:rPr>
          <w:rFonts w:asciiTheme="minorHAnsi" w:eastAsiaTheme="majorEastAsia" w:hAnsiTheme="minorHAnsi" w:cs="Calibri"/>
          <w:b/>
          <w:sz w:val="24"/>
          <w:szCs w:val="24"/>
        </w:rPr>
        <w:t>3  Light-response</w:t>
      </w:r>
      <w:r w:rsidRPr="00F71ECE">
        <w:rPr>
          <w:rFonts w:asciiTheme="minorHAnsi" w:eastAsiaTheme="majorEastAsia" w:hAnsiTheme="minorHAnsi" w:cs="Calibri"/>
          <w:b/>
          <w:sz w:val="24"/>
          <w:szCs w:val="24"/>
        </w:rPr>
        <w:t xml:space="preserve"> curves </w:t>
      </w:r>
    </w:p>
    <w:p w14:paraId="2A13AA33" w14:textId="77777777" w:rsidR="00083A71" w:rsidRDefault="00083A71" w:rsidP="00083A71">
      <w:pPr>
        <w:rPr>
          <w:rFonts w:asciiTheme="minorHAnsi" w:hAnsiTheme="minorHAnsi" w:cstheme="minorBidi"/>
        </w:rPr>
      </w:pPr>
      <w:r>
        <w:rPr>
          <w:rFonts w:asciiTheme="minorHAnsi" w:hAnsiTheme="minorHAnsi" w:cstheme="minorBidi"/>
        </w:rPr>
        <w:t xml:space="preserve">The photosynthetic response to changing </w:t>
      </w:r>
      <w:r>
        <w:rPr>
          <w:rFonts w:asciiTheme="minorHAnsi" w:eastAsiaTheme="majorEastAsia" w:hAnsiTheme="minorHAnsi" w:cs="Calibri"/>
        </w:rPr>
        <w:t>light intensity</w:t>
      </w:r>
      <w:r w:rsidRPr="00F71ECE">
        <w:rPr>
          <w:rFonts w:asciiTheme="minorHAnsi" w:eastAsiaTheme="majorEastAsia" w:hAnsiTheme="minorHAnsi" w:cs="Calibri"/>
          <w:b/>
          <w:sz w:val="24"/>
          <w:szCs w:val="24"/>
        </w:rPr>
        <w:t xml:space="preserve"> </w:t>
      </w:r>
      <w:r>
        <w:rPr>
          <w:rFonts w:asciiTheme="minorHAnsi" w:hAnsiTheme="minorHAnsi" w:cstheme="minorBidi"/>
        </w:rPr>
        <w:t>was assessed in the maize EPF mutants. The fluorometer head was switched on, and leaves were acclimated to the same conditions outlined in section 2.8.1.1, except leaf temperature was controlled instead of air temperature, and light intensity was set to 2250</w:t>
      </w:r>
      <w:r w:rsidRPr="00B077FD">
        <w:rPr>
          <w:rFonts w:asciiTheme="minorHAnsi" w:hAnsiTheme="minorHAnsi" w:cstheme="minorBidi"/>
        </w:rPr>
        <w:t xml:space="preserve">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Once stabilised, light intensity was decreased in steps from 2250, </w:t>
      </w:r>
      <w:r w:rsidRPr="00F71ECE">
        <w:rPr>
          <w:rFonts w:asciiTheme="minorHAnsi" w:hAnsiTheme="minorHAnsi" w:cstheme="minorBidi"/>
        </w:rPr>
        <w:t>200</w:t>
      </w:r>
      <w:r>
        <w:rPr>
          <w:rFonts w:asciiTheme="minorHAnsi" w:hAnsiTheme="minorHAnsi" w:cstheme="minorBidi"/>
        </w:rPr>
        <w:t>0</w:t>
      </w:r>
      <w:r w:rsidRPr="00F71ECE">
        <w:rPr>
          <w:rFonts w:asciiTheme="minorHAnsi" w:hAnsiTheme="minorHAnsi" w:cstheme="minorBidi"/>
        </w:rPr>
        <w:t>, 1</w:t>
      </w:r>
      <w:r>
        <w:rPr>
          <w:rFonts w:asciiTheme="minorHAnsi" w:hAnsiTheme="minorHAnsi" w:cstheme="minorBidi"/>
        </w:rPr>
        <w:t>75</w:t>
      </w:r>
      <w:r w:rsidRPr="00F71ECE">
        <w:rPr>
          <w:rFonts w:asciiTheme="minorHAnsi" w:hAnsiTheme="minorHAnsi" w:cstheme="minorBidi"/>
        </w:rPr>
        <w:t xml:space="preserve">0, </w:t>
      </w:r>
      <w:r>
        <w:rPr>
          <w:rFonts w:asciiTheme="minorHAnsi" w:hAnsiTheme="minorHAnsi" w:cstheme="minorBidi"/>
        </w:rPr>
        <w:t>100</w:t>
      </w:r>
      <w:r w:rsidRPr="00F71ECE">
        <w:rPr>
          <w:rFonts w:asciiTheme="minorHAnsi" w:hAnsiTheme="minorHAnsi" w:cstheme="minorBidi"/>
        </w:rPr>
        <w:t xml:space="preserve">0, </w:t>
      </w:r>
      <w:r>
        <w:rPr>
          <w:rFonts w:asciiTheme="minorHAnsi" w:hAnsiTheme="minorHAnsi" w:cstheme="minorBidi"/>
        </w:rPr>
        <w:t xml:space="preserve">750, </w:t>
      </w:r>
      <w:r w:rsidRPr="00F71ECE">
        <w:rPr>
          <w:rFonts w:asciiTheme="minorHAnsi" w:hAnsiTheme="minorHAnsi" w:cstheme="minorBidi"/>
        </w:rPr>
        <w:t xml:space="preserve">500, 250, 150, 100, </w:t>
      </w:r>
      <w:r>
        <w:rPr>
          <w:rFonts w:asciiTheme="minorHAnsi" w:hAnsiTheme="minorHAnsi" w:cstheme="minorBidi"/>
        </w:rPr>
        <w:t xml:space="preserve">80, 60, 40 to 2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sidRPr="00F71ECE">
        <w:rPr>
          <w:rFonts w:asciiTheme="minorHAnsi" w:hAnsiTheme="minorHAnsi" w:cstheme="minorBidi"/>
        </w:rPr>
        <w:t xml:space="preserve"> </w:t>
      </w:r>
      <w:r>
        <w:rPr>
          <w:rFonts w:asciiTheme="minorHAnsi" w:hAnsiTheme="minorHAnsi" w:cstheme="minorBidi"/>
        </w:rPr>
        <w:t xml:space="preserve">PPFD, with a 5-7 min stabilisation time between each light change. The reference and sample chambers were matched prior to starting the programme, but not whilst it was running. Gas exchange and chlorophyll fluorescence measurements were recorded for each light intensity. </w:t>
      </w:r>
    </w:p>
    <w:p w14:paraId="4F7520BF" w14:textId="77777777" w:rsidR="00083A71" w:rsidRDefault="00083A71" w:rsidP="00633898">
      <w:pPr>
        <w:ind w:firstLine="720"/>
        <w:rPr>
          <w:rFonts w:asciiTheme="minorHAnsi" w:hAnsiTheme="minorHAnsi" w:cstheme="minorBidi"/>
        </w:rPr>
      </w:pPr>
      <w:r>
        <w:rPr>
          <w:rFonts w:asciiTheme="minorHAnsi" w:hAnsiTheme="minorHAnsi" w:cstheme="minorBidi"/>
        </w:rPr>
        <w:t xml:space="preserve">Light response curves can be generated by plotting </w:t>
      </w:r>
      <w:r w:rsidRPr="00DB430D">
        <w:rPr>
          <w:rFonts w:asciiTheme="minorHAnsi" w:hAnsiTheme="minorHAnsi" w:cstheme="minorBidi"/>
          <w:i/>
        </w:rPr>
        <w:t>A</w:t>
      </w:r>
      <w:r>
        <w:rPr>
          <w:rFonts w:asciiTheme="minorHAnsi" w:hAnsiTheme="minorHAnsi" w:cstheme="minorBidi"/>
        </w:rPr>
        <w:t xml:space="preserve"> against PPFD. </w:t>
      </w:r>
      <w:r>
        <w:rPr>
          <w:rFonts w:asciiTheme="minorHAnsi" w:hAnsiTheme="minorHAnsi" w:cstheme="minorBidi"/>
          <w:i/>
        </w:rPr>
        <w:t xml:space="preserve">A </w:t>
      </w:r>
      <w:r>
        <w:rPr>
          <w:rFonts w:asciiTheme="minorHAnsi" w:hAnsiTheme="minorHAnsi" w:cstheme="minorBidi"/>
        </w:rPr>
        <w:t xml:space="preserve">initially increases linearly with rising PPFD because photosynthesis is limited by light-driven electron transfer, however, </w:t>
      </w:r>
      <w:r>
        <w:rPr>
          <w:rFonts w:asciiTheme="minorHAnsi" w:hAnsiTheme="minorHAnsi" w:cstheme="minorBidi"/>
          <w:i/>
        </w:rPr>
        <w:t xml:space="preserve">A </w:t>
      </w:r>
      <w:r>
        <w:rPr>
          <w:rFonts w:asciiTheme="minorHAnsi" w:hAnsiTheme="minorHAnsi" w:cstheme="minorBidi"/>
        </w:rPr>
        <w:t>eventually plateaus out under high PPFD, as photosynthesis becomes limited by something other than light. The theory behind this analysis is discussed in more detail in section 3.1.1.3. Light response curves were “fitted” by a non-rectangular hyperbola equation, using the EFT produced by</w:t>
      </w:r>
      <w:r w:rsidR="00633898">
        <w:rPr>
          <w:rFonts w:asciiTheme="minorHAnsi" w:hAnsiTheme="minorHAnsi" w:cstheme="minorBidi"/>
        </w:rPr>
        <w:fldChar w:fldCharType="begin"/>
      </w:r>
      <w:r w:rsidR="00762D4F">
        <w:rPr>
          <w:rFonts w:asciiTheme="minorHAnsi" w:hAnsiTheme="minorHAnsi" w:cstheme="minorBidi"/>
        </w:rPr>
        <w:instrText xml:space="preserve"> ADDIN ZOTERO_ITEM CSL_CITATION {"citationID":"uFgaBw8i","properties":{"formattedCitation":"(Bellasio et al., 2016)","plainCitation":"(Bellasio et al., 2016)","dontUpdate":true,"noteIndex":0},"citationItems":[{"id":469,"uris":["http://zotero.org/users/local/Hcd06Tc7/items/NIVDU4RZ"],"itemData":{"id":469,"type":"article-journal","abstract":"Combined photosynthetic gas exchange and modulated fluorometres are widely used to evaluate physiological characteristics associated with phenotypic and genotypic variation, whether in response to genetic manipulation or resource limitation in natural vegetation or crops. After describing relatively simple experimental procedures, we present the theoretical background to the derivation of photosynthetic parameters, and provide a freely available Excel-based fitting tool (EFT) that will be of use to specialists and non-specialists alike. We use data acquired in concurrent variable fluorescence–gas exchange experiments, where A/Ci and light–response curves have been measured under ambient and low oxygen. From these data, the EFT derives light respiration, initial PSII (photosystem II) photochemical yield, initial quantum yield for CO2 fixation, fraction of incident light harvested by PSII, initial quantum yield for electron transport, electron transport rate, rate of photorespiration, stomatal limitation, Rubisco (ribulose 1·5-bisphosphate carboxylase/oxygenase) rate of carboxylation and oxygenation, Rubisco specificity factor, mesophyll conductance to CO2 diffusion, light and CO2 compensation point, Rubisco apparent Michaelis–Menten constant, and Rubisco CO2-saturated carboxylation rate. As an example, a complete analysis of gas exchange data on tobacco plants is provided. We also discuss potential measurement problems and pitfalls, and suggest how such empirical data could subsequently be used to parameterize predictive photosynthetic models.","container-title":"Plant, Cell &amp; Environment","DOI":"10.1111/pce.12560","ISSN":"1365-3040","issue":"6","language":"en","note":"_eprint: https://onlinelibrary.wiley.com/doi/pdf/10.1111/pce.12560","page":"1180-1197","source":"Wiley Online Library","title":"An Excel tool for deriving key photosynthetic parameters from combined gas exchange and chlorophyll fluorescence: theory and practice","title-short":"An Excel tool for deriving key photosynthetic parameters from combined gas exchange and chlorophyll fluorescence","volume":"39","author":[{"family":"Bellasio","given":"Chandra"},{"family":"Beerling","given":"David J"},{"family":"Griffiths","given":"Howard"}],"issued":{"date-parts":[["2016"]]}}}],"schema":"https://github.com/citation-style-language/schema/raw/master/csl-citation.json"} </w:instrText>
      </w:r>
      <w:r w:rsidR="00633898">
        <w:rPr>
          <w:rFonts w:asciiTheme="minorHAnsi" w:hAnsiTheme="minorHAnsi" w:cstheme="minorBidi"/>
        </w:rPr>
        <w:fldChar w:fldCharType="separate"/>
      </w:r>
      <w:r w:rsidR="00633898">
        <w:t xml:space="preserve"> </w:t>
      </w:r>
      <w:r w:rsidR="00633898" w:rsidRPr="00633898">
        <w:t xml:space="preserve">Bellasio et al. </w:t>
      </w:r>
      <w:r w:rsidR="00633898">
        <w:t>(</w:t>
      </w:r>
      <w:r w:rsidR="00633898" w:rsidRPr="00633898">
        <w:t>2016)</w:t>
      </w:r>
      <w:r w:rsidR="00633898">
        <w:rPr>
          <w:rFonts w:asciiTheme="minorHAnsi" w:hAnsiTheme="minorHAnsi" w:cstheme="minorBidi"/>
        </w:rPr>
        <w:fldChar w:fldCharType="end"/>
      </w:r>
      <w:r w:rsidR="00633898">
        <w:rPr>
          <w:rFonts w:asciiTheme="minorHAnsi" w:hAnsiTheme="minorHAnsi" w:cstheme="minorBidi"/>
        </w:rPr>
        <w:t>.</w:t>
      </w:r>
      <w:r>
        <w:rPr>
          <w:rFonts w:asciiTheme="minorHAnsi" w:hAnsiTheme="minorHAnsi" w:cstheme="minorBidi"/>
        </w:rPr>
        <w:t xml:space="preserve"> Values of </w:t>
      </w:r>
      <w:r>
        <w:rPr>
          <w:rFonts w:asciiTheme="minorHAnsi" w:hAnsiTheme="minorHAnsi" w:cstheme="minorBidi"/>
          <w:i/>
        </w:rPr>
        <w:t>A</w:t>
      </w:r>
      <w:r>
        <w:rPr>
          <w:rFonts w:asciiTheme="minorHAnsi" w:hAnsiTheme="minorHAnsi" w:cstheme="minorBidi"/>
        </w:rPr>
        <w:t xml:space="preserve">, Y(II) and PPFD were inputted into the spreadsheet, and light limitation categories were manually assigned to each data point, depending on the PPFD. The Excel ‘Solver’ function was then used to fit the model and generate several parameters. The slope in the initial light-limited portion of the curve (&gt;150 </w:t>
      </w:r>
      <w:proofErr w:type="spellStart"/>
      <w:r w:rsidRPr="00F71ECE">
        <w:rPr>
          <w:rFonts w:asciiTheme="minorHAnsi" w:hAnsiTheme="minorHAnsi" w:cstheme="minorBidi"/>
        </w:rPr>
        <w:t>μmol</w:t>
      </w:r>
      <w:proofErr w:type="spellEnd"/>
      <w:r w:rsidRPr="00F71ECE">
        <w:rPr>
          <w:rFonts w:asciiTheme="minorHAnsi" w:hAnsiTheme="minorHAnsi" w:cstheme="minorBidi"/>
        </w:rPr>
        <w:t xml:space="preserve"> m</w:t>
      </w:r>
      <w:r w:rsidRPr="00F71ECE">
        <w:rPr>
          <w:rFonts w:asciiTheme="minorHAnsi" w:hAnsiTheme="minorHAnsi" w:cstheme="minorBidi"/>
          <w:vertAlign w:val="superscript"/>
        </w:rPr>
        <w:t>-2</w:t>
      </w:r>
      <w:r w:rsidRPr="00F71ECE">
        <w:rPr>
          <w:rFonts w:asciiTheme="minorHAnsi" w:hAnsiTheme="minorHAnsi" w:cstheme="minorBidi"/>
        </w:rPr>
        <w:t xml:space="preserve"> s</w:t>
      </w:r>
      <w:r w:rsidRPr="00F71ECE">
        <w:rPr>
          <w:rFonts w:asciiTheme="minorHAnsi" w:hAnsiTheme="minorHAnsi" w:cstheme="minorBidi"/>
          <w:vertAlign w:val="superscript"/>
        </w:rPr>
        <w:t>-1</w:t>
      </w:r>
      <w:r>
        <w:rPr>
          <w:rFonts w:asciiTheme="minorHAnsi" w:hAnsiTheme="minorHAnsi" w:cstheme="minorBidi"/>
        </w:rPr>
        <w:t>) was used to calculate the maximum quantum yield of CO</w:t>
      </w:r>
      <w:r w:rsidRPr="00DB430D">
        <w:rPr>
          <w:rFonts w:asciiTheme="minorHAnsi" w:hAnsiTheme="minorHAnsi" w:cstheme="minorBidi"/>
          <w:vertAlign w:val="subscript"/>
        </w:rPr>
        <w:t>2</w:t>
      </w:r>
      <w:r>
        <w:rPr>
          <w:rFonts w:asciiTheme="minorHAnsi" w:hAnsiTheme="minorHAnsi" w:cstheme="minorBidi"/>
        </w:rPr>
        <w:t xml:space="preserve"> assimilation (</w:t>
      </w:r>
      <w:r w:rsidRPr="00F71ECE">
        <w:rPr>
          <w:rFonts w:cstheme="majorHAnsi"/>
        </w:rPr>
        <w:t>ɸCO</w:t>
      </w:r>
      <w:r w:rsidRPr="00F71ECE">
        <w:rPr>
          <w:rFonts w:cstheme="majorHAnsi"/>
          <w:vertAlign w:val="subscript"/>
        </w:rPr>
        <w:t>2,max</w:t>
      </w:r>
      <w:r>
        <w:rPr>
          <w:rFonts w:asciiTheme="minorHAnsi" w:hAnsiTheme="minorHAnsi" w:cstheme="minorBidi"/>
        </w:rPr>
        <w:t>) and rate of respiration in the light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rPr>
        <w:t xml:space="preserve">).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rPr>
        <w:t xml:space="preserve"> was then used to estimate the light and CO</w:t>
      </w:r>
      <w:r w:rsidRPr="00DB430D">
        <w:rPr>
          <w:rFonts w:asciiTheme="minorHAnsi" w:hAnsiTheme="minorHAnsi" w:cstheme="minorBidi"/>
          <w:vertAlign w:val="subscript"/>
        </w:rPr>
        <w:t>2</w:t>
      </w:r>
      <w:r>
        <w:rPr>
          <w:rFonts w:asciiTheme="minorHAnsi" w:hAnsiTheme="minorHAnsi" w:cstheme="minorBidi"/>
        </w:rPr>
        <w:t xml:space="preserve"> compensation points (LCP and CCP, respectively), which refer to the light intensity or CO</w:t>
      </w:r>
      <w:r>
        <w:rPr>
          <w:rFonts w:asciiTheme="minorHAnsi" w:hAnsiTheme="minorHAnsi" w:cstheme="minorBidi"/>
          <w:vertAlign w:val="subscript"/>
        </w:rPr>
        <w:t>2</w:t>
      </w:r>
      <w:r>
        <w:rPr>
          <w:rFonts w:asciiTheme="minorHAnsi" w:hAnsiTheme="minorHAnsi" w:cstheme="minorBidi"/>
        </w:rPr>
        <w:t xml:space="preserve"> concentration where photosynthesis and </w:t>
      </w:r>
      <w:proofErr w:type="spellStart"/>
      <w:r>
        <w:rPr>
          <w:rFonts w:asciiTheme="minorHAnsi" w:hAnsiTheme="minorHAnsi" w:cstheme="minorBidi"/>
        </w:rPr>
        <w:t>R</w:t>
      </w:r>
      <w:r w:rsidRPr="00DB430D">
        <w:rPr>
          <w:rFonts w:asciiTheme="minorHAnsi" w:hAnsiTheme="minorHAnsi" w:cstheme="minorBidi"/>
          <w:vertAlign w:val="subscript"/>
        </w:rPr>
        <w:t>light</w:t>
      </w:r>
      <w:proofErr w:type="spellEnd"/>
      <w:r>
        <w:rPr>
          <w:rFonts w:asciiTheme="minorHAnsi" w:hAnsiTheme="minorHAnsi" w:cstheme="minorBidi"/>
        </w:rPr>
        <w:t xml:space="preserve"> are equal.</w:t>
      </w:r>
      <w:r w:rsidDel="00DA036A">
        <w:rPr>
          <w:rFonts w:asciiTheme="minorHAnsi" w:hAnsiTheme="minorHAnsi" w:cstheme="minorBidi"/>
        </w:rPr>
        <w:t xml:space="preserve"> </w:t>
      </w:r>
    </w:p>
    <w:p w14:paraId="5B761E65" w14:textId="77777777" w:rsidR="00083A71" w:rsidRDefault="00083A71" w:rsidP="00083A71">
      <w:pPr>
        <w:spacing w:before="240" w:after="240"/>
        <w:ind w:firstLine="720"/>
        <w:outlineLvl w:val="4"/>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8.1.</w:t>
      </w:r>
      <w:r>
        <w:rPr>
          <w:rFonts w:asciiTheme="minorHAnsi" w:eastAsiaTheme="majorEastAsia" w:hAnsiTheme="minorHAnsi" w:cs="Calibri"/>
          <w:b/>
          <w:sz w:val="24"/>
          <w:szCs w:val="24"/>
        </w:rPr>
        <w:t>4</w:t>
      </w:r>
      <w:r w:rsidRPr="00F71ECE">
        <w:rPr>
          <w:rFonts w:asciiTheme="minorHAnsi" w:eastAsiaTheme="majorEastAsia" w:hAnsiTheme="minorHAnsi" w:cs="Calibri"/>
          <w:b/>
          <w:sz w:val="24"/>
          <w:szCs w:val="24"/>
        </w:rPr>
        <w:t xml:space="preserve"> </w:t>
      </w:r>
      <w:r>
        <w:rPr>
          <w:rFonts w:asciiTheme="minorHAnsi" w:eastAsiaTheme="majorEastAsia" w:hAnsiTheme="minorHAnsi" w:cs="Calibri"/>
          <w:b/>
          <w:sz w:val="24"/>
          <w:szCs w:val="24"/>
        </w:rPr>
        <w:t xml:space="preserve"> Photorespiration</w:t>
      </w:r>
      <w:r w:rsidRPr="00F71ECE">
        <w:rPr>
          <w:rFonts w:asciiTheme="minorHAnsi" w:eastAsiaTheme="majorEastAsia" w:hAnsiTheme="minorHAnsi" w:cs="Calibri"/>
          <w:b/>
          <w:sz w:val="24"/>
          <w:szCs w:val="24"/>
        </w:rPr>
        <w:t xml:space="preserve"> measurements</w:t>
      </w:r>
    </w:p>
    <w:p w14:paraId="5D78EED1" w14:textId="77777777" w:rsidR="00083A71" w:rsidRDefault="00083A71" w:rsidP="00771F7C">
      <w:pPr>
        <w:spacing w:before="240" w:after="240"/>
        <w:outlineLvl w:val="4"/>
        <w:rPr>
          <w:rFonts w:asciiTheme="minorHAnsi" w:hAnsiTheme="minorHAnsi" w:cstheme="minorBidi"/>
        </w:rPr>
      </w:pPr>
      <w:r>
        <w:rPr>
          <w:rFonts w:asciiTheme="minorHAnsi" w:hAnsiTheme="minorHAnsi" w:cstheme="minorBidi"/>
        </w:rPr>
        <w:t>By collecting gas exchange and chlorophyll fluorescence measurements under both ambient O</w:t>
      </w:r>
      <w:r w:rsidRPr="00DB430D">
        <w:rPr>
          <w:rFonts w:asciiTheme="minorHAnsi" w:hAnsiTheme="minorHAnsi" w:cstheme="minorBidi"/>
          <w:vertAlign w:val="subscript"/>
        </w:rPr>
        <w:t>2</w:t>
      </w:r>
      <w:r>
        <w:rPr>
          <w:rFonts w:asciiTheme="minorHAnsi" w:hAnsiTheme="minorHAnsi" w:cstheme="minorBidi"/>
        </w:rPr>
        <w:t xml:space="preserve"> (photorespiratory) and low O</w:t>
      </w:r>
      <w:r>
        <w:rPr>
          <w:rFonts w:asciiTheme="minorHAnsi" w:hAnsiTheme="minorHAnsi" w:cstheme="minorBidi"/>
          <w:vertAlign w:val="subscript"/>
        </w:rPr>
        <w:t>2</w:t>
      </w:r>
      <w:r>
        <w:rPr>
          <w:rFonts w:asciiTheme="minorHAnsi" w:hAnsiTheme="minorHAnsi" w:cstheme="minorBidi"/>
        </w:rPr>
        <w:t xml:space="preserve"> (non-photorespiratory) conditions, on the same portion of leaf, it is possible to calculate the rates of Rubisco carboxylation (</w:t>
      </w:r>
      <w:r>
        <w:rPr>
          <w:rFonts w:asciiTheme="minorHAnsi" w:hAnsiTheme="minorHAnsi" w:cstheme="minorBidi"/>
          <w:i/>
        </w:rPr>
        <w:t>V</w:t>
      </w:r>
      <w:r>
        <w:rPr>
          <w:rFonts w:asciiTheme="minorHAnsi" w:hAnsiTheme="minorHAnsi" w:cstheme="minorBidi"/>
          <w:vertAlign w:val="subscript"/>
        </w:rPr>
        <w:t>C</w:t>
      </w:r>
      <w:r>
        <w:rPr>
          <w:rFonts w:asciiTheme="minorHAnsi" w:hAnsiTheme="minorHAnsi" w:cstheme="minorBidi"/>
        </w:rPr>
        <w:t>) and Rubisco oxygenation (</w:t>
      </w:r>
      <w:r>
        <w:rPr>
          <w:rFonts w:asciiTheme="minorHAnsi" w:hAnsiTheme="minorHAnsi" w:cstheme="minorBidi"/>
          <w:i/>
        </w:rPr>
        <w:t>V</w:t>
      </w:r>
      <w:r>
        <w:rPr>
          <w:rFonts w:asciiTheme="minorHAnsi" w:hAnsiTheme="minorHAnsi" w:cstheme="minorBidi"/>
          <w:vertAlign w:val="subscript"/>
        </w:rPr>
        <w:t>O</w:t>
      </w:r>
      <w:r>
        <w:rPr>
          <w:rFonts w:asciiTheme="minorHAnsi" w:hAnsiTheme="minorHAnsi" w:cstheme="minorBidi"/>
        </w:rPr>
        <w:t xml:space="preserve">), using the equations presented in </w:t>
      </w:r>
      <w:r w:rsidR="00771F7C">
        <w:rPr>
          <w:rFonts w:asciiTheme="minorHAnsi" w:hAnsiTheme="minorHAnsi" w:cstheme="minorBidi"/>
        </w:rPr>
        <w:fldChar w:fldCharType="begin"/>
      </w:r>
      <w:r w:rsidR="00762D4F">
        <w:rPr>
          <w:rFonts w:asciiTheme="minorHAnsi" w:hAnsiTheme="minorHAnsi" w:cstheme="minorBidi"/>
        </w:rPr>
        <w:instrText xml:space="preserve"> ADDIN ZOTERO_ITEM CSL_CITATION {"citationID":"NYTKwmd8","properties":{"formattedCitation":"(Bellasio et al., 2014)","plainCitation":"(Bellasio et al., 2014)","dontUpdate":true,"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rsidR="00771F7C">
        <w:rPr>
          <w:rFonts w:asciiTheme="minorHAnsi" w:hAnsiTheme="minorHAnsi" w:cstheme="minorBidi"/>
        </w:rPr>
        <w:fldChar w:fldCharType="separate"/>
      </w:r>
      <w:r w:rsidR="00771F7C" w:rsidRPr="00771F7C">
        <w:t xml:space="preserve">Bellasio et al. </w:t>
      </w:r>
      <w:r w:rsidR="00771F7C">
        <w:t>(</w:t>
      </w:r>
      <w:r w:rsidR="00771F7C" w:rsidRPr="00771F7C">
        <w:t>2014)</w:t>
      </w:r>
      <w:r w:rsidR="00771F7C">
        <w:rPr>
          <w:rFonts w:asciiTheme="minorHAnsi" w:hAnsiTheme="minorHAnsi" w:cstheme="minorBidi"/>
        </w:rPr>
        <w:fldChar w:fldCharType="end"/>
      </w:r>
      <w:r w:rsidR="00771F7C">
        <w:rPr>
          <w:rFonts w:asciiTheme="minorHAnsi" w:hAnsiTheme="minorHAnsi" w:cstheme="minorBidi"/>
        </w:rPr>
        <w:t>.</w:t>
      </w:r>
      <w:r>
        <w:rPr>
          <w:rFonts w:asciiTheme="minorHAnsi" w:hAnsiTheme="minorHAnsi" w:cstheme="minorBidi"/>
        </w:rPr>
        <w:t xml:space="preserve"> The ratio </w:t>
      </w:r>
      <w:r>
        <w:rPr>
          <w:rFonts w:asciiTheme="minorHAnsi" w:hAnsiTheme="minorHAnsi" w:cstheme="minorBidi"/>
          <w:i/>
        </w:rPr>
        <w:t>V</w:t>
      </w:r>
      <w:r>
        <w:rPr>
          <w:rFonts w:asciiTheme="minorHAnsi" w:hAnsiTheme="minorHAnsi" w:cstheme="minorBidi"/>
          <w:vertAlign w:val="subscript"/>
        </w:rPr>
        <w:t>O</w:t>
      </w:r>
      <w:r>
        <w:rPr>
          <w:rFonts w:asciiTheme="minorHAnsi" w:hAnsiTheme="minorHAnsi" w:cstheme="minorBidi"/>
        </w:rPr>
        <w:t>/</w:t>
      </w:r>
      <w:r>
        <w:rPr>
          <w:rFonts w:asciiTheme="minorHAnsi" w:hAnsiTheme="minorHAnsi" w:cstheme="minorBidi"/>
          <w:i/>
        </w:rPr>
        <w:t>V</w:t>
      </w:r>
      <w:r>
        <w:rPr>
          <w:rFonts w:asciiTheme="minorHAnsi" w:hAnsiTheme="minorHAnsi" w:cstheme="minorBidi"/>
          <w:vertAlign w:val="subscript"/>
        </w:rPr>
        <w:t>C</w:t>
      </w:r>
      <w:r>
        <w:rPr>
          <w:rFonts w:asciiTheme="minorHAnsi" w:hAnsiTheme="minorHAnsi" w:cstheme="minorBidi"/>
        </w:rPr>
        <w:t xml:space="preserve"> can then be used to assess photorespiratory rates under ambient conditions </w:t>
      </w:r>
      <w:r>
        <w:rPr>
          <w:rFonts w:asciiTheme="minorHAnsi" w:hAnsiTheme="minorHAnsi" w:cstheme="minorBidi"/>
          <w:i/>
        </w:rPr>
        <w:t>in vivo</w:t>
      </w:r>
      <w:r>
        <w:rPr>
          <w:rFonts w:asciiTheme="minorHAnsi" w:hAnsiTheme="minorHAnsi" w:cstheme="minorBidi"/>
        </w:rPr>
        <w:t>. The relevant calculations and assumptions are presented below.</w:t>
      </w:r>
    </w:p>
    <w:p w14:paraId="036EB7DF" w14:textId="77777777" w:rsidR="00FD0CFD" w:rsidRPr="00F5053C" w:rsidRDefault="00FD0CFD" w:rsidP="00771F7C">
      <w:pPr>
        <w:spacing w:before="240" w:after="240"/>
        <w:outlineLvl w:val="4"/>
        <w:rPr>
          <w:rFonts w:asciiTheme="minorHAnsi" w:hAnsiTheme="minorHAnsi" w:cstheme="minorBidi"/>
        </w:rPr>
      </w:pPr>
    </w:p>
    <w:p w14:paraId="4990A7B9" w14:textId="77777777" w:rsidR="00083A71" w:rsidRDefault="00083A71" w:rsidP="00FD0CFD">
      <w:pPr>
        <w:spacing w:before="240" w:after="240"/>
        <w:outlineLvl w:val="4"/>
        <w:rPr>
          <w:rFonts w:asciiTheme="minorHAnsi" w:hAnsiTheme="minorHAnsi" w:cstheme="minorBidi"/>
        </w:rPr>
      </w:pPr>
      <w:r>
        <w:rPr>
          <w:rFonts w:asciiTheme="minorHAnsi" w:hAnsiTheme="minorHAnsi" w:cstheme="minorBidi"/>
        </w:rPr>
        <w:lastRenderedPageBreak/>
        <w:t>CO</w:t>
      </w:r>
      <w:r>
        <w:rPr>
          <w:rFonts w:asciiTheme="minorHAnsi" w:hAnsiTheme="minorHAnsi" w:cstheme="minorBidi"/>
          <w:vertAlign w:val="subscript"/>
        </w:rPr>
        <w:t>2</w:t>
      </w:r>
      <w:r>
        <w:rPr>
          <w:rFonts w:asciiTheme="minorHAnsi" w:hAnsiTheme="minorHAnsi" w:cstheme="minorBidi"/>
        </w:rPr>
        <w:t xml:space="preserve"> is consumed by the carboxylase reactions, however, 0.5 mol CO</w:t>
      </w:r>
      <w:r>
        <w:rPr>
          <w:rFonts w:asciiTheme="minorHAnsi" w:hAnsiTheme="minorHAnsi" w:cstheme="minorBidi"/>
          <w:vertAlign w:val="subscript"/>
        </w:rPr>
        <w:t>2</w:t>
      </w:r>
      <w:r>
        <w:rPr>
          <w:rFonts w:asciiTheme="minorHAnsi" w:hAnsiTheme="minorHAnsi" w:cstheme="minorBidi"/>
        </w:rPr>
        <w:t xml:space="preserve"> is released for each oxygenase reaction, and further CO</w:t>
      </w:r>
      <w:r>
        <w:rPr>
          <w:rFonts w:asciiTheme="minorHAnsi" w:hAnsiTheme="minorHAnsi" w:cstheme="minorBidi"/>
          <w:vertAlign w:val="subscript"/>
        </w:rPr>
        <w:t>2</w:t>
      </w:r>
      <w:r>
        <w:rPr>
          <w:rFonts w:asciiTheme="minorHAnsi" w:hAnsiTheme="minorHAnsi" w:cstheme="minorBidi"/>
        </w:rPr>
        <w:t xml:space="preserve"> is released from respiration in the light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rPr>
        <w:t>). Thus, net CO</w:t>
      </w:r>
      <w:r>
        <w:rPr>
          <w:rFonts w:asciiTheme="minorHAnsi" w:hAnsiTheme="minorHAnsi" w:cstheme="minorBidi"/>
          <w:vertAlign w:val="subscript"/>
        </w:rPr>
        <w:t>2</w:t>
      </w:r>
      <w:r>
        <w:rPr>
          <w:rFonts w:asciiTheme="minorHAnsi" w:hAnsiTheme="minorHAnsi" w:cstheme="minorBidi"/>
        </w:rPr>
        <w:t xml:space="preserve"> assimilation rate (</w:t>
      </w:r>
      <w:r>
        <w:rPr>
          <w:rFonts w:asciiTheme="minorHAnsi" w:hAnsiTheme="minorHAnsi" w:cstheme="minorBidi"/>
          <w:i/>
        </w:rPr>
        <w:t>A</w:t>
      </w:r>
      <w:r>
        <w:rPr>
          <w:rFonts w:asciiTheme="minorHAnsi" w:hAnsiTheme="minorHAnsi" w:cstheme="minorBidi"/>
        </w:rPr>
        <w:t>) is the sum of these three parts:</w:t>
      </w:r>
    </w:p>
    <w:p w14:paraId="4D7F4982" w14:textId="77777777" w:rsidR="00083A71" w:rsidRDefault="00083A71" w:rsidP="00083A71">
      <w:pPr>
        <w:spacing w:before="240" w:after="240"/>
        <w:jc w:val="center"/>
        <w:outlineLvl w:val="4"/>
        <w:rPr>
          <w:rFonts w:ascii="Cambria Math" w:hAnsi="Cambria Math" w:cstheme="minorBidi"/>
          <w:vertAlign w:val="subscript"/>
        </w:rPr>
      </w:pPr>
      <w:r w:rsidRPr="00DB430D">
        <w:rPr>
          <w:rFonts w:ascii="Cambria Math" w:hAnsi="Cambria Math" w:cstheme="minorBidi"/>
          <w:i/>
        </w:rPr>
        <w:t xml:space="preserve">A </w:t>
      </w:r>
      <w:r w:rsidRPr="00DB430D">
        <w:rPr>
          <w:rFonts w:ascii="Cambria Math" w:hAnsi="Cambria Math" w:cstheme="minorBidi"/>
        </w:rPr>
        <w:t xml:space="preserve">= </w:t>
      </w:r>
      <w:r w:rsidRPr="00DB430D">
        <w:rPr>
          <w:rFonts w:ascii="Cambria Math" w:hAnsi="Cambria Math" w:cstheme="minorBidi"/>
          <w:i/>
        </w:rPr>
        <w:t>V</w:t>
      </w:r>
      <w:r w:rsidRPr="00F5053C">
        <w:rPr>
          <w:rFonts w:ascii="Cambria Math" w:hAnsi="Cambria Math" w:cstheme="minorBidi"/>
          <w:vertAlign w:val="subscript"/>
        </w:rPr>
        <w:t>C</w:t>
      </w:r>
      <w:r w:rsidRPr="00DB430D">
        <w:rPr>
          <w:rFonts w:ascii="Cambria Math" w:hAnsi="Cambria Math" w:cstheme="minorBidi"/>
        </w:rPr>
        <w:t xml:space="preserve"> – ½</w:t>
      </w:r>
      <w:r w:rsidRPr="00DB430D">
        <w:rPr>
          <w:rFonts w:ascii="Cambria Math" w:hAnsi="Cambria Math" w:cstheme="minorBidi"/>
          <w:i/>
        </w:rPr>
        <w:t>V</w:t>
      </w:r>
      <w:r w:rsidRPr="00F5053C">
        <w:rPr>
          <w:rFonts w:ascii="Cambria Math" w:hAnsi="Cambria Math" w:cstheme="minorBidi"/>
          <w:vertAlign w:val="subscript"/>
        </w:rPr>
        <w:t>O</w:t>
      </w:r>
      <w:r w:rsidRPr="00F5053C">
        <w:rPr>
          <w:rFonts w:ascii="Cambria Math" w:hAnsi="Cambria Math" w:cstheme="minorBidi"/>
        </w:rPr>
        <w:t xml:space="preserve"> </w:t>
      </w:r>
      <w:r w:rsidRPr="00DB430D">
        <w:rPr>
          <w:rFonts w:ascii="Cambria Math" w:hAnsi="Cambria Math" w:cstheme="minorBidi"/>
        </w:rPr>
        <w:t xml:space="preserve">– </w:t>
      </w:r>
      <w:proofErr w:type="spellStart"/>
      <w:r w:rsidRPr="00DB430D">
        <w:rPr>
          <w:rFonts w:ascii="Cambria Math" w:hAnsi="Cambria Math" w:cstheme="minorBidi"/>
        </w:rPr>
        <w:t>R</w:t>
      </w:r>
      <w:r w:rsidRPr="00DB430D">
        <w:rPr>
          <w:rFonts w:ascii="Cambria Math" w:hAnsi="Cambria Math" w:cstheme="minorBidi"/>
          <w:vertAlign w:val="subscript"/>
        </w:rPr>
        <w:t>light</w:t>
      </w:r>
      <w:proofErr w:type="spellEnd"/>
    </w:p>
    <w:p w14:paraId="2733F03F" w14:textId="77777777" w:rsidR="00083A71" w:rsidRDefault="00083A71" w:rsidP="00FD0CFD">
      <w:pPr>
        <w:spacing w:before="240" w:after="240"/>
        <w:jc w:val="left"/>
        <w:outlineLvl w:val="4"/>
        <w:rPr>
          <w:rFonts w:asciiTheme="minorHAnsi" w:hAnsiTheme="minorHAnsi" w:cstheme="minorBidi"/>
        </w:rPr>
      </w:pPr>
      <w:r>
        <w:rPr>
          <w:rFonts w:asciiTheme="minorHAnsi" w:hAnsiTheme="minorHAnsi" w:cstheme="minorBidi"/>
        </w:rPr>
        <w:t>This can then be arranged, using the definition of gross assimilation (</w:t>
      </w:r>
      <w:r w:rsidRPr="00DB430D">
        <w:rPr>
          <w:rFonts w:asciiTheme="minorHAnsi" w:hAnsiTheme="minorHAnsi" w:cstheme="minorBidi"/>
          <w:i/>
        </w:rPr>
        <w:t>GA</w:t>
      </w:r>
      <w:r>
        <w:rPr>
          <w:rFonts w:asciiTheme="minorHAnsi" w:hAnsiTheme="minorHAnsi" w:cstheme="minorBidi"/>
        </w:rPr>
        <w:t xml:space="preserve"> = </w:t>
      </w:r>
      <w:r>
        <w:rPr>
          <w:rFonts w:asciiTheme="minorHAnsi" w:hAnsiTheme="minorHAnsi" w:cstheme="minorBidi"/>
          <w:i/>
        </w:rPr>
        <w:t xml:space="preserve">A </w:t>
      </w:r>
      <w:r>
        <w:rPr>
          <w:rFonts w:asciiTheme="minorHAnsi" w:hAnsiTheme="minorHAnsi" w:cstheme="minorBidi"/>
        </w:rPr>
        <w:t xml:space="preserve">+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rPr>
        <w:t>), to give:</w:t>
      </w:r>
    </w:p>
    <w:p w14:paraId="0E946992" w14:textId="77777777" w:rsidR="00083A71" w:rsidRPr="00DB430D" w:rsidRDefault="00083A71" w:rsidP="00083A71">
      <w:pPr>
        <w:spacing w:before="240" w:after="240"/>
        <w:jc w:val="center"/>
        <w:outlineLvl w:val="4"/>
        <w:rPr>
          <w:rFonts w:ascii="Cambria Math" w:hAnsi="Cambria Math" w:cstheme="minorBidi"/>
          <w:vertAlign w:val="subscript"/>
        </w:rPr>
      </w:pPr>
      <w:r>
        <w:rPr>
          <w:rFonts w:ascii="Cambria Math" w:hAnsi="Cambria Math" w:cstheme="minorBidi"/>
          <w:i/>
        </w:rPr>
        <w:t>V</w:t>
      </w:r>
      <w:r>
        <w:rPr>
          <w:rFonts w:ascii="Cambria Math" w:hAnsi="Cambria Math" w:cstheme="minorBidi"/>
          <w:vertAlign w:val="subscript"/>
        </w:rPr>
        <w:t>C</w:t>
      </w:r>
      <w:r w:rsidRPr="00DB430D">
        <w:rPr>
          <w:rFonts w:ascii="Cambria Math" w:hAnsi="Cambria Math" w:cstheme="minorBidi"/>
          <w:i/>
        </w:rPr>
        <w:t xml:space="preserve"> </w:t>
      </w:r>
      <w:r w:rsidRPr="00DB430D">
        <w:rPr>
          <w:rFonts w:ascii="Cambria Math" w:hAnsi="Cambria Math" w:cstheme="minorBidi"/>
        </w:rPr>
        <w:t xml:space="preserve">= </w:t>
      </w:r>
      <w:r>
        <w:rPr>
          <w:rFonts w:ascii="Cambria Math" w:hAnsi="Cambria Math" w:cstheme="minorBidi"/>
          <w:i/>
        </w:rPr>
        <w:t>GA</w:t>
      </w:r>
      <w:r>
        <w:rPr>
          <w:rFonts w:ascii="Cambria Math" w:hAnsi="Cambria Math" w:cstheme="minorBidi"/>
        </w:rPr>
        <w:t xml:space="preserve"> +</w:t>
      </w:r>
      <w:r w:rsidRPr="00DB430D">
        <w:rPr>
          <w:rFonts w:ascii="Cambria Math" w:hAnsi="Cambria Math" w:cstheme="minorBidi"/>
        </w:rPr>
        <w:t xml:space="preserve"> ½</w:t>
      </w:r>
      <w:r w:rsidRPr="00DB430D">
        <w:rPr>
          <w:rFonts w:ascii="Cambria Math" w:hAnsi="Cambria Math" w:cstheme="minorBidi"/>
          <w:i/>
        </w:rPr>
        <w:t>V</w:t>
      </w:r>
      <w:r>
        <w:rPr>
          <w:rFonts w:ascii="Cambria Math" w:hAnsi="Cambria Math" w:cstheme="minorBidi"/>
          <w:vertAlign w:val="subscript"/>
        </w:rPr>
        <w:t>O</w:t>
      </w:r>
    </w:p>
    <w:p w14:paraId="6EA2C0DB" w14:textId="77777777" w:rsidR="00083A71" w:rsidRDefault="00083A71" w:rsidP="00083A71">
      <w:pPr>
        <w:spacing w:before="240" w:after="240"/>
        <w:outlineLvl w:val="4"/>
        <w:rPr>
          <w:rFonts w:ascii="Cambria Math" w:hAnsi="Cambria Math" w:cstheme="minorBidi"/>
        </w:rPr>
      </w:pPr>
      <w:r>
        <w:rPr>
          <w:rFonts w:ascii="Cambria Math" w:hAnsi="Cambria Math" w:cstheme="minorBidi"/>
        </w:rPr>
        <w:t>Each carboxylase and oxygenase reaction requires 2 NADPH molecules. It is assumed that their combined NADPH demand equals the total rate of NADPH produced by the photosynthetic electron transport chain (</w:t>
      </w:r>
      <w:r>
        <w:rPr>
          <w:rFonts w:ascii="Cambria Math" w:hAnsi="Cambria Math" w:cstheme="minorBidi"/>
          <w:i/>
        </w:rPr>
        <w:t>J</w:t>
      </w:r>
      <w:r>
        <w:rPr>
          <w:rFonts w:ascii="Cambria Math" w:hAnsi="Cambria Math" w:cstheme="minorBidi"/>
          <w:vertAlign w:val="subscript"/>
        </w:rPr>
        <w:t>NADPH</w:t>
      </w:r>
      <w:r>
        <w:rPr>
          <w:rFonts w:ascii="Cambria Math" w:hAnsi="Cambria Math" w:cstheme="minorBidi"/>
        </w:rPr>
        <w:t>):</w:t>
      </w:r>
    </w:p>
    <w:p w14:paraId="74CD81F3" w14:textId="77777777" w:rsidR="00083A71" w:rsidRPr="001D1A1B" w:rsidRDefault="00000000" w:rsidP="00083A71">
      <w:pPr>
        <w:spacing w:before="240" w:after="240"/>
        <w:jc w:val="center"/>
        <w:outlineLvl w:val="4"/>
        <w:rPr>
          <w:rFonts w:ascii="Cambria Math" w:hAnsi="Cambria Math" w:cstheme="minorBidi"/>
        </w:rPr>
      </w:pPr>
      <m:oMathPara>
        <m:oMath>
          <m:sSub>
            <m:sSubPr>
              <m:ctrlPr>
                <w:rPr>
                  <w:rFonts w:ascii="Cambria Math" w:hAnsi="Cambria Math" w:cstheme="minorBidi"/>
                  <w:i/>
                </w:rPr>
              </m:ctrlPr>
            </m:sSubPr>
            <m:e>
              <m:r>
                <w:rPr>
                  <w:rFonts w:ascii="Cambria Math" w:hAnsi="Cambria Math" w:cstheme="minorBidi"/>
                </w:rPr>
                <m:t>J</m:t>
              </m:r>
            </m:e>
            <m:sub>
              <m:r>
                <m:rPr>
                  <m:sty m:val="p"/>
                </m:rPr>
                <w:rPr>
                  <w:rFonts w:ascii="Cambria Math" w:hAnsi="Cambria Math" w:cstheme="minorBidi"/>
                </w:rPr>
                <m:t>NADPH</m:t>
              </m:r>
            </m:sub>
          </m:sSub>
          <m:r>
            <w:rPr>
              <w:rFonts w:ascii="Cambria Math" w:hAnsi="Cambria Math" w:cstheme="minorBidi"/>
            </w:rPr>
            <m:t>=2</m:t>
          </m:r>
          <m:sSub>
            <m:sSubPr>
              <m:ctrlPr>
                <w:rPr>
                  <w:rFonts w:ascii="Cambria Math" w:hAnsi="Cambria Math" w:cstheme="minorBidi"/>
                  <w:i/>
                </w:rPr>
              </m:ctrlPr>
            </m:sSubPr>
            <m:e>
              <m:r>
                <w:rPr>
                  <w:rFonts w:ascii="Cambria Math" w:hAnsi="Cambria Math" w:cstheme="minorBidi"/>
                </w:rPr>
                <m:t>V</m:t>
              </m:r>
            </m:e>
            <m:sub>
              <m:r>
                <m:rPr>
                  <m:sty m:val="p"/>
                </m:rPr>
                <w:rPr>
                  <w:rFonts w:ascii="Cambria Math" w:hAnsi="Cambria Math" w:cstheme="minorBidi"/>
                </w:rPr>
                <m:t>C</m:t>
              </m:r>
            </m:sub>
          </m:sSub>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2V</m:t>
              </m:r>
            </m:e>
            <m:sub>
              <m:r>
                <m:rPr>
                  <m:sty m:val="p"/>
                </m:rPr>
                <w:rPr>
                  <w:rFonts w:ascii="Cambria Math" w:hAnsi="Cambria Math" w:cstheme="minorBidi"/>
                </w:rPr>
                <m:t>O</m:t>
              </m:r>
            </m:sub>
          </m:sSub>
        </m:oMath>
      </m:oMathPara>
    </w:p>
    <w:p w14:paraId="0AFF32CE" w14:textId="77777777" w:rsidR="00083A71" w:rsidRDefault="00083A71" w:rsidP="00083A71">
      <w:pPr>
        <w:spacing w:before="240" w:after="240"/>
        <w:outlineLvl w:val="4"/>
        <w:rPr>
          <w:rFonts w:ascii="Cambria Math" w:hAnsi="Cambria Math" w:cstheme="minorBidi"/>
        </w:rPr>
      </w:pPr>
      <w:r>
        <w:rPr>
          <w:rFonts w:ascii="Cambria Math" w:hAnsi="Cambria Math" w:cstheme="minorBidi"/>
        </w:rPr>
        <w:t>The above two equations can be combined to give:</w:t>
      </w:r>
    </w:p>
    <w:p w14:paraId="7B4CAF1F" w14:textId="77777777" w:rsidR="00083A71" w:rsidRDefault="00000000" w:rsidP="00083A71">
      <w:pPr>
        <w:spacing w:before="240" w:after="240"/>
        <w:outlineLvl w:val="4"/>
        <w:rPr>
          <w:rFonts w:ascii="Cambria Math" w:hAnsi="Cambria Math" w:cstheme="minorBidi"/>
        </w:rPr>
      </w:pPr>
      <m:oMathPara>
        <m:oMath>
          <m:sSub>
            <m:sSubPr>
              <m:ctrlPr>
                <w:rPr>
                  <w:rFonts w:ascii="Cambria Math" w:hAnsi="Cambria Math" w:cstheme="minorBidi"/>
                  <w:i/>
                </w:rPr>
              </m:ctrlPr>
            </m:sSubPr>
            <m:e>
              <m:r>
                <w:rPr>
                  <w:rFonts w:ascii="Cambria Math" w:hAnsi="Cambria Math" w:cstheme="minorBidi"/>
                </w:rPr>
                <m:t>V</m:t>
              </m:r>
            </m:e>
            <m:sub>
              <m:r>
                <m:rPr>
                  <m:sty m:val="p"/>
                </m:rPr>
                <w:rPr>
                  <w:rFonts w:ascii="Cambria Math" w:hAnsi="Cambria Math" w:cstheme="minorBidi"/>
                </w:rPr>
                <m:t>O</m:t>
              </m:r>
            </m:sub>
          </m:sSub>
          <m:r>
            <w:rPr>
              <w:rFonts w:ascii="Cambria Math" w:hAnsi="Cambria Math" w:cstheme="minorBidi"/>
            </w:rPr>
            <m:t xml:space="preserve">= </m:t>
          </m:r>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J</m:t>
                  </m:r>
                </m:e>
                <m:sub>
                  <m:r>
                    <m:rPr>
                      <m:sty m:val="p"/>
                    </m:rPr>
                    <w:rPr>
                      <w:rFonts w:ascii="Cambria Math" w:hAnsi="Cambria Math" w:cstheme="minorBidi"/>
                    </w:rPr>
                    <m:t>NADPH</m:t>
                  </m:r>
                </m:sub>
              </m:sSub>
              <m:r>
                <w:rPr>
                  <w:rFonts w:ascii="Cambria Math" w:hAnsi="Cambria Math" w:cstheme="minorBidi"/>
                </w:rPr>
                <m:t>-2GA</m:t>
              </m:r>
            </m:num>
            <m:den>
              <m:r>
                <w:rPr>
                  <w:rFonts w:ascii="Cambria Math" w:hAnsi="Cambria Math" w:cstheme="minorBidi"/>
                </w:rPr>
                <m:t>3</m:t>
              </m:r>
            </m:den>
          </m:f>
        </m:oMath>
      </m:oMathPara>
    </w:p>
    <w:p w14:paraId="47E7317F" w14:textId="77777777" w:rsidR="00083A71" w:rsidRDefault="00083A71" w:rsidP="00083A71">
      <w:pPr>
        <w:spacing w:before="240" w:after="240"/>
        <w:outlineLvl w:val="4"/>
        <w:rPr>
          <w:rFonts w:ascii="Cambria Math" w:hAnsi="Cambria Math" w:cstheme="minorBidi"/>
        </w:rPr>
      </w:pPr>
      <w:r>
        <w:rPr>
          <w:rFonts w:ascii="Cambria Math" w:hAnsi="Cambria Math" w:cstheme="minorBidi"/>
        </w:rPr>
        <w:t>Under low O</w:t>
      </w:r>
      <w:r>
        <w:rPr>
          <w:rFonts w:ascii="Cambria Math" w:hAnsi="Cambria Math" w:cstheme="minorBidi"/>
          <w:vertAlign w:val="subscript"/>
        </w:rPr>
        <w:t>2</w:t>
      </w:r>
      <w:r>
        <w:rPr>
          <w:rFonts w:ascii="Cambria Math" w:hAnsi="Cambria Math" w:cstheme="minorBidi"/>
        </w:rPr>
        <w:t xml:space="preserve"> conditions, </w:t>
      </w:r>
      <w:r>
        <w:rPr>
          <w:rFonts w:ascii="Cambria Math" w:hAnsi="Cambria Math" w:cstheme="minorBidi"/>
          <w:i/>
        </w:rPr>
        <w:t>V</w:t>
      </w:r>
      <w:r>
        <w:rPr>
          <w:rFonts w:ascii="Cambria Math" w:hAnsi="Cambria Math" w:cstheme="minorBidi"/>
          <w:vertAlign w:val="subscript"/>
        </w:rPr>
        <w:t>O</w:t>
      </w:r>
      <w:r>
        <w:rPr>
          <w:rFonts w:ascii="Cambria Math" w:hAnsi="Cambria Math" w:cstheme="minorBidi"/>
        </w:rPr>
        <w:t xml:space="preserve"> is assumed to equal zero. The equation can now be presented as: </w:t>
      </w:r>
    </w:p>
    <w:p w14:paraId="0B62AB15" w14:textId="77777777" w:rsidR="00083A71" w:rsidRPr="00F5053C" w:rsidRDefault="00000000" w:rsidP="00083A71">
      <w:pPr>
        <w:spacing w:before="240" w:after="240"/>
        <w:outlineLvl w:val="4"/>
        <w:rPr>
          <w:rFonts w:ascii="Cambria Math" w:hAnsi="Cambria Math" w:cstheme="minorBidi"/>
        </w:rPr>
      </w:pPr>
      <m:oMathPara>
        <m:oMath>
          <m:sSub>
            <m:sSubPr>
              <m:ctrlPr>
                <w:rPr>
                  <w:rFonts w:ascii="Cambria Math" w:hAnsi="Cambria Math" w:cstheme="minorBidi"/>
                  <w:i/>
                </w:rPr>
              </m:ctrlPr>
            </m:sSubPr>
            <m:e>
              <m:r>
                <w:rPr>
                  <w:rFonts w:ascii="Cambria Math" w:hAnsi="Cambria Math" w:cstheme="minorBidi"/>
                </w:rPr>
                <m:t>J</m:t>
              </m:r>
            </m:e>
            <m:sub>
              <m:r>
                <m:rPr>
                  <m:sty m:val="p"/>
                </m:rPr>
                <w:rPr>
                  <w:rFonts w:ascii="Cambria Math" w:hAnsi="Cambria Math" w:cstheme="minorBidi"/>
                </w:rPr>
                <m:t xml:space="preserve">NADPH (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m:rPr>
                  <m:sty m:val="p"/>
                </m:rPr>
                <w:rPr>
                  <w:rFonts w:ascii="Cambria Math" w:hAnsi="Cambria Math" w:cstheme="minorBidi"/>
                </w:rPr>
                <m:t>)</m:t>
              </m:r>
            </m:sub>
          </m:sSub>
          <m:r>
            <w:rPr>
              <w:rFonts w:ascii="Cambria Math" w:hAnsi="Cambria Math" w:cstheme="minorBidi"/>
            </w:rPr>
            <m:t xml:space="preserve">= </m:t>
          </m:r>
          <m:sSub>
            <m:sSubPr>
              <m:ctrlPr>
                <w:rPr>
                  <w:rFonts w:ascii="Cambria Math" w:hAnsi="Cambria Math" w:cstheme="minorBidi"/>
                </w:rPr>
              </m:ctrlPr>
            </m:sSubPr>
            <m:e>
              <m:r>
                <w:rPr>
                  <w:rFonts w:ascii="Cambria Math" w:hAnsi="Cambria Math" w:cstheme="minorBidi"/>
                </w:rPr>
                <m:t>2GA</m:t>
              </m:r>
            </m:e>
            <m:sub>
              <m:r>
                <m:rPr>
                  <m:sty m:val="p"/>
                </m:rPr>
                <w:rPr>
                  <w:rFonts w:ascii="Cambria Math" w:hAnsi="Cambria Math" w:cstheme="minorBidi"/>
                </w:rPr>
                <m:t xml:space="preserve"> (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m:rPr>
                  <m:sty m:val="p"/>
                </m:rPr>
                <w:rPr>
                  <w:rFonts w:ascii="Cambria Math" w:hAnsi="Cambria Math" w:cstheme="minorBidi"/>
                </w:rPr>
                <m:t>)</m:t>
              </m:r>
            </m:sub>
          </m:sSub>
        </m:oMath>
      </m:oMathPara>
    </w:p>
    <w:p w14:paraId="634A0537" w14:textId="77777777" w:rsidR="00083A71" w:rsidRPr="00F5053C" w:rsidRDefault="00083A71" w:rsidP="00771F7C">
      <w:pPr>
        <w:spacing w:before="240" w:after="240"/>
        <w:outlineLvl w:val="4"/>
        <w:rPr>
          <w:rFonts w:ascii="Cambria Math" w:hAnsi="Cambria Math" w:cstheme="minorBidi"/>
        </w:rPr>
      </w:pPr>
      <w:r>
        <w:rPr>
          <w:rFonts w:ascii="Cambria Math" w:hAnsi="Cambria Math" w:cstheme="minorBidi"/>
          <w:i/>
        </w:rPr>
        <w:t>J</w:t>
      </w:r>
      <w:r>
        <w:rPr>
          <w:rFonts w:ascii="Cambria Math" w:hAnsi="Cambria Math" w:cstheme="minorBidi"/>
          <w:vertAlign w:val="subscript"/>
        </w:rPr>
        <w:t>NADPH</w:t>
      </w:r>
      <w:r>
        <w:rPr>
          <w:rFonts w:ascii="Cambria Math" w:hAnsi="Cambria Math" w:cstheme="minorBidi"/>
        </w:rPr>
        <w:t xml:space="preserve"> is assumed to be proportional to Y(II) </w:t>
      </w:r>
      <w:r w:rsidR="00771F7C">
        <w:rPr>
          <w:rFonts w:ascii="Cambria Math" w:hAnsi="Cambria Math" w:cstheme="minorBidi"/>
        </w:rPr>
        <w:fldChar w:fldCharType="begin"/>
      </w:r>
      <w:r w:rsidR="00771F7C">
        <w:rPr>
          <w:rFonts w:ascii="Cambria Math" w:hAnsi="Cambria Math" w:cstheme="minorBidi"/>
        </w:rPr>
        <w:instrText xml:space="preserve"> ADDIN ZOTERO_ITEM CSL_CITATION {"citationID":"Zw1PVEzb","properties":{"formattedCitation":"(Yin and Struik, 2012)","plainCitation":"(Yin and Struik, 2012)","noteIndex":0},"citationItems":[{"id":843,"uris":["http://zotero.org/users/local/Hcd06Tc7/items/TAL8YS2E"],"itemData":{"id":843,"type":"article-journal","abstract":"A generalized model for electron (e-) transport limited C4 photosynthesis of NAD–malic enzyme and NADP–malic enzyme subtypes is presented. The model is used to review the thylakoid stoichiometries in vivo under strictly limiting light conditions, using published data on photosynthetic quantum yield and on photochemical efficiencies of photosystems (PS). Model review showed that cyclic e- transport (CET), rather than direct O2 photoreduction, most likely contributed significantly to the production of extra ATP required for the C4 cycle. Estimated CET, and non-cyclic e- transport supporting processes like nitrogen reduction, accounted for ca. 45 and 7% of total photosystem I (PSI) e- fluxes, respectively. The factor for excitation partitioning to photosystem II (PSII) was ca. 0.4. Further model analysis, in terms of the balanced NADPH : ATP ratio required for metabolism, indicated that: (1) the Q-cycle is obligatory; (2) the proton : ATP ratio is 4; and (3) the efficiency of proton pumping per e- transferred through the cytochrome b6/f complex is the same for CET and non-cyclic pathways. The analysis also gave an approach to theoretically assess CO2 leakiness from bundle-sheath cells, and projected a leakiness of 0.07–0.16. Compared with C3 photosynthesis, the most striking C4 stoichiometry is its high fraction of CET.","container-title":"Plant, Cell &amp; Environment","DOI":"10.1111/j.1365-3040.2012.02490.x","ISSN":"1365-3040","issue":"7","language":"en","license":"© 2012 Blackwell Publishing Ltd","note":"_eprint: https://onlinelibrary.wiley.com/doi/pdf/10.1111/j.1365-3040.2012.02490.x","page":"1299-1312","source":"Wiley Online Library","title":"Mathematical review of the energy transduction stoichiometries of C4 leaf photosynthesis under limiting light","volume":"35","author":[{"family":"Yin","given":"Xinyou"},{"family":"Struik","given":"Paul C."}],"issued":{"date-parts":[["2012"]]}}}],"schema":"https://github.com/citation-style-language/schema/raw/master/csl-citation.json"} </w:instrText>
      </w:r>
      <w:r w:rsidR="00771F7C">
        <w:rPr>
          <w:rFonts w:ascii="Cambria Math" w:hAnsi="Cambria Math" w:cstheme="minorBidi"/>
        </w:rPr>
        <w:fldChar w:fldCharType="separate"/>
      </w:r>
      <w:r w:rsidR="00771F7C" w:rsidRPr="00771F7C">
        <w:rPr>
          <w:rFonts w:ascii="Cambria Math" w:hAnsi="Cambria Math"/>
        </w:rPr>
        <w:t>(Yin and Struik, 2012)</w:t>
      </w:r>
      <w:r w:rsidR="00771F7C">
        <w:rPr>
          <w:rFonts w:ascii="Cambria Math" w:hAnsi="Cambria Math" w:cstheme="minorBidi"/>
        </w:rPr>
        <w:fldChar w:fldCharType="end"/>
      </w:r>
      <w:r>
        <w:rPr>
          <w:rFonts w:ascii="Cambria Math" w:hAnsi="Cambria Math" w:cstheme="minorBidi"/>
        </w:rPr>
        <w:t xml:space="preserve">, allowing </w:t>
      </w:r>
      <w:r>
        <w:rPr>
          <w:rFonts w:ascii="Cambria Math" w:hAnsi="Cambria Math" w:cstheme="minorBidi"/>
          <w:i/>
        </w:rPr>
        <w:t>J</w:t>
      </w:r>
      <w:r>
        <w:rPr>
          <w:rFonts w:ascii="Cambria Math" w:hAnsi="Cambria Math" w:cstheme="minorBidi"/>
          <w:vertAlign w:val="subscript"/>
        </w:rPr>
        <w:t>NADPH</w:t>
      </w:r>
      <w:r>
        <w:rPr>
          <w:rFonts w:ascii="Cambria Math" w:hAnsi="Cambria Math" w:cstheme="minorBidi"/>
        </w:rPr>
        <w:t xml:space="preserve"> to be calculated under photorespiratory conditions, after accounting for the differences in Y(II) seen under non-photorespiratory conditions. Y(II) decreases at low O</w:t>
      </w:r>
      <w:r>
        <w:rPr>
          <w:rFonts w:ascii="Cambria Math" w:hAnsi="Cambria Math" w:cstheme="minorBidi"/>
          <w:vertAlign w:val="subscript"/>
        </w:rPr>
        <w:t>2</w:t>
      </w:r>
      <w:r>
        <w:rPr>
          <w:rFonts w:ascii="Cambria Math" w:hAnsi="Cambria Math" w:cstheme="minorBidi"/>
        </w:rPr>
        <w:t xml:space="preserve"> due to reduced NADPH demand from alternative electron sinks and the recycling of photorespiratory by-products. These measurements can be used in the following equation:</w:t>
      </w:r>
    </w:p>
    <w:p w14:paraId="29B6FEDA" w14:textId="77777777" w:rsidR="00083A71" w:rsidRPr="00F5053C" w:rsidRDefault="00000000" w:rsidP="00083A71">
      <w:pPr>
        <w:spacing w:before="240" w:after="240"/>
        <w:jc w:val="center"/>
        <w:outlineLvl w:val="4"/>
        <w:rPr>
          <w:rFonts w:ascii="Cambria Math" w:hAnsi="Cambria Math" w:cstheme="minorBidi"/>
        </w:rPr>
      </w:pPr>
      <m:oMathPara>
        <m:oMath>
          <m:sSub>
            <m:sSubPr>
              <m:ctrlPr>
                <w:rPr>
                  <w:rFonts w:ascii="Cambria Math" w:hAnsi="Cambria Math" w:cstheme="minorBidi"/>
                  <w:i/>
                </w:rPr>
              </m:ctrlPr>
            </m:sSubPr>
            <m:e>
              <m:r>
                <w:rPr>
                  <w:rFonts w:ascii="Cambria Math" w:hAnsi="Cambria Math" w:cstheme="minorBidi"/>
                </w:rPr>
                <m:t>J</m:t>
              </m:r>
            </m:e>
            <m:sub>
              <m:r>
                <m:rPr>
                  <m:sty m:val="p"/>
                </m:rPr>
                <w:rPr>
                  <w:rFonts w:ascii="Cambria Math" w:hAnsi="Cambria Math" w:cstheme="minorBidi"/>
                </w:rPr>
                <m:t>NADPH</m:t>
              </m:r>
            </m:sub>
          </m:sSub>
          <m:r>
            <w:rPr>
              <w:rFonts w:ascii="Cambria Math" w:hAnsi="Cambria Math" w:cstheme="minorBidi"/>
            </w:rPr>
            <m:t xml:space="preserve">= </m:t>
          </m:r>
          <m:sSub>
            <m:sSubPr>
              <m:ctrlPr>
                <w:rPr>
                  <w:rFonts w:ascii="Cambria Math" w:hAnsi="Cambria Math" w:cstheme="minorBidi"/>
                  <w:i/>
                </w:rPr>
              </m:ctrlPr>
            </m:sSubPr>
            <m:e>
              <m:r>
                <w:rPr>
                  <w:rFonts w:ascii="Cambria Math" w:hAnsi="Cambria Math" w:cstheme="minorBidi"/>
                </w:rPr>
                <m:t>J</m:t>
              </m:r>
            </m:e>
            <m:sub>
              <m:r>
                <m:rPr>
                  <m:sty m:val="p"/>
                </m:rPr>
                <w:rPr>
                  <w:rFonts w:ascii="Cambria Math" w:hAnsi="Cambria Math" w:cstheme="minorBidi"/>
                </w:rPr>
                <m:t xml:space="preserve">NADPH (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m:rPr>
                  <m:sty m:val="p"/>
                </m:rPr>
                <w:rPr>
                  <w:rFonts w:ascii="Cambria Math" w:hAnsi="Cambria Math" w:cstheme="minorBidi"/>
                </w:rPr>
                <m:t>)</m:t>
              </m:r>
            </m:sub>
          </m:sSub>
          <m:r>
            <w:rPr>
              <w:rFonts w:ascii="Cambria Math" w:hAnsi="Cambria Math" w:cstheme="minorBidi"/>
            </w:rPr>
            <m:t xml:space="preserve"> </m:t>
          </m:r>
          <m:f>
            <m:fPr>
              <m:ctrlPr>
                <w:rPr>
                  <w:rFonts w:ascii="Cambria Math" w:hAnsi="Cambria Math" w:cstheme="minorBidi"/>
                  <w:i/>
                </w:rPr>
              </m:ctrlPr>
            </m:fPr>
            <m:num>
              <m:r>
                <m:rPr>
                  <m:sty m:val="p"/>
                </m:rPr>
                <w:rPr>
                  <w:rFonts w:ascii="Cambria Math" w:hAnsi="Cambria Math" w:cstheme="minorBidi"/>
                </w:rPr>
                <m:t>Y(II)</m:t>
              </m:r>
            </m:num>
            <m:den>
              <m:sSub>
                <m:sSubPr>
                  <m:ctrlPr>
                    <w:rPr>
                      <w:rFonts w:ascii="Cambria Math" w:hAnsi="Cambria Math" w:cstheme="minorBidi"/>
                      <w:i/>
                    </w:rPr>
                  </m:ctrlPr>
                </m:sSubPr>
                <m:e>
                  <m:r>
                    <m:rPr>
                      <m:sty m:val="p"/>
                    </m:rPr>
                    <w:rPr>
                      <w:rFonts w:ascii="Cambria Math" w:hAnsi="Cambria Math" w:cstheme="minorBidi"/>
                    </w:rPr>
                    <m:t>Y(II)</m:t>
                  </m:r>
                </m:e>
                <m:sub>
                  <m:r>
                    <m:rPr>
                      <m:sty m:val="p"/>
                    </m:rPr>
                    <w:rPr>
                      <w:rFonts w:ascii="Cambria Math" w:hAnsi="Cambria Math" w:cstheme="minorBidi"/>
                    </w:rPr>
                    <m:t xml:space="preserve">(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w:rPr>
                      <w:rFonts w:ascii="Cambria Math" w:hAnsi="Cambria Math" w:cstheme="minorBidi"/>
                    </w:rPr>
                    <m:t>)</m:t>
                  </m:r>
                </m:sub>
              </m:sSub>
            </m:den>
          </m:f>
        </m:oMath>
      </m:oMathPara>
    </w:p>
    <w:p w14:paraId="6C5BABF0" w14:textId="77777777" w:rsidR="00083A71" w:rsidRDefault="00083A71" w:rsidP="00083A71">
      <w:pPr>
        <w:spacing w:before="240" w:after="240"/>
        <w:outlineLvl w:val="4"/>
        <w:rPr>
          <w:rFonts w:asciiTheme="minorHAnsi" w:hAnsiTheme="minorHAnsi" w:cstheme="minorBidi"/>
        </w:rPr>
      </w:pPr>
      <w:r>
        <w:rPr>
          <w:rFonts w:asciiTheme="minorHAnsi" w:hAnsiTheme="minorHAnsi" w:cstheme="minorBidi"/>
        </w:rPr>
        <w:t xml:space="preserve">Finally, when combining all of the above equations together, the ratio of </w:t>
      </w:r>
      <w:r>
        <w:rPr>
          <w:rFonts w:asciiTheme="minorHAnsi" w:hAnsiTheme="minorHAnsi" w:cstheme="minorBidi"/>
          <w:i/>
        </w:rPr>
        <w:t>V</w:t>
      </w:r>
      <w:r>
        <w:rPr>
          <w:rFonts w:asciiTheme="minorHAnsi" w:hAnsiTheme="minorHAnsi" w:cstheme="minorBidi"/>
          <w:vertAlign w:val="subscript"/>
        </w:rPr>
        <w:t>O</w:t>
      </w:r>
      <w:r>
        <w:rPr>
          <w:rFonts w:asciiTheme="minorHAnsi" w:hAnsiTheme="minorHAnsi" w:cstheme="minorBidi"/>
        </w:rPr>
        <w:t>/</w:t>
      </w:r>
      <w:r>
        <w:rPr>
          <w:rFonts w:asciiTheme="minorHAnsi" w:hAnsiTheme="minorHAnsi" w:cstheme="minorBidi"/>
          <w:i/>
        </w:rPr>
        <w:t>V</w:t>
      </w:r>
      <w:r>
        <w:rPr>
          <w:rFonts w:asciiTheme="minorHAnsi" w:hAnsiTheme="minorHAnsi" w:cstheme="minorBidi"/>
          <w:vertAlign w:val="subscript"/>
        </w:rPr>
        <w:t>C</w:t>
      </w:r>
      <w:r>
        <w:rPr>
          <w:rFonts w:asciiTheme="minorHAnsi" w:hAnsiTheme="minorHAnsi" w:cstheme="minorBidi"/>
        </w:rPr>
        <w:t xml:space="preserve"> can be calculated under photorespiratory conditions, as:</w:t>
      </w:r>
    </w:p>
    <w:p w14:paraId="13DFFF9D" w14:textId="77777777" w:rsidR="00843E54" w:rsidRDefault="00000000" w:rsidP="00083A71">
      <w:pPr>
        <w:spacing w:before="240" w:after="240"/>
        <w:outlineLvl w:val="4"/>
        <w:rPr>
          <w:rFonts w:asciiTheme="minorHAnsi" w:hAnsiTheme="minorHAnsi" w:cstheme="minorBidi"/>
        </w:rPr>
      </w:pPr>
      <m:oMathPara>
        <m:oMath>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V</m:t>
                  </m:r>
                </m:e>
                <m:sub>
                  <m:r>
                    <m:rPr>
                      <m:sty m:val="p"/>
                    </m:rPr>
                    <w:rPr>
                      <w:rFonts w:ascii="Cambria Math" w:hAnsi="Cambria Math" w:cstheme="minorBidi"/>
                    </w:rPr>
                    <m:t>O</m:t>
                  </m:r>
                </m:sub>
              </m:sSub>
            </m:num>
            <m:den>
              <m:sSub>
                <m:sSubPr>
                  <m:ctrlPr>
                    <w:rPr>
                      <w:rFonts w:ascii="Cambria Math" w:hAnsi="Cambria Math" w:cstheme="minorBidi"/>
                      <w:i/>
                    </w:rPr>
                  </m:ctrlPr>
                </m:sSubPr>
                <m:e>
                  <m:r>
                    <w:rPr>
                      <w:rFonts w:ascii="Cambria Math" w:hAnsi="Cambria Math" w:cstheme="minorBidi"/>
                    </w:rPr>
                    <m:t>V</m:t>
                  </m:r>
                </m:e>
                <m:sub>
                  <m:r>
                    <m:rPr>
                      <m:sty m:val="p"/>
                    </m:rPr>
                    <w:rPr>
                      <w:rFonts w:ascii="Cambria Math" w:hAnsi="Cambria Math" w:cstheme="minorBidi"/>
                    </w:rPr>
                    <m:t>C</m:t>
                  </m:r>
                </m:sub>
              </m:sSub>
            </m:den>
          </m:f>
          <m:r>
            <w:rPr>
              <w:rFonts w:ascii="Cambria Math" w:hAnsi="Cambria Math" w:cstheme="minorBidi"/>
            </w:rPr>
            <m:t xml:space="preserve"> = </m:t>
          </m:r>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2GA</m:t>
                  </m:r>
                </m:e>
                <m:sub>
                  <m:r>
                    <m:rPr>
                      <m:sty m:val="p"/>
                    </m:rPr>
                    <w:rPr>
                      <w:rFonts w:ascii="Cambria Math" w:hAnsi="Cambria Math" w:cstheme="minorBidi"/>
                    </w:rPr>
                    <m:t xml:space="preserve"> (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m:rPr>
                      <m:sty m:val="p"/>
                    </m:rPr>
                    <w:rPr>
                      <w:rFonts w:ascii="Cambria Math" w:hAnsi="Cambria Math" w:cstheme="minorBidi"/>
                    </w:rPr>
                    <m:t>)</m:t>
                  </m:r>
                </m:sub>
              </m:sSub>
              <m:f>
                <m:fPr>
                  <m:ctrlPr>
                    <w:rPr>
                      <w:rFonts w:ascii="Cambria Math" w:hAnsi="Cambria Math" w:cstheme="minorBidi"/>
                    </w:rPr>
                  </m:ctrlPr>
                </m:fPr>
                <m:num>
                  <m:r>
                    <m:rPr>
                      <m:sty m:val="p"/>
                    </m:rPr>
                    <w:rPr>
                      <w:rFonts w:ascii="Cambria Math" w:hAnsi="Cambria Math" w:cstheme="minorBidi"/>
                    </w:rPr>
                    <m:t>Y(II)</m:t>
                  </m:r>
                </m:num>
                <m:den>
                  <m:sSub>
                    <m:sSubPr>
                      <m:ctrlPr>
                        <w:rPr>
                          <w:rFonts w:ascii="Cambria Math" w:hAnsi="Cambria Math" w:cstheme="minorBidi"/>
                        </w:rPr>
                      </m:ctrlPr>
                    </m:sSubPr>
                    <m:e>
                      <m:r>
                        <m:rPr>
                          <m:sty m:val="p"/>
                        </m:rPr>
                        <w:rPr>
                          <w:rFonts w:ascii="Cambria Math" w:hAnsi="Cambria Math" w:cstheme="minorBidi"/>
                        </w:rPr>
                        <m:t>Y(II)</m:t>
                      </m:r>
                    </m:e>
                    <m:sub>
                      <m:r>
                        <m:rPr>
                          <m:sty m:val="p"/>
                        </m:rPr>
                        <w:rPr>
                          <w:rFonts w:ascii="Cambria Math" w:hAnsi="Cambria Math" w:cstheme="minorBidi"/>
                        </w:rPr>
                        <m:t xml:space="preserve">(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w:rPr>
                          <w:rFonts w:ascii="Cambria Math" w:hAnsi="Cambria Math" w:cstheme="minorBidi"/>
                        </w:rPr>
                        <m:t>)</m:t>
                      </m:r>
                    </m:sub>
                  </m:sSub>
                </m:den>
              </m:f>
              <m:r>
                <m:rPr>
                  <m:sty m:val="p"/>
                </m:rPr>
                <w:rPr>
                  <w:rFonts w:ascii="Cambria Math" w:hAnsi="Cambria Math" w:cstheme="minorBidi"/>
                </w:rPr>
                <m:t>-2</m:t>
              </m:r>
              <m:r>
                <w:rPr>
                  <w:rFonts w:ascii="Cambria Math" w:hAnsi="Cambria Math" w:cstheme="minorBidi"/>
                </w:rPr>
                <m:t>GA</m:t>
              </m:r>
            </m:num>
            <m:den>
              <m:sSub>
                <m:sSubPr>
                  <m:ctrlPr>
                    <w:rPr>
                      <w:rFonts w:ascii="Cambria Math" w:hAnsi="Cambria Math" w:cstheme="minorBidi"/>
                      <w:i/>
                    </w:rPr>
                  </m:ctrlPr>
                </m:sSubPr>
                <m:e>
                  <m:r>
                    <w:rPr>
                      <w:rFonts w:ascii="Cambria Math" w:hAnsi="Cambria Math" w:cstheme="minorBidi"/>
                    </w:rPr>
                    <m:t>GA</m:t>
                  </m:r>
                </m:e>
                <m:sub>
                  <m:r>
                    <m:rPr>
                      <m:sty m:val="p"/>
                    </m:rPr>
                    <w:rPr>
                      <w:rFonts w:ascii="Cambria Math" w:hAnsi="Cambria Math" w:cstheme="minorBidi"/>
                    </w:rPr>
                    <m:t xml:space="preserve"> (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m:rPr>
                      <m:sty m:val="p"/>
                    </m:rPr>
                    <w:rPr>
                      <w:rFonts w:ascii="Cambria Math" w:hAnsi="Cambria Math" w:cstheme="minorBidi"/>
                    </w:rPr>
                    <m:t>)</m:t>
                  </m:r>
                </m:sub>
              </m:sSub>
              <m:f>
                <m:fPr>
                  <m:ctrlPr>
                    <w:rPr>
                      <w:rFonts w:ascii="Cambria Math" w:hAnsi="Cambria Math" w:cstheme="minorBidi"/>
                    </w:rPr>
                  </m:ctrlPr>
                </m:fPr>
                <m:num>
                  <m:r>
                    <m:rPr>
                      <m:sty m:val="p"/>
                    </m:rPr>
                    <w:rPr>
                      <w:rFonts w:ascii="Cambria Math" w:hAnsi="Cambria Math" w:cstheme="minorBidi"/>
                    </w:rPr>
                    <m:t>Y(II)</m:t>
                  </m:r>
                </m:num>
                <m:den>
                  <m:sSub>
                    <m:sSubPr>
                      <m:ctrlPr>
                        <w:rPr>
                          <w:rFonts w:ascii="Cambria Math" w:hAnsi="Cambria Math" w:cstheme="minorBidi"/>
                        </w:rPr>
                      </m:ctrlPr>
                    </m:sSubPr>
                    <m:e>
                      <m:r>
                        <m:rPr>
                          <m:sty m:val="p"/>
                        </m:rPr>
                        <w:rPr>
                          <w:rFonts w:ascii="Cambria Math" w:hAnsi="Cambria Math" w:cstheme="minorBidi"/>
                        </w:rPr>
                        <m:t>Y(II)</m:t>
                      </m:r>
                    </m:e>
                    <m:sub>
                      <m:r>
                        <m:rPr>
                          <m:sty m:val="p"/>
                        </m:rPr>
                        <w:rPr>
                          <w:rFonts w:ascii="Cambria Math" w:hAnsi="Cambria Math" w:cstheme="minorBidi"/>
                        </w:rPr>
                        <m:t xml:space="preserve">(low </m:t>
                      </m:r>
                      <m:sSub>
                        <m:sSubPr>
                          <m:ctrlPr>
                            <w:rPr>
                              <w:rFonts w:ascii="Cambria Math" w:hAnsi="Cambria Math" w:cstheme="minorBidi"/>
                            </w:rPr>
                          </m:ctrlPr>
                        </m:sSubPr>
                        <m:e>
                          <m:r>
                            <m:rPr>
                              <m:sty m:val="p"/>
                            </m:rPr>
                            <w:rPr>
                              <w:rFonts w:ascii="Cambria Math" w:hAnsi="Cambria Math" w:cstheme="minorBidi"/>
                            </w:rPr>
                            <m:t>O</m:t>
                          </m:r>
                        </m:e>
                        <m:sub>
                          <m:r>
                            <w:rPr>
                              <w:rFonts w:ascii="Cambria Math" w:hAnsi="Cambria Math" w:cstheme="minorBidi"/>
                            </w:rPr>
                            <m:t>2</m:t>
                          </m:r>
                        </m:sub>
                      </m:sSub>
                      <m:r>
                        <w:rPr>
                          <w:rFonts w:ascii="Cambria Math" w:hAnsi="Cambria Math" w:cstheme="minorBidi"/>
                        </w:rPr>
                        <m:t>)</m:t>
                      </m:r>
                    </m:sub>
                  </m:sSub>
                </m:den>
              </m:f>
              <m:r>
                <m:rPr>
                  <m:sty m:val="p"/>
                </m:rPr>
                <w:rPr>
                  <w:rFonts w:ascii="Cambria Math" w:hAnsi="Cambria Math" w:cstheme="minorBidi"/>
                </w:rPr>
                <m:t>+2</m:t>
              </m:r>
              <m:r>
                <w:rPr>
                  <w:rFonts w:ascii="Cambria Math" w:hAnsi="Cambria Math" w:cstheme="minorBidi"/>
                </w:rPr>
                <m:t>GA</m:t>
              </m:r>
            </m:den>
          </m:f>
          <m:r>
            <m:rPr>
              <m:sty m:val="p"/>
            </m:rPr>
            <w:rPr>
              <w:rFonts w:asciiTheme="minorHAnsi" w:hAnsiTheme="minorHAnsi" w:cstheme="minorBidi"/>
            </w:rPr>
            <w:br/>
          </m:r>
        </m:oMath>
      </m:oMathPara>
    </w:p>
    <w:p w14:paraId="135DF365" w14:textId="77777777" w:rsidR="00083A71" w:rsidRDefault="00843E54" w:rsidP="00FD0CFD">
      <w:pPr>
        <w:spacing w:before="240" w:after="240"/>
        <w:ind w:firstLine="720"/>
        <w:outlineLvl w:val="4"/>
        <w:rPr>
          <w:rFonts w:asciiTheme="minorHAnsi" w:hAnsiTheme="minorHAnsi" w:cstheme="minorBidi"/>
        </w:rPr>
      </w:pPr>
      <w:r>
        <w:rPr>
          <w:rFonts w:asciiTheme="minorHAnsi" w:hAnsiTheme="minorHAnsi" w:cstheme="minorBidi"/>
        </w:rPr>
        <w:lastRenderedPageBreak/>
        <w:t xml:space="preserve">Rates of photorespiration were assessed in all Arabidopsis, rice and maize EPF mutants. Steady-state gas exchange measurements were performed exactly as described in section 2.8.1.1, except the fluorometer was switched on to collect </w:t>
      </w:r>
      <w:r w:rsidR="00083A71">
        <w:rPr>
          <w:rFonts w:asciiTheme="minorHAnsi" w:hAnsiTheme="minorHAnsi" w:cstheme="minorBidi"/>
        </w:rPr>
        <w:t xml:space="preserve">Y(II) measurements. After this, the IRGA’s external air inlet was connected to a pre-mixed </w:t>
      </w:r>
      <w:r w:rsidR="00083A71" w:rsidRPr="00F71ECE">
        <w:rPr>
          <w:rFonts w:asciiTheme="minorHAnsi" w:hAnsiTheme="minorHAnsi" w:cstheme="minorBidi"/>
        </w:rPr>
        <w:t>2% O</w:t>
      </w:r>
      <w:r w:rsidR="00083A71" w:rsidRPr="00F71ECE">
        <w:rPr>
          <w:rFonts w:asciiTheme="minorHAnsi" w:hAnsiTheme="minorHAnsi" w:cstheme="minorBidi"/>
          <w:vertAlign w:val="subscript"/>
        </w:rPr>
        <w:t>2</w:t>
      </w:r>
      <w:r w:rsidR="00083A71" w:rsidRPr="00F71ECE">
        <w:rPr>
          <w:rFonts w:asciiTheme="minorHAnsi" w:hAnsiTheme="minorHAnsi" w:cstheme="minorBidi"/>
        </w:rPr>
        <w:t>/N</w:t>
      </w:r>
      <w:r w:rsidR="00083A71" w:rsidRPr="00F71ECE">
        <w:rPr>
          <w:rFonts w:asciiTheme="minorHAnsi" w:hAnsiTheme="minorHAnsi" w:cstheme="minorBidi"/>
          <w:vertAlign w:val="subscript"/>
        </w:rPr>
        <w:t>2</w:t>
      </w:r>
      <w:r w:rsidR="00083A71" w:rsidRPr="00F71ECE">
        <w:rPr>
          <w:rFonts w:asciiTheme="minorHAnsi" w:hAnsiTheme="minorHAnsi" w:cstheme="minorBidi"/>
        </w:rPr>
        <w:t xml:space="preserve"> gas cylinder tank (</w:t>
      </w:r>
      <w:r w:rsidR="00083A71">
        <w:rPr>
          <w:rFonts w:asciiTheme="minorHAnsi" w:hAnsiTheme="minorHAnsi" w:cstheme="minorBidi"/>
        </w:rPr>
        <w:t>BOC</w:t>
      </w:r>
      <w:r w:rsidR="00083A71" w:rsidRPr="00F71ECE">
        <w:rPr>
          <w:rFonts w:asciiTheme="minorHAnsi" w:hAnsiTheme="minorHAnsi" w:cstheme="minorBidi"/>
        </w:rPr>
        <w:t xml:space="preserve">, Guilford, UK) </w:t>
      </w:r>
      <w:r w:rsidR="00083A71">
        <w:rPr>
          <w:rFonts w:asciiTheme="minorHAnsi" w:hAnsiTheme="minorHAnsi" w:cstheme="minorBidi"/>
        </w:rPr>
        <w:t>via a</w:t>
      </w:r>
      <w:r w:rsidR="00083A71" w:rsidRPr="00F71ECE">
        <w:rPr>
          <w:rFonts w:asciiTheme="minorHAnsi" w:hAnsiTheme="minorHAnsi" w:cstheme="minorBidi"/>
        </w:rPr>
        <w:t xml:space="preserve"> regulator, T-fitting and flow meter. </w:t>
      </w:r>
      <w:r w:rsidR="00083A71">
        <w:rPr>
          <w:rFonts w:asciiTheme="minorHAnsi" w:hAnsiTheme="minorHAnsi" w:cstheme="minorBidi"/>
        </w:rPr>
        <w:t>The reference and sample chambers were matched to flush the system. The same portion of leaf was then</w:t>
      </w:r>
      <w:r w:rsidR="00083A71" w:rsidRPr="00F71ECE">
        <w:rPr>
          <w:rFonts w:asciiTheme="minorHAnsi" w:hAnsiTheme="minorHAnsi" w:cstheme="minorBidi"/>
        </w:rPr>
        <w:t xml:space="preserve"> allowed </w:t>
      </w:r>
      <w:r w:rsidR="00083A71">
        <w:rPr>
          <w:rFonts w:asciiTheme="minorHAnsi" w:hAnsiTheme="minorHAnsi" w:cstheme="minorBidi"/>
        </w:rPr>
        <w:t>to re-stabilise to the new low O</w:t>
      </w:r>
      <w:r w:rsidR="00083A71" w:rsidRPr="00DB430D">
        <w:rPr>
          <w:rFonts w:asciiTheme="minorHAnsi" w:hAnsiTheme="minorHAnsi" w:cstheme="minorBidi"/>
          <w:vertAlign w:val="subscript"/>
        </w:rPr>
        <w:t>2</w:t>
      </w:r>
      <w:r w:rsidR="00083A71">
        <w:rPr>
          <w:rFonts w:asciiTheme="minorHAnsi" w:hAnsiTheme="minorHAnsi" w:cstheme="minorBidi"/>
        </w:rPr>
        <w:t xml:space="preserve"> conditions, before the same steady-state gas exchange and fluorescence measurements were collected. Values of </w:t>
      </w:r>
      <w:r w:rsidR="00083A71">
        <w:rPr>
          <w:rFonts w:asciiTheme="minorHAnsi" w:hAnsiTheme="minorHAnsi" w:cstheme="minorBidi"/>
          <w:i/>
        </w:rPr>
        <w:t>A</w:t>
      </w:r>
      <w:r w:rsidR="00083A71">
        <w:rPr>
          <w:rFonts w:asciiTheme="minorHAnsi" w:hAnsiTheme="minorHAnsi" w:cstheme="minorBidi"/>
        </w:rPr>
        <w:t xml:space="preserve"> and Y(II) collected under both O</w:t>
      </w:r>
      <w:r w:rsidR="00083A71">
        <w:rPr>
          <w:rFonts w:asciiTheme="minorHAnsi" w:hAnsiTheme="minorHAnsi" w:cstheme="minorBidi"/>
          <w:vertAlign w:val="subscript"/>
        </w:rPr>
        <w:t>2</w:t>
      </w:r>
      <w:r w:rsidR="00083A71">
        <w:rPr>
          <w:rFonts w:asciiTheme="minorHAnsi" w:hAnsiTheme="minorHAnsi" w:cstheme="minorBidi"/>
        </w:rPr>
        <w:t xml:space="preserve"> concentrations were then used in the calculations outlined above. </w:t>
      </w:r>
    </w:p>
    <w:p w14:paraId="164F1680" w14:textId="77777777" w:rsidR="00083A71" w:rsidRDefault="00083A71" w:rsidP="00FD0CFD">
      <w:pPr>
        <w:spacing w:before="240" w:after="240"/>
        <w:ind w:firstLine="720"/>
        <w:outlineLvl w:val="4"/>
        <w:rPr>
          <w:rFonts w:asciiTheme="minorHAnsi" w:hAnsiTheme="minorHAnsi" w:cstheme="minorBidi"/>
        </w:rPr>
      </w:pPr>
      <w:r>
        <w:rPr>
          <w:rFonts w:asciiTheme="minorHAnsi" w:hAnsiTheme="minorHAnsi" w:cstheme="minorBidi"/>
        </w:rPr>
        <w:t xml:space="preserve">Values of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rPr>
        <w:t xml:space="preserve"> are also needed for the equation; however, a light-response curve is required to generate these measurements (see section 2.8.1.3). To simplify the protocol, respiration in the dark (</w:t>
      </w:r>
      <w:proofErr w:type="spellStart"/>
      <w:r>
        <w:rPr>
          <w:rFonts w:asciiTheme="minorHAnsi" w:hAnsiTheme="minorHAnsi" w:cstheme="minorBidi"/>
        </w:rPr>
        <w:t>R</w:t>
      </w:r>
      <w:r>
        <w:rPr>
          <w:rFonts w:asciiTheme="minorHAnsi" w:hAnsiTheme="minorHAnsi" w:cstheme="minorBidi"/>
          <w:vertAlign w:val="subscript"/>
        </w:rPr>
        <w:t>dark</w:t>
      </w:r>
      <w:proofErr w:type="spellEnd"/>
      <w:r>
        <w:rPr>
          <w:rFonts w:asciiTheme="minorHAnsi" w:hAnsiTheme="minorHAnsi" w:cstheme="minorBidi"/>
        </w:rPr>
        <w:t>) was used instead, as per</w:t>
      </w:r>
      <w:r w:rsidR="00771F7C">
        <w:rPr>
          <w:rFonts w:asciiTheme="minorHAnsi" w:hAnsiTheme="minorHAnsi" w:cstheme="minorBidi"/>
        </w:rPr>
        <w:t xml:space="preserve"> </w:t>
      </w:r>
      <w:r w:rsidR="00771F7C">
        <w:rPr>
          <w:rFonts w:asciiTheme="minorHAnsi" w:hAnsiTheme="minorHAnsi" w:cstheme="minorBidi"/>
        </w:rPr>
        <w:fldChar w:fldCharType="begin"/>
      </w:r>
      <w:r w:rsidR="00762D4F">
        <w:rPr>
          <w:rFonts w:asciiTheme="minorHAnsi" w:hAnsiTheme="minorHAnsi" w:cstheme="minorBidi"/>
        </w:rPr>
        <w:instrText xml:space="preserve"> ADDIN ZOTERO_ITEM CSL_CITATION {"citationID":"Du8IEnRH","properties":{"formattedCitation":"(Bellasio et al., 2014)","plainCitation":"(Bellasio et al., 2014)","dontUpdate":true,"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rsidR="00771F7C">
        <w:rPr>
          <w:rFonts w:asciiTheme="minorHAnsi" w:hAnsiTheme="minorHAnsi" w:cstheme="minorBidi"/>
        </w:rPr>
        <w:fldChar w:fldCharType="separate"/>
      </w:r>
      <w:r w:rsidR="00771F7C" w:rsidRPr="00771F7C">
        <w:t xml:space="preserve">Bellasio et al. </w:t>
      </w:r>
      <w:r w:rsidR="00771F7C">
        <w:t>(</w:t>
      </w:r>
      <w:r w:rsidR="00771F7C" w:rsidRPr="00771F7C">
        <w:t>2014)</w:t>
      </w:r>
      <w:r w:rsidR="00771F7C">
        <w:rPr>
          <w:rFonts w:asciiTheme="minorHAnsi" w:hAnsiTheme="minorHAnsi" w:cstheme="minorBidi"/>
        </w:rPr>
        <w:fldChar w:fldCharType="end"/>
      </w:r>
      <w:r>
        <w:rPr>
          <w:rFonts w:asciiTheme="minorHAnsi" w:hAnsiTheme="minorHAnsi" w:cstheme="minorBidi"/>
        </w:rPr>
        <w:t xml:space="preserve">, since </w:t>
      </w:r>
      <w:proofErr w:type="spellStart"/>
      <w:r>
        <w:rPr>
          <w:rFonts w:asciiTheme="minorHAnsi" w:hAnsiTheme="minorHAnsi" w:cstheme="minorBidi"/>
        </w:rPr>
        <w:t>R</w:t>
      </w:r>
      <w:r>
        <w:rPr>
          <w:rFonts w:asciiTheme="minorHAnsi" w:hAnsiTheme="minorHAnsi" w:cstheme="minorBidi"/>
          <w:vertAlign w:val="subscript"/>
        </w:rPr>
        <w:t>light</w:t>
      </w:r>
      <w:proofErr w:type="spellEnd"/>
      <w:r>
        <w:rPr>
          <w:rFonts w:asciiTheme="minorHAnsi" w:hAnsiTheme="minorHAnsi" w:cstheme="minorBidi"/>
          <w:vertAlign w:val="subscript"/>
        </w:rPr>
        <w:t xml:space="preserve"> </w:t>
      </w:r>
      <w:r>
        <w:rPr>
          <w:rFonts w:asciiTheme="minorHAnsi" w:hAnsiTheme="minorHAnsi" w:cstheme="minorBidi"/>
        </w:rPr>
        <w:t xml:space="preserve">and </w:t>
      </w:r>
      <w:proofErr w:type="spellStart"/>
      <w:r>
        <w:rPr>
          <w:rFonts w:asciiTheme="minorHAnsi" w:hAnsiTheme="minorHAnsi" w:cstheme="minorBidi"/>
        </w:rPr>
        <w:t>R</w:t>
      </w:r>
      <w:r>
        <w:rPr>
          <w:rFonts w:asciiTheme="minorHAnsi" w:hAnsiTheme="minorHAnsi" w:cstheme="minorBidi"/>
          <w:vertAlign w:val="subscript"/>
        </w:rPr>
        <w:t>dark</w:t>
      </w:r>
      <w:proofErr w:type="spellEnd"/>
      <w:r>
        <w:rPr>
          <w:rFonts w:asciiTheme="minorHAnsi" w:hAnsiTheme="minorHAnsi" w:cstheme="minorBidi"/>
        </w:rPr>
        <w:t xml:space="preserve"> are assumed to be equal</w:t>
      </w:r>
      <w:r w:rsidR="00771F7C">
        <w:rPr>
          <w:rFonts w:asciiTheme="minorHAnsi" w:hAnsiTheme="minorHAnsi" w:cstheme="minorBidi"/>
        </w:rPr>
        <w:t xml:space="preserve"> </w:t>
      </w:r>
      <w:r w:rsidR="00771F7C">
        <w:rPr>
          <w:rFonts w:asciiTheme="minorHAnsi" w:hAnsiTheme="minorHAnsi" w:cstheme="minorBidi"/>
        </w:rPr>
        <w:fldChar w:fldCharType="begin"/>
      </w:r>
      <w:r w:rsidR="00771F7C">
        <w:rPr>
          <w:rFonts w:asciiTheme="minorHAnsi" w:hAnsiTheme="minorHAnsi" w:cstheme="minorBidi"/>
        </w:rPr>
        <w:instrText xml:space="preserve"> ADDIN ZOTERO_ITEM CSL_CITATION {"citationID":"xGLL7bb7","properties":{"formattedCitation":"(Kromdijk et al., 2010)","plainCitation":"(Kromdijk et al., 2010)","noteIndex":0},"citationItems":[{"id":846,"uris":["http://zotero.org/users/local/Hcd06Tc7/items/8LG65UBT"],"itemData":{"id":846,"type":"article-journal","abstract":"The ability to concentrate CO2 around Rubisco allows C4 crops to suppress photorespiration. However, as phosphoenolpyruvate regeneration requires ATP, the energetic efficiency of the C4 pathway at low photosynthetic flux densities (PFD) becomes a balancing act between primary fixation and concentration of CO2 in mesophyll (M) cells, and CO2 reduction in bundle sheath (BS) cells. At low PFD, retro-diffusion of CO2 from BS cells, relative to the rate of bicarbonate fixation in M cells (termed leakiness φ), is known to increase. This paper investigates whether this increase in ϕ could be explained by incomplete inhibition of photorespiration. The PFD response of φ was measured at various O2 partial pressures in young Zea mays plants grown at 250 (LL) and 750 µmol m−2 s−1 PFD (HL). φ increased at low PFD and was positively correlated with O2 partial pressure. Low PFD during growth caused BS conductance and interveinal distance to be lower in the LL plants, compared to the HL plants, which correlated with lower φ. Model analysis showed that incomplete inhibition of photorespiration, especially in the HL plants, and an increase in the relative contribution of mitochondrial respiration at low PFD could explain the observed increases in φ.","container-title":"Plant, Cell &amp; Environment","DOI":"10.1111/j.1365-3040.2010.02196.x","ISSN":"1365-3040","issue":"11","language":"en","license":"© 2010 Blackwell Publishing Ltd","note":"_eprint: https://onlinelibrary.wiley.com/doi/pdf/10.1111/j.1365-3040.2010.02196.x","page":"1935-1948","source":"Wiley Online Library","title":"Can the progressive increase of C4 bundle sheath leakiness at low PFD be explained by incomplete suppression of photorespiration?","volume":"33","author":[{"family":"Kromdijk","given":"Johannes"},{"family":"Griffiths","given":"Howard"},{"family":"Schepers","given":"Hans E."}],"issued":{"date-parts":[["2010"]]}}}],"schema":"https://github.com/citation-style-language/schema/raw/master/csl-citation.json"} </w:instrText>
      </w:r>
      <w:r w:rsidR="00771F7C">
        <w:rPr>
          <w:rFonts w:asciiTheme="minorHAnsi" w:hAnsiTheme="minorHAnsi" w:cstheme="minorBidi"/>
        </w:rPr>
        <w:fldChar w:fldCharType="separate"/>
      </w:r>
      <w:r w:rsidR="00771F7C" w:rsidRPr="00771F7C">
        <w:t>(Kromdijk et al., 2010)</w:t>
      </w:r>
      <w:r w:rsidR="00771F7C">
        <w:rPr>
          <w:rFonts w:asciiTheme="minorHAnsi" w:hAnsiTheme="minorHAnsi" w:cstheme="minorBidi"/>
        </w:rPr>
        <w:fldChar w:fldCharType="end"/>
      </w:r>
      <w:r>
        <w:rPr>
          <w:rFonts w:asciiTheme="minorHAnsi" w:hAnsiTheme="minorHAnsi" w:cstheme="minorBidi"/>
        </w:rPr>
        <w:t xml:space="preserve">. For </w:t>
      </w:r>
      <w:proofErr w:type="spellStart"/>
      <w:r>
        <w:rPr>
          <w:rFonts w:asciiTheme="minorHAnsi" w:hAnsiTheme="minorHAnsi" w:cstheme="minorBidi"/>
        </w:rPr>
        <w:t>R</w:t>
      </w:r>
      <w:r>
        <w:rPr>
          <w:rFonts w:asciiTheme="minorHAnsi" w:hAnsiTheme="minorHAnsi" w:cstheme="minorBidi"/>
          <w:vertAlign w:val="subscript"/>
        </w:rPr>
        <w:t>dark</w:t>
      </w:r>
      <w:proofErr w:type="spellEnd"/>
      <w:r>
        <w:rPr>
          <w:rFonts w:asciiTheme="minorHAnsi" w:hAnsiTheme="minorHAnsi" w:cstheme="minorBidi"/>
        </w:rPr>
        <w:t xml:space="preserve"> measurements, after the plant’s photoperiod had finished, leaves were clamped into the IRGA and the inlet was fed with ambient air. Leaves were acclimated to the same conditions outlined in 2.8.1.1, except actinic light was switched off and </w:t>
      </w:r>
      <w:r w:rsidRPr="00DB430D">
        <w:rPr>
          <w:rFonts w:asciiTheme="minorHAnsi" w:hAnsiTheme="minorHAnsi" w:cstheme="minorBidi"/>
          <w:i/>
        </w:rPr>
        <w:t>C</w:t>
      </w:r>
      <w:r w:rsidRPr="00DB430D">
        <w:rPr>
          <w:rFonts w:asciiTheme="minorHAnsi" w:hAnsiTheme="minorHAnsi" w:cstheme="minorBidi"/>
          <w:vertAlign w:val="subscript"/>
        </w:rPr>
        <w:t>a</w:t>
      </w:r>
      <w:r>
        <w:rPr>
          <w:rFonts w:asciiTheme="minorHAnsi" w:hAnsiTheme="minorHAnsi" w:cstheme="minorBidi"/>
        </w:rPr>
        <w:t xml:space="preserve"> was set to 500 ppm. Once values had stabilised, steady-state gas exchange measurements were collected, but not fluorescence. </w:t>
      </w:r>
      <w:proofErr w:type="spellStart"/>
      <w:r>
        <w:rPr>
          <w:rFonts w:asciiTheme="minorHAnsi" w:hAnsiTheme="minorHAnsi" w:cstheme="minorBidi"/>
        </w:rPr>
        <w:t>R</w:t>
      </w:r>
      <w:r>
        <w:rPr>
          <w:rFonts w:asciiTheme="minorHAnsi" w:hAnsiTheme="minorHAnsi" w:cstheme="minorBidi"/>
          <w:vertAlign w:val="subscript"/>
        </w:rPr>
        <w:t>dark</w:t>
      </w:r>
      <w:proofErr w:type="spellEnd"/>
      <w:r>
        <w:rPr>
          <w:rFonts w:asciiTheme="minorHAnsi" w:hAnsiTheme="minorHAnsi" w:cstheme="minorBidi"/>
        </w:rPr>
        <w:t xml:space="preserve"> measurements were performed on a subset of plants from each genotype each day, and only under ambient O</w:t>
      </w:r>
      <w:r>
        <w:rPr>
          <w:rFonts w:asciiTheme="minorHAnsi" w:hAnsiTheme="minorHAnsi" w:cstheme="minorBidi"/>
          <w:vertAlign w:val="subscript"/>
        </w:rPr>
        <w:t>2</w:t>
      </w:r>
      <w:r>
        <w:rPr>
          <w:rFonts w:asciiTheme="minorHAnsi" w:hAnsiTheme="minorHAnsi" w:cstheme="minorBidi"/>
        </w:rPr>
        <w:t>, as the effect of O</w:t>
      </w:r>
      <w:r>
        <w:rPr>
          <w:rFonts w:asciiTheme="minorHAnsi" w:hAnsiTheme="minorHAnsi" w:cstheme="minorBidi"/>
          <w:vertAlign w:val="subscript"/>
        </w:rPr>
        <w:t>2</w:t>
      </w:r>
      <w:r>
        <w:rPr>
          <w:rFonts w:asciiTheme="minorHAnsi" w:hAnsiTheme="minorHAnsi" w:cstheme="minorBidi"/>
        </w:rPr>
        <w:t xml:space="preserve"> concentration on respiration is considered negligible </w:t>
      </w:r>
      <w:r w:rsidR="00771F7C">
        <w:rPr>
          <w:rFonts w:asciiTheme="minorHAnsi" w:hAnsiTheme="minorHAnsi" w:cstheme="minorBidi"/>
        </w:rPr>
        <w:fldChar w:fldCharType="begin"/>
      </w:r>
      <w:r w:rsidR="00771F7C">
        <w:rPr>
          <w:rFonts w:asciiTheme="minorHAnsi" w:hAnsiTheme="minorHAnsi" w:cstheme="minorBidi"/>
        </w:rPr>
        <w:instrText xml:space="preserve"> ADDIN ZOTERO_ITEM CSL_CITATION {"citationID":"aoqQjzBb","properties":{"formattedCitation":"(Yin and Struik, 2009)","plainCitation":"(Yin and Struik, 2009)","noteIndex":0},"citationItems":[{"id":849,"uris":["http://zotero.org/users/local/Hcd06Tc7/items/4WRGQCWA"],"itemData":{"id":849,"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page":"27-38","source":"ScienceDirect","title":"C3 and C4 photosynthesis models: An overview from the perspective of crop modelling","title-short":"C3 and C4 photosynthesis models","volume":"57","author":[{"family":"Yin","given":"X."},{"family":"Struik","given":"P. C."}],"issued":{"date-parts":[["2009",12,1]]}}}],"schema":"https://github.com/citation-style-language/schema/raw/master/csl-citation.json"} </w:instrText>
      </w:r>
      <w:r w:rsidR="00771F7C">
        <w:rPr>
          <w:rFonts w:asciiTheme="minorHAnsi" w:hAnsiTheme="minorHAnsi" w:cstheme="minorBidi"/>
        </w:rPr>
        <w:fldChar w:fldCharType="separate"/>
      </w:r>
      <w:r w:rsidR="00771F7C" w:rsidRPr="00771F7C">
        <w:t>(Yin and Struik, 2009)</w:t>
      </w:r>
      <w:r w:rsidR="00771F7C">
        <w:rPr>
          <w:rFonts w:asciiTheme="minorHAnsi" w:hAnsiTheme="minorHAnsi" w:cstheme="minorBidi"/>
        </w:rPr>
        <w:fldChar w:fldCharType="end"/>
      </w:r>
      <w:r>
        <w:rPr>
          <w:rFonts w:asciiTheme="minorHAnsi" w:hAnsiTheme="minorHAnsi" w:cstheme="minorBidi"/>
        </w:rPr>
        <w:t>.</w:t>
      </w:r>
    </w:p>
    <w:p w14:paraId="731EF7CD" w14:textId="77777777" w:rsidR="00083A71" w:rsidRPr="00F71ECE" w:rsidRDefault="00083A71" w:rsidP="00083A71">
      <w:pPr>
        <w:spacing w:before="240" w:after="240"/>
        <w:outlineLvl w:val="3"/>
        <w:rPr>
          <w:rFonts w:asciiTheme="minorHAnsi" w:eastAsiaTheme="majorEastAsia" w:hAnsiTheme="minorHAnsi" w:cs="Calibri"/>
          <w:b/>
          <w:sz w:val="24"/>
          <w:szCs w:val="24"/>
          <w:lang w:val="sv-SE"/>
        </w:rPr>
      </w:pPr>
      <w:r w:rsidRPr="00F71ECE">
        <w:rPr>
          <w:rFonts w:asciiTheme="minorHAnsi" w:eastAsiaTheme="majorEastAsia" w:hAnsiTheme="minorHAnsi" w:cs="Calibri"/>
          <w:b/>
          <w:sz w:val="24"/>
          <w:szCs w:val="24"/>
          <w:lang w:val="sv-SE"/>
        </w:rPr>
        <w:t>2.8.</w:t>
      </w:r>
      <w:r>
        <w:rPr>
          <w:rFonts w:asciiTheme="minorHAnsi" w:eastAsiaTheme="majorEastAsia" w:hAnsiTheme="minorHAnsi" w:cs="Calibri"/>
          <w:b/>
          <w:sz w:val="24"/>
          <w:szCs w:val="24"/>
          <w:lang w:val="sv-SE"/>
        </w:rPr>
        <w:t>2</w:t>
      </w:r>
      <w:r w:rsidRPr="00F71ECE">
        <w:rPr>
          <w:rFonts w:asciiTheme="minorHAnsi" w:eastAsiaTheme="majorEastAsia" w:hAnsiTheme="minorHAnsi" w:cs="Calibri"/>
          <w:b/>
          <w:sz w:val="24"/>
          <w:szCs w:val="24"/>
          <w:lang w:val="sv-SE"/>
        </w:rPr>
        <w:tab/>
        <w:t>Porometer measurements</w:t>
      </w:r>
    </w:p>
    <w:p w14:paraId="0615625F" w14:textId="77777777" w:rsidR="00083A71" w:rsidRPr="00F71ECE" w:rsidRDefault="00083A71" w:rsidP="00083A71">
      <w:pPr>
        <w:rPr>
          <w:rFonts w:asciiTheme="minorHAnsi" w:hAnsiTheme="minorHAnsi" w:cstheme="minorBidi"/>
        </w:rPr>
      </w:pPr>
      <w:r>
        <w:rPr>
          <w:rFonts w:asciiTheme="minorHAnsi" w:hAnsiTheme="minorHAnsi" w:cstheme="minorBidi"/>
        </w:rPr>
        <w:t>A LI-600 porometer (LI-COR Biosciences) was used to collect stomatal conductance (</w:t>
      </w:r>
      <w:r>
        <w:rPr>
          <w:rFonts w:asciiTheme="minorHAnsi" w:hAnsiTheme="minorHAnsi" w:cstheme="minorBidi"/>
          <w:i/>
        </w:rPr>
        <w:t>g</w:t>
      </w:r>
      <w:r>
        <w:rPr>
          <w:rFonts w:asciiTheme="minorHAnsi" w:hAnsiTheme="minorHAnsi" w:cstheme="minorBidi"/>
          <w:vertAlign w:val="subscript"/>
        </w:rPr>
        <w:t>s</w:t>
      </w:r>
      <w:r>
        <w:rPr>
          <w:rFonts w:asciiTheme="minorHAnsi" w:hAnsiTheme="minorHAnsi" w:cstheme="minorBidi"/>
        </w:rPr>
        <w:t>)</w:t>
      </w:r>
      <w:r>
        <w:rPr>
          <w:rFonts w:asciiTheme="minorHAnsi" w:hAnsiTheme="minorHAnsi" w:cstheme="minorBidi"/>
          <w:i/>
        </w:rPr>
        <w:t xml:space="preserve"> </w:t>
      </w:r>
      <w:r w:rsidRPr="00D143D9">
        <w:rPr>
          <w:rFonts w:asciiTheme="minorHAnsi" w:hAnsiTheme="minorHAnsi" w:cstheme="minorBidi"/>
        </w:rPr>
        <w:t>measurements</w:t>
      </w:r>
      <w:r>
        <w:rPr>
          <w:rFonts w:asciiTheme="minorHAnsi" w:hAnsiTheme="minorHAnsi" w:cstheme="minorBidi"/>
        </w:rPr>
        <w:t xml:space="preserve"> on maize plants, from the middle of the blade on fully emerged leaves. Unlike an IRGA, porometers do not have an enclosed leaf chamber and cannot control for environmental conditions. Porometer measurements are also extremely quick (&gt;5 sec). As a result, porometer </w:t>
      </w:r>
      <w:r w:rsidRPr="00D143D9">
        <w:rPr>
          <w:rFonts w:asciiTheme="minorHAnsi" w:hAnsiTheme="minorHAnsi" w:cstheme="minorBidi"/>
        </w:rPr>
        <w:t>readings</w:t>
      </w:r>
      <w:r>
        <w:rPr>
          <w:rFonts w:asciiTheme="minorHAnsi" w:hAnsiTheme="minorHAnsi" w:cstheme="minorBidi"/>
        </w:rPr>
        <w:t xml:space="preserve"> are representative of the operating rates of </w:t>
      </w:r>
      <w:r>
        <w:rPr>
          <w:rFonts w:asciiTheme="minorHAnsi" w:hAnsiTheme="minorHAnsi" w:cstheme="minorBidi"/>
          <w:i/>
        </w:rPr>
        <w:t>g</w:t>
      </w:r>
      <w:r>
        <w:rPr>
          <w:rFonts w:asciiTheme="minorHAnsi" w:hAnsiTheme="minorHAnsi" w:cstheme="minorBidi"/>
          <w:vertAlign w:val="subscript"/>
        </w:rPr>
        <w:t>s</w:t>
      </w:r>
      <w:r>
        <w:rPr>
          <w:rFonts w:asciiTheme="minorHAnsi" w:hAnsiTheme="minorHAnsi" w:cstheme="minorBidi"/>
        </w:rPr>
        <w:t xml:space="preserve"> occurring under the ambient conditions of the plant growth chamber, at that particular point in time. By changing the position of the porometer, readings can be independently collected from the abaxial and adaxial surface of the leaves.</w:t>
      </w:r>
    </w:p>
    <w:p w14:paraId="7D6B8364" w14:textId="77777777" w:rsidR="00FD0CFD" w:rsidRDefault="00FD0CFD" w:rsidP="00083A71">
      <w:pPr>
        <w:spacing w:before="240" w:after="240"/>
        <w:outlineLvl w:val="2"/>
        <w:rPr>
          <w:rFonts w:asciiTheme="minorHAnsi" w:eastAsiaTheme="majorEastAsia" w:hAnsiTheme="minorHAnsi" w:cs="Calibri"/>
          <w:b/>
          <w:sz w:val="28"/>
          <w:szCs w:val="28"/>
        </w:rPr>
      </w:pPr>
      <w:bookmarkStart w:id="26" w:name="_Toc131628555"/>
    </w:p>
    <w:p w14:paraId="209C8BF7" w14:textId="77777777" w:rsidR="00FD0CFD" w:rsidRDefault="00FD0CFD" w:rsidP="00083A71">
      <w:pPr>
        <w:spacing w:before="240" w:after="240"/>
        <w:outlineLvl w:val="2"/>
        <w:rPr>
          <w:rFonts w:asciiTheme="minorHAnsi" w:eastAsiaTheme="majorEastAsia" w:hAnsiTheme="minorHAnsi" w:cs="Calibri"/>
          <w:b/>
          <w:sz w:val="28"/>
          <w:szCs w:val="28"/>
        </w:rPr>
      </w:pPr>
    </w:p>
    <w:p w14:paraId="30B2474B" w14:textId="77777777" w:rsidR="00083A71" w:rsidRPr="00F71ECE" w:rsidRDefault="00083A71" w:rsidP="00083A71">
      <w:pPr>
        <w:spacing w:before="240" w:after="240"/>
        <w:outlineLvl w:val="2"/>
        <w:rPr>
          <w:rFonts w:asciiTheme="minorHAnsi" w:eastAsiaTheme="majorEastAsia" w:hAnsiTheme="minorHAnsi" w:cs="Calibri"/>
          <w:b/>
          <w:sz w:val="28"/>
          <w:szCs w:val="28"/>
        </w:rPr>
      </w:pPr>
      <w:r w:rsidRPr="00F71ECE">
        <w:rPr>
          <w:rFonts w:asciiTheme="minorHAnsi" w:eastAsiaTheme="majorEastAsia" w:hAnsiTheme="minorHAnsi" w:cs="Calibri"/>
          <w:b/>
          <w:sz w:val="28"/>
          <w:szCs w:val="28"/>
        </w:rPr>
        <w:lastRenderedPageBreak/>
        <w:t>2.9</w:t>
      </w:r>
      <w:r>
        <w:rPr>
          <w:rFonts w:asciiTheme="minorHAnsi" w:eastAsiaTheme="majorEastAsia" w:hAnsiTheme="minorHAnsi" w:cs="Calibri"/>
          <w:b/>
          <w:sz w:val="28"/>
          <w:szCs w:val="28"/>
        </w:rPr>
        <w:tab/>
        <w:t>Chlorophyll fluorescence and P700 absorption s</w:t>
      </w:r>
      <w:r w:rsidRPr="00F71ECE">
        <w:rPr>
          <w:rFonts w:asciiTheme="minorHAnsi" w:eastAsiaTheme="majorEastAsia" w:hAnsiTheme="minorHAnsi" w:cs="Calibri"/>
          <w:b/>
          <w:sz w:val="28"/>
          <w:szCs w:val="28"/>
        </w:rPr>
        <w:t>pectroscopy</w:t>
      </w:r>
      <w:bookmarkEnd w:id="26"/>
    </w:p>
    <w:p w14:paraId="4265C371" w14:textId="77777777" w:rsidR="00083A71"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9.1</w:t>
      </w:r>
      <w:r>
        <w:rPr>
          <w:rFonts w:asciiTheme="minorHAnsi" w:eastAsiaTheme="majorEastAsia" w:hAnsiTheme="minorHAnsi" w:cs="Calibri"/>
          <w:b/>
          <w:sz w:val="24"/>
          <w:szCs w:val="24"/>
        </w:rPr>
        <w:tab/>
        <w:t>Chlorophyll fluorescence</w:t>
      </w:r>
    </w:p>
    <w:p w14:paraId="55078C8F" w14:textId="77777777" w:rsidR="00F07B5B" w:rsidRDefault="00083A71" w:rsidP="00FD0CFD">
      <w:pPr>
        <w:spacing w:before="240" w:after="240"/>
        <w:outlineLvl w:val="3"/>
        <w:rPr>
          <w:rFonts w:asciiTheme="minorHAnsi" w:eastAsiaTheme="majorEastAsia" w:hAnsiTheme="minorHAnsi" w:cs="Calibri"/>
          <w:szCs w:val="24"/>
        </w:rPr>
      </w:pPr>
      <w:r>
        <w:rPr>
          <w:rFonts w:asciiTheme="minorHAnsi" w:eastAsiaTheme="majorEastAsia" w:hAnsiTheme="minorHAnsi" w:cs="Calibri"/>
          <w:szCs w:val="24"/>
        </w:rPr>
        <w:t>The theory underpinning chlorophyll fluorescence analysis is described in detail in section 3.1.1.1. But in brief, the emission of chlorophyll fluorescence from a leaf can be measured using a pulse-amplitude modulation (PAM) fluorometer, which uses a measuring beam and detector set to the same high frequency to remove any interference from background light. The application of a high intensity saturating flash can be used to transiently close all PSII reaction centres. Then, by measuring chlorophyll fluorescence yield before, during and after the flash, several useful parameters relating to PSII photochemistry and non-photochemical quenching (NPQ) can be derived. These parameters depend on whether the measurements were performed on a sample in the dark-adapted (which opens all PSII reaction centres and reduces NPQ to zero) or light-adapted state. The chlorophyll fluorescence pa</w:t>
      </w:r>
      <w:r w:rsidR="00C413AC">
        <w:rPr>
          <w:rFonts w:asciiTheme="minorHAnsi" w:eastAsiaTheme="majorEastAsia" w:hAnsiTheme="minorHAnsi" w:cs="Calibri"/>
          <w:szCs w:val="24"/>
        </w:rPr>
        <w:t>rameters used in this thesis and their calculations are outline in Table 2.1.</w:t>
      </w:r>
    </w:p>
    <w:p w14:paraId="1DA820DE" w14:textId="77777777" w:rsidR="00083A71" w:rsidRPr="00B7513B" w:rsidRDefault="00FD0CFD" w:rsidP="00B7513B">
      <w:pPr>
        <w:spacing w:before="240" w:after="240" w:line="276" w:lineRule="auto"/>
        <w:outlineLvl w:val="3"/>
        <w:rPr>
          <w:rFonts w:asciiTheme="minorHAnsi" w:eastAsiaTheme="majorEastAsia" w:hAnsiTheme="minorHAnsi" w:cs="Calibri"/>
          <w:b/>
          <w:sz w:val="21"/>
          <w:szCs w:val="21"/>
        </w:rPr>
      </w:pPr>
      <w:r>
        <w:rPr>
          <w:rFonts w:asciiTheme="minorHAnsi" w:eastAsiaTheme="majorEastAsia" w:hAnsiTheme="minorHAnsi" w:cs="Calibri"/>
          <w:szCs w:val="24"/>
        </w:rPr>
        <w:br/>
      </w:r>
      <w:r w:rsidR="00B7513B" w:rsidRPr="00B7513B">
        <w:rPr>
          <w:rFonts w:asciiTheme="minorHAnsi" w:eastAsiaTheme="majorEastAsia" w:hAnsiTheme="minorHAnsi" w:cs="Calibri"/>
          <w:b/>
          <w:sz w:val="21"/>
          <w:szCs w:val="21"/>
        </w:rPr>
        <w:t>Table 2.1. Equations for chlo</w:t>
      </w:r>
      <w:r w:rsidR="00AE0F19">
        <w:rPr>
          <w:rFonts w:asciiTheme="minorHAnsi" w:eastAsiaTheme="majorEastAsia" w:hAnsiTheme="minorHAnsi" w:cs="Calibri"/>
          <w:b/>
          <w:sz w:val="21"/>
          <w:szCs w:val="21"/>
        </w:rPr>
        <w:t>rophyll fluorescence paramete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42"/>
        <w:gridCol w:w="2552"/>
        <w:gridCol w:w="5091"/>
      </w:tblGrid>
      <w:tr w:rsidR="00083A71" w14:paraId="48BEFD39" w14:textId="77777777" w:rsidTr="009D3DC9">
        <w:tc>
          <w:tcPr>
            <w:tcW w:w="1242" w:type="dxa"/>
          </w:tcPr>
          <w:p w14:paraId="5601B319"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Parameter</w:t>
            </w:r>
          </w:p>
        </w:tc>
        <w:tc>
          <w:tcPr>
            <w:tcW w:w="2552" w:type="dxa"/>
          </w:tcPr>
          <w:p w14:paraId="1A40A6BE"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Equation</w:t>
            </w:r>
          </w:p>
        </w:tc>
        <w:tc>
          <w:tcPr>
            <w:tcW w:w="5091" w:type="dxa"/>
          </w:tcPr>
          <w:p w14:paraId="3D4986A3"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Description</w:t>
            </w:r>
          </w:p>
        </w:tc>
      </w:tr>
      <w:tr w:rsidR="00083A71" w14:paraId="240EB46D" w14:textId="77777777" w:rsidTr="009D3DC9">
        <w:tc>
          <w:tcPr>
            <w:tcW w:w="1242" w:type="dxa"/>
          </w:tcPr>
          <w:p w14:paraId="62053DA9" w14:textId="77777777" w:rsidR="00083A71" w:rsidRDefault="00083A71" w:rsidP="009D3DC9">
            <w:pPr>
              <w:spacing w:before="80" w:after="80" w:line="276" w:lineRule="auto"/>
              <w:ind w:firstLine="0"/>
              <w:jc w:val="center"/>
              <w:outlineLvl w:val="3"/>
              <w:rPr>
                <w:rFonts w:eastAsiaTheme="majorEastAsia" w:cs="Calibri"/>
                <w:szCs w:val="24"/>
              </w:rPr>
            </w:pPr>
            <w:proofErr w:type="spellStart"/>
            <w:r>
              <w:rPr>
                <w:rFonts w:asciiTheme="minorHAnsi" w:eastAsiaTheme="majorEastAsia" w:hAnsiTheme="minorHAnsi" w:cs="Calibri"/>
                <w:i/>
                <w:szCs w:val="24"/>
              </w:rPr>
              <w:t>F</w:t>
            </w:r>
            <w:r>
              <w:rPr>
                <w:rFonts w:asciiTheme="minorHAnsi" w:eastAsiaTheme="majorEastAsia" w:hAnsiTheme="minorHAnsi" w:cs="Calibri"/>
                <w:szCs w:val="24"/>
                <w:vertAlign w:val="subscript"/>
              </w:rPr>
              <w:t>v</w:t>
            </w:r>
            <w:proofErr w:type="spellEnd"/>
            <w:r>
              <w:rPr>
                <w:rFonts w:asciiTheme="minorHAnsi" w:eastAsiaTheme="majorEastAsia" w:hAnsiTheme="minorHAnsi" w:cs="Calibri"/>
                <w:szCs w:val="24"/>
              </w:rPr>
              <w:t>/</w:t>
            </w:r>
            <w:r>
              <w:rPr>
                <w:rFonts w:asciiTheme="minorHAnsi" w:eastAsiaTheme="majorEastAsia" w:hAnsiTheme="minorHAnsi" w:cs="Calibri"/>
                <w:i/>
                <w:szCs w:val="24"/>
              </w:rPr>
              <w:t>F</w:t>
            </w:r>
            <w:r>
              <w:rPr>
                <w:rFonts w:asciiTheme="minorHAnsi" w:eastAsiaTheme="majorEastAsia" w:hAnsiTheme="minorHAnsi" w:cs="Calibri"/>
                <w:szCs w:val="24"/>
                <w:vertAlign w:val="subscript"/>
              </w:rPr>
              <w:t>m</w:t>
            </w:r>
          </w:p>
        </w:tc>
        <w:tc>
          <w:tcPr>
            <w:tcW w:w="2552" w:type="dxa"/>
          </w:tcPr>
          <w:p w14:paraId="7E1B60F2" w14:textId="77777777" w:rsidR="00083A71" w:rsidRPr="00DF2FB7" w:rsidRDefault="00000000" w:rsidP="009D3DC9">
            <w:pPr>
              <w:spacing w:before="80" w:after="80" w:line="276" w:lineRule="auto"/>
              <w:jc w:val="left"/>
              <w:outlineLvl w:val="3"/>
              <w:rPr>
                <w:rFonts w:eastAsia="SimSun" w:cs="Calibri"/>
                <w:szCs w:val="32"/>
              </w:rPr>
            </w:pPr>
            <m:oMathPara>
              <m:oMath>
                <m:f>
                  <m:fPr>
                    <m:ctrlPr>
                      <w:rPr>
                        <w:rFonts w:ascii="Cambria Math" w:hAnsi="Cambria Math" w:cstheme="minorBidi"/>
                        <w:i/>
                        <w:szCs w:val="32"/>
                      </w:rPr>
                    </m:ctrlPr>
                  </m:fPr>
                  <m:num>
                    <m:r>
                      <w:rPr>
                        <w:rFonts w:ascii="Cambria Math" w:hAnsi="Cambria Math" w:cstheme="minorBidi"/>
                        <w:szCs w:val="32"/>
                      </w:rPr>
                      <m:t xml:space="preserve"> </m:t>
                    </m:r>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o</m:t>
                        </m:r>
                      </m:sub>
                    </m:sSub>
                  </m:num>
                  <m:den>
                    <m:sSub>
                      <m:sSubPr>
                        <m:ctrlPr>
                          <w:rPr>
                            <w:rFonts w:ascii="Cambria Math" w:hAnsi="Cambria Math" w:cstheme="minorBidi"/>
                            <w:i/>
                            <w:szCs w:val="32"/>
                          </w:rPr>
                        </m:ctrlPr>
                      </m:sSubPr>
                      <m:e>
                        <m:r>
                          <m:rPr>
                            <m:sty m:val="p"/>
                          </m:rPr>
                          <w:rPr>
                            <w:rFonts w:ascii="Cambria Math" w:hAnsi="Cambria Math" w:cstheme="minorBidi"/>
                            <w:szCs w:val="32"/>
                          </w:rPr>
                          <w:softHyphen/>
                        </m:r>
                        <m:r>
                          <m:rPr>
                            <m:sty m:val="p"/>
                          </m:rPr>
                          <w:rPr>
                            <w:rFonts w:ascii="Cambria Math" w:hAnsi="Cambria Math" w:cstheme="minorBidi"/>
                            <w:szCs w:val="32"/>
                          </w:rPr>
                          <w:softHyphen/>
                        </m:r>
                        <m:r>
                          <w:rPr>
                            <w:rFonts w:ascii="Cambria Math" w:hAnsi="Cambria Math" w:cstheme="minorBidi"/>
                            <w:szCs w:val="32"/>
                          </w:rPr>
                          <m:t>F</m:t>
                        </m:r>
                      </m:e>
                      <m:sub>
                        <m:r>
                          <w:rPr>
                            <w:rFonts w:ascii="Cambria Math" w:hAnsi="Cambria Math" w:cstheme="minorBidi"/>
                            <w:szCs w:val="32"/>
                          </w:rPr>
                          <m:t>m</m:t>
                        </m:r>
                      </m:sub>
                    </m:sSub>
                  </m:den>
                </m:f>
              </m:oMath>
            </m:oMathPara>
          </w:p>
        </w:tc>
        <w:tc>
          <w:tcPr>
            <w:tcW w:w="5091" w:type="dxa"/>
          </w:tcPr>
          <w:p w14:paraId="7B631AF9" w14:textId="77777777" w:rsidR="00083A71" w:rsidRPr="00DF2FB7" w:rsidRDefault="00083A71" w:rsidP="009D3DC9">
            <w:pPr>
              <w:spacing w:before="80" w:after="80" w:line="276" w:lineRule="auto"/>
              <w:ind w:firstLine="0"/>
              <w:jc w:val="left"/>
              <w:outlineLvl w:val="3"/>
              <w:rPr>
                <w:rFonts w:asciiTheme="minorHAnsi" w:eastAsiaTheme="majorEastAsia" w:hAnsiTheme="minorHAnsi" w:cs="Calibri"/>
                <w:sz w:val="20"/>
                <w:szCs w:val="24"/>
              </w:rPr>
            </w:pPr>
            <w:r w:rsidRPr="00DB430D">
              <w:rPr>
                <w:rFonts w:asciiTheme="minorHAnsi" w:eastAsiaTheme="majorEastAsia" w:hAnsiTheme="minorHAnsi" w:cs="Calibri"/>
                <w:sz w:val="20"/>
                <w:szCs w:val="24"/>
              </w:rPr>
              <w:t>Maximum quantum efficiency of PSII photochemistry, measured on dark-adapted samples.</w:t>
            </w:r>
          </w:p>
        </w:tc>
      </w:tr>
      <w:tr w:rsidR="00083A71" w14:paraId="1A3FB1C4" w14:textId="77777777" w:rsidTr="009D3DC9">
        <w:tc>
          <w:tcPr>
            <w:tcW w:w="1242" w:type="dxa"/>
          </w:tcPr>
          <w:p w14:paraId="632C77B6"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eastAsiaTheme="majorEastAsia" w:cs="Calibri"/>
                <w:szCs w:val="24"/>
              </w:rPr>
              <w:t xml:space="preserve">Y(II) or </w:t>
            </w:r>
            <w:r>
              <w:rPr>
                <w:rFonts w:eastAsiaTheme="majorEastAsia" w:cs="Calibri"/>
                <w:szCs w:val="24"/>
              </w:rPr>
              <w:br/>
              <w:t>ΦPSII</w:t>
            </w:r>
          </w:p>
        </w:tc>
        <w:tc>
          <w:tcPr>
            <w:tcW w:w="2552" w:type="dxa"/>
          </w:tcPr>
          <w:p w14:paraId="3BF97136" w14:textId="77777777" w:rsidR="00083A71" w:rsidRDefault="00000000" w:rsidP="009D3DC9">
            <w:pPr>
              <w:spacing w:before="80" w:after="80" w:line="276" w:lineRule="auto"/>
              <w:jc w:val="left"/>
              <w:outlineLvl w:val="3"/>
              <w:rPr>
                <w:rFonts w:asciiTheme="minorHAnsi" w:eastAsiaTheme="majorEastAsia" w:hAnsiTheme="minorHAnsi" w:cs="Calibri"/>
                <w:szCs w:val="24"/>
              </w:rPr>
            </w:pPr>
            <m:oMathPara>
              <m:oMath>
                <m:f>
                  <m:fPr>
                    <m:ctrlPr>
                      <w:rPr>
                        <w:rFonts w:ascii="Cambria Math" w:hAnsi="Cambria Math" w:cstheme="minorBidi"/>
                        <w:i/>
                        <w:szCs w:val="32"/>
                      </w:rPr>
                    </m:ctrlPr>
                  </m:fPr>
                  <m:num>
                    <m:r>
                      <w:rPr>
                        <w:rFonts w:ascii="Cambria Math" w:hAnsi="Cambria Math" w:cstheme="minorBidi"/>
                        <w:szCs w:val="32"/>
                      </w:rPr>
                      <m:t xml:space="preserve"> </m:t>
                    </m:r>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t</m:t>
                        </m:r>
                      </m:sub>
                    </m:sSub>
                  </m:num>
                  <m:den>
                    <m:sSub>
                      <m:sSubPr>
                        <m:ctrlPr>
                          <w:rPr>
                            <w:rFonts w:ascii="Cambria Math" w:hAnsi="Cambria Math" w:cstheme="minorBidi"/>
                            <w:i/>
                            <w:szCs w:val="32"/>
                          </w:rPr>
                        </m:ctrlPr>
                      </m:sSubPr>
                      <m:e>
                        <m:r>
                          <m:rPr>
                            <m:sty m:val="p"/>
                          </m:rPr>
                          <w:rPr>
                            <w:rFonts w:ascii="Cambria Math" w:hAnsi="Cambria Math" w:cstheme="minorBidi"/>
                            <w:szCs w:val="32"/>
                          </w:rPr>
                          <w:softHyphen/>
                        </m:r>
                        <m:r>
                          <m:rPr>
                            <m:sty m:val="p"/>
                          </m:rPr>
                          <w:rPr>
                            <w:rFonts w:ascii="Cambria Math" w:hAnsi="Cambria Math" w:cstheme="minorBidi"/>
                            <w:szCs w:val="32"/>
                          </w:rPr>
                          <w:softHyphen/>
                        </m:r>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den>
                </m:f>
              </m:oMath>
            </m:oMathPara>
          </w:p>
        </w:tc>
        <w:tc>
          <w:tcPr>
            <w:tcW w:w="5091" w:type="dxa"/>
          </w:tcPr>
          <w:p w14:paraId="6B78F443"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sidRPr="00DB430D">
              <w:rPr>
                <w:rFonts w:asciiTheme="minorHAnsi" w:eastAsiaTheme="majorEastAsia" w:hAnsiTheme="minorHAnsi" w:cs="Calibri"/>
                <w:sz w:val="20"/>
                <w:szCs w:val="24"/>
              </w:rPr>
              <w:t>Operating quantum efficiency of PSII photochemistry,</w:t>
            </w:r>
            <w:r>
              <w:rPr>
                <w:rFonts w:asciiTheme="minorHAnsi" w:eastAsiaTheme="majorEastAsia" w:hAnsiTheme="minorHAnsi" w:cs="Calibri"/>
                <w:sz w:val="20"/>
                <w:szCs w:val="24"/>
              </w:rPr>
              <w:t xml:space="preserve"> in the light.</w:t>
            </w:r>
          </w:p>
        </w:tc>
      </w:tr>
      <w:tr w:rsidR="00083A71" w14:paraId="70088886" w14:textId="77777777" w:rsidTr="009D3DC9">
        <w:tc>
          <w:tcPr>
            <w:tcW w:w="1242" w:type="dxa"/>
          </w:tcPr>
          <w:p w14:paraId="189376C2"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1-q</w:t>
            </w:r>
            <w:r>
              <w:rPr>
                <w:rFonts w:asciiTheme="minorHAnsi" w:eastAsiaTheme="majorEastAsia" w:hAnsiTheme="minorHAnsi" w:cs="Calibri"/>
                <w:szCs w:val="24"/>
                <w:vertAlign w:val="subscript"/>
              </w:rPr>
              <w:t>L</w:t>
            </w:r>
          </w:p>
        </w:tc>
        <w:tc>
          <w:tcPr>
            <w:tcW w:w="2552" w:type="dxa"/>
          </w:tcPr>
          <w:p w14:paraId="6C3FC00C" w14:textId="77777777" w:rsidR="00083A71" w:rsidRPr="00DF2FB7" w:rsidRDefault="00083A71" w:rsidP="009D3DC9">
            <w:pPr>
              <w:spacing w:before="80" w:after="80" w:line="276" w:lineRule="auto"/>
              <w:jc w:val="left"/>
              <w:outlineLvl w:val="3"/>
              <w:rPr>
                <w:rFonts w:asciiTheme="minorHAnsi" w:eastAsiaTheme="majorEastAsia" w:hAnsiTheme="minorHAnsi" w:cs="Calibri"/>
              </w:rPr>
            </w:pPr>
            <m:oMathPara>
              <m:oMath>
                <m:r>
                  <w:rPr>
                    <w:rFonts w:ascii="Cambria Math" w:eastAsiaTheme="majorEastAsia" w:hAnsi="Cambria Math" w:cs="Calibri"/>
                    <w:sz w:val="20"/>
                  </w:rPr>
                  <m:t>1-</m:t>
                </m:r>
                <m:f>
                  <m:fPr>
                    <m:ctrlPr>
                      <w:rPr>
                        <w:rFonts w:ascii="Cambria Math" w:hAnsi="Cambria Math" w:cstheme="minorBidi"/>
                        <w:i/>
                        <w:sz w:val="20"/>
                      </w:rPr>
                    </m:ctrlPr>
                  </m:fPr>
                  <m:num>
                    <m:sSub>
                      <m:sSubPr>
                        <m:ctrlPr>
                          <w:rPr>
                            <w:rFonts w:ascii="Cambria Math" w:hAnsi="Cambria Math" w:cstheme="minorBidi"/>
                            <w:i/>
                            <w:sz w:val="20"/>
                          </w:rPr>
                        </m:ctrlPr>
                      </m:sSubPr>
                      <m:e>
                        <m:r>
                          <w:rPr>
                            <w:rFonts w:ascii="Cambria Math" w:hAnsi="Cambria Math" w:cstheme="minorBidi"/>
                            <w:sz w:val="20"/>
                          </w:rPr>
                          <m:t>(F</m:t>
                        </m:r>
                      </m:e>
                      <m:sub>
                        <m:r>
                          <w:rPr>
                            <w:rFonts w:ascii="Cambria Math" w:hAnsi="Cambria Math" w:cstheme="minorBidi"/>
                            <w:sz w:val="20"/>
                          </w:rPr>
                          <m:t>m</m:t>
                        </m:r>
                      </m:sub>
                    </m:sSub>
                    <m:r>
                      <w:rPr>
                        <w:rFonts w:ascii="Cambria Math" w:hAnsi="Cambria Math" w:cstheme="minorBidi"/>
                        <w:sz w:val="20"/>
                      </w:rPr>
                      <m:t>'-</m:t>
                    </m:r>
                    <m:sSub>
                      <m:sSubPr>
                        <m:ctrlPr>
                          <w:rPr>
                            <w:rFonts w:ascii="Cambria Math" w:hAnsi="Cambria Math" w:cstheme="minorBidi"/>
                            <w:i/>
                            <w:sz w:val="20"/>
                          </w:rPr>
                        </m:ctrlPr>
                      </m:sSubPr>
                      <m:e>
                        <m:r>
                          <w:rPr>
                            <w:rFonts w:ascii="Cambria Math" w:hAnsi="Cambria Math" w:cstheme="minorBidi"/>
                            <w:sz w:val="20"/>
                          </w:rPr>
                          <m:t>F</m:t>
                        </m:r>
                      </m:e>
                      <m:sub>
                        <m:r>
                          <w:rPr>
                            <w:rFonts w:ascii="Cambria Math" w:hAnsi="Cambria Math" w:cstheme="minorBidi"/>
                            <w:sz w:val="20"/>
                          </w:rPr>
                          <m:t>t</m:t>
                        </m:r>
                      </m:sub>
                    </m:sSub>
                    <m:r>
                      <w:rPr>
                        <w:rFonts w:ascii="Cambria Math" w:hAnsi="Cambria Math" w:cstheme="minorBidi"/>
                        <w:sz w:val="20"/>
                      </w:rPr>
                      <m:t>)/</m:t>
                    </m:r>
                    <m:sSub>
                      <m:sSubPr>
                        <m:ctrlPr>
                          <w:rPr>
                            <w:rFonts w:ascii="Cambria Math" w:hAnsi="Cambria Math" w:cstheme="minorBidi"/>
                            <w:i/>
                            <w:sz w:val="20"/>
                          </w:rPr>
                        </m:ctrlPr>
                      </m:sSubPr>
                      <m:e>
                        <m:r>
                          <w:rPr>
                            <w:rFonts w:ascii="Cambria Math" w:hAnsi="Cambria Math" w:cstheme="minorBidi"/>
                            <w:sz w:val="20"/>
                          </w:rPr>
                          <m:t>(F</m:t>
                        </m:r>
                      </m:e>
                      <m:sub>
                        <m:r>
                          <w:rPr>
                            <w:rFonts w:ascii="Cambria Math" w:hAnsi="Cambria Math" w:cstheme="minorBidi"/>
                            <w:sz w:val="20"/>
                          </w:rPr>
                          <m:t>m</m:t>
                        </m:r>
                      </m:sub>
                    </m:sSub>
                    <m:r>
                      <w:rPr>
                        <w:rFonts w:ascii="Cambria Math" w:hAnsi="Cambria Math" w:cstheme="minorBidi"/>
                        <w:sz w:val="20"/>
                      </w:rPr>
                      <m:t>'-</m:t>
                    </m:r>
                    <m:sSub>
                      <m:sSubPr>
                        <m:ctrlPr>
                          <w:rPr>
                            <w:rFonts w:ascii="Cambria Math" w:hAnsi="Cambria Math" w:cstheme="minorBidi"/>
                            <w:i/>
                            <w:sz w:val="20"/>
                          </w:rPr>
                        </m:ctrlPr>
                      </m:sSubPr>
                      <m:e>
                        <m:r>
                          <w:rPr>
                            <w:rFonts w:ascii="Cambria Math" w:hAnsi="Cambria Math" w:cstheme="minorBidi"/>
                            <w:sz w:val="20"/>
                          </w:rPr>
                          <m:t>F</m:t>
                        </m:r>
                      </m:e>
                      <m:sub>
                        <m:r>
                          <w:rPr>
                            <w:rFonts w:ascii="Cambria Math" w:hAnsi="Cambria Math" w:cstheme="minorBidi"/>
                            <w:sz w:val="20"/>
                          </w:rPr>
                          <m:t>o</m:t>
                        </m:r>
                      </m:sub>
                    </m:sSub>
                    <m:r>
                      <w:rPr>
                        <w:rFonts w:ascii="Cambria Math" w:hAnsi="Cambria Math" w:cstheme="minorBidi"/>
                        <w:sz w:val="20"/>
                      </w:rPr>
                      <m:t>')</m:t>
                    </m:r>
                  </m:num>
                  <m:den>
                    <m:sSub>
                      <m:sSubPr>
                        <m:ctrlPr>
                          <w:rPr>
                            <w:rFonts w:ascii="Cambria Math" w:hAnsi="Cambria Math" w:cstheme="minorBidi"/>
                            <w:i/>
                            <w:sz w:val="20"/>
                          </w:rPr>
                        </m:ctrlPr>
                      </m:sSubPr>
                      <m:e>
                        <m:r>
                          <m:rPr>
                            <m:sty m:val="p"/>
                          </m:rPr>
                          <w:rPr>
                            <w:rFonts w:ascii="Cambria Math" w:hAnsi="Cambria Math" w:cstheme="minorBidi"/>
                            <w:sz w:val="20"/>
                          </w:rPr>
                          <w:softHyphen/>
                        </m:r>
                        <m:r>
                          <m:rPr>
                            <m:sty m:val="p"/>
                          </m:rPr>
                          <w:rPr>
                            <w:rFonts w:ascii="Cambria Math" w:hAnsi="Cambria Math" w:cstheme="minorBidi"/>
                            <w:sz w:val="20"/>
                          </w:rPr>
                          <w:softHyphen/>
                        </m:r>
                        <m:r>
                          <w:rPr>
                            <w:rFonts w:ascii="Cambria Math" w:hAnsi="Cambria Math" w:cstheme="minorBidi"/>
                            <w:sz w:val="20"/>
                          </w:rPr>
                          <m:t>F</m:t>
                        </m:r>
                      </m:e>
                      <m:sub>
                        <m:r>
                          <w:rPr>
                            <w:rFonts w:ascii="Cambria Math" w:hAnsi="Cambria Math" w:cstheme="minorBidi"/>
                            <w:sz w:val="20"/>
                          </w:rPr>
                          <m:t>o</m:t>
                        </m:r>
                      </m:sub>
                    </m:sSub>
                    <m:r>
                      <w:rPr>
                        <w:rFonts w:ascii="Cambria Math" w:hAnsi="Cambria Math" w:cstheme="minorBidi"/>
                        <w:sz w:val="20"/>
                      </w:rPr>
                      <m:t>'-</m:t>
                    </m:r>
                    <m:sSub>
                      <m:sSubPr>
                        <m:ctrlPr>
                          <w:rPr>
                            <w:rFonts w:ascii="Cambria Math" w:hAnsi="Cambria Math" w:cstheme="minorBidi"/>
                            <w:i/>
                            <w:sz w:val="20"/>
                          </w:rPr>
                        </m:ctrlPr>
                      </m:sSubPr>
                      <m:e>
                        <m:r>
                          <w:rPr>
                            <w:rFonts w:ascii="Cambria Math" w:hAnsi="Cambria Math" w:cstheme="minorBidi"/>
                            <w:sz w:val="20"/>
                          </w:rPr>
                          <m:t>F</m:t>
                        </m:r>
                      </m:e>
                      <m:sub>
                        <m:r>
                          <w:rPr>
                            <w:rFonts w:ascii="Cambria Math" w:hAnsi="Cambria Math" w:cstheme="minorBidi"/>
                            <w:sz w:val="20"/>
                          </w:rPr>
                          <m:t>t</m:t>
                        </m:r>
                      </m:sub>
                    </m:sSub>
                  </m:den>
                </m:f>
              </m:oMath>
            </m:oMathPara>
          </w:p>
        </w:tc>
        <w:tc>
          <w:tcPr>
            <w:tcW w:w="5091" w:type="dxa"/>
          </w:tcPr>
          <w:p w14:paraId="64B788D0"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sidRPr="00DB430D">
              <w:rPr>
                <w:rFonts w:asciiTheme="minorHAnsi" w:eastAsiaTheme="majorEastAsia" w:hAnsiTheme="minorHAnsi" w:cs="Calibri"/>
                <w:sz w:val="20"/>
                <w:szCs w:val="24"/>
              </w:rPr>
              <w:t xml:space="preserve">PSII acceptor-side limitation, </w:t>
            </w:r>
            <w:r>
              <w:rPr>
                <w:rFonts w:asciiTheme="minorHAnsi" w:eastAsiaTheme="majorEastAsia" w:hAnsiTheme="minorHAnsi" w:cs="Calibri"/>
                <w:sz w:val="20"/>
                <w:szCs w:val="24"/>
              </w:rPr>
              <w:t>in the light.</w:t>
            </w:r>
            <w:r w:rsidRPr="00DB430D">
              <w:rPr>
                <w:rFonts w:asciiTheme="minorHAnsi" w:eastAsiaTheme="majorEastAsia" w:hAnsiTheme="minorHAnsi" w:cs="Calibri"/>
                <w:sz w:val="20"/>
                <w:szCs w:val="24"/>
              </w:rPr>
              <w:t xml:space="preserve"> Estimates the fraction of closed PSII reaction centres</w:t>
            </w:r>
            <w:r w:rsidRPr="00DF2FB7">
              <w:rPr>
                <w:rFonts w:asciiTheme="minorHAnsi" w:eastAsiaTheme="majorEastAsia" w:hAnsiTheme="minorHAnsi" w:cs="Calibri"/>
                <w:sz w:val="20"/>
                <w:szCs w:val="24"/>
              </w:rPr>
              <w:t>, due to an over-reduced plastoquinone pool.</w:t>
            </w:r>
          </w:p>
        </w:tc>
      </w:tr>
      <w:tr w:rsidR="00083A71" w14:paraId="630A9C5D" w14:textId="77777777" w:rsidTr="009D3DC9">
        <w:tc>
          <w:tcPr>
            <w:tcW w:w="1242" w:type="dxa"/>
          </w:tcPr>
          <w:p w14:paraId="126A6B47"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NPQ</w:t>
            </w:r>
          </w:p>
        </w:tc>
        <w:tc>
          <w:tcPr>
            <w:tcW w:w="2552" w:type="dxa"/>
          </w:tcPr>
          <w:p w14:paraId="17A23A2B" w14:textId="77777777" w:rsidR="00083A71" w:rsidRDefault="00000000" w:rsidP="009D3DC9">
            <w:pPr>
              <w:spacing w:before="80" w:after="80" w:line="276" w:lineRule="auto"/>
              <w:jc w:val="left"/>
              <w:outlineLvl w:val="3"/>
              <w:rPr>
                <w:rFonts w:asciiTheme="minorHAnsi" w:eastAsiaTheme="majorEastAsia" w:hAnsiTheme="minorHAnsi" w:cs="Calibri"/>
                <w:szCs w:val="24"/>
              </w:rPr>
            </w:pPr>
            <m:oMathPara>
              <m:oMath>
                <m:f>
                  <m:fPr>
                    <m:ctrlPr>
                      <w:rPr>
                        <w:rFonts w:ascii="Cambria Math" w:hAnsi="Cambria Math" w:cstheme="minorBidi"/>
                        <w:i/>
                        <w:szCs w:val="32"/>
                      </w:rPr>
                    </m:ctrlPr>
                  </m:fPr>
                  <m:num>
                    <m:r>
                      <w:rPr>
                        <w:rFonts w:ascii="Cambria Math" w:hAnsi="Cambria Math" w:cstheme="minorBidi"/>
                        <w:szCs w:val="32"/>
                      </w:rPr>
                      <m:t xml:space="preserve"> </m:t>
                    </m:r>
                    <m:sSub>
                      <m:sSubPr>
                        <m:ctrlPr>
                          <w:rPr>
                            <w:rFonts w:ascii="Cambria Math" w:hAnsi="Cambria Math" w:cstheme="minorBidi"/>
                            <w:i/>
                            <w:szCs w:val="32"/>
                          </w:rPr>
                        </m:ctrlPr>
                      </m:sSubPr>
                      <m:e>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num>
                  <m:den>
                    <m:sSub>
                      <m:sSubPr>
                        <m:ctrlPr>
                          <w:rPr>
                            <w:rFonts w:ascii="Cambria Math" w:hAnsi="Cambria Math" w:cstheme="minorBidi"/>
                            <w:i/>
                            <w:szCs w:val="32"/>
                          </w:rPr>
                        </m:ctrlPr>
                      </m:sSubPr>
                      <m:e>
                        <m:r>
                          <m:rPr>
                            <m:sty m:val="p"/>
                          </m:rPr>
                          <w:rPr>
                            <w:rFonts w:ascii="Cambria Math" w:hAnsi="Cambria Math" w:cstheme="minorBidi"/>
                            <w:szCs w:val="32"/>
                          </w:rPr>
                          <w:softHyphen/>
                        </m:r>
                        <m:r>
                          <m:rPr>
                            <m:sty m:val="p"/>
                          </m:rPr>
                          <w:rPr>
                            <w:rFonts w:ascii="Cambria Math" w:hAnsi="Cambria Math" w:cstheme="minorBidi"/>
                            <w:szCs w:val="32"/>
                          </w:rPr>
                          <w:softHyphen/>
                        </m:r>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den>
                </m:f>
              </m:oMath>
            </m:oMathPara>
          </w:p>
        </w:tc>
        <w:tc>
          <w:tcPr>
            <w:tcW w:w="5091" w:type="dxa"/>
          </w:tcPr>
          <w:p w14:paraId="459E4003"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Pr>
                <w:rFonts w:asciiTheme="minorHAnsi" w:eastAsiaTheme="majorEastAsia" w:hAnsiTheme="minorHAnsi" w:cs="Calibri"/>
                <w:sz w:val="20"/>
                <w:szCs w:val="24"/>
              </w:rPr>
              <w:t>The</w:t>
            </w:r>
            <w:r w:rsidRPr="00DB430D">
              <w:rPr>
                <w:rFonts w:asciiTheme="minorHAnsi" w:eastAsiaTheme="majorEastAsia" w:hAnsiTheme="minorHAnsi" w:cs="Calibri"/>
                <w:sz w:val="20"/>
                <w:szCs w:val="24"/>
              </w:rPr>
              <w:t xml:space="preserve"> rate constant for heat dissipation from PSII</w:t>
            </w:r>
            <w:r>
              <w:rPr>
                <w:rFonts w:asciiTheme="minorHAnsi" w:eastAsiaTheme="majorEastAsia" w:hAnsiTheme="minorHAnsi" w:cs="Calibri"/>
                <w:sz w:val="20"/>
                <w:szCs w:val="24"/>
              </w:rPr>
              <w:t>,</w:t>
            </w:r>
            <w:r w:rsidRPr="00DF2FB7">
              <w:rPr>
                <w:rFonts w:asciiTheme="minorHAnsi" w:eastAsiaTheme="majorEastAsia" w:hAnsiTheme="minorHAnsi" w:cs="Calibri"/>
                <w:sz w:val="20"/>
                <w:szCs w:val="24"/>
              </w:rPr>
              <w:t xml:space="preserve"> in the light. R</w:t>
            </w:r>
            <w:r w:rsidRPr="00DB430D">
              <w:rPr>
                <w:rFonts w:asciiTheme="minorHAnsi" w:eastAsiaTheme="majorEastAsia" w:hAnsiTheme="minorHAnsi" w:cs="Calibri"/>
                <w:sz w:val="20"/>
                <w:szCs w:val="24"/>
              </w:rPr>
              <w:t>equires sample measurements in both dark and light-adapted states.</w:t>
            </w:r>
          </w:p>
        </w:tc>
      </w:tr>
    </w:tbl>
    <w:p w14:paraId="291D7D7E" w14:textId="77777777" w:rsidR="00083A71" w:rsidRDefault="00083A71" w:rsidP="00FD0CFD">
      <w:pPr>
        <w:spacing w:before="240" w:after="240" w:line="276" w:lineRule="auto"/>
        <w:outlineLvl w:val="3"/>
        <w:rPr>
          <w:rFonts w:asciiTheme="minorHAnsi" w:eastAsiaTheme="majorEastAsia" w:hAnsiTheme="minorHAnsi" w:cs="Calibri"/>
          <w:sz w:val="21"/>
          <w:szCs w:val="21"/>
        </w:rPr>
      </w:pPr>
      <w:r w:rsidRPr="00FD0CFD">
        <w:rPr>
          <w:rFonts w:asciiTheme="minorHAnsi" w:eastAsiaTheme="majorEastAsia" w:hAnsiTheme="minorHAnsi" w:cs="Calibri"/>
          <w:sz w:val="21"/>
          <w:szCs w:val="21"/>
        </w:rPr>
        <w:t xml:space="preserve">Where </w:t>
      </w:r>
      <w:proofErr w:type="spellStart"/>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o</w:t>
      </w:r>
      <w:proofErr w:type="spellEnd"/>
      <w:r w:rsidRPr="00FD0CFD">
        <w:rPr>
          <w:rFonts w:asciiTheme="minorHAnsi" w:eastAsiaTheme="majorEastAsia" w:hAnsiTheme="minorHAnsi" w:cs="Calibri"/>
          <w:sz w:val="21"/>
          <w:szCs w:val="21"/>
        </w:rPr>
        <w:t xml:space="preserve"> and </w:t>
      </w:r>
      <w:proofErr w:type="spellStart"/>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o</w:t>
      </w:r>
      <w:proofErr w:type="spellEnd"/>
      <w:r w:rsidRPr="00FD0CFD">
        <w:rPr>
          <w:rFonts w:asciiTheme="minorHAnsi" w:eastAsiaTheme="majorEastAsia" w:hAnsiTheme="minorHAnsi" w:cs="Calibri"/>
          <w:sz w:val="21"/>
          <w:szCs w:val="21"/>
        </w:rPr>
        <w:t xml:space="preserve">’ are the minimal fluorescence yields measured under darkness;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t</w:t>
      </w:r>
      <w:r w:rsidRPr="00FD0CFD">
        <w:rPr>
          <w:rFonts w:asciiTheme="minorHAnsi" w:eastAsiaTheme="majorEastAsia" w:hAnsiTheme="minorHAnsi" w:cs="Calibri"/>
          <w:sz w:val="21"/>
          <w:szCs w:val="21"/>
        </w:rPr>
        <w:t xml:space="preserve"> is the fluorescence yield measured under actinic light; and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m</w:t>
      </w:r>
      <w:r w:rsidRPr="00FD0CFD">
        <w:rPr>
          <w:rFonts w:asciiTheme="minorHAnsi" w:eastAsiaTheme="majorEastAsia" w:hAnsiTheme="minorHAnsi" w:cs="Calibri"/>
          <w:sz w:val="21"/>
          <w:szCs w:val="21"/>
        </w:rPr>
        <w:t xml:space="preserve"> and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m</w:t>
      </w:r>
      <w:r w:rsidRPr="00FD0CFD">
        <w:rPr>
          <w:rFonts w:asciiTheme="minorHAnsi" w:eastAsiaTheme="majorEastAsia" w:hAnsiTheme="minorHAnsi" w:cs="Calibri"/>
          <w:sz w:val="21"/>
          <w:szCs w:val="21"/>
        </w:rPr>
        <w:t xml:space="preserve">’ are the maximum fluorescence yields measured during the saturating flash. Parameters </w:t>
      </w:r>
      <w:proofErr w:type="spellStart"/>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o</w:t>
      </w:r>
      <w:proofErr w:type="spellEnd"/>
      <w:r w:rsidRPr="00FD0CFD">
        <w:rPr>
          <w:rFonts w:asciiTheme="minorHAnsi" w:eastAsiaTheme="majorEastAsia" w:hAnsiTheme="minorHAnsi" w:cs="Calibri"/>
          <w:sz w:val="21"/>
          <w:szCs w:val="21"/>
        </w:rPr>
        <w:t xml:space="preserve"> and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m</w:t>
      </w:r>
      <w:r w:rsidRPr="00FD0CFD">
        <w:rPr>
          <w:rFonts w:asciiTheme="minorHAnsi" w:eastAsiaTheme="majorEastAsia" w:hAnsiTheme="minorHAnsi" w:cs="Calibri"/>
          <w:sz w:val="21"/>
          <w:szCs w:val="21"/>
        </w:rPr>
        <w:t xml:space="preserve"> were measured on previously dark-adapted samples, whereas parameters </w:t>
      </w:r>
      <w:proofErr w:type="spellStart"/>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o</w:t>
      </w:r>
      <w:proofErr w:type="spellEnd"/>
      <w:r w:rsidRPr="00FD0CFD">
        <w:rPr>
          <w:rFonts w:asciiTheme="minorHAnsi" w:eastAsiaTheme="majorEastAsia" w:hAnsiTheme="minorHAnsi" w:cs="Calibri"/>
          <w:sz w:val="21"/>
          <w:szCs w:val="21"/>
        </w:rPr>
        <w:t xml:space="preserve">’,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t</w:t>
      </w:r>
      <w:r w:rsidRPr="00FD0CFD">
        <w:rPr>
          <w:rFonts w:asciiTheme="minorHAnsi" w:eastAsiaTheme="majorEastAsia" w:hAnsiTheme="minorHAnsi" w:cs="Calibri"/>
          <w:sz w:val="21"/>
          <w:szCs w:val="21"/>
        </w:rPr>
        <w:t xml:space="preserve"> and </w:t>
      </w:r>
      <w:r w:rsidRPr="00FD0CFD">
        <w:rPr>
          <w:rFonts w:asciiTheme="minorHAnsi" w:eastAsiaTheme="majorEastAsia" w:hAnsiTheme="minorHAnsi" w:cs="Calibri"/>
          <w:i/>
          <w:sz w:val="21"/>
          <w:szCs w:val="21"/>
        </w:rPr>
        <w:t>F</w:t>
      </w:r>
      <w:r w:rsidRPr="00FD0CFD">
        <w:rPr>
          <w:rFonts w:asciiTheme="minorHAnsi" w:eastAsiaTheme="majorEastAsia" w:hAnsiTheme="minorHAnsi" w:cs="Calibri"/>
          <w:sz w:val="21"/>
          <w:szCs w:val="21"/>
          <w:vertAlign w:val="subscript"/>
        </w:rPr>
        <w:t>m</w:t>
      </w:r>
      <w:r w:rsidRPr="00FD0CFD">
        <w:rPr>
          <w:rFonts w:asciiTheme="minorHAnsi" w:eastAsiaTheme="majorEastAsia" w:hAnsiTheme="minorHAnsi" w:cs="Calibri"/>
          <w:sz w:val="21"/>
          <w:szCs w:val="21"/>
        </w:rPr>
        <w:t>’ were measured on light-adapted samples. An example fluorescence trace from which these basic fluorescence parameters are derived can be found in section 3.1.1.1.</w:t>
      </w:r>
    </w:p>
    <w:p w14:paraId="6B641F37" w14:textId="77777777" w:rsidR="00FD0CFD" w:rsidRPr="00FD0CFD" w:rsidRDefault="00FD0CFD" w:rsidP="00FD0CFD">
      <w:pPr>
        <w:spacing w:before="240" w:after="240" w:line="276" w:lineRule="auto"/>
        <w:outlineLvl w:val="3"/>
        <w:rPr>
          <w:rFonts w:asciiTheme="minorHAnsi" w:eastAsiaTheme="majorEastAsia" w:hAnsiTheme="minorHAnsi" w:cs="Calibri"/>
          <w:sz w:val="21"/>
          <w:szCs w:val="21"/>
        </w:rPr>
      </w:pPr>
    </w:p>
    <w:p w14:paraId="7B0E7604" w14:textId="77777777" w:rsidR="00083A71" w:rsidRPr="00DB430D" w:rsidRDefault="00083A71" w:rsidP="00083A71">
      <w:pPr>
        <w:spacing w:before="240" w:after="240"/>
        <w:ind w:firstLine="720"/>
        <w:outlineLvl w:val="3"/>
        <w:rPr>
          <w:rFonts w:asciiTheme="minorHAnsi" w:eastAsiaTheme="majorEastAsia" w:hAnsiTheme="minorHAnsi" w:cs="Calibri"/>
          <w:szCs w:val="24"/>
        </w:rPr>
      </w:pPr>
      <w:r>
        <w:rPr>
          <w:rFonts w:asciiTheme="minorHAnsi" w:eastAsiaTheme="majorEastAsia" w:hAnsiTheme="minorHAnsi" w:cs="Calibri"/>
          <w:szCs w:val="24"/>
        </w:rPr>
        <w:lastRenderedPageBreak/>
        <w:t xml:space="preserve">Chlorophyll fluorescence analysis was performed using three different pieces of equipment, each with an integrated PAM fluorometer: </w:t>
      </w:r>
      <w:proofErr w:type="spellStart"/>
      <w:r>
        <w:rPr>
          <w:rFonts w:asciiTheme="minorHAnsi" w:eastAsiaTheme="majorEastAsia" w:hAnsiTheme="minorHAnsi" w:cs="Calibri"/>
          <w:szCs w:val="24"/>
        </w:rPr>
        <w:t>FluorPen</w:t>
      </w:r>
      <w:proofErr w:type="spellEnd"/>
      <w:r>
        <w:rPr>
          <w:rFonts w:asciiTheme="minorHAnsi" w:eastAsiaTheme="majorEastAsia" w:hAnsiTheme="minorHAnsi" w:cs="Calibri"/>
          <w:szCs w:val="24"/>
        </w:rPr>
        <w:t>, Dual-KLAS-NIR photosynthesis analyser and LI-6800 infra-red gas analyser. Details on their use are described in their relevant sections.</w:t>
      </w:r>
    </w:p>
    <w:p w14:paraId="74D26D2A" w14:textId="77777777" w:rsidR="00083A71" w:rsidRDefault="00083A71" w:rsidP="00083A71">
      <w:pPr>
        <w:spacing w:before="240" w:after="240"/>
        <w:ind w:firstLine="720"/>
        <w:outlineLvl w:val="3"/>
        <w:rPr>
          <w:rFonts w:asciiTheme="minorHAnsi" w:eastAsiaTheme="majorEastAsia" w:hAnsiTheme="minorHAnsi" w:cs="Calibri"/>
          <w:b/>
          <w:sz w:val="24"/>
          <w:szCs w:val="24"/>
        </w:rPr>
      </w:pPr>
      <w:proofErr w:type="gramStart"/>
      <w:r>
        <w:rPr>
          <w:rFonts w:asciiTheme="minorHAnsi" w:eastAsiaTheme="majorEastAsia" w:hAnsiTheme="minorHAnsi" w:cs="Calibri"/>
          <w:b/>
          <w:sz w:val="24"/>
          <w:szCs w:val="24"/>
        </w:rPr>
        <w:t xml:space="preserve">2.9.1.1  </w:t>
      </w:r>
      <w:proofErr w:type="spellStart"/>
      <w:r>
        <w:rPr>
          <w:rFonts w:asciiTheme="minorHAnsi" w:eastAsiaTheme="majorEastAsia" w:hAnsiTheme="minorHAnsi" w:cs="Calibri"/>
          <w:b/>
          <w:sz w:val="24"/>
          <w:szCs w:val="24"/>
        </w:rPr>
        <w:t>FluorPen</w:t>
      </w:r>
      <w:proofErr w:type="spellEnd"/>
      <w:proofErr w:type="gramEnd"/>
      <w:r>
        <w:rPr>
          <w:rFonts w:asciiTheme="minorHAnsi" w:eastAsiaTheme="majorEastAsia" w:hAnsiTheme="minorHAnsi" w:cs="Calibri"/>
          <w:b/>
          <w:sz w:val="24"/>
          <w:szCs w:val="24"/>
        </w:rPr>
        <w:t xml:space="preserve"> measurements</w:t>
      </w:r>
    </w:p>
    <w:p w14:paraId="47B2CBE2" w14:textId="77777777" w:rsidR="00B57BB7" w:rsidRDefault="00083A71" w:rsidP="00B57BB7">
      <w:r>
        <w:t xml:space="preserve">To assess the impact of drought, a handheld </w:t>
      </w:r>
      <w:proofErr w:type="spellStart"/>
      <w:r>
        <w:t>FluorPen</w:t>
      </w:r>
      <w:proofErr w:type="spellEnd"/>
      <w:r>
        <w:t xml:space="preserve"> (FP100, Photon Systems Instruments) was used to collect daily </w:t>
      </w:r>
      <w:proofErr w:type="spellStart"/>
      <w:r>
        <w:rPr>
          <w:i/>
          <w:iCs/>
        </w:rPr>
        <w:t>F</w:t>
      </w:r>
      <w:r>
        <w:rPr>
          <w:vertAlign w:val="subscript"/>
        </w:rPr>
        <w:t>v</w:t>
      </w:r>
      <w:proofErr w:type="spellEnd"/>
      <w:r>
        <w:t>/</w:t>
      </w:r>
      <w:r w:rsidRPr="008746DF">
        <w:rPr>
          <w:i/>
          <w:iCs/>
        </w:rPr>
        <w:t>F</w:t>
      </w:r>
      <w:r>
        <w:rPr>
          <w:vertAlign w:val="subscript"/>
        </w:rPr>
        <w:t>m</w:t>
      </w:r>
      <w:r>
        <w:t xml:space="preserve"> measurements during the maize drought experiment. Measurements were taken from the middle of the blade, on the newest fully emerged leaf, and leaves were pre-dark adapted for 30 min using the leaf clips provided with the </w:t>
      </w:r>
      <w:proofErr w:type="spellStart"/>
      <w:r>
        <w:t>FluorPen</w:t>
      </w:r>
      <w:proofErr w:type="spellEnd"/>
      <w:r>
        <w:t xml:space="preserve">. </w:t>
      </w:r>
    </w:p>
    <w:p w14:paraId="31447F09" w14:textId="77777777" w:rsidR="00083A71" w:rsidRPr="00B57BB7" w:rsidRDefault="00B57BB7" w:rsidP="00B57BB7">
      <w:r>
        <w:rPr>
          <w:rFonts w:asciiTheme="minorHAnsi" w:eastAsiaTheme="majorEastAsia" w:hAnsiTheme="minorHAnsi" w:cs="Calibri"/>
          <w:b/>
          <w:sz w:val="24"/>
          <w:szCs w:val="24"/>
        </w:rPr>
        <w:br/>
      </w:r>
      <w:r w:rsidR="00083A71" w:rsidRPr="00F71ECE">
        <w:rPr>
          <w:rFonts w:asciiTheme="minorHAnsi" w:eastAsiaTheme="majorEastAsia" w:hAnsiTheme="minorHAnsi" w:cs="Calibri"/>
          <w:b/>
          <w:sz w:val="24"/>
          <w:szCs w:val="24"/>
        </w:rPr>
        <w:t>2.9.2</w:t>
      </w:r>
      <w:r w:rsidR="00083A71">
        <w:rPr>
          <w:rFonts w:asciiTheme="minorHAnsi" w:eastAsiaTheme="majorEastAsia" w:hAnsiTheme="minorHAnsi" w:cs="Calibri"/>
          <w:b/>
          <w:sz w:val="24"/>
          <w:szCs w:val="24"/>
        </w:rPr>
        <w:tab/>
        <w:t>P700 absorption spectroscopy</w:t>
      </w:r>
    </w:p>
    <w:p w14:paraId="2BCA3F42" w14:textId="77777777" w:rsidR="00083A71" w:rsidRDefault="00083A71" w:rsidP="00083A71">
      <w:pPr>
        <w:spacing w:before="240" w:after="240"/>
        <w:outlineLvl w:val="3"/>
        <w:rPr>
          <w:rFonts w:asciiTheme="minorHAnsi" w:eastAsiaTheme="majorEastAsia" w:hAnsiTheme="minorHAnsi" w:cs="Calibri"/>
          <w:szCs w:val="24"/>
        </w:rPr>
      </w:pPr>
      <w:r>
        <w:rPr>
          <w:rFonts w:asciiTheme="minorHAnsi" w:eastAsiaTheme="majorEastAsia" w:hAnsiTheme="minorHAnsi" w:cs="Calibri"/>
          <w:szCs w:val="24"/>
        </w:rPr>
        <w:t>PSI photochemistry can be assessed by measuring absorption changes in the near infra-red (NIR) spectral region, which relate to the redox changes of P700, PSI’s reaction centre chlorophyll. However, P700, plastocyanin (PC) and ferredoxin all absorb in the NIR, thus the overlapping signals must first be deconvoluted; this then allows a value for the level of oxidised P700+ in the sample to be measured. The redox state of P700 will vary depending on whether it is measured under a background of darkness (P700 fully reduced), far-red (FR; P700 mostly oxidised and stromal acceptors fully oxidised) or actinic light (P700 intermediately oxidised). The application of a saturating flash can be used to transiently oxidise all P700 reaction centres. Values of P700+ measured under different background light conditions, with and without a saturating flash, can be used to derive several parameters that relate to the efficiency of PSI photochemistry and any PSI donor-side or acceptor-side limitations. The parameters used in this thesis and their</w:t>
      </w:r>
      <w:r w:rsidR="00C413AC">
        <w:rPr>
          <w:rFonts w:asciiTheme="minorHAnsi" w:eastAsiaTheme="majorEastAsia" w:hAnsiTheme="minorHAnsi" w:cs="Calibri"/>
          <w:szCs w:val="24"/>
        </w:rPr>
        <w:t xml:space="preserve"> calculations are outlined in Table 2.2</w:t>
      </w:r>
      <w:r>
        <w:rPr>
          <w:rFonts w:asciiTheme="minorHAnsi" w:eastAsiaTheme="majorEastAsia" w:hAnsiTheme="minorHAnsi" w:cs="Calibri"/>
          <w:szCs w:val="24"/>
        </w:rPr>
        <w:t>. For more detail on the theory behind this technique, see section 3.1.1.2.</w:t>
      </w:r>
    </w:p>
    <w:p w14:paraId="08E9894B"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0244AC36"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1F8F3C4E"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55094804"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601C9D77"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44D1BA2B" w14:textId="77777777" w:rsidR="00B57BB7" w:rsidRDefault="00B57BB7" w:rsidP="00B7513B">
      <w:pPr>
        <w:spacing w:before="240" w:after="240" w:line="276" w:lineRule="auto"/>
        <w:outlineLvl w:val="3"/>
        <w:rPr>
          <w:rFonts w:asciiTheme="minorHAnsi" w:eastAsiaTheme="majorEastAsia" w:hAnsiTheme="minorHAnsi" w:cs="Calibri"/>
          <w:b/>
          <w:sz w:val="21"/>
          <w:szCs w:val="21"/>
        </w:rPr>
      </w:pPr>
    </w:p>
    <w:p w14:paraId="3CDFD897" w14:textId="77777777" w:rsidR="00FD0CFD" w:rsidRDefault="00FD0CFD" w:rsidP="00B7513B">
      <w:pPr>
        <w:spacing w:before="240" w:after="240" w:line="276" w:lineRule="auto"/>
        <w:outlineLvl w:val="3"/>
        <w:rPr>
          <w:rFonts w:asciiTheme="minorHAnsi" w:eastAsiaTheme="majorEastAsia" w:hAnsiTheme="minorHAnsi" w:cs="Calibri"/>
          <w:b/>
          <w:sz w:val="21"/>
          <w:szCs w:val="21"/>
        </w:rPr>
      </w:pPr>
    </w:p>
    <w:p w14:paraId="7284F1F1" w14:textId="77777777" w:rsidR="00B7513B" w:rsidRPr="00B7513B" w:rsidRDefault="00407986" w:rsidP="00B7513B">
      <w:pPr>
        <w:spacing w:before="240" w:after="240" w:line="276" w:lineRule="auto"/>
        <w:outlineLvl w:val="3"/>
        <w:rPr>
          <w:rFonts w:asciiTheme="minorHAnsi" w:eastAsiaTheme="majorEastAsia" w:hAnsiTheme="minorHAnsi" w:cs="Calibri"/>
          <w:b/>
          <w:sz w:val="21"/>
          <w:szCs w:val="21"/>
        </w:rPr>
      </w:pPr>
      <w:r>
        <w:rPr>
          <w:rFonts w:asciiTheme="minorHAnsi" w:eastAsiaTheme="majorEastAsia" w:hAnsiTheme="minorHAnsi" w:cs="Calibri"/>
          <w:b/>
          <w:sz w:val="21"/>
          <w:szCs w:val="21"/>
        </w:rPr>
        <w:lastRenderedPageBreak/>
        <w:t>Table 2.2</w:t>
      </w:r>
      <w:r w:rsidR="00B7513B" w:rsidRPr="00B7513B">
        <w:rPr>
          <w:rFonts w:asciiTheme="minorHAnsi" w:eastAsiaTheme="majorEastAsia" w:hAnsiTheme="minorHAnsi" w:cs="Calibri"/>
          <w:b/>
          <w:sz w:val="21"/>
          <w:szCs w:val="21"/>
        </w:rPr>
        <w:t xml:space="preserve">. Equations for </w:t>
      </w:r>
      <w:r w:rsidR="00B7513B">
        <w:rPr>
          <w:rFonts w:asciiTheme="minorHAnsi" w:eastAsiaTheme="majorEastAsia" w:hAnsiTheme="minorHAnsi" w:cs="Calibri"/>
          <w:b/>
          <w:sz w:val="21"/>
          <w:szCs w:val="21"/>
        </w:rPr>
        <w:t xml:space="preserve">P700 </w:t>
      </w:r>
      <w:r>
        <w:rPr>
          <w:rFonts w:asciiTheme="minorHAnsi" w:eastAsiaTheme="majorEastAsia" w:hAnsiTheme="minorHAnsi" w:cs="Calibri"/>
          <w:b/>
          <w:sz w:val="21"/>
          <w:szCs w:val="21"/>
        </w:rPr>
        <w:t>absorption</w:t>
      </w:r>
      <w:r w:rsidR="00AE0F19">
        <w:rPr>
          <w:rFonts w:asciiTheme="minorHAnsi" w:eastAsiaTheme="majorEastAsia" w:hAnsiTheme="minorHAnsi" w:cs="Calibri"/>
          <w:b/>
          <w:sz w:val="21"/>
          <w:szCs w:val="21"/>
        </w:rPr>
        <w:t xml:space="preserve"> paramete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42"/>
        <w:gridCol w:w="2268"/>
        <w:gridCol w:w="5375"/>
      </w:tblGrid>
      <w:tr w:rsidR="00083A71" w14:paraId="397E8633" w14:textId="77777777" w:rsidTr="009D3DC9">
        <w:tc>
          <w:tcPr>
            <w:tcW w:w="1242" w:type="dxa"/>
          </w:tcPr>
          <w:p w14:paraId="7142A9A0"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Parameter</w:t>
            </w:r>
          </w:p>
        </w:tc>
        <w:tc>
          <w:tcPr>
            <w:tcW w:w="2268" w:type="dxa"/>
          </w:tcPr>
          <w:p w14:paraId="257261BA"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Equation</w:t>
            </w:r>
          </w:p>
        </w:tc>
        <w:tc>
          <w:tcPr>
            <w:tcW w:w="5375" w:type="dxa"/>
          </w:tcPr>
          <w:p w14:paraId="301BE720"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Description</w:t>
            </w:r>
          </w:p>
        </w:tc>
      </w:tr>
      <w:tr w:rsidR="00083A71" w14:paraId="6314DF4C" w14:textId="77777777" w:rsidTr="009D3DC9">
        <w:tc>
          <w:tcPr>
            <w:tcW w:w="1242" w:type="dxa"/>
          </w:tcPr>
          <w:p w14:paraId="45EF289F" w14:textId="77777777" w:rsidR="00083A71" w:rsidRPr="00DB430D" w:rsidRDefault="00083A71" w:rsidP="009D3DC9">
            <w:pPr>
              <w:spacing w:before="80" w:after="80" w:line="276" w:lineRule="auto"/>
              <w:ind w:firstLine="0"/>
              <w:jc w:val="center"/>
              <w:outlineLvl w:val="3"/>
              <w:rPr>
                <w:rFonts w:eastAsiaTheme="majorEastAsia" w:cs="Calibri"/>
                <w:szCs w:val="24"/>
                <w:vertAlign w:val="subscript"/>
              </w:rPr>
            </w:pPr>
            <w:r>
              <w:rPr>
                <w:rFonts w:asciiTheme="minorHAnsi" w:eastAsiaTheme="majorEastAsia" w:hAnsiTheme="minorHAnsi" w:cs="Calibri"/>
                <w:i/>
                <w:szCs w:val="24"/>
              </w:rPr>
              <w:t>P</w:t>
            </w:r>
            <w:r>
              <w:rPr>
                <w:rFonts w:asciiTheme="minorHAnsi" w:eastAsiaTheme="majorEastAsia" w:hAnsiTheme="minorHAnsi" w:cs="Calibri"/>
                <w:szCs w:val="24"/>
                <w:vertAlign w:val="subscript"/>
              </w:rPr>
              <w:t>m</w:t>
            </w:r>
          </w:p>
        </w:tc>
        <w:tc>
          <w:tcPr>
            <w:tcW w:w="2268" w:type="dxa"/>
          </w:tcPr>
          <w:p w14:paraId="02F62A4A" w14:textId="77777777" w:rsidR="00083A71" w:rsidRPr="00DB430D" w:rsidRDefault="00083A71" w:rsidP="009D3DC9">
            <w:pPr>
              <w:spacing w:before="80" w:after="80" w:line="276" w:lineRule="auto"/>
              <w:jc w:val="left"/>
              <w:outlineLvl w:val="3"/>
              <w:rPr>
                <w:rFonts w:eastAsia="SimSun" w:cs="Calibri"/>
                <w:szCs w:val="32"/>
              </w:rPr>
            </w:pPr>
          </w:p>
        </w:tc>
        <w:tc>
          <w:tcPr>
            <w:tcW w:w="5375" w:type="dxa"/>
          </w:tcPr>
          <w:p w14:paraId="38C11A25"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Pr>
                <w:rFonts w:asciiTheme="minorHAnsi" w:eastAsiaTheme="majorEastAsia" w:hAnsiTheme="minorHAnsi" w:cs="Calibri"/>
                <w:sz w:val="20"/>
                <w:szCs w:val="24"/>
              </w:rPr>
              <w:t>Maximal</w:t>
            </w:r>
            <w:r w:rsidRPr="00DB430D">
              <w:rPr>
                <w:rFonts w:asciiTheme="minorHAnsi" w:eastAsiaTheme="majorEastAsia" w:hAnsiTheme="minorHAnsi" w:cs="Calibri"/>
                <w:sz w:val="20"/>
                <w:szCs w:val="24"/>
              </w:rPr>
              <w:t xml:space="preserve"> </w:t>
            </w:r>
            <w:r>
              <w:rPr>
                <w:rFonts w:asciiTheme="minorHAnsi" w:eastAsiaTheme="majorEastAsia" w:hAnsiTheme="minorHAnsi" w:cs="Calibri"/>
                <w:sz w:val="20"/>
                <w:szCs w:val="24"/>
              </w:rPr>
              <w:t>level of P700 oxidation,</w:t>
            </w:r>
            <w:r w:rsidRPr="00DB430D">
              <w:rPr>
                <w:rFonts w:asciiTheme="minorHAnsi" w:eastAsiaTheme="majorEastAsia" w:hAnsiTheme="minorHAnsi" w:cs="Calibri"/>
                <w:sz w:val="20"/>
                <w:szCs w:val="24"/>
              </w:rPr>
              <w:t xml:space="preserve"> measured on dark-adapted samples.</w:t>
            </w:r>
          </w:p>
        </w:tc>
      </w:tr>
      <w:tr w:rsidR="00083A71" w14:paraId="6DB43B35" w14:textId="77777777" w:rsidTr="009D3DC9">
        <w:tc>
          <w:tcPr>
            <w:tcW w:w="1242" w:type="dxa"/>
          </w:tcPr>
          <w:p w14:paraId="32C75FFF"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eastAsiaTheme="majorEastAsia" w:cs="Calibri"/>
                <w:szCs w:val="24"/>
              </w:rPr>
              <w:t>Y(I)</w:t>
            </w:r>
          </w:p>
        </w:tc>
        <w:tc>
          <w:tcPr>
            <w:tcW w:w="2268" w:type="dxa"/>
          </w:tcPr>
          <w:p w14:paraId="25BA7701" w14:textId="77777777" w:rsidR="00083A71" w:rsidRDefault="00000000" w:rsidP="009D3DC9">
            <w:pPr>
              <w:spacing w:before="80" w:after="80" w:line="276" w:lineRule="auto"/>
              <w:jc w:val="left"/>
              <w:outlineLvl w:val="3"/>
              <w:rPr>
                <w:rFonts w:asciiTheme="minorHAnsi" w:eastAsiaTheme="majorEastAsia" w:hAnsiTheme="minorHAnsi" w:cs="Calibri"/>
                <w:szCs w:val="24"/>
              </w:rPr>
            </w:pPr>
            <m:oMathPara>
              <m:oMath>
                <m:sSub>
                  <m:sSubPr>
                    <m:ctrlPr>
                      <w:rPr>
                        <w:rFonts w:ascii="Cambria Math" w:hAnsi="Cambria Math" w:cstheme="minorBidi"/>
                        <w:i/>
                        <w:szCs w:val="32"/>
                      </w:rPr>
                    </m:ctrlPr>
                  </m:sSubPr>
                  <m:e>
                    <m:r>
                      <w:rPr>
                        <w:rFonts w:ascii="Cambria Math" w:hAnsi="Cambria Math" w:cstheme="minorBidi"/>
                        <w:szCs w:val="32"/>
                      </w:rPr>
                      <m:t>P</m:t>
                    </m:r>
                  </m:e>
                  <m:sub>
                    <m:r>
                      <w:rPr>
                        <w:rFonts w:ascii="Cambria Math" w:hAnsi="Cambria Math" w:cstheme="minorBidi"/>
                        <w:szCs w:val="32"/>
                      </w:rPr>
                      <m:t>m</m:t>
                    </m:r>
                  </m:sub>
                </m:sSub>
                <m:r>
                  <w:rPr>
                    <w:rFonts w:ascii="Cambria Math" w:hAnsi="Cambria Math" w:cstheme="minorBidi"/>
                    <w:szCs w:val="32"/>
                  </w:rPr>
                  <m:t>'-P</m:t>
                </m:r>
              </m:oMath>
            </m:oMathPara>
          </w:p>
        </w:tc>
        <w:tc>
          <w:tcPr>
            <w:tcW w:w="5375" w:type="dxa"/>
          </w:tcPr>
          <w:p w14:paraId="7D743222"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sidRPr="00DB430D">
              <w:rPr>
                <w:rFonts w:asciiTheme="minorHAnsi" w:eastAsiaTheme="majorEastAsia" w:hAnsiTheme="minorHAnsi" w:cs="Calibri"/>
                <w:sz w:val="20"/>
                <w:szCs w:val="24"/>
              </w:rPr>
              <w:t xml:space="preserve">Operating quantum efficiency of </w:t>
            </w:r>
            <w:r>
              <w:rPr>
                <w:rFonts w:asciiTheme="minorHAnsi" w:eastAsiaTheme="majorEastAsia" w:hAnsiTheme="minorHAnsi" w:cs="Calibri"/>
                <w:sz w:val="20"/>
                <w:szCs w:val="24"/>
              </w:rPr>
              <w:t>PSI photochemistry, in the light. Estimates the fraction of open PSI reaction centres.</w:t>
            </w:r>
          </w:p>
        </w:tc>
      </w:tr>
      <w:tr w:rsidR="00083A71" w14:paraId="08060E90" w14:textId="77777777" w:rsidTr="009D3DC9">
        <w:tc>
          <w:tcPr>
            <w:tcW w:w="1242" w:type="dxa"/>
          </w:tcPr>
          <w:p w14:paraId="36506002"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Y(ND)</w:t>
            </w:r>
          </w:p>
        </w:tc>
        <w:tc>
          <w:tcPr>
            <w:tcW w:w="2268" w:type="dxa"/>
          </w:tcPr>
          <w:p w14:paraId="447FFB07" w14:textId="77777777" w:rsidR="00083A71" w:rsidRPr="00DB430D" w:rsidRDefault="00083A71" w:rsidP="009D3DC9">
            <w:pPr>
              <w:spacing w:before="80" w:after="80" w:line="276" w:lineRule="auto"/>
              <w:jc w:val="left"/>
              <w:outlineLvl w:val="3"/>
              <w:rPr>
                <w:rFonts w:asciiTheme="minorHAnsi" w:eastAsiaTheme="majorEastAsia" w:hAnsiTheme="minorHAnsi" w:cs="Calibri"/>
              </w:rPr>
            </w:pPr>
            <m:oMathPara>
              <m:oMath>
                <m:r>
                  <w:rPr>
                    <w:rFonts w:ascii="Cambria Math" w:hAnsi="Cambria Math" w:cstheme="minorBidi"/>
                    <w:szCs w:val="32"/>
                  </w:rPr>
                  <m:t>P-</m:t>
                </m:r>
                <m:sSub>
                  <m:sSubPr>
                    <m:ctrlPr>
                      <w:rPr>
                        <w:rFonts w:ascii="Cambria Math" w:hAnsi="Cambria Math" w:cstheme="minorBidi"/>
                        <w:i/>
                        <w:szCs w:val="32"/>
                      </w:rPr>
                    </m:ctrlPr>
                  </m:sSubPr>
                  <m:e>
                    <m:r>
                      <w:rPr>
                        <w:rFonts w:ascii="Cambria Math" w:hAnsi="Cambria Math" w:cstheme="minorBidi"/>
                        <w:szCs w:val="32"/>
                      </w:rPr>
                      <m:t>P</m:t>
                    </m:r>
                  </m:e>
                  <m:sub>
                    <m:r>
                      <m:rPr>
                        <m:sty m:val="p"/>
                      </m:rPr>
                      <w:rPr>
                        <w:rFonts w:ascii="Cambria Math" w:hAnsi="Cambria Math" w:cstheme="minorBidi"/>
                        <w:szCs w:val="32"/>
                      </w:rPr>
                      <m:t>o</m:t>
                    </m:r>
                  </m:sub>
                </m:sSub>
              </m:oMath>
            </m:oMathPara>
          </w:p>
        </w:tc>
        <w:tc>
          <w:tcPr>
            <w:tcW w:w="5375" w:type="dxa"/>
          </w:tcPr>
          <w:p w14:paraId="7CCE0E43"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Pr>
                <w:rFonts w:asciiTheme="minorHAnsi" w:eastAsiaTheme="majorEastAsia" w:hAnsiTheme="minorHAnsi" w:cs="Calibri"/>
                <w:sz w:val="20"/>
                <w:szCs w:val="24"/>
              </w:rPr>
              <w:t>PSI</w:t>
            </w:r>
            <w:r w:rsidRPr="00DB430D">
              <w:rPr>
                <w:rFonts w:asciiTheme="minorHAnsi" w:eastAsiaTheme="majorEastAsia" w:hAnsiTheme="minorHAnsi" w:cs="Calibri"/>
                <w:sz w:val="20"/>
                <w:szCs w:val="24"/>
              </w:rPr>
              <w:t xml:space="preserve"> </w:t>
            </w:r>
            <w:r>
              <w:rPr>
                <w:rFonts w:asciiTheme="minorHAnsi" w:eastAsiaTheme="majorEastAsia" w:hAnsiTheme="minorHAnsi" w:cs="Calibri"/>
                <w:sz w:val="20"/>
                <w:szCs w:val="24"/>
              </w:rPr>
              <w:t>donor</w:t>
            </w:r>
            <w:r w:rsidRPr="00DB430D">
              <w:rPr>
                <w:rFonts w:asciiTheme="minorHAnsi" w:eastAsiaTheme="majorEastAsia" w:hAnsiTheme="minorHAnsi" w:cs="Calibri"/>
                <w:sz w:val="20"/>
                <w:szCs w:val="24"/>
              </w:rPr>
              <w:t xml:space="preserve">-side limitation, </w:t>
            </w:r>
            <w:r>
              <w:rPr>
                <w:rFonts w:asciiTheme="minorHAnsi" w:eastAsiaTheme="majorEastAsia" w:hAnsiTheme="minorHAnsi" w:cs="Calibri"/>
                <w:sz w:val="20"/>
                <w:szCs w:val="24"/>
              </w:rPr>
              <w:t xml:space="preserve">in the light. </w:t>
            </w:r>
            <w:r w:rsidRPr="00DB430D">
              <w:rPr>
                <w:rFonts w:asciiTheme="minorHAnsi" w:eastAsiaTheme="majorEastAsia" w:hAnsiTheme="minorHAnsi" w:cs="Calibri"/>
                <w:sz w:val="20"/>
                <w:szCs w:val="24"/>
              </w:rPr>
              <w:t xml:space="preserve">Estimates </w:t>
            </w:r>
            <w:r>
              <w:rPr>
                <w:rFonts w:asciiTheme="minorHAnsi" w:eastAsiaTheme="majorEastAsia" w:hAnsiTheme="minorHAnsi" w:cs="Calibri"/>
                <w:sz w:val="20"/>
                <w:szCs w:val="24"/>
              </w:rPr>
              <w:t>the fraction of closed PSI reaction centres, due to insufficient availability of reduced PC.</w:t>
            </w:r>
          </w:p>
        </w:tc>
      </w:tr>
      <w:tr w:rsidR="00083A71" w14:paraId="4FD4F490" w14:textId="77777777" w:rsidTr="009D3DC9">
        <w:tc>
          <w:tcPr>
            <w:tcW w:w="1242" w:type="dxa"/>
          </w:tcPr>
          <w:p w14:paraId="6B696547"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Y(NA)</w:t>
            </w:r>
          </w:p>
        </w:tc>
        <w:tc>
          <w:tcPr>
            <w:tcW w:w="2268" w:type="dxa"/>
          </w:tcPr>
          <w:p w14:paraId="455F531F" w14:textId="77777777" w:rsidR="00083A71" w:rsidRDefault="00000000" w:rsidP="009D3DC9">
            <w:pPr>
              <w:spacing w:before="80" w:after="80" w:line="276" w:lineRule="auto"/>
              <w:jc w:val="left"/>
              <w:outlineLvl w:val="3"/>
              <w:rPr>
                <w:rFonts w:asciiTheme="minorHAnsi" w:eastAsiaTheme="majorEastAsia" w:hAnsiTheme="minorHAnsi" w:cs="Calibri"/>
                <w:szCs w:val="24"/>
              </w:rPr>
            </w:pPr>
            <m:oMathPara>
              <m:oMath>
                <m:sSub>
                  <m:sSubPr>
                    <m:ctrlPr>
                      <w:rPr>
                        <w:rFonts w:ascii="Cambria Math" w:hAnsi="Cambria Math" w:cstheme="minorBidi"/>
                        <w:i/>
                        <w:szCs w:val="32"/>
                      </w:rPr>
                    </m:ctrlPr>
                  </m:sSubPr>
                  <m:e>
                    <m:r>
                      <w:rPr>
                        <w:rFonts w:ascii="Cambria Math" w:hAnsi="Cambria Math" w:cstheme="minorBidi"/>
                        <w:szCs w:val="32"/>
                      </w:rPr>
                      <m:t>P</m:t>
                    </m:r>
                  </m:e>
                  <m:sub>
                    <m:r>
                      <w:rPr>
                        <w:rFonts w:ascii="Cambria Math" w:hAnsi="Cambria Math" w:cstheme="minorBidi"/>
                        <w:szCs w:val="32"/>
                      </w:rPr>
                      <m:t>m</m:t>
                    </m:r>
                  </m:sub>
                </m:sSub>
                <m:r>
                  <w:rPr>
                    <w:rFonts w:ascii="Cambria Math" w:hAnsi="Cambria Math" w:cstheme="minorBidi"/>
                    <w:szCs w:val="32"/>
                  </w:rPr>
                  <m:t>-</m:t>
                </m:r>
                <m:sSub>
                  <m:sSubPr>
                    <m:ctrlPr>
                      <w:rPr>
                        <w:rFonts w:ascii="Cambria Math" w:hAnsi="Cambria Math" w:cstheme="minorBidi"/>
                        <w:i/>
                        <w:szCs w:val="32"/>
                      </w:rPr>
                    </m:ctrlPr>
                  </m:sSubPr>
                  <m:e>
                    <m:r>
                      <w:rPr>
                        <w:rFonts w:ascii="Cambria Math" w:hAnsi="Cambria Math" w:cstheme="minorBidi"/>
                        <w:szCs w:val="32"/>
                      </w:rPr>
                      <m:t>P</m:t>
                    </m:r>
                  </m:e>
                  <m:sub>
                    <m:r>
                      <w:rPr>
                        <w:rFonts w:ascii="Cambria Math" w:hAnsi="Cambria Math" w:cstheme="minorBidi"/>
                        <w:szCs w:val="32"/>
                      </w:rPr>
                      <m:t>m</m:t>
                    </m:r>
                  </m:sub>
                </m:sSub>
                <m:r>
                  <w:rPr>
                    <w:rFonts w:ascii="Cambria Math" w:hAnsi="Cambria Math" w:cstheme="minorBidi"/>
                    <w:szCs w:val="32"/>
                  </w:rPr>
                  <m:t>'</m:t>
                </m:r>
              </m:oMath>
            </m:oMathPara>
          </w:p>
        </w:tc>
        <w:tc>
          <w:tcPr>
            <w:tcW w:w="5375" w:type="dxa"/>
          </w:tcPr>
          <w:p w14:paraId="7504AFB0" w14:textId="77777777" w:rsidR="00083A71" w:rsidRPr="00DB430D" w:rsidRDefault="00083A71" w:rsidP="009D3DC9">
            <w:pPr>
              <w:spacing w:before="80" w:after="80" w:line="276" w:lineRule="auto"/>
              <w:ind w:firstLine="0"/>
              <w:jc w:val="left"/>
              <w:outlineLvl w:val="3"/>
              <w:rPr>
                <w:rFonts w:asciiTheme="minorHAnsi" w:eastAsiaTheme="majorEastAsia" w:hAnsiTheme="minorHAnsi" w:cs="Calibri"/>
                <w:sz w:val="20"/>
                <w:szCs w:val="24"/>
              </w:rPr>
            </w:pPr>
            <w:r>
              <w:rPr>
                <w:rFonts w:asciiTheme="minorHAnsi" w:eastAsiaTheme="majorEastAsia" w:hAnsiTheme="minorHAnsi" w:cs="Calibri"/>
                <w:sz w:val="20"/>
                <w:szCs w:val="24"/>
              </w:rPr>
              <w:t>PSI</w:t>
            </w:r>
            <w:r w:rsidRPr="00DB430D">
              <w:rPr>
                <w:rFonts w:asciiTheme="minorHAnsi" w:eastAsiaTheme="majorEastAsia" w:hAnsiTheme="minorHAnsi" w:cs="Calibri"/>
                <w:sz w:val="20"/>
                <w:szCs w:val="24"/>
              </w:rPr>
              <w:t xml:space="preserve"> </w:t>
            </w:r>
            <w:r>
              <w:rPr>
                <w:rFonts w:asciiTheme="minorHAnsi" w:eastAsiaTheme="majorEastAsia" w:hAnsiTheme="minorHAnsi" w:cs="Calibri"/>
                <w:sz w:val="20"/>
                <w:szCs w:val="24"/>
              </w:rPr>
              <w:t>acceptor</w:t>
            </w:r>
            <w:r w:rsidRPr="00DB430D">
              <w:rPr>
                <w:rFonts w:asciiTheme="minorHAnsi" w:eastAsiaTheme="majorEastAsia" w:hAnsiTheme="minorHAnsi" w:cs="Calibri"/>
                <w:sz w:val="20"/>
                <w:szCs w:val="24"/>
              </w:rPr>
              <w:t xml:space="preserve">-side limitation, </w:t>
            </w:r>
            <w:r>
              <w:rPr>
                <w:rFonts w:asciiTheme="minorHAnsi" w:eastAsiaTheme="majorEastAsia" w:hAnsiTheme="minorHAnsi" w:cs="Calibri"/>
                <w:sz w:val="20"/>
                <w:szCs w:val="24"/>
              </w:rPr>
              <w:t xml:space="preserve">in the light. </w:t>
            </w:r>
            <w:r w:rsidRPr="00DB430D">
              <w:rPr>
                <w:rFonts w:asciiTheme="minorHAnsi" w:eastAsiaTheme="majorEastAsia" w:hAnsiTheme="minorHAnsi" w:cs="Calibri"/>
                <w:sz w:val="20"/>
                <w:szCs w:val="24"/>
              </w:rPr>
              <w:t>Estima</w:t>
            </w:r>
            <w:r>
              <w:rPr>
                <w:rFonts w:asciiTheme="minorHAnsi" w:eastAsiaTheme="majorEastAsia" w:hAnsiTheme="minorHAnsi" w:cs="Calibri"/>
                <w:sz w:val="20"/>
                <w:szCs w:val="24"/>
              </w:rPr>
              <w:t xml:space="preserve">tes the fraction of closed PSI </w:t>
            </w:r>
            <w:r w:rsidRPr="00DB430D">
              <w:rPr>
                <w:rFonts w:asciiTheme="minorHAnsi" w:eastAsiaTheme="majorEastAsia" w:hAnsiTheme="minorHAnsi" w:cs="Calibri"/>
                <w:sz w:val="20"/>
                <w:szCs w:val="24"/>
              </w:rPr>
              <w:t>reaction centres</w:t>
            </w:r>
            <w:r>
              <w:rPr>
                <w:rFonts w:asciiTheme="minorHAnsi" w:eastAsiaTheme="majorEastAsia" w:hAnsiTheme="minorHAnsi" w:cs="Calibri"/>
                <w:sz w:val="20"/>
                <w:szCs w:val="24"/>
              </w:rPr>
              <w:t>, due to over-reduced stromal acceptors.</w:t>
            </w:r>
          </w:p>
        </w:tc>
      </w:tr>
      <w:tr w:rsidR="00083A71" w14:paraId="560AE781" w14:textId="77777777" w:rsidTr="009D3DC9">
        <w:tc>
          <w:tcPr>
            <w:tcW w:w="1242" w:type="dxa"/>
          </w:tcPr>
          <w:p w14:paraId="37B71B72" w14:textId="77777777" w:rsidR="00083A71" w:rsidRDefault="00083A71" w:rsidP="009D3DC9">
            <w:pPr>
              <w:spacing w:before="80" w:after="80" w:line="276" w:lineRule="auto"/>
              <w:ind w:firstLine="0"/>
              <w:jc w:val="center"/>
              <w:outlineLvl w:val="3"/>
              <w:rPr>
                <w:rFonts w:asciiTheme="minorHAnsi" w:eastAsiaTheme="majorEastAsia" w:hAnsiTheme="minorHAnsi" w:cs="Calibri"/>
                <w:szCs w:val="24"/>
              </w:rPr>
            </w:pPr>
            <w:r>
              <w:rPr>
                <w:rFonts w:asciiTheme="minorHAnsi" w:eastAsiaTheme="majorEastAsia" w:hAnsiTheme="minorHAnsi" w:cs="Calibri"/>
                <w:szCs w:val="24"/>
              </w:rPr>
              <w:t>Y(I)/Y(II)</w:t>
            </w:r>
          </w:p>
        </w:tc>
        <w:tc>
          <w:tcPr>
            <w:tcW w:w="2268" w:type="dxa"/>
          </w:tcPr>
          <w:p w14:paraId="06A4A3CF" w14:textId="77777777" w:rsidR="00083A71" w:rsidRPr="00DB430D" w:rsidRDefault="00000000" w:rsidP="009D3DC9">
            <w:pPr>
              <w:spacing w:before="80" w:after="80" w:line="276" w:lineRule="auto"/>
              <w:jc w:val="left"/>
              <w:outlineLvl w:val="3"/>
              <w:rPr>
                <w:rFonts w:eastAsia="SimSun" w:cs="Calibri"/>
                <w:szCs w:val="32"/>
              </w:rPr>
            </w:pPr>
            <m:oMathPara>
              <m:oMath>
                <m:f>
                  <m:fPr>
                    <m:ctrlPr>
                      <w:rPr>
                        <w:rFonts w:ascii="Cambria Math" w:eastAsia="SimSun" w:hAnsi="Cambria Math" w:cs="Calibri"/>
                        <w:i/>
                        <w:szCs w:val="32"/>
                      </w:rPr>
                    </m:ctrlPr>
                  </m:fPr>
                  <m:num>
                    <m:sSub>
                      <m:sSubPr>
                        <m:ctrlPr>
                          <w:rPr>
                            <w:rFonts w:ascii="Cambria Math" w:hAnsi="Cambria Math" w:cstheme="minorBidi"/>
                            <w:i/>
                            <w:szCs w:val="32"/>
                          </w:rPr>
                        </m:ctrlPr>
                      </m:sSubPr>
                      <m:e>
                        <m:r>
                          <w:rPr>
                            <w:rFonts w:ascii="Cambria Math" w:hAnsi="Cambria Math" w:cstheme="minorBidi"/>
                            <w:szCs w:val="32"/>
                          </w:rPr>
                          <m:t>P</m:t>
                        </m:r>
                      </m:e>
                      <m:sub>
                        <m:r>
                          <w:rPr>
                            <w:rFonts w:ascii="Cambria Math" w:hAnsi="Cambria Math" w:cstheme="minorBidi"/>
                            <w:szCs w:val="32"/>
                          </w:rPr>
                          <m:t>m</m:t>
                        </m:r>
                      </m:sub>
                    </m:sSub>
                    <m:r>
                      <w:rPr>
                        <w:rFonts w:ascii="Cambria Math" w:hAnsi="Cambria Math" w:cstheme="minorBidi"/>
                        <w:szCs w:val="32"/>
                      </w:rPr>
                      <m:t>'-P</m:t>
                    </m:r>
                  </m:num>
                  <m:den>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sSub>
                      <m:sSubPr>
                        <m:ctrlPr>
                          <w:rPr>
                            <w:rFonts w:ascii="Cambria Math" w:hAnsi="Cambria Math" w:cstheme="minorBidi"/>
                            <w:i/>
                            <w:szCs w:val="32"/>
                          </w:rPr>
                        </m:ctrlPr>
                      </m:sSubPr>
                      <m:e>
                        <m:r>
                          <w:rPr>
                            <w:rFonts w:ascii="Cambria Math" w:hAnsi="Cambria Math" w:cstheme="minorBidi"/>
                            <w:szCs w:val="32"/>
                          </w:rPr>
                          <m:t>F</m:t>
                        </m:r>
                      </m:e>
                      <m:sub>
                        <m:r>
                          <w:rPr>
                            <w:rFonts w:ascii="Cambria Math" w:hAnsi="Cambria Math" w:cstheme="minorBidi"/>
                            <w:szCs w:val="32"/>
                          </w:rPr>
                          <m:t>t</m:t>
                        </m:r>
                      </m:sub>
                    </m:sSub>
                    <m:r>
                      <w:rPr>
                        <w:rFonts w:ascii="Cambria Math" w:hAnsi="Cambria Math" w:cstheme="minorBidi"/>
                        <w:szCs w:val="32"/>
                      </w:rPr>
                      <m:t>)/</m:t>
                    </m:r>
                    <m:sSub>
                      <m:sSubPr>
                        <m:ctrlPr>
                          <w:rPr>
                            <w:rFonts w:ascii="Cambria Math" w:hAnsi="Cambria Math" w:cstheme="minorBidi"/>
                            <w:i/>
                            <w:szCs w:val="32"/>
                          </w:rPr>
                        </m:ctrlPr>
                      </m:sSubPr>
                      <m:e>
                        <m:r>
                          <m:rPr>
                            <m:sty m:val="p"/>
                          </m:rPr>
                          <w:rPr>
                            <w:rFonts w:ascii="Cambria Math" w:hAnsi="Cambria Math" w:cstheme="minorBidi"/>
                            <w:szCs w:val="32"/>
                          </w:rPr>
                          <w:softHyphen/>
                        </m:r>
                        <m:r>
                          <m:rPr>
                            <m:sty m:val="p"/>
                          </m:rPr>
                          <w:rPr>
                            <w:rFonts w:ascii="Cambria Math" w:hAnsi="Cambria Math" w:cstheme="minorBidi"/>
                            <w:szCs w:val="32"/>
                          </w:rPr>
                          <w:softHyphen/>
                        </m:r>
                        <m:r>
                          <w:rPr>
                            <w:rFonts w:ascii="Cambria Math" w:hAnsi="Cambria Math" w:cstheme="minorBidi"/>
                            <w:szCs w:val="32"/>
                          </w:rPr>
                          <m:t>F</m:t>
                        </m:r>
                      </m:e>
                      <m:sub>
                        <m:r>
                          <w:rPr>
                            <w:rFonts w:ascii="Cambria Math" w:hAnsi="Cambria Math" w:cstheme="minorBidi"/>
                            <w:szCs w:val="32"/>
                          </w:rPr>
                          <m:t>m</m:t>
                        </m:r>
                      </m:sub>
                    </m:sSub>
                    <m:r>
                      <w:rPr>
                        <w:rFonts w:ascii="Cambria Math" w:hAnsi="Cambria Math" w:cstheme="minorBidi"/>
                        <w:szCs w:val="32"/>
                      </w:rPr>
                      <m:t>'</m:t>
                    </m:r>
                  </m:den>
                </m:f>
              </m:oMath>
            </m:oMathPara>
          </w:p>
        </w:tc>
        <w:tc>
          <w:tcPr>
            <w:tcW w:w="5375" w:type="dxa"/>
          </w:tcPr>
          <w:p w14:paraId="752CE2EF" w14:textId="77777777" w:rsidR="00083A71" w:rsidRDefault="00083A71" w:rsidP="009D3DC9">
            <w:pPr>
              <w:spacing w:before="80" w:after="80" w:line="276" w:lineRule="auto"/>
              <w:ind w:firstLine="0"/>
              <w:jc w:val="left"/>
              <w:outlineLvl w:val="3"/>
              <w:rPr>
                <w:rFonts w:asciiTheme="minorHAnsi" w:eastAsiaTheme="majorEastAsia" w:hAnsiTheme="minorHAnsi" w:cs="Calibri"/>
                <w:sz w:val="20"/>
                <w:szCs w:val="24"/>
              </w:rPr>
            </w:pPr>
            <w:r>
              <w:rPr>
                <w:rFonts w:asciiTheme="minorHAnsi" w:eastAsiaTheme="majorEastAsia" w:hAnsiTheme="minorHAnsi" w:cs="Calibri"/>
                <w:sz w:val="20"/>
                <w:szCs w:val="24"/>
              </w:rPr>
              <w:t>Proxy measurement for cyclic electron transfer, in the light. Requires measurements of chlorophyll fluorescence yield (see above) and P700+ absorbance signals.</w:t>
            </w:r>
          </w:p>
        </w:tc>
      </w:tr>
    </w:tbl>
    <w:p w14:paraId="7B60234A" w14:textId="77777777" w:rsidR="00083A71" w:rsidRDefault="00FD0CFD" w:rsidP="00FD0CFD">
      <w:pPr>
        <w:spacing w:line="276" w:lineRule="auto"/>
        <w:rPr>
          <w:sz w:val="21"/>
          <w:szCs w:val="21"/>
        </w:rPr>
      </w:pPr>
      <w:r>
        <w:br/>
      </w:r>
      <w:r w:rsidR="00083A71" w:rsidRPr="00FD0CFD">
        <w:rPr>
          <w:sz w:val="21"/>
          <w:szCs w:val="21"/>
        </w:rPr>
        <w:t xml:space="preserve">Where </w:t>
      </w:r>
      <w:r w:rsidR="00083A71" w:rsidRPr="00FD0CFD">
        <w:rPr>
          <w:i/>
          <w:sz w:val="21"/>
          <w:szCs w:val="21"/>
        </w:rPr>
        <w:t>P</w:t>
      </w:r>
      <w:r w:rsidR="00083A71" w:rsidRPr="00FD0CFD">
        <w:rPr>
          <w:sz w:val="21"/>
          <w:szCs w:val="21"/>
          <w:vertAlign w:val="subscript"/>
        </w:rPr>
        <w:t>o</w:t>
      </w:r>
      <w:r w:rsidR="00083A71" w:rsidRPr="00FD0CFD">
        <w:rPr>
          <w:sz w:val="21"/>
          <w:szCs w:val="21"/>
        </w:rPr>
        <w:t xml:space="preserve"> is the minimal P700+ signal measured under darkness; </w:t>
      </w:r>
      <w:r w:rsidR="00083A71" w:rsidRPr="00FD0CFD">
        <w:rPr>
          <w:i/>
          <w:sz w:val="21"/>
          <w:szCs w:val="21"/>
        </w:rPr>
        <w:t xml:space="preserve">P </w:t>
      </w:r>
      <w:r w:rsidR="00083A71" w:rsidRPr="00FD0CFD">
        <w:rPr>
          <w:sz w:val="21"/>
          <w:szCs w:val="21"/>
        </w:rPr>
        <w:t xml:space="preserve">is the intermediate P700+ signal measured under actinic light; and </w:t>
      </w:r>
      <w:r w:rsidR="00083A71" w:rsidRPr="00FD0CFD">
        <w:rPr>
          <w:i/>
          <w:sz w:val="21"/>
          <w:szCs w:val="21"/>
        </w:rPr>
        <w:t>P</w:t>
      </w:r>
      <w:r w:rsidR="00083A71" w:rsidRPr="00FD0CFD">
        <w:rPr>
          <w:sz w:val="21"/>
          <w:szCs w:val="21"/>
          <w:vertAlign w:val="subscript"/>
        </w:rPr>
        <w:t>m</w:t>
      </w:r>
      <w:r w:rsidR="00083A71" w:rsidRPr="00FD0CFD">
        <w:rPr>
          <w:sz w:val="21"/>
          <w:szCs w:val="21"/>
        </w:rPr>
        <w:t xml:space="preserve"> and </w:t>
      </w:r>
      <w:r w:rsidR="00083A71" w:rsidRPr="00FD0CFD">
        <w:rPr>
          <w:i/>
          <w:sz w:val="21"/>
          <w:szCs w:val="21"/>
        </w:rPr>
        <w:t>P</w:t>
      </w:r>
      <w:r w:rsidR="00083A71" w:rsidRPr="00FD0CFD">
        <w:rPr>
          <w:sz w:val="21"/>
          <w:szCs w:val="21"/>
          <w:vertAlign w:val="subscript"/>
        </w:rPr>
        <w:t>m</w:t>
      </w:r>
      <w:r w:rsidR="00083A71" w:rsidRPr="00FD0CFD">
        <w:rPr>
          <w:sz w:val="21"/>
          <w:szCs w:val="21"/>
        </w:rPr>
        <w:t>’</w:t>
      </w:r>
      <w:r w:rsidR="00083A71" w:rsidRPr="00FD0CFD">
        <w:rPr>
          <w:i/>
          <w:sz w:val="21"/>
          <w:szCs w:val="21"/>
        </w:rPr>
        <w:t xml:space="preserve"> </w:t>
      </w:r>
      <w:r w:rsidR="00083A71" w:rsidRPr="00FD0CFD">
        <w:rPr>
          <w:sz w:val="21"/>
          <w:szCs w:val="21"/>
        </w:rPr>
        <w:t>are the maximal P700+ signals measured during the saturating flash, with and without a background of FR, respectively.</w:t>
      </w:r>
      <w:r w:rsidR="00083A71" w:rsidRPr="00FD0CFD">
        <w:rPr>
          <w:i/>
          <w:sz w:val="21"/>
          <w:szCs w:val="21"/>
        </w:rPr>
        <w:t xml:space="preserve"> </w:t>
      </w:r>
      <w:r w:rsidR="00083A71" w:rsidRPr="00FD0CFD">
        <w:rPr>
          <w:sz w:val="21"/>
          <w:szCs w:val="21"/>
        </w:rPr>
        <w:t xml:space="preserve">Parameters </w:t>
      </w:r>
      <w:r w:rsidR="00083A71" w:rsidRPr="00FD0CFD">
        <w:rPr>
          <w:i/>
          <w:sz w:val="21"/>
          <w:szCs w:val="21"/>
        </w:rPr>
        <w:t xml:space="preserve">P </w:t>
      </w:r>
      <w:r w:rsidR="00083A71" w:rsidRPr="00FD0CFD">
        <w:rPr>
          <w:sz w:val="21"/>
          <w:szCs w:val="21"/>
        </w:rPr>
        <w:t xml:space="preserve">and </w:t>
      </w:r>
      <w:r w:rsidR="00083A71" w:rsidRPr="00FD0CFD">
        <w:rPr>
          <w:i/>
          <w:sz w:val="21"/>
          <w:szCs w:val="21"/>
        </w:rPr>
        <w:t>P</w:t>
      </w:r>
      <w:r w:rsidR="00083A71" w:rsidRPr="00FD0CFD">
        <w:rPr>
          <w:sz w:val="21"/>
          <w:szCs w:val="21"/>
          <w:vertAlign w:val="subscript"/>
        </w:rPr>
        <w:t>m</w:t>
      </w:r>
      <w:r w:rsidR="00083A71" w:rsidRPr="00FD0CFD">
        <w:rPr>
          <w:sz w:val="21"/>
          <w:szCs w:val="21"/>
        </w:rPr>
        <w:t xml:space="preserve"> were measured on pre-dark adapted samples, whereas parameters </w:t>
      </w:r>
      <w:r w:rsidR="00083A71" w:rsidRPr="00FD0CFD">
        <w:rPr>
          <w:i/>
          <w:sz w:val="21"/>
          <w:szCs w:val="21"/>
        </w:rPr>
        <w:t xml:space="preserve">P </w:t>
      </w:r>
      <w:r w:rsidR="00083A71" w:rsidRPr="00FD0CFD">
        <w:rPr>
          <w:sz w:val="21"/>
          <w:szCs w:val="21"/>
        </w:rPr>
        <w:t xml:space="preserve">and </w:t>
      </w:r>
      <w:r w:rsidR="00083A71" w:rsidRPr="00FD0CFD">
        <w:rPr>
          <w:i/>
          <w:sz w:val="21"/>
          <w:szCs w:val="21"/>
        </w:rPr>
        <w:t>P</w:t>
      </w:r>
      <w:r w:rsidR="00083A71" w:rsidRPr="00FD0CFD">
        <w:rPr>
          <w:sz w:val="21"/>
          <w:szCs w:val="21"/>
          <w:vertAlign w:val="subscript"/>
        </w:rPr>
        <w:t>m</w:t>
      </w:r>
      <w:r w:rsidR="00083A71" w:rsidRPr="00FD0CFD">
        <w:rPr>
          <w:sz w:val="21"/>
          <w:szCs w:val="21"/>
        </w:rPr>
        <w:t>’ were measured on light-adapted samples. An example P700 absorption trace from which these basic parameters are derived can be found in section 3.1.1.2.</w:t>
      </w:r>
    </w:p>
    <w:p w14:paraId="3236CF83" w14:textId="77777777" w:rsidR="00083A71" w:rsidRDefault="00FD0CFD" w:rsidP="00FD0CFD">
      <w:pPr>
        <w:spacing w:before="240" w:after="240"/>
        <w:ind w:left="720"/>
        <w:outlineLvl w:val="3"/>
        <w:rPr>
          <w:rFonts w:asciiTheme="minorHAnsi" w:eastAsiaTheme="majorEastAsia" w:hAnsiTheme="minorHAnsi" w:cs="Calibri"/>
          <w:b/>
          <w:sz w:val="24"/>
          <w:szCs w:val="24"/>
        </w:rPr>
      </w:pPr>
      <w:r>
        <w:br/>
      </w:r>
      <w:proofErr w:type="gramStart"/>
      <w:r w:rsidR="00083A71">
        <w:rPr>
          <w:rFonts w:asciiTheme="minorHAnsi" w:eastAsiaTheme="majorEastAsia" w:hAnsiTheme="minorHAnsi" w:cs="Calibri"/>
          <w:b/>
          <w:sz w:val="24"/>
          <w:szCs w:val="24"/>
        </w:rPr>
        <w:t>2.9.2.1  Dual</w:t>
      </w:r>
      <w:proofErr w:type="gramEnd"/>
      <w:r w:rsidR="00083A71">
        <w:rPr>
          <w:rFonts w:asciiTheme="minorHAnsi" w:eastAsiaTheme="majorEastAsia" w:hAnsiTheme="minorHAnsi" w:cs="Calibri"/>
          <w:b/>
          <w:sz w:val="24"/>
          <w:szCs w:val="24"/>
        </w:rPr>
        <w:t>-KLAS-NIR measurements</w:t>
      </w:r>
    </w:p>
    <w:p w14:paraId="7BC3915A" w14:textId="77777777" w:rsidR="00083A71" w:rsidRDefault="00083A71" w:rsidP="00771F7C">
      <w:pPr>
        <w:spacing w:before="240" w:after="240"/>
        <w:outlineLvl w:val="3"/>
        <w:rPr>
          <w:rFonts w:asciiTheme="minorHAnsi" w:hAnsiTheme="minorHAnsi" w:cstheme="minorBidi"/>
        </w:rPr>
      </w:pPr>
      <w:r>
        <w:rPr>
          <w:rFonts w:asciiTheme="minorHAnsi" w:eastAsiaTheme="majorEastAsia" w:hAnsiTheme="minorHAnsi" w:cs="Calibri"/>
          <w:szCs w:val="24"/>
        </w:rPr>
        <w:t xml:space="preserve">The Dual-KLAS (kinetic LED array spectrophotometer) NIR photosynthesis analyser (Walz) measures the absorption changes between four pairs of NIR wavelengths (785-840, 795-970, 810-870 and 870-970 nm), which allows the signals from P700, PC and </w:t>
      </w:r>
      <w:proofErr w:type="spellStart"/>
      <w:r>
        <w:rPr>
          <w:rFonts w:asciiTheme="minorHAnsi" w:eastAsiaTheme="majorEastAsia" w:hAnsiTheme="minorHAnsi" w:cs="Calibri"/>
          <w:szCs w:val="24"/>
        </w:rPr>
        <w:t>Fd</w:t>
      </w:r>
      <w:proofErr w:type="spellEnd"/>
      <w:r>
        <w:rPr>
          <w:rFonts w:asciiTheme="minorHAnsi" w:eastAsiaTheme="majorEastAsia" w:hAnsiTheme="minorHAnsi" w:cs="Calibri"/>
          <w:szCs w:val="24"/>
        </w:rPr>
        <w:t xml:space="preserve"> to be deconvoluted. This can be achi</w:t>
      </w:r>
      <w:r w:rsidR="00407986">
        <w:rPr>
          <w:rFonts w:asciiTheme="minorHAnsi" w:eastAsiaTheme="majorEastAsia" w:hAnsiTheme="minorHAnsi" w:cs="Calibri"/>
          <w:szCs w:val="24"/>
        </w:rPr>
        <w:t>e</w:t>
      </w:r>
      <w:r>
        <w:rPr>
          <w:rFonts w:asciiTheme="minorHAnsi" w:eastAsiaTheme="majorEastAsia" w:hAnsiTheme="minorHAnsi" w:cs="Calibri"/>
          <w:szCs w:val="24"/>
        </w:rPr>
        <w:t>ved by using differential model plots (DMPs) that have previously determined the “spectral fingerprint” of each component, as per</w:t>
      </w:r>
      <w:r w:rsidR="00771F7C">
        <w:rPr>
          <w:rFonts w:asciiTheme="minorHAnsi" w:eastAsiaTheme="majorEastAsia" w:hAnsiTheme="minorHAnsi" w:cs="Calibri"/>
          <w:szCs w:val="24"/>
        </w:rPr>
        <w:t xml:space="preserve"> </w:t>
      </w:r>
      <w:r w:rsidR="00771F7C">
        <w:rPr>
          <w:rFonts w:asciiTheme="minorHAnsi" w:eastAsiaTheme="majorEastAsia" w:hAnsiTheme="minorHAnsi" w:cs="Calibri"/>
          <w:szCs w:val="24"/>
        </w:rPr>
        <w:fldChar w:fldCharType="begin"/>
      </w:r>
      <w:r w:rsidR="00762D4F">
        <w:rPr>
          <w:rFonts w:asciiTheme="minorHAnsi" w:eastAsiaTheme="majorEastAsia" w:hAnsiTheme="minorHAnsi" w:cs="Calibri"/>
          <w:szCs w:val="24"/>
        </w:rPr>
        <w:instrText xml:space="preserve"> ADDIN ZOTERO_ITEM CSL_CITATION {"citationID":"8dzmrI7I","properties":{"formattedCitation":"(Klughammer and Schreiber, 2016)","plainCitation":"(Klughammer and Schreiber, 2016)","dontUpdate":true,"noteIndex":0},"citationItems":[{"id":852,"uris":["http://zotero.org/users/local/Hcd06Tc7/items/3U4DGB9Z"],"itemData":{"id":852,"type":"article-journal","abstract":"A newly developed compact measuring system for assessment of transmittance changes in the near-infrared spectral region is described; it allows deconvolution of redox changes due to ferredoxin (Fd), P700, and plastocyanin (PC) in intact leaves. In addition, it can also simultaneously measure chlorophyll fluorescence. The major opto-electronic components as well as the principles of data acquisition and signal deconvolution are outlined. Four original pulse-modulated dual-wavelength difference signals are measured (785-840 nm, 810-870 nm, 870-970 nm, and 795-970 nm). Deconvolution is based on specific spectral information presented graphically in the form of 'Differential Model Plots' (DMP) of Fd, P700, and PC that are derived empirically from selective changes of these three components under appropriately chosen physiological conditions. Whereas information on maximal changes of Fd is obtained upon illumination after dark-acclimation, maximal changes of P700 and PC can be readily induced by saturating light pulses in the presence of far-red light. Using the information of DMP and maximal changes, the new measuring system enables on-line deconvolution of Fd, P700, and PC. The performance of the new device is demonstrated by some examples of practical applications, including fast measurements of flash relaxation kinetics and of the Fd, P700, and PC changes paralleling the polyphasic fluorescence rise upon application of a 300-ms pulse of saturating light.","container-title":"Photosynthesis Research","DOI":"10.1007/s11120-016-0219-0","ISSN":"1573-5079","issue":"2","journalAbbreviation":"Photosynth Res","language":"eng","note":"PMID: 26837213\nPMCID: PMC4826414","page":"195-214","source":"PubMed","title":"Deconvolution of ferredoxin, plastocyanin, and P700 transmittance changes in intact leaves with a new type of kinetic LED array spectrophotometer","volume":"128","author":[{"family":"Klughammer","given":"Christof"},{"family":"Schreiber","given":"Ulrich"}],"issued":{"date-parts":[["2016",5]]}}}],"schema":"https://github.com/citation-style-language/schema/raw/master/csl-citation.json"} </w:instrText>
      </w:r>
      <w:r w:rsidR="00771F7C">
        <w:rPr>
          <w:rFonts w:asciiTheme="minorHAnsi" w:eastAsiaTheme="majorEastAsia" w:hAnsiTheme="minorHAnsi" w:cs="Calibri"/>
          <w:szCs w:val="24"/>
        </w:rPr>
        <w:fldChar w:fldCharType="separate"/>
      </w:r>
      <w:r w:rsidR="00771F7C" w:rsidRPr="00771F7C">
        <w:t xml:space="preserve">Klughammer and Schreiber </w:t>
      </w:r>
      <w:r w:rsidR="00771F7C">
        <w:t>(</w:t>
      </w:r>
      <w:r w:rsidR="00771F7C" w:rsidRPr="00771F7C">
        <w:t>2016)</w:t>
      </w:r>
      <w:r w:rsidR="00771F7C">
        <w:rPr>
          <w:rFonts w:asciiTheme="minorHAnsi" w:eastAsiaTheme="majorEastAsia" w:hAnsiTheme="minorHAnsi" w:cs="Calibri"/>
          <w:szCs w:val="24"/>
        </w:rPr>
        <w:fldChar w:fldCharType="end"/>
      </w:r>
      <w:r>
        <w:rPr>
          <w:rFonts w:asciiTheme="minorHAnsi" w:eastAsiaTheme="majorEastAsia" w:hAnsiTheme="minorHAnsi" w:cs="Calibri"/>
          <w:szCs w:val="24"/>
        </w:rPr>
        <w:t xml:space="preserve">. Subsequently, the relative level of P700+ can be quantified in the sample. In addition, the machine also has an integrated PAM fluorometer, which uses a </w:t>
      </w:r>
      <w:r>
        <w:rPr>
          <w:rFonts w:asciiTheme="minorHAnsi" w:hAnsiTheme="minorHAnsi" w:cstheme="minorBidi"/>
        </w:rPr>
        <w:t>modulated measuring beam (6 µmol m</w:t>
      </w:r>
      <w:r>
        <w:rPr>
          <w:rFonts w:asciiTheme="minorHAnsi" w:hAnsiTheme="minorHAnsi" w:cstheme="minorBidi"/>
          <w:vertAlign w:val="superscript"/>
        </w:rPr>
        <w:t xml:space="preserve">-2 </w:t>
      </w:r>
      <w:r>
        <w:rPr>
          <w:rFonts w:asciiTheme="minorHAnsi" w:hAnsiTheme="minorHAnsi" w:cstheme="minorBidi"/>
        </w:rPr>
        <w:t>s</w:t>
      </w:r>
      <w:r>
        <w:rPr>
          <w:rFonts w:asciiTheme="minorHAnsi" w:hAnsiTheme="minorHAnsi" w:cstheme="minorBidi"/>
          <w:vertAlign w:val="superscript"/>
        </w:rPr>
        <w:t>-1</w:t>
      </w:r>
      <w:r>
        <w:rPr>
          <w:rFonts w:asciiTheme="minorHAnsi" w:hAnsiTheme="minorHAnsi" w:cstheme="minorBidi"/>
        </w:rPr>
        <w:t xml:space="preserve"> PPFD, 540 nm) for measurements of chlorophyll fluorescence. The Dual-KLAS-NIR was used to simultaneously assess PSII and PSI photochemistry in the Arabidopsis EPF mutants during drought. Prior to the drought experiment, DMPs were performed on a subset of representative plants from each genotype, with help from Dr Gustaf Degen. The relevant DMP was loaded for each plant before collecting measurements, and used for signal deconvolution. </w:t>
      </w:r>
    </w:p>
    <w:p w14:paraId="18AC35D0" w14:textId="77777777" w:rsidR="00083A71" w:rsidRDefault="00083A71" w:rsidP="00083A71">
      <w:pPr>
        <w:ind w:firstLine="720"/>
        <w:rPr>
          <w:rFonts w:asciiTheme="minorHAnsi" w:hAnsiTheme="minorHAnsi" w:cstheme="minorBidi"/>
        </w:rPr>
      </w:pPr>
      <w:r>
        <w:rPr>
          <w:rFonts w:asciiTheme="minorHAnsi" w:hAnsiTheme="minorHAnsi" w:cstheme="minorBidi"/>
        </w:rPr>
        <w:lastRenderedPageBreak/>
        <w:t>Arabidopsis plants were pre-dark adapted for 30 min, before a fully expanded leaf was clamped into the machine. A background of FR light (225 µmol m</w:t>
      </w:r>
      <w:r w:rsidRPr="00E11827">
        <w:rPr>
          <w:rFonts w:asciiTheme="minorHAnsi" w:hAnsiTheme="minorHAnsi" w:cstheme="minorBidi"/>
          <w:vertAlign w:val="superscript"/>
        </w:rPr>
        <w:t>-2</w:t>
      </w:r>
      <w:r>
        <w:rPr>
          <w:rFonts w:asciiTheme="minorHAnsi" w:hAnsiTheme="minorHAnsi" w:cstheme="minorBidi"/>
        </w:rPr>
        <w:t xml:space="preserve"> s</w:t>
      </w:r>
      <w:r w:rsidRPr="00E11827">
        <w:rPr>
          <w:rFonts w:asciiTheme="minorHAnsi" w:hAnsiTheme="minorHAnsi" w:cstheme="minorBidi"/>
          <w:vertAlign w:val="superscript"/>
        </w:rPr>
        <w:t>-1</w:t>
      </w:r>
      <w:r>
        <w:rPr>
          <w:rFonts w:asciiTheme="minorHAnsi" w:hAnsiTheme="minorHAnsi" w:cstheme="minorBidi"/>
        </w:rPr>
        <w:t xml:space="preserve"> PPFD, 740 nm) was applied to excite PSI but not PSII. Measurements of chlorophyll fluorescence and relative P700 redox state were then determined immediately before, and during, the application of a saturating flash (18000 µmol m</w:t>
      </w:r>
      <w:r w:rsidRPr="00E11827">
        <w:rPr>
          <w:rFonts w:asciiTheme="minorHAnsi" w:hAnsiTheme="minorHAnsi" w:cstheme="minorBidi"/>
          <w:vertAlign w:val="superscript"/>
        </w:rPr>
        <w:t>-2</w:t>
      </w:r>
      <w:r>
        <w:rPr>
          <w:rFonts w:asciiTheme="minorHAnsi" w:hAnsiTheme="minorHAnsi" w:cstheme="minorBidi"/>
        </w:rPr>
        <w:t xml:space="preserve"> s</w:t>
      </w:r>
      <w:r w:rsidRPr="00E11827">
        <w:rPr>
          <w:rFonts w:asciiTheme="minorHAnsi" w:hAnsiTheme="minorHAnsi" w:cstheme="minorBidi"/>
          <w:vertAlign w:val="superscript"/>
        </w:rPr>
        <w:t>-1</w:t>
      </w:r>
      <w:r>
        <w:rPr>
          <w:rFonts w:asciiTheme="minorHAnsi" w:hAnsiTheme="minorHAnsi" w:cstheme="minorBidi"/>
        </w:rPr>
        <w:t xml:space="preserve"> PPFD), as well as after the cessation of all illumination (including FR). These measurements were used to calculate dark-adapted values of </w:t>
      </w:r>
      <w:r>
        <w:rPr>
          <w:rFonts w:asciiTheme="minorHAnsi" w:hAnsiTheme="minorHAnsi" w:cstheme="minorBidi"/>
          <w:i/>
        </w:rPr>
        <w:t>P</w:t>
      </w:r>
      <w:r>
        <w:rPr>
          <w:rFonts w:asciiTheme="minorHAnsi" w:hAnsiTheme="minorHAnsi" w:cstheme="minorBidi"/>
          <w:vertAlign w:val="subscript"/>
        </w:rPr>
        <w:t>m</w:t>
      </w:r>
      <w:r>
        <w:rPr>
          <w:rFonts w:asciiTheme="minorHAnsi" w:hAnsiTheme="minorHAnsi" w:cstheme="minorBidi"/>
          <w:i/>
        </w:rPr>
        <w:t xml:space="preserve"> </w:t>
      </w:r>
      <w:r>
        <w:rPr>
          <w:rFonts w:asciiTheme="minorHAnsi" w:hAnsiTheme="minorHAnsi" w:cstheme="minorBidi"/>
        </w:rPr>
        <w:t xml:space="preserve">and </w:t>
      </w:r>
      <w:proofErr w:type="spellStart"/>
      <w:r>
        <w:rPr>
          <w:rFonts w:asciiTheme="minorHAnsi" w:hAnsiTheme="minorHAnsi" w:cstheme="minorBidi"/>
          <w:i/>
          <w:iCs/>
        </w:rPr>
        <w:t>F</w:t>
      </w:r>
      <w:r>
        <w:rPr>
          <w:rFonts w:asciiTheme="minorHAnsi" w:hAnsiTheme="minorHAnsi" w:cstheme="minorBidi"/>
          <w:vertAlign w:val="subscript"/>
        </w:rPr>
        <w:t>v</w:t>
      </w:r>
      <w:proofErr w:type="spellEnd"/>
      <w:r>
        <w:rPr>
          <w:rFonts w:asciiTheme="minorHAnsi" w:hAnsiTheme="minorHAnsi" w:cstheme="minorBidi"/>
        </w:rPr>
        <w:t>/</w:t>
      </w:r>
      <w:r>
        <w:rPr>
          <w:rFonts w:asciiTheme="minorHAnsi" w:hAnsiTheme="minorHAnsi" w:cstheme="minorBidi"/>
          <w:i/>
          <w:iCs/>
        </w:rPr>
        <w:t>F</w:t>
      </w:r>
      <w:r>
        <w:rPr>
          <w:rFonts w:asciiTheme="minorHAnsi" w:hAnsiTheme="minorHAnsi" w:cstheme="minorBidi"/>
          <w:vertAlign w:val="subscript"/>
        </w:rPr>
        <w:t>m</w:t>
      </w:r>
      <w:r>
        <w:rPr>
          <w:rFonts w:asciiTheme="minorHAnsi" w:hAnsiTheme="minorHAnsi" w:cstheme="minorBidi"/>
        </w:rPr>
        <w:t>, as described above. Following this, actinic light (170 µmol m</w:t>
      </w:r>
      <w:r w:rsidRPr="00E11827">
        <w:rPr>
          <w:rFonts w:asciiTheme="minorHAnsi" w:hAnsiTheme="minorHAnsi" w:cstheme="minorBidi"/>
          <w:vertAlign w:val="superscript"/>
        </w:rPr>
        <w:t>-2</w:t>
      </w:r>
      <w:r>
        <w:rPr>
          <w:rFonts w:asciiTheme="minorHAnsi" w:hAnsiTheme="minorHAnsi" w:cstheme="minorBidi"/>
        </w:rPr>
        <w:t xml:space="preserve"> s</w:t>
      </w:r>
      <w:r w:rsidRPr="00E11827">
        <w:rPr>
          <w:rFonts w:asciiTheme="minorHAnsi" w:hAnsiTheme="minorHAnsi" w:cstheme="minorBidi"/>
          <w:vertAlign w:val="superscript"/>
        </w:rPr>
        <w:t>-1</w:t>
      </w:r>
      <w:r>
        <w:rPr>
          <w:rFonts w:asciiTheme="minorHAnsi" w:hAnsiTheme="minorHAnsi" w:cstheme="minorBidi"/>
        </w:rPr>
        <w:t xml:space="preserve"> PPFD, in a ratio of 10% 460 nm, 90% 635 nm) was supplied to the leaf for 5 min. After which, measurements of chlorophyll fluorescence and P700 redox state were determined as described for the dark-adapted measurements. These measurements were used to calculate the light-adapted parameters: Y(II), 1-q</w:t>
      </w:r>
      <w:r>
        <w:rPr>
          <w:rFonts w:asciiTheme="minorHAnsi" w:hAnsiTheme="minorHAnsi" w:cstheme="minorBidi"/>
          <w:vertAlign w:val="subscript"/>
        </w:rPr>
        <w:t>L</w:t>
      </w:r>
      <w:r>
        <w:rPr>
          <w:rFonts w:asciiTheme="minorHAnsi" w:hAnsiTheme="minorHAnsi" w:cstheme="minorBidi"/>
        </w:rPr>
        <w:t xml:space="preserve">, NPQ, Y(I), Y(ND), Y(NA) and Y(I)/Y(II). The plant was then carefully removed. </w:t>
      </w:r>
    </w:p>
    <w:p w14:paraId="219939D1"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27" w:name="_Toc131628556"/>
      <w:r>
        <w:rPr>
          <w:rFonts w:asciiTheme="minorHAnsi" w:eastAsiaTheme="majorEastAsia" w:hAnsiTheme="minorHAnsi" w:cs="Calibri"/>
          <w:b/>
          <w:sz w:val="28"/>
          <w:szCs w:val="28"/>
        </w:rPr>
        <w:br/>
      </w:r>
      <w:r w:rsidRPr="00F71ECE">
        <w:rPr>
          <w:rFonts w:asciiTheme="minorHAnsi" w:eastAsiaTheme="majorEastAsia" w:hAnsiTheme="minorHAnsi" w:cs="Calibri"/>
          <w:b/>
          <w:sz w:val="28"/>
          <w:szCs w:val="28"/>
        </w:rPr>
        <w:t>2.10</w:t>
      </w:r>
      <w:r w:rsidRPr="00F71ECE">
        <w:rPr>
          <w:rFonts w:asciiTheme="minorHAnsi" w:eastAsiaTheme="majorEastAsia" w:hAnsiTheme="minorHAnsi" w:cs="Calibri"/>
          <w:b/>
          <w:sz w:val="28"/>
          <w:szCs w:val="28"/>
        </w:rPr>
        <w:tab/>
        <w:t>Water use measurements and application of drought stress</w:t>
      </w:r>
      <w:bookmarkEnd w:id="27"/>
      <w:r w:rsidRPr="00F71ECE">
        <w:rPr>
          <w:rFonts w:asciiTheme="minorHAnsi" w:eastAsiaTheme="majorEastAsia" w:hAnsiTheme="minorHAnsi" w:cs="Calibri"/>
          <w:b/>
          <w:sz w:val="28"/>
          <w:szCs w:val="28"/>
        </w:rPr>
        <w:t xml:space="preserve"> </w:t>
      </w:r>
    </w:p>
    <w:p w14:paraId="0E4BC4D2" w14:textId="77777777" w:rsidR="00083A71" w:rsidRPr="00F71ECE" w:rsidRDefault="00083A71" w:rsidP="00083A71">
      <w:pPr>
        <w:spacing w:before="240" w:after="240"/>
        <w:outlineLvl w:val="4"/>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10.1</w:t>
      </w:r>
      <w:r>
        <w:rPr>
          <w:rFonts w:asciiTheme="minorHAnsi" w:eastAsiaTheme="majorEastAsia" w:hAnsiTheme="minorHAnsi" w:cs="Calibri"/>
          <w:b/>
          <w:sz w:val="24"/>
          <w:szCs w:val="24"/>
        </w:rPr>
        <w:tab/>
      </w:r>
      <w:r w:rsidRPr="00F71ECE">
        <w:rPr>
          <w:rFonts w:asciiTheme="minorHAnsi" w:eastAsiaTheme="majorEastAsia" w:hAnsiTheme="minorHAnsi" w:cs="Calibri"/>
          <w:b/>
          <w:sz w:val="24"/>
          <w:szCs w:val="24"/>
        </w:rPr>
        <w:t>Arabidopsis experiments</w:t>
      </w:r>
    </w:p>
    <w:p w14:paraId="0BCA611E" w14:textId="77777777" w:rsidR="00083A71" w:rsidRDefault="00083A71" w:rsidP="00463F92">
      <w:pPr>
        <w:rPr>
          <w:rFonts w:asciiTheme="minorHAnsi" w:hAnsiTheme="minorHAnsi" w:cstheme="minorBidi"/>
        </w:rPr>
      </w:pPr>
      <w:r w:rsidRPr="00F71ECE">
        <w:rPr>
          <w:rFonts w:asciiTheme="minorHAnsi" w:hAnsiTheme="minorHAnsi" w:cstheme="minorBidi"/>
        </w:rPr>
        <w:t xml:space="preserve">For the drought experiments described in </w:t>
      </w:r>
      <w:r w:rsidRPr="003B7D48">
        <w:rPr>
          <w:rFonts w:asciiTheme="minorHAnsi" w:hAnsiTheme="minorHAnsi" w:cstheme="minorBidi"/>
        </w:rPr>
        <w:t>sections 3.2.3 and 3.2.5,</w:t>
      </w:r>
      <w:r w:rsidRPr="00F71ECE">
        <w:rPr>
          <w:rFonts w:asciiTheme="minorHAnsi" w:hAnsiTheme="minorHAnsi" w:cstheme="minorBidi"/>
        </w:rPr>
        <w:t xml:space="preserve"> Arabidopsis plants were initially grown in pots containing the same amount of soil mixture (100 g per pot) for 6 weeks under normal conditions. After this, plants of similar sizes across the genotypes were selected to be used </w:t>
      </w:r>
      <w:proofErr w:type="gramStart"/>
      <w:r w:rsidRPr="00F71ECE">
        <w:rPr>
          <w:rFonts w:asciiTheme="minorHAnsi" w:hAnsiTheme="minorHAnsi" w:cstheme="minorBidi"/>
        </w:rPr>
        <w:t>in order to</w:t>
      </w:r>
      <w:proofErr w:type="gramEnd"/>
      <w:r w:rsidRPr="00F71ECE">
        <w:rPr>
          <w:rFonts w:asciiTheme="minorHAnsi" w:hAnsiTheme="minorHAnsi" w:cstheme="minorBidi"/>
        </w:rPr>
        <w:t xml:space="preserve"> reduce the bias of plant size on water loss. Plant pots were then stood in water until saturated, after which they were moved to a rack to allow any excess water to drain from the soil. Once water had stopped dripping (~15 min), pots were weighed, and placed back into dry trays; this was classed as day 0. Following this, no water was given for 10 days, with pot weights measured every 24 hours. Water consumption was calculated by subtracting the new daily pot weights from the saturated day 0 pot weight. Since the plants used in these experiments covered the full surface of the soil, evaporation from the soil was assumed to vary little between plants, thus was not accounted for. To avoid any edge effects from pot position on transpiration rates, plants pots were rotated daily within trays. Over the 10-day period of water restriction, </w:t>
      </w:r>
      <w:r w:rsidR="00463F92">
        <w:rPr>
          <w:rFonts w:asciiTheme="minorHAnsi" w:hAnsiTheme="minorHAnsi" w:cstheme="minorBidi"/>
        </w:rPr>
        <w:t>a different fully expanded leaf was picked on each measurement day</w:t>
      </w:r>
      <w:r w:rsidRPr="00F71ECE">
        <w:rPr>
          <w:rFonts w:asciiTheme="minorHAnsi" w:hAnsiTheme="minorHAnsi" w:cstheme="minorBidi"/>
        </w:rPr>
        <w:t>, wherever possible, to prevent mechanical damage to the wilting leaves from repeated clamping</w:t>
      </w:r>
      <w:r w:rsidR="00463F92">
        <w:rPr>
          <w:rFonts w:asciiTheme="minorHAnsi" w:hAnsiTheme="minorHAnsi" w:cstheme="minorBidi"/>
        </w:rPr>
        <w:t xml:space="preserve"> (in the IRGA and Dual-KLAS-NIR)</w:t>
      </w:r>
      <w:r w:rsidRPr="00F71ECE">
        <w:rPr>
          <w:rFonts w:asciiTheme="minorHAnsi" w:hAnsiTheme="minorHAnsi" w:cstheme="minorBidi"/>
        </w:rPr>
        <w:t xml:space="preserve">, </w:t>
      </w:r>
      <w:r>
        <w:rPr>
          <w:rFonts w:asciiTheme="minorHAnsi" w:hAnsiTheme="minorHAnsi" w:cstheme="minorBidi"/>
        </w:rPr>
        <w:t>which</w:t>
      </w:r>
      <w:r w:rsidRPr="00F71ECE">
        <w:rPr>
          <w:rFonts w:asciiTheme="minorHAnsi" w:hAnsiTheme="minorHAnsi" w:cstheme="minorBidi"/>
        </w:rPr>
        <w:t xml:space="preserve"> may have impacted measurements. The drought was terminated after 10 days, as some plants had extremely wilted leaves, making it very difficult to collect further measurements.</w:t>
      </w:r>
    </w:p>
    <w:p w14:paraId="6DFC718B" w14:textId="77777777" w:rsidR="00083A71" w:rsidRPr="00F71ECE" w:rsidRDefault="00083A71" w:rsidP="00083A71">
      <w:pPr>
        <w:spacing w:before="240" w:after="240"/>
        <w:outlineLvl w:val="4"/>
        <w:rPr>
          <w:rFonts w:asciiTheme="minorHAnsi" w:eastAsiaTheme="majorEastAsia" w:hAnsiTheme="minorHAnsi" w:cs="Calibri"/>
          <w:b/>
          <w:bCs/>
          <w:sz w:val="24"/>
          <w:szCs w:val="24"/>
        </w:rPr>
      </w:pPr>
      <w:r w:rsidRPr="00F71ECE">
        <w:rPr>
          <w:rFonts w:asciiTheme="minorHAnsi" w:eastAsiaTheme="majorEastAsia" w:hAnsiTheme="minorHAnsi" w:cs="Calibri"/>
          <w:b/>
          <w:sz w:val="24"/>
          <w:szCs w:val="24"/>
        </w:rPr>
        <w:lastRenderedPageBreak/>
        <w:t>2.10.2</w:t>
      </w:r>
      <w:r>
        <w:rPr>
          <w:rFonts w:asciiTheme="minorHAnsi" w:eastAsiaTheme="majorEastAsia" w:hAnsiTheme="minorHAnsi" w:cs="Calibri"/>
          <w:b/>
          <w:sz w:val="24"/>
          <w:szCs w:val="24"/>
        </w:rPr>
        <w:tab/>
      </w:r>
      <w:r w:rsidRPr="00F71ECE">
        <w:rPr>
          <w:rFonts w:asciiTheme="minorHAnsi" w:eastAsiaTheme="majorEastAsia" w:hAnsiTheme="minorHAnsi" w:cs="Calibri"/>
          <w:b/>
          <w:bCs/>
          <w:sz w:val="24"/>
          <w:szCs w:val="24"/>
        </w:rPr>
        <w:t>Maize experiments</w:t>
      </w:r>
    </w:p>
    <w:p w14:paraId="089CE3CD"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The same maize plants were used in both the water use and drought experiments and were grown in pots containing the same amount of soil mixture (4.0 kg per pot) for an initial 6 weeks under normal conditions. </w:t>
      </w:r>
      <w:r>
        <w:rPr>
          <w:rFonts w:asciiTheme="minorHAnsi" w:hAnsiTheme="minorHAnsi" w:cstheme="minorBidi"/>
        </w:rPr>
        <w:t>For the calculation of plant water use: w</w:t>
      </w:r>
      <w:r w:rsidRPr="00F71ECE">
        <w:rPr>
          <w:rFonts w:asciiTheme="minorHAnsi" w:hAnsiTheme="minorHAnsi" w:cstheme="minorBidi"/>
        </w:rPr>
        <w:t xml:space="preserve">hen plants were 42-days old, pots were saturated with water and allowed to drain until no more water dripped from the pots (considered 100% field capacity), after which the saturated pot weights were recorded. Pots were then weighed again 24 hours later, and the weight difference was calculated. As a large area of the soil is exposed to air, the amount of water lost through soil evaporation was calculated in control pots that were positioned randomly around the growth chamber. These pots contained the same volume of soil and were watered in the same way but did not contain plants. The average water loss from these control pots was then subtracted from the total measured water loss from the plant in the experiment, to generate values for water lost </w:t>
      </w:r>
      <w:r>
        <w:rPr>
          <w:rFonts w:asciiTheme="minorHAnsi" w:hAnsiTheme="minorHAnsi" w:cstheme="minorBidi"/>
        </w:rPr>
        <w:t xml:space="preserve">via </w:t>
      </w:r>
      <w:r w:rsidRPr="00F71ECE">
        <w:rPr>
          <w:rFonts w:asciiTheme="minorHAnsi" w:hAnsiTheme="minorHAnsi" w:cstheme="minorBidi"/>
        </w:rPr>
        <w:t xml:space="preserve">plant transpiration only. Following these measurements, all pots were topped back up with water to their saturated weight, and the same procedure was repeated each day, for 6 days. </w:t>
      </w:r>
    </w:p>
    <w:p w14:paraId="05DBDE28" w14:textId="77777777" w:rsidR="00083A71" w:rsidRDefault="00083A71" w:rsidP="00083A71">
      <w:pPr>
        <w:ind w:firstLine="720"/>
        <w:rPr>
          <w:rFonts w:asciiTheme="minorHAnsi" w:hAnsiTheme="minorHAnsi" w:cstheme="minorBidi"/>
        </w:rPr>
      </w:pPr>
      <w:r w:rsidRPr="00F71ECE">
        <w:rPr>
          <w:rFonts w:asciiTheme="minorHAnsi" w:hAnsiTheme="minorHAnsi" w:cstheme="minorBidi"/>
        </w:rPr>
        <w:t xml:space="preserve">Prior to the beginning of the drought experiment, 30% field capacity of the soil was calculated. This was achieved by first saturating 6 control pots to 100% field capacity, as described above, and recording their weights. These pots were then dried at 75°C until their weights no longer decreased, which was considered to be 0% field capacity. The difference between the two weights was then used to calculate the average weight </w:t>
      </w:r>
      <w:r>
        <w:rPr>
          <w:rFonts w:asciiTheme="minorHAnsi" w:hAnsiTheme="minorHAnsi" w:cstheme="minorBidi"/>
        </w:rPr>
        <w:t xml:space="preserve">for </w:t>
      </w:r>
      <w:r w:rsidRPr="00F71ECE">
        <w:rPr>
          <w:rFonts w:asciiTheme="minorHAnsi" w:hAnsiTheme="minorHAnsi" w:cstheme="minorBidi"/>
        </w:rPr>
        <w:t>a pot at 30% field capacity. Following this, in 49-day-old plants, a 10-day drought experiment was initiated, with pots weighed every 24 hours. On day 0, plant pots were watered to 100% field capacity, a</w:t>
      </w:r>
      <w:r>
        <w:rPr>
          <w:rFonts w:asciiTheme="minorHAnsi" w:hAnsiTheme="minorHAnsi" w:cstheme="minorBidi"/>
        </w:rPr>
        <w:t>fter</w:t>
      </w:r>
      <w:r w:rsidRPr="00F71ECE">
        <w:rPr>
          <w:rFonts w:asciiTheme="minorHAnsi" w:hAnsiTheme="minorHAnsi" w:cstheme="minorBidi"/>
        </w:rPr>
        <w:t xml:space="preserve"> which, no additional water was given for 5 days. For the remaining 5 days, the required amount of water was added to the top of the pots to return their soil to 30% field capacity after weighing. To prevent any of the added water from being lost, plants were placed in small individual trays, so that any drained water could be reabsorbed later. As before, daily water lost through transpiration was calculated by subtracting the amount of water lost by the control pots</w:t>
      </w:r>
      <w:r>
        <w:rPr>
          <w:rFonts w:asciiTheme="minorHAnsi" w:hAnsiTheme="minorHAnsi" w:cstheme="minorBidi"/>
        </w:rPr>
        <w:t xml:space="preserve"> (which were also undergoing water restriction)</w:t>
      </w:r>
      <w:r w:rsidRPr="00F71ECE">
        <w:rPr>
          <w:rFonts w:asciiTheme="minorHAnsi" w:hAnsiTheme="minorHAnsi" w:cstheme="minorBidi"/>
        </w:rPr>
        <w:t xml:space="preserve">. After 10 days of water restriction, plants were rehydrated and then watered normally until maturity. In parallel to the drought treatment, another set of plants were kept well-watered throughout their lifecycle, to act as a control treatment group. For these maize experiments, plants were rotated daily within their bays. </w:t>
      </w:r>
    </w:p>
    <w:p w14:paraId="5EE65E39" w14:textId="77777777" w:rsidR="00083A71" w:rsidRDefault="00083A71" w:rsidP="00083A71">
      <w:pPr>
        <w:rPr>
          <w:rFonts w:asciiTheme="minorHAnsi" w:hAnsiTheme="minorHAnsi" w:cstheme="minorBidi"/>
        </w:rPr>
      </w:pPr>
    </w:p>
    <w:p w14:paraId="46B9ABAA" w14:textId="77777777" w:rsidR="00FD0CFD" w:rsidRDefault="00FD0CFD" w:rsidP="00083A71">
      <w:pPr>
        <w:rPr>
          <w:rFonts w:asciiTheme="minorHAnsi" w:hAnsiTheme="minorHAnsi" w:cstheme="minorBidi"/>
        </w:rPr>
      </w:pPr>
    </w:p>
    <w:p w14:paraId="5BFB755E"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28" w:name="_Toc131628557"/>
      <w:r w:rsidRPr="00F71ECE">
        <w:rPr>
          <w:rFonts w:asciiTheme="minorHAnsi" w:eastAsiaTheme="majorEastAsia" w:hAnsiTheme="minorHAnsi" w:cs="Calibri"/>
          <w:b/>
          <w:sz w:val="28"/>
          <w:szCs w:val="28"/>
        </w:rPr>
        <w:lastRenderedPageBreak/>
        <w:t>2.11</w:t>
      </w:r>
      <w:r w:rsidRPr="00F71ECE">
        <w:rPr>
          <w:rFonts w:asciiTheme="minorHAnsi" w:eastAsiaTheme="majorEastAsia" w:hAnsiTheme="minorHAnsi" w:cs="Calibri"/>
          <w:b/>
          <w:sz w:val="28"/>
          <w:szCs w:val="28"/>
        </w:rPr>
        <w:tab/>
        <w:t>Maize plant growth and yield measurements</w:t>
      </w:r>
      <w:bookmarkEnd w:id="28"/>
    </w:p>
    <w:p w14:paraId="58D28478"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11.1</w:t>
      </w:r>
      <w:r w:rsidRPr="00F71ECE">
        <w:rPr>
          <w:rFonts w:asciiTheme="minorHAnsi" w:eastAsiaTheme="majorEastAsia" w:hAnsiTheme="minorHAnsi" w:cs="Calibri"/>
          <w:b/>
          <w:sz w:val="24"/>
          <w:szCs w:val="24"/>
        </w:rPr>
        <w:tab/>
        <w:t>Plant size, growth rate and</w:t>
      </w:r>
      <w:r>
        <w:rPr>
          <w:rFonts w:asciiTheme="minorHAnsi" w:eastAsiaTheme="majorEastAsia" w:hAnsiTheme="minorHAnsi" w:cs="Calibri"/>
          <w:b/>
          <w:sz w:val="24"/>
          <w:szCs w:val="24"/>
        </w:rPr>
        <w:t xml:space="preserve"> reproductive</w:t>
      </w:r>
      <w:r w:rsidRPr="00F71ECE">
        <w:rPr>
          <w:rFonts w:asciiTheme="minorHAnsi" w:eastAsiaTheme="majorEastAsia" w:hAnsiTheme="minorHAnsi" w:cs="Calibri"/>
          <w:b/>
          <w:sz w:val="24"/>
          <w:szCs w:val="24"/>
        </w:rPr>
        <w:t xml:space="preserve"> </w:t>
      </w:r>
      <w:r>
        <w:rPr>
          <w:rFonts w:asciiTheme="minorHAnsi" w:eastAsiaTheme="majorEastAsia" w:hAnsiTheme="minorHAnsi" w:cs="Calibri"/>
          <w:b/>
          <w:sz w:val="24"/>
          <w:szCs w:val="24"/>
        </w:rPr>
        <w:t>synchronisation</w:t>
      </w:r>
    </w:p>
    <w:p w14:paraId="1F30C9F6"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To assess the growth characteristics in the maize gene-edited lines, several measurements were performed throughout their lifecycle. In 3-week-old plants, </w:t>
      </w:r>
      <w:r>
        <w:rPr>
          <w:rFonts w:asciiTheme="minorHAnsi" w:hAnsiTheme="minorHAnsi" w:cstheme="minorBidi"/>
        </w:rPr>
        <w:t>leaf</w:t>
      </w:r>
      <w:r w:rsidRPr="00F71ECE">
        <w:rPr>
          <w:rFonts w:asciiTheme="minorHAnsi" w:hAnsiTheme="minorHAnsi" w:cstheme="minorBidi"/>
        </w:rPr>
        <w:t xml:space="preserve"> </w:t>
      </w:r>
      <w:r>
        <w:rPr>
          <w:rFonts w:asciiTheme="minorHAnsi" w:hAnsiTheme="minorHAnsi" w:cstheme="minorBidi"/>
        </w:rPr>
        <w:t xml:space="preserve">length, </w:t>
      </w:r>
      <w:proofErr w:type="gramStart"/>
      <w:r w:rsidRPr="00F71ECE">
        <w:rPr>
          <w:rFonts w:asciiTheme="minorHAnsi" w:hAnsiTheme="minorHAnsi" w:cstheme="minorBidi"/>
        </w:rPr>
        <w:t>width</w:t>
      </w:r>
      <w:proofErr w:type="gramEnd"/>
      <w:r>
        <w:rPr>
          <w:rFonts w:asciiTheme="minorHAnsi" w:hAnsiTheme="minorHAnsi" w:cstheme="minorBidi"/>
        </w:rPr>
        <w:t xml:space="preserve"> and height (calculated as the distance of leaf collar from </w:t>
      </w:r>
      <w:r w:rsidRPr="00F71ECE">
        <w:rPr>
          <w:rFonts w:asciiTheme="minorHAnsi" w:hAnsiTheme="minorHAnsi" w:cstheme="minorBidi"/>
        </w:rPr>
        <w:t>root-shoot interface</w:t>
      </w:r>
      <w:r>
        <w:rPr>
          <w:rFonts w:asciiTheme="minorHAnsi" w:hAnsiTheme="minorHAnsi" w:cstheme="minorBidi"/>
        </w:rPr>
        <w:t>)</w:t>
      </w:r>
      <w:r w:rsidRPr="00F71ECE">
        <w:rPr>
          <w:rFonts w:asciiTheme="minorHAnsi" w:hAnsiTheme="minorHAnsi" w:cstheme="minorBidi"/>
        </w:rPr>
        <w:t xml:space="preserve"> was measured </w:t>
      </w:r>
      <w:r>
        <w:rPr>
          <w:rFonts w:asciiTheme="minorHAnsi" w:hAnsiTheme="minorHAnsi" w:cstheme="minorBidi"/>
        </w:rPr>
        <w:t>for</w:t>
      </w:r>
      <w:r w:rsidRPr="00F71ECE">
        <w:rPr>
          <w:rFonts w:asciiTheme="minorHAnsi" w:hAnsiTheme="minorHAnsi" w:cstheme="minorBidi"/>
        </w:rPr>
        <w:t xml:space="preserve"> leaf 6. Once the same plants reached 42-days-old, the total number of fully developed leaves were measured, counting only the leaves which had fully visible leaf collars. The height from the root-shoot interface to the top of the whorl was also measured, with the whorl referring to the whorled arrangement of developing leaves. Additionally, fresh plant weight was estimated by measuring the pot weights of plants with saturated soil (</w:t>
      </w:r>
      <w:r w:rsidRPr="0088128C">
        <w:rPr>
          <w:rFonts w:asciiTheme="minorHAnsi" w:hAnsiTheme="minorHAnsi" w:cstheme="minorBidi"/>
        </w:rPr>
        <w:t>see section 2</w:t>
      </w:r>
      <w:r>
        <w:rPr>
          <w:rFonts w:asciiTheme="minorHAnsi" w:hAnsiTheme="minorHAnsi" w:cstheme="minorBidi"/>
        </w:rPr>
        <w:t>.10.2</w:t>
      </w:r>
      <w:r w:rsidRPr="00F71ECE">
        <w:rPr>
          <w:rFonts w:asciiTheme="minorHAnsi" w:hAnsiTheme="minorHAnsi" w:cstheme="minorBidi"/>
        </w:rPr>
        <w:t>) and subtracting the known pot weight for the same quantity of saturated soil but with no plant. Daily growth rate was then calculated by measuring whorl height and estimated fresh biomass in the same plants at 48-days-old and dividing the difference by the number of days that had passed</w:t>
      </w:r>
      <w:r>
        <w:rPr>
          <w:rFonts w:asciiTheme="minorHAnsi" w:hAnsiTheme="minorHAnsi" w:cstheme="minorBidi"/>
        </w:rPr>
        <w:t xml:space="preserve"> (6)</w:t>
      </w:r>
      <w:r w:rsidRPr="00F71ECE">
        <w:rPr>
          <w:rFonts w:asciiTheme="minorHAnsi" w:hAnsiTheme="minorHAnsi" w:cstheme="minorBidi"/>
        </w:rPr>
        <w:t xml:space="preserve">. At the end of the plant’s lifecycle, the flag leaf length, width, and collar height, along with the total number of leaves were measured, where the flag leaf is defined as the final leaf before the paternal tassel. Flag leaf collar height was used to quantify total plant height, as some of the tassels unfortunately snapped off after using them for pollination. Finally, to assess the synchronisation between the development of paternal and maternal reproductive organs, the anthesis-silking interval (ASI) was measured, which refers to the number of days between the date that the first anthers are extruded from the tassel </w:t>
      </w:r>
      <w:proofErr w:type="spellStart"/>
      <w:r w:rsidRPr="00F71ECE">
        <w:rPr>
          <w:rFonts w:asciiTheme="minorHAnsi" w:hAnsiTheme="minorHAnsi" w:cstheme="minorBidi"/>
        </w:rPr>
        <w:t>spikelets</w:t>
      </w:r>
      <w:proofErr w:type="spellEnd"/>
      <w:r w:rsidRPr="00F71ECE">
        <w:rPr>
          <w:rFonts w:asciiTheme="minorHAnsi" w:hAnsiTheme="minorHAnsi" w:cstheme="minorBidi"/>
        </w:rPr>
        <w:t>, and the date that the first silks are visible</w:t>
      </w:r>
      <w:r>
        <w:rPr>
          <w:rFonts w:asciiTheme="minorHAnsi" w:hAnsiTheme="minorHAnsi" w:cstheme="minorBidi"/>
        </w:rPr>
        <w:t>, measured for each plant</w:t>
      </w:r>
      <w:r w:rsidRPr="00F71ECE">
        <w:rPr>
          <w:rFonts w:asciiTheme="minorHAnsi" w:hAnsiTheme="minorHAnsi" w:cstheme="minorBidi"/>
        </w:rPr>
        <w:t xml:space="preserve">. </w:t>
      </w:r>
    </w:p>
    <w:p w14:paraId="2DC09818"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11.2</w:t>
      </w:r>
      <w:r w:rsidRPr="00F71ECE">
        <w:rPr>
          <w:rFonts w:asciiTheme="minorHAnsi" w:eastAsiaTheme="majorEastAsia" w:hAnsiTheme="minorHAnsi" w:cs="Calibri"/>
          <w:b/>
          <w:sz w:val="24"/>
          <w:szCs w:val="24"/>
        </w:rPr>
        <w:tab/>
        <w:t>Plant biomass and yield measurements</w:t>
      </w:r>
    </w:p>
    <w:p w14:paraId="50978D43"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Once maize plants had finished grain filling and were starting to naturally dry down, ears were removed and placed into A4 brown envelopes, where they were allowed to continue drying at room temperature in a low humidity environment. All remaining above ground biomass (stover) was separated from the roots, cut up and placed within A2 brown envelopes. Stover plant material was then dried at 75 °C for 4 days and weighed to obtain the total stover dry biomass. Once ears were fully dry, kernels were removed from the ears, and counted and weighed for each individual plant, to give the total kernel number and yield, respectively. The average individual kernel weight was also calculated and then multiplied by 1000 to give 1000-kernel weight. </w:t>
      </w:r>
    </w:p>
    <w:p w14:paraId="61131430" w14:textId="77777777" w:rsidR="00083A71" w:rsidRDefault="00083A71" w:rsidP="00083A71">
      <w:pPr>
        <w:spacing w:before="240" w:after="240"/>
        <w:outlineLvl w:val="2"/>
        <w:rPr>
          <w:rFonts w:asciiTheme="minorHAnsi" w:eastAsiaTheme="majorEastAsia" w:hAnsiTheme="minorHAnsi" w:cs="Calibri"/>
          <w:b/>
          <w:sz w:val="28"/>
          <w:szCs w:val="28"/>
        </w:rPr>
      </w:pPr>
      <w:bookmarkStart w:id="29" w:name="_Toc131628558"/>
    </w:p>
    <w:p w14:paraId="33FA4EE7" w14:textId="77777777" w:rsidR="00083A71" w:rsidRPr="00F71ECE" w:rsidRDefault="00083A71" w:rsidP="00083A71">
      <w:pPr>
        <w:spacing w:before="240" w:after="240"/>
        <w:outlineLvl w:val="2"/>
        <w:rPr>
          <w:rFonts w:asciiTheme="minorHAnsi" w:eastAsiaTheme="majorEastAsia" w:hAnsiTheme="minorHAnsi" w:cs="Calibri"/>
          <w:b/>
          <w:sz w:val="28"/>
          <w:szCs w:val="28"/>
        </w:rPr>
      </w:pPr>
      <w:r w:rsidRPr="00F71ECE">
        <w:rPr>
          <w:rFonts w:asciiTheme="minorHAnsi" w:eastAsiaTheme="majorEastAsia" w:hAnsiTheme="minorHAnsi" w:cs="Calibri"/>
          <w:b/>
          <w:sz w:val="28"/>
          <w:szCs w:val="28"/>
        </w:rPr>
        <w:lastRenderedPageBreak/>
        <w:t>2.12</w:t>
      </w:r>
      <w:r w:rsidRPr="00F71ECE">
        <w:rPr>
          <w:rFonts w:asciiTheme="minorHAnsi" w:eastAsiaTheme="majorEastAsia" w:hAnsiTheme="minorHAnsi" w:cs="Calibri"/>
          <w:b/>
          <w:sz w:val="28"/>
          <w:szCs w:val="28"/>
        </w:rPr>
        <w:tab/>
        <w:t>Bioinformatic techniques</w:t>
      </w:r>
      <w:bookmarkEnd w:id="29"/>
    </w:p>
    <w:p w14:paraId="24B1C91D"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12.1</w:t>
      </w:r>
      <w:r w:rsidRPr="00F71ECE">
        <w:rPr>
          <w:rFonts w:asciiTheme="minorHAnsi" w:eastAsiaTheme="majorEastAsia" w:hAnsiTheme="minorHAnsi" w:cs="Calibri"/>
          <w:b/>
          <w:sz w:val="24"/>
          <w:szCs w:val="24"/>
        </w:rPr>
        <w:tab/>
        <w:t>Phylogenetic analysis</w:t>
      </w:r>
    </w:p>
    <w:p w14:paraId="537D252A" w14:textId="77777777" w:rsidR="00083A71" w:rsidRPr="00F71ECE" w:rsidRDefault="00083A71" w:rsidP="00083A71">
      <w:pPr>
        <w:rPr>
          <w:rFonts w:asciiTheme="minorHAnsi" w:hAnsiTheme="minorHAnsi" w:cstheme="minorBidi"/>
          <w:szCs w:val="21"/>
        </w:rPr>
      </w:pPr>
      <w:r w:rsidRPr="00F71ECE">
        <w:t xml:space="preserve">The Arabidopsis </w:t>
      </w:r>
      <w:r w:rsidRPr="00F71ECE">
        <w:rPr>
          <w:i/>
          <w:iCs/>
        </w:rPr>
        <w:t xml:space="preserve">EPFL9 </w:t>
      </w:r>
      <w:r w:rsidRPr="00F71ECE">
        <w:t xml:space="preserve">sequence was retrieved from </w:t>
      </w:r>
      <w:proofErr w:type="spellStart"/>
      <w:r w:rsidRPr="00F71ECE">
        <w:t>Phytozome</w:t>
      </w:r>
      <w:proofErr w:type="spellEnd"/>
      <w:r w:rsidRPr="00F71ECE">
        <w:t xml:space="preserve"> v1</w:t>
      </w:r>
      <w:r>
        <w:t>3</w:t>
      </w:r>
      <w:r w:rsidRPr="00F71ECE">
        <w:t xml:space="preserve"> and used as a blast query to identify putative orthologues within the maize reference</w:t>
      </w:r>
      <w:r w:rsidRPr="00D3666D">
        <w:t xml:space="preserve"> genome (B73_RefGen_v4 genome assembly version) via the Maize Genomic Database website (</w:t>
      </w:r>
      <w:r w:rsidRPr="0033099E">
        <w:t>www.maizegdb.org</w:t>
      </w:r>
      <w:r w:rsidRPr="00D3666D">
        <w:t>)</w:t>
      </w:r>
      <w:r>
        <w:t xml:space="preserve">. From here, the maize </w:t>
      </w:r>
      <w:r w:rsidRPr="00F71ECE">
        <w:t>genomic and predicted peptide sequences</w:t>
      </w:r>
      <w:r>
        <w:t xml:space="preserve"> were</w:t>
      </w:r>
      <w:r w:rsidRPr="00F71ECE">
        <w:t xml:space="preserve"> obtained. The same process was performed for all 11 members of the Arabidopsis EPF/L family, to obtain the corresponding orthologues in maize, with any duplicate search results ignored. Additionally, </w:t>
      </w:r>
      <w:r w:rsidRPr="00F71ECE">
        <w:rPr>
          <w:i/>
          <w:iCs/>
        </w:rPr>
        <w:t xml:space="preserve">EPFL9 </w:t>
      </w:r>
      <w:r w:rsidRPr="00F71ECE">
        <w:t xml:space="preserve">orthologues were identified in several other species, using the same method as before, but using a combination of the websites </w:t>
      </w:r>
      <w:proofErr w:type="spellStart"/>
      <w:r w:rsidRPr="00F71ECE">
        <w:t>Phytozome</w:t>
      </w:r>
      <w:proofErr w:type="spellEnd"/>
      <w:r w:rsidRPr="00F71ECE">
        <w:t xml:space="preserve"> v13 and </w:t>
      </w:r>
      <w:proofErr w:type="spellStart"/>
      <w:r w:rsidRPr="00F71ECE">
        <w:t>Ensembl</w:t>
      </w:r>
      <w:proofErr w:type="spellEnd"/>
      <w:r w:rsidRPr="00F71ECE">
        <w:t xml:space="preserve"> Plants. These included the eudicot species; </w:t>
      </w:r>
      <w:r w:rsidRPr="00F71ECE">
        <w:rPr>
          <w:rFonts w:asciiTheme="minorHAnsi" w:hAnsiTheme="minorHAnsi" w:cstheme="minorBidi"/>
          <w:i/>
          <w:iCs/>
          <w:szCs w:val="21"/>
        </w:rPr>
        <w:t xml:space="preserve">Glycine max </w:t>
      </w:r>
      <w:r w:rsidRPr="00F71ECE">
        <w:rPr>
          <w:rFonts w:asciiTheme="minorHAnsi" w:hAnsiTheme="minorHAnsi" w:cstheme="minorBidi"/>
          <w:szCs w:val="21"/>
        </w:rPr>
        <w:t xml:space="preserve">(soybean), </w:t>
      </w:r>
      <w:r w:rsidRPr="00F71ECE">
        <w:rPr>
          <w:rFonts w:asciiTheme="minorHAnsi" w:hAnsiTheme="minorHAnsi" w:cstheme="minorBidi"/>
          <w:i/>
          <w:iCs/>
          <w:szCs w:val="21"/>
        </w:rPr>
        <w:t xml:space="preserve">Solanum </w:t>
      </w:r>
      <w:proofErr w:type="spellStart"/>
      <w:r w:rsidRPr="00F71ECE">
        <w:rPr>
          <w:rFonts w:asciiTheme="minorHAnsi" w:hAnsiTheme="minorHAnsi" w:cstheme="minorBidi"/>
          <w:i/>
          <w:iCs/>
          <w:szCs w:val="21"/>
        </w:rPr>
        <w:t>lycoperiscum</w:t>
      </w:r>
      <w:proofErr w:type="spellEnd"/>
      <w:r w:rsidRPr="00F71ECE">
        <w:rPr>
          <w:rFonts w:asciiTheme="minorHAnsi" w:hAnsiTheme="minorHAnsi" w:cstheme="minorBidi"/>
          <w:szCs w:val="21"/>
        </w:rPr>
        <w:t xml:space="preserve"> (tomato), </w:t>
      </w:r>
      <w:r w:rsidRPr="00F71ECE">
        <w:rPr>
          <w:rFonts w:asciiTheme="minorHAnsi" w:hAnsiTheme="minorHAnsi" w:cstheme="minorBidi"/>
          <w:i/>
          <w:iCs/>
          <w:szCs w:val="21"/>
        </w:rPr>
        <w:t>Vitis vinifera</w:t>
      </w:r>
      <w:r w:rsidRPr="00F71ECE">
        <w:rPr>
          <w:rFonts w:asciiTheme="minorHAnsi" w:hAnsiTheme="minorHAnsi" w:cstheme="minorBidi"/>
          <w:szCs w:val="21"/>
        </w:rPr>
        <w:t xml:space="preserve"> (grape vine), </w:t>
      </w:r>
      <w:r w:rsidRPr="00F71ECE">
        <w:rPr>
          <w:rFonts w:asciiTheme="minorHAnsi" w:hAnsiTheme="minorHAnsi" w:cstheme="minorBidi"/>
          <w:i/>
          <w:iCs/>
          <w:szCs w:val="21"/>
        </w:rPr>
        <w:t xml:space="preserve">Citrus </w:t>
      </w:r>
      <w:proofErr w:type="spellStart"/>
      <w:r w:rsidRPr="00F71ECE">
        <w:rPr>
          <w:rFonts w:asciiTheme="minorHAnsi" w:hAnsiTheme="minorHAnsi" w:cstheme="minorBidi"/>
          <w:i/>
          <w:iCs/>
          <w:szCs w:val="21"/>
        </w:rPr>
        <w:t>clementina</w:t>
      </w:r>
      <w:proofErr w:type="spellEnd"/>
      <w:r w:rsidRPr="00F71ECE">
        <w:rPr>
          <w:rFonts w:asciiTheme="minorHAnsi" w:hAnsiTheme="minorHAnsi" w:cstheme="minorBidi"/>
          <w:szCs w:val="21"/>
        </w:rPr>
        <w:t xml:space="preserve"> (clementine) and </w:t>
      </w:r>
      <w:r w:rsidRPr="00F71ECE">
        <w:rPr>
          <w:rFonts w:asciiTheme="minorHAnsi" w:hAnsiTheme="minorHAnsi" w:cstheme="minorBidi"/>
          <w:i/>
          <w:iCs/>
          <w:szCs w:val="21"/>
        </w:rPr>
        <w:t xml:space="preserve">Populus </w:t>
      </w:r>
      <w:proofErr w:type="spellStart"/>
      <w:r w:rsidRPr="00F71ECE">
        <w:rPr>
          <w:rFonts w:asciiTheme="minorHAnsi" w:hAnsiTheme="minorHAnsi" w:cstheme="minorBidi"/>
          <w:i/>
          <w:iCs/>
          <w:szCs w:val="21"/>
        </w:rPr>
        <w:t>trichocarpa</w:t>
      </w:r>
      <w:proofErr w:type="spellEnd"/>
      <w:r w:rsidRPr="00F71ECE">
        <w:rPr>
          <w:rFonts w:asciiTheme="minorHAnsi" w:hAnsiTheme="minorHAnsi" w:cstheme="minorBidi"/>
          <w:szCs w:val="21"/>
        </w:rPr>
        <w:t xml:space="preserve"> (poplar), as well as the monocot species;</w:t>
      </w:r>
      <w:r w:rsidRPr="00F71ECE">
        <w:t xml:space="preserve"> </w:t>
      </w:r>
      <w:r w:rsidRPr="00F71ECE">
        <w:rPr>
          <w:i/>
          <w:iCs/>
        </w:rPr>
        <w:t xml:space="preserve">Oryzae sativa </w:t>
      </w:r>
      <w:r w:rsidRPr="00F71ECE">
        <w:t xml:space="preserve">(rice), </w:t>
      </w:r>
      <w:r w:rsidRPr="00F71ECE">
        <w:rPr>
          <w:rFonts w:asciiTheme="minorHAnsi" w:hAnsiTheme="minorHAnsi" w:cstheme="minorBidi"/>
          <w:i/>
          <w:iCs/>
          <w:szCs w:val="21"/>
        </w:rPr>
        <w:t xml:space="preserve">Sorghum </w:t>
      </w:r>
      <w:proofErr w:type="spellStart"/>
      <w:r w:rsidRPr="00F71ECE">
        <w:rPr>
          <w:rFonts w:asciiTheme="minorHAnsi" w:hAnsiTheme="minorHAnsi" w:cstheme="minorBidi"/>
          <w:i/>
          <w:iCs/>
          <w:szCs w:val="21"/>
        </w:rPr>
        <w:t>bicolor</w:t>
      </w:r>
      <w:proofErr w:type="spellEnd"/>
      <w:r w:rsidRPr="00F71ECE">
        <w:rPr>
          <w:rFonts w:asciiTheme="minorHAnsi" w:hAnsiTheme="minorHAnsi" w:cstheme="minorBidi"/>
          <w:i/>
          <w:iCs/>
          <w:szCs w:val="21"/>
        </w:rPr>
        <w:t xml:space="preserve"> </w:t>
      </w:r>
      <w:r w:rsidRPr="00F71ECE">
        <w:rPr>
          <w:rFonts w:asciiTheme="minorHAnsi" w:hAnsiTheme="minorHAnsi" w:cstheme="minorBidi"/>
          <w:szCs w:val="21"/>
        </w:rPr>
        <w:t xml:space="preserve">(sorghum), </w:t>
      </w:r>
      <w:r w:rsidRPr="00F71ECE">
        <w:rPr>
          <w:rFonts w:asciiTheme="minorHAnsi" w:hAnsiTheme="minorHAnsi" w:cstheme="minorBidi"/>
          <w:i/>
          <w:iCs/>
          <w:szCs w:val="21"/>
        </w:rPr>
        <w:t>Miscanthus sinensis</w:t>
      </w:r>
      <w:r w:rsidRPr="00F71ECE">
        <w:rPr>
          <w:rFonts w:asciiTheme="minorHAnsi" w:hAnsiTheme="minorHAnsi" w:cstheme="minorBidi"/>
          <w:szCs w:val="21"/>
        </w:rPr>
        <w:t xml:space="preserve">, </w:t>
      </w:r>
      <w:r w:rsidRPr="00F71ECE">
        <w:rPr>
          <w:rFonts w:asciiTheme="minorHAnsi" w:hAnsiTheme="minorHAnsi" w:cstheme="minorBidi"/>
          <w:i/>
          <w:iCs/>
          <w:szCs w:val="21"/>
        </w:rPr>
        <w:t>Brachyp</w:t>
      </w:r>
      <w:r>
        <w:rPr>
          <w:rFonts w:asciiTheme="minorHAnsi" w:hAnsiTheme="minorHAnsi" w:cstheme="minorBidi"/>
          <w:i/>
          <w:iCs/>
          <w:szCs w:val="21"/>
        </w:rPr>
        <w:t>o</w:t>
      </w:r>
      <w:r w:rsidRPr="00F71ECE">
        <w:rPr>
          <w:rFonts w:asciiTheme="minorHAnsi" w:hAnsiTheme="minorHAnsi" w:cstheme="minorBidi"/>
          <w:i/>
          <w:iCs/>
          <w:szCs w:val="21"/>
        </w:rPr>
        <w:t>dium distachyon</w:t>
      </w:r>
      <w:r w:rsidRPr="00F71ECE">
        <w:rPr>
          <w:rFonts w:asciiTheme="minorHAnsi" w:hAnsiTheme="minorHAnsi" w:cstheme="minorBidi"/>
          <w:szCs w:val="21"/>
        </w:rPr>
        <w:t xml:space="preserve"> and </w:t>
      </w:r>
      <w:r w:rsidRPr="00F71ECE">
        <w:rPr>
          <w:rFonts w:asciiTheme="minorHAnsi" w:hAnsiTheme="minorHAnsi" w:cstheme="minorBidi"/>
          <w:i/>
          <w:iCs/>
          <w:szCs w:val="21"/>
        </w:rPr>
        <w:t>Ananas comosus</w:t>
      </w:r>
      <w:r w:rsidRPr="00F71ECE">
        <w:rPr>
          <w:rFonts w:asciiTheme="minorHAnsi" w:hAnsiTheme="minorHAnsi" w:cstheme="minorBidi"/>
          <w:szCs w:val="21"/>
        </w:rPr>
        <w:t xml:space="preserve"> (pineapple).</w:t>
      </w:r>
    </w:p>
    <w:p w14:paraId="0307AEFA" w14:textId="77777777" w:rsidR="00F07B5B" w:rsidRPr="00F07B5B" w:rsidRDefault="00083A71" w:rsidP="00C16EC5">
      <w:pPr>
        <w:ind w:firstLine="720"/>
        <w:rPr>
          <w:rFonts w:asciiTheme="minorHAnsi" w:eastAsia="Times New Roman" w:hAnsiTheme="minorHAnsi" w:cs="Arial"/>
          <w:color w:val="000000"/>
          <w:lang w:eastAsia="ja-JP"/>
        </w:rPr>
      </w:pPr>
      <w:r w:rsidRPr="00F71ECE">
        <w:rPr>
          <w:rFonts w:asciiTheme="minorHAnsi" w:hAnsiTheme="minorHAnsi" w:cstheme="minorBidi"/>
          <w:szCs w:val="21"/>
        </w:rPr>
        <w:t xml:space="preserve">Alignments of the relevant predicted peptide sequences were generated using the MUSCLE alignment function within MEGA X. Within the same programme, phylogenetic trees were constructed using the Neighbour-Joining method, which performed a bootstrap test with 1000 replicates, and calculated the percentages for how often the sequences clustered together (which can be found listed next to the branch nodes). The evolutionary distances were also computed using the Poisson correction method, which generated a scale bar, where the units equate to </w:t>
      </w:r>
      <w:r w:rsidRPr="0088128C">
        <w:rPr>
          <w:rFonts w:asciiTheme="minorHAnsi" w:hAnsiTheme="minorHAnsi" w:cstheme="minorBidi"/>
          <w:szCs w:val="21"/>
        </w:rPr>
        <w:t xml:space="preserve">the number of amino acid substitution at each site. </w:t>
      </w:r>
      <w:r w:rsidRPr="0088128C">
        <w:rPr>
          <w:rFonts w:asciiTheme="minorHAnsi" w:eastAsia="Times New Roman" w:hAnsiTheme="minorHAnsi" w:cs="Arial"/>
          <w:color w:val="000000"/>
          <w:lang w:eastAsia="ja-JP"/>
        </w:rPr>
        <w:t xml:space="preserve">Following this, phylogenies were viewed and re-coloured using </w:t>
      </w:r>
      <w:proofErr w:type="spellStart"/>
      <w:r w:rsidRPr="0088128C">
        <w:rPr>
          <w:rFonts w:asciiTheme="minorHAnsi" w:eastAsia="Times New Roman" w:hAnsiTheme="minorHAnsi" w:cs="Arial"/>
          <w:color w:val="000000"/>
          <w:lang w:eastAsia="ja-JP"/>
        </w:rPr>
        <w:t>FigTree</w:t>
      </w:r>
      <w:proofErr w:type="spellEnd"/>
      <w:r w:rsidRPr="0088128C">
        <w:rPr>
          <w:rFonts w:asciiTheme="minorHAnsi" w:eastAsia="Times New Roman" w:hAnsiTheme="minorHAnsi" w:cs="Arial"/>
          <w:color w:val="000000"/>
          <w:lang w:eastAsia="ja-JP"/>
        </w:rPr>
        <w:t xml:space="preserve"> software to produce higher quality figures.</w:t>
      </w:r>
    </w:p>
    <w:p w14:paraId="58D063D1"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2.12.2</w:t>
      </w:r>
      <w:r w:rsidRPr="00F71ECE">
        <w:rPr>
          <w:rFonts w:asciiTheme="minorHAnsi" w:eastAsiaTheme="majorEastAsia" w:hAnsiTheme="minorHAnsi" w:cs="Calibri"/>
          <w:b/>
          <w:sz w:val="24"/>
          <w:szCs w:val="24"/>
        </w:rPr>
        <w:tab/>
        <w:t>Peptide analysis</w:t>
      </w:r>
    </w:p>
    <w:p w14:paraId="4D922F34" w14:textId="77777777" w:rsidR="00083A71" w:rsidRDefault="00083A71" w:rsidP="00083A71">
      <w:pPr>
        <w:rPr>
          <w:rFonts w:asciiTheme="minorHAnsi" w:hAnsiTheme="minorHAnsi" w:cstheme="minorBidi"/>
        </w:rPr>
      </w:pPr>
      <w:r w:rsidRPr="00F71ECE">
        <w:rPr>
          <w:rFonts w:asciiTheme="minorHAnsi" w:hAnsiTheme="minorHAnsi" w:cstheme="minorBidi"/>
        </w:rPr>
        <w:t xml:space="preserve">Online prediction software was used to analyse the putative peptides encoded by the maize </w:t>
      </w:r>
      <w:r w:rsidRPr="00F71ECE">
        <w:rPr>
          <w:rFonts w:asciiTheme="minorHAnsi" w:hAnsiTheme="minorHAnsi" w:cstheme="minorBidi"/>
          <w:i/>
          <w:iCs/>
        </w:rPr>
        <w:t>EPFL9</w:t>
      </w:r>
      <w:r w:rsidRPr="00F71ECE">
        <w:rPr>
          <w:rFonts w:asciiTheme="minorHAnsi" w:hAnsiTheme="minorHAnsi" w:cstheme="minorBidi"/>
        </w:rPr>
        <w:t xml:space="preserve"> genes, for both the B73 and A188 cultivar sequences. Firstly, </w:t>
      </w:r>
      <w:proofErr w:type="spellStart"/>
      <w:r w:rsidRPr="00F71ECE">
        <w:rPr>
          <w:rFonts w:asciiTheme="minorHAnsi" w:hAnsiTheme="minorHAnsi" w:cstheme="minorBidi"/>
        </w:rPr>
        <w:t>SignalP</w:t>
      </w:r>
      <w:proofErr w:type="spellEnd"/>
      <w:r w:rsidRPr="00F71ECE">
        <w:rPr>
          <w:rFonts w:asciiTheme="minorHAnsi" w:hAnsiTheme="minorHAnsi" w:cstheme="minorBidi"/>
        </w:rPr>
        <w:t xml:space="preserve"> 6.0 was used to predict the presence and location of a signal peptide cleavage site. Secondly, </w:t>
      </w:r>
      <w:proofErr w:type="spellStart"/>
      <w:r w:rsidRPr="00F71ECE">
        <w:rPr>
          <w:rFonts w:asciiTheme="minorHAnsi" w:hAnsiTheme="minorHAnsi" w:cstheme="minorBidi"/>
        </w:rPr>
        <w:t>Alphafold</w:t>
      </w:r>
      <w:proofErr w:type="spellEnd"/>
      <w:r w:rsidRPr="00F71ECE">
        <w:rPr>
          <w:rFonts w:asciiTheme="minorHAnsi" w:hAnsiTheme="minorHAnsi" w:cstheme="minorBidi"/>
        </w:rPr>
        <w:t xml:space="preserve"> 2.0 was used to predict their 3D protein structure, with the help of Dr Thomas </w:t>
      </w:r>
      <w:proofErr w:type="spellStart"/>
      <w:r w:rsidRPr="00F71ECE">
        <w:rPr>
          <w:rFonts w:asciiTheme="minorHAnsi" w:hAnsiTheme="minorHAnsi" w:cstheme="minorBidi"/>
        </w:rPr>
        <w:t>Emrich</w:t>
      </w:r>
      <w:proofErr w:type="spellEnd"/>
      <w:r w:rsidRPr="00F71ECE">
        <w:rPr>
          <w:rFonts w:asciiTheme="minorHAnsi" w:hAnsiTheme="minorHAnsi" w:cstheme="minorBidi"/>
        </w:rPr>
        <w:t xml:space="preserve">-Mills, which were then subsequently visualised using the programme </w:t>
      </w:r>
      <w:proofErr w:type="spellStart"/>
      <w:r w:rsidRPr="00F71ECE">
        <w:rPr>
          <w:rFonts w:asciiTheme="minorHAnsi" w:hAnsiTheme="minorHAnsi" w:cstheme="minorBidi"/>
        </w:rPr>
        <w:t>PyMOL</w:t>
      </w:r>
      <w:proofErr w:type="spellEnd"/>
      <w:r>
        <w:rPr>
          <w:rFonts w:asciiTheme="minorHAnsi" w:hAnsiTheme="minorHAnsi" w:cstheme="minorBidi"/>
        </w:rPr>
        <w:t>.</w:t>
      </w:r>
    </w:p>
    <w:p w14:paraId="7C29CC68" w14:textId="77777777" w:rsidR="00FD0CFD" w:rsidRDefault="00FD0CFD" w:rsidP="00083A71">
      <w:pPr>
        <w:rPr>
          <w:rFonts w:asciiTheme="minorHAnsi" w:hAnsiTheme="minorHAnsi" w:cstheme="minorBidi"/>
        </w:rPr>
      </w:pPr>
    </w:p>
    <w:p w14:paraId="6A93AEE9" w14:textId="77777777" w:rsidR="00FD0CFD" w:rsidRDefault="00FD0CFD" w:rsidP="00083A71">
      <w:pPr>
        <w:rPr>
          <w:rFonts w:asciiTheme="minorHAnsi" w:eastAsiaTheme="majorEastAsia" w:hAnsiTheme="minorHAnsi" w:cs="Calibri"/>
          <w:b/>
          <w:sz w:val="24"/>
          <w:szCs w:val="24"/>
        </w:rPr>
      </w:pPr>
    </w:p>
    <w:p w14:paraId="3EAA07AC" w14:textId="77777777" w:rsidR="00083A71" w:rsidRPr="00F71ECE" w:rsidRDefault="00083A71" w:rsidP="00083A71">
      <w:pPr>
        <w:spacing w:before="240" w:after="240"/>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2.12.3 Expression analysis using online datasets</w:t>
      </w:r>
    </w:p>
    <w:p w14:paraId="1BF521F6" w14:textId="77777777" w:rsidR="00083A71" w:rsidRPr="00F71ECE" w:rsidRDefault="00083A71" w:rsidP="00083A71">
      <w:pPr>
        <w:rPr>
          <w:rFonts w:asciiTheme="minorHAnsi" w:hAnsiTheme="minorHAnsi" w:cstheme="minorBidi"/>
        </w:rPr>
      </w:pPr>
      <w:r w:rsidRPr="00F71ECE">
        <w:rPr>
          <w:rFonts w:asciiTheme="minorHAnsi" w:hAnsiTheme="minorHAnsi" w:cstheme="minorBidi"/>
        </w:rPr>
        <w:t xml:space="preserve">Expression Atlas within the EMBL-EBI website was used to find expression data for the three maize EPFL9 orthologues. Data was obtained from the </w:t>
      </w:r>
      <w:proofErr w:type="spellStart"/>
      <w:r w:rsidRPr="00F71ECE">
        <w:rPr>
          <w:rFonts w:asciiTheme="minorHAnsi" w:hAnsiTheme="minorHAnsi" w:cstheme="minorBidi"/>
        </w:rPr>
        <w:t>RNAseq</w:t>
      </w:r>
      <w:proofErr w:type="spellEnd"/>
      <w:r w:rsidRPr="00F71ECE">
        <w:rPr>
          <w:rFonts w:asciiTheme="minorHAnsi" w:hAnsiTheme="minorHAnsi" w:cstheme="minorBidi"/>
        </w:rPr>
        <w:t xml:space="preserve"> gene atlas produced by Walley </w:t>
      </w:r>
      <w:r w:rsidRPr="0033099E">
        <w:rPr>
          <w:rFonts w:asciiTheme="minorHAnsi" w:hAnsiTheme="minorHAnsi" w:cstheme="minorBidi"/>
        </w:rPr>
        <w:t>et al</w:t>
      </w:r>
      <w:r>
        <w:rPr>
          <w:rFonts w:asciiTheme="minorHAnsi" w:hAnsiTheme="minorHAnsi" w:cstheme="minorBidi"/>
        </w:rPr>
        <w:t>. (2016),</w:t>
      </w:r>
      <w:r w:rsidRPr="00F71ECE">
        <w:rPr>
          <w:rFonts w:asciiTheme="minorHAnsi" w:hAnsiTheme="minorHAnsi" w:cstheme="minorBidi"/>
        </w:rPr>
        <w:t xml:space="preserve"> which mapped reads to the </w:t>
      </w:r>
      <w:r w:rsidRPr="00F71ECE">
        <w:rPr>
          <w:rFonts w:asciiTheme="minorHAnsi" w:hAnsiTheme="minorHAnsi" w:cstheme="minorBidi"/>
          <w:szCs w:val="21"/>
        </w:rPr>
        <w:t xml:space="preserve">B73_RefGen_v4 genome assembly version. The transcript expression levels, measured in 23 tissue types, were then graphically reproduced. </w:t>
      </w:r>
    </w:p>
    <w:p w14:paraId="262490FE" w14:textId="77777777" w:rsidR="00083A71" w:rsidRPr="00F71ECE" w:rsidRDefault="00083A71" w:rsidP="00083A71">
      <w:pPr>
        <w:spacing w:before="240" w:after="240"/>
        <w:outlineLvl w:val="2"/>
        <w:rPr>
          <w:rFonts w:asciiTheme="minorHAnsi" w:eastAsiaTheme="majorEastAsia" w:hAnsiTheme="minorHAnsi" w:cs="Calibri"/>
          <w:b/>
          <w:sz w:val="28"/>
          <w:szCs w:val="28"/>
        </w:rPr>
      </w:pPr>
      <w:bookmarkStart w:id="30" w:name="_Toc131628559"/>
      <w:r>
        <w:rPr>
          <w:rFonts w:asciiTheme="minorHAnsi" w:eastAsiaTheme="majorEastAsia" w:hAnsiTheme="minorHAnsi" w:cs="Calibri"/>
          <w:b/>
          <w:sz w:val="28"/>
          <w:szCs w:val="28"/>
        </w:rPr>
        <w:br/>
      </w:r>
      <w:r w:rsidRPr="00F71ECE">
        <w:rPr>
          <w:rFonts w:asciiTheme="minorHAnsi" w:eastAsiaTheme="majorEastAsia" w:hAnsiTheme="minorHAnsi" w:cs="Calibri"/>
          <w:b/>
          <w:sz w:val="28"/>
          <w:szCs w:val="28"/>
        </w:rPr>
        <w:t xml:space="preserve">2.13 Statistical analyses and </w:t>
      </w:r>
      <w:bookmarkEnd w:id="30"/>
      <w:r>
        <w:rPr>
          <w:rFonts w:asciiTheme="minorHAnsi" w:eastAsiaTheme="majorEastAsia" w:hAnsiTheme="minorHAnsi" w:cs="Calibri"/>
          <w:b/>
          <w:sz w:val="28"/>
          <w:szCs w:val="28"/>
        </w:rPr>
        <w:t>graphical representation of data</w:t>
      </w:r>
    </w:p>
    <w:p w14:paraId="63DB23B5" w14:textId="77777777" w:rsidR="00083A71" w:rsidRPr="00F71ECE" w:rsidRDefault="00083A71" w:rsidP="00083A71">
      <w:r w:rsidRPr="00F71ECE">
        <w:rPr>
          <w:rFonts w:asciiTheme="minorHAnsi" w:hAnsiTheme="minorHAnsi" w:cstheme="minorBidi"/>
        </w:rPr>
        <w:t xml:space="preserve">Data was analysed using GraphPad Prism, with individual plants considered to be an independent biological replicate per line. </w:t>
      </w:r>
      <w:r>
        <w:rPr>
          <w:rFonts w:asciiTheme="minorHAnsi" w:hAnsiTheme="minorHAnsi" w:cstheme="minorBidi"/>
        </w:rPr>
        <w:t xml:space="preserve">Prior to statistical analysis, data normality was confirmed. </w:t>
      </w:r>
      <w:r w:rsidRPr="00F71ECE">
        <w:rPr>
          <w:rFonts w:asciiTheme="minorHAnsi" w:hAnsiTheme="minorHAnsi" w:cstheme="minorBidi"/>
        </w:rPr>
        <w:t xml:space="preserve">Comparisons between genotypes were </w:t>
      </w:r>
      <w:r>
        <w:rPr>
          <w:rFonts w:asciiTheme="minorHAnsi" w:hAnsiTheme="minorHAnsi" w:cstheme="minorBidi"/>
        </w:rPr>
        <w:t xml:space="preserve">generally </w:t>
      </w:r>
      <w:r w:rsidRPr="00F71ECE">
        <w:rPr>
          <w:rFonts w:asciiTheme="minorHAnsi" w:hAnsiTheme="minorHAnsi" w:cstheme="minorBidi"/>
        </w:rPr>
        <w:t>performed by one-way ANOVA</w:t>
      </w:r>
      <w:r>
        <w:rPr>
          <w:rFonts w:asciiTheme="minorHAnsi" w:hAnsiTheme="minorHAnsi" w:cstheme="minorBidi"/>
        </w:rPr>
        <w:t xml:space="preserve">, or two-way ANOVA when comparing between drought treatments. Any </w:t>
      </w:r>
      <w:r w:rsidRPr="00F71ECE">
        <w:rPr>
          <w:rFonts w:asciiTheme="minorHAnsi" w:hAnsiTheme="minorHAnsi" w:cstheme="minorBidi"/>
        </w:rPr>
        <w:t>significant differences between lines (</w:t>
      </w:r>
      <w:r>
        <w:rPr>
          <w:rFonts w:asciiTheme="minorHAnsi" w:hAnsiTheme="minorHAnsi" w:cstheme="minorBidi"/>
          <w:i/>
        </w:rPr>
        <w:t>p</w:t>
      </w:r>
      <w:r w:rsidRPr="00F71ECE">
        <w:rPr>
          <w:rFonts w:asciiTheme="minorHAnsi" w:hAnsiTheme="minorHAnsi" w:cstheme="minorBidi"/>
        </w:rPr>
        <w:t xml:space="preserve"> &lt; 0.05) were then subjected to a post-hoc Tukey’s test (</w:t>
      </w:r>
      <w:r w:rsidRPr="00CC3167">
        <w:rPr>
          <w:rFonts w:asciiTheme="minorHAnsi" w:hAnsiTheme="minorHAnsi" w:cstheme="minorBidi"/>
          <w:i/>
          <w:iCs/>
        </w:rPr>
        <w:t>p</w:t>
      </w:r>
      <w:r w:rsidRPr="00F71ECE">
        <w:rPr>
          <w:rFonts w:asciiTheme="minorHAnsi" w:hAnsiTheme="minorHAnsi" w:cstheme="minorBidi"/>
          <w:i/>
        </w:rPr>
        <w:t xml:space="preserve"> </w:t>
      </w:r>
      <w:r w:rsidRPr="00F71ECE">
        <w:rPr>
          <w:rFonts w:asciiTheme="minorHAnsi" w:hAnsiTheme="minorHAnsi" w:cstheme="minorBidi"/>
        </w:rPr>
        <w:t>&lt; 0.05)</w:t>
      </w:r>
      <w:r>
        <w:rPr>
          <w:rFonts w:asciiTheme="minorHAnsi" w:hAnsiTheme="minorHAnsi" w:cstheme="minorBidi"/>
        </w:rPr>
        <w:t>, unless otherwise stated in the figure legend</w:t>
      </w:r>
      <w:r w:rsidRPr="00F71ECE">
        <w:rPr>
          <w:rFonts w:asciiTheme="minorHAnsi" w:hAnsiTheme="minorHAnsi" w:cstheme="minorBidi"/>
        </w:rPr>
        <w:t xml:space="preserve">. </w:t>
      </w:r>
      <w:r>
        <w:rPr>
          <w:rFonts w:asciiTheme="minorHAnsi" w:hAnsiTheme="minorHAnsi" w:cstheme="minorBidi"/>
        </w:rPr>
        <w:t>Additionally, l</w:t>
      </w:r>
      <w:r w:rsidRPr="00F71ECE">
        <w:rPr>
          <w:rFonts w:asciiTheme="minorHAnsi" w:hAnsiTheme="minorHAnsi" w:cstheme="minorBidi"/>
        </w:rPr>
        <w:t xml:space="preserve">inear regressions were performed </w:t>
      </w:r>
      <w:r>
        <w:rPr>
          <w:rFonts w:asciiTheme="minorHAnsi" w:hAnsiTheme="minorHAnsi" w:cstheme="minorBidi"/>
        </w:rPr>
        <w:t xml:space="preserve">to determine relationships between parameters, </w:t>
      </w:r>
      <w:r w:rsidRPr="00F71ECE">
        <w:rPr>
          <w:rFonts w:asciiTheme="minorHAnsi" w:hAnsiTheme="minorHAnsi" w:cstheme="minorBidi"/>
        </w:rPr>
        <w:t>and R</w:t>
      </w:r>
      <w:r w:rsidRPr="00F71ECE">
        <w:rPr>
          <w:rFonts w:asciiTheme="minorHAnsi" w:hAnsiTheme="minorHAnsi" w:cstheme="minorBidi"/>
          <w:vertAlign w:val="superscript"/>
        </w:rPr>
        <w:t>2</w:t>
      </w:r>
      <w:r w:rsidRPr="00F71ECE">
        <w:rPr>
          <w:rFonts w:asciiTheme="minorHAnsi" w:hAnsiTheme="minorHAnsi" w:cstheme="minorBidi"/>
        </w:rPr>
        <w:t xml:space="preserve"> values generated. All graphical representations were performed using GraphPad Prism.</w:t>
      </w:r>
    </w:p>
    <w:p w14:paraId="68F5C2E0" w14:textId="77777777" w:rsidR="00083A71" w:rsidRPr="00F71ECE" w:rsidRDefault="00083A71" w:rsidP="00083A71">
      <w:pPr>
        <w:rPr>
          <w:rFonts w:asciiTheme="minorHAnsi" w:hAnsiTheme="minorHAnsi" w:cstheme="minorBidi"/>
        </w:rPr>
      </w:pPr>
    </w:p>
    <w:p w14:paraId="3741E956" w14:textId="77777777" w:rsidR="00083A71" w:rsidRDefault="00083A71" w:rsidP="00083A71">
      <w:pPr>
        <w:rPr>
          <w:rFonts w:asciiTheme="minorHAnsi" w:hAnsiTheme="minorHAnsi" w:cstheme="minorBidi"/>
        </w:rPr>
      </w:pPr>
    </w:p>
    <w:p w14:paraId="76A15989" w14:textId="77777777" w:rsidR="00FD0CFD" w:rsidRDefault="00FD0CFD" w:rsidP="00083A71">
      <w:pPr>
        <w:rPr>
          <w:rFonts w:asciiTheme="minorHAnsi" w:hAnsiTheme="minorHAnsi" w:cstheme="minorBidi"/>
        </w:rPr>
      </w:pPr>
    </w:p>
    <w:p w14:paraId="26F4E00C" w14:textId="77777777" w:rsidR="00FD0CFD" w:rsidRDefault="00FD0CFD" w:rsidP="00083A71">
      <w:pPr>
        <w:rPr>
          <w:rFonts w:asciiTheme="minorHAnsi" w:hAnsiTheme="minorHAnsi" w:cstheme="minorBidi"/>
        </w:rPr>
      </w:pPr>
    </w:p>
    <w:p w14:paraId="1B43E8D4" w14:textId="77777777" w:rsidR="00FD0CFD" w:rsidRDefault="00FD0CFD" w:rsidP="00083A71">
      <w:pPr>
        <w:rPr>
          <w:rFonts w:asciiTheme="minorHAnsi" w:hAnsiTheme="minorHAnsi" w:cstheme="minorBidi"/>
        </w:rPr>
      </w:pPr>
    </w:p>
    <w:p w14:paraId="1747D6E6" w14:textId="77777777" w:rsidR="00FD0CFD" w:rsidRDefault="00FD0CFD" w:rsidP="00083A71">
      <w:pPr>
        <w:rPr>
          <w:rFonts w:asciiTheme="minorHAnsi" w:hAnsiTheme="minorHAnsi" w:cstheme="minorBidi"/>
        </w:rPr>
      </w:pPr>
    </w:p>
    <w:p w14:paraId="3A0BECC7" w14:textId="77777777" w:rsidR="00FD0CFD" w:rsidRDefault="00FD0CFD" w:rsidP="00083A71">
      <w:pPr>
        <w:rPr>
          <w:rFonts w:asciiTheme="minorHAnsi" w:hAnsiTheme="minorHAnsi" w:cstheme="minorBidi"/>
        </w:rPr>
      </w:pPr>
    </w:p>
    <w:p w14:paraId="7687631C" w14:textId="77777777" w:rsidR="00FD0CFD" w:rsidRDefault="00FD0CFD" w:rsidP="00083A71">
      <w:pPr>
        <w:rPr>
          <w:rFonts w:asciiTheme="minorHAnsi" w:hAnsiTheme="minorHAnsi" w:cstheme="minorBidi"/>
        </w:rPr>
      </w:pPr>
    </w:p>
    <w:p w14:paraId="42F21AB0" w14:textId="77777777" w:rsidR="00FD0CFD" w:rsidRDefault="00FD0CFD" w:rsidP="00083A71">
      <w:pPr>
        <w:rPr>
          <w:rFonts w:asciiTheme="minorHAnsi" w:hAnsiTheme="minorHAnsi" w:cstheme="minorBidi"/>
        </w:rPr>
      </w:pPr>
    </w:p>
    <w:p w14:paraId="5CF6B2F8" w14:textId="77777777" w:rsidR="00FD0CFD" w:rsidRDefault="00FD0CFD" w:rsidP="00083A71">
      <w:pPr>
        <w:rPr>
          <w:rFonts w:asciiTheme="minorHAnsi" w:hAnsiTheme="minorHAnsi" w:cstheme="minorBidi"/>
        </w:rPr>
      </w:pPr>
    </w:p>
    <w:p w14:paraId="7F3CB68C" w14:textId="77777777" w:rsidR="00FD0CFD" w:rsidRPr="00F71ECE" w:rsidRDefault="00FD0CFD" w:rsidP="00083A71">
      <w:pPr>
        <w:rPr>
          <w:rFonts w:asciiTheme="minorHAnsi" w:hAnsiTheme="minorHAnsi" w:cstheme="minorBidi"/>
        </w:rPr>
      </w:pPr>
    </w:p>
    <w:p w14:paraId="57340C9F" w14:textId="77777777" w:rsidR="00083A71" w:rsidRPr="00F71ECE" w:rsidRDefault="00083A71" w:rsidP="00083A71">
      <w:pPr>
        <w:rPr>
          <w:rFonts w:asciiTheme="minorHAnsi" w:hAnsiTheme="minorHAnsi" w:cstheme="minorBidi"/>
        </w:rPr>
      </w:pPr>
    </w:p>
    <w:p w14:paraId="02D52208" w14:textId="77777777" w:rsidR="00083A71" w:rsidRPr="00407986" w:rsidRDefault="00407986" w:rsidP="00083A71">
      <w:pPr>
        <w:rPr>
          <w:rFonts w:asciiTheme="minorHAnsi" w:hAnsiTheme="minorHAnsi" w:cstheme="minorBidi"/>
          <w:sz w:val="21"/>
          <w:szCs w:val="21"/>
        </w:rPr>
      </w:pPr>
      <w:r w:rsidRPr="00407986">
        <w:rPr>
          <w:rFonts w:asciiTheme="minorHAnsi" w:eastAsiaTheme="majorEastAsia" w:hAnsiTheme="minorHAnsi" w:cs="Calibri"/>
          <w:b/>
          <w:sz w:val="21"/>
          <w:szCs w:val="21"/>
        </w:rPr>
        <w:lastRenderedPageBreak/>
        <w:t>Table 2.3</w:t>
      </w:r>
      <w:r w:rsidR="00083A71" w:rsidRPr="00407986">
        <w:rPr>
          <w:rFonts w:asciiTheme="minorHAnsi" w:eastAsiaTheme="majorEastAsia" w:hAnsiTheme="minorHAnsi" w:cs="Calibri"/>
          <w:b/>
          <w:sz w:val="21"/>
          <w:szCs w:val="21"/>
        </w:rPr>
        <w:t>. List of primers used for cloning, genotyping and RT-qPCR</w:t>
      </w:r>
    </w:p>
    <w:tbl>
      <w:tblPr>
        <w:tblStyle w:val="TableGrid1"/>
        <w:tblW w:w="8642" w:type="dxa"/>
        <w:tblLayout w:type="fixed"/>
        <w:tblLook w:val="04A0" w:firstRow="1" w:lastRow="0" w:firstColumn="1" w:lastColumn="0" w:noHBand="0" w:noVBand="1"/>
      </w:tblPr>
      <w:tblGrid>
        <w:gridCol w:w="562"/>
        <w:gridCol w:w="1985"/>
        <w:gridCol w:w="2977"/>
        <w:gridCol w:w="3118"/>
      </w:tblGrid>
      <w:tr w:rsidR="00083A71" w:rsidRPr="00F71ECE" w14:paraId="00FC0062" w14:textId="77777777" w:rsidTr="009D3DC9">
        <w:tc>
          <w:tcPr>
            <w:tcW w:w="562" w:type="dxa"/>
          </w:tcPr>
          <w:p w14:paraId="45874075" w14:textId="77777777" w:rsidR="00083A71" w:rsidRPr="0033099E" w:rsidRDefault="00083A71" w:rsidP="009D3DC9">
            <w:pPr>
              <w:rPr>
                <w:rFonts w:asciiTheme="minorHAnsi" w:hAnsiTheme="minorHAnsi" w:cstheme="minorBidi"/>
                <w:b/>
                <w:bCs/>
                <w:sz w:val="20"/>
                <w:szCs w:val="20"/>
              </w:rPr>
            </w:pPr>
            <w:r w:rsidRPr="0033099E">
              <w:rPr>
                <w:rFonts w:asciiTheme="minorHAnsi" w:hAnsiTheme="minorHAnsi" w:cstheme="minorBidi"/>
                <w:b/>
                <w:bCs/>
                <w:sz w:val="20"/>
                <w:szCs w:val="20"/>
              </w:rPr>
              <w:t>No.</w:t>
            </w:r>
          </w:p>
        </w:tc>
        <w:tc>
          <w:tcPr>
            <w:tcW w:w="1985" w:type="dxa"/>
          </w:tcPr>
          <w:p w14:paraId="70C0A125" w14:textId="77777777" w:rsidR="00083A71" w:rsidRPr="0033099E" w:rsidRDefault="00083A71" w:rsidP="009D3DC9">
            <w:pPr>
              <w:jc w:val="left"/>
              <w:rPr>
                <w:rFonts w:asciiTheme="minorHAnsi" w:hAnsiTheme="minorHAnsi" w:cstheme="minorBidi"/>
                <w:b/>
                <w:bCs/>
                <w:sz w:val="20"/>
                <w:szCs w:val="20"/>
              </w:rPr>
            </w:pPr>
            <w:r w:rsidRPr="0033099E">
              <w:rPr>
                <w:rFonts w:asciiTheme="minorHAnsi" w:hAnsiTheme="minorHAnsi" w:cstheme="minorBidi"/>
                <w:b/>
                <w:bCs/>
                <w:sz w:val="20"/>
                <w:szCs w:val="20"/>
              </w:rPr>
              <w:t>Primer name</w:t>
            </w:r>
          </w:p>
        </w:tc>
        <w:tc>
          <w:tcPr>
            <w:tcW w:w="2977" w:type="dxa"/>
          </w:tcPr>
          <w:p w14:paraId="28F2F4B7" w14:textId="77777777" w:rsidR="00083A71" w:rsidRPr="00C63C18" w:rsidRDefault="00083A71" w:rsidP="009D3DC9">
            <w:pPr>
              <w:rPr>
                <w:rFonts w:asciiTheme="minorHAnsi" w:hAnsiTheme="minorHAnsi" w:cstheme="minorBidi"/>
                <w:b/>
                <w:bCs/>
                <w:sz w:val="20"/>
                <w:szCs w:val="20"/>
              </w:rPr>
            </w:pPr>
            <w:r w:rsidRPr="00C63C18">
              <w:rPr>
                <w:rFonts w:asciiTheme="minorHAnsi" w:hAnsiTheme="minorHAnsi" w:cstheme="minorBidi"/>
                <w:b/>
                <w:bCs/>
                <w:sz w:val="20"/>
                <w:szCs w:val="20"/>
              </w:rPr>
              <w:t>Primer sequence</w:t>
            </w:r>
          </w:p>
        </w:tc>
        <w:tc>
          <w:tcPr>
            <w:tcW w:w="3118" w:type="dxa"/>
          </w:tcPr>
          <w:p w14:paraId="0BA2D618" w14:textId="77777777" w:rsidR="00083A71" w:rsidRPr="0033099E" w:rsidRDefault="00083A71" w:rsidP="009D3DC9">
            <w:pPr>
              <w:jc w:val="left"/>
              <w:rPr>
                <w:rFonts w:asciiTheme="minorHAnsi" w:hAnsiTheme="minorHAnsi" w:cstheme="minorBidi"/>
                <w:b/>
                <w:bCs/>
                <w:sz w:val="20"/>
                <w:szCs w:val="20"/>
              </w:rPr>
            </w:pPr>
            <w:r w:rsidRPr="0033099E">
              <w:rPr>
                <w:rFonts w:asciiTheme="minorHAnsi" w:hAnsiTheme="minorHAnsi" w:cstheme="minorBidi"/>
                <w:b/>
                <w:bCs/>
                <w:sz w:val="20"/>
                <w:szCs w:val="20"/>
              </w:rPr>
              <w:t>Paired with following primer(s)</w:t>
            </w:r>
          </w:p>
        </w:tc>
      </w:tr>
      <w:tr w:rsidR="00083A71" w:rsidRPr="00F71ECE" w14:paraId="59EB29D2" w14:textId="77777777" w:rsidTr="009D3DC9">
        <w:tc>
          <w:tcPr>
            <w:tcW w:w="562" w:type="dxa"/>
          </w:tcPr>
          <w:p w14:paraId="5EA762C7"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w:t>
            </w:r>
          </w:p>
        </w:tc>
        <w:tc>
          <w:tcPr>
            <w:tcW w:w="1985" w:type="dxa"/>
          </w:tcPr>
          <w:p w14:paraId="56854874"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35S F</w:t>
            </w:r>
          </w:p>
        </w:tc>
        <w:tc>
          <w:tcPr>
            <w:tcW w:w="2977" w:type="dxa"/>
            <w:shd w:val="clear" w:color="auto" w:fill="auto"/>
          </w:tcPr>
          <w:p w14:paraId="52397F7A"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Calibri"/>
                <w:color w:val="000000"/>
                <w:sz w:val="18"/>
                <w:szCs w:val="18"/>
              </w:rPr>
              <w:t>CTATCCTTCGCAAGACCCTTC</w:t>
            </w:r>
          </w:p>
        </w:tc>
        <w:tc>
          <w:tcPr>
            <w:tcW w:w="3118" w:type="dxa"/>
          </w:tcPr>
          <w:p w14:paraId="02DC5666"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 10, 19, 20, 22 &amp; 29 for genotyping (see below)</w:t>
            </w:r>
          </w:p>
        </w:tc>
      </w:tr>
      <w:tr w:rsidR="00083A71" w:rsidRPr="00F71ECE" w14:paraId="0EFCEB07" w14:textId="77777777" w:rsidTr="009D3DC9">
        <w:tc>
          <w:tcPr>
            <w:tcW w:w="562" w:type="dxa"/>
          </w:tcPr>
          <w:p w14:paraId="2DB041E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w:t>
            </w:r>
          </w:p>
        </w:tc>
        <w:tc>
          <w:tcPr>
            <w:tcW w:w="1985" w:type="dxa"/>
          </w:tcPr>
          <w:p w14:paraId="5DDDC30A"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2 R</w:t>
            </w:r>
          </w:p>
        </w:tc>
        <w:tc>
          <w:tcPr>
            <w:tcW w:w="2977" w:type="dxa"/>
          </w:tcPr>
          <w:p w14:paraId="1F903B57"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AGCTCTAGATGGCACGTGATAG</w:t>
            </w:r>
          </w:p>
        </w:tc>
        <w:tc>
          <w:tcPr>
            <w:tcW w:w="3118" w:type="dxa"/>
          </w:tcPr>
          <w:p w14:paraId="7B4130E0"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 for genotyping AtEPF2-OE</w:t>
            </w:r>
          </w:p>
        </w:tc>
      </w:tr>
      <w:tr w:rsidR="00083A71" w:rsidRPr="00F71ECE" w14:paraId="1E5C1EED" w14:textId="77777777" w:rsidTr="009D3DC9">
        <w:tc>
          <w:tcPr>
            <w:tcW w:w="562" w:type="dxa"/>
          </w:tcPr>
          <w:p w14:paraId="17D12384"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3</w:t>
            </w:r>
          </w:p>
        </w:tc>
        <w:tc>
          <w:tcPr>
            <w:tcW w:w="1985" w:type="dxa"/>
          </w:tcPr>
          <w:p w14:paraId="4D4C4CBA"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SALK LB1.3</w:t>
            </w:r>
          </w:p>
        </w:tc>
        <w:tc>
          <w:tcPr>
            <w:tcW w:w="2977" w:type="dxa"/>
          </w:tcPr>
          <w:p w14:paraId="03286A3E"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ATTTTGCCGATTTCGGAAC</w:t>
            </w:r>
          </w:p>
        </w:tc>
        <w:tc>
          <w:tcPr>
            <w:tcW w:w="3118" w:type="dxa"/>
          </w:tcPr>
          <w:p w14:paraId="40808ADD" w14:textId="77777777" w:rsidR="00083A71" w:rsidRPr="00E94967" w:rsidRDefault="00083A71" w:rsidP="009D3DC9">
            <w:pPr>
              <w:jc w:val="left"/>
              <w:rPr>
                <w:rFonts w:asciiTheme="minorHAnsi" w:hAnsiTheme="minorHAnsi" w:cstheme="minorBidi"/>
                <w:sz w:val="20"/>
                <w:szCs w:val="20"/>
                <w:lang w:val="pt-PT"/>
              </w:rPr>
            </w:pPr>
            <w:r w:rsidRPr="00E94967">
              <w:rPr>
                <w:rFonts w:asciiTheme="minorHAnsi" w:hAnsiTheme="minorHAnsi" w:cstheme="minorBidi"/>
                <w:sz w:val="20"/>
                <w:szCs w:val="20"/>
                <w:lang w:val="pt-PT"/>
              </w:rPr>
              <w:t xml:space="preserve">No. 5 for genotyping </w:t>
            </w:r>
            <w:r w:rsidRPr="00E94967">
              <w:rPr>
                <w:rFonts w:asciiTheme="minorHAnsi" w:hAnsiTheme="minorHAnsi" w:cstheme="minorBidi"/>
                <w:i/>
                <w:iCs/>
                <w:sz w:val="20"/>
                <w:szCs w:val="20"/>
                <w:lang w:val="pt-PT"/>
              </w:rPr>
              <w:t>Atepf1;Atepf2</w:t>
            </w:r>
          </w:p>
        </w:tc>
      </w:tr>
      <w:tr w:rsidR="00083A71" w:rsidRPr="00F71ECE" w14:paraId="22839B47" w14:textId="77777777" w:rsidTr="009D3DC9">
        <w:tc>
          <w:tcPr>
            <w:tcW w:w="562" w:type="dxa"/>
          </w:tcPr>
          <w:p w14:paraId="4F1B1E06"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4</w:t>
            </w:r>
          </w:p>
        </w:tc>
        <w:tc>
          <w:tcPr>
            <w:tcW w:w="1985" w:type="dxa"/>
          </w:tcPr>
          <w:p w14:paraId="5E5BA14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1-1-for</w:t>
            </w:r>
          </w:p>
        </w:tc>
        <w:tc>
          <w:tcPr>
            <w:tcW w:w="2977" w:type="dxa"/>
          </w:tcPr>
          <w:p w14:paraId="7C47C7A2"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GGTGCATGTTCGACACTCTTC</w:t>
            </w:r>
          </w:p>
          <w:p w14:paraId="68C288B0" w14:textId="77777777" w:rsidR="00083A71" w:rsidRPr="00B02463" w:rsidRDefault="00083A71" w:rsidP="009D3DC9">
            <w:pPr>
              <w:spacing w:line="240" w:lineRule="auto"/>
              <w:rPr>
                <w:rFonts w:asciiTheme="minorHAnsi" w:hAnsiTheme="minorHAnsi" w:cs="Calibri"/>
                <w:color w:val="000000"/>
                <w:sz w:val="18"/>
                <w:szCs w:val="18"/>
              </w:rPr>
            </w:pPr>
          </w:p>
        </w:tc>
        <w:tc>
          <w:tcPr>
            <w:tcW w:w="3118" w:type="dxa"/>
          </w:tcPr>
          <w:p w14:paraId="0A02A514"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5 for confirming homozygosity in </w:t>
            </w:r>
            <w:r w:rsidRPr="00E94967">
              <w:rPr>
                <w:rFonts w:asciiTheme="minorHAnsi" w:hAnsiTheme="minorHAnsi" w:cstheme="minorBidi"/>
                <w:i/>
                <w:iCs/>
                <w:sz w:val="20"/>
                <w:szCs w:val="20"/>
                <w:lang w:val="pt-PT"/>
              </w:rPr>
              <w:t>Atepf1;Atepf2</w:t>
            </w:r>
          </w:p>
        </w:tc>
      </w:tr>
      <w:tr w:rsidR="00083A71" w:rsidRPr="00F71ECE" w14:paraId="117A8B7A" w14:textId="77777777" w:rsidTr="009D3DC9">
        <w:tc>
          <w:tcPr>
            <w:tcW w:w="562" w:type="dxa"/>
          </w:tcPr>
          <w:p w14:paraId="2DE8B04F"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5</w:t>
            </w:r>
          </w:p>
        </w:tc>
        <w:tc>
          <w:tcPr>
            <w:tcW w:w="1985" w:type="dxa"/>
          </w:tcPr>
          <w:p w14:paraId="52C0A568"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1-1-rev2</w:t>
            </w:r>
          </w:p>
        </w:tc>
        <w:tc>
          <w:tcPr>
            <w:tcW w:w="2977" w:type="dxa"/>
          </w:tcPr>
          <w:p w14:paraId="43967766"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CATGGTCATGTCCCGGAGAAGC</w:t>
            </w:r>
          </w:p>
        </w:tc>
        <w:tc>
          <w:tcPr>
            <w:tcW w:w="3118" w:type="dxa"/>
          </w:tcPr>
          <w:p w14:paraId="7E6F5E1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3 and No. 4 (see above)</w:t>
            </w:r>
          </w:p>
        </w:tc>
      </w:tr>
      <w:tr w:rsidR="00083A71" w:rsidRPr="00F71ECE" w14:paraId="3CD83B50" w14:textId="77777777" w:rsidTr="009D3DC9">
        <w:tc>
          <w:tcPr>
            <w:tcW w:w="562" w:type="dxa"/>
          </w:tcPr>
          <w:p w14:paraId="2545946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6</w:t>
            </w:r>
          </w:p>
        </w:tc>
        <w:tc>
          <w:tcPr>
            <w:tcW w:w="1985" w:type="dxa"/>
          </w:tcPr>
          <w:p w14:paraId="795BC98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GABI KAT LB</w:t>
            </w:r>
          </w:p>
        </w:tc>
        <w:tc>
          <w:tcPr>
            <w:tcW w:w="2977" w:type="dxa"/>
          </w:tcPr>
          <w:p w14:paraId="515009A7"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CCCATTTGCACGTGAATGTAGACAC</w:t>
            </w:r>
          </w:p>
        </w:tc>
        <w:tc>
          <w:tcPr>
            <w:tcW w:w="3118" w:type="dxa"/>
          </w:tcPr>
          <w:p w14:paraId="068F2702"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7 for genotyping </w:t>
            </w:r>
            <w:r w:rsidRPr="00E94967">
              <w:rPr>
                <w:rFonts w:asciiTheme="minorHAnsi" w:hAnsiTheme="minorHAnsi" w:cstheme="minorBidi"/>
                <w:i/>
                <w:iCs/>
                <w:sz w:val="20"/>
                <w:szCs w:val="20"/>
                <w:lang w:val="pt-PT"/>
              </w:rPr>
              <w:t>Atepf1;Atepf2</w:t>
            </w:r>
          </w:p>
        </w:tc>
      </w:tr>
      <w:tr w:rsidR="00083A71" w:rsidRPr="00F71ECE" w14:paraId="50705508" w14:textId="77777777" w:rsidTr="009D3DC9">
        <w:tc>
          <w:tcPr>
            <w:tcW w:w="562" w:type="dxa"/>
          </w:tcPr>
          <w:p w14:paraId="4E683FC2"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7</w:t>
            </w:r>
          </w:p>
        </w:tc>
        <w:tc>
          <w:tcPr>
            <w:tcW w:w="1985" w:type="dxa"/>
          </w:tcPr>
          <w:p w14:paraId="1062CB33"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2-wt-rev</w:t>
            </w:r>
          </w:p>
        </w:tc>
        <w:tc>
          <w:tcPr>
            <w:tcW w:w="2977" w:type="dxa"/>
          </w:tcPr>
          <w:p w14:paraId="391A0F36"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CCGGTTACCGGTATGATGGAG</w:t>
            </w:r>
          </w:p>
        </w:tc>
        <w:tc>
          <w:tcPr>
            <w:tcW w:w="3118" w:type="dxa"/>
          </w:tcPr>
          <w:p w14:paraId="37C6607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6 (see above)</w:t>
            </w:r>
          </w:p>
        </w:tc>
      </w:tr>
      <w:tr w:rsidR="00083A71" w:rsidRPr="00F71ECE" w14:paraId="43082DAA" w14:textId="77777777" w:rsidTr="009D3DC9">
        <w:tc>
          <w:tcPr>
            <w:tcW w:w="562" w:type="dxa"/>
          </w:tcPr>
          <w:p w14:paraId="007AE189"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8</w:t>
            </w:r>
          </w:p>
        </w:tc>
        <w:tc>
          <w:tcPr>
            <w:tcW w:w="1985" w:type="dxa"/>
          </w:tcPr>
          <w:p w14:paraId="052AFF25"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2-1 LB</w:t>
            </w:r>
          </w:p>
        </w:tc>
        <w:tc>
          <w:tcPr>
            <w:tcW w:w="2977" w:type="dxa"/>
          </w:tcPr>
          <w:p w14:paraId="5D8ACEA9"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TAAAACCTCTGCCTCAACCAG</w:t>
            </w:r>
          </w:p>
        </w:tc>
        <w:tc>
          <w:tcPr>
            <w:tcW w:w="3118" w:type="dxa"/>
          </w:tcPr>
          <w:p w14:paraId="312712C7"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9 for confirming homozygosity in </w:t>
            </w:r>
            <w:r w:rsidRPr="00E94967">
              <w:rPr>
                <w:rFonts w:asciiTheme="minorHAnsi" w:hAnsiTheme="minorHAnsi" w:cstheme="minorBidi"/>
                <w:i/>
                <w:iCs/>
                <w:sz w:val="20"/>
                <w:szCs w:val="20"/>
                <w:lang w:val="pt-PT"/>
              </w:rPr>
              <w:t>Atepf1;Atepf2</w:t>
            </w:r>
          </w:p>
        </w:tc>
      </w:tr>
      <w:tr w:rsidR="00083A71" w:rsidRPr="00F71ECE" w14:paraId="6BAF820D" w14:textId="77777777" w:rsidTr="009D3DC9">
        <w:tc>
          <w:tcPr>
            <w:tcW w:w="562" w:type="dxa"/>
          </w:tcPr>
          <w:p w14:paraId="2BCCB6A4"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9</w:t>
            </w:r>
          </w:p>
        </w:tc>
        <w:tc>
          <w:tcPr>
            <w:tcW w:w="1985" w:type="dxa"/>
          </w:tcPr>
          <w:p w14:paraId="678769E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2-1 RB</w:t>
            </w:r>
          </w:p>
        </w:tc>
        <w:tc>
          <w:tcPr>
            <w:tcW w:w="2977" w:type="dxa"/>
          </w:tcPr>
          <w:p w14:paraId="50F7735A"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TTACCGGTATGATGGAGATGG</w:t>
            </w:r>
          </w:p>
        </w:tc>
        <w:tc>
          <w:tcPr>
            <w:tcW w:w="3118" w:type="dxa"/>
          </w:tcPr>
          <w:p w14:paraId="40111DC2"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8 (see above)</w:t>
            </w:r>
          </w:p>
        </w:tc>
      </w:tr>
      <w:tr w:rsidR="00083A71" w:rsidRPr="00F71ECE" w14:paraId="4AE97B16" w14:textId="77777777" w:rsidTr="009D3DC9">
        <w:tc>
          <w:tcPr>
            <w:tcW w:w="562" w:type="dxa"/>
          </w:tcPr>
          <w:p w14:paraId="471D201D"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0</w:t>
            </w:r>
          </w:p>
        </w:tc>
        <w:tc>
          <w:tcPr>
            <w:tcW w:w="1985" w:type="dxa"/>
          </w:tcPr>
          <w:p w14:paraId="4365C7E2"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EPFL9 R</w:t>
            </w:r>
          </w:p>
        </w:tc>
        <w:tc>
          <w:tcPr>
            <w:tcW w:w="2977" w:type="dxa"/>
          </w:tcPr>
          <w:p w14:paraId="32B210A7" w14:textId="77777777" w:rsidR="00083A71" w:rsidRPr="00B02463" w:rsidRDefault="00083A71" w:rsidP="009D3DC9">
            <w:pPr>
              <w:spacing w:line="240" w:lineRule="auto"/>
              <w:rPr>
                <w:rFonts w:asciiTheme="minorHAnsi" w:hAnsiTheme="minorHAnsi" w:cs="Calibri"/>
                <w:color w:val="000000"/>
                <w:sz w:val="18"/>
                <w:szCs w:val="18"/>
              </w:rPr>
            </w:pPr>
            <w:r w:rsidRPr="00B02463">
              <w:rPr>
                <w:rFonts w:asciiTheme="minorHAnsi" w:hAnsiTheme="minorHAnsi" w:cs="Calibri"/>
                <w:color w:val="000000"/>
                <w:sz w:val="18"/>
                <w:szCs w:val="18"/>
              </w:rPr>
              <w:t>CCTTCGACTGGAACTTGCTC</w:t>
            </w:r>
          </w:p>
        </w:tc>
        <w:tc>
          <w:tcPr>
            <w:tcW w:w="3118" w:type="dxa"/>
          </w:tcPr>
          <w:p w14:paraId="7435B18E"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 for genotyping AtEPFL9-OE</w:t>
            </w:r>
          </w:p>
        </w:tc>
      </w:tr>
      <w:tr w:rsidR="00083A71" w:rsidRPr="00F71ECE" w14:paraId="07B43B0A" w14:textId="77777777" w:rsidTr="009D3DC9">
        <w:tc>
          <w:tcPr>
            <w:tcW w:w="562" w:type="dxa"/>
          </w:tcPr>
          <w:p w14:paraId="7A23E769"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1</w:t>
            </w:r>
          </w:p>
        </w:tc>
        <w:tc>
          <w:tcPr>
            <w:tcW w:w="1985" w:type="dxa"/>
          </w:tcPr>
          <w:p w14:paraId="4E71A0FA"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upstream 1F</w:t>
            </w:r>
          </w:p>
        </w:tc>
        <w:tc>
          <w:tcPr>
            <w:tcW w:w="2977" w:type="dxa"/>
          </w:tcPr>
          <w:p w14:paraId="78397E25"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ATTGCACCTGTCTCCCAGT</w:t>
            </w:r>
          </w:p>
        </w:tc>
        <w:tc>
          <w:tcPr>
            <w:tcW w:w="3118" w:type="dxa"/>
          </w:tcPr>
          <w:p w14:paraId="50A93DC9"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12 for nested PCR of ZmEPFL9-1a and sequencing </w:t>
            </w:r>
            <w:r w:rsidRPr="00E94967">
              <w:rPr>
                <w:rFonts w:asciiTheme="minorHAnsi" w:hAnsiTheme="minorHAnsi" w:cstheme="minorBidi"/>
                <w:i/>
                <w:iCs/>
                <w:sz w:val="20"/>
                <w:szCs w:val="20"/>
              </w:rPr>
              <w:t>Zmepfl9-1a</w:t>
            </w:r>
          </w:p>
        </w:tc>
      </w:tr>
      <w:tr w:rsidR="00083A71" w:rsidRPr="00F71ECE" w14:paraId="2DBCAE3E" w14:textId="77777777" w:rsidTr="009D3DC9">
        <w:tc>
          <w:tcPr>
            <w:tcW w:w="562" w:type="dxa"/>
          </w:tcPr>
          <w:p w14:paraId="28499B24"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2</w:t>
            </w:r>
          </w:p>
        </w:tc>
        <w:tc>
          <w:tcPr>
            <w:tcW w:w="1985" w:type="dxa"/>
          </w:tcPr>
          <w:p w14:paraId="2AD189DF"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downstream 1R</w:t>
            </w:r>
          </w:p>
        </w:tc>
        <w:tc>
          <w:tcPr>
            <w:tcW w:w="2977" w:type="dxa"/>
          </w:tcPr>
          <w:p w14:paraId="43A30907"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GAGAACCAAAAACGGGCGAA</w:t>
            </w:r>
          </w:p>
        </w:tc>
        <w:tc>
          <w:tcPr>
            <w:tcW w:w="3118" w:type="dxa"/>
          </w:tcPr>
          <w:p w14:paraId="609E234A"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1 (see above)</w:t>
            </w:r>
          </w:p>
        </w:tc>
      </w:tr>
      <w:tr w:rsidR="00083A71" w:rsidRPr="00F71ECE" w14:paraId="53ADD422" w14:textId="77777777" w:rsidTr="009D3DC9">
        <w:tc>
          <w:tcPr>
            <w:tcW w:w="562" w:type="dxa"/>
          </w:tcPr>
          <w:p w14:paraId="3A754AA1"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3</w:t>
            </w:r>
          </w:p>
        </w:tc>
        <w:tc>
          <w:tcPr>
            <w:tcW w:w="1985" w:type="dxa"/>
          </w:tcPr>
          <w:p w14:paraId="40BCCE9E"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12079 upstream 1F</w:t>
            </w:r>
          </w:p>
        </w:tc>
        <w:tc>
          <w:tcPr>
            <w:tcW w:w="2977" w:type="dxa"/>
          </w:tcPr>
          <w:p w14:paraId="264F4BDB"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TAACCTCTAGCATTTGCTCCCT</w:t>
            </w:r>
          </w:p>
        </w:tc>
        <w:tc>
          <w:tcPr>
            <w:tcW w:w="3118" w:type="dxa"/>
          </w:tcPr>
          <w:p w14:paraId="4B1DDCD6"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14 for nested PCR of ZmEPFL9-1b and sequencing </w:t>
            </w:r>
            <w:r w:rsidRPr="00E94967">
              <w:rPr>
                <w:rFonts w:asciiTheme="minorHAnsi" w:hAnsiTheme="minorHAnsi" w:cstheme="minorBidi"/>
                <w:i/>
                <w:iCs/>
                <w:sz w:val="20"/>
                <w:szCs w:val="20"/>
              </w:rPr>
              <w:t>Zmepfl9-1b</w:t>
            </w:r>
          </w:p>
        </w:tc>
      </w:tr>
      <w:tr w:rsidR="00083A71" w:rsidRPr="00F71ECE" w14:paraId="5983F040" w14:textId="77777777" w:rsidTr="009D3DC9">
        <w:tc>
          <w:tcPr>
            <w:tcW w:w="562" w:type="dxa"/>
          </w:tcPr>
          <w:p w14:paraId="4EB006C0"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4</w:t>
            </w:r>
          </w:p>
        </w:tc>
        <w:tc>
          <w:tcPr>
            <w:tcW w:w="1985" w:type="dxa"/>
          </w:tcPr>
          <w:p w14:paraId="51FFCAE4"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12079 downstream 2R</w:t>
            </w:r>
          </w:p>
        </w:tc>
        <w:tc>
          <w:tcPr>
            <w:tcW w:w="2977" w:type="dxa"/>
          </w:tcPr>
          <w:p w14:paraId="5D17702E"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GGAGAACGGAGAACCAAGAATG</w:t>
            </w:r>
          </w:p>
        </w:tc>
        <w:tc>
          <w:tcPr>
            <w:tcW w:w="3118" w:type="dxa"/>
          </w:tcPr>
          <w:p w14:paraId="67378F5E"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4 (see above)</w:t>
            </w:r>
          </w:p>
        </w:tc>
      </w:tr>
      <w:tr w:rsidR="00083A71" w:rsidRPr="00F71ECE" w14:paraId="2AD127AB" w14:textId="77777777" w:rsidTr="009D3DC9">
        <w:tc>
          <w:tcPr>
            <w:tcW w:w="562" w:type="dxa"/>
          </w:tcPr>
          <w:p w14:paraId="35A49EB1"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5</w:t>
            </w:r>
          </w:p>
        </w:tc>
        <w:tc>
          <w:tcPr>
            <w:tcW w:w="1985" w:type="dxa"/>
          </w:tcPr>
          <w:p w14:paraId="0768C52B"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upstream 1F</w:t>
            </w:r>
          </w:p>
        </w:tc>
        <w:tc>
          <w:tcPr>
            <w:tcW w:w="2977" w:type="dxa"/>
          </w:tcPr>
          <w:p w14:paraId="5960C66E"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TAAACGCCCCACTAGGTAGTCC</w:t>
            </w:r>
          </w:p>
        </w:tc>
        <w:tc>
          <w:tcPr>
            <w:tcW w:w="3118" w:type="dxa"/>
          </w:tcPr>
          <w:p w14:paraId="70A9528F" w14:textId="77777777" w:rsidR="00083A71" w:rsidRPr="00E94967" w:rsidRDefault="00083A71" w:rsidP="009D3DC9">
            <w:pPr>
              <w:jc w:val="left"/>
              <w:rPr>
                <w:rFonts w:asciiTheme="minorHAnsi" w:hAnsiTheme="minorHAnsi" w:cstheme="minorBidi"/>
                <w:i/>
                <w:iCs/>
                <w:sz w:val="20"/>
                <w:szCs w:val="20"/>
              </w:rPr>
            </w:pPr>
            <w:r w:rsidRPr="00E94967">
              <w:rPr>
                <w:rFonts w:asciiTheme="minorHAnsi" w:hAnsiTheme="minorHAnsi" w:cstheme="minorBidi"/>
                <w:sz w:val="20"/>
                <w:szCs w:val="20"/>
              </w:rPr>
              <w:t>No. 16 for nested PCR of</w:t>
            </w:r>
            <w:r w:rsidRPr="00E94967">
              <w:rPr>
                <w:rFonts w:asciiTheme="minorHAnsi" w:hAnsiTheme="minorHAnsi" w:cstheme="minorBidi"/>
                <w:sz w:val="20"/>
                <w:szCs w:val="20"/>
              </w:rPr>
              <w:br/>
              <w:t xml:space="preserve"> ZmEPFL9-2</w:t>
            </w:r>
          </w:p>
        </w:tc>
      </w:tr>
      <w:tr w:rsidR="00083A71" w:rsidRPr="00F71ECE" w14:paraId="068AED11" w14:textId="77777777" w:rsidTr="009D3DC9">
        <w:tc>
          <w:tcPr>
            <w:tcW w:w="562" w:type="dxa"/>
          </w:tcPr>
          <w:p w14:paraId="34EB9E5E"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lastRenderedPageBreak/>
              <w:t>16</w:t>
            </w:r>
          </w:p>
        </w:tc>
        <w:tc>
          <w:tcPr>
            <w:tcW w:w="1985" w:type="dxa"/>
          </w:tcPr>
          <w:p w14:paraId="4E274E6B"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downstream 1R</w:t>
            </w:r>
          </w:p>
        </w:tc>
        <w:tc>
          <w:tcPr>
            <w:tcW w:w="2977" w:type="dxa"/>
          </w:tcPr>
          <w:p w14:paraId="54F849A5"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ACAGCAACGCTTTCGATGG</w:t>
            </w:r>
          </w:p>
        </w:tc>
        <w:tc>
          <w:tcPr>
            <w:tcW w:w="3118" w:type="dxa"/>
          </w:tcPr>
          <w:p w14:paraId="542E128F"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5 (see above)</w:t>
            </w:r>
          </w:p>
        </w:tc>
      </w:tr>
      <w:tr w:rsidR="00083A71" w:rsidRPr="00F71ECE" w14:paraId="30A3A708" w14:textId="77777777" w:rsidTr="009D3DC9">
        <w:tc>
          <w:tcPr>
            <w:tcW w:w="562" w:type="dxa"/>
          </w:tcPr>
          <w:p w14:paraId="1AB554F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7</w:t>
            </w:r>
          </w:p>
        </w:tc>
        <w:tc>
          <w:tcPr>
            <w:tcW w:w="1985" w:type="dxa"/>
          </w:tcPr>
          <w:p w14:paraId="3989F6A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012079 cloning F</w:t>
            </w:r>
          </w:p>
        </w:tc>
        <w:tc>
          <w:tcPr>
            <w:tcW w:w="2977" w:type="dxa"/>
          </w:tcPr>
          <w:p w14:paraId="7CC92E59"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CACCGAGGGATGGCTAATGG</w:t>
            </w:r>
          </w:p>
        </w:tc>
        <w:tc>
          <w:tcPr>
            <w:tcW w:w="3118" w:type="dxa"/>
          </w:tcPr>
          <w:p w14:paraId="4D0414E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18 for creating either ZmEPFL9-1a or ZmEPFL9-1b cloning insert</w:t>
            </w:r>
          </w:p>
        </w:tc>
      </w:tr>
      <w:tr w:rsidR="00083A71" w:rsidRPr="00F71ECE" w14:paraId="4C0EE5D4" w14:textId="77777777" w:rsidTr="009D3DC9">
        <w:tc>
          <w:tcPr>
            <w:tcW w:w="562" w:type="dxa"/>
          </w:tcPr>
          <w:p w14:paraId="114BBD11"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8</w:t>
            </w:r>
          </w:p>
        </w:tc>
        <w:tc>
          <w:tcPr>
            <w:tcW w:w="1985" w:type="dxa"/>
          </w:tcPr>
          <w:p w14:paraId="21A102E1"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012079 R</w:t>
            </w:r>
          </w:p>
        </w:tc>
        <w:tc>
          <w:tcPr>
            <w:tcW w:w="2977" w:type="dxa"/>
          </w:tcPr>
          <w:p w14:paraId="38F83314"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TCACCTGTGGCAAACACACT</w:t>
            </w:r>
          </w:p>
        </w:tc>
        <w:tc>
          <w:tcPr>
            <w:tcW w:w="3118" w:type="dxa"/>
          </w:tcPr>
          <w:p w14:paraId="24CC48BB"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17 (see above) </w:t>
            </w:r>
          </w:p>
        </w:tc>
      </w:tr>
      <w:tr w:rsidR="00083A71" w:rsidRPr="00F71ECE" w14:paraId="429B2AB1" w14:textId="77777777" w:rsidTr="009D3DC9">
        <w:tc>
          <w:tcPr>
            <w:tcW w:w="562" w:type="dxa"/>
          </w:tcPr>
          <w:p w14:paraId="7293E32F"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19</w:t>
            </w:r>
          </w:p>
        </w:tc>
        <w:tc>
          <w:tcPr>
            <w:tcW w:w="1985" w:type="dxa"/>
          </w:tcPr>
          <w:p w14:paraId="2E7F74DE"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middle 1R</w:t>
            </w:r>
          </w:p>
        </w:tc>
        <w:tc>
          <w:tcPr>
            <w:tcW w:w="2977" w:type="dxa"/>
          </w:tcPr>
          <w:p w14:paraId="6AB3269D"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TGCCTTTGTTTAGACCCTTGACG</w:t>
            </w:r>
          </w:p>
        </w:tc>
        <w:tc>
          <w:tcPr>
            <w:tcW w:w="3118" w:type="dxa"/>
          </w:tcPr>
          <w:p w14:paraId="75DD3730" w14:textId="77777777" w:rsidR="00083A71" w:rsidRPr="00E94967" w:rsidRDefault="00083A71" w:rsidP="009D3DC9">
            <w:pPr>
              <w:jc w:val="left"/>
              <w:rPr>
                <w:rFonts w:asciiTheme="minorHAnsi" w:hAnsiTheme="minorHAnsi" w:cstheme="minorBidi"/>
                <w:sz w:val="20"/>
                <w:szCs w:val="20"/>
                <w:lang w:val="pt-PT"/>
              </w:rPr>
            </w:pPr>
            <w:r w:rsidRPr="00E94967">
              <w:rPr>
                <w:rFonts w:asciiTheme="minorHAnsi" w:hAnsiTheme="minorHAnsi" w:cstheme="minorBidi"/>
                <w:sz w:val="20"/>
                <w:szCs w:val="20"/>
                <w:lang w:val="pt-PT"/>
              </w:rPr>
              <w:t>No. 1 for genotyping Arabidopsis ZmEPFL9-1a-OE</w:t>
            </w:r>
          </w:p>
        </w:tc>
      </w:tr>
      <w:tr w:rsidR="00083A71" w:rsidRPr="00F71ECE" w14:paraId="2382D02D" w14:textId="77777777" w:rsidTr="009D3DC9">
        <w:tc>
          <w:tcPr>
            <w:tcW w:w="562" w:type="dxa"/>
          </w:tcPr>
          <w:p w14:paraId="55C1A4B0"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0</w:t>
            </w:r>
          </w:p>
        </w:tc>
        <w:tc>
          <w:tcPr>
            <w:tcW w:w="1985" w:type="dxa"/>
          </w:tcPr>
          <w:p w14:paraId="00D7CC5B"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12079 middle 1R</w:t>
            </w:r>
          </w:p>
        </w:tc>
        <w:tc>
          <w:tcPr>
            <w:tcW w:w="2977" w:type="dxa"/>
          </w:tcPr>
          <w:p w14:paraId="71C77F6B"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AGTATGCCCTTGTTTAGACCCTTG</w:t>
            </w:r>
          </w:p>
        </w:tc>
        <w:tc>
          <w:tcPr>
            <w:tcW w:w="3118" w:type="dxa"/>
          </w:tcPr>
          <w:p w14:paraId="0D702D34" w14:textId="77777777" w:rsidR="00083A71" w:rsidRPr="00E94967" w:rsidRDefault="00083A71" w:rsidP="009D3DC9">
            <w:pPr>
              <w:jc w:val="left"/>
              <w:rPr>
                <w:rFonts w:asciiTheme="minorHAnsi" w:hAnsiTheme="minorHAnsi" w:cstheme="minorBidi"/>
                <w:sz w:val="20"/>
                <w:szCs w:val="20"/>
                <w:lang w:val="pt-PT"/>
              </w:rPr>
            </w:pPr>
            <w:r w:rsidRPr="00E94967">
              <w:rPr>
                <w:rFonts w:asciiTheme="minorHAnsi" w:hAnsiTheme="minorHAnsi" w:cstheme="minorBidi"/>
                <w:sz w:val="20"/>
                <w:szCs w:val="20"/>
                <w:lang w:val="pt-PT"/>
              </w:rPr>
              <w:t>No. 1 for genotyping Arabidopsis ZmEPFL9-1b-OE</w:t>
            </w:r>
          </w:p>
        </w:tc>
      </w:tr>
      <w:tr w:rsidR="00083A71" w:rsidRPr="00F71ECE" w14:paraId="5B7A91D8" w14:textId="77777777" w:rsidTr="009D3DC9">
        <w:tc>
          <w:tcPr>
            <w:tcW w:w="562" w:type="dxa"/>
          </w:tcPr>
          <w:p w14:paraId="6C790F3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1</w:t>
            </w:r>
          </w:p>
        </w:tc>
        <w:tc>
          <w:tcPr>
            <w:tcW w:w="1985" w:type="dxa"/>
          </w:tcPr>
          <w:p w14:paraId="7B4A562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cloning F1</w:t>
            </w:r>
          </w:p>
        </w:tc>
        <w:tc>
          <w:tcPr>
            <w:tcW w:w="2977" w:type="dxa"/>
          </w:tcPr>
          <w:p w14:paraId="6DD8CD0B"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ACCGAAAGATGGCAGCAG</w:t>
            </w:r>
          </w:p>
        </w:tc>
        <w:tc>
          <w:tcPr>
            <w:tcW w:w="3118" w:type="dxa"/>
          </w:tcPr>
          <w:p w14:paraId="313F10F7"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2 for creating ZmEPFL9-2 cloning insert</w:t>
            </w:r>
          </w:p>
        </w:tc>
      </w:tr>
      <w:tr w:rsidR="00083A71" w:rsidRPr="00F71ECE" w14:paraId="0CD529CA" w14:textId="77777777" w:rsidTr="009D3DC9">
        <w:tc>
          <w:tcPr>
            <w:tcW w:w="562" w:type="dxa"/>
          </w:tcPr>
          <w:p w14:paraId="0839FB91"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2</w:t>
            </w:r>
          </w:p>
        </w:tc>
        <w:tc>
          <w:tcPr>
            <w:tcW w:w="1985" w:type="dxa"/>
          </w:tcPr>
          <w:p w14:paraId="337492F6"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1R</w:t>
            </w:r>
          </w:p>
        </w:tc>
        <w:tc>
          <w:tcPr>
            <w:tcW w:w="2977" w:type="dxa"/>
          </w:tcPr>
          <w:p w14:paraId="1A36C46E"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GCCTATAGATGGCAGACGCAT</w:t>
            </w:r>
          </w:p>
        </w:tc>
        <w:tc>
          <w:tcPr>
            <w:tcW w:w="3118" w:type="dxa"/>
          </w:tcPr>
          <w:p w14:paraId="421A7A5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1 (see above) and No. 1 for genotyping Arabidopsis ZmEPFL9-2</w:t>
            </w:r>
            <w:r w:rsidRPr="0033099E">
              <w:rPr>
                <w:rFonts w:asciiTheme="minorHAnsi" w:hAnsiTheme="minorHAnsi" w:cstheme="minorBidi"/>
                <w:sz w:val="20"/>
                <w:szCs w:val="20"/>
              </w:rPr>
              <w:t>-</w:t>
            </w:r>
            <w:r w:rsidRPr="00E94967">
              <w:rPr>
                <w:rFonts w:asciiTheme="minorHAnsi" w:hAnsiTheme="minorHAnsi" w:cstheme="minorBidi"/>
                <w:sz w:val="20"/>
                <w:szCs w:val="20"/>
              </w:rPr>
              <w:t>OE</w:t>
            </w:r>
          </w:p>
        </w:tc>
      </w:tr>
      <w:tr w:rsidR="00083A71" w:rsidRPr="00F71ECE" w14:paraId="4B869810" w14:textId="77777777" w:rsidTr="009D3DC9">
        <w:tc>
          <w:tcPr>
            <w:tcW w:w="562" w:type="dxa"/>
          </w:tcPr>
          <w:p w14:paraId="68B0E25A"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3</w:t>
            </w:r>
          </w:p>
        </w:tc>
        <w:tc>
          <w:tcPr>
            <w:tcW w:w="1985" w:type="dxa"/>
          </w:tcPr>
          <w:p w14:paraId="64E88AD5"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M13 F (-20)</w:t>
            </w:r>
          </w:p>
        </w:tc>
        <w:tc>
          <w:tcPr>
            <w:tcW w:w="2977" w:type="dxa"/>
          </w:tcPr>
          <w:p w14:paraId="4822FC0C" w14:textId="77777777" w:rsidR="00083A71" w:rsidRPr="00B02463" w:rsidRDefault="00083A71" w:rsidP="009D3DC9">
            <w:pPr>
              <w:rPr>
                <w:rFonts w:asciiTheme="minorHAnsi" w:hAnsiTheme="minorHAnsi" w:cs="Arial"/>
                <w:color w:val="222222"/>
                <w:sz w:val="18"/>
                <w:szCs w:val="18"/>
              </w:rPr>
            </w:pPr>
            <w:r w:rsidRPr="00B02463">
              <w:rPr>
                <w:rFonts w:asciiTheme="minorHAnsi" w:hAnsiTheme="minorHAnsi" w:cs="Arial"/>
                <w:color w:val="222222"/>
                <w:sz w:val="18"/>
                <w:szCs w:val="18"/>
              </w:rPr>
              <w:t>GTAAAACGACGGCCAG</w:t>
            </w:r>
          </w:p>
          <w:p w14:paraId="012C3D11" w14:textId="77777777" w:rsidR="00083A71" w:rsidRPr="00B02463" w:rsidRDefault="00083A71" w:rsidP="009D3DC9">
            <w:pPr>
              <w:rPr>
                <w:rFonts w:asciiTheme="minorHAnsi" w:hAnsiTheme="minorHAnsi" w:cstheme="minorBidi"/>
                <w:sz w:val="18"/>
                <w:szCs w:val="18"/>
              </w:rPr>
            </w:pPr>
          </w:p>
        </w:tc>
        <w:tc>
          <w:tcPr>
            <w:tcW w:w="3118" w:type="dxa"/>
          </w:tcPr>
          <w:p w14:paraId="192F6D73"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4 for sequencing putative plasmids, and No. 26, 27 and 29 for colony PCR verification</w:t>
            </w:r>
          </w:p>
        </w:tc>
      </w:tr>
      <w:tr w:rsidR="00083A71" w:rsidRPr="00F71ECE" w14:paraId="198645AF" w14:textId="77777777" w:rsidTr="009D3DC9">
        <w:tc>
          <w:tcPr>
            <w:tcW w:w="562" w:type="dxa"/>
          </w:tcPr>
          <w:p w14:paraId="05848781"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4</w:t>
            </w:r>
          </w:p>
        </w:tc>
        <w:tc>
          <w:tcPr>
            <w:tcW w:w="1985" w:type="dxa"/>
          </w:tcPr>
          <w:p w14:paraId="484F0806"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M13 R</w:t>
            </w:r>
          </w:p>
        </w:tc>
        <w:tc>
          <w:tcPr>
            <w:tcW w:w="2977" w:type="dxa"/>
          </w:tcPr>
          <w:p w14:paraId="1AF3B5CF"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Arial"/>
                <w:color w:val="222222"/>
                <w:sz w:val="18"/>
                <w:szCs w:val="18"/>
              </w:rPr>
              <w:t>CAGGAAACAGCTATGAC</w:t>
            </w:r>
          </w:p>
        </w:tc>
        <w:tc>
          <w:tcPr>
            <w:tcW w:w="3118" w:type="dxa"/>
          </w:tcPr>
          <w:p w14:paraId="129281B2"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3 (see above)</w:t>
            </w:r>
          </w:p>
        </w:tc>
      </w:tr>
      <w:tr w:rsidR="00083A71" w:rsidRPr="00F71ECE" w14:paraId="038ACAAC" w14:textId="77777777" w:rsidTr="009D3DC9">
        <w:tc>
          <w:tcPr>
            <w:tcW w:w="562" w:type="dxa"/>
          </w:tcPr>
          <w:p w14:paraId="4F2C1102"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5</w:t>
            </w:r>
          </w:p>
        </w:tc>
        <w:tc>
          <w:tcPr>
            <w:tcW w:w="1985" w:type="dxa"/>
          </w:tcPr>
          <w:p w14:paraId="689549A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qPCR 3F</w:t>
            </w:r>
          </w:p>
        </w:tc>
        <w:tc>
          <w:tcPr>
            <w:tcW w:w="2977" w:type="dxa"/>
          </w:tcPr>
          <w:p w14:paraId="4238446B"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GACCGTCAAGGGTCTAAACA</w:t>
            </w:r>
          </w:p>
        </w:tc>
        <w:tc>
          <w:tcPr>
            <w:tcW w:w="3118" w:type="dxa"/>
          </w:tcPr>
          <w:p w14:paraId="03A59D28"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6 for expression analysis of ZmEPFL9-1a</w:t>
            </w:r>
          </w:p>
        </w:tc>
      </w:tr>
      <w:tr w:rsidR="00083A71" w:rsidRPr="00F71ECE" w14:paraId="1B860116" w14:textId="77777777" w:rsidTr="009D3DC9">
        <w:tc>
          <w:tcPr>
            <w:tcW w:w="562" w:type="dxa"/>
          </w:tcPr>
          <w:p w14:paraId="7E8DD25E"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6</w:t>
            </w:r>
          </w:p>
        </w:tc>
        <w:tc>
          <w:tcPr>
            <w:tcW w:w="1985" w:type="dxa"/>
          </w:tcPr>
          <w:p w14:paraId="21CC4E98"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2381 qPCR 1R</w:t>
            </w:r>
          </w:p>
        </w:tc>
        <w:tc>
          <w:tcPr>
            <w:tcW w:w="2977" w:type="dxa"/>
          </w:tcPr>
          <w:p w14:paraId="35EFED2B"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TGGGGTCATTTGCATCCACT</w:t>
            </w:r>
          </w:p>
        </w:tc>
        <w:tc>
          <w:tcPr>
            <w:tcW w:w="3118" w:type="dxa"/>
          </w:tcPr>
          <w:p w14:paraId="506A5D31"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5 (see above)</w:t>
            </w:r>
          </w:p>
        </w:tc>
      </w:tr>
      <w:tr w:rsidR="00083A71" w:rsidRPr="00F71ECE" w14:paraId="7C8E52D3" w14:textId="77777777" w:rsidTr="009D3DC9">
        <w:tc>
          <w:tcPr>
            <w:tcW w:w="562" w:type="dxa"/>
          </w:tcPr>
          <w:p w14:paraId="7EE46C20"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7</w:t>
            </w:r>
          </w:p>
        </w:tc>
        <w:tc>
          <w:tcPr>
            <w:tcW w:w="1985" w:type="dxa"/>
          </w:tcPr>
          <w:p w14:paraId="1C14FE3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12079 qPCR 2F</w:t>
            </w:r>
          </w:p>
        </w:tc>
        <w:tc>
          <w:tcPr>
            <w:tcW w:w="2977" w:type="dxa"/>
          </w:tcPr>
          <w:p w14:paraId="6C6A3250"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CGAAGGTCATCAAGGGTCTAAA</w:t>
            </w:r>
          </w:p>
        </w:tc>
        <w:tc>
          <w:tcPr>
            <w:tcW w:w="3118" w:type="dxa"/>
          </w:tcPr>
          <w:p w14:paraId="41192431"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8 for expression analysis of ZmEPFL9-1b</w:t>
            </w:r>
          </w:p>
        </w:tc>
      </w:tr>
      <w:tr w:rsidR="00083A71" w:rsidRPr="00F71ECE" w14:paraId="5CDBE7A9" w14:textId="77777777" w:rsidTr="009D3DC9">
        <w:tc>
          <w:tcPr>
            <w:tcW w:w="562" w:type="dxa"/>
          </w:tcPr>
          <w:p w14:paraId="7B0C5F7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8</w:t>
            </w:r>
          </w:p>
        </w:tc>
        <w:tc>
          <w:tcPr>
            <w:tcW w:w="1985" w:type="dxa"/>
          </w:tcPr>
          <w:p w14:paraId="24B81B8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12079 qPCR 3R</w:t>
            </w:r>
          </w:p>
        </w:tc>
        <w:tc>
          <w:tcPr>
            <w:tcW w:w="2977" w:type="dxa"/>
          </w:tcPr>
          <w:p w14:paraId="46059B4E"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TGGTAAGCACTGTTCATGGGG</w:t>
            </w:r>
          </w:p>
        </w:tc>
        <w:tc>
          <w:tcPr>
            <w:tcW w:w="3118" w:type="dxa"/>
          </w:tcPr>
          <w:p w14:paraId="6023EA2F"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7 (see above)</w:t>
            </w:r>
          </w:p>
        </w:tc>
      </w:tr>
      <w:tr w:rsidR="00083A71" w:rsidRPr="00F71ECE" w14:paraId="71D59A97" w14:textId="77777777" w:rsidTr="009D3DC9">
        <w:tc>
          <w:tcPr>
            <w:tcW w:w="562" w:type="dxa"/>
          </w:tcPr>
          <w:p w14:paraId="7B532F62"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29</w:t>
            </w:r>
          </w:p>
        </w:tc>
        <w:tc>
          <w:tcPr>
            <w:tcW w:w="1985" w:type="dxa"/>
          </w:tcPr>
          <w:p w14:paraId="414DBF82"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qPCR 1F</w:t>
            </w:r>
          </w:p>
        </w:tc>
        <w:tc>
          <w:tcPr>
            <w:tcW w:w="2977" w:type="dxa"/>
          </w:tcPr>
          <w:p w14:paraId="5EB8B046"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CGAACCGACGAAGTAGTAGCA</w:t>
            </w:r>
          </w:p>
        </w:tc>
        <w:tc>
          <w:tcPr>
            <w:tcW w:w="3118" w:type="dxa"/>
          </w:tcPr>
          <w:p w14:paraId="6E4F434C"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30 for expression analysis of ZmEPFL9-2</w:t>
            </w:r>
          </w:p>
        </w:tc>
      </w:tr>
      <w:tr w:rsidR="00083A71" w:rsidRPr="00F71ECE" w14:paraId="6CF36D5E" w14:textId="77777777" w:rsidTr="009D3DC9">
        <w:tc>
          <w:tcPr>
            <w:tcW w:w="562" w:type="dxa"/>
          </w:tcPr>
          <w:p w14:paraId="2A9886EC"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30</w:t>
            </w:r>
          </w:p>
        </w:tc>
        <w:tc>
          <w:tcPr>
            <w:tcW w:w="1985" w:type="dxa"/>
          </w:tcPr>
          <w:p w14:paraId="387CCD26"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Zm049795 qPCR 1R</w:t>
            </w:r>
          </w:p>
        </w:tc>
        <w:tc>
          <w:tcPr>
            <w:tcW w:w="2977" w:type="dxa"/>
          </w:tcPr>
          <w:p w14:paraId="26D6F43C"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sz w:val="18"/>
                <w:szCs w:val="18"/>
              </w:rPr>
              <w:t>GCCGGTAATAATAGCCTGCTG</w:t>
            </w:r>
          </w:p>
        </w:tc>
        <w:tc>
          <w:tcPr>
            <w:tcW w:w="3118" w:type="dxa"/>
          </w:tcPr>
          <w:p w14:paraId="1F647BF0"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29 (see above)</w:t>
            </w:r>
          </w:p>
        </w:tc>
      </w:tr>
      <w:tr w:rsidR="00083A71" w:rsidRPr="00F71ECE" w14:paraId="7065DBFB" w14:textId="77777777" w:rsidTr="009D3DC9">
        <w:tc>
          <w:tcPr>
            <w:tcW w:w="562" w:type="dxa"/>
          </w:tcPr>
          <w:p w14:paraId="51B79E6B"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31</w:t>
            </w:r>
          </w:p>
        </w:tc>
        <w:tc>
          <w:tcPr>
            <w:tcW w:w="1985" w:type="dxa"/>
          </w:tcPr>
          <w:p w14:paraId="0C453EAC" w14:textId="77777777" w:rsidR="00083A71" w:rsidRPr="00E94967" w:rsidRDefault="00083A71" w:rsidP="009D3DC9">
            <w:pPr>
              <w:jc w:val="left"/>
              <w:rPr>
                <w:rFonts w:asciiTheme="minorHAnsi" w:hAnsiTheme="minorHAnsi" w:cstheme="minorBidi"/>
                <w:sz w:val="20"/>
                <w:szCs w:val="20"/>
              </w:rPr>
            </w:pPr>
            <w:proofErr w:type="spellStart"/>
            <w:r w:rsidRPr="00E94967">
              <w:rPr>
                <w:rFonts w:asciiTheme="minorHAnsi" w:hAnsiTheme="minorHAnsi" w:cstheme="minorBidi"/>
                <w:sz w:val="20"/>
                <w:szCs w:val="20"/>
              </w:rPr>
              <w:t>ZmGADPH</w:t>
            </w:r>
            <w:proofErr w:type="spellEnd"/>
            <w:r w:rsidRPr="00E94967">
              <w:rPr>
                <w:rFonts w:asciiTheme="minorHAnsi" w:hAnsiTheme="minorHAnsi" w:cstheme="minorBidi"/>
                <w:sz w:val="20"/>
                <w:szCs w:val="20"/>
              </w:rPr>
              <w:t xml:space="preserve"> qPCR F</w:t>
            </w:r>
          </w:p>
        </w:tc>
        <w:tc>
          <w:tcPr>
            <w:tcW w:w="2977" w:type="dxa"/>
          </w:tcPr>
          <w:p w14:paraId="5782111E"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AGATCGGAATCAACGGCTTC</w:t>
            </w:r>
          </w:p>
        </w:tc>
        <w:tc>
          <w:tcPr>
            <w:tcW w:w="3118" w:type="dxa"/>
          </w:tcPr>
          <w:p w14:paraId="33D7946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32 for expression analysis of </w:t>
            </w:r>
            <w:proofErr w:type="spellStart"/>
            <w:r w:rsidRPr="00E94967">
              <w:rPr>
                <w:rFonts w:asciiTheme="minorHAnsi" w:hAnsiTheme="minorHAnsi" w:cstheme="minorBidi"/>
                <w:sz w:val="20"/>
                <w:szCs w:val="20"/>
              </w:rPr>
              <w:t>ZmGADPH</w:t>
            </w:r>
            <w:proofErr w:type="spellEnd"/>
            <w:r w:rsidRPr="00E94967">
              <w:rPr>
                <w:rFonts w:asciiTheme="minorHAnsi" w:hAnsiTheme="minorHAnsi" w:cstheme="minorBidi"/>
                <w:sz w:val="20"/>
                <w:szCs w:val="20"/>
              </w:rPr>
              <w:t xml:space="preserve"> - housekeeping gene</w:t>
            </w:r>
          </w:p>
        </w:tc>
      </w:tr>
      <w:tr w:rsidR="00083A71" w:rsidRPr="00F71ECE" w14:paraId="2EE9162E" w14:textId="77777777" w:rsidTr="009D3DC9">
        <w:tc>
          <w:tcPr>
            <w:tcW w:w="562" w:type="dxa"/>
          </w:tcPr>
          <w:p w14:paraId="0EB529D7"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lastRenderedPageBreak/>
              <w:t>32</w:t>
            </w:r>
          </w:p>
        </w:tc>
        <w:tc>
          <w:tcPr>
            <w:tcW w:w="1985" w:type="dxa"/>
          </w:tcPr>
          <w:p w14:paraId="5712E81C" w14:textId="77777777" w:rsidR="00083A71" w:rsidRPr="00E94967" w:rsidRDefault="00083A71" w:rsidP="009D3DC9">
            <w:pPr>
              <w:jc w:val="left"/>
              <w:rPr>
                <w:rFonts w:asciiTheme="minorHAnsi" w:hAnsiTheme="minorHAnsi" w:cstheme="minorBidi"/>
                <w:sz w:val="20"/>
                <w:szCs w:val="20"/>
              </w:rPr>
            </w:pPr>
            <w:proofErr w:type="spellStart"/>
            <w:r w:rsidRPr="00E94967">
              <w:rPr>
                <w:rFonts w:asciiTheme="minorHAnsi" w:hAnsiTheme="minorHAnsi" w:cstheme="minorBidi"/>
                <w:sz w:val="20"/>
                <w:szCs w:val="20"/>
              </w:rPr>
              <w:t>ZmGADPH</w:t>
            </w:r>
            <w:proofErr w:type="spellEnd"/>
            <w:r w:rsidRPr="00E94967">
              <w:rPr>
                <w:rFonts w:asciiTheme="minorHAnsi" w:hAnsiTheme="minorHAnsi" w:cstheme="minorBidi"/>
                <w:sz w:val="20"/>
                <w:szCs w:val="20"/>
              </w:rPr>
              <w:t xml:space="preserve"> qPCR R</w:t>
            </w:r>
          </w:p>
        </w:tc>
        <w:tc>
          <w:tcPr>
            <w:tcW w:w="2977" w:type="dxa"/>
          </w:tcPr>
          <w:p w14:paraId="0B5F4D32"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GTAGGTCATGTAGTCCGTGGTGA</w:t>
            </w:r>
          </w:p>
        </w:tc>
        <w:tc>
          <w:tcPr>
            <w:tcW w:w="3118" w:type="dxa"/>
          </w:tcPr>
          <w:p w14:paraId="62213487"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32 (see above)</w:t>
            </w:r>
          </w:p>
        </w:tc>
      </w:tr>
      <w:tr w:rsidR="00083A71" w:rsidRPr="00F71ECE" w14:paraId="019C86A7" w14:textId="77777777" w:rsidTr="009D3DC9">
        <w:tc>
          <w:tcPr>
            <w:tcW w:w="562" w:type="dxa"/>
          </w:tcPr>
          <w:p w14:paraId="3F04B535"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33</w:t>
            </w:r>
          </w:p>
        </w:tc>
        <w:tc>
          <w:tcPr>
            <w:tcW w:w="1985" w:type="dxa"/>
          </w:tcPr>
          <w:p w14:paraId="32A88B92" w14:textId="77777777" w:rsidR="00083A71" w:rsidRPr="00E94967" w:rsidRDefault="00083A71" w:rsidP="009D3DC9">
            <w:pPr>
              <w:jc w:val="left"/>
              <w:rPr>
                <w:rFonts w:asciiTheme="minorHAnsi" w:hAnsiTheme="minorHAnsi" w:cstheme="minorBidi"/>
                <w:sz w:val="20"/>
                <w:szCs w:val="20"/>
              </w:rPr>
            </w:pPr>
            <w:proofErr w:type="spellStart"/>
            <w:r w:rsidRPr="00E94967">
              <w:rPr>
                <w:rFonts w:asciiTheme="minorHAnsi" w:hAnsiTheme="minorHAnsi" w:cstheme="minorBidi"/>
                <w:sz w:val="20"/>
                <w:szCs w:val="20"/>
              </w:rPr>
              <w:t>ZmCDK</w:t>
            </w:r>
            <w:proofErr w:type="spellEnd"/>
            <w:r w:rsidRPr="00E94967">
              <w:rPr>
                <w:rFonts w:asciiTheme="minorHAnsi" w:hAnsiTheme="minorHAnsi" w:cstheme="minorBidi"/>
                <w:sz w:val="20"/>
                <w:szCs w:val="20"/>
              </w:rPr>
              <w:t xml:space="preserve"> qPCR F</w:t>
            </w:r>
          </w:p>
        </w:tc>
        <w:tc>
          <w:tcPr>
            <w:tcW w:w="2977" w:type="dxa"/>
          </w:tcPr>
          <w:p w14:paraId="06FF274D"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CCGTCATCGCCTCACGAAGAG</w:t>
            </w:r>
          </w:p>
        </w:tc>
        <w:tc>
          <w:tcPr>
            <w:tcW w:w="3118" w:type="dxa"/>
          </w:tcPr>
          <w:p w14:paraId="05935E7D"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 xml:space="preserve">No. 34 for expression analysis of </w:t>
            </w:r>
            <w:proofErr w:type="spellStart"/>
            <w:r w:rsidRPr="00E94967">
              <w:rPr>
                <w:rFonts w:asciiTheme="minorHAnsi" w:hAnsiTheme="minorHAnsi" w:cstheme="minorBidi"/>
                <w:sz w:val="20"/>
                <w:szCs w:val="20"/>
              </w:rPr>
              <w:t>ZmCDK</w:t>
            </w:r>
            <w:proofErr w:type="spellEnd"/>
            <w:r w:rsidRPr="00E94967">
              <w:rPr>
                <w:rFonts w:asciiTheme="minorHAnsi" w:hAnsiTheme="minorHAnsi" w:cstheme="minorBidi"/>
                <w:sz w:val="20"/>
                <w:szCs w:val="20"/>
              </w:rPr>
              <w:t xml:space="preserve"> - housekeeping gene</w:t>
            </w:r>
          </w:p>
        </w:tc>
      </w:tr>
      <w:tr w:rsidR="00083A71" w:rsidRPr="00F71ECE" w14:paraId="36AEF3FD" w14:textId="77777777" w:rsidTr="009D3DC9">
        <w:tc>
          <w:tcPr>
            <w:tcW w:w="562" w:type="dxa"/>
          </w:tcPr>
          <w:p w14:paraId="6CE672B5" w14:textId="77777777" w:rsidR="00083A71" w:rsidRPr="00E94967" w:rsidRDefault="00083A71" w:rsidP="009D3DC9">
            <w:pPr>
              <w:rPr>
                <w:rFonts w:asciiTheme="minorHAnsi" w:hAnsiTheme="minorHAnsi" w:cstheme="minorBidi"/>
                <w:sz w:val="20"/>
                <w:szCs w:val="20"/>
              </w:rPr>
            </w:pPr>
            <w:r w:rsidRPr="00E94967">
              <w:rPr>
                <w:rFonts w:asciiTheme="minorHAnsi" w:hAnsiTheme="minorHAnsi" w:cstheme="minorBidi"/>
                <w:sz w:val="20"/>
                <w:szCs w:val="20"/>
              </w:rPr>
              <w:t>34</w:t>
            </w:r>
          </w:p>
        </w:tc>
        <w:tc>
          <w:tcPr>
            <w:tcW w:w="1985" w:type="dxa"/>
          </w:tcPr>
          <w:p w14:paraId="5FCB72E1" w14:textId="77777777" w:rsidR="00083A71" w:rsidRPr="00E94967" w:rsidRDefault="00083A71" w:rsidP="009D3DC9">
            <w:pPr>
              <w:jc w:val="left"/>
              <w:rPr>
                <w:rFonts w:asciiTheme="minorHAnsi" w:hAnsiTheme="minorHAnsi" w:cstheme="minorBidi"/>
                <w:sz w:val="20"/>
                <w:szCs w:val="20"/>
              </w:rPr>
            </w:pPr>
            <w:proofErr w:type="spellStart"/>
            <w:r w:rsidRPr="00E94967">
              <w:rPr>
                <w:rFonts w:asciiTheme="minorHAnsi" w:hAnsiTheme="minorHAnsi" w:cstheme="minorBidi"/>
                <w:sz w:val="20"/>
                <w:szCs w:val="20"/>
              </w:rPr>
              <w:t>ZmCDK</w:t>
            </w:r>
            <w:proofErr w:type="spellEnd"/>
            <w:r w:rsidRPr="00E94967">
              <w:rPr>
                <w:rFonts w:asciiTheme="minorHAnsi" w:hAnsiTheme="minorHAnsi" w:cstheme="minorBidi"/>
                <w:sz w:val="20"/>
                <w:szCs w:val="20"/>
              </w:rPr>
              <w:t xml:space="preserve"> qPCR R</w:t>
            </w:r>
          </w:p>
        </w:tc>
        <w:tc>
          <w:tcPr>
            <w:tcW w:w="2977" w:type="dxa"/>
          </w:tcPr>
          <w:p w14:paraId="1B030120" w14:textId="77777777" w:rsidR="00083A71" w:rsidRPr="00B02463" w:rsidRDefault="00083A71" w:rsidP="009D3DC9">
            <w:pPr>
              <w:rPr>
                <w:rFonts w:asciiTheme="minorHAnsi" w:hAnsiTheme="minorHAnsi" w:cstheme="minorBidi"/>
                <w:sz w:val="18"/>
                <w:szCs w:val="18"/>
              </w:rPr>
            </w:pPr>
            <w:r w:rsidRPr="00B02463">
              <w:rPr>
                <w:rFonts w:asciiTheme="minorHAnsi" w:hAnsiTheme="minorHAnsi" w:cstheme="minorBidi"/>
                <w:sz w:val="18"/>
                <w:szCs w:val="18"/>
              </w:rPr>
              <w:t>AGAGCCTGCCTTACGGAATTGG</w:t>
            </w:r>
          </w:p>
        </w:tc>
        <w:tc>
          <w:tcPr>
            <w:tcW w:w="3118" w:type="dxa"/>
          </w:tcPr>
          <w:p w14:paraId="5D4EE4DE" w14:textId="77777777" w:rsidR="00083A71" w:rsidRPr="00E94967" w:rsidRDefault="00083A71" w:rsidP="009D3DC9">
            <w:pPr>
              <w:jc w:val="left"/>
              <w:rPr>
                <w:rFonts w:asciiTheme="minorHAnsi" w:hAnsiTheme="minorHAnsi" w:cstheme="minorBidi"/>
                <w:sz w:val="20"/>
                <w:szCs w:val="20"/>
              </w:rPr>
            </w:pPr>
            <w:r w:rsidRPr="00E94967">
              <w:rPr>
                <w:rFonts w:asciiTheme="minorHAnsi" w:hAnsiTheme="minorHAnsi" w:cstheme="minorBidi"/>
                <w:sz w:val="20"/>
                <w:szCs w:val="20"/>
              </w:rPr>
              <w:t>No. 33 (see above)</w:t>
            </w:r>
          </w:p>
        </w:tc>
      </w:tr>
    </w:tbl>
    <w:p w14:paraId="70D2F47E" w14:textId="77777777" w:rsidR="00083A71" w:rsidRPr="00F71ECE" w:rsidRDefault="00083A71" w:rsidP="00083A71">
      <w:pPr>
        <w:rPr>
          <w:rFonts w:asciiTheme="minorHAnsi" w:hAnsiTheme="minorHAnsi" w:cstheme="minorBidi"/>
        </w:rPr>
      </w:pPr>
    </w:p>
    <w:p w14:paraId="67FA7FD4" w14:textId="77777777" w:rsidR="00083A71" w:rsidRDefault="00083A71" w:rsidP="00083A71">
      <w:pPr>
        <w:sectPr w:rsidR="00083A71" w:rsidSect="009D3DC9">
          <w:headerReference w:type="even" r:id="rId37"/>
          <w:headerReference w:type="default" r:id="rId38"/>
          <w:footerReference w:type="even" r:id="rId39"/>
          <w:footerReference w:type="default" r:id="rId40"/>
          <w:footerReference w:type="first" r:id="rId41"/>
          <w:pgSz w:w="11906" w:h="16838" w:code="9"/>
          <w:pgMar w:top="1440" w:right="1440" w:bottom="1440" w:left="1797" w:header="709" w:footer="170" w:gutter="0"/>
          <w:cols w:space="708"/>
          <w:docGrid w:linePitch="360"/>
        </w:sectPr>
      </w:pPr>
    </w:p>
    <w:p w14:paraId="1006E42D" w14:textId="77777777" w:rsidR="00083A71" w:rsidRDefault="00083A71" w:rsidP="00083A71">
      <w:pPr>
        <w:pStyle w:val="Title"/>
      </w:pPr>
      <w:bookmarkStart w:id="31" w:name="_Hlk131111884"/>
      <w:bookmarkEnd w:id="31"/>
    </w:p>
    <w:p w14:paraId="736C44FF" w14:textId="77777777" w:rsidR="00083A71" w:rsidRPr="00E14106" w:rsidRDefault="00083A71" w:rsidP="00083A71">
      <w:pPr>
        <w:pStyle w:val="Heading1"/>
      </w:pPr>
      <w:bookmarkStart w:id="32" w:name="_Toc131628560"/>
      <w:r w:rsidRPr="00E14106">
        <w:t>CHAPTER 3</w:t>
      </w:r>
      <w:bookmarkEnd w:id="32"/>
    </w:p>
    <w:p w14:paraId="1B9FE2C0" w14:textId="77777777" w:rsidR="00083A71" w:rsidRPr="003726D5" w:rsidRDefault="00083A71" w:rsidP="00083A71">
      <w:pPr>
        <w:pStyle w:val="Heading2"/>
        <w:rPr>
          <w:sz w:val="40"/>
          <w:szCs w:val="40"/>
        </w:rPr>
      </w:pPr>
      <w:r>
        <w:rPr>
          <w:sz w:val="40"/>
          <w:szCs w:val="40"/>
        </w:rPr>
        <w:t>The relationship between stomatal density, photorespiration and photoprotection</w:t>
      </w:r>
    </w:p>
    <w:p w14:paraId="5FCA99D1" w14:textId="77777777" w:rsidR="00083A71" w:rsidRPr="002B1B59" w:rsidRDefault="00083A71" w:rsidP="00083A71">
      <w:pPr>
        <w:jc w:val="left"/>
        <w:rPr>
          <w:sz w:val="28"/>
          <w:szCs w:val="28"/>
        </w:rPr>
      </w:pPr>
    </w:p>
    <w:p w14:paraId="7A7BDE5C" w14:textId="77777777" w:rsidR="00083A71" w:rsidRPr="0031041A" w:rsidRDefault="00083A71" w:rsidP="00083A71">
      <w:pPr>
        <w:pStyle w:val="Heading3"/>
      </w:pPr>
      <w:bookmarkStart w:id="33" w:name="_Toc131628562"/>
      <w:r>
        <w:t>3</w:t>
      </w:r>
      <w:r w:rsidRPr="002B1B59">
        <w:t>.1</w:t>
      </w:r>
      <w:r w:rsidRPr="002B1B59">
        <w:tab/>
      </w:r>
      <w:r>
        <w:t>Introduction</w:t>
      </w:r>
      <w:bookmarkEnd w:id="33"/>
    </w:p>
    <w:p w14:paraId="7D0E5DCA" w14:textId="77777777" w:rsidR="00083A71" w:rsidRDefault="00083A71" w:rsidP="00E331DA">
      <w:r>
        <w:t>Through the manipulation of the stomatal development pathway, several C</w:t>
      </w:r>
      <w:r>
        <w:rPr>
          <w:vertAlign w:val="subscript"/>
        </w:rPr>
        <w:t>3</w:t>
      </w:r>
      <w:r>
        <w:t xml:space="preserve"> crop species have now been engineered to have fewer stomata, resulting in enhanced water-use-efficiency and drought resistance </w:t>
      </w:r>
      <w:r w:rsidR="00771F7C">
        <w:fldChar w:fldCharType="begin"/>
      </w:r>
      <w:r w:rsidR="00E331DA">
        <w:instrText xml:space="preserve"> ADDIN ZOTERO_ITEM CSL_CITATION {"citationID":"n6N04lCu","properties":{"formattedCitation":"(Caine et al., 2019b; Clemens et al., 2022; Doheny-Adams et al., 2012; Dunn et al., 2019; Franks et al., 2015; Hughes et al., 2017; Karavolias et al., 2023; Mohammed et al., 2019; Yoo et al., 2010)","plainCitation":"(Caine et al., 2019b; Clemens et al., 2022; Doheny-Adams et al., 2012; Dunn et al., 2019; Franks et al., 2015; Hughes et al., 2017; Karavolias et al., 2023; Mohammed et al., 2019; Yoo et al., 2010)","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label":"page"},{"id":426,"uris":["http://zotero.org/users/local/Hcd06Tc7/items/P6DFPA3R"],"itemData":{"id":426,"type":"article-journal","abstract":"Epidermal Patterning Factor Like 9 (EPFL9), also known as STOMAGEN, is a cysteine-rich peptide that induces stomata formation in vascular plants, acting antagonistically to other epidermal patterning factors (EPF1, EPF2). In grapevine there are two EPFL9 genes, EPFL9-1 and EPFL9-2 sharing 82% identity at protein level in the mature functional C-terminal domain. In this study, CRISPR/Cas9 system was applied to functionally characterize VvEPFL9-1 in ‘Sugraone’, a highly transformable genotype. A set of plants, regenerated after gene transfer in embryogenic calli via Agrobacterium tumefaciens, were selected for evaluation. For many lines, the editing profile in the target site displayed a range of mutations mainly causing frameshift in the coding sequence or affecting the second cysteine residue. The analysis of stomata density revealed that in edited plants the number of stomata was significantly reduced compared to control, demonstrating for the first time the role of EPFL9 in a perennial fruit crop. Three edited lines were then assessed for growth, photosynthesis, stomatal conductance, and water use efficiency in experiments carried out at different environmental conditions. Intrinsic water-use efficiency was improved in edited lines compared to control, indicating possible advantages in reducing stomatal density under future environmental drier scenarios. Our results show the potential of manipulating stomatal density for optimizing grapevine adaptation under changing climate conditions.","container-title":"Frontiers in Plant Science","ISSN":"1664-462X","source":"Frontiers","title":"VvEPFL9-1 Knock-Out via CRISPR/Cas9 Reduces Stomatal Density in Grapevine","URL":"https://www.frontiersin.org/articles/10.3389/fpls.2022.878001","volume":"13","author":[{"family":"Clemens","given":"Molly"},{"family":"Faralli","given":"Michele"},{"family":"Lagreze","given":"Jorge"},{"family":"Bontempo","given":"Luana"},{"family":"Piazza","given":"Stefano"},{"family":"Varotto","given":"Claudio"},{"family":"Malnoy","given":"Mickael"},{"family":"Oechel","given":"Walter"},{"family":"Rizzoli","given":"Annapaola"},{"family":"Dalla Costa","given":"Lorenza"}],"accessed":{"date-parts":[["2023",4,2]]},"issued":{"date-parts":[["2022"]]}},"label":"page"},{"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label":"page"},{"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label":"page"},{"id":328,"uris":["http://zotero.org/users/local/Hcd06Tc7/items/CKZQDACB"],"itemData":{"id":328,"type":"article-journal","abstract":"Improvement in crop water-use efficiency (WUE) is a critical priority for regions facing increased drought or diminished groundwater resources. Despite new tools for the manipulation of stomatal development, the engineering of plants with high WUE remains a challenge. We used Arabidopsis epidermal patterning factor (EPF) mutants exhibiting altered stomatal density to test whether WUE could be improved directly by manipulation of the genes controlling stomatal density. Specifically, we tested whether constitutive overexpression of EPF2 reduced stomatal density and maximum stomatal conductance (gw(max)) sufficiently to increase WUE. We found that a reduction in gw(max) via reduced stomatal density in EPF2-overexpressing plants (EPF2OE) increased both instantaneous and long-term WUE without altering significantly the photosynthetic capacity. Conversely, plants lacking both EPF1 and EPF2 expression (epf1epf2) exhibited higher stomatal density, higher gw(max) and lower instantaneous WUE, as well as lower (but not significantly so) long-term WUE. Targeted genetic modification of stomatal conductance, such as in EPF2OE, is a viable approach for the engineering of higher WUE in crops, particularly in future high-carbon-dioxide (CO2) atmospheres.","container-title":"New Phytologist","DOI":"10.1111/nph.13347","ISSN":"1469-8137","issue":"1","language":"en","note":"_eprint: https://onlinelibrary.wiley.com/doi/pdf/10.1111/nph.13347","page":"188-195","source":"Wiley Online Library","title":"Increasing water-use efficiency directly through genetic manipulation of stomatal density","volume":"207","author":[{"family":"Franks","given":"Peter J."},{"family":"W. Doheny-Adams","given":"Timothy"},{"family":"Britton-Harper","given":"Zoe J."},{"family":"Gray","given":"Julie E."}],"issued":{"date-parts":[["2015"]]}},"label":"page"},{"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label":"page"},{"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label":"page"},{"id":333,"uris":["http://zotero.org/users/local/Hcd06Tc7/items/3PMQMDQE"],"itemData":{"id":333,"type":"article-journal","abstract":"This work provides evidence that Arabidopsis GTL1 functions as a focal regulator of water use efficiency and water stress tolerance. The results establish a potential paradigm for how the environment influences stomatal development to reduce transpiration under low water availability conditions., A goal of modern agriculture is to improve plant drought tolerance and production per amount of water used, referred to as water use efficiency (WUE). Although stomatal density has been linked to WUE, the causal molecular mechanisms have yet to be determined. Arabidopsis thaliana\nGT-2 LIKE 1 (GTL1) loss-of-function mutations result in increased water deficit tolerance and higher integrated WUE by reducing daytime transpiration without a demonstrable reduction in biomass accumulation. gtl1 plants had higher instantaneous WUE that was attributable to ~25% lower transpiration and stomatal conductance but equivalent CO2 assimilation. Lower transpiration was associated with higher STOMATAL DENSITY AND DISTRIBUTION1 (SDD1) expression and an ~25% reduction in abaxial stomatal density. GTL1 expression occurred in abaxial epidermal cells where the protein was localized to the nucleus, and its expression was downregulated by water stress. Chromatin immunoprecipitation analysis indicated that GTL1 interacts with a region of the SDD1 promoter that contains a GT3 box. An electrophoretic mobility shift assay was used to determine that the GT3 box is necessary for the interaction between GTL1 and the SDD1 promoter. These results establish that GTL1 negatively regulates WUE by modulating stomatal density via transrepression of SDD1.","container-title":"The Plant Cell","DOI":"10.1105/tpc.110.078691","ISSN":"1040-4651","issue":"12","journalAbbreviation":"Plant Cell","note":"PMID: 21169508\nPMCID: PMC3027182","page":"4128-4141","source":"PubMed Central","title":"The Arabidopsis GTL1 Transcription Factor Regulates Water Use Efficiency and Drought Tolerance by Modulating Stomatal Density via Transrepression of SDD1[W][OA]","volume":"22","author":[{"family":"Yoo","given":"Chan Yul"},{"family":"Pence","given":"Heather E."},{"family":"Jin","given":"Jing Bo"},{"family":"Miura","given":"Kenji"},{"family":"Gosney","given":"Michael J."},{"family":"Hasegawa","given":"Paul M."},{"family":"Mickelbart","given":"Michael V."}],"issued":{"date-parts":[["2010",12]]}},"label":"page"}],"schema":"https://github.com/citation-style-language/schema/raw/master/csl-citation.json"} </w:instrText>
      </w:r>
      <w:r w:rsidR="00771F7C">
        <w:fldChar w:fldCharType="separate"/>
      </w:r>
      <w:r w:rsidR="00E331DA" w:rsidRPr="00E331DA">
        <w:t>(Caine et al., 2019b; Clemens et al., 2022; Doheny-Adams et al., 2012; Dunn et al., 2019; Franks et al., 2015; Hughes et al., 2017; Karavolias et al., 2023; Mohammed et al., 2019; Yoo et al., 2010)</w:t>
      </w:r>
      <w:r w:rsidR="00771F7C">
        <w:fldChar w:fldCharType="end"/>
      </w:r>
      <w:r>
        <w:t xml:space="preserve">. Gas exchange analyses revealed </w:t>
      </w:r>
      <w:r w:rsidR="002116D0">
        <w:t>that</w:t>
      </w:r>
      <w:r w:rsidR="006B7431">
        <w:t xml:space="preserve"> reduction</w:t>
      </w:r>
      <w:r w:rsidR="00E331DA">
        <w:t>s</w:t>
      </w:r>
      <w:r w:rsidR="006B7431">
        <w:t xml:space="preserve"> in</w:t>
      </w:r>
      <w:r>
        <w:t xml:space="preserve"> stomatal conductance (</w:t>
      </w:r>
      <w:r w:rsidRPr="00DB430D">
        <w:rPr>
          <w:i/>
        </w:rPr>
        <w:t>g</w:t>
      </w:r>
      <w:r w:rsidRPr="00DB430D">
        <w:rPr>
          <w:vertAlign w:val="subscript"/>
        </w:rPr>
        <w:t>s</w:t>
      </w:r>
      <w:r w:rsidR="006B7431">
        <w:t xml:space="preserve">) </w:t>
      </w:r>
      <w:r>
        <w:t>w</w:t>
      </w:r>
      <w:r w:rsidR="00E331DA">
        <w:t>ere</w:t>
      </w:r>
      <w:r>
        <w:t xml:space="preserve"> </w:t>
      </w:r>
      <w:r w:rsidR="00E331DA">
        <w:t>often</w:t>
      </w:r>
      <w:r>
        <w:t xml:space="preserve"> accompanied with lower photosynthetic rates (</w:t>
      </w:r>
      <w:r w:rsidRPr="00DB430D">
        <w:rPr>
          <w:i/>
        </w:rPr>
        <w:t>A</w:t>
      </w:r>
      <w:r>
        <w:t>)</w:t>
      </w:r>
      <w:r w:rsidR="006B7431">
        <w:t xml:space="preserve"> in these </w:t>
      </w:r>
      <w:r w:rsidR="00812243">
        <w:t>low-</w:t>
      </w:r>
      <w:r w:rsidR="00812243">
        <w:rPr>
          <w:i/>
        </w:rPr>
        <w:t xml:space="preserve">SD </w:t>
      </w:r>
      <w:r w:rsidR="006B7431">
        <w:t>mutants</w:t>
      </w:r>
      <w:r>
        <w:t>, which authors accredited to the restricted uptake of CO</w:t>
      </w:r>
      <w:r>
        <w:rPr>
          <w:vertAlign w:val="subscript"/>
        </w:rPr>
        <w:t>2</w:t>
      </w:r>
      <w:r>
        <w:t xml:space="preserve"> into the leaf. Since stomata also enable evaporative cooling through the</w:t>
      </w:r>
      <w:r w:rsidR="00812243">
        <w:t xml:space="preserve"> release of water vapour, the same genotypes</w:t>
      </w:r>
      <w:r>
        <w:t xml:space="preserve"> generally had warmer leaf temperatures</w:t>
      </w:r>
      <w:r w:rsidR="00812243">
        <w:t xml:space="preserve"> too</w:t>
      </w:r>
      <w:r>
        <w:t xml:space="preserve">. Whilst this has not been explored </w:t>
      </w:r>
      <w:r w:rsidR="00812243">
        <w:t>before</w:t>
      </w:r>
      <w:r>
        <w:t xml:space="preserve">, it is possible that the physiological conditions brought about by </w:t>
      </w:r>
      <w:r w:rsidR="00812243">
        <w:t>reducing</w:t>
      </w:r>
      <w:r>
        <w:t xml:space="preserve"> </w:t>
      </w:r>
      <w:r w:rsidR="00812243" w:rsidRPr="00812243">
        <w:rPr>
          <w:i/>
        </w:rPr>
        <w:t>SD</w:t>
      </w:r>
      <w:r>
        <w:t xml:space="preserve"> may cause higher rates of photorespiration, which could lead to additional carbon losses.</w:t>
      </w:r>
    </w:p>
    <w:p w14:paraId="2B30FDA7" w14:textId="77777777" w:rsidR="00083A71" w:rsidRDefault="00083A71" w:rsidP="00E331DA">
      <w:pPr>
        <w:ind w:firstLine="720"/>
      </w:pPr>
      <w:r>
        <w:t>Photorespiration occurs when Rubisco, the enzyme responsible for carbon fixation, catalyses the reaction of RuBP with O</w:t>
      </w:r>
      <w:r>
        <w:rPr>
          <w:vertAlign w:val="subscript"/>
        </w:rPr>
        <w:t>2</w:t>
      </w:r>
      <w:r>
        <w:t xml:space="preserve"> instead. This produces one molecule of 3-PGA that can be used in the CBB cycle, and one molecule of 2-PG, which needs to be detoxified via the photorespiratory pathway. This process is metabolically costly, requiring an additional 1 ATP and 0.5 NADPH equivalents per 2-PG molecule</w:t>
      </w:r>
      <w:r w:rsidR="00812243">
        <w:t xml:space="preserve"> </w:t>
      </w:r>
      <w:r w:rsidR="002116D0">
        <w:t>recycled</w:t>
      </w:r>
      <w:r>
        <w:t xml:space="preserve"> </w:t>
      </w:r>
      <w:r w:rsidR="00E331DA">
        <w:fldChar w:fldCharType="begin"/>
      </w:r>
      <w:r w:rsidR="00E331DA">
        <w:instrText xml:space="preserve"> ADDIN ZOTERO_ITEM CSL_CITATION {"citationID":"zLJACEF2","properties":{"formattedCitation":"(Walker et al., 2016)","plainCitation":"(Walker et al., 2016)","noteIndex":0},"citationItems":[{"id":707,"uris":["http://zotero.org/users/local/Hcd06Tc7/items/Y6Y3MNKN"],"itemData":{"id":707,"type":"article-journal","abstract":"Photorespiration is essential for C3 plants but operates at the massive expense of fixed carbon dioxide and energy. Photorespiration is initiated when the initial enzyme of photosynthesis, ribulose-1,5-bisphosphate carboxylase/oxygenase (Rubisco), reacts with oxygen instead of carbon dioxide and produces a toxic compound that is then recycled by photorespiration. Photorespiration can be modeled at the canopy and regional scales to determine its cost under current and future atmospheres. A regional-scale model reveals that photorespiration currently decreases US soybean and wheat yields by 36% and 20%, respectively, and a 5% decrease in the losses due to photorespiration would be worth approximately $500 million annually in the United States. Furthermore, photorespiration will continue to impact yield under future climates despite increases in carbon dioxide, with models suggesting a 12–55% improvement in gross photosynthesis in the absence of photorespiration, even under climate change scenarios predicting the largest increases in atmospheric carbon dioxide concentration. Although photorespiration is tied to other important metabolic functions, the benefit of improving its efficiency appears to outweigh any potential secondary disadvantages.","container-title":"Annual Review of Plant Biology","DOI":"10.1146/annurev-arplant-043015-111709","issue":"1","note":"_eprint: https://doi.org/10.1146/annurev-arplant-043015-111709\nPMID: 26865340","page":"107-129","source":"Annual Reviews","title":"The Costs of Photorespiration to Food Production Now and in the Future","volume":"67","author":[{"family":"Walker","given":"Berkley J."},{"family":"VanLoocke","given":"Andy"},{"family":"Bernacchi","given":"Carl J."},{"family":"Ort","given":"Donald R."}],"issued":{"date-parts":[["2016"]]}}}],"schema":"https://github.com/citation-style-language/schema/raw/master/csl-citation.json"} </w:instrText>
      </w:r>
      <w:r w:rsidR="00E331DA">
        <w:fldChar w:fldCharType="separate"/>
      </w:r>
      <w:r w:rsidR="00E331DA" w:rsidRPr="00E331DA">
        <w:t>(Walker et al., 2016)</w:t>
      </w:r>
      <w:r w:rsidR="00E331DA">
        <w:fldChar w:fldCharType="end"/>
      </w:r>
      <w:r>
        <w:t>, and releases 25% of fixed carbon as CO</w:t>
      </w:r>
      <w:r>
        <w:rPr>
          <w:vertAlign w:val="subscript"/>
        </w:rPr>
        <w:t>2</w:t>
      </w:r>
      <w:r>
        <w:t xml:space="preserve"> in the mitochondria</w:t>
      </w:r>
      <w:r w:rsidR="00E331DA">
        <w:t xml:space="preserve"> </w:t>
      </w:r>
      <w:r w:rsidR="00E331DA">
        <w:fldChar w:fldCharType="begin"/>
      </w:r>
      <w:r w:rsidR="00E331DA">
        <w:instrText xml:space="preserve"> ADDIN ZOTERO_ITEM CSL_CITATION {"citationID":"853lwInl","properties":{"formattedCitation":"(Ogren, 1984)","plainCitation":"(Ogren, 1984)","noteIndex":0},"citationItems":[{"id":855,"uris":["http://zotero.org/users/local/Hcd06Tc7/items/QILEUZKW"],"itemData":{"id":855,"type":"article-journal","container-title":"Annual Review of Plant Physiology","DOI":"10.1146/annurev.pp.35.060184.002215","issue":"1","note":"_eprint: https://doi.org/10.1146/annurev.pp.35.060184.002215","page":"415-442","source":"Annual Reviews","title":"Photorespiration: Pathways, Regulation, and Modification","title-short":"Photorespiration","volume":"35","author":[{"family":"Ogren","given":"W L"}],"issued":{"date-parts":[["1984"]]}}}],"schema":"https://github.com/citation-style-language/schema/raw/master/csl-citation.json"} </w:instrText>
      </w:r>
      <w:r w:rsidR="00E331DA">
        <w:fldChar w:fldCharType="separate"/>
      </w:r>
      <w:r w:rsidR="00E331DA" w:rsidRPr="00E331DA">
        <w:t>(Ogren, 1984)</w:t>
      </w:r>
      <w:r w:rsidR="00E331DA">
        <w:fldChar w:fldCharType="end"/>
      </w:r>
      <w:r>
        <w:t xml:space="preserve">. As a result, photorespiration has been estimated to account for 20-40% of wheat and soybean yield losses </w:t>
      </w:r>
      <w:r>
        <w:fldChar w:fldCharType="begin"/>
      </w:r>
      <w:r>
        <w:instrText xml:space="preserve"> ADDIN ZOTERO_ITEM CSL_CITATION {"citationID":"a1lfjjkbs4j","properties":{"formattedCitation":"(Walker et al., 2016)","plainCitation":"(Walker et al., 2016)","noteIndex":0},"citationItems":[{"id":707,"uris":["http://zotero.org/users/local/Hcd06Tc7/items/Y6Y3MNKN"],"itemData":{"id":707,"type":"article-journal","abstract":"Photorespiration is essential for C3 plants but operates at the massive expense of fixed carbon dioxide and energy. Photorespiration is initiated when the initial enzyme of photosynthesis, ribulose-1,5-bisphosphate carboxylase/oxygenase (Rubisco), reacts with oxygen instead of carbon dioxide and produces a toxic compound that is then recycled by photorespiration. Photorespiration can be modeled at the canopy and regional scales to determine its cost under current and future atmospheres. A regional-scale model reveals that photorespiration currently decreases US soybean and wheat yields by 36% and 20%, respectively, and a 5% decrease in the losses due to photorespiration would be worth approximately $500 million annually in the United States. Furthermore, photorespiration will continue to impact yield under future climates despite increases in carbon dioxide, with models suggesting a 12–55% improvement in gross photosynthesis in the absence of photorespiration, even under climate change scenarios predicting the largest increases in atmospheric carbon dioxide concentration. Although photorespiration is tied to other important metabolic functions, the benefit of improving its efficiency appears to outweigh any potential secondary disadvantages.","container-title":"Annual Review of Plant Biology","DOI":"10.1146/annurev-arplant-043015-111709","issue":"1","note":"_eprint: https://doi.org/10.1146/annurev-arplant-043015-111709\nPMID: 26865340","page":"107-129","source":"Annual Reviews","title":"The Costs of Photorespiration to Food Production Now and in the Future","volume":"67","author":[{"family":"Walker","given":"Berkley J."},{"family":"VanLoocke","given":"Andy"},{"family":"Bernacchi","given":"Carl J."},{"family":"Ort","given":"Donald R."}],"issued":{"date-parts":[["2016"]]}}}],"schema":"https://github.com/citation-style-language/schema/raw/master/csl-citation.json"} </w:instrText>
      </w:r>
      <w:r>
        <w:fldChar w:fldCharType="separate"/>
      </w:r>
      <w:r w:rsidRPr="00977CB3">
        <w:t>(Walker et al., 2016)</w:t>
      </w:r>
      <w:r>
        <w:fldChar w:fldCharType="end"/>
      </w:r>
      <w:r>
        <w:t>. The rate of photorespiration is affected by the CO</w:t>
      </w:r>
      <w:r>
        <w:rPr>
          <w:vertAlign w:val="subscript"/>
        </w:rPr>
        <w:t xml:space="preserve">2 </w:t>
      </w:r>
      <w:r>
        <w:t>concentration within the chloroplast (</w:t>
      </w:r>
      <w:r>
        <w:rPr>
          <w:i/>
          <w:iCs/>
        </w:rPr>
        <w:t>C</w:t>
      </w:r>
      <w:r>
        <w:rPr>
          <w:vertAlign w:val="subscript"/>
        </w:rPr>
        <w:t>c</w:t>
      </w:r>
      <w:r>
        <w:t>), due to direct competition between CO</w:t>
      </w:r>
      <w:r>
        <w:rPr>
          <w:vertAlign w:val="subscript"/>
        </w:rPr>
        <w:t>2</w:t>
      </w:r>
      <w:r>
        <w:t xml:space="preserve"> and O</w:t>
      </w:r>
      <w:r>
        <w:rPr>
          <w:vertAlign w:val="subscript"/>
        </w:rPr>
        <w:t xml:space="preserve">2 </w:t>
      </w:r>
      <w:r>
        <w:t xml:space="preserve">for Rubisco’s binding site </w:t>
      </w:r>
      <w:r>
        <w:fldChar w:fldCharType="begin"/>
      </w:r>
      <w:r>
        <w:instrText xml:space="preserve"> ADDIN ZOTERO_ITEM CSL_CITATION {"citationID":"aglsiluha8","properties":{"formattedCitation":"(Ainsworth and Long, 2021)","plainCitation":"(Ainsworth and Long, 2021)","noteIndex":0},"citationItems":[{"id":503,"uris":["http://zotero.org/users/local/Hcd06Tc7/items/7AHU4GCU"],"itemData":{"id":503,"type":"article-journal","abstract":"Free-air CO2 enrichment (FACE) allows open-air elevation of [CO2] without altering the microclimate. Its scale uniquely supports simultaneous study from physiology and yield to soil processes and disease. In 2005 we summarized results of then 28 published observations by meta-analysis. Subsequent studies have combined FACE with temperature, drought, ozone, and nitrogen treatments. Here, we summarize the results of now almost 250 observations, spanning 14 sites and five continents. Across 186 independent studies of 18 C3 crops, elevation of [CO2] by ca. 200 ppm caused a ca. 18% increase in yield under non-stress conditions. Legumes and root crops showed a greater increase and cereals less. Nitrogen deficiency reduced the average increase to 10%, as did warming by ca. 2°C. Two conclusions of the 2005 analysis were that C4 crops would not be more productive in elevated [CO2], except under drought, and that yield responses of C3 crops were diminished by nitrogen deficiency and wet conditions. Both stand the test of time. Further studies of maize and sorghum showed no yield increase, except in drought, while soybean productivity was negatively affected by early growing season wet conditions. Subsequent study showed reduced levels of nutrients, notably Zn and Fe in most crops, and lower nitrogen and protein in the seeds of non-leguminous crops. Testing across crop germplasm revealed sufficient variation to maintain nutrient content under rising [CO2]. A strong correlation of yield response under elevated [CO2] to genetic yield potential in both rice and soybean was observed. Rice cultivars with the highest yield potential showed a 35% yield increase in elevated [CO2] compared to an average of 14%. Future FACE experiments have the potential to develop cultivars and management strategies for co-promoting sustainability and productivity under future elevated [CO2].","container-title":"Global Change Biology","DOI":"10.1111/gcb.15375","ISSN":"1365-2486","issue":"1","language":"en","note":"_eprint: https://onlinelibrary.wiley.com/doi/pdf/10.1111/gcb.15375","page":"27-49","source":"Wiley Online Library","title":"30 years of free-air carbon dioxide enrichment (FACE): What have we learned about future crop productivity and its potential for adaptation?","title-short":"30 years of free-air carbon dioxide enrichment (FACE)","volume":"27","author":[{"family":"Ainsworth","given":"Elizabeth A."},{"family":"Long","given":"Stephen P."}],"issued":{"date-parts":[["2021"]]}}}],"schema":"https://github.com/citation-style-language/schema/raw/master/csl-citation.json"} </w:instrText>
      </w:r>
      <w:r>
        <w:fldChar w:fldCharType="separate"/>
      </w:r>
      <w:r w:rsidRPr="00C864C8">
        <w:rPr>
          <w:szCs w:val="24"/>
        </w:rPr>
        <w:t>(Ainsworth and Long, 2021)</w:t>
      </w:r>
      <w:r>
        <w:fldChar w:fldCharType="end"/>
      </w:r>
      <w:r>
        <w:t xml:space="preserve">. Furthermore, RuBP oxygenation is increasingly favoured with rising temperatures, due to a decline in Rubisco’s specificity </w:t>
      </w:r>
      <w:r>
        <w:lastRenderedPageBreak/>
        <w:t>factor and the solubility of CO</w:t>
      </w:r>
      <w:r>
        <w:rPr>
          <w:vertAlign w:val="subscript"/>
        </w:rPr>
        <w:t>2</w:t>
      </w:r>
      <w:r>
        <w:t xml:space="preserve"> relative to O</w:t>
      </w:r>
      <w:r>
        <w:rPr>
          <w:vertAlign w:val="subscript"/>
        </w:rPr>
        <w:t>2</w:t>
      </w:r>
      <w:r>
        <w:t xml:space="preserve"> </w:t>
      </w:r>
      <w:r w:rsidR="00E331DA">
        <w:fldChar w:fldCharType="begin"/>
      </w:r>
      <w:r w:rsidR="00E331DA">
        <w:instrText xml:space="preserve"> ADDIN ZOTERO_ITEM CSL_CITATION {"citationID":"MkdXpAGQ","properties":{"formattedCitation":"(Badger and Andrews, 1974)","plainCitation":"(Badger and Andrews, 1974)","noteIndex":0},"citationItems":[{"id":514,"uris":["http://zotero.org/users/local/Hcd06Tc7/items/MPDEZZR2"],"itemData":{"id":514,"type":"article-journal","abstract":"A high-affinity form of ribulose diphosphate carboxylase, observed transiently in spinach-leaf extracts soon after extraction, was inhibited by O2 competitively with respect to CO2. Analogously, the ribulose diphosphate oxygenase activity for this form was inhibited by CO2, competitively with respect to O2. For each gas, the Km for the reaction in which it was a substrate was similar to its Ki for the reaction it inhibited. The Arrhenius activation energy for the oxygenase reaction was 1.5 times that of the carboxylase. These characteristics are consistent with ribulose diphosphate oxygenase being the enzymatic reaction responsible for synthesizing the substrate for photorespiration and with the concept that the balance between photosynthesis and photorespiration of leaves is a reflection of the ratio between the two activities of this bi-functional enzyme.","container-title":"Biochemical and Biophysical Research Communications","DOI":"10.1016/0006-291X(74)90192-2","ISSN":"0006-291X","issue":"1","journalAbbreviation":"Biochemical and Biophysical Research Communications","language":"en","page":"204-210","source":"ScienceDirect","title":"Effects of CO2, O2 and temperature on a high-affinity form of ribulose diphosphate carboxylase-oxygenase from spinach","volume":"60","author":[{"family":"Badger","given":"M. R."},{"family":"Andrews","given":"T. J."}],"issued":{"date-parts":[["1974",9,9]]}}}],"schema":"https://github.com/citation-style-language/schema/raw/master/csl-citation.json"} </w:instrText>
      </w:r>
      <w:r w:rsidR="00E331DA">
        <w:fldChar w:fldCharType="separate"/>
      </w:r>
      <w:r w:rsidR="00E331DA" w:rsidRPr="00E331DA">
        <w:t>(Badger and Andrews, 1974)</w:t>
      </w:r>
      <w:r w:rsidR="00E331DA">
        <w:fldChar w:fldCharType="end"/>
      </w:r>
      <w:r>
        <w:t>. Consequently, C</w:t>
      </w:r>
      <w:r>
        <w:rPr>
          <w:vertAlign w:val="subscript"/>
        </w:rPr>
        <w:t>3</w:t>
      </w:r>
      <w:r>
        <w:t xml:space="preserve"> mutants with low </w:t>
      </w:r>
      <w:r>
        <w:rPr>
          <w:i/>
        </w:rPr>
        <w:t>SD</w:t>
      </w:r>
      <w:r>
        <w:t>, whic</w:t>
      </w:r>
      <w:r w:rsidR="00812243">
        <w:t>h have a combination of restricted CO</w:t>
      </w:r>
      <w:r w:rsidR="00812243">
        <w:rPr>
          <w:vertAlign w:val="subscript"/>
        </w:rPr>
        <w:t>2</w:t>
      </w:r>
      <w:r w:rsidR="00812243">
        <w:t xml:space="preserve"> uptake</w:t>
      </w:r>
      <w:r>
        <w:t xml:space="preserve"> and warmer temperatures, will likely experience higher rates of photorespiration. </w:t>
      </w:r>
    </w:p>
    <w:p w14:paraId="117FBF78" w14:textId="77777777" w:rsidR="00083A71" w:rsidRDefault="00083A71" w:rsidP="00B22096">
      <w:r>
        <w:tab/>
        <w:t>In addition to photorespiration, low-</w:t>
      </w:r>
      <w:r>
        <w:rPr>
          <w:i/>
        </w:rPr>
        <w:t>SD</w:t>
      </w:r>
      <w:r>
        <w:t xml:space="preserve"> mutants may be at greater risk from photo-oxidative damage. The light and dark reactions of photosynthesis are highly co-ordinated. However, when mismatches occur between the generation of reducing power by the photosynthetic electron transport chain (ETC) and its use by the CBB cycle, there is a “backlog” of electrons, which can </w:t>
      </w:r>
      <w:r w:rsidR="002116D0">
        <w:t>lead to</w:t>
      </w:r>
      <w:r>
        <w:t xml:space="preserve"> the formation of reactive oxygen species (ROS) that can damage the photosystems. Once damaged, the photosystems will need to be replaced, which requires both time and energy, resulting in a drop in photosynthetic efficiency, known as photoinhibition</w:t>
      </w:r>
      <w:r w:rsidR="00B22096">
        <w:t xml:space="preserve"> </w:t>
      </w:r>
      <w:r w:rsidR="00B22096">
        <w:fldChar w:fldCharType="begin"/>
      </w:r>
      <w:r w:rsidR="00B22096">
        <w:instrText xml:space="preserve"> ADDIN ZOTERO_ITEM CSL_CITATION {"citationID":"iSztlX8B","properties":{"formattedCitation":"(Chaux et al., 2015)","plainCitation":"(Chaux et al., 2015)","noteIndex":0},"citationItems":[{"id":759,"uris":["http://zotero.org/users/local/Hcd06Tc7/items/8UWUECQZ"],"itemData":{"id":759,"type":"article-journal","abstract":"Cyclic electron flow (CEF) around PSI regulates acceptor-side limitations and has multiple functions in the green alga, Chlamydomonas reinhardtii. Here we draw on recent and historic literature and concentrate on its role in Photosystem I (PSI) photoprotection, outlining causes and consequences of damage to PSI and CEF’s role as an avoidance mechanism. We outline two functions of CEF in PSI photoprotection that are both linked to luminal acidification: firstly, its action on Photosystem II with non-photochemical quenching and photosynthetic control and secondly, its action in poising the stroma to overcome acceptor-side limitation by rebalancing NADPH and ATP ratios for carbon fixation.","container-title":"Frontiers in Plant Science","ISSN":"1664-462X","source":"Frontiers","title":"A security network in PSI photoprotection: regulation of photosynthetic control, NPQ and O2 photoreduction by cyclic electron flow","title-short":"A security network in PSI photoprotection","URL":"https://www.frontiersin.org/articles/10.3389/fpls.2015.00875","volume":"6","author":[{"family":"Chaux","given":"Frédéric"},{"family":"Peltier","given":"Gilles"},{"family":"Johnson","given":"Xenie"}],"accessed":{"date-parts":[["2024",1,9]]},"issued":{"date-parts":[["2015"]]}}}],"schema":"https://github.com/citation-style-language/schema/raw/master/csl-citation.json"} </w:instrText>
      </w:r>
      <w:r w:rsidR="00B22096">
        <w:fldChar w:fldCharType="separate"/>
      </w:r>
      <w:r w:rsidR="00B22096" w:rsidRPr="00B22096">
        <w:t>(Chaux et al., 2015)</w:t>
      </w:r>
      <w:r w:rsidR="00B22096">
        <w:fldChar w:fldCharType="end"/>
      </w:r>
      <w:r>
        <w:t>. This situation can arise when there is excess excitation pressure caused by high light intensities, or when RuBP carboxylation is limited by the supply of CO</w:t>
      </w:r>
      <w:r>
        <w:rPr>
          <w:vertAlign w:val="subscript"/>
        </w:rPr>
        <w:t>2</w:t>
      </w:r>
      <w:r>
        <w:t xml:space="preserve">, such as in plants with fewer (or more closed) stomata. </w:t>
      </w:r>
    </w:p>
    <w:p w14:paraId="6CE1233A" w14:textId="77777777" w:rsidR="00083A71" w:rsidRDefault="00083A71" w:rsidP="00B22096">
      <w:pPr>
        <w:ind w:firstLine="720"/>
      </w:pPr>
      <w:r>
        <w:t>As a result, plants have several regulatory mechanisms to help avoid damage to the photosynthetic machinery. Photosystem I (PSI) is primarily protected by the process of cyclic electron transfer (CET), which re-routes electrons emerging from PSI back to the plastoquinone (PQ) pool. This exerts ‘photosynthetic control’ upstream by slowing down the flow of electrons through cytochrome b</w:t>
      </w:r>
      <w:r w:rsidRPr="00DB430D">
        <w:rPr>
          <w:vertAlign w:val="subscript"/>
        </w:rPr>
        <w:t>6</w:t>
      </w:r>
      <w:r>
        <w:t xml:space="preserve">f, thus limiting the over-reduction of PSI. Furthermore, CET also drives the translocation of protons from the stroma to the lumen, resulting in an increase in </w:t>
      </w:r>
      <w:proofErr w:type="spellStart"/>
      <w:r>
        <w:t>ΔpH</w:t>
      </w:r>
      <w:proofErr w:type="spellEnd"/>
      <w:r>
        <w:t xml:space="preserve"> across the thylakoid membrane. This in turn initiates a second photoprotective mechanism called non-photochemical quenching (NPQ), which protects photosystem II (PSII) by safely dissipating excess absorbed energy as heat. The proton gradient drives protonation of the </w:t>
      </w:r>
      <w:proofErr w:type="spellStart"/>
      <w:r>
        <w:t>PsbS</w:t>
      </w:r>
      <w:proofErr w:type="spellEnd"/>
      <w:r>
        <w:t xml:space="preserve"> protein and </w:t>
      </w:r>
      <w:r w:rsidR="002116D0">
        <w:t xml:space="preserve">the </w:t>
      </w:r>
      <w:r>
        <w:t xml:space="preserve">enzymatic conversion of violaxanthin to zeaxanthin, which together stimulate conformational changes within the light harvesting complexes (LHC) of PSII, facilitating NPQ. Under high light intensities, and other stress conditions, CET and NPQ are known to be upregulated </w:t>
      </w:r>
      <w:r w:rsidR="00B22096">
        <w:fldChar w:fldCharType="begin"/>
      </w:r>
      <w:r w:rsidR="00B22096">
        <w:instrText xml:space="preserve"> ADDIN ZOTERO_ITEM CSL_CITATION {"citationID":"FLSsqd0r","properties":{"formattedCitation":"(Miyake et al., 2005)","plainCitation":"(Miyake et al., 2005)","noteIndex":0},"citationItems":[{"id":881,"uris":["http://zotero.org/users/local/Hcd06Tc7/items/V23PZ4T2"],"itemData":{"id":881,"type":"article-journal","abstract":"We tested the hypothesis that plants grown under high light intensity (HL-plants) had a large activity of cyclic electron flow around PSI (CEF-PSI) compared with plants grown under low light (LL-plants). To evaluate the activity of CEF-PSI, the relationships between photosynthesis rate, quantum yields of both PSII and PSI, and Chl fluorescence parameters were analyzed simultaneously in intact leaves of tobacco plants which had been grown under different light intensities (150 and 1,100 µmol photons m–2 s–1, respectively) and with different amounts of nutrients supplied. HL-plants showed a larger value of non-photochemical quenching (NPQ) of Chl fluorescence at the limited activity of photosynthetic linear electron flow. Furthermore, HL-plants had a larger activity of CEF-PSI than LL-plants. These results suggested that HL-plants dissipated the excess photon energy through NPQ by enhancing the ability of CEF-PSI to induce acidification of the thylakoid lumen.","container-title":"Plant and Cell Physiology","DOI":"10.1093/pcp/pci197","ISSN":"0032-0781","issue":"11","journalAbbreviation":"Plant and Cell Physiology","page":"1819-1830","source":"Silverchair","title":"Effects of Light Intensity on Cyclic Electron Flow Around PSI and its Relationship to Non-photochemical Quenching of Chl Fluorescence in Tobacco Leaves","volume":"46","author":[{"family":"Miyake","given":"Chikahiro"},{"family":"Horiguchi","given":"Sayaka"},{"family":"Makino","given":"Amane"},{"family":"Shinzaki","given":"Yuki"},{"family":"Yamamoto","given":"Hiroshi"},{"family":"Tomizawa","given":"Ken-ichi"}],"issued":{"date-parts":[["2005",11,1]]}}}],"schema":"https://github.com/citation-style-language/schema/raw/master/csl-citation.json"} </w:instrText>
      </w:r>
      <w:r w:rsidR="00B22096">
        <w:fldChar w:fldCharType="separate"/>
      </w:r>
      <w:r w:rsidR="00B22096" w:rsidRPr="00B22096">
        <w:t>(Miyake et al., 2005)</w:t>
      </w:r>
      <w:r w:rsidR="00B22096">
        <w:fldChar w:fldCharType="end"/>
      </w:r>
      <w:r>
        <w:t xml:space="preserve">. Although photorespiration is often regarded as a futile process, it can play an important role in photoprotection by helping to mop up excess stromal reductant, particularly under conditions when the CBB cycle is restricted, such as drought. </w:t>
      </w:r>
    </w:p>
    <w:p w14:paraId="14115099" w14:textId="77777777" w:rsidR="00083A71" w:rsidRDefault="00083A71" w:rsidP="00083A71">
      <w:pPr>
        <w:ind w:firstLine="720"/>
      </w:pPr>
      <w:r>
        <w:t>In order to produce “climate-ready” crops suitable for global agriculture, it is important that improvements in stress resistance are not offset by reductions in net carbon fi</w:t>
      </w:r>
      <w:r w:rsidR="002116D0">
        <w:t>xation, which may materialise as</w:t>
      </w:r>
      <w:r>
        <w:t xml:space="preserve"> lower crop yields. Thus, a main aim of this thesis was to investigate whether reducing </w:t>
      </w:r>
      <w:r>
        <w:rPr>
          <w:i/>
        </w:rPr>
        <w:t xml:space="preserve">SD </w:t>
      </w:r>
      <w:r>
        <w:t>will affect the plant’s photoprotective capacity or rates of photorespiration, which can both impact net CO</w:t>
      </w:r>
      <w:r>
        <w:rPr>
          <w:vertAlign w:val="subscript"/>
        </w:rPr>
        <w:t>2</w:t>
      </w:r>
      <w:r>
        <w:t xml:space="preserve"> assimilation rates. To my knowledge, these mechanisms have not yet been characterised in any of the Epidermal Patterning Factor (EPF) </w:t>
      </w:r>
      <w:r>
        <w:lastRenderedPageBreak/>
        <w:t xml:space="preserve">mutants. In this chapter, the relationship between </w:t>
      </w:r>
      <w:r w:rsidRPr="00D143D9">
        <w:rPr>
          <w:i/>
        </w:rPr>
        <w:t>SD</w:t>
      </w:r>
      <w:r>
        <w:t>, photorespiration and photoprotection will be investigated in a range of C</w:t>
      </w:r>
      <w:r w:rsidRPr="00DB430D">
        <w:rPr>
          <w:vertAlign w:val="subscript"/>
        </w:rPr>
        <w:t>3</w:t>
      </w:r>
      <w:r>
        <w:t xml:space="preserve"> EPF mutants, under both well-watered and droughted conditions, using a combination of physiological techniques that are described below.</w:t>
      </w:r>
    </w:p>
    <w:p w14:paraId="774DC00A" w14:textId="77777777" w:rsidR="00083A71" w:rsidRDefault="00083A71" w:rsidP="00083A71">
      <w:pPr>
        <w:pStyle w:val="Heading4"/>
      </w:pPr>
      <w:r>
        <w:t>3.1.1</w:t>
      </w:r>
      <w:r>
        <w:tab/>
        <w:t>Plant physiology techniques</w:t>
      </w:r>
    </w:p>
    <w:p w14:paraId="7CCD4441" w14:textId="77777777" w:rsidR="00AF438F" w:rsidRDefault="00AF438F" w:rsidP="00083A71">
      <w:r>
        <w:t xml:space="preserve">A wide range of non-invasive techniques are now available to plant </w:t>
      </w:r>
      <w:r w:rsidR="00083A71">
        <w:t>physiologists</w:t>
      </w:r>
      <w:r>
        <w:t>,</w:t>
      </w:r>
      <w:r w:rsidR="00083A71">
        <w:t xml:space="preserve"> which allow them to assess </w:t>
      </w:r>
      <w:r>
        <w:t xml:space="preserve">plant function and </w:t>
      </w:r>
      <w:r w:rsidR="00083A71">
        <w:t xml:space="preserve">physiological status </w:t>
      </w:r>
      <w:r w:rsidRPr="00AF438F">
        <w:rPr>
          <w:i/>
        </w:rPr>
        <w:t>in vivo</w:t>
      </w:r>
      <w:r w:rsidR="0061583F">
        <w:t>.</w:t>
      </w:r>
      <w:r w:rsidR="00AD21A9">
        <w:t xml:space="preserve"> Thes</w:t>
      </w:r>
      <w:r w:rsidR="0061583F">
        <w:t xml:space="preserve">e include chlorophyll fluorescence, </w:t>
      </w:r>
      <w:r w:rsidR="007A770E">
        <w:t xml:space="preserve">P700 </w:t>
      </w:r>
      <w:r w:rsidR="00AD21A9">
        <w:t>absorption spectroscopy</w:t>
      </w:r>
      <w:r w:rsidR="00AD1C33">
        <w:t xml:space="preserve"> and infra</w:t>
      </w:r>
      <w:r w:rsidR="0061583F">
        <w:t>red gas analysis</w:t>
      </w:r>
      <w:r w:rsidR="00AD21A9">
        <w:t xml:space="preserve">, which </w:t>
      </w:r>
      <w:r w:rsidR="007A770E">
        <w:t>together</w:t>
      </w:r>
      <w:r w:rsidR="00A82153">
        <w:t>,</w:t>
      </w:r>
      <w:r w:rsidR="007A770E">
        <w:t xml:space="preserve"> </w:t>
      </w:r>
      <w:r w:rsidR="00F93A15">
        <w:t xml:space="preserve">can </w:t>
      </w:r>
      <w:r w:rsidR="002C2F5A">
        <w:t>enable</w:t>
      </w:r>
      <w:r w:rsidR="00F93A15">
        <w:t xml:space="preserve"> photosynthetic efficiency and performance</w:t>
      </w:r>
      <w:r w:rsidR="002654B7">
        <w:t xml:space="preserve"> </w:t>
      </w:r>
      <w:r w:rsidR="00E1715B">
        <w:t>to be quantified</w:t>
      </w:r>
      <w:r w:rsidR="004C6BA8">
        <w:t>. T</w:t>
      </w:r>
      <w:r w:rsidR="007A770E">
        <w:t xml:space="preserve">he </w:t>
      </w:r>
      <w:r w:rsidR="002C2F5A">
        <w:t>theoretical background for each technique is</w:t>
      </w:r>
      <w:r w:rsidR="00E1715B">
        <w:t xml:space="preserve"> discussed in detail below.</w:t>
      </w:r>
      <w:r w:rsidR="007A770E">
        <w:t xml:space="preserve"> </w:t>
      </w:r>
      <w:r w:rsidR="004C6BA8">
        <w:t xml:space="preserve">Several portable, off-the-shelf pieces of equipment incorporate these techniques, and allow </w:t>
      </w:r>
      <w:r w:rsidR="00A82153">
        <w:t xml:space="preserve">measurements </w:t>
      </w:r>
      <w:r w:rsidR="004C6BA8">
        <w:t>to</w:t>
      </w:r>
      <w:r w:rsidR="00A82153">
        <w:t xml:space="preserve"> be collected </w:t>
      </w:r>
      <w:r w:rsidR="004C6BA8">
        <w:t xml:space="preserve">in situ within the plant’s growth environment. Since these techniques are non-destructive, sequential measurements can be collected on the </w:t>
      </w:r>
      <w:r w:rsidR="002654B7">
        <w:t>same</w:t>
      </w:r>
      <w:r w:rsidR="004C6BA8">
        <w:t xml:space="preserve"> leaf</w:t>
      </w:r>
      <w:r w:rsidR="002654B7">
        <w:t xml:space="preserve">, </w:t>
      </w:r>
      <w:r w:rsidR="002C2F5A">
        <w:t>allowing</w:t>
      </w:r>
      <w:r w:rsidR="002654B7">
        <w:t xml:space="preserve"> for a plant’s response to changing stimuli or imposed stress to be</w:t>
      </w:r>
      <w:r w:rsidR="004C6BA8">
        <w:t xml:space="preserve"> studied over time.</w:t>
      </w:r>
    </w:p>
    <w:p w14:paraId="69C05EEE" w14:textId="77777777" w:rsidR="00083A71" w:rsidRDefault="00083A71" w:rsidP="00083A71">
      <w:pPr>
        <w:spacing w:before="240" w:after="240"/>
        <w:ind w:firstLine="720"/>
        <w:outlineLvl w:val="3"/>
        <w:rPr>
          <w:rFonts w:asciiTheme="minorHAnsi" w:eastAsiaTheme="majorEastAsia" w:hAnsiTheme="minorHAnsi" w:cs="Calibri"/>
          <w:b/>
          <w:sz w:val="24"/>
          <w:szCs w:val="24"/>
        </w:rPr>
      </w:pPr>
      <w:r>
        <w:rPr>
          <w:rFonts w:asciiTheme="minorHAnsi" w:eastAsiaTheme="majorEastAsia" w:hAnsiTheme="minorHAnsi" w:cs="Calibri"/>
          <w:b/>
          <w:sz w:val="24"/>
          <w:szCs w:val="24"/>
        </w:rPr>
        <w:t>3.1</w:t>
      </w:r>
      <w:r w:rsidRPr="00F71ECE">
        <w:rPr>
          <w:rFonts w:asciiTheme="minorHAnsi" w:eastAsiaTheme="majorEastAsia" w:hAnsiTheme="minorHAnsi" w:cs="Calibri"/>
          <w:b/>
          <w:sz w:val="24"/>
          <w:szCs w:val="24"/>
        </w:rPr>
        <w:t>.</w:t>
      </w:r>
      <w:r w:rsidR="00AD1C33">
        <w:rPr>
          <w:rFonts w:asciiTheme="minorHAnsi" w:eastAsiaTheme="majorEastAsia" w:hAnsiTheme="minorHAnsi" w:cs="Calibri"/>
          <w:b/>
          <w:sz w:val="24"/>
          <w:szCs w:val="24"/>
        </w:rPr>
        <w:t>1.1 C</w:t>
      </w:r>
      <w:r>
        <w:rPr>
          <w:rFonts w:asciiTheme="minorHAnsi" w:eastAsiaTheme="majorEastAsia" w:hAnsiTheme="minorHAnsi" w:cs="Calibri"/>
          <w:b/>
          <w:sz w:val="24"/>
          <w:szCs w:val="24"/>
        </w:rPr>
        <w:t>hlorophyll fluorescence</w:t>
      </w:r>
    </w:p>
    <w:p w14:paraId="1406D144" w14:textId="77777777" w:rsidR="00083A71" w:rsidRDefault="00083A71" w:rsidP="00083A71">
      <w:r>
        <w:t>Chlorophyll fluorescence analysis is an extremely powerful and widely used technique for rapid quantitative measurements of photosynthetic efficiency. The underpinning</w:t>
      </w:r>
      <w:r w:rsidR="002D1ADD">
        <w:t xml:space="preserve"> theory is </w:t>
      </w:r>
      <w:r>
        <w:t xml:space="preserve">that when a chlorophyll molecule absorbs a photon, the resulting excitation energy has one of three fates: it can be used to drive photochemistry, </w:t>
      </w:r>
      <w:r w:rsidR="00C2366A">
        <w:t xml:space="preserve">be </w:t>
      </w:r>
      <w:r>
        <w:t xml:space="preserve">dissipated as heat or re-emitted as a photon (chlorophyll fluorescence). These pathways are competitive, meaning that when one increases, the others decrease. Hence, by measuring the emission of chlorophyll fluorescence, it is possible to estimate the proportion of absorbed energy (i.e. the quantum efficiency) used in either photochemistry or heat dissipation. </w:t>
      </w:r>
    </w:p>
    <w:p w14:paraId="6496DA65" w14:textId="77777777" w:rsidR="00083A71" w:rsidRDefault="00083A71" w:rsidP="000A285B">
      <w:pPr>
        <w:ind w:firstLine="720"/>
      </w:pPr>
      <w:r>
        <w:t xml:space="preserve">Although chlorophyll fluorescence only represents 1-2% of the total absorbed energy, it is relatively easy to measure, since fluorescence emission is a longer wavelength than that of the light absorbed. Pulse-amplitude modulation (PAM) fluorometers are typically used; they use a modulated light source to induce fluorescence (measuring beam), which switches on and off at high frequency, coupled with a detector that is set to the same frequency. This allows the detector to only measure fluorescence caused by excitation from the measuring beam, removing any interference from background light. Even though both photosystems fluoresce, only PSII is assumed to contribute towards the chlorophyll fluorescence signals, since PSI has an extremely short fluorescence lifetime </w:t>
      </w:r>
      <w:r w:rsidR="000A285B">
        <w:fldChar w:fldCharType="begin"/>
      </w:r>
      <w:r w:rsidR="000A285B">
        <w:instrText xml:space="preserve"> ADDIN ZOTERO_ITEM CSL_CITATION {"citationID":"T444hdOl","properties":{"formattedCitation":"(Croce and van Amerongen, 2013; Oort et al., 2008)","plainCitation":"(Croce and van Amerongen, 2013; Oort et al., 2008)","noteIndex":0},"citationItems":[{"id":856,"uris":["http://zotero.org/users/local/Hcd06Tc7/items/5H6G5NAN"],"itemData":{"id":856,"type":"article-journal","abstract":"This review focuses on the light-harvesting properties of photosystem I (PSI) and its LHCI outer antenna. LHCI consists of different chlorophyll a/b binding proteins called Lhca’s, surrounding the core of PSI. In total, the PSI-LHCI complex of higher plants contains 173 chlorophyll molecules, most of which are there to harvest sunlight energy and to transfer the created excitation energy to the reaction center (RC) where it is used for charge separation. The efficiency of the complex is based on the capacity to deliver this energy to the RC as fast as possible, to minimize energy losses. The performance of PSI in this respect is remarkable: on average it takes around 50 ps for the excitation to reach the RC in plants, without being quenched in the meantime. This means that the internal quantum efficiency is close to 100 % which makes PSI the most efficient energy converter in nature. In this review, we describe the light-harvesting properties of the complex in relation to protein and pigment organization/composition, and we discuss the important parameters that assure its very high quantum efficiency. Excitation energy transfer and trapping in the core and/or Lhcas, as well as in the supercomplexes PSI-LHCI and PSI-LHCI-LHCII are described in detail with the aim of giving an overview of the functional behavior of these complexes.","container-title":"Photosynthesis Research","DOI":"10.1007/s11120-013-9838-x","ISSN":"1573-5079","issue":"2","journalAbbreviation":"Photosynth Res","language":"en","page":"153-166","source":"Springer Link","title":"Light-harvesting in photosystem I","volume":"116","author":[{"family":"Croce","given":"Roberta"},{"family":"Amerongen","given":"Herbert","non-dropping-particle":"van"}],"issued":{"date-parts":[["2013",10,1]]}},"label":"page"},{"id":858,"uris":["http://zotero.org/users/local/Hcd06Tc7/items/UQDEPV65"],"itemData":{"id":858,"type":"article-journal","container-title":"Biophysical Journal","DOI":"10.1529/biophysj.108.140467","ISSN":"0006-3495","issue":"12","journalAbbreviation":"Biophysical Journal","language":"English","note":"publisher: Elsevier\nPMID: 18931256","page":"5851-5861","source":"www.cell.com","title":"Picosecond Fluorescence of Intact and Dissolved PSI-LHCI Crystals","volume":"95","author":[{"family":"Oort","given":"Bart","dropping-particle":"van"},{"family":"Amunts","given":"Alexey"},{"family":"Borst","given":"Jan Willem"},{"family":"Hoek","given":"Arie","dropping-particle":"van"},{"family":"Nelson","given":"Nathan"},{"family":"Amerongen","given":"Herbert","dropping-particle":"van"},{"family":"Croce","given":"Roberta"}],"issued":{"date-parts":[["2008",12,15]]}},"label":"page"}],"schema":"https://github.com/citation-style-language/schema/raw/master/csl-citation.json"} </w:instrText>
      </w:r>
      <w:r w:rsidR="000A285B">
        <w:fldChar w:fldCharType="separate"/>
      </w:r>
      <w:r w:rsidR="000A285B" w:rsidRPr="000A285B">
        <w:t>(Croce and van Amerongen, 2013; Oort et al., 2008)</w:t>
      </w:r>
      <w:r w:rsidR="000A285B">
        <w:fldChar w:fldCharType="end"/>
      </w:r>
      <w:r w:rsidR="000A285B">
        <w:t>.</w:t>
      </w:r>
    </w:p>
    <w:p w14:paraId="0A45337B" w14:textId="77777777" w:rsidR="00083A71" w:rsidRDefault="00083A71" w:rsidP="00A96615">
      <w:r>
        <w:lastRenderedPageBreak/>
        <w:tab/>
        <w:t xml:space="preserve">Chlorophyll fluorescence yield is highly responsive to changes in light intensity. When a leaf is illuminated with actinic light that is strong enough to drive photosynthesis, chlorophyll fluorescence rises rapidly. This </w:t>
      </w:r>
      <w:r w:rsidR="00A963DF">
        <w:t xml:space="preserve">occurs </w:t>
      </w:r>
      <w:r>
        <w:t>when PSII’s special chlorophyll pair, P680, transfers an electron to its primary electron acceptor (a bound PQ in the Q</w:t>
      </w:r>
      <w:r w:rsidRPr="00AE38D7">
        <w:rPr>
          <w:vertAlign w:val="subscript"/>
        </w:rPr>
        <w:t>A</w:t>
      </w:r>
      <w:r>
        <w:t xml:space="preserve"> site), following the absorption of a photon. Q</w:t>
      </w:r>
      <w:r w:rsidRPr="00AE38D7">
        <w:rPr>
          <w:vertAlign w:val="subscript"/>
        </w:rPr>
        <w:t>A</w:t>
      </w:r>
      <w:r>
        <w:t xml:space="preserve"> is unable to accept another electron from P680 until it passes the electron on to the next carrier within the ETC. When Q</w:t>
      </w:r>
      <w:r>
        <w:rPr>
          <w:vertAlign w:val="subscript"/>
        </w:rPr>
        <w:t>A</w:t>
      </w:r>
      <w:r>
        <w:t xml:space="preserve"> is reduced, the PSII reaction centre is considered ‘closed’. After a few seconds of illumination, the fluorescence signal begins to decline due to the initiation of photochemical and non-photochemical quenching, which takes place over a period of minutes</w:t>
      </w:r>
      <w:r w:rsidR="00A96615">
        <w:t xml:space="preserve"> </w:t>
      </w:r>
      <w:r w:rsidR="00A96615">
        <w:fldChar w:fldCharType="begin"/>
      </w:r>
      <w:r w:rsidR="00A96615">
        <w:instrText xml:space="preserve"> ADDIN ZOTERO_ITEM CSL_CITATION {"citationID":"oWdKNaQb","properties":{"formattedCitation":"(Krause and Weis, 1991)","plainCitation":"(Krause and Weis, 1991)","noteIndex":0},"citationItems":[{"id":861,"uris":["http://zotero.org/users/local/Hcd06Tc7/items/ZF6BFMHL"],"itemData":{"id":861,"type":"article-journal","container-title":"Annual Review of Plant Physiology and Plant Molecular Biology","DOI":"10.1146/annurev.pp.42.060191.001525","issue":"1","note":"_eprint: https://doi.org/10.1146/annurev.pp.42.060191.001525","page":"313-349","source":"Annual Reviews","title":"Chlorophyll Fluorescence and Photosynthesis: The Basics","title-short":"Chlorophyll Fluorescence and Photosynthesis","volume":"42","author":[{"family":"Krause","given":"G H"},{"family":"Weis","given":"E"}],"issued":{"date-parts":[["1991"]]}}}],"schema":"https://github.com/citation-style-language/schema/raw/master/csl-citation.json"} </w:instrText>
      </w:r>
      <w:r w:rsidR="00A96615">
        <w:fldChar w:fldCharType="separate"/>
      </w:r>
      <w:r w:rsidR="00A96615" w:rsidRPr="00A96615">
        <w:t>(Krause and Weis, 1991)</w:t>
      </w:r>
      <w:r w:rsidR="00A96615">
        <w:fldChar w:fldCharType="end"/>
      </w:r>
      <w:r>
        <w:t>. Photochemical quenching occurs when the capacity of the CBB cycle</w:t>
      </w:r>
      <w:r w:rsidR="00A963DF">
        <w:t xml:space="preserve"> to accept electrons increases </w:t>
      </w:r>
      <w:r>
        <w:t xml:space="preserve">as a result of </w:t>
      </w:r>
      <w:r w:rsidR="00A963DF">
        <w:t xml:space="preserve">several </w:t>
      </w:r>
      <w:r>
        <w:t>light-driven</w:t>
      </w:r>
      <w:r w:rsidR="00A963DF">
        <w:t xml:space="preserve"> processes, such as the</w:t>
      </w:r>
      <w:r>
        <w:t xml:space="preserve"> activation of key CBB cycle enzymes, </w:t>
      </w:r>
      <w:r w:rsidR="00A963DF">
        <w:t xml:space="preserve">an </w:t>
      </w:r>
      <w:r>
        <w:t>increase in metabolite pools and stomatal opening. This in turn increases electron transfer through the ETC, resulting in more ‘open’ PSII reaction centres and a decrease in fluorescence emission. N</w:t>
      </w:r>
      <w:r w:rsidR="00E87A9C">
        <w:t>on-photochemical quenching (N</w:t>
      </w:r>
      <w:r>
        <w:t>PQ</w:t>
      </w:r>
      <w:r w:rsidR="00E87A9C">
        <w:t>)</w:t>
      </w:r>
      <w:r>
        <w:t xml:space="preserve"> refers to a collection of processes, but predominantly involves an increase in the thermal dissipation of excess excitation energy as heat, </w:t>
      </w:r>
      <w:r w:rsidR="00E87A9C">
        <w:t xml:space="preserve">in an energy-dependent manner, </w:t>
      </w:r>
      <w:r>
        <w:t xml:space="preserve">termed </w:t>
      </w:r>
      <w:proofErr w:type="spellStart"/>
      <w:r>
        <w:t>qE</w:t>
      </w:r>
      <w:proofErr w:type="spellEnd"/>
      <w:r>
        <w:t>.</w:t>
      </w:r>
    </w:p>
    <w:p w14:paraId="1BD4A08C" w14:textId="77777777" w:rsidR="00083A71" w:rsidRDefault="00083A71" w:rsidP="00A96615">
      <w:pPr>
        <w:ind w:firstLine="720"/>
      </w:pPr>
      <w:r>
        <w:t xml:space="preserve">To extract useful information from chlorophyll fluorescence measurements about the photosynthetic performance of a plant, it is first necessary to distinguish between the two different forms of quenching. This can be achieved by “switching off” photochemistry, and measuring the fluorescence yield when in the presence of NPQ alone. By applying a high intensity pulse of actinic light (saturating flash) to the leaf, all PSII reaction centres are transiently closed, which effectively reduces the contribution of photochemical quenching to zero, but is too brief to affect NPQ </w:t>
      </w:r>
      <w:r w:rsidR="00A96615">
        <w:fldChar w:fldCharType="begin"/>
      </w:r>
      <w:r w:rsidR="00A96615">
        <w:instrText xml:space="preserve"> ADDIN ZOTERO_ITEM CSL_CITATION {"citationID":"bDXeSxQx","properties":{"formattedCitation":"(Quick and Horton, 1984)","plainCitation":"(Quick and Horton, 1984)","noteIndex":0},"citationItems":[{"id":866,"uris":["http://zotero.org/users/local/Hcd06Tc7/items/ZLHIPL3S"],"itemData":{"id":866,"type":"article-journal","abstract":"During the chlorophyll fluorescence oscillation described in barley protoplasts (Quick &amp; Horton, Proc. R. Soc. Lond. B 220, 361-370, 1984) the components which contribute to quenching have been quantified. Quenching due to oxidized Q (qQ) was measured either by DCMU addition or by light doubling and indicated an oscillation in the redox state of Q which was antiparallel to the rate of oxygen evolution but was approximately 15 s out of phase at a variety of light intensities and temperatures. An oscillation in the extent of energy-dependent quenching, qe, was observed in strong but not weak light. These results are discussed in terms of the mechanism of the changes in energy and redox states that can contribute additively but in differing proportions to the fluorescence oscillation.","container-title":"Proceedings of the Royal Society of London Series B","DOI":"10.1098/rspb.1984.0007","ISSN":"0080-46490962-8452","note":"ADS Bibcode: 1984RSPSB.220..371Q","page":"371-382","source":"NASA ADS","title":"Studies on the Induction of Chlorophyll Fluorescence in Barley Protoplasts. II. Resolution of Fluorescence Quenching by Redox State and the Transthylakoid pH Gradient","volume":"220","author":[{"family":"Quick","given":"W. P."},{"family":"Horton","given":"P."}],"issued":{"date-parts":[["1984",1,1]]}}}],"schema":"https://github.com/citation-style-language/schema/raw/master/csl-citation.json"} </w:instrText>
      </w:r>
      <w:r w:rsidR="00A96615">
        <w:fldChar w:fldCharType="separate"/>
      </w:r>
      <w:r w:rsidR="00A96615" w:rsidRPr="00A96615">
        <w:t>(Quick and Horton, 1984)</w:t>
      </w:r>
      <w:r w:rsidR="00A96615">
        <w:fldChar w:fldCharType="end"/>
      </w:r>
      <w:r>
        <w:t>. By comparing the fluorescence levels when exposing the leaf to a background of actinic light or darkness, and with or without a saturating flash, researchers can measure the efficiency of PSII photochemistry</w:t>
      </w:r>
      <w:r w:rsidR="00E87A9C">
        <w:t xml:space="preserve"> and level of NPQ.</w:t>
      </w:r>
    </w:p>
    <w:p w14:paraId="471FCA70" w14:textId="77777777" w:rsidR="00083A71" w:rsidRDefault="00083A71" w:rsidP="00083A71">
      <w:pPr>
        <w:ind w:firstLine="720"/>
        <w:rPr>
          <w:rFonts w:cstheme="minorHAnsi"/>
        </w:rPr>
      </w:pPr>
      <w:r>
        <w:t xml:space="preserve">A typical fluorescence trace can be seen in Figure 3.1, which allows several parameters to be derived. Plants are usually dark-adapted prior to any measurements, to fully oxidise </w:t>
      </w:r>
      <w:r w:rsidR="005F52D2">
        <w:t>all PSII reaction centres and</w:t>
      </w:r>
      <w:r>
        <w:t xml:space="preserve"> reduce NPQ to zero. The measuring beam is then switched on, allowing the minimal level of fluorescence, </w:t>
      </w:r>
      <w:proofErr w:type="spellStart"/>
      <w:r>
        <w:rPr>
          <w:i/>
          <w:iCs/>
        </w:rPr>
        <w:t>F</w:t>
      </w:r>
      <w:r>
        <w:rPr>
          <w:vertAlign w:val="subscript"/>
        </w:rPr>
        <w:t>o</w:t>
      </w:r>
      <w:proofErr w:type="spellEnd"/>
      <w:r>
        <w:t>, to be d</w:t>
      </w:r>
      <w:r w:rsidR="005F52D2">
        <w:t>etermined. A saturating flash can</w:t>
      </w:r>
      <w:r>
        <w:t xml:space="preserve"> then </w:t>
      </w:r>
      <w:r w:rsidR="005F52D2">
        <w:t>be applied to provide</w:t>
      </w:r>
      <w:r>
        <w:t xml:space="preserve"> the maximum possible value of fluorescence in the dark-adapted state, </w:t>
      </w:r>
      <w:r w:rsidRPr="005641AD">
        <w:rPr>
          <w:i/>
          <w:iCs/>
        </w:rPr>
        <w:softHyphen/>
        <w:t>F</w:t>
      </w:r>
      <w:r>
        <w:rPr>
          <w:vertAlign w:val="subscript"/>
        </w:rPr>
        <w:t>m</w:t>
      </w:r>
      <w:r>
        <w:t xml:space="preserve">. The difference between these two values is the variable fluorescence, </w:t>
      </w:r>
      <w:proofErr w:type="spellStart"/>
      <w:r>
        <w:rPr>
          <w:i/>
          <w:iCs/>
        </w:rPr>
        <w:t>F</w:t>
      </w:r>
      <w:r>
        <w:rPr>
          <w:vertAlign w:val="subscript"/>
        </w:rPr>
        <w:t>v</w:t>
      </w:r>
      <w:proofErr w:type="spellEnd"/>
      <w:r>
        <w:t xml:space="preserve">. Next, actinic light is </w:t>
      </w:r>
      <w:r w:rsidR="005F52D2">
        <w:t>switched on; after a</w:t>
      </w:r>
      <w:r>
        <w:t xml:space="preserve"> rapid rise and subsequent </w:t>
      </w:r>
      <w:r w:rsidR="005F52D2">
        <w:t>quenching of fluorescence</w:t>
      </w:r>
      <w:r>
        <w:t xml:space="preserve">, as described above, a steady-state level of </w:t>
      </w:r>
      <w:r w:rsidRPr="00EB00B6">
        <w:t>fluorescence will be achieved</w:t>
      </w:r>
      <w:r>
        <w:t xml:space="preserve"> for that particular light intensity</w:t>
      </w:r>
      <w:r w:rsidRPr="00EB00B6">
        <w:t xml:space="preserve">, termed </w:t>
      </w:r>
      <w:r w:rsidRPr="00836EEE">
        <w:rPr>
          <w:i/>
          <w:iCs/>
        </w:rPr>
        <w:t>F</w:t>
      </w:r>
      <w:r w:rsidRPr="00836EEE">
        <w:rPr>
          <w:vertAlign w:val="subscript"/>
        </w:rPr>
        <w:t>t</w:t>
      </w:r>
      <w:r w:rsidRPr="00EB00B6">
        <w:t>.</w:t>
      </w:r>
      <w:r>
        <w:t xml:space="preserve"> Another saturating flash is applied to close all </w:t>
      </w:r>
      <w:r>
        <w:lastRenderedPageBreak/>
        <w:t xml:space="preserve">reaction centres and provides a value for the maximum fluorescence in the light, </w:t>
      </w:r>
      <w:r>
        <w:rPr>
          <w:i/>
          <w:iCs/>
        </w:rPr>
        <w:t>F</w:t>
      </w:r>
      <w:r>
        <w:rPr>
          <w:vertAlign w:val="subscript"/>
        </w:rPr>
        <w:t>m</w:t>
      </w:r>
      <w:r>
        <w:t xml:space="preserve">’. Notably, </w:t>
      </w:r>
      <w:r>
        <w:rPr>
          <w:i/>
          <w:iCs/>
        </w:rPr>
        <w:t>F</w:t>
      </w:r>
      <w:r>
        <w:rPr>
          <w:vertAlign w:val="subscript"/>
        </w:rPr>
        <w:t>m</w:t>
      </w:r>
      <w:r>
        <w:t xml:space="preserve">’ is lower than </w:t>
      </w:r>
      <w:r>
        <w:rPr>
          <w:i/>
          <w:iCs/>
        </w:rPr>
        <w:t>F</w:t>
      </w:r>
      <w:r>
        <w:rPr>
          <w:vertAlign w:val="subscript"/>
        </w:rPr>
        <w:t>m</w:t>
      </w:r>
      <w:r>
        <w:t xml:space="preserve"> due to the contribution of NPQ under actinic illumination. </w:t>
      </w:r>
      <w:r w:rsidRPr="00EB00B6">
        <w:rPr>
          <w:rFonts w:cstheme="minorHAnsi"/>
        </w:rPr>
        <w:t xml:space="preserve">The difference between </w:t>
      </w:r>
      <w:r w:rsidRPr="00FD0D17">
        <w:rPr>
          <w:rFonts w:cstheme="minorHAnsi"/>
          <w:i/>
          <w:iCs/>
        </w:rPr>
        <w:t>F</w:t>
      </w:r>
      <w:r w:rsidRPr="00FD0D17">
        <w:rPr>
          <w:rFonts w:cstheme="minorHAnsi"/>
          <w:vertAlign w:val="subscript"/>
        </w:rPr>
        <w:t>t</w:t>
      </w:r>
      <w:r w:rsidRPr="00EB00B6">
        <w:rPr>
          <w:rFonts w:cstheme="minorHAnsi"/>
        </w:rPr>
        <w:t xml:space="preserve"> and </w:t>
      </w:r>
      <w:r w:rsidRPr="00FD0D17">
        <w:rPr>
          <w:rFonts w:cstheme="minorHAnsi"/>
          <w:i/>
          <w:iCs/>
        </w:rPr>
        <w:t>F</w:t>
      </w:r>
      <w:r w:rsidRPr="00FD0D17">
        <w:rPr>
          <w:rFonts w:cstheme="minorHAnsi"/>
          <w:vertAlign w:val="subscript"/>
        </w:rPr>
        <w:t>m</w:t>
      </w:r>
      <w:r w:rsidRPr="00EB00B6">
        <w:rPr>
          <w:rFonts w:cstheme="minorHAnsi"/>
        </w:rPr>
        <w:t>’ gives the variable fluorescence in the light,</w:t>
      </w:r>
      <w:r>
        <w:rPr>
          <w:rFonts w:cstheme="minorHAnsi"/>
        </w:rPr>
        <w:t xml:space="preserve"> </w:t>
      </w:r>
      <w:proofErr w:type="spellStart"/>
      <w:r>
        <w:rPr>
          <w:rFonts w:cstheme="minorHAnsi"/>
          <w:i/>
          <w:iCs/>
        </w:rPr>
        <w:t>F</w:t>
      </w:r>
      <w:r>
        <w:rPr>
          <w:rFonts w:cstheme="minorHAnsi"/>
          <w:vertAlign w:val="subscript"/>
        </w:rPr>
        <w:t>q</w:t>
      </w:r>
      <w:proofErr w:type="spellEnd"/>
      <w:r>
        <w:rPr>
          <w:rFonts w:cstheme="minorHAnsi"/>
        </w:rPr>
        <w:t xml:space="preserve">’. Finally, switching off the actinic light will cause fluorescence to decline and give a value for light-adapted minimal fluorescence, </w:t>
      </w:r>
      <w:proofErr w:type="spellStart"/>
      <w:r>
        <w:rPr>
          <w:rFonts w:cstheme="minorHAnsi"/>
          <w:i/>
          <w:iCs/>
        </w:rPr>
        <w:t>F</w:t>
      </w:r>
      <w:r>
        <w:rPr>
          <w:rFonts w:cstheme="minorHAnsi"/>
          <w:vertAlign w:val="subscript"/>
        </w:rPr>
        <w:t>o</w:t>
      </w:r>
      <w:proofErr w:type="spellEnd"/>
      <w:r>
        <w:rPr>
          <w:rFonts w:cstheme="minorHAnsi"/>
        </w:rPr>
        <w:t xml:space="preserve">’, which will eventually return to </w:t>
      </w:r>
      <w:proofErr w:type="spellStart"/>
      <w:r>
        <w:rPr>
          <w:rFonts w:cstheme="minorHAnsi"/>
          <w:i/>
          <w:iCs/>
        </w:rPr>
        <w:t>F</w:t>
      </w:r>
      <w:r>
        <w:rPr>
          <w:rFonts w:cstheme="minorHAnsi"/>
          <w:vertAlign w:val="subscript"/>
        </w:rPr>
        <w:t>o</w:t>
      </w:r>
      <w:proofErr w:type="spellEnd"/>
      <w:r>
        <w:rPr>
          <w:rFonts w:cstheme="minorHAnsi"/>
        </w:rPr>
        <w:t xml:space="preserve"> over time.</w:t>
      </w:r>
    </w:p>
    <w:p w14:paraId="29A611A4" w14:textId="77777777" w:rsidR="00083A71" w:rsidRDefault="00F07B5B" w:rsidP="00083A71">
      <w:pPr>
        <w:ind w:firstLine="720"/>
        <w:rPr>
          <w:rFonts w:cstheme="minorHAnsi"/>
        </w:rPr>
      </w:pPr>
      <w:r>
        <w:rPr>
          <w:noProof/>
          <w:lang w:val="en-US" w:eastAsia="en-US"/>
        </w:rPr>
        <mc:AlternateContent>
          <mc:Choice Requires="wpg">
            <w:drawing>
              <wp:anchor distT="0" distB="0" distL="114300" distR="114300" simplePos="0" relativeHeight="251438080" behindDoc="0" locked="0" layoutInCell="1" allowOverlap="1" wp14:anchorId="49D711F8" wp14:editId="5AD92D7C">
                <wp:simplePos x="0" y="0"/>
                <wp:positionH relativeFrom="column">
                  <wp:posOffset>685800</wp:posOffset>
                </wp:positionH>
                <wp:positionV relativeFrom="paragraph">
                  <wp:posOffset>41910</wp:posOffset>
                </wp:positionV>
                <wp:extent cx="3757295" cy="3112135"/>
                <wp:effectExtent l="0" t="0" r="1905" b="12065"/>
                <wp:wrapSquare wrapText="bothSides"/>
                <wp:docPr id="499" name="Group 499"/>
                <wp:cNvGraphicFramePr/>
                <a:graphic xmlns:a="http://schemas.openxmlformats.org/drawingml/2006/main">
                  <a:graphicData uri="http://schemas.microsoft.com/office/word/2010/wordprocessingGroup">
                    <wpg:wgp>
                      <wpg:cNvGrpSpPr/>
                      <wpg:grpSpPr>
                        <a:xfrm>
                          <a:off x="0" y="0"/>
                          <a:ext cx="3757295" cy="3112135"/>
                          <a:chOff x="0" y="0"/>
                          <a:chExt cx="3592830" cy="2931795"/>
                        </a:xfrm>
                      </wpg:grpSpPr>
                      <pic:pic xmlns:pic="http://schemas.openxmlformats.org/drawingml/2006/picture">
                        <pic:nvPicPr>
                          <pic:cNvPr id="504" name="Picture 504"/>
                          <pic:cNvPicPr>
                            <a:picLocks noChangeAspect="1"/>
                          </pic:cNvPicPr>
                        </pic:nvPicPr>
                        <pic:blipFill rotWithShape="1">
                          <a:blip r:embed="rId42">
                            <a:extLst>
                              <a:ext uri="{28A0092B-C50C-407E-A947-70E740481C1C}">
                                <a14:useLocalDpi xmlns:a14="http://schemas.microsoft.com/office/drawing/2010/main" val="0"/>
                              </a:ext>
                            </a:extLst>
                          </a:blip>
                          <a:srcRect l="51572" t="41564" r="12058" b="5673"/>
                          <a:stretch/>
                        </pic:blipFill>
                        <pic:spPr bwMode="auto">
                          <a:xfrm>
                            <a:off x="0" y="0"/>
                            <a:ext cx="3592830" cy="29317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05" name="Picture 505"/>
                          <pic:cNvPicPr>
                            <a:picLocks noChangeAspect="1"/>
                          </pic:cNvPicPr>
                        </pic:nvPicPr>
                        <pic:blipFill rotWithShape="1">
                          <a:blip r:embed="rId43">
                            <a:extLst>
                              <a:ext uri="{28A0092B-C50C-407E-A947-70E740481C1C}">
                                <a14:useLocalDpi xmlns:a14="http://schemas.microsoft.com/office/drawing/2010/main" val="0"/>
                              </a:ext>
                            </a:extLst>
                          </a:blip>
                          <a:srcRect l="57327" t="54611" r="40125" b="40536"/>
                          <a:stretch/>
                        </pic:blipFill>
                        <pic:spPr bwMode="auto">
                          <a:xfrm>
                            <a:off x="2444435" y="1575303"/>
                            <a:ext cx="216535" cy="2324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06" name="Picture 506"/>
                          <pic:cNvPicPr>
                            <a:picLocks noChangeAspect="1"/>
                          </pic:cNvPicPr>
                        </pic:nvPicPr>
                        <pic:blipFill rotWithShape="1">
                          <a:blip r:embed="rId43">
                            <a:extLst>
                              <a:ext uri="{28A0092B-C50C-407E-A947-70E740481C1C}">
                                <a14:useLocalDpi xmlns:a14="http://schemas.microsoft.com/office/drawing/2010/main" val="0"/>
                              </a:ext>
                            </a:extLst>
                          </a:blip>
                          <a:srcRect l="59623" t="52296" r="39511" b="38164"/>
                          <a:stretch/>
                        </pic:blipFill>
                        <pic:spPr bwMode="auto">
                          <a:xfrm>
                            <a:off x="2661718" y="1466661"/>
                            <a:ext cx="73025" cy="457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F2D72C0" id="Group 499" o:spid="_x0000_s1026" style="position:absolute;margin-left:54pt;margin-top:3.3pt;width:295.85pt;height:245.05pt;z-index:251438080;mso-width-relative:margin;mso-height-relative:margin" coordsize="35928,29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">
                <v:shape id="Picture 504" o:spid="_x0000_s1027" type="#_x0000_t75" style="position:absolute;width:35928;height:293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">
                  <v:imagedata r:id="rId44" o:title="" croptop="27239f" cropbottom="3718f" cropleft="33798f" cropright="7902f"/>
                </v:shape>
                <v:shape id="Picture 505" o:spid="_x0000_s1028" type="#_x0000_t75" style="position:absolute;left:24444;top:15753;width:2165;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">
                  <v:imagedata r:id="rId45" o:title="" croptop="35790f" cropbottom="26566f" cropleft="37570f" cropright="26296f"/>
                </v:shape>
                <v:shape id="Picture 506" o:spid="_x0000_s1029" type="#_x0000_t75" style="position:absolute;left:26617;top:14666;width:730;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">
                  <v:imagedata r:id="rId45" o:title="" croptop="34273f" cropbottom="25011f" cropleft="39075f" cropright="25894f"/>
                </v:shape>
                <w10:wrap type="square"/>
              </v:group>
            </w:pict>
          </mc:Fallback>
        </mc:AlternateContent>
      </w:r>
    </w:p>
    <w:p w14:paraId="62FF8A15" w14:textId="77777777" w:rsidR="00083A71" w:rsidRDefault="00083A71" w:rsidP="00083A71">
      <w:pPr>
        <w:ind w:firstLine="720"/>
        <w:rPr>
          <w:rFonts w:cstheme="minorHAnsi"/>
        </w:rPr>
      </w:pPr>
    </w:p>
    <w:p w14:paraId="006128BD" w14:textId="77777777" w:rsidR="00083A71" w:rsidRDefault="00083A71" w:rsidP="00083A71">
      <w:pPr>
        <w:ind w:firstLine="720"/>
        <w:rPr>
          <w:rFonts w:cstheme="minorHAnsi"/>
        </w:rPr>
      </w:pPr>
    </w:p>
    <w:p w14:paraId="2A649DB9" w14:textId="77777777" w:rsidR="00083A71" w:rsidRDefault="00083A71" w:rsidP="00083A71">
      <w:pPr>
        <w:ind w:firstLine="720"/>
        <w:rPr>
          <w:rFonts w:cstheme="minorHAnsi"/>
        </w:rPr>
      </w:pPr>
    </w:p>
    <w:p w14:paraId="71038B7C" w14:textId="77777777" w:rsidR="00083A71" w:rsidRDefault="00083A71" w:rsidP="00083A71">
      <w:pPr>
        <w:ind w:firstLine="720"/>
        <w:rPr>
          <w:rFonts w:cstheme="minorHAnsi"/>
        </w:rPr>
      </w:pPr>
    </w:p>
    <w:p w14:paraId="300B1500" w14:textId="77777777" w:rsidR="00083A71" w:rsidRDefault="00083A71" w:rsidP="00083A71">
      <w:pPr>
        <w:ind w:firstLine="720"/>
        <w:rPr>
          <w:rFonts w:cstheme="minorHAnsi"/>
        </w:rPr>
      </w:pPr>
    </w:p>
    <w:p w14:paraId="34316BB4" w14:textId="77777777" w:rsidR="00083A71" w:rsidRDefault="00083A71" w:rsidP="00083A71">
      <w:pPr>
        <w:ind w:firstLine="720"/>
        <w:rPr>
          <w:rFonts w:cstheme="minorHAnsi"/>
        </w:rPr>
      </w:pPr>
    </w:p>
    <w:p w14:paraId="66FDB5E6" w14:textId="77777777" w:rsidR="00083A71" w:rsidRDefault="00083A71" w:rsidP="00083A71">
      <w:pPr>
        <w:ind w:firstLine="720"/>
        <w:rPr>
          <w:rFonts w:cstheme="minorHAnsi"/>
        </w:rPr>
      </w:pPr>
    </w:p>
    <w:p w14:paraId="2E382CC5" w14:textId="77777777" w:rsidR="00083A71" w:rsidRDefault="00B7513B" w:rsidP="00B7513B">
      <w:pPr>
        <w:rPr>
          <w:rFonts w:cstheme="minorHAnsi"/>
        </w:rPr>
      </w:pPr>
      <w:r>
        <w:rPr>
          <w:rFonts w:cstheme="minorHAnsi"/>
        </w:rPr>
        <w:br/>
      </w:r>
      <w:r>
        <w:rPr>
          <w:rFonts w:cstheme="minorHAnsi"/>
        </w:rPr>
        <w:br/>
      </w:r>
    </w:p>
    <w:p w14:paraId="3C1A50D7" w14:textId="77777777" w:rsidR="00083A71" w:rsidRPr="00664073" w:rsidRDefault="00D92D86" w:rsidP="005F52D2">
      <w:pPr>
        <w:spacing w:line="276" w:lineRule="auto"/>
        <w:rPr>
          <w:rFonts w:cstheme="minorHAnsi"/>
          <w:sz w:val="21"/>
          <w:szCs w:val="21"/>
        </w:rPr>
      </w:pPr>
      <w:r w:rsidRPr="005F52D2">
        <w:rPr>
          <w:b/>
          <w:bCs/>
          <w:sz w:val="21"/>
          <w:szCs w:val="21"/>
        </w:rPr>
        <w:t>Figure 3.1. Chlorophyll fluorescence experimental trace.</w:t>
      </w:r>
      <w:r w:rsidR="005F52D2">
        <w:rPr>
          <w:b/>
          <w:bCs/>
          <w:sz w:val="21"/>
          <w:szCs w:val="21"/>
        </w:rPr>
        <w:t xml:space="preserve"> </w:t>
      </w:r>
      <w:r w:rsidR="005F52D2">
        <w:rPr>
          <w:bCs/>
          <w:sz w:val="21"/>
          <w:szCs w:val="21"/>
        </w:rPr>
        <w:t>The level of chlorophyll fluorescence emission, shown in green, for a leaf during a hypothetical experiment. Whilst in the dark</w:t>
      </w:r>
      <w:r w:rsidR="00664073">
        <w:rPr>
          <w:bCs/>
          <w:sz w:val="21"/>
          <w:szCs w:val="21"/>
        </w:rPr>
        <w:t xml:space="preserve"> (shown by grey bar)</w:t>
      </w:r>
      <w:r w:rsidR="005F52D2">
        <w:rPr>
          <w:bCs/>
          <w:sz w:val="21"/>
          <w:szCs w:val="21"/>
        </w:rPr>
        <w:t>, the mea</w:t>
      </w:r>
      <w:r w:rsidR="00664073">
        <w:rPr>
          <w:bCs/>
          <w:sz w:val="21"/>
          <w:szCs w:val="21"/>
        </w:rPr>
        <w:t>suring beam (MB) is switched on</w:t>
      </w:r>
      <w:r w:rsidR="005F52D2">
        <w:rPr>
          <w:bCs/>
          <w:sz w:val="21"/>
          <w:szCs w:val="21"/>
        </w:rPr>
        <w:t xml:space="preserve"> and </w:t>
      </w:r>
      <w:r w:rsidR="00664073">
        <w:rPr>
          <w:bCs/>
          <w:sz w:val="21"/>
          <w:szCs w:val="21"/>
        </w:rPr>
        <w:t xml:space="preserve">then </w:t>
      </w:r>
      <w:r w:rsidR="005F52D2">
        <w:rPr>
          <w:bCs/>
          <w:sz w:val="21"/>
          <w:szCs w:val="21"/>
        </w:rPr>
        <w:t>a saturating flash (SF) applied</w:t>
      </w:r>
      <w:r w:rsidR="00664073">
        <w:rPr>
          <w:bCs/>
          <w:sz w:val="21"/>
          <w:szCs w:val="21"/>
        </w:rPr>
        <w:t xml:space="preserve"> (both indicated by upward arrow)</w:t>
      </w:r>
      <w:r w:rsidR="005F52D2">
        <w:rPr>
          <w:bCs/>
          <w:sz w:val="21"/>
          <w:szCs w:val="21"/>
        </w:rPr>
        <w:t>, to allow for dark-adapted minimal and maximal fluorescence levels (</w:t>
      </w:r>
      <w:proofErr w:type="spellStart"/>
      <w:r w:rsidR="005F52D2">
        <w:rPr>
          <w:bCs/>
          <w:i/>
          <w:sz w:val="21"/>
          <w:szCs w:val="21"/>
        </w:rPr>
        <w:t>F</w:t>
      </w:r>
      <w:r w:rsidR="005F52D2">
        <w:rPr>
          <w:bCs/>
          <w:sz w:val="21"/>
          <w:szCs w:val="21"/>
          <w:vertAlign w:val="subscript"/>
        </w:rPr>
        <w:t>o</w:t>
      </w:r>
      <w:proofErr w:type="spellEnd"/>
      <w:r w:rsidR="005F52D2">
        <w:rPr>
          <w:bCs/>
          <w:sz w:val="21"/>
          <w:szCs w:val="21"/>
        </w:rPr>
        <w:t xml:space="preserve"> and </w:t>
      </w:r>
      <w:r w:rsidR="005F52D2">
        <w:rPr>
          <w:bCs/>
          <w:i/>
          <w:sz w:val="21"/>
          <w:szCs w:val="21"/>
        </w:rPr>
        <w:t>F</w:t>
      </w:r>
      <w:r w:rsidR="005F52D2">
        <w:rPr>
          <w:bCs/>
          <w:sz w:val="21"/>
          <w:szCs w:val="21"/>
          <w:vertAlign w:val="subscript"/>
        </w:rPr>
        <w:t>m</w:t>
      </w:r>
      <w:r w:rsidR="005F52D2">
        <w:rPr>
          <w:bCs/>
          <w:sz w:val="21"/>
          <w:szCs w:val="21"/>
        </w:rPr>
        <w:t>, respectively)</w:t>
      </w:r>
      <w:r w:rsidR="00664073">
        <w:rPr>
          <w:bCs/>
          <w:sz w:val="21"/>
          <w:szCs w:val="21"/>
        </w:rPr>
        <w:t xml:space="preserve"> to be measured. Actinic light (AL; shown by yellow bar) is then switched on, before a second SF is applied to the sample, providing light-adapted measurements of steady-state and maximal fluorescence levels (</w:t>
      </w:r>
      <w:r w:rsidR="00664073">
        <w:rPr>
          <w:bCs/>
          <w:i/>
          <w:sz w:val="21"/>
          <w:szCs w:val="21"/>
        </w:rPr>
        <w:t>F</w:t>
      </w:r>
      <w:r w:rsidR="00664073">
        <w:rPr>
          <w:bCs/>
          <w:sz w:val="21"/>
          <w:szCs w:val="21"/>
          <w:vertAlign w:val="subscript"/>
        </w:rPr>
        <w:t>t</w:t>
      </w:r>
      <w:r w:rsidR="00664073">
        <w:rPr>
          <w:bCs/>
          <w:sz w:val="21"/>
          <w:szCs w:val="21"/>
        </w:rPr>
        <w:t xml:space="preserve"> and </w:t>
      </w:r>
      <w:r w:rsidR="00664073">
        <w:rPr>
          <w:bCs/>
          <w:i/>
          <w:sz w:val="21"/>
          <w:szCs w:val="21"/>
        </w:rPr>
        <w:t>F</w:t>
      </w:r>
      <w:r w:rsidR="00664073">
        <w:rPr>
          <w:bCs/>
          <w:sz w:val="21"/>
          <w:szCs w:val="21"/>
          <w:vertAlign w:val="subscript"/>
        </w:rPr>
        <w:t>m</w:t>
      </w:r>
      <w:r w:rsidR="00664073">
        <w:rPr>
          <w:bCs/>
          <w:sz w:val="21"/>
          <w:szCs w:val="21"/>
        </w:rPr>
        <w:t>’). Finally, the sample is returned to darkness (grey bar), and the light-adapted minimal fluorescence (</w:t>
      </w:r>
      <w:proofErr w:type="spellStart"/>
      <w:r w:rsidR="00664073">
        <w:rPr>
          <w:bCs/>
          <w:i/>
          <w:sz w:val="21"/>
          <w:szCs w:val="21"/>
        </w:rPr>
        <w:t>F</w:t>
      </w:r>
      <w:r w:rsidR="00664073">
        <w:rPr>
          <w:bCs/>
          <w:sz w:val="21"/>
          <w:szCs w:val="21"/>
          <w:vertAlign w:val="subscript"/>
        </w:rPr>
        <w:t>o</w:t>
      </w:r>
      <w:proofErr w:type="spellEnd"/>
      <w:r w:rsidR="00664073">
        <w:rPr>
          <w:bCs/>
          <w:sz w:val="21"/>
          <w:szCs w:val="21"/>
        </w:rPr>
        <w:t xml:space="preserve">’) can be determined. The remaining parameters, </w:t>
      </w:r>
      <w:proofErr w:type="spellStart"/>
      <w:r w:rsidR="00664073">
        <w:rPr>
          <w:bCs/>
          <w:i/>
          <w:sz w:val="21"/>
          <w:szCs w:val="21"/>
        </w:rPr>
        <w:t>F</w:t>
      </w:r>
      <w:r w:rsidR="00664073">
        <w:rPr>
          <w:bCs/>
          <w:sz w:val="21"/>
          <w:szCs w:val="21"/>
          <w:vertAlign w:val="subscript"/>
        </w:rPr>
        <w:t>v</w:t>
      </w:r>
      <w:proofErr w:type="spellEnd"/>
      <w:r w:rsidR="00664073">
        <w:rPr>
          <w:bCs/>
          <w:sz w:val="21"/>
          <w:szCs w:val="21"/>
        </w:rPr>
        <w:t xml:space="preserve">, </w:t>
      </w:r>
      <w:proofErr w:type="spellStart"/>
      <w:r w:rsidR="00664073">
        <w:rPr>
          <w:bCs/>
          <w:i/>
          <w:sz w:val="21"/>
          <w:szCs w:val="21"/>
        </w:rPr>
        <w:t>F</w:t>
      </w:r>
      <w:r w:rsidR="00664073">
        <w:rPr>
          <w:bCs/>
          <w:sz w:val="21"/>
          <w:szCs w:val="21"/>
          <w:vertAlign w:val="subscript"/>
        </w:rPr>
        <w:t>q</w:t>
      </w:r>
      <w:proofErr w:type="spellEnd"/>
      <w:r w:rsidR="00664073">
        <w:rPr>
          <w:bCs/>
          <w:sz w:val="21"/>
          <w:szCs w:val="21"/>
        </w:rPr>
        <w:t xml:space="preserve">’ and </w:t>
      </w:r>
      <w:proofErr w:type="spellStart"/>
      <w:r w:rsidR="00664073">
        <w:rPr>
          <w:bCs/>
          <w:i/>
          <w:sz w:val="21"/>
          <w:szCs w:val="21"/>
        </w:rPr>
        <w:t>F</w:t>
      </w:r>
      <w:r w:rsidR="00664073">
        <w:rPr>
          <w:bCs/>
          <w:sz w:val="21"/>
          <w:szCs w:val="21"/>
          <w:vertAlign w:val="subscript"/>
        </w:rPr>
        <w:t>v</w:t>
      </w:r>
      <w:proofErr w:type="spellEnd"/>
      <w:r w:rsidR="00664073">
        <w:rPr>
          <w:bCs/>
          <w:sz w:val="21"/>
          <w:szCs w:val="21"/>
        </w:rPr>
        <w:t xml:space="preserve">’, are variable measurements of fluorescence, calculated as the difference between the two parameters </w:t>
      </w:r>
      <w:r w:rsidR="00B7513B">
        <w:rPr>
          <w:bCs/>
          <w:sz w:val="21"/>
          <w:szCs w:val="21"/>
        </w:rPr>
        <w:t>that are</w:t>
      </w:r>
      <w:r w:rsidR="00664073">
        <w:rPr>
          <w:bCs/>
          <w:sz w:val="21"/>
          <w:szCs w:val="21"/>
        </w:rPr>
        <w:t xml:space="preserve"> on either end of the double-ended arrows.</w:t>
      </w:r>
    </w:p>
    <w:p w14:paraId="589C28B0" w14:textId="77777777" w:rsidR="00083A71" w:rsidRDefault="00083A71" w:rsidP="00B7513B">
      <w:pPr>
        <w:rPr>
          <w:rFonts w:cstheme="minorHAnsi"/>
        </w:rPr>
      </w:pPr>
    </w:p>
    <w:p w14:paraId="79D1C6F2" w14:textId="77777777" w:rsidR="00083A71" w:rsidRDefault="00083A71" w:rsidP="00CD3E42">
      <w:pPr>
        <w:ind w:firstLine="720"/>
      </w:pPr>
      <w:r>
        <w:rPr>
          <w:rFonts w:cstheme="minorHAnsi"/>
        </w:rPr>
        <w:t>Using these basic fluorescence coefficients, it is possible to calculate more complex parameters that can provide greater insight into the physiological status and health of the plant</w:t>
      </w:r>
      <w:r w:rsidR="00B7513B">
        <w:rPr>
          <w:rFonts w:cstheme="minorHAnsi"/>
        </w:rPr>
        <w:t xml:space="preserve"> (reviewed in detail in</w:t>
      </w:r>
      <w:r w:rsidR="00A96615">
        <w:rPr>
          <w:rFonts w:cstheme="minorHAnsi"/>
        </w:rPr>
        <w:t xml:space="preserve"> </w:t>
      </w:r>
      <w:r w:rsidR="00A96615">
        <w:rPr>
          <w:rFonts w:cstheme="minorHAnsi"/>
        </w:rPr>
        <w:fldChar w:fldCharType="begin"/>
      </w:r>
      <w:r w:rsidR="00762D4F">
        <w:rPr>
          <w:rFonts w:cstheme="minorHAnsi"/>
        </w:rPr>
        <w:instrText xml:space="preserve"> ADDIN ZOTERO_ITEM CSL_CITATION {"citationID":"IGTp1gDr","properties":{"formattedCitation":"(Murchie and Lawson, 2013)","plainCitation":"(Murchie and Lawson, 2013)","dontUpdate":true,"noteIndex":0},"citationItems":[{"id":867,"uris":["http://zotero.org/users/local/Hcd06Tc7/items/YWTBYGJK"],"itemData":{"id":867,"type":"article-journal","abstract":"Chlorophyll fluorescence is a non-invasive measurement of photosystem II (PSII) activity and is a commonly used technique in plant physiology. The sensitivity of PSII activity to abiotic and biotic factors has made this a key technique not only for understanding the photosynthetic mechanisms but also as a broader indicator of how plants respond to environmental change. This, along with low cost and ease of collecting data, has resulted in the appearance of a large array of instrument types for measurement and calculated parameters which can be bewildering for the new user. Moreover, its accessibility can lead to misuse and misinterpretation when the underlying photosynthetic processes are not fully appreciated. This review is timely because it sits at a point of renewed interest in chlorophyll fluorescence where fast measurements of photosynthetic performance are now required for crop improvement purposes. Here we help the researcher make choices in terms of protocols using the equipment and expertise available, especially for field measurements. We start with a basic overview of the principles of fluorescence analysis and provide advice on best practice for taking pulse amplitude-modulated measurements. We also discuss a number of emerging techniques for contemporary crop and ecology research, where we see continual development and application of analytical techniques to meet the new challenges that have arisen in recent years. We end the review by briefly discussing the emerging area of monitoring fluorescence, chlorophyll fluorescence imaging, field phenotyping, and remote sensing of crops for yield and biomass enhancement.","container-title":"Journal of Experimental Botany","DOI":"10.1093/jxb/ert208","ISSN":"0022-0957","issue":"13","journalAbbreviation":"Journal of Experimental Botany","page":"3983-3998","source":"Silverchair","title":"Chlorophyll fluorescence analysis: a guide to good practice and understanding some new applications","title-short":"Chlorophyll fluorescence analysis","volume":"64","author":[{"family":"Murchie","given":"E.H."},{"family":"Lawson","given":"T."}],"issued":{"date-parts":[["2013",10,1]]}}}],"schema":"https://github.com/citation-style-language/schema/raw/master/csl-citation.json"} </w:instrText>
      </w:r>
      <w:r w:rsidR="00A96615">
        <w:rPr>
          <w:rFonts w:cstheme="minorHAnsi"/>
        </w:rPr>
        <w:fldChar w:fldCharType="separate"/>
      </w:r>
      <w:r w:rsidR="00A96615" w:rsidRPr="00A96615">
        <w:t xml:space="preserve">Murchie and Lawson </w:t>
      </w:r>
      <w:r w:rsidR="00A96615">
        <w:t>(</w:t>
      </w:r>
      <w:r w:rsidR="00A96615" w:rsidRPr="00A96615">
        <w:t>2013)</w:t>
      </w:r>
      <w:r w:rsidR="00A96615">
        <w:rPr>
          <w:rFonts w:cstheme="minorHAnsi"/>
        </w:rPr>
        <w:fldChar w:fldCharType="end"/>
      </w:r>
      <w:r w:rsidR="00A96615">
        <w:rPr>
          <w:rFonts w:cstheme="minorHAnsi"/>
        </w:rPr>
        <w:t>)</w:t>
      </w:r>
      <w:r>
        <w:rPr>
          <w:rFonts w:cstheme="minorHAnsi"/>
        </w:rPr>
        <w:t xml:space="preserve">. The dark-adapted parameter </w:t>
      </w:r>
      <w:proofErr w:type="spellStart"/>
      <w:r w:rsidRPr="00836EEE">
        <w:rPr>
          <w:i/>
          <w:iCs/>
        </w:rPr>
        <w:t>F</w:t>
      </w:r>
      <w:r w:rsidRPr="00836EEE">
        <w:rPr>
          <w:vertAlign w:val="subscript"/>
        </w:rPr>
        <w:t>v</w:t>
      </w:r>
      <w:proofErr w:type="spellEnd"/>
      <w:r>
        <w:t>/</w:t>
      </w:r>
      <w:r w:rsidRPr="00836EEE">
        <w:rPr>
          <w:i/>
          <w:iCs/>
        </w:rPr>
        <w:t>F</w:t>
      </w:r>
      <w:r w:rsidRPr="00836EEE">
        <w:rPr>
          <w:vertAlign w:val="subscript"/>
        </w:rPr>
        <w:t>m</w:t>
      </w:r>
      <w:r>
        <w:t xml:space="preserve"> is perhaps the most commonly reported, and represents the maximum quantum yield of PSII photochemistry, if all reaction centres were open </w:t>
      </w:r>
      <w:r w:rsidR="00A96615">
        <w:fldChar w:fldCharType="begin"/>
      </w:r>
      <w:r w:rsidR="00A96615">
        <w:instrText xml:space="preserve"> ADDIN ZOTERO_ITEM CSL_CITATION {"citationID":"SkV3clq4","properties":{"formattedCitation":"(Butler, 1978)","plainCitation":"(Butler, 1978)","noteIndex":0},"citationItems":[{"id":870,"uris":["http://zotero.org/users/local/Hcd06Tc7/items/7E5JDW24"],"itemData":{"id":870,"type":"article-journal","container-title":"Annual Review of Plant Physiology","DOI":"10.1146/annurev.pp.29.060178.002021","issue":"1","note":"_eprint: https://doi.org/10.1146/annurev.pp.29.060178.002021","page":"345-378","source":"Annual Reviews","title":"Energy Distribution in the Photochemical Apparatus of Photosynthesis","volume":"29","author":[{"family":"Butler","given":"W L"}],"issued":{"date-parts":[["1978"]]}}}],"schema":"https://github.com/citation-style-language/schema/raw/master/csl-citation.json"} </w:instrText>
      </w:r>
      <w:r w:rsidR="00A96615">
        <w:fldChar w:fldCharType="separate"/>
      </w:r>
      <w:r w:rsidR="00A96615" w:rsidRPr="00A96615">
        <w:t>(Butler, 1978)</w:t>
      </w:r>
      <w:r w:rsidR="00A96615">
        <w:fldChar w:fldCharType="end"/>
      </w:r>
      <w:r>
        <w:t xml:space="preserve">. </w:t>
      </w:r>
      <w:proofErr w:type="spellStart"/>
      <w:r w:rsidRPr="00836EEE">
        <w:rPr>
          <w:i/>
          <w:iCs/>
        </w:rPr>
        <w:t>F</w:t>
      </w:r>
      <w:r w:rsidRPr="00836EEE">
        <w:rPr>
          <w:vertAlign w:val="subscript"/>
        </w:rPr>
        <w:t>v</w:t>
      </w:r>
      <w:proofErr w:type="spellEnd"/>
      <w:r>
        <w:t>/</w:t>
      </w:r>
      <w:r w:rsidRPr="00836EEE">
        <w:rPr>
          <w:i/>
          <w:iCs/>
        </w:rPr>
        <w:t>F</w:t>
      </w:r>
      <w:r w:rsidRPr="00836EEE">
        <w:rPr>
          <w:vertAlign w:val="subscript"/>
        </w:rPr>
        <w:t>m</w:t>
      </w:r>
      <w:r>
        <w:t xml:space="preserve"> is highly consistent in healthy leaves, with values typically around ~0.83</w:t>
      </w:r>
      <w:r w:rsidR="00CD3E42">
        <w:t xml:space="preserve"> </w:t>
      </w:r>
      <w:r w:rsidR="00CD3E42">
        <w:fldChar w:fldCharType="begin"/>
      </w:r>
      <w:r w:rsidR="00CD3E42">
        <w:instrText xml:space="preserve"> ADDIN ZOTERO_ITEM CSL_CITATION {"citationID":"o6PkzK94","properties":{"formattedCitation":"(Johnson et al., 1993)","plainCitation":"(Johnson et al., 1993)","noteIndex":0},"citationItems":[{"id":871,"uris":["http://zotero.org/users/local/Hcd06Tc7/items/34CI85JS"],"itemData":{"id":871,"type":"article-journal","abstract":"The reversible dissipation of excitation energy in higher plants is believed to protect against light-induced damage to the photosynthetic apparatus. This dissipation is measured as the non-photochemical quenching of chlorophyll fluorescence. A method is described whereby the saturated capacity for rapidly reversible non-photochemical quenching can be compared between plant species. This method was applied to 22 common British plant species whose habitat was quantified using an index that describes shade tolerance. An association was found between occurrence in open habitats and a high capacity for non-photochemical quenching. It was found that, whilst this capacity was species dependent, it did not depend upon the conditions under which the plant was grown. The possible role of zeaxanthin as a determinant of quenching capacity was examined by measuring the contents of xanthophyll cycle carotenoids for each species. Comparing species, no correlation was seen between the saturated level of non-photochemical quenching and zeaxanthin content expressed relative to either total carotenoid or to chlorophyll. When zeaxanthin was expressed relative to the amount of xanthophyll cycle intermediates (zeaxanthin, antheraxanthin and violaxanthin), a weak correlation was seen.","container-title":"Plant, Cell &amp; Environment","DOI":"10.1111/j.1365-3040.1993.tb00485.x","ISSN":"1365-3040","issue":"6","language":"en","note":"_eprint: https://onlinelibrary.wiley.com/doi/pdf/10.1111/j.1365-3040.1993.tb00485.x","page":"673-679","source":"Wiley Online Library","title":"The dissipation of excess excitation energy in British plant species","volume":"16","author":[{"family":"Johnson","given":"G. N."},{"family":"Young","given":"A. J."},{"family":"Scholes","given":"J. D."},{"family":"Horton","given":"P."}],"issued":{"date-parts":[["1993"]]}}}],"schema":"https://github.com/citation-style-language/schema/raw/master/csl-citation.json"} </w:instrText>
      </w:r>
      <w:r w:rsidR="00CD3E42">
        <w:fldChar w:fldCharType="separate"/>
      </w:r>
      <w:r w:rsidR="00CD3E42" w:rsidRPr="00CD3E42">
        <w:t>(Johnson et al., 1993)</w:t>
      </w:r>
      <w:r w:rsidR="00CD3E42">
        <w:fldChar w:fldCharType="end"/>
      </w:r>
      <w:r>
        <w:t xml:space="preserve">. However, </w:t>
      </w:r>
      <w:proofErr w:type="spellStart"/>
      <w:r w:rsidRPr="00836EEE">
        <w:rPr>
          <w:i/>
          <w:iCs/>
        </w:rPr>
        <w:t>F</w:t>
      </w:r>
      <w:r w:rsidRPr="00836EEE">
        <w:rPr>
          <w:vertAlign w:val="subscript"/>
        </w:rPr>
        <w:t>v</w:t>
      </w:r>
      <w:proofErr w:type="spellEnd"/>
      <w:r>
        <w:t>/</w:t>
      </w:r>
      <w:r w:rsidRPr="00836EEE">
        <w:rPr>
          <w:i/>
          <w:iCs/>
        </w:rPr>
        <w:t>F</w:t>
      </w:r>
      <w:r w:rsidRPr="00836EEE">
        <w:rPr>
          <w:vertAlign w:val="subscript"/>
        </w:rPr>
        <w:t>m</w:t>
      </w:r>
      <w:r>
        <w:t xml:space="preserve"> will decline if PSII becomes damaged, and thus is often used to indicate </w:t>
      </w:r>
      <w:r>
        <w:lastRenderedPageBreak/>
        <w:t>stress in plants. The</w:t>
      </w:r>
      <w:r w:rsidRPr="00C758E7">
        <w:t xml:space="preserve"> operating quantum yield of PSII photochemistry, termed </w:t>
      </w:r>
      <w:proofErr w:type="spellStart"/>
      <w:r w:rsidRPr="00C758E7">
        <w:rPr>
          <w:rFonts w:cstheme="minorHAnsi"/>
          <w:shd w:val="clear" w:color="auto" w:fill="FFFFFF"/>
        </w:rPr>
        <w:t>ϕPSII</w:t>
      </w:r>
      <w:proofErr w:type="spellEnd"/>
      <w:r w:rsidRPr="00C758E7">
        <w:rPr>
          <w:rFonts w:cstheme="minorHAnsi"/>
          <w:shd w:val="clear" w:color="auto" w:fill="FFFFFF"/>
        </w:rPr>
        <w:t xml:space="preserve"> or Y(II),</w:t>
      </w:r>
      <w:r w:rsidRPr="00C758E7">
        <w:t xml:space="preserve"> can be calculated as </w:t>
      </w:r>
      <w:proofErr w:type="spellStart"/>
      <w:r w:rsidRPr="00C758E7">
        <w:rPr>
          <w:i/>
          <w:iCs/>
        </w:rPr>
        <w:t>F</w:t>
      </w:r>
      <w:r w:rsidRPr="00C758E7">
        <w:rPr>
          <w:vertAlign w:val="subscript"/>
        </w:rPr>
        <w:t>q</w:t>
      </w:r>
      <w:proofErr w:type="spellEnd"/>
      <w:r w:rsidRPr="00C758E7">
        <w:t>’/</w:t>
      </w:r>
      <w:r w:rsidRPr="00C758E7">
        <w:rPr>
          <w:i/>
          <w:iCs/>
        </w:rPr>
        <w:t>F</w:t>
      </w:r>
      <w:r w:rsidRPr="00C758E7">
        <w:rPr>
          <w:vertAlign w:val="subscript"/>
        </w:rPr>
        <w:t>m</w:t>
      </w:r>
      <w:r w:rsidRPr="00C758E7">
        <w:t>’. Y(II) measures the proportion of absorbed energy that is used to drive PSII photochemistry and can be used</w:t>
      </w:r>
      <w:r>
        <w:t xml:space="preserve"> to estimate the rate of linear electron transport (</w:t>
      </w:r>
      <w:r>
        <w:rPr>
          <w:i/>
          <w:iCs/>
        </w:rPr>
        <w:t>J</w:t>
      </w:r>
      <w:r>
        <w:t xml:space="preserve">) after accounting for light absorbance by the leaf and different photosystems. Electron transfer is indicative of the overall rate of photosynthesis, so can be used to assess photosynthetic capacity </w:t>
      </w:r>
      <w:r w:rsidRPr="00552860">
        <w:rPr>
          <w:i/>
          <w:iCs/>
        </w:rPr>
        <w:t>in vivo</w:t>
      </w:r>
      <w:r>
        <w:t>. Another useful parameter to assess photochemistry is 1-q</w:t>
      </w:r>
      <w:r>
        <w:rPr>
          <w:vertAlign w:val="subscript"/>
        </w:rPr>
        <w:t>L</w:t>
      </w:r>
      <w:r>
        <w:t xml:space="preserve">, which relates to the proportion of closed PSII reaction centres </w:t>
      </w:r>
      <w:r w:rsidR="00B7513B">
        <w:t xml:space="preserve">that are </w:t>
      </w:r>
      <w:r>
        <w:t>unable to accept further electrons, thus quantifying the acceptor side limitation of PSII. Finally, NPQ can be estimated by comparing the maximal fluorescence values between the light and dark-adapted states. Whilst Y(II) refers to the achieved efficiency, 1-q</w:t>
      </w:r>
      <w:r>
        <w:rPr>
          <w:vertAlign w:val="subscript"/>
        </w:rPr>
        <w:t>L</w:t>
      </w:r>
      <w:r>
        <w:t xml:space="preserve">, NPQ and </w:t>
      </w:r>
      <w:proofErr w:type="spellStart"/>
      <w:r w:rsidRPr="00836EEE">
        <w:rPr>
          <w:i/>
          <w:iCs/>
        </w:rPr>
        <w:t>F</w:t>
      </w:r>
      <w:r w:rsidRPr="00836EEE">
        <w:rPr>
          <w:vertAlign w:val="subscript"/>
        </w:rPr>
        <w:t>v</w:t>
      </w:r>
      <w:proofErr w:type="spellEnd"/>
      <w:r>
        <w:t>/</w:t>
      </w:r>
      <w:r w:rsidRPr="00836EEE">
        <w:rPr>
          <w:i/>
          <w:iCs/>
        </w:rPr>
        <w:t>F</w:t>
      </w:r>
      <w:r w:rsidRPr="00836EEE">
        <w:rPr>
          <w:vertAlign w:val="subscript"/>
        </w:rPr>
        <w:t>m</w:t>
      </w:r>
      <w:r>
        <w:t xml:space="preserve"> provide information about the underlying processes that impact efficiency. </w:t>
      </w:r>
      <w:r w:rsidR="00B7513B">
        <w:t>For parameter equations, please see section 2.</w:t>
      </w:r>
      <w:r w:rsidR="00407986">
        <w:t>9.1.</w:t>
      </w:r>
    </w:p>
    <w:p w14:paraId="7FCA180A" w14:textId="77777777" w:rsidR="00083A71" w:rsidRDefault="00083A71" w:rsidP="00083A71">
      <w:pPr>
        <w:spacing w:before="240" w:after="240"/>
        <w:ind w:firstLine="720"/>
        <w:outlineLvl w:val="3"/>
        <w:rPr>
          <w:rFonts w:asciiTheme="minorHAnsi" w:eastAsiaTheme="majorEastAsia" w:hAnsiTheme="minorHAnsi" w:cs="Calibri"/>
          <w:b/>
          <w:sz w:val="24"/>
          <w:szCs w:val="24"/>
        </w:rPr>
      </w:pPr>
      <w:r>
        <w:rPr>
          <w:rFonts w:asciiTheme="minorHAnsi" w:eastAsiaTheme="majorEastAsia" w:hAnsiTheme="minorHAnsi" w:cs="Calibri"/>
          <w:b/>
          <w:sz w:val="24"/>
          <w:szCs w:val="24"/>
        </w:rPr>
        <w:t>3.1</w:t>
      </w:r>
      <w:r w:rsidRPr="00F71ECE">
        <w:rPr>
          <w:rFonts w:asciiTheme="minorHAnsi" w:eastAsiaTheme="majorEastAsia" w:hAnsiTheme="minorHAnsi" w:cs="Calibri"/>
          <w:b/>
          <w:sz w:val="24"/>
          <w:szCs w:val="24"/>
        </w:rPr>
        <w:t>.</w:t>
      </w:r>
      <w:r w:rsidR="00AD1C33">
        <w:rPr>
          <w:rFonts w:asciiTheme="minorHAnsi" w:eastAsiaTheme="majorEastAsia" w:hAnsiTheme="minorHAnsi" w:cs="Calibri"/>
          <w:b/>
          <w:sz w:val="24"/>
          <w:szCs w:val="24"/>
        </w:rPr>
        <w:t>1.2 P700</w:t>
      </w:r>
      <w:r>
        <w:rPr>
          <w:rFonts w:asciiTheme="minorHAnsi" w:eastAsiaTheme="majorEastAsia" w:hAnsiTheme="minorHAnsi" w:cs="Calibri"/>
          <w:b/>
          <w:sz w:val="24"/>
          <w:szCs w:val="24"/>
        </w:rPr>
        <w:t xml:space="preserve"> absorption spectroscopy</w:t>
      </w:r>
    </w:p>
    <w:p w14:paraId="070927A8" w14:textId="77777777" w:rsidR="00083A71" w:rsidRDefault="00083A71" w:rsidP="00CD3E42">
      <w:r>
        <w:t>As the signal from PSI chlorophyll fluorescence is too weak, PSI photochemistry can instead be assessed by measuring the absorbance changes in the near infrared (NIR) spectral region (peaking between 810-840 nm). When PSI antennae pigment molecules absorb a photon, excitation energy is funnelled towards PSI’s reaction centre chlorophyll, P700, which enters a higher energy state (P700*). P700* then undergoes a charge separation, where it donates an electron to its primary electron acceptor, A</w:t>
      </w:r>
      <w:r>
        <w:rPr>
          <w:vertAlign w:val="subscript"/>
        </w:rPr>
        <w:t>0</w:t>
      </w:r>
      <w:r>
        <w:t>, becoming oxidised in the process (P700+). The electron is passed downstream through several stromal acceptors, culminating in the reduction of NADP+ to NADPH. However, if no oxidised stromal acceptors are available, the charge separation can be partially reversed through rapid recombination. Meanwhile, P700+ is returned back to its reduced state by the arrival of electrons from upstream cytochrome b</w:t>
      </w:r>
      <w:r>
        <w:rPr>
          <w:vertAlign w:val="subscript"/>
        </w:rPr>
        <w:t>6</w:t>
      </w:r>
      <w:r>
        <w:t>f</w:t>
      </w:r>
      <w:r w:rsidR="00407986">
        <w:t>,</w:t>
      </w:r>
      <w:r>
        <w:t xml:space="preserve"> via plastocyanin (PC).</w:t>
      </w:r>
      <w:r>
        <w:rPr>
          <w:vertAlign w:val="subscript"/>
        </w:rPr>
        <w:t xml:space="preserve"> </w:t>
      </w:r>
      <w:r>
        <w:t xml:space="preserve">Since regulated </w:t>
      </w:r>
      <w:proofErr w:type="spellStart"/>
      <w:r w:rsidRPr="00407986">
        <w:t>q</w:t>
      </w:r>
      <w:r>
        <w:t>E</w:t>
      </w:r>
      <w:proofErr w:type="spellEnd"/>
      <w:r>
        <w:t xml:space="preserve"> does not occur in PSI antennae pigments, the quantum yield of PSI photochemistry depends on the redox states of P700, PC and the stromal acceptors. This can be quantified by NIR absorbance spectroscopy, with an increase in absorbance indicating that there is a net increase of P700+ in the sample. Similarly to chlorophyll fluorescence, a PAM and saturating pulse technique is used to measure these redox-related absorbance changes, and allows for several useful parameters to be derived</w:t>
      </w:r>
      <w:r w:rsidR="00407986">
        <w:t xml:space="preserve"> </w:t>
      </w:r>
      <w:r w:rsidR="00CD3E42">
        <w:fldChar w:fldCharType="begin"/>
      </w:r>
      <w:r w:rsidR="00762D4F">
        <w:instrText xml:space="preserve"> ADDIN ZOTERO_ITEM CSL_CITATION {"citationID":"40bmvmLM","properties":{"formattedCitation":"(Klughammer and Schreiber, 2008)","plainCitation":"(Klughammer and Schreiber, 2008)","dontUpdate":true,"noteIndex":0},"citationItems":[{"id":874,"uris":["http://zotero.org/users/local/Hcd06Tc7/items/THLPHL34"],"itemData":{"id":874,"type":"article-journal","language":"en","source":"Zotero","title":"Saturation Pulse method for assessment of energy conversion in PS I","author":[{"family":"Klughammer","given":"Christof"},{"family":"Schreiber","given":"Ulrich"}],"issued":{"date-parts":[["2008"]]}}}],"schema":"https://github.com/citation-style-language/schema/raw/master/csl-citation.json"} </w:instrText>
      </w:r>
      <w:r w:rsidR="00CD3E42">
        <w:fldChar w:fldCharType="separate"/>
      </w:r>
      <w:r w:rsidR="00CD3E42" w:rsidRPr="00CD3E42">
        <w:t>(</w:t>
      </w:r>
      <w:r w:rsidR="00CD3E42">
        <w:t xml:space="preserve">reviewed in </w:t>
      </w:r>
      <w:r w:rsidR="00CD3E42" w:rsidRPr="00CD3E42">
        <w:t>Klughammer and Schreiber</w:t>
      </w:r>
      <w:r w:rsidR="00CD3E42">
        <w:t xml:space="preserve"> (</w:t>
      </w:r>
      <w:r w:rsidR="00CD3E42" w:rsidRPr="00CD3E42">
        <w:t>2008)</w:t>
      </w:r>
      <w:r w:rsidR="00CD3E42">
        <w:fldChar w:fldCharType="end"/>
      </w:r>
      <w:r w:rsidR="00CD3E42">
        <w:t>).</w:t>
      </w:r>
      <w:r>
        <w:t xml:space="preserve"> However, both PC and ferredoxin (</w:t>
      </w:r>
      <w:proofErr w:type="spellStart"/>
      <w:r>
        <w:t>Fd</w:t>
      </w:r>
      <w:proofErr w:type="spellEnd"/>
      <w:r>
        <w:t>) also absorb within the same spectral region, but by measuring the signal differences between four NIR wavelength pairs, it is possible to deconvolute these overlapping signals</w:t>
      </w:r>
      <w:r w:rsidR="00407986">
        <w:t xml:space="preserve"> </w:t>
      </w:r>
      <w:r w:rsidR="00CD3E42">
        <w:fldChar w:fldCharType="begin"/>
      </w:r>
      <w:r w:rsidR="00CD3E42">
        <w:instrText xml:space="preserve"> ADDIN ZOTERO_ITEM CSL_CITATION {"citationID":"AbfNxIY0","properties":{"formattedCitation":"(Klughammer and Schreiber, 2016)","plainCitation":"(Klughammer and Schreiber, 2016)","noteIndex":0},"citationItems":[{"id":852,"uris":["http://zotero.org/users/local/Hcd06Tc7/items/3U4DGB9Z"],"itemData":{"id":852,"type":"article-journal","abstract":"A newly developed compact measuring system for assessment of transmittance changes in the near-infrared spectral region is described; it allows deconvolution of redox changes due to ferredoxin (Fd), P700, and plastocyanin (PC) in intact leaves. In addition, it can also simultaneously measure chlorophyll fluorescence. The major opto-electronic components as well as the principles of data acquisition and signal deconvolution are outlined. Four original pulse-modulated dual-wavelength difference signals are measured (785-840 nm, 810-870 nm, 870-970 nm, and 795-970 nm). Deconvolution is based on specific spectral information presented graphically in the form of 'Differential Model Plots' (DMP) of Fd, P700, and PC that are derived empirically from selective changes of these three components under appropriately chosen physiological conditions. Whereas information on maximal changes of Fd is obtained upon illumination after dark-acclimation, maximal changes of P700 and PC can be readily induced by saturating light pulses in the presence of far-red light. Using the information of DMP and maximal changes, the new measuring system enables on-line deconvolution of Fd, P700, and PC. The performance of the new device is demonstrated by some examples of practical applications, including fast measurements of flash relaxation kinetics and of the Fd, P700, and PC changes paralleling the polyphasic fluorescence rise upon application of a 300-ms pulse of saturating light.","container-title":"Photosynthesis Research","DOI":"10.1007/s11120-016-0219-0","ISSN":"1573-5079","issue":"2","journalAbbreviation":"Photosynth Res","language":"eng","note":"PMID: 26837213\nPMCID: PMC4826414","page":"195-214","source":"PubMed","title":"Deconvolution of ferredoxin, plastocyanin, and P700 transmittance changes in intact leaves with a new type of kinetic LED array spectrophotometer","volume":"128","author":[{"family":"Klughammer","given":"Christof"},{"family":"Schreiber","given":"Ulrich"}],"issued":{"date-parts":[["2016",5]]}}}],"schema":"https://github.com/citation-style-language/schema/raw/master/csl-citation.json"} </w:instrText>
      </w:r>
      <w:r w:rsidR="00CD3E42">
        <w:fldChar w:fldCharType="separate"/>
      </w:r>
      <w:r w:rsidR="00CD3E42" w:rsidRPr="00CD3E42">
        <w:t>(Klughammer and Schreiber, 2016)</w:t>
      </w:r>
      <w:r w:rsidR="00CD3E42">
        <w:fldChar w:fldCharType="end"/>
      </w:r>
      <w:r w:rsidR="00CD3E42">
        <w:t>.</w:t>
      </w:r>
    </w:p>
    <w:p w14:paraId="0542FA6D" w14:textId="77777777" w:rsidR="00083A71" w:rsidRDefault="00F07B5B" w:rsidP="00083A71">
      <w:pPr>
        <w:ind w:firstLine="720"/>
      </w:pPr>
      <w:r>
        <w:rPr>
          <w:noProof/>
          <w:lang w:val="en-US" w:eastAsia="en-US"/>
        </w:rPr>
        <w:lastRenderedPageBreak/>
        <mc:AlternateContent>
          <mc:Choice Requires="wpg">
            <w:drawing>
              <wp:anchor distT="0" distB="0" distL="114300" distR="114300" simplePos="0" relativeHeight="251871232" behindDoc="0" locked="0" layoutInCell="1" allowOverlap="1" wp14:anchorId="58B2D872" wp14:editId="6026648E">
                <wp:simplePos x="0" y="0"/>
                <wp:positionH relativeFrom="column">
                  <wp:posOffset>571500</wp:posOffset>
                </wp:positionH>
                <wp:positionV relativeFrom="paragraph">
                  <wp:posOffset>-114300</wp:posOffset>
                </wp:positionV>
                <wp:extent cx="4035425" cy="3177540"/>
                <wp:effectExtent l="0" t="0" r="53975" b="73660"/>
                <wp:wrapSquare wrapText="bothSides"/>
                <wp:docPr id="511" name="Group 511"/>
                <wp:cNvGraphicFramePr/>
                <a:graphic xmlns:a="http://schemas.openxmlformats.org/drawingml/2006/main">
                  <a:graphicData uri="http://schemas.microsoft.com/office/word/2010/wordprocessingGroup">
                    <wpg:wgp>
                      <wpg:cNvGrpSpPr/>
                      <wpg:grpSpPr>
                        <a:xfrm>
                          <a:off x="0" y="0"/>
                          <a:ext cx="4035425" cy="3177540"/>
                          <a:chOff x="0" y="0"/>
                          <a:chExt cx="2719175" cy="2061588"/>
                        </a:xfrm>
                      </wpg:grpSpPr>
                      <pic:pic xmlns:pic="http://schemas.openxmlformats.org/drawingml/2006/picture">
                        <pic:nvPicPr>
                          <pic:cNvPr id="509" name="Picture 509"/>
                          <pic:cNvPicPr>
                            <a:picLocks noChangeAspect="1"/>
                          </pic:cNvPicPr>
                        </pic:nvPicPr>
                        <pic:blipFill rotWithShape="1">
                          <a:blip r:embed="rId46"/>
                          <a:srcRect l="8733" t="22990" r="43212" b="11565"/>
                          <a:stretch/>
                        </pic:blipFill>
                        <pic:spPr bwMode="auto">
                          <a:xfrm>
                            <a:off x="0" y="0"/>
                            <a:ext cx="2643505" cy="20250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10" name="Oval 510"/>
                        <wps:cNvSpPr/>
                        <wps:spPr>
                          <a:xfrm>
                            <a:off x="2453110" y="1928873"/>
                            <a:ext cx="266065" cy="132715"/>
                          </a:xfrm>
                          <a:prstGeom prst="ellipse">
                            <a:avLst/>
                          </a:prstGeom>
                          <a:solidFill>
                            <a:schemeClr val="bg1"/>
                          </a:solidFill>
                          <a:ln>
                            <a:noFill/>
                          </a:ln>
                          <a:effectLst>
                            <a:outerShdw blurRad="40000" dist="23000" dir="5400000" rotWithShape="0">
                              <a:schemeClr val="bg1">
                                <a:alpha val="35000"/>
                              </a:schemeClr>
                            </a:outerShdw>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02CFA" id="Group 511" o:spid="_x0000_s1026" style="position:absolute;margin-left:45pt;margin-top:-9pt;width:317.75pt;height:250.2pt;z-index:251871232;mso-width-relative:margin;mso-height-relative:margin" coordsize="27191,20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">
                <v:shape id="Picture 509" o:spid="_x0000_s1027" type="#_x0000_t75" style="position:absolute;width:26435;height:20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">
                  <v:imagedata r:id="rId47" o:title="" croptop="15067f" cropbottom="7579f" cropleft="5723f" cropright="28319f"/>
                </v:shape>
                <v:oval id="Oval 510" o:spid="_x0000_s1028" style="position:absolute;left:24531;top:19288;width:2660;height:1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" fillcolor="white [3212]" stroked="f">
                  <v:shadow on="t" color="white [3212]" opacity="22937f" origin=",.5" offset="0,.63889mm"/>
                </v:oval>
                <w10:wrap type="square"/>
              </v:group>
            </w:pict>
          </mc:Fallback>
        </mc:AlternateContent>
      </w:r>
    </w:p>
    <w:p w14:paraId="758DE962" w14:textId="77777777" w:rsidR="00083A71" w:rsidRDefault="00083A71" w:rsidP="00083A71">
      <w:pPr>
        <w:ind w:firstLine="720"/>
      </w:pPr>
    </w:p>
    <w:p w14:paraId="603F40DF" w14:textId="77777777" w:rsidR="00083A71" w:rsidRDefault="00083A71" w:rsidP="00083A71">
      <w:pPr>
        <w:ind w:firstLine="720"/>
      </w:pPr>
    </w:p>
    <w:p w14:paraId="75A896FB" w14:textId="77777777" w:rsidR="00083A71" w:rsidRDefault="00083A71" w:rsidP="00083A71">
      <w:pPr>
        <w:ind w:firstLine="720"/>
      </w:pPr>
    </w:p>
    <w:p w14:paraId="5FB51192" w14:textId="77777777" w:rsidR="00083A71" w:rsidRDefault="00083A71" w:rsidP="00083A71">
      <w:pPr>
        <w:ind w:firstLine="720"/>
      </w:pPr>
    </w:p>
    <w:p w14:paraId="406FE794" w14:textId="77777777" w:rsidR="00083A71" w:rsidRDefault="00083A71" w:rsidP="00083A71">
      <w:pPr>
        <w:ind w:firstLine="720"/>
      </w:pPr>
    </w:p>
    <w:p w14:paraId="2013F4EE" w14:textId="77777777" w:rsidR="00083A71" w:rsidRDefault="00083A71" w:rsidP="00083A71">
      <w:pPr>
        <w:ind w:firstLine="720"/>
      </w:pPr>
    </w:p>
    <w:p w14:paraId="38A811F9" w14:textId="77777777" w:rsidR="00083A71" w:rsidRDefault="00083A71" w:rsidP="00083A71">
      <w:pPr>
        <w:ind w:firstLine="720"/>
      </w:pPr>
    </w:p>
    <w:p w14:paraId="22C64A30" w14:textId="77777777" w:rsidR="00407986" w:rsidRPr="003802DB" w:rsidRDefault="003802DB" w:rsidP="00D92D86">
      <w:pPr>
        <w:spacing w:line="240" w:lineRule="auto"/>
        <w:jc w:val="left"/>
      </w:pPr>
      <w:r>
        <w:br/>
      </w:r>
      <w:r>
        <w:br/>
      </w:r>
    </w:p>
    <w:p w14:paraId="2C18C6EA" w14:textId="77777777" w:rsidR="00D92D86" w:rsidRPr="00C04C0A" w:rsidRDefault="00D92D86" w:rsidP="006458E8">
      <w:pPr>
        <w:spacing w:line="276" w:lineRule="auto"/>
        <w:jc w:val="left"/>
        <w:rPr>
          <w:rFonts w:cstheme="minorHAnsi"/>
        </w:rPr>
      </w:pPr>
      <w:r>
        <w:rPr>
          <w:b/>
          <w:bCs/>
          <w:sz w:val="21"/>
          <w:szCs w:val="20"/>
        </w:rPr>
        <w:t>Figure 3.2</w:t>
      </w:r>
      <w:r w:rsidRPr="00933E55">
        <w:rPr>
          <w:b/>
          <w:bCs/>
          <w:sz w:val="21"/>
          <w:szCs w:val="20"/>
        </w:rPr>
        <w:t xml:space="preserve">. </w:t>
      </w:r>
      <w:r>
        <w:rPr>
          <w:b/>
          <w:bCs/>
          <w:sz w:val="21"/>
          <w:szCs w:val="20"/>
        </w:rPr>
        <w:t>P700 absorption spectroscopy experimental trace.</w:t>
      </w:r>
      <w:r w:rsidR="00407986">
        <w:rPr>
          <w:b/>
          <w:bCs/>
          <w:sz w:val="21"/>
          <w:szCs w:val="20"/>
        </w:rPr>
        <w:t xml:space="preserve"> </w:t>
      </w:r>
      <w:r w:rsidR="006458E8">
        <w:rPr>
          <w:bCs/>
          <w:sz w:val="21"/>
          <w:szCs w:val="20"/>
        </w:rPr>
        <w:t xml:space="preserve">The </w:t>
      </w:r>
      <w:r w:rsidR="003802DB">
        <w:rPr>
          <w:bCs/>
          <w:sz w:val="21"/>
          <w:szCs w:val="20"/>
        </w:rPr>
        <w:t>relative redox state of a sample’s</w:t>
      </w:r>
      <w:r w:rsidR="006458E8">
        <w:rPr>
          <w:bCs/>
          <w:sz w:val="21"/>
          <w:szCs w:val="20"/>
        </w:rPr>
        <w:t xml:space="preserve"> </w:t>
      </w:r>
      <w:r w:rsidR="00407986">
        <w:rPr>
          <w:bCs/>
          <w:sz w:val="21"/>
          <w:szCs w:val="20"/>
        </w:rPr>
        <w:t xml:space="preserve">P700 </w:t>
      </w:r>
      <w:r w:rsidR="003802DB">
        <w:rPr>
          <w:bCs/>
          <w:sz w:val="21"/>
          <w:szCs w:val="20"/>
        </w:rPr>
        <w:t>reaction centres</w:t>
      </w:r>
      <w:r w:rsidR="006458E8">
        <w:rPr>
          <w:bCs/>
          <w:sz w:val="21"/>
          <w:szCs w:val="20"/>
        </w:rPr>
        <w:t xml:space="preserve"> (where 1 = fully oxidised, an</w:t>
      </w:r>
      <w:r w:rsidR="005F267C">
        <w:rPr>
          <w:bCs/>
          <w:sz w:val="21"/>
          <w:szCs w:val="20"/>
        </w:rPr>
        <w:t xml:space="preserve">d 0 = fully reduced), derived </w:t>
      </w:r>
      <w:r w:rsidR="004D4D3A">
        <w:rPr>
          <w:bCs/>
          <w:sz w:val="21"/>
          <w:szCs w:val="20"/>
        </w:rPr>
        <w:t xml:space="preserve">from </w:t>
      </w:r>
      <w:r w:rsidR="006458E8">
        <w:rPr>
          <w:bCs/>
          <w:sz w:val="21"/>
          <w:szCs w:val="20"/>
        </w:rPr>
        <w:t>d</w:t>
      </w:r>
      <w:r w:rsidR="004D4D3A">
        <w:rPr>
          <w:bCs/>
          <w:sz w:val="21"/>
          <w:szCs w:val="20"/>
        </w:rPr>
        <w:t xml:space="preserve">econvoluted P700 absorption signals </w:t>
      </w:r>
      <w:r w:rsidR="006458E8">
        <w:rPr>
          <w:bCs/>
          <w:sz w:val="21"/>
          <w:szCs w:val="20"/>
        </w:rPr>
        <w:t>f</w:t>
      </w:r>
      <w:r w:rsidR="005F267C">
        <w:rPr>
          <w:bCs/>
          <w:sz w:val="21"/>
          <w:szCs w:val="20"/>
        </w:rPr>
        <w:t>rom a hypothetical experiment, is shown by the green line. Beginning in</w:t>
      </w:r>
      <w:r w:rsidR="006458E8">
        <w:rPr>
          <w:bCs/>
          <w:sz w:val="21"/>
          <w:szCs w:val="20"/>
        </w:rPr>
        <w:t xml:space="preserve"> dark</w:t>
      </w:r>
      <w:r w:rsidR="005F267C">
        <w:rPr>
          <w:bCs/>
          <w:sz w:val="21"/>
          <w:szCs w:val="20"/>
        </w:rPr>
        <w:t>ness</w:t>
      </w:r>
      <w:r w:rsidR="006458E8">
        <w:rPr>
          <w:bCs/>
          <w:sz w:val="21"/>
          <w:szCs w:val="20"/>
        </w:rPr>
        <w:t xml:space="preserve"> (shown by grey bar), a background of far-red (FR; shown by red bar) is applied to a dark-adapted sample</w:t>
      </w:r>
      <w:r w:rsidR="004D4D3A">
        <w:rPr>
          <w:bCs/>
          <w:sz w:val="21"/>
          <w:szCs w:val="20"/>
        </w:rPr>
        <w:t>, before a saturating flash is applied</w:t>
      </w:r>
      <w:r w:rsidR="005F267C">
        <w:rPr>
          <w:bCs/>
          <w:sz w:val="21"/>
          <w:szCs w:val="20"/>
        </w:rPr>
        <w:t xml:space="preserve"> (SF; indicated by upward arrow)</w:t>
      </w:r>
      <w:r w:rsidR="004D4D3A">
        <w:rPr>
          <w:bCs/>
          <w:sz w:val="21"/>
          <w:szCs w:val="20"/>
        </w:rPr>
        <w:t xml:space="preserve">, </w:t>
      </w:r>
      <w:r w:rsidR="00C04C0A">
        <w:rPr>
          <w:bCs/>
          <w:sz w:val="21"/>
          <w:szCs w:val="20"/>
        </w:rPr>
        <w:t>which gives</w:t>
      </w:r>
      <w:r w:rsidR="004D4D3A">
        <w:rPr>
          <w:bCs/>
          <w:sz w:val="21"/>
          <w:szCs w:val="20"/>
        </w:rPr>
        <w:t xml:space="preserve"> the maximal </w:t>
      </w:r>
      <w:r w:rsidR="00C04C0A">
        <w:rPr>
          <w:bCs/>
          <w:sz w:val="21"/>
          <w:szCs w:val="20"/>
        </w:rPr>
        <w:t>level of P700 oxidation (</w:t>
      </w:r>
      <w:r w:rsidR="00C04C0A">
        <w:rPr>
          <w:bCs/>
          <w:i/>
          <w:sz w:val="21"/>
          <w:szCs w:val="20"/>
        </w:rPr>
        <w:t>P</w:t>
      </w:r>
      <w:r w:rsidR="00C04C0A">
        <w:rPr>
          <w:bCs/>
          <w:sz w:val="21"/>
          <w:szCs w:val="20"/>
          <w:vertAlign w:val="subscript"/>
        </w:rPr>
        <w:t>m</w:t>
      </w:r>
      <w:r w:rsidR="00C04C0A">
        <w:rPr>
          <w:bCs/>
          <w:sz w:val="21"/>
          <w:szCs w:val="20"/>
          <w:vertAlign w:val="subscript"/>
        </w:rPr>
        <w:softHyphen/>
      </w:r>
      <w:r w:rsidR="00C04C0A">
        <w:rPr>
          <w:bCs/>
          <w:sz w:val="21"/>
          <w:szCs w:val="20"/>
        </w:rPr>
        <w:t>). The sample is immediately returned to darkness, allowing the minimal level of P700 oxidation (</w:t>
      </w:r>
      <w:r w:rsidR="00C04C0A">
        <w:rPr>
          <w:bCs/>
          <w:i/>
          <w:sz w:val="21"/>
          <w:szCs w:val="20"/>
        </w:rPr>
        <w:t>P</w:t>
      </w:r>
      <w:r w:rsidR="00C04C0A">
        <w:rPr>
          <w:bCs/>
          <w:sz w:val="21"/>
          <w:szCs w:val="20"/>
          <w:vertAlign w:val="subscript"/>
        </w:rPr>
        <w:t>o</w:t>
      </w:r>
      <w:r w:rsidR="00C04C0A">
        <w:rPr>
          <w:bCs/>
          <w:sz w:val="21"/>
          <w:szCs w:val="20"/>
        </w:rPr>
        <w:t xml:space="preserve">) to be measured. This example trace is expressed relatively to </w:t>
      </w:r>
      <w:r w:rsidR="00C04C0A">
        <w:rPr>
          <w:bCs/>
          <w:i/>
          <w:sz w:val="21"/>
          <w:szCs w:val="20"/>
        </w:rPr>
        <w:t>P</w:t>
      </w:r>
      <w:r w:rsidR="00C04C0A">
        <w:rPr>
          <w:bCs/>
          <w:sz w:val="21"/>
          <w:szCs w:val="20"/>
          <w:vertAlign w:val="subscript"/>
        </w:rPr>
        <w:t>m</w:t>
      </w:r>
      <w:r w:rsidR="00C04C0A">
        <w:rPr>
          <w:bCs/>
          <w:sz w:val="21"/>
          <w:szCs w:val="20"/>
        </w:rPr>
        <w:t xml:space="preserve"> and </w:t>
      </w:r>
      <w:r w:rsidR="00C04C0A">
        <w:rPr>
          <w:bCs/>
          <w:i/>
          <w:sz w:val="21"/>
          <w:szCs w:val="20"/>
        </w:rPr>
        <w:t>P</w:t>
      </w:r>
      <w:r w:rsidR="00C04C0A">
        <w:rPr>
          <w:bCs/>
          <w:sz w:val="21"/>
          <w:szCs w:val="20"/>
          <w:vertAlign w:val="subscript"/>
        </w:rPr>
        <w:t>o</w:t>
      </w:r>
      <w:r w:rsidR="005F267C">
        <w:rPr>
          <w:bCs/>
          <w:sz w:val="21"/>
          <w:szCs w:val="20"/>
        </w:rPr>
        <w:t xml:space="preserve"> values</w:t>
      </w:r>
      <w:r w:rsidR="00C04C0A">
        <w:rPr>
          <w:bCs/>
          <w:sz w:val="21"/>
          <w:szCs w:val="20"/>
        </w:rPr>
        <w:t>. Actinic light (AL; shown by yellow bar) is then switched on and a second SF applied, providing steady-state and maximal P700 oxidation levels in the light (</w:t>
      </w:r>
      <w:r w:rsidR="00C04C0A">
        <w:rPr>
          <w:bCs/>
          <w:i/>
          <w:sz w:val="21"/>
          <w:szCs w:val="20"/>
        </w:rPr>
        <w:t>P</w:t>
      </w:r>
      <w:r w:rsidR="00C04C0A">
        <w:rPr>
          <w:bCs/>
          <w:i/>
          <w:sz w:val="21"/>
          <w:szCs w:val="20"/>
          <w:vertAlign w:val="subscript"/>
        </w:rPr>
        <w:t xml:space="preserve"> </w:t>
      </w:r>
      <w:r w:rsidR="00C04C0A">
        <w:rPr>
          <w:bCs/>
          <w:sz w:val="21"/>
          <w:szCs w:val="20"/>
        </w:rPr>
        <w:t xml:space="preserve">and </w:t>
      </w:r>
      <w:r w:rsidR="00C04C0A">
        <w:rPr>
          <w:bCs/>
          <w:i/>
          <w:sz w:val="21"/>
          <w:szCs w:val="20"/>
        </w:rPr>
        <w:t>P</w:t>
      </w:r>
      <w:r w:rsidR="00C04C0A">
        <w:rPr>
          <w:bCs/>
          <w:sz w:val="21"/>
          <w:szCs w:val="20"/>
          <w:vertAlign w:val="subscript"/>
        </w:rPr>
        <w:t>m</w:t>
      </w:r>
      <w:r w:rsidR="00C04C0A">
        <w:rPr>
          <w:bCs/>
          <w:sz w:val="21"/>
          <w:szCs w:val="20"/>
        </w:rPr>
        <w:t>’, respectively). The quantum efficiencies of PSI photochemistry (Y(I)), PSI donor-side limitation (Y(ND)) and PSI acceptor-side limitation (Y(NA)), can be calculated as the relative proportions, as depicted by the brackets.</w:t>
      </w:r>
    </w:p>
    <w:p w14:paraId="4D93D0AE" w14:textId="77777777" w:rsidR="00083A71" w:rsidRDefault="00083A71" w:rsidP="00C04C0A"/>
    <w:p w14:paraId="3AB97C9A" w14:textId="77777777" w:rsidR="00083A71" w:rsidRDefault="00083A71" w:rsidP="00083A71">
      <w:pPr>
        <w:ind w:firstLine="720"/>
      </w:pPr>
      <w:r>
        <w:t xml:space="preserve">Figure 3.2 shows an example trace of P700 oxidation, corresponding to the deconvoluted absorbance signals of P700. Samples are first dark-adapted, giving an absorbance signal of zero. The application of background far-red (FR) illumination preferentially excites PSI but not PSII, which leads to the oxidation of most of P700 and PC, as electrons are transferred downstream to stromal acceptors, but are not replaced by LET from PSII. However, FR alone does not cause full P700 oxidation due to CET around PSI. In the presence of FR, there should be no PSI acceptor-side limitation. Therefore, under these conditions, the brief application of a saturating pulse of actinic light induces complete oxidation of P700, before electrons from PSII or CET can re-reduce P700+. This gives the maximal P700+ signal, </w:t>
      </w:r>
      <w:r w:rsidRPr="007111A0">
        <w:rPr>
          <w:i/>
        </w:rPr>
        <w:t>P</w:t>
      </w:r>
      <w:r w:rsidRPr="007111A0">
        <w:rPr>
          <w:vertAlign w:val="subscript"/>
        </w:rPr>
        <w:t>m</w:t>
      </w:r>
      <w:r>
        <w:t xml:space="preserve">, which is analogous to the maximal fluorescence yield, </w:t>
      </w:r>
      <w:r w:rsidRPr="007111A0">
        <w:rPr>
          <w:i/>
        </w:rPr>
        <w:t>F</w:t>
      </w:r>
      <w:r w:rsidRPr="007111A0">
        <w:rPr>
          <w:vertAlign w:val="subscript"/>
        </w:rPr>
        <w:t>m</w:t>
      </w:r>
      <w:r>
        <w:t xml:space="preserve">. After all illumination is switched off, the absorbance signal decays as P700+ is fully reduced by the arrival of upstream electrons, giving the minimal P700+ signal, </w:t>
      </w:r>
      <w:r w:rsidRPr="007111A0">
        <w:rPr>
          <w:i/>
        </w:rPr>
        <w:t>P</w:t>
      </w:r>
      <w:r w:rsidRPr="007111A0">
        <w:rPr>
          <w:vertAlign w:val="subscript"/>
        </w:rPr>
        <w:t>o</w:t>
      </w:r>
      <w:r>
        <w:t xml:space="preserve">, analogous to </w:t>
      </w:r>
      <w:proofErr w:type="spellStart"/>
      <w:r w:rsidRPr="007111A0">
        <w:rPr>
          <w:i/>
        </w:rPr>
        <w:t>F</w:t>
      </w:r>
      <w:r w:rsidRPr="007111A0">
        <w:rPr>
          <w:vertAlign w:val="subscript"/>
        </w:rPr>
        <w:t>o</w:t>
      </w:r>
      <w:proofErr w:type="spellEnd"/>
      <w:r>
        <w:t xml:space="preserve">. </w:t>
      </w:r>
    </w:p>
    <w:p w14:paraId="78EDEE2B" w14:textId="77777777" w:rsidR="00083A71" w:rsidRPr="00D143D9" w:rsidRDefault="00083A71" w:rsidP="00083A71">
      <w:pPr>
        <w:ind w:firstLine="720"/>
      </w:pPr>
      <w:r>
        <w:lastRenderedPageBreak/>
        <w:t xml:space="preserve">When a background of actinic light is applied, the level of oxidised P700+ in the sample rises before settling at a steady-state intermediate P700+ signal, </w:t>
      </w:r>
      <w:r w:rsidRPr="00273AA9">
        <w:rPr>
          <w:i/>
        </w:rPr>
        <w:t>P</w:t>
      </w:r>
      <w:r>
        <w:t xml:space="preserve">, analogous to </w:t>
      </w:r>
      <w:r w:rsidRPr="00273AA9">
        <w:rPr>
          <w:i/>
        </w:rPr>
        <w:t>F</w:t>
      </w:r>
      <w:r w:rsidRPr="00273AA9">
        <w:rPr>
          <w:vertAlign w:val="subscript"/>
        </w:rPr>
        <w:t>t</w:t>
      </w:r>
      <w:r>
        <w:t>. The fraction of P700+ which remain oxidised in the illuminated state (</w:t>
      </w:r>
      <w:proofErr w:type="gramStart"/>
      <w:r>
        <w:t>i.e.</w:t>
      </w:r>
      <w:proofErr w:type="gramEnd"/>
      <w:r>
        <w:t xml:space="preserve"> the difference between </w:t>
      </w:r>
      <w:r>
        <w:rPr>
          <w:i/>
        </w:rPr>
        <w:t xml:space="preserve">P </w:t>
      </w:r>
      <w:r>
        <w:t xml:space="preserve">and </w:t>
      </w:r>
      <w:r>
        <w:rPr>
          <w:i/>
        </w:rPr>
        <w:t>P</w:t>
      </w:r>
      <w:r>
        <w:rPr>
          <w:vertAlign w:val="subscript"/>
        </w:rPr>
        <w:t>o</w:t>
      </w:r>
      <w:r>
        <w:t xml:space="preserve">) are said to be ‘closed’, and indicates that there is a lack of electrons flowing from PC to PSI, which is known as PSI donor-side limitation, termed Y(ND). With a background of actinic light, another saturating flash is applied, which rapidly oxidises all of the reduced P700 reaction centres that are photochemically active and able to stabilise the charge separation. This gives the maximal P700+ signal in the light, denoted </w:t>
      </w:r>
      <w:r w:rsidRPr="007B4EEE">
        <w:rPr>
          <w:i/>
        </w:rPr>
        <w:t>P</w:t>
      </w:r>
      <w:r w:rsidRPr="007B4EEE">
        <w:rPr>
          <w:vertAlign w:val="subscript"/>
        </w:rPr>
        <w:t>m</w:t>
      </w:r>
      <w:r>
        <w:t xml:space="preserve">’ and analogous to </w:t>
      </w:r>
      <w:r w:rsidRPr="007B4EEE">
        <w:rPr>
          <w:i/>
        </w:rPr>
        <w:t>F</w:t>
      </w:r>
      <w:r w:rsidRPr="007B4EEE">
        <w:rPr>
          <w:vertAlign w:val="subscript"/>
        </w:rPr>
        <w:t>m</w:t>
      </w:r>
      <w:r>
        <w:t>’. The proportion of these ‘open’ reaction centres (</w:t>
      </w:r>
      <w:proofErr w:type="gramStart"/>
      <w:r>
        <w:t>i.e.</w:t>
      </w:r>
      <w:proofErr w:type="gramEnd"/>
      <w:r>
        <w:t xml:space="preserve"> the difference between </w:t>
      </w:r>
      <w:r w:rsidRPr="004B3ACE">
        <w:rPr>
          <w:i/>
        </w:rPr>
        <w:t>P</w:t>
      </w:r>
      <w:r w:rsidRPr="004B3ACE">
        <w:rPr>
          <w:vertAlign w:val="subscript"/>
        </w:rPr>
        <w:t>m</w:t>
      </w:r>
      <w:r>
        <w:t xml:space="preserve">’ and </w:t>
      </w:r>
      <w:r w:rsidRPr="004B3ACE">
        <w:rPr>
          <w:i/>
        </w:rPr>
        <w:t>P</w:t>
      </w:r>
      <w:r>
        <w:t>) is equivalent to the operating quantum yield of PSI photochemistry, termed Y(I). The fraction of reduced P700 that could not be oxidised (</w:t>
      </w:r>
      <w:proofErr w:type="gramStart"/>
      <w:r>
        <w:t>i.e.</w:t>
      </w:r>
      <w:proofErr w:type="gramEnd"/>
      <w:r>
        <w:t xml:space="preserve"> the difference between </w:t>
      </w:r>
      <w:r w:rsidRPr="00C77D9C">
        <w:rPr>
          <w:i/>
        </w:rPr>
        <w:t>P</w:t>
      </w:r>
      <w:r w:rsidRPr="00C77D9C">
        <w:rPr>
          <w:vertAlign w:val="subscript"/>
        </w:rPr>
        <w:t>m</w:t>
      </w:r>
      <w:r>
        <w:t xml:space="preserve"> and </w:t>
      </w:r>
      <w:r w:rsidRPr="00C77D9C">
        <w:rPr>
          <w:i/>
        </w:rPr>
        <w:t>P</w:t>
      </w:r>
      <w:r w:rsidRPr="00C77D9C">
        <w:rPr>
          <w:vertAlign w:val="subscript"/>
        </w:rPr>
        <w:t>m</w:t>
      </w:r>
      <w:r>
        <w:t xml:space="preserve">’) </w:t>
      </w:r>
      <w:r w:rsidRPr="007B4EEE">
        <w:t>indicates</w:t>
      </w:r>
      <w:r>
        <w:t xml:space="preserve"> that there is insufficient availability of oxidised stromal acceptors, known as PSI acceptor-side limitation, termed Y(NA). These reaction centres are also considered ‘closed’ and will likely result in excitation energy being dissipated through rapid recombination. Together, Y(I), Y(ND) and Y(NA) equal the value of </w:t>
      </w:r>
      <w:proofErr w:type="gramStart"/>
      <w:r>
        <w:rPr>
          <w:i/>
        </w:rPr>
        <w:t>P</w:t>
      </w:r>
      <w:r>
        <w:rPr>
          <w:vertAlign w:val="subscript"/>
        </w:rPr>
        <w:t>m</w:t>
      </w:r>
      <w:r>
        <w:t>, and</w:t>
      </w:r>
      <w:proofErr w:type="gramEnd"/>
      <w:r>
        <w:t xml:space="preserve"> provide information about the achieved PSI efficiency and any underlying processes affecting it.  </w:t>
      </w:r>
    </w:p>
    <w:p w14:paraId="5AD6D9BC" w14:textId="77777777" w:rsidR="00083A71" w:rsidRDefault="006D46CA" w:rsidP="00083A71">
      <w:pPr>
        <w:spacing w:before="240" w:after="240"/>
        <w:ind w:firstLine="720"/>
        <w:outlineLvl w:val="3"/>
        <w:rPr>
          <w:rFonts w:asciiTheme="minorHAnsi" w:eastAsiaTheme="majorEastAsia" w:hAnsiTheme="minorHAnsi" w:cs="Calibri"/>
          <w:b/>
          <w:sz w:val="24"/>
          <w:szCs w:val="24"/>
        </w:rPr>
      </w:pPr>
      <w:r>
        <w:rPr>
          <w:rFonts w:asciiTheme="minorHAnsi" w:eastAsiaTheme="majorEastAsia" w:hAnsiTheme="minorHAnsi" w:cs="Calibri"/>
          <w:b/>
          <w:sz w:val="24"/>
          <w:szCs w:val="24"/>
        </w:rPr>
        <w:t>3.1.1.3 Infra</w:t>
      </w:r>
      <w:r w:rsidR="00083A71">
        <w:rPr>
          <w:rFonts w:asciiTheme="minorHAnsi" w:eastAsiaTheme="majorEastAsia" w:hAnsiTheme="minorHAnsi" w:cs="Calibri"/>
          <w:b/>
          <w:sz w:val="24"/>
          <w:szCs w:val="24"/>
        </w:rPr>
        <w:t>red gas analysis</w:t>
      </w:r>
    </w:p>
    <w:p w14:paraId="7F6BF3B5" w14:textId="77777777" w:rsidR="00C80006" w:rsidRDefault="00C80006" w:rsidP="00360B6B">
      <w:pPr>
        <w:spacing w:before="240" w:after="240"/>
        <w:outlineLvl w:val="3"/>
        <w:rPr>
          <w:rFonts w:asciiTheme="minorHAnsi" w:eastAsiaTheme="majorEastAsia" w:hAnsiTheme="minorHAnsi" w:cs="Calibri"/>
          <w:szCs w:val="24"/>
        </w:rPr>
      </w:pPr>
      <w:r>
        <w:rPr>
          <w:rFonts w:asciiTheme="minorHAnsi" w:eastAsiaTheme="majorEastAsia" w:hAnsiTheme="minorHAnsi" w:cs="Calibri"/>
          <w:szCs w:val="24"/>
        </w:rPr>
        <w:t>I</w:t>
      </w:r>
      <w:r w:rsidR="00083A71">
        <w:rPr>
          <w:rFonts w:asciiTheme="minorHAnsi" w:eastAsiaTheme="majorEastAsia" w:hAnsiTheme="minorHAnsi" w:cs="Calibri"/>
          <w:szCs w:val="24"/>
        </w:rPr>
        <w:t>nf</w:t>
      </w:r>
      <w:r w:rsidR="006D46CA">
        <w:rPr>
          <w:rFonts w:asciiTheme="minorHAnsi" w:eastAsiaTheme="majorEastAsia" w:hAnsiTheme="minorHAnsi" w:cs="Calibri"/>
          <w:szCs w:val="24"/>
        </w:rPr>
        <w:t>rar</w:t>
      </w:r>
      <w:r>
        <w:rPr>
          <w:rFonts w:asciiTheme="minorHAnsi" w:eastAsiaTheme="majorEastAsia" w:hAnsiTheme="minorHAnsi" w:cs="Calibri"/>
          <w:szCs w:val="24"/>
        </w:rPr>
        <w:t>ed gas analysers (IRGAs) have</w:t>
      </w:r>
      <w:r w:rsidR="00083A71">
        <w:rPr>
          <w:rFonts w:asciiTheme="minorHAnsi" w:eastAsiaTheme="majorEastAsia" w:hAnsiTheme="minorHAnsi" w:cs="Calibri"/>
          <w:szCs w:val="24"/>
        </w:rPr>
        <w:t xml:space="preserve"> become a central tool for measuring </w:t>
      </w:r>
      <w:r>
        <w:rPr>
          <w:rFonts w:asciiTheme="minorHAnsi" w:eastAsiaTheme="majorEastAsia" w:hAnsiTheme="minorHAnsi" w:cs="Calibri"/>
          <w:szCs w:val="24"/>
        </w:rPr>
        <w:t xml:space="preserve">leaf gas exchange, and thus </w:t>
      </w:r>
      <w:r w:rsidR="00083A71">
        <w:rPr>
          <w:rFonts w:asciiTheme="minorHAnsi" w:eastAsiaTheme="majorEastAsia" w:hAnsiTheme="minorHAnsi" w:cs="Calibri"/>
          <w:szCs w:val="24"/>
        </w:rPr>
        <w:t xml:space="preserve">photosynthesis </w:t>
      </w:r>
      <w:r w:rsidR="00083A71" w:rsidRPr="00DB430D">
        <w:rPr>
          <w:rFonts w:asciiTheme="minorHAnsi" w:eastAsiaTheme="majorEastAsia" w:hAnsiTheme="minorHAnsi" w:cs="Calibri"/>
          <w:i/>
          <w:szCs w:val="24"/>
        </w:rPr>
        <w:t>in vivo</w:t>
      </w:r>
      <w:r>
        <w:rPr>
          <w:rFonts w:asciiTheme="minorHAnsi" w:eastAsiaTheme="majorEastAsia" w:hAnsiTheme="minorHAnsi" w:cs="Calibri"/>
          <w:szCs w:val="24"/>
        </w:rPr>
        <w:t>.</w:t>
      </w:r>
      <w:r w:rsidR="00083A71">
        <w:rPr>
          <w:rFonts w:asciiTheme="minorHAnsi" w:eastAsiaTheme="majorEastAsia" w:hAnsiTheme="minorHAnsi" w:cs="Calibri"/>
          <w:szCs w:val="24"/>
        </w:rPr>
        <w:t xml:space="preserve"> IRGAs work by enclosing a portion of leaf within a sealed chamber and controlling the environmental conditions that it is exposed to, such as light intensity, temperature, relative humidity and the concentration of atmospheric gases. By measuring the absorption of infrared radiation at particular wavelengths, the CO</w:t>
      </w:r>
      <w:r w:rsidR="00083A71" w:rsidRPr="00DB430D">
        <w:rPr>
          <w:rFonts w:asciiTheme="minorHAnsi" w:eastAsiaTheme="majorEastAsia" w:hAnsiTheme="minorHAnsi" w:cs="Calibri"/>
          <w:szCs w:val="24"/>
          <w:vertAlign w:val="subscript"/>
        </w:rPr>
        <w:t>2</w:t>
      </w:r>
      <w:r w:rsidR="00083A71">
        <w:rPr>
          <w:rFonts w:asciiTheme="minorHAnsi" w:eastAsiaTheme="majorEastAsia" w:hAnsiTheme="minorHAnsi" w:cs="Calibri"/>
          <w:szCs w:val="24"/>
        </w:rPr>
        <w:t xml:space="preserve"> and water vapour concentrations in the air stream can be determined, both before and after it has passed </w:t>
      </w:r>
      <w:r w:rsidR="00AD1C33">
        <w:rPr>
          <w:rFonts w:asciiTheme="minorHAnsi" w:eastAsiaTheme="majorEastAsia" w:hAnsiTheme="minorHAnsi" w:cs="Calibri"/>
          <w:szCs w:val="24"/>
        </w:rPr>
        <w:t>over the leaf. The difference between</w:t>
      </w:r>
      <w:r w:rsidR="00083A71">
        <w:rPr>
          <w:rFonts w:asciiTheme="minorHAnsi" w:eastAsiaTheme="majorEastAsia" w:hAnsiTheme="minorHAnsi" w:cs="Calibri"/>
          <w:szCs w:val="24"/>
        </w:rPr>
        <w:t xml:space="preserve"> these concentrations, as well as measurements of leaf temperature, can then be used to calculate rates of net CO</w:t>
      </w:r>
      <w:r w:rsidR="00083A71">
        <w:rPr>
          <w:rFonts w:asciiTheme="minorHAnsi" w:eastAsiaTheme="majorEastAsia" w:hAnsiTheme="minorHAnsi" w:cs="Calibri"/>
          <w:szCs w:val="24"/>
          <w:vertAlign w:val="subscript"/>
        </w:rPr>
        <w:t>2</w:t>
      </w:r>
      <w:r w:rsidR="00083A71">
        <w:rPr>
          <w:rFonts w:asciiTheme="minorHAnsi" w:eastAsiaTheme="majorEastAsia" w:hAnsiTheme="minorHAnsi" w:cs="Calibri"/>
          <w:szCs w:val="24"/>
        </w:rPr>
        <w:t xml:space="preserve"> assimilation (</w:t>
      </w:r>
      <w:r w:rsidR="00083A71">
        <w:rPr>
          <w:rFonts w:asciiTheme="minorHAnsi" w:eastAsiaTheme="majorEastAsia" w:hAnsiTheme="minorHAnsi" w:cs="Calibri"/>
          <w:i/>
          <w:szCs w:val="24"/>
        </w:rPr>
        <w:t>A</w:t>
      </w:r>
      <w:r w:rsidR="00083A71">
        <w:rPr>
          <w:rFonts w:asciiTheme="minorHAnsi" w:eastAsiaTheme="majorEastAsia" w:hAnsiTheme="minorHAnsi" w:cs="Calibri"/>
          <w:szCs w:val="24"/>
        </w:rPr>
        <w:t>), transpiration (</w:t>
      </w:r>
      <w:r w:rsidR="00083A71">
        <w:rPr>
          <w:rFonts w:asciiTheme="minorHAnsi" w:eastAsiaTheme="majorEastAsia" w:hAnsiTheme="minorHAnsi" w:cs="Calibri"/>
          <w:i/>
          <w:szCs w:val="24"/>
        </w:rPr>
        <w:t>E</w:t>
      </w:r>
      <w:r w:rsidR="00083A71">
        <w:rPr>
          <w:rFonts w:asciiTheme="minorHAnsi" w:eastAsiaTheme="majorEastAsia" w:hAnsiTheme="minorHAnsi" w:cs="Calibri"/>
          <w:szCs w:val="24"/>
        </w:rPr>
        <w:t>), stomatal conductance (</w:t>
      </w:r>
      <w:r w:rsidR="00083A71" w:rsidRPr="00DB430D">
        <w:rPr>
          <w:rFonts w:asciiTheme="minorHAnsi" w:eastAsiaTheme="majorEastAsia" w:hAnsiTheme="minorHAnsi" w:cs="Calibri"/>
          <w:i/>
          <w:szCs w:val="24"/>
        </w:rPr>
        <w:t>g</w:t>
      </w:r>
      <w:r w:rsidR="00083A71">
        <w:rPr>
          <w:rFonts w:asciiTheme="minorHAnsi" w:eastAsiaTheme="majorEastAsia" w:hAnsiTheme="minorHAnsi" w:cs="Calibri"/>
          <w:szCs w:val="24"/>
          <w:vertAlign w:val="subscript"/>
        </w:rPr>
        <w:t>s</w:t>
      </w:r>
      <w:r w:rsidR="009E06CA">
        <w:rPr>
          <w:rFonts w:asciiTheme="minorHAnsi" w:eastAsiaTheme="majorEastAsia" w:hAnsiTheme="minorHAnsi" w:cs="Calibri"/>
          <w:szCs w:val="24"/>
        </w:rPr>
        <w:t>), and intercellular</w:t>
      </w:r>
      <w:r w:rsidR="00083A71">
        <w:rPr>
          <w:rFonts w:asciiTheme="minorHAnsi" w:eastAsiaTheme="majorEastAsia" w:hAnsiTheme="minorHAnsi" w:cs="Calibri"/>
          <w:szCs w:val="24"/>
        </w:rPr>
        <w:t xml:space="preserve"> CO</w:t>
      </w:r>
      <w:r w:rsidR="00083A71" w:rsidRPr="00DB430D">
        <w:rPr>
          <w:rFonts w:asciiTheme="minorHAnsi" w:eastAsiaTheme="majorEastAsia" w:hAnsiTheme="minorHAnsi" w:cs="Calibri"/>
          <w:szCs w:val="24"/>
          <w:vertAlign w:val="subscript"/>
        </w:rPr>
        <w:t>2</w:t>
      </w:r>
      <w:r w:rsidR="00083A71">
        <w:rPr>
          <w:rFonts w:asciiTheme="minorHAnsi" w:eastAsiaTheme="majorEastAsia" w:hAnsiTheme="minorHAnsi" w:cs="Calibri"/>
          <w:szCs w:val="24"/>
        </w:rPr>
        <w:t xml:space="preserve"> concentration (</w:t>
      </w:r>
      <w:r w:rsidR="00083A71" w:rsidRPr="00DB430D">
        <w:rPr>
          <w:rFonts w:asciiTheme="minorHAnsi" w:eastAsiaTheme="majorEastAsia" w:hAnsiTheme="minorHAnsi" w:cs="Calibri"/>
          <w:i/>
          <w:szCs w:val="24"/>
        </w:rPr>
        <w:t>C</w:t>
      </w:r>
      <w:r w:rsidR="00083A71" w:rsidRPr="00DB430D">
        <w:rPr>
          <w:rFonts w:asciiTheme="minorHAnsi" w:eastAsiaTheme="majorEastAsia" w:hAnsiTheme="minorHAnsi" w:cs="Calibri"/>
          <w:szCs w:val="24"/>
          <w:vertAlign w:val="subscript"/>
        </w:rPr>
        <w:t>i</w:t>
      </w:r>
      <w:r w:rsidR="00083A71">
        <w:rPr>
          <w:rFonts w:asciiTheme="minorHAnsi" w:eastAsiaTheme="majorEastAsia" w:hAnsiTheme="minorHAnsi" w:cs="Calibri"/>
          <w:szCs w:val="24"/>
        </w:rPr>
        <w:t>), using calculations</w:t>
      </w:r>
      <w:r w:rsidR="00360B6B">
        <w:rPr>
          <w:rFonts w:asciiTheme="minorHAnsi" w:eastAsiaTheme="majorEastAsia" w:hAnsiTheme="minorHAnsi" w:cs="Calibri"/>
          <w:szCs w:val="24"/>
        </w:rPr>
        <w:t xml:space="preserve"> from</w:t>
      </w:r>
      <w:r w:rsidR="00360B6B">
        <w:rPr>
          <w:rFonts w:asciiTheme="minorHAnsi" w:eastAsiaTheme="majorEastAsia" w:hAnsiTheme="minorHAnsi" w:cs="Calibri"/>
          <w:szCs w:val="24"/>
        </w:rPr>
        <w:fldChar w:fldCharType="begin"/>
      </w:r>
      <w:r w:rsidR="00762D4F">
        <w:rPr>
          <w:rFonts w:asciiTheme="minorHAnsi" w:eastAsiaTheme="majorEastAsia" w:hAnsiTheme="minorHAnsi" w:cs="Calibri"/>
          <w:szCs w:val="24"/>
        </w:rPr>
        <w:instrText xml:space="preserve"> ADDIN ZOTERO_ITEM CSL_CITATION {"citationID":"3DhfjpuX","properties":{"formattedCitation":"(Farquhar et al., 1980; von Caemmerer and Farquhar, 1981)","plainCitation":"(Farquhar et al., 1980; von Caemmerer and Farquhar, 1981)","dontUpdate":true,"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id":879,"uris":["http://zotero.org/users/local/Hcd06Tc7/items/LHHCVHQW"],"itemData":{"id":879,"type":"article-journal","abstract":"A series of experiments is presented investigating short term and long term changes of the nature of the response of rate of CO2 assimilation to intercellular p(CO2). The relationships between CO2 assimilation rate and biochemical components of leaf photosynthesis, such as ribulose-bisphosphate (RuP2) carboxylase-oxygenase activity and electron transport capacity are examined and related to current theory of CO2 assimilation in leaves of C3 species. It was found that the response of the rate of CO2 assimilation to irradiance, partial pressure of O2, p(O2), and temperature was different at low and high intercellular p(CO2), suggesting that CO2 assimilation rate is governed by different processes at low and high intercellular p(CO2). In longer term changes in CO2 assimilation rate, induced by different growth conditions, the initial slope of the response of CO2 assimilation rate to intercellular p(CO2) could be correlated to in vitro measurements of RuP2 carboxylase activity. Also, CO2 assimilation rate at high p(CO2) could be correlated to in vitro measurements of electron transport rate. These results are consistent with the hypothesis that CO2 assimilation rate is limited by the RuP2 saturated rate of the RuP2 carboxylase-oxygenase at low intercellular p(CO2) and by the rate allowed by RuP2 regeneration capacity at high intercellular p(CO2).","container-title":"Planta","DOI":"10.1007/BF00384257","ISSN":"1432-2048","issue":"4","journalAbbreviation":"Planta","language":"en","page":"376-387","source":"Springer Link","title":"Some relationships between the biochemistry of photosynthesis and the gas exchange of leaves","volume":"153","author":[{"family":"Caemmerer","given":"S.","non-dropping-particle":"von"},{"family":"Farquhar","given":"G. D."}],"issued":{"date-parts":[["1981",12,1]]}},"label":"page"}],"schema":"https://github.com/citation-style-language/schema/raw/master/csl-citation.json"} </w:instrText>
      </w:r>
      <w:r w:rsidR="00360B6B">
        <w:rPr>
          <w:rFonts w:asciiTheme="minorHAnsi" w:eastAsiaTheme="majorEastAsia" w:hAnsiTheme="minorHAnsi" w:cs="Calibri"/>
          <w:szCs w:val="24"/>
        </w:rPr>
        <w:fldChar w:fldCharType="separate"/>
      </w:r>
      <w:r w:rsidR="00360B6B">
        <w:t xml:space="preserve"> </w:t>
      </w:r>
      <w:r w:rsidR="00360B6B" w:rsidRPr="00360B6B">
        <w:t xml:space="preserve">Farquhar et al. </w:t>
      </w:r>
      <w:r w:rsidR="00360B6B">
        <w:t>(</w:t>
      </w:r>
      <w:r w:rsidR="00360B6B" w:rsidRPr="00360B6B">
        <w:t>1980</w:t>
      </w:r>
      <w:r w:rsidR="00360B6B">
        <w:t>) and</w:t>
      </w:r>
      <w:r w:rsidR="00360B6B" w:rsidRPr="00360B6B">
        <w:t xml:space="preserve"> von Caemmerer and Farquhar </w:t>
      </w:r>
      <w:r w:rsidR="00360B6B">
        <w:t>(</w:t>
      </w:r>
      <w:r w:rsidR="00360B6B" w:rsidRPr="00360B6B">
        <w:t>1981)</w:t>
      </w:r>
      <w:r w:rsidR="00360B6B">
        <w:rPr>
          <w:rFonts w:asciiTheme="minorHAnsi" w:eastAsiaTheme="majorEastAsia" w:hAnsiTheme="minorHAnsi" w:cs="Calibri"/>
          <w:szCs w:val="24"/>
        </w:rPr>
        <w:fldChar w:fldCharType="end"/>
      </w:r>
      <w:r w:rsidR="00360B6B">
        <w:rPr>
          <w:rFonts w:asciiTheme="minorHAnsi" w:eastAsiaTheme="majorEastAsia" w:hAnsiTheme="minorHAnsi" w:cs="Calibri"/>
          <w:szCs w:val="24"/>
        </w:rPr>
        <w:t>.</w:t>
      </w:r>
      <w:r w:rsidR="00083A71">
        <w:rPr>
          <w:rFonts w:asciiTheme="minorHAnsi" w:eastAsiaTheme="majorEastAsia" w:hAnsiTheme="minorHAnsi" w:cs="Calibri"/>
          <w:szCs w:val="24"/>
        </w:rPr>
        <w:t xml:space="preserve"> These parameters can </w:t>
      </w:r>
      <w:r w:rsidR="00AD1C33">
        <w:rPr>
          <w:rFonts w:asciiTheme="minorHAnsi" w:eastAsiaTheme="majorEastAsia" w:hAnsiTheme="minorHAnsi" w:cs="Calibri"/>
          <w:szCs w:val="24"/>
        </w:rPr>
        <w:t xml:space="preserve">then </w:t>
      </w:r>
      <w:r w:rsidR="00083A71">
        <w:rPr>
          <w:rFonts w:asciiTheme="minorHAnsi" w:eastAsiaTheme="majorEastAsia" w:hAnsiTheme="minorHAnsi" w:cs="Calibri"/>
          <w:szCs w:val="24"/>
        </w:rPr>
        <w:t>be used to quantify how efficiently a plant uses water, such as the measurement of intrinsic water-use-efficiency (</w:t>
      </w:r>
      <w:proofErr w:type="spellStart"/>
      <w:r w:rsidR="00083A71">
        <w:rPr>
          <w:rFonts w:asciiTheme="minorHAnsi" w:eastAsiaTheme="majorEastAsia" w:hAnsiTheme="minorHAnsi" w:cs="Calibri"/>
          <w:szCs w:val="24"/>
        </w:rPr>
        <w:t>WUE</w:t>
      </w:r>
      <w:r w:rsidR="00083A71">
        <w:rPr>
          <w:rFonts w:asciiTheme="minorHAnsi" w:eastAsiaTheme="majorEastAsia" w:hAnsiTheme="minorHAnsi" w:cs="Calibri"/>
          <w:szCs w:val="24"/>
          <w:vertAlign w:val="subscript"/>
        </w:rPr>
        <w:t>i</w:t>
      </w:r>
      <w:proofErr w:type="spellEnd"/>
      <w:r w:rsidR="00083A71">
        <w:rPr>
          <w:rFonts w:asciiTheme="minorHAnsi" w:eastAsiaTheme="majorEastAsia" w:hAnsiTheme="minorHAnsi" w:cs="Calibri"/>
          <w:szCs w:val="24"/>
        </w:rPr>
        <w:t xml:space="preserve">), which is determined by </w:t>
      </w:r>
      <w:r w:rsidR="00083A71" w:rsidRPr="00DB430D">
        <w:rPr>
          <w:rFonts w:asciiTheme="minorHAnsi" w:eastAsiaTheme="majorEastAsia" w:hAnsiTheme="minorHAnsi" w:cs="Calibri"/>
          <w:i/>
          <w:szCs w:val="24"/>
        </w:rPr>
        <w:t>A</w:t>
      </w:r>
      <w:r w:rsidR="00083A71">
        <w:rPr>
          <w:rFonts w:asciiTheme="minorHAnsi" w:eastAsiaTheme="majorEastAsia" w:hAnsiTheme="minorHAnsi" w:cs="Calibri"/>
          <w:szCs w:val="24"/>
        </w:rPr>
        <w:t>/</w:t>
      </w:r>
      <w:r w:rsidR="00083A71" w:rsidRPr="00DB430D">
        <w:rPr>
          <w:rFonts w:asciiTheme="minorHAnsi" w:eastAsiaTheme="majorEastAsia" w:hAnsiTheme="minorHAnsi" w:cs="Calibri"/>
          <w:i/>
          <w:szCs w:val="24"/>
        </w:rPr>
        <w:t>g</w:t>
      </w:r>
      <w:r w:rsidR="00083A71" w:rsidRPr="00DB430D">
        <w:rPr>
          <w:rFonts w:asciiTheme="minorHAnsi" w:eastAsiaTheme="majorEastAsia" w:hAnsiTheme="minorHAnsi" w:cs="Calibri"/>
          <w:szCs w:val="24"/>
          <w:vertAlign w:val="subscript"/>
        </w:rPr>
        <w:t>s</w:t>
      </w:r>
      <w:r w:rsidR="00083A71">
        <w:rPr>
          <w:rFonts w:asciiTheme="minorHAnsi" w:eastAsiaTheme="majorEastAsia" w:hAnsiTheme="minorHAnsi" w:cs="Calibri"/>
          <w:szCs w:val="24"/>
        </w:rPr>
        <w:t xml:space="preserve">. </w:t>
      </w:r>
      <w:r w:rsidR="00D3415E">
        <w:rPr>
          <w:rFonts w:asciiTheme="minorHAnsi" w:eastAsiaTheme="majorEastAsia" w:hAnsiTheme="minorHAnsi" w:cs="Calibri"/>
          <w:szCs w:val="24"/>
        </w:rPr>
        <w:t>Steady-state</w:t>
      </w:r>
      <w:r w:rsidR="00083A71">
        <w:rPr>
          <w:rFonts w:asciiTheme="minorHAnsi" w:eastAsiaTheme="majorEastAsia" w:hAnsiTheme="minorHAnsi" w:cs="Calibri"/>
          <w:szCs w:val="24"/>
        </w:rPr>
        <w:t xml:space="preserve"> point measurements, where leaf gas exchange is measured under constant conditio</w:t>
      </w:r>
      <w:r w:rsidR="007C5977">
        <w:rPr>
          <w:rFonts w:asciiTheme="minorHAnsi" w:eastAsiaTheme="majorEastAsia" w:hAnsiTheme="minorHAnsi" w:cs="Calibri"/>
          <w:szCs w:val="24"/>
        </w:rPr>
        <w:t>ns, are excellent indicators of</w:t>
      </w:r>
      <w:r w:rsidR="00D3415E">
        <w:rPr>
          <w:rFonts w:asciiTheme="minorHAnsi" w:eastAsiaTheme="majorEastAsia" w:hAnsiTheme="minorHAnsi" w:cs="Calibri"/>
          <w:szCs w:val="24"/>
        </w:rPr>
        <w:t xml:space="preserve"> </w:t>
      </w:r>
      <w:r w:rsidR="007C5977">
        <w:rPr>
          <w:rFonts w:asciiTheme="minorHAnsi" w:eastAsiaTheme="majorEastAsia" w:hAnsiTheme="minorHAnsi" w:cs="Calibri"/>
          <w:szCs w:val="24"/>
        </w:rPr>
        <w:t>plant performance</w:t>
      </w:r>
      <w:r w:rsidR="00083A71">
        <w:rPr>
          <w:rFonts w:asciiTheme="minorHAnsi" w:eastAsiaTheme="majorEastAsia" w:hAnsiTheme="minorHAnsi" w:cs="Calibri"/>
          <w:szCs w:val="24"/>
        </w:rPr>
        <w:t xml:space="preserve"> at a particular point in time. They are therefore particularly useful for </w:t>
      </w:r>
      <w:r w:rsidR="007C5977">
        <w:rPr>
          <w:rFonts w:asciiTheme="minorHAnsi" w:eastAsiaTheme="majorEastAsia" w:hAnsiTheme="minorHAnsi" w:cs="Calibri"/>
          <w:szCs w:val="24"/>
        </w:rPr>
        <w:t xml:space="preserve">plant phenotyping and </w:t>
      </w:r>
      <w:r w:rsidR="00083A71">
        <w:rPr>
          <w:rFonts w:asciiTheme="minorHAnsi" w:eastAsiaTheme="majorEastAsia" w:hAnsiTheme="minorHAnsi" w:cs="Calibri"/>
          <w:szCs w:val="24"/>
        </w:rPr>
        <w:t xml:space="preserve">assessing </w:t>
      </w:r>
      <w:r w:rsidR="007C5977">
        <w:rPr>
          <w:rFonts w:asciiTheme="minorHAnsi" w:eastAsiaTheme="majorEastAsia" w:hAnsiTheme="minorHAnsi" w:cs="Calibri"/>
          <w:szCs w:val="24"/>
        </w:rPr>
        <w:t xml:space="preserve">tolerance to abiotic or biotic stresses. </w:t>
      </w:r>
      <w:r w:rsidR="00083A71">
        <w:rPr>
          <w:rFonts w:asciiTheme="minorHAnsi" w:eastAsiaTheme="majorEastAsia" w:hAnsiTheme="minorHAnsi" w:cs="Calibri"/>
          <w:szCs w:val="24"/>
        </w:rPr>
        <w:t xml:space="preserve">However, the </w:t>
      </w:r>
      <w:r w:rsidR="00CF0DB5">
        <w:rPr>
          <w:rFonts w:asciiTheme="minorHAnsi" w:eastAsiaTheme="majorEastAsia" w:hAnsiTheme="minorHAnsi" w:cs="Calibri"/>
          <w:szCs w:val="24"/>
        </w:rPr>
        <w:t>real power of an IRGA lies in its</w:t>
      </w:r>
      <w:r w:rsidR="00083A71">
        <w:rPr>
          <w:rFonts w:asciiTheme="minorHAnsi" w:eastAsiaTheme="majorEastAsia" w:hAnsiTheme="minorHAnsi" w:cs="Calibri"/>
          <w:szCs w:val="24"/>
        </w:rPr>
        <w:t xml:space="preserve"> ability to measure </w:t>
      </w:r>
      <w:r w:rsidR="007C5977">
        <w:rPr>
          <w:rFonts w:asciiTheme="minorHAnsi" w:eastAsiaTheme="majorEastAsia" w:hAnsiTheme="minorHAnsi" w:cs="Calibri"/>
          <w:szCs w:val="24"/>
        </w:rPr>
        <w:t xml:space="preserve">changes in </w:t>
      </w:r>
      <w:r w:rsidR="00083A71">
        <w:rPr>
          <w:rFonts w:asciiTheme="minorHAnsi" w:eastAsiaTheme="majorEastAsia" w:hAnsiTheme="minorHAnsi" w:cs="Calibri"/>
          <w:szCs w:val="24"/>
        </w:rPr>
        <w:t xml:space="preserve">gas </w:t>
      </w:r>
      <w:r w:rsidR="007C5977">
        <w:rPr>
          <w:rFonts w:asciiTheme="minorHAnsi" w:eastAsiaTheme="majorEastAsia" w:hAnsiTheme="minorHAnsi" w:cs="Calibri"/>
          <w:szCs w:val="24"/>
        </w:rPr>
        <w:t>exchange when</w:t>
      </w:r>
      <w:r w:rsidR="00083A71">
        <w:rPr>
          <w:rFonts w:asciiTheme="minorHAnsi" w:eastAsiaTheme="majorEastAsia" w:hAnsiTheme="minorHAnsi" w:cs="Calibri"/>
          <w:szCs w:val="24"/>
        </w:rPr>
        <w:t xml:space="preserve"> manipulating the environmental conditions within the leaf chamber. Furthermore, many IRGA systems can simultaneously measure chlorophyll fluorescence, </w:t>
      </w:r>
      <w:r w:rsidR="00083A71">
        <w:rPr>
          <w:rFonts w:asciiTheme="minorHAnsi" w:eastAsiaTheme="majorEastAsia" w:hAnsiTheme="minorHAnsi" w:cs="Calibri"/>
          <w:szCs w:val="24"/>
        </w:rPr>
        <w:lastRenderedPageBreak/>
        <w:t xml:space="preserve">allowing photosynthetic electron transport rates to be determined under varying conditions. Together, these more detailed measurements can provide valuable insights into the biochemical and biophysical processes that may be impacting a plant’s capacity for photosynthetic gas exchange. </w:t>
      </w:r>
    </w:p>
    <w:p w14:paraId="6B7174F7" w14:textId="77777777" w:rsidR="00083A71" w:rsidRPr="00D143D9" w:rsidRDefault="00F84D6A" w:rsidP="001008A9">
      <w:pPr>
        <w:spacing w:before="240" w:after="240"/>
        <w:ind w:firstLine="720"/>
        <w:outlineLvl w:val="3"/>
        <w:rPr>
          <w:rFonts w:asciiTheme="minorHAnsi" w:eastAsiaTheme="majorEastAsia" w:hAnsiTheme="minorHAnsi" w:cs="Calibri"/>
          <w:szCs w:val="24"/>
        </w:rPr>
      </w:pPr>
      <w:r>
        <w:rPr>
          <w:rFonts w:asciiTheme="minorHAnsi" w:eastAsiaTheme="majorEastAsia" w:hAnsiTheme="minorHAnsi" w:cs="Calibri"/>
          <w:szCs w:val="24"/>
        </w:rPr>
        <w:t xml:space="preserve">An </w:t>
      </w:r>
      <w:r w:rsidRPr="00F84D6A">
        <w:rPr>
          <w:rFonts w:asciiTheme="minorHAnsi" w:eastAsiaTheme="majorEastAsia" w:hAnsiTheme="minorHAnsi" w:cs="Calibri"/>
          <w:i/>
          <w:szCs w:val="24"/>
        </w:rPr>
        <w:t>A</w:t>
      </w:r>
      <w:r>
        <w:rPr>
          <w:rFonts w:asciiTheme="minorHAnsi" w:eastAsiaTheme="majorEastAsia" w:hAnsiTheme="minorHAnsi" w:cs="Calibri"/>
          <w:szCs w:val="24"/>
        </w:rPr>
        <w:t>/</w:t>
      </w:r>
      <w:r w:rsidRPr="00F84D6A">
        <w:rPr>
          <w:rFonts w:asciiTheme="minorHAnsi" w:eastAsiaTheme="majorEastAsia" w:hAnsiTheme="minorHAnsi" w:cs="Calibri"/>
          <w:i/>
          <w:szCs w:val="24"/>
        </w:rPr>
        <w:t>C</w:t>
      </w:r>
      <w:r w:rsidRPr="00F84D6A">
        <w:rPr>
          <w:rFonts w:asciiTheme="minorHAnsi" w:eastAsiaTheme="majorEastAsia" w:hAnsiTheme="minorHAnsi" w:cs="Calibri"/>
          <w:szCs w:val="24"/>
          <w:vertAlign w:val="subscript"/>
        </w:rPr>
        <w:t>i</w:t>
      </w:r>
      <w:r>
        <w:rPr>
          <w:rFonts w:asciiTheme="minorHAnsi" w:eastAsiaTheme="majorEastAsia" w:hAnsiTheme="minorHAnsi" w:cs="Calibri"/>
          <w:szCs w:val="24"/>
        </w:rPr>
        <w:t xml:space="preserve"> response curve is perhaps the most</w:t>
      </w:r>
      <w:r w:rsidR="00083A71">
        <w:rPr>
          <w:rFonts w:asciiTheme="minorHAnsi" w:eastAsiaTheme="majorEastAsia" w:hAnsiTheme="minorHAnsi" w:cs="Calibri"/>
          <w:szCs w:val="24"/>
        </w:rPr>
        <w:t xml:space="preserve"> </w:t>
      </w:r>
      <w:r>
        <w:rPr>
          <w:rFonts w:asciiTheme="minorHAnsi" w:eastAsiaTheme="majorEastAsia" w:hAnsiTheme="minorHAnsi" w:cs="Calibri"/>
          <w:szCs w:val="24"/>
        </w:rPr>
        <w:t xml:space="preserve">common and </w:t>
      </w:r>
      <w:r w:rsidR="00083A71">
        <w:rPr>
          <w:rFonts w:asciiTheme="minorHAnsi" w:eastAsiaTheme="majorEastAsia" w:hAnsiTheme="minorHAnsi" w:cs="Calibri"/>
          <w:szCs w:val="24"/>
        </w:rPr>
        <w:t xml:space="preserve">informative </w:t>
      </w:r>
      <w:r>
        <w:rPr>
          <w:rFonts w:asciiTheme="minorHAnsi" w:eastAsiaTheme="majorEastAsia" w:hAnsiTheme="minorHAnsi" w:cs="Calibri"/>
          <w:szCs w:val="24"/>
        </w:rPr>
        <w:t xml:space="preserve">gas exchange analysis undertaken. This involves measuring the photosynthetic response to changes in </w:t>
      </w:r>
      <w:r w:rsidR="00083A71">
        <w:rPr>
          <w:rFonts w:asciiTheme="minorHAnsi" w:eastAsiaTheme="majorEastAsia" w:hAnsiTheme="minorHAnsi" w:cs="Calibri"/>
          <w:szCs w:val="24"/>
        </w:rPr>
        <w:t>atmospheric CO</w:t>
      </w:r>
      <w:r w:rsidR="00083A71">
        <w:rPr>
          <w:rFonts w:asciiTheme="minorHAnsi" w:eastAsiaTheme="majorEastAsia" w:hAnsiTheme="minorHAnsi" w:cs="Calibri"/>
          <w:szCs w:val="24"/>
          <w:vertAlign w:val="subscript"/>
        </w:rPr>
        <w:t>2</w:t>
      </w:r>
      <w:r w:rsidR="00083A71">
        <w:rPr>
          <w:rFonts w:asciiTheme="minorHAnsi" w:eastAsiaTheme="majorEastAsia" w:hAnsiTheme="minorHAnsi" w:cs="Calibri"/>
          <w:szCs w:val="24"/>
        </w:rPr>
        <w:t xml:space="preserve"> concentrations (</w:t>
      </w:r>
      <w:r w:rsidR="00083A71">
        <w:rPr>
          <w:rFonts w:asciiTheme="minorHAnsi" w:eastAsiaTheme="majorEastAsia" w:hAnsiTheme="minorHAnsi" w:cs="Calibri"/>
          <w:i/>
          <w:szCs w:val="24"/>
        </w:rPr>
        <w:t>C</w:t>
      </w:r>
      <w:r w:rsidR="00083A71">
        <w:rPr>
          <w:rFonts w:asciiTheme="minorHAnsi" w:eastAsiaTheme="majorEastAsia" w:hAnsiTheme="minorHAnsi" w:cs="Calibri"/>
          <w:szCs w:val="24"/>
          <w:vertAlign w:val="subscript"/>
        </w:rPr>
        <w:t>a</w:t>
      </w:r>
      <w:r>
        <w:rPr>
          <w:rFonts w:asciiTheme="minorHAnsi" w:eastAsiaTheme="majorEastAsia" w:hAnsiTheme="minorHAnsi" w:cs="Calibri"/>
          <w:szCs w:val="24"/>
        </w:rPr>
        <w:t xml:space="preserve">), but plotting the relationship between </w:t>
      </w:r>
      <w:r w:rsidRPr="00F84D6A">
        <w:rPr>
          <w:rFonts w:asciiTheme="minorHAnsi" w:eastAsiaTheme="majorEastAsia" w:hAnsiTheme="minorHAnsi" w:cs="Calibri"/>
          <w:i/>
          <w:szCs w:val="24"/>
        </w:rPr>
        <w:t>A</w:t>
      </w:r>
      <w:r>
        <w:rPr>
          <w:rFonts w:asciiTheme="minorHAnsi" w:eastAsiaTheme="majorEastAsia" w:hAnsiTheme="minorHAnsi" w:cs="Calibri"/>
          <w:szCs w:val="24"/>
        </w:rPr>
        <w:t xml:space="preserve"> and </w:t>
      </w:r>
      <w:r w:rsidRPr="00F84D6A">
        <w:rPr>
          <w:rFonts w:asciiTheme="minorHAnsi" w:eastAsiaTheme="majorEastAsia" w:hAnsiTheme="minorHAnsi" w:cs="Calibri"/>
          <w:i/>
          <w:szCs w:val="24"/>
        </w:rPr>
        <w:t>C</w:t>
      </w:r>
      <w:r w:rsidRPr="00F84D6A">
        <w:rPr>
          <w:rFonts w:asciiTheme="minorHAnsi" w:eastAsiaTheme="majorEastAsia" w:hAnsiTheme="minorHAnsi" w:cs="Calibri"/>
          <w:szCs w:val="24"/>
          <w:vertAlign w:val="subscript"/>
        </w:rPr>
        <w:t>i</w:t>
      </w:r>
      <w:r>
        <w:rPr>
          <w:rFonts w:asciiTheme="minorHAnsi" w:eastAsiaTheme="majorEastAsia" w:hAnsiTheme="minorHAnsi" w:cs="Calibri"/>
          <w:szCs w:val="24"/>
        </w:rPr>
        <w:t xml:space="preserve"> to account for any stomatal influence on CO</w:t>
      </w:r>
      <w:r>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uptake, which may vary between genotypes.</w:t>
      </w:r>
      <w:r w:rsidR="00083A71">
        <w:rPr>
          <w:rFonts w:asciiTheme="minorHAnsi" w:eastAsiaTheme="majorEastAsia" w:hAnsiTheme="minorHAnsi" w:cs="Calibri"/>
          <w:szCs w:val="24"/>
        </w:rPr>
        <w:t xml:space="preserve"> Measurements are typically performed under saturating light intensities to ensure that stomata are sufficiently open and photosynthetic electron transfer is maximised. Figure 3.3 shows a typical </w:t>
      </w:r>
      <w:r w:rsidR="00083A71" w:rsidRPr="00DB430D">
        <w:rPr>
          <w:rFonts w:asciiTheme="minorHAnsi" w:eastAsiaTheme="majorEastAsia" w:hAnsiTheme="minorHAnsi" w:cs="Calibri"/>
          <w:i/>
          <w:szCs w:val="24"/>
        </w:rPr>
        <w:t>A</w:t>
      </w:r>
      <w:r w:rsidR="00083A71">
        <w:rPr>
          <w:rFonts w:asciiTheme="minorHAnsi" w:eastAsiaTheme="majorEastAsia" w:hAnsiTheme="minorHAnsi" w:cs="Calibri"/>
          <w:szCs w:val="24"/>
        </w:rPr>
        <w:t>/</w:t>
      </w:r>
      <w:r w:rsidR="00083A71" w:rsidRPr="00DB430D">
        <w:rPr>
          <w:rFonts w:asciiTheme="minorHAnsi" w:eastAsiaTheme="majorEastAsia" w:hAnsiTheme="minorHAnsi" w:cs="Calibri"/>
          <w:i/>
          <w:szCs w:val="24"/>
        </w:rPr>
        <w:t>C</w:t>
      </w:r>
      <w:r w:rsidR="00083A71" w:rsidRPr="00DB430D">
        <w:rPr>
          <w:rFonts w:asciiTheme="minorHAnsi" w:eastAsiaTheme="majorEastAsia" w:hAnsiTheme="minorHAnsi" w:cs="Calibri"/>
          <w:szCs w:val="24"/>
          <w:vertAlign w:val="subscript"/>
        </w:rPr>
        <w:t>i</w:t>
      </w:r>
      <w:r w:rsidR="00083A71">
        <w:rPr>
          <w:rFonts w:asciiTheme="minorHAnsi" w:eastAsiaTheme="majorEastAsia" w:hAnsiTheme="minorHAnsi" w:cs="Calibri"/>
          <w:szCs w:val="24"/>
        </w:rPr>
        <w:t xml:space="preserve"> curve for a C</w:t>
      </w:r>
      <w:r w:rsidR="00083A71">
        <w:rPr>
          <w:rFonts w:asciiTheme="minorHAnsi" w:eastAsiaTheme="majorEastAsia" w:hAnsiTheme="minorHAnsi" w:cs="Calibri"/>
          <w:szCs w:val="24"/>
          <w:vertAlign w:val="subscript"/>
        </w:rPr>
        <w:t>3</w:t>
      </w:r>
      <w:r w:rsidR="00083A71">
        <w:rPr>
          <w:rFonts w:asciiTheme="minorHAnsi" w:eastAsiaTheme="majorEastAsia" w:hAnsiTheme="minorHAnsi" w:cs="Calibri"/>
          <w:szCs w:val="24"/>
        </w:rPr>
        <w:t xml:space="preserve"> species. </w:t>
      </w:r>
      <w:r w:rsidR="001008A9">
        <w:rPr>
          <w:rFonts w:asciiTheme="minorHAnsi" w:eastAsiaTheme="majorEastAsia" w:hAnsiTheme="minorHAnsi" w:cs="Calibri"/>
          <w:szCs w:val="24"/>
        </w:rPr>
        <w:t xml:space="preserve">Using the </w:t>
      </w:r>
      <w:r w:rsidR="001008A9">
        <w:rPr>
          <w:rFonts w:asciiTheme="minorHAnsi" w:eastAsiaTheme="majorEastAsia" w:hAnsiTheme="minorHAnsi" w:cs="Calibri"/>
          <w:szCs w:val="24"/>
        </w:rPr>
        <w:fldChar w:fldCharType="begin"/>
      </w:r>
      <w:r w:rsidR="00762D4F">
        <w:rPr>
          <w:rFonts w:asciiTheme="minorHAnsi" w:eastAsiaTheme="majorEastAsia" w:hAnsiTheme="minorHAnsi" w:cs="Calibri"/>
          <w:szCs w:val="24"/>
        </w:rPr>
        <w:instrText xml:space="preserve"> ADDIN ZOTERO_ITEM CSL_CITATION {"citationID":"kFGtXUNp","properties":{"formattedCitation":"(Farquhar et al., 1980)","plainCitation":"(Farquhar et al., 1980)","dontUpdate":true,"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schema":"https://github.com/citation-style-language/schema/raw/master/csl-citation.json"} </w:instrText>
      </w:r>
      <w:r w:rsidR="001008A9">
        <w:rPr>
          <w:rFonts w:asciiTheme="minorHAnsi" w:eastAsiaTheme="majorEastAsia" w:hAnsiTheme="minorHAnsi" w:cs="Calibri"/>
          <w:szCs w:val="24"/>
        </w:rPr>
        <w:fldChar w:fldCharType="separate"/>
      </w:r>
      <w:r w:rsidR="001008A9" w:rsidRPr="001008A9">
        <w:t xml:space="preserve">Farquhar et al. </w:t>
      </w:r>
      <w:r w:rsidR="001008A9">
        <w:t>(</w:t>
      </w:r>
      <w:r w:rsidR="001008A9" w:rsidRPr="001008A9">
        <w:t>1980)</w:t>
      </w:r>
      <w:r w:rsidR="001008A9">
        <w:rPr>
          <w:rFonts w:asciiTheme="minorHAnsi" w:eastAsiaTheme="majorEastAsia" w:hAnsiTheme="minorHAnsi" w:cs="Calibri"/>
          <w:szCs w:val="24"/>
        </w:rPr>
        <w:fldChar w:fldCharType="end"/>
      </w:r>
      <w:r w:rsidR="00083A71">
        <w:rPr>
          <w:rFonts w:asciiTheme="minorHAnsi" w:eastAsiaTheme="majorEastAsia" w:hAnsiTheme="minorHAnsi" w:cs="Calibri"/>
          <w:szCs w:val="24"/>
        </w:rPr>
        <w:t xml:space="preserve"> model of photosynthesis, </w:t>
      </w:r>
      <w:r w:rsidR="00083A71" w:rsidRPr="00DB430D">
        <w:rPr>
          <w:rFonts w:asciiTheme="minorHAnsi" w:eastAsiaTheme="majorEastAsia" w:hAnsiTheme="minorHAnsi" w:cs="Calibri"/>
          <w:i/>
          <w:szCs w:val="24"/>
        </w:rPr>
        <w:t>A</w:t>
      </w:r>
      <w:r w:rsidR="00083A71">
        <w:rPr>
          <w:rFonts w:asciiTheme="minorHAnsi" w:eastAsiaTheme="majorEastAsia" w:hAnsiTheme="minorHAnsi" w:cs="Calibri"/>
          <w:szCs w:val="24"/>
        </w:rPr>
        <w:t>/</w:t>
      </w:r>
      <w:r w:rsidR="00083A71" w:rsidRPr="00DB430D">
        <w:rPr>
          <w:rFonts w:asciiTheme="minorHAnsi" w:eastAsiaTheme="majorEastAsia" w:hAnsiTheme="minorHAnsi" w:cs="Calibri"/>
          <w:i/>
          <w:szCs w:val="24"/>
        </w:rPr>
        <w:t>C</w:t>
      </w:r>
      <w:r w:rsidR="00083A71" w:rsidRPr="00DB430D">
        <w:rPr>
          <w:rFonts w:asciiTheme="minorHAnsi" w:eastAsiaTheme="majorEastAsia" w:hAnsiTheme="minorHAnsi" w:cs="Calibri"/>
          <w:szCs w:val="24"/>
          <w:vertAlign w:val="subscript"/>
        </w:rPr>
        <w:t>i</w:t>
      </w:r>
      <w:r w:rsidR="00083A71">
        <w:rPr>
          <w:rFonts w:asciiTheme="minorHAnsi" w:eastAsiaTheme="majorEastAsia" w:hAnsiTheme="minorHAnsi" w:cs="Calibri"/>
          <w:szCs w:val="24"/>
        </w:rPr>
        <w:t xml:space="preserve"> curves can be used to calculate a number of useful parameters that describe the underlying biochemistry of photosynthesis and any diffusional limitations imposed on CO</w:t>
      </w:r>
      <w:r w:rsidR="00083A71">
        <w:rPr>
          <w:rFonts w:asciiTheme="minorHAnsi" w:eastAsiaTheme="majorEastAsia" w:hAnsiTheme="minorHAnsi" w:cs="Calibri"/>
          <w:szCs w:val="24"/>
          <w:vertAlign w:val="subscript"/>
        </w:rPr>
        <w:t>2</w:t>
      </w:r>
      <w:r w:rsidR="00083A71">
        <w:rPr>
          <w:rFonts w:asciiTheme="minorHAnsi" w:eastAsiaTheme="majorEastAsia" w:hAnsiTheme="minorHAnsi" w:cs="Calibri"/>
          <w:szCs w:val="24"/>
        </w:rPr>
        <w:t xml:space="preserve"> uptake.</w:t>
      </w:r>
    </w:p>
    <w:p w14:paraId="7AA11EA3" w14:textId="77777777" w:rsidR="00083A71" w:rsidRDefault="00083A71" w:rsidP="001854E9">
      <w:pPr>
        <w:spacing w:before="240" w:after="240"/>
        <w:ind w:firstLine="720"/>
        <w:outlineLvl w:val="3"/>
        <w:rPr>
          <w:rFonts w:asciiTheme="minorHAnsi" w:eastAsiaTheme="majorEastAsia" w:hAnsiTheme="minorHAnsi" w:cs="Calibri"/>
          <w:szCs w:val="24"/>
        </w:rPr>
      </w:pPr>
      <w:r w:rsidRPr="00DB430D">
        <w:rPr>
          <w:rFonts w:asciiTheme="minorHAnsi" w:eastAsiaTheme="majorEastAsia" w:hAnsiTheme="minorHAnsi" w:cs="Calibri"/>
          <w:i/>
          <w:szCs w:val="24"/>
        </w:rPr>
        <w:t>A</w:t>
      </w:r>
      <w:r>
        <w:rPr>
          <w:rFonts w:asciiTheme="minorHAnsi" w:eastAsiaTheme="majorEastAsia" w:hAnsiTheme="minorHAnsi" w:cs="Calibri"/>
          <w:szCs w:val="24"/>
        </w:rPr>
        <w:t>/</w:t>
      </w:r>
      <w:r w:rsidRPr="00DB430D">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 xml:space="preserve">i </w:t>
      </w:r>
      <w:r>
        <w:rPr>
          <w:rFonts w:asciiTheme="minorHAnsi" w:eastAsiaTheme="majorEastAsia" w:hAnsiTheme="minorHAnsi" w:cs="Calibri"/>
          <w:szCs w:val="24"/>
        </w:rPr>
        <w:t>curves have three distinct stages</w:t>
      </w:r>
      <w:r w:rsidR="00F84D6A">
        <w:rPr>
          <w:rFonts w:asciiTheme="minorHAnsi" w:eastAsiaTheme="majorEastAsia" w:hAnsiTheme="minorHAnsi" w:cs="Calibri"/>
          <w:szCs w:val="24"/>
        </w:rPr>
        <w:t xml:space="preserve"> that</w:t>
      </w:r>
      <w:r>
        <w:rPr>
          <w:rFonts w:asciiTheme="minorHAnsi" w:eastAsiaTheme="majorEastAsia" w:hAnsiTheme="minorHAnsi" w:cs="Calibri"/>
          <w:szCs w:val="24"/>
        </w:rPr>
        <w:t xml:space="preserve"> relate to three core processes</w:t>
      </w:r>
      <w:r w:rsidR="00F84D6A">
        <w:rPr>
          <w:rFonts w:asciiTheme="minorHAnsi" w:eastAsiaTheme="majorEastAsia" w:hAnsiTheme="minorHAnsi" w:cs="Calibri"/>
          <w:szCs w:val="24"/>
        </w:rPr>
        <w:t xml:space="preserve">, which </w:t>
      </w:r>
      <w:r>
        <w:rPr>
          <w:rFonts w:asciiTheme="minorHAnsi" w:eastAsiaTheme="majorEastAsia" w:hAnsiTheme="minorHAnsi" w:cs="Calibri"/>
          <w:szCs w:val="24"/>
        </w:rPr>
        <w:t xml:space="preserve">together set the upper limit on photosynthetic rate: RuBP carboxylation, RuBP regeneration and the consumption of triose phosphate (G3P) </w:t>
      </w:r>
      <w:r w:rsidR="001008A9">
        <w:rPr>
          <w:rFonts w:asciiTheme="minorHAnsi" w:eastAsiaTheme="majorEastAsia" w:hAnsiTheme="minorHAnsi" w:cs="Calibri"/>
          <w:szCs w:val="24"/>
        </w:rPr>
        <w:fldChar w:fldCharType="begin"/>
      </w:r>
      <w:r w:rsidR="001008A9">
        <w:rPr>
          <w:rFonts w:asciiTheme="minorHAnsi" w:eastAsiaTheme="majorEastAsia" w:hAnsiTheme="minorHAnsi" w:cs="Calibri"/>
          <w:szCs w:val="24"/>
        </w:rPr>
        <w:instrText xml:space="preserve"> ADDIN ZOTERO_ITEM CSL_CITATION {"citationID":"PPUM8Hqt","properties":{"formattedCitation":"(Farquhar et al., 1980; Sharkey, 1985)","plainCitation":"(Farquhar et al., 1980; Sharkey, 1985)","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label":"page"},{"id":884,"uris":["http://zotero.org/users/local/Hcd06Tc7/items/6AH4K2ZY"],"itemData":{"id":884,"type":"article-journal","abstract":"The instantaneous rate of photosynthetic CO2 assimilation in C3 plants has generally been studied in model systems such as isolated chloroplasts and algae. From these studies and from theoretical analyses of gas exchange behavior it is now possible to study the biochemistry of photosynthesis in intact leaves using a combination of methods, most of which are nondestructive.","container-title":"The Botanical Review","DOI":"10.1007/BF02861058","ISSN":"1874-9372","issue":"1","journalAbbreviation":"Bot. Rev","language":"en","page":"53-105","source":"Springer Link","title":"Photosynthesis in intact leaves of C3 plants: Physics, physiology and rate limitations","title-short":"Photosynthesis in intact leaves of C3 plants","volume":"51","author":[{"family":"Sharkey","given":"Thomas D."}],"issued":{"date-parts":[["1985",1,1]]}},"label":"page"}],"schema":"https://github.com/citation-style-language/schema/raw/master/csl-citation.json"} </w:instrText>
      </w:r>
      <w:r w:rsidR="001008A9">
        <w:rPr>
          <w:rFonts w:asciiTheme="minorHAnsi" w:eastAsiaTheme="majorEastAsia" w:hAnsiTheme="minorHAnsi" w:cs="Calibri"/>
          <w:szCs w:val="24"/>
        </w:rPr>
        <w:fldChar w:fldCharType="separate"/>
      </w:r>
      <w:r w:rsidR="001008A9" w:rsidRPr="001008A9">
        <w:t>(Farquhar et al., 1980; Sharkey, 1985)</w:t>
      </w:r>
      <w:r w:rsidR="001008A9">
        <w:rPr>
          <w:rFonts w:asciiTheme="minorHAnsi" w:eastAsiaTheme="majorEastAsia" w:hAnsiTheme="minorHAnsi" w:cs="Calibri"/>
          <w:szCs w:val="24"/>
        </w:rPr>
        <w:fldChar w:fldCharType="end"/>
      </w:r>
      <w:r w:rsidR="001008A9">
        <w:rPr>
          <w:rFonts w:asciiTheme="minorHAnsi" w:eastAsiaTheme="majorEastAsia" w:hAnsiTheme="minorHAnsi" w:cs="Calibri"/>
          <w:szCs w:val="24"/>
        </w:rPr>
        <w:t xml:space="preserve"> </w:t>
      </w:r>
      <w:r w:rsidR="0044414A">
        <w:rPr>
          <w:rFonts w:asciiTheme="minorHAnsi" w:eastAsiaTheme="majorEastAsia" w:hAnsiTheme="minorHAnsi" w:cs="Calibri"/>
          <w:szCs w:val="24"/>
        </w:rPr>
        <w:t>(Figure 3.3)</w:t>
      </w:r>
      <w:r>
        <w:rPr>
          <w:rFonts w:asciiTheme="minorHAnsi" w:eastAsiaTheme="majorEastAsia" w:hAnsiTheme="minorHAnsi" w:cs="Calibri"/>
          <w:szCs w:val="24"/>
        </w:rPr>
        <w:t xml:space="preserve">. Under sub-ambient </w:t>
      </w:r>
      <w:r w:rsidRPr="00DB430D">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a</w:t>
      </w:r>
      <w:r w:rsidRPr="00F161C2">
        <w:rPr>
          <w:rFonts w:asciiTheme="minorHAnsi" w:eastAsiaTheme="majorEastAsia" w:hAnsiTheme="minorHAnsi" w:cs="Calibri"/>
          <w:szCs w:val="24"/>
        </w:rPr>
        <w:t xml:space="preserve"> </w:t>
      </w:r>
      <w:r>
        <w:rPr>
          <w:rFonts w:asciiTheme="minorHAnsi" w:eastAsiaTheme="majorEastAsia" w:hAnsiTheme="minorHAnsi" w:cs="Calibri"/>
          <w:szCs w:val="24"/>
        </w:rPr>
        <w:t xml:space="preserve">levels, </w:t>
      </w:r>
      <w:r>
        <w:rPr>
          <w:rFonts w:asciiTheme="minorHAnsi" w:eastAsiaTheme="majorEastAsia" w:hAnsiTheme="minorHAnsi" w:cs="Calibri"/>
          <w:i/>
          <w:szCs w:val="24"/>
        </w:rPr>
        <w:t>A</w:t>
      </w:r>
      <w:r>
        <w:rPr>
          <w:rFonts w:asciiTheme="minorHAnsi" w:eastAsiaTheme="majorEastAsia" w:hAnsiTheme="minorHAnsi" w:cs="Calibri"/>
          <w:szCs w:val="24"/>
        </w:rPr>
        <w:t xml:space="preserve"> is limited by the availability of CO</w:t>
      </w:r>
      <w:r w:rsidRPr="00DB430D">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for </w:t>
      </w:r>
      <w:r w:rsidR="00F161C2">
        <w:rPr>
          <w:rFonts w:asciiTheme="minorHAnsi" w:eastAsiaTheme="majorEastAsia" w:hAnsiTheme="minorHAnsi" w:cs="Calibri"/>
          <w:szCs w:val="24"/>
        </w:rPr>
        <w:t>Rubisco to carboxylate RuBP</w:t>
      </w:r>
      <w:r>
        <w:rPr>
          <w:rFonts w:asciiTheme="minorHAnsi" w:eastAsiaTheme="majorEastAsia" w:hAnsiTheme="minorHAnsi" w:cs="Calibri"/>
          <w:szCs w:val="24"/>
        </w:rPr>
        <w:t xml:space="preserve">, which is referred to as Rubisco limitation. As a result, </w:t>
      </w:r>
      <w:r w:rsidR="00F161C2">
        <w:rPr>
          <w:rFonts w:asciiTheme="minorHAnsi" w:eastAsiaTheme="majorEastAsia" w:hAnsiTheme="minorHAnsi" w:cs="Calibri"/>
          <w:szCs w:val="24"/>
        </w:rPr>
        <w:t>under these conditions,</w:t>
      </w:r>
      <w:r w:rsidR="00F161C2">
        <w:rPr>
          <w:rFonts w:asciiTheme="minorHAnsi" w:eastAsiaTheme="majorEastAsia" w:hAnsiTheme="minorHAnsi" w:cs="Calibri"/>
          <w:i/>
          <w:szCs w:val="24"/>
        </w:rPr>
        <w:t xml:space="preserve"> </w:t>
      </w:r>
      <w:r>
        <w:rPr>
          <w:rFonts w:asciiTheme="minorHAnsi" w:eastAsiaTheme="majorEastAsia" w:hAnsiTheme="minorHAnsi" w:cs="Calibri"/>
          <w:i/>
          <w:szCs w:val="24"/>
        </w:rPr>
        <w:t xml:space="preserve">A </w:t>
      </w:r>
      <w:r>
        <w:rPr>
          <w:rFonts w:asciiTheme="minorHAnsi" w:eastAsiaTheme="majorEastAsia" w:hAnsiTheme="minorHAnsi" w:cs="Calibri"/>
          <w:szCs w:val="24"/>
        </w:rPr>
        <w:t xml:space="preserve">rises linearly with increasing </w:t>
      </w:r>
      <w:r>
        <w:rPr>
          <w:rFonts w:asciiTheme="minorHAnsi" w:eastAsiaTheme="majorEastAsia" w:hAnsiTheme="minorHAnsi" w:cs="Calibri"/>
          <w:i/>
          <w:szCs w:val="24"/>
        </w:rPr>
        <w:t>C</w:t>
      </w:r>
      <w:r>
        <w:rPr>
          <w:rFonts w:asciiTheme="minorHAnsi" w:eastAsiaTheme="majorEastAsia" w:hAnsiTheme="minorHAnsi" w:cs="Calibri"/>
          <w:szCs w:val="24"/>
          <w:vertAlign w:val="subscript"/>
        </w:rPr>
        <w:t>i</w:t>
      </w:r>
      <w:r w:rsidR="00F161C2">
        <w:rPr>
          <w:rFonts w:asciiTheme="minorHAnsi" w:eastAsiaTheme="majorEastAsia" w:hAnsiTheme="minorHAnsi" w:cs="Calibri"/>
          <w:szCs w:val="24"/>
        </w:rPr>
        <w:t>, allowing the</w:t>
      </w:r>
      <w:r>
        <w:rPr>
          <w:rFonts w:asciiTheme="minorHAnsi" w:eastAsiaTheme="majorEastAsia" w:hAnsiTheme="minorHAnsi" w:cs="Calibri"/>
          <w:szCs w:val="24"/>
        </w:rPr>
        <w:t xml:space="preserve"> initial slope of an </w:t>
      </w:r>
      <w:r w:rsidRPr="00DB430D">
        <w:rPr>
          <w:rFonts w:asciiTheme="minorHAnsi" w:eastAsiaTheme="majorEastAsia" w:hAnsiTheme="minorHAnsi" w:cs="Calibri"/>
          <w:i/>
          <w:szCs w:val="24"/>
        </w:rPr>
        <w:t>A</w:t>
      </w:r>
      <w:r>
        <w:rPr>
          <w:rFonts w:asciiTheme="minorHAnsi" w:eastAsiaTheme="majorEastAsia" w:hAnsiTheme="minorHAnsi" w:cs="Calibri"/>
          <w:szCs w:val="24"/>
        </w:rPr>
        <w:t>/</w:t>
      </w:r>
      <w:r w:rsidRPr="00DB430D">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i</w:t>
      </w:r>
      <w:r w:rsidR="00F161C2">
        <w:rPr>
          <w:rFonts w:asciiTheme="minorHAnsi" w:eastAsiaTheme="majorEastAsia" w:hAnsiTheme="minorHAnsi" w:cs="Calibri"/>
          <w:szCs w:val="24"/>
        </w:rPr>
        <w:t xml:space="preserve"> curve to</w:t>
      </w:r>
      <w:r>
        <w:rPr>
          <w:rFonts w:asciiTheme="minorHAnsi" w:eastAsiaTheme="majorEastAsia" w:hAnsiTheme="minorHAnsi" w:cs="Calibri"/>
          <w:szCs w:val="24"/>
        </w:rPr>
        <w:t xml:space="preserve"> be used to calculate the maximum rate of Rubisco carboxylation (</w:t>
      </w:r>
      <w:proofErr w:type="spellStart"/>
      <w:r w:rsidRPr="00DB430D">
        <w:rPr>
          <w:rFonts w:asciiTheme="minorHAnsi" w:eastAsiaTheme="majorEastAsia" w:hAnsiTheme="minorHAnsi" w:cs="Calibri"/>
          <w:i/>
          <w:szCs w:val="24"/>
        </w:rPr>
        <w:t>V</w:t>
      </w:r>
      <w:r w:rsidRPr="00DB430D">
        <w:rPr>
          <w:rFonts w:asciiTheme="minorHAnsi" w:eastAsiaTheme="majorEastAsia" w:hAnsiTheme="minorHAnsi" w:cs="Calibri"/>
          <w:szCs w:val="24"/>
          <w:vertAlign w:val="subscript"/>
        </w:rPr>
        <w:t>cmax</w:t>
      </w:r>
      <w:proofErr w:type="spellEnd"/>
      <w:r>
        <w:rPr>
          <w:rFonts w:asciiTheme="minorHAnsi" w:eastAsiaTheme="majorEastAsia" w:hAnsiTheme="minorHAnsi" w:cs="Calibri"/>
          <w:szCs w:val="24"/>
        </w:rPr>
        <w:t xml:space="preserve">). However, under elevated </w:t>
      </w:r>
      <w:r w:rsidRPr="00DB430D">
        <w:rPr>
          <w:rFonts w:asciiTheme="minorHAnsi" w:eastAsiaTheme="majorEastAsia" w:hAnsiTheme="minorHAnsi" w:cs="Calibri"/>
          <w:i/>
          <w:szCs w:val="24"/>
        </w:rPr>
        <w:t>C</w:t>
      </w:r>
      <w:r>
        <w:rPr>
          <w:rFonts w:asciiTheme="minorHAnsi" w:eastAsiaTheme="majorEastAsia" w:hAnsiTheme="minorHAnsi" w:cs="Calibri"/>
          <w:szCs w:val="24"/>
          <w:vertAlign w:val="subscript"/>
        </w:rPr>
        <w:t>a</w:t>
      </w:r>
      <w:r>
        <w:rPr>
          <w:rFonts w:asciiTheme="minorHAnsi" w:eastAsiaTheme="majorEastAsia" w:hAnsiTheme="minorHAnsi" w:cs="Calibri"/>
          <w:szCs w:val="24"/>
        </w:rPr>
        <w:t xml:space="preserve"> levels when CO</w:t>
      </w:r>
      <w:r>
        <w:rPr>
          <w:rFonts w:asciiTheme="minorHAnsi" w:eastAsiaTheme="majorEastAsia" w:hAnsiTheme="minorHAnsi" w:cs="Calibri"/>
          <w:szCs w:val="24"/>
        </w:rPr>
        <w:softHyphen/>
      </w:r>
      <w:r>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substrate is plentiful, </w:t>
      </w:r>
      <w:r>
        <w:rPr>
          <w:rFonts w:asciiTheme="minorHAnsi" w:eastAsiaTheme="majorEastAsia" w:hAnsiTheme="minorHAnsi" w:cs="Calibri"/>
          <w:i/>
          <w:szCs w:val="24"/>
        </w:rPr>
        <w:t xml:space="preserve">A </w:t>
      </w:r>
      <w:r>
        <w:rPr>
          <w:rFonts w:asciiTheme="minorHAnsi" w:eastAsiaTheme="majorEastAsia" w:hAnsiTheme="minorHAnsi" w:cs="Calibri"/>
          <w:szCs w:val="24"/>
        </w:rPr>
        <w:t>becomes limited by the rate of electron transport, since the products of the light reactions are required for RuBP regeneration</w:t>
      </w:r>
      <w:r w:rsidR="00F161C2">
        <w:rPr>
          <w:rFonts w:asciiTheme="minorHAnsi" w:eastAsiaTheme="majorEastAsia" w:hAnsiTheme="minorHAnsi" w:cs="Calibri"/>
          <w:szCs w:val="24"/>
        </w:rPr>
        <w:t xml:space="preserve"> by the CBB cycle</w:t>
      </w:r>
      <w:r>
        <w:rPr>
          <w:rFonts w:asciiTheme="minorHAnsi" w:eastAsiaTheme="majorEastAsia" w:hAnsiTheme="minorHAnsi" w:cs="Calibri"/>
          <w:szCs w:val="24"/>
        </w:rPr>
        <w:t xml:space="preserve">. This is evident when the relationship between </w:t>
      </w:r>
      <w:r>
        <w:rPr>
          <w:rFonts w:asciiTheme="minorHAnsi" w:eastAsiaTheme="majorEastAsia" w:hAnsiTheme="minorHAnsi" w:cs="Calibri"/>
          <w:i/>
          <w:szCs w:val="24"/>
        </w:rPr>
        <w:t>A</w:t>
      </w:r>
      <w:r w:rsidRPr="00D143D9">
        <w:rPr>
          <w:rFonts w:asciiTheme="minorHAnsi" w:eastAsiaTheme="majorEastAsia" w:hAnsiTheme="minorHAnsi" w:cs="Calibri"/>
          <w:szCs w:val="24"/>
        </w:rPr>
        <w:t xml:space="preserve"> and </w:t>
      </w:r>
      <w:r>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i</w:t>
      </w:r>
      <w:r>
        <w:rPr>
          <w:rFonts w:asciiTheme="minorHAnsi" w:eastAsiaTheme="majorEastAsia" w:hAnsiTheme="minorHAnsi" w:cs="Calibri"/>
          <w:i/>
          <w:szCs w:val="24"/>
        </w:rPr>
        <w:t xml:space="preserve"> </w:t>
      </w:r>
      <w:r w:rsidR="00F161C2">
        <w:rPr>
          <w:rFonts w:asciiTheme="minorHAnsi" w:eastAsiaTheme="majorEastAsia" w:hAnsiTheme="minorHAnsi" w:cs="Calibri"/>
          <w:szCs w:val="24"/>
        </w:rPr>
        <w:t>begins to flatten out. This</w:t>
      </w:r>
      <w:r>
        <w:rPr>
          <w:rFonts w:asciiTheme="minorHAnsi" w:eastAsiaTheme="majorEastAsia" w:hAnsiTheme="minorHAnsi" w:cs="Calibri"/>
          <w:szCs w:val="24"/>
        </w:rPr>
        <w:t xml:space="preserve"> portion of the curve, known as RuBP limitation, can be used to calculate the maximum </w:t>
      </w:r>
      <w:r w:rsidR="00F161C2">
        <w:rPr>
          <w:rFonts w:asciiTheme="minorHAnsi" w:eastAsiaTheme="majorEastAsia" w:hAnsiTheme="minorHAnsi" w:cs="Calibri"/>
          <w:szCs w:val="24"/>
        </w:rPr>
        <w:t>electron transport</w:t>
      </w:r>
      <w:r w:rsidR="00ED4907">
        <w:rPr>
          <w:rFonts w:asciiTheme="minorHAnsi" w:eastAsiaTheme="majorEastAsia" w:hAnsiTheme="minorHAnsi" w:cs="Calibri"/>
          <w:szCs w:val="24"/>
        </w:rPr>
        <w:t xml:space="preserve"> rate</w:t>
      </w:r>
      <w:r>
        <w:rPr>
          <w:rFonts w:asciiTheme="minorHAnsi" w:eastAsiaTheme="majorEastAsia" w:hAnsiTheme="minorHAnsi" w:cs="Calibri"/>
          <w:szCs w:val="24"/>
        </w:rPr>
        <w:t xml:space="preserve"> (</w:t>
      </w:r>
      <w:proofErr w:type="spellStart"/>
      <w:r w:rsidRPr="00DB430D">
        <w:rPr>
          <w:rFonts w:asciiTheme="minorHAnsi" w:eastAsiaTheme="majorEastAsia" w:hAnsiTheme="minorHAnsi" w:cs="Calibri"/>
          <w:i/>
          <w:szCs w:val="24"/>
        </w:rPr>
        <w:t>J</w:t>
      </w:r>
      <w:r w:rsidRPr="00DB430D">
        <w:rPr>
          <w:rFonts w:asciiTheme="minorHAnsi" w:eastAsiaTheme="majorEastAsia" w:hAnsiTheme="minorHAnsi" w:cs="Calibri"/>
          <w:szCs w:val="24"/>
          <w:vertAlign w:val="subscript"/>
        </w:rPr>
        <w:t>max</w:t>
      </w:r>
      <w:proofErr w:type="spellEnd"/>
      <w:r>
        <w:rPr>
          <w:rFonts w:asciiTheme="minorHAnsi" w:eastAsiaTheme="majorEastAsia" w:hAnsiTheme="minorHAnsi" w:cs="Calibri"/>
          <w:szCs w:val="24"/>
        </w:rPr>
        <w:t>).</w:t>
      </w:r>
      <w:r w:rsidR="0044414A">
        <w:rPr>
          <w:rFonts w:asciiTheme="minorHAnsi" w:eastAsiaTheme="majorEastAsia" w:hAnsiTheme="minorHAnsi" w:cs="Calibri"/>
          <w:szCs w:val="24"/>
        </w:rPr>
        <w:t xml:space="preserve"> Additionally, the maximum rate of CO</w:t>
      </w:r>
      <w:r w:rsidR="0044414A">
        <w:rPr>
          <w:rFonts w:asciiTheme="minorHAnsi" w:eastAsiaTheme="majorEastAsia" w:hAnsiTheme="minorHAnsi" w:cs="Calibri"/>
          <w:szCs w:val="24"/>
          <w:vertAlign w:val="subscript"/>
        </w:rPr>
        <w:t>2</w:t>
      </w:r>
      <w:r w:rsidR="0044414A">
        <w:rPr>
          <w:rFonts w:asciiTheme="minorHAnsi" w:eastAsiaTheme="majorEastAsia" w:hAnsiTheme="minorHAnsi" w:cs="Calibri"/>
          <w:szCs w:val="24"/>
        </w:rPr>
        <w:t xml:space="preserve"> assimilation (</w:t>
      </w:r>
      <w:r w:rsidR="0044414A">
        <w:rPr>
          <w:rFonts w:asciiTheme="minorHAnsi" w:eastAsiaTheme="majorEastAsia" w:hAnsiTheme="minorHAnsi" w:cs="Calibri"/>
          <w:i/>
          <w:szCs w:val="24"/>
        </w:rPr>
        <w:t>A</w:t>
      </w:r>
      <w:r w:rsidR="0044414A">
        <w:rPr>
          <w:rFonts w:asciiTheme="minorHAnsi" w:eastAsiaTheme="majorEastAsia" w:hAnsiTheme="minorHAnsi" w:cs="Calibri"/>
          <w:szCs w:val="24"/>
          <w:vertAlign w:val="subscript"/>
        </w:rPr>
        <w:t>max</w:t>
      </w:r>
      <w:r w:rsidR="0044414A">
        <w:rPr>
          <w:rFonts w:asciiTheme="minorHAnsi" w:eastAsiaTheme="majorEastAsia" w:hAnsiTheme="minorHAnsi" w:cs="Calibri"/>
          <w:szCs w:val="24"/>
        </w:rPr>
        <w:t xml:space="preserve">) can also be determined under saturating light and </w:t>
      </w:r>
      <w:r w:rsidR="0044414A">
        <w:rPr>
          <w:rFonts w:asciiTheme="minorHAnsi" w:eastAsiaTheme="majorEastAsia" w:hAnsiTheme="minorHAnsi" w:cs="Calibri"/>
          <w:i/>
          <w:szCs w:val="24"/>
        </w:rPr>
        <w:t>C</w:t>
      </w:r>
      <w:r w:rsidR="0044414A">
        <w:rPr>
          <w:rFonts w:asciiTheme="minorHAnsi" w:eastAsiaTheme="majorEastAsia" w:hAnsiTheme="minorHAnsi" w:cs="Calibri"/>
          <w:szCs w:val="24"/>
          <w:vertAlign w:val="subscript"/>
        </w:rPr>
        <w:t>a</w:t>
      </w:r>
      <w:r w:rsidR="0044414A">
        <w:rPr>
          <w:rFonts w:asciiTheme="minorHAnsi" w:eastAsiaTheme="majorEastAsia" w:hAnsiTheme="minorHAnsi" w:cs="Calibri"/>
          <w:szCs w:val="24"/>
        </w:rPr>
        <w:t xml:space="preserve"> levels.</w:t>
      </w:r>
      <w:r>
        <w:rPr>
          <w:rFonts w:asciiTheme="minorHAnsi" w:eastAsiaTheme="majorEastAsia" w:hAnsiTheme="minorHAnsi" w:cs="Calibri"/>
          <w:szCs w:val="24"/>
        </w:rPr>
        <w:t xml:space="preserve"> </w:t>
      </w:r>
      <w:r w:rsidR="00F161C2">
        <w:rPr>
          <w:rFonts w:asciiTheme="minorHAnsi" w:eastAsiaTheme="majorEastAsia" w:hAnsiTheme="minorHAnsi" w:cs="Calibri"/>
          <w:szCs w:val="24"/>
        </w:rPr>
        <w:t>In some plants under</w:t>
      </w:r>
      <w:r>
        <w:rPr>
          <w:rFonts w:asciiTheme="minorHAnsi" w:eastAsiaTheme="majorEastAsia" w:hAnsiTheme="minorHAnsi" w:cs="Calibri"/>
          <w:szCs w:val="24"/>
        </w:rPr>
        <w:t xml:space="preserve"> very high </w:t>
      </w:r>
      <w:r w:rsidRPr="00DB430D">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a</w:t>
      </w:r>
      <w:r>
        <w:rPr>
          <w:rFonts w:asciiTheme="minorHAnsi" w:eastAsiaTheme="majorEastAsia" w:hAnsiTheme="minorHAnsi" w:cs="Calibri"/>
          <w:szCs w:val="24"/>
        </w:rPr>
        <w:t xml:space="preserve"> levels, </w:t>
      </w:r>
      <w:r>
        <w:rPr>
          <w:rFonts w:asciiTheme="minorHAnsi" w:eastAsiaTheme="majorEastAsia" w:hAnsiTheme="minorHAnsi" w:cs="Calibri"/>
          <w:i/>
          <w:szCs w:val="24"/>
        </w:rPr>
        <w:t xml:space="preserve">A </w:t>
      </w:r>
      <w:r>
        <w:rPr>
          <w:rFonts w:asciiTheme="minorHAnsi" w:eastAsiaTheme="majorEastAsia" w:hAnsiTheme="minorHAnsi" w:cs="Calibri"/>
          <w:szCs w:val="24"/>
        </w:rPr>
        <w:t xml:space="preserve">can actually begin to decrease in the </w:t>
      </w:r>
      <w:r w:rsidR="00F161C2">
        <w:rPr>
          <w:rFonts w:asciiTheme="minorHAnsi" w:eastAsiaTheme="majorEastAsia" w:hAnsiTheme="minorHAnsi" w:cs="Calibri"/>
          <w:szCs w:val="24"/>
        </w:rPr>
        <w:t>latter part of the curve</w:t>
      </w:r>
      <w:r w:rsidR="0044414A">
        <w:rPr>
          <w:rFonts w:asciiTheme="minorHAnsi" w:eastAsiaTheme="majorEastAsia" w:hAnsiTheme="minorHAnsi" w:cs="Calibri"/>
          <w:szCs w:val="24"/>
        </w:rPr>
        <w:t>, and is known as triose phosphate utilisation (TPU) limitation</w:t>
      </w:r>
      <w:r w:rsidR="00F161C2">
        <w:rPr>
          <w:rFonts w:asciiTheme="minorHAnsi" w:eastAsiaTheme="majorEastAsia" w:hAnsiTheme="minorHAnsi" w:cs="Calibri"/>
          <w:szCs w:val="24"/>
        </w:rPr>
        <w:t xml:space="preserve">. </w:t>
      </w:r>
      <w:r w:rsidR="0044414A">
        <w:rPr>
          <w:rFonts w:asciiTheme="minorHAnsi" w:eastAsiaTheme="majorEastAsia" w:hAnsiTheme="minorHAnsi" w:cs="Calibri"/>
          <w:szCs w:val="24"/>
        </w:rPr>
        <w:t>T</w:t>
      </w:r>
      <w:r>
        <w:rPr>
          <w:rFonts w:asciiTheme="minorHAnsi" w:eastAsiaTheme="majorEastAsia" w:hAnsiTheme="minorHAnsi" w:cs="Calibri"/>
          <w:szCs w:val="24"/>
        </w:rPr>
        <w:t xml:space="preserve">his phenomenon is caused when </w:t>
      </w:r>
      <w:r w:rsidR="0044414A">
        <w:rPr>
          <w:rFonts w:asciiTheme="minorHAnsi" w:eastAsiaTheme="majorEastAsia" w:hAnsiTheme="minorHAnsi" w:cs="Calibri"/>
          <w:szCs w:val="24"/>
        </w:rPr>
        <w:t xml:space="preserve">G3P </w:t>
      </w:r>
      <w:r>
        <w:rPr>
          <w:rFonts w:asciiTheme="minorHAnsi" w:eastAsiaTheme="majorEastAsia" w:hAnsiTheme="minorHAnsi" w:cs="Calibri"/>
          <w:szCs w:val="24"/>
        </w:rPr>
        <w:t>sugars</w:t>
      </w:r>
      <w:r w:rsidR="0044414A">
        <w:rPr>
          <w:rFonts w:asciiTheme="minorHAnsi" w:eastAsiaTheme="majorEastAsia" w:hAnsiTheme="minorHAnsi" w:cs="Calibri"/>
          <w:szCs w:val="24"/>
        </w:rPr>
        <w:t>, produced from carbon fixation,</w:t>
      </w:r>
      <w:r>
        <w:rPr>
          <w:rFonts w:asciiTheme="minorHAnsi" w:eastAsiaTheme="majorEastAsia" w:hAnsiTheme="minorHAnsi" w:cs="Calibri"/>
          <w:szCs w:val="24"/>
        </w:rPr>
        <w:t xml:space="preserve"> aren’t u</w:t>
      </w:r>
      <w:r w:rsidR="0044414A">
        <w:rPr>
          <w:rFonts w:asciiTheme="minorHAnsi" w:eastAsiaTheme="majorEastAsia" w:hAnsiTheme="minorHAnsi" w:cs="Calibri"/>
          <w:szCs w:val="24"/>
        </w:rPr>
        <w:t>sed fast enough. This in turn</w:t>
      </w:r>
      <w:r>
        <w:rPr>
          <w:rFonts w:asciiTheme="minorHAnsi" w:eastAsiaTheme="majorEastAsia" w:hAnsiTheme="minorHAnsi" w:cs="Calibri"/>
          <w:szCs w:val="24"/>
        </w:rPr>
        <w:t xml:space="preserve"> depletes the inorganic phosphate pool and restricts ATP synthesis</w:t>
      </w:r>
      <w:r w:rsidR="0044414A">
        <w:rPr>
          <w:rFonts w:asciiTheme="minorHAnsi" w:eastAsiaTheme="majorEastAsia" w:hAnsiTheme="minorHAnsi" w:cs="Calibri"/>
          <w:szCs w:val="24"/>
        </w:rPr>
        <w:t>, which is</w:t>
      </w:r>
      <w:r>
        <w:rPr>
          <w:rFonts w:asciiTheme="minorHAnsi" w:eastAsiaTheme="majorEastAsia" w:hAnsiTheme="minorHAnsi" w:cs="Calibri"/>
          <w:szCs w:val="24"/>
        </w:rPr>
        <w:t xml:space="preserve"> required to power the CBB cycle </w:t>
      </w:r>
      <w:r w:rsidR="001008A9">
        <w:rPr>
          <w:rFonts w:asciiTheme="minorHAnsi" w:eastAsiaTheme="majorEastAsia" w:hAnsiTheme="minorHAnsi" w:cs="Calibri"/>
          <w:szCs w:val="24"/>
        </w:rPr>
        <w:fldChar w:fldCharType="begin"/>
      </w:r>
      <w:r w:rsidR="001854E9">
        <w:rPr>
          <w:rFonts w:asciiTheme="minorHAnsi" w:eastAsiaTheme="majorEastAsia" w:hAnsiTheme="minorHAnsi" w:cs="Calibri"/>
          <w:szCs w:val="24"/>
        </w:rPr>
        <w:instrText xml:space="preserve"> ADDIN ZOTERO_ITEM CSL_CITATION {"citationID":"hh25uuKB","properties":{"formattedCitation":"(Ellsworth et al., 2015; Sharkey, 1985)","plainCitation":"(Ellsworth et al., 2015; Sharkey, 1985)","noteIndex":0},"citationItems":[{"id":885,"uris":["http://zotero.org/users/local/Hcd06Tc7/items/A93TFV84"],"itemData":{"id":885,"type":"article-journal","abstract":"Leaf photosynthetic CO2 responses can provide insight into how major nutrients, such as phosphorus (P), constrain leaf CO2 assimilation rates (Anet). However, triose-phosphate limitations are rarely employed in the classic photosynthesis model and it is uncertain as to what extent these limitations occur in field situations. In contrast to predictions from biochemical theory of photosynthesis, we found consistent evidence in the field of lower Anet in high [CO2] and low [O2] than at ambient [O2]. For 10 species of trees and shrubs across a range of soil P availability in Australia, none of them showed a positive response of Anet at saturating [CO2] (i.e. Amax) to 2 kPa O2. Three species showed &gt;20% reductions in Amax in low [O2], a phenomenon potentially explained by orthophosphate (Pi) savings during photorespiration. These species, with largest photosynthetic capacity and Pi &gt; 2 mmol P m−2, rely the most on additional Pi made available from photorespiration rather than species growing in P-impoverished soils. The results suggest that rarely used adjustments to a biochemical photosynthesis model are useful for predicting Amax and give insight into the biochemical limitations of photosynthesis rates at a range of leaf P concentrations. Phosphate limitations to photosynthetic capacity are likely more common in the field than previously considered.","container-title":"Plant, Cell &amp; Environment","DOI":"10.1111/pce.12468","ISSN":"1365-3040","issue":"6","language":"en","license":"© 2014 John Wiley &amp; Sons Ltds","note":"_eprint: https://onlinelibrary.wiley.com/doi/pdf/10.1111/pce.12468","page":"1142-1156","source":"Wiley Online Library","title":"Phosphorus recycling in photorespiration maintains high photosynthetic capacity in woody species","volume":"38","author":[{"family":"Ellsworth","given":"David S."},{"family":"Crous","given":"Kristine Y."},{"family":"Lambers","given":"Hans"},{"family":"Cooke","given":"Julia"}],"issued":{"date-parts":[["2015"]]}},"label":"page"},{"id":884,"uris":["http://zotero.org/users/local/Hcd06Tc7/items/6AH4K2ZY"],"itemData":{"id":884,"type":"article-journal","abstract":"The instantaneous rate of photosynthetic CO2 assimilation in C3 plants has generally been studied in model systems such as isolated chloroplasts and algae. From these studies and from theoretical analyses of gas exchange behavior it is now possible to study the biochemistry of photosynthesis in intact leaves using a combination of methods, most of which are nondestructive.","container-title":"The Botanical Review","DOI":"10.1007/BF02861058","ISSN":"1874-9372","issue":"1","journalAbbreviation":"Bot. Rev","language":"en","page":"53-105","source":"Springer Link","title":"Photosynthesis in intact leaves of C3 plants: Physics, physiology and rate limitations","title-short":"Photosynthesis in intact leaves of C3 plants","volume":"51","author":[{"family":"Sharkey","given":"Thomas D."}],"issued":{"date-parts":[["1985",1,1]]}},"label":"page"}],"schema":"https://github.com/citation-style-language/schema/raw/master/csl-citation.json"} </w:instrText>
      </w:r>
      <w:r w:rsidR="001008A9">
        <w:rPr>
          <w:rFonts w:asciiTheme="minorHAnsi" w:eastAsiaTheme="majorEastAsia" w:hAnsiTheme="minorHAnsi" w:cs="Calibri"/>
          <w:szCs w:val="24"/>
        </w:rPr>
        <w:fldChar w:fldCharType="separate"/>
      </w:r>
      <w:r w:rsidR="001854E9" w:rsidRPr="001854E9">
        <w:t>(Ellsworth et al., 2015; Sharkey, 1985)</w:t>
      </w:r>
      <w:r w:rsidR="001008A9">
        <w:rPr>
          <w:rFonts w:asciiTheme="minorHAnsi" w:eastAsiaTheme="majorEastAsia" w:hAnsiTheme="minorHAnsi" w:cs="Calibri"/>
          <w:szCs w:val="24"/>
        </w:rPr>
        <w:fldChar w:fldCharType="end"/>
      </w:r>
      <w:r>
        <w:rPr>
          <w:rFonts w:asciiTheme="minorHAnsi" w:eastAsiaTheme="majorEastAsia" w:hAnsiTheme="minorHAnsi" w:cs="Calibri"/>
          <w:szCs w:val="24"/>
        </w:rPr>
        <w:t>. Furthermore, estimations of mesophyll conductance (</w:t>
      </w:r>
      <w:r>
        <w:rPr>
          <w:rFonts w:asciiTheme="minorHAnsi" w:eastAsiaTheme="majorEastAsia" w:hAnsiTheme="minorHAnsi" w:cs="Calibri"/>
          <w:i/>
          <w:szCs w:val="24"/>
        </w:rPr>
        <w:t>g</w:t>
      </w:r>
      <w:r>
        <w:rPr>
          <w:rFonts w:asciiTheme="minorHAnsi" w:eastAsiaTheme="majorEastAsia" w:hAnsiTheme="minorHAnsi" w:cs="Calibri"/>
          <w:szCs w:val="24"/>
          <w:vertAlign w:val="subscript"/>
        </w:rPr>
        <w:t>m</w:t>
      </w:r>
      <w:r>
        <w:rPr>
          <w:rFonts w:asciiTheme="minorHAnsi" w:eastAsiaTheme="majorEastAsia" w:hAnsiTheme="minorHAnsi" w:cs="Calibri"/>
          <w:szCs w:val="24"/>
        </w:rPr>
        <w:t xml:space="preserve">) can also be estimated from an </w:t>
      </w:r>
      <w:r>
        <w:rPr>
          <w:rFonts w:asciiTheme="minorHAnsi" w:eastAsiaTheme="majorEastAsia" w:hAnsiTheme="minorHAnsi" w:cs="Calibri"/>
          <w:i/>
          <w:szCs w:val="24"/>
        </w:rPr>
        <w:t>A</w:t>
      </w:r>
      <w:r>
        <w:rPr>
          <w:rFonts w:asciiTheme="minorHAnsi" w:eastAsiaTheme="majorEastAsia" w:hAnsiTheme="minorHAnsi" w:cs="Calibri"/>
          <w:szCs w:val="24"/>
        </w:rPr>
        <w:t>/</w:t>
      </w:r>
      <w:r>
        <w:rPr>
          <w:rFonts w:asciiTheme="minorHAnsi" w:eastAsiaTheme="majorEastAsia" w:hAnsiTheme="minorHAnsi" w:cs="Calibri"/>
          <w:i/>
          <w:szCs w:val="24"/>
        </w:rPr>
        <w:t>C</w:t>
      </w:r>
      <w:r>
        <w:rPr>
          <w:rFonts w:asciiTheme="minorHAnsi" w:eastAsiaTheme="majorEastAsia" w:hAnsiTheme="minorHAnsi" w:cs="Calibri"/>
          <w:szCs w:val="24"/>
          <w:vertAlign w:val="subscript"/>
        </w:rPr>
        <w:t>i</w:t>
      </w:r>
      <w:r>
        <w:rPr>
          <w:rFonts w:asciiTheme="minorHAnsi" w:eastAsiaTheme="majorEastAsia" w:hAnsiTheme="minorHAnsi" w:cs="Calibri"/>
          <w:szCs w:val="24"/>
        </w:rPr>
        <w:t xml:space="preserve"> curve, so long as stomata remain fully open to remove any stomatal limitation.</w:t>
      </w:r>
    </w:p>
    <w:p w14:paraId="12215D9C" w14:textId="77777777" w:rsidR="001E315B" w:rsidRDefault="00FA0867" w:rsidP="00060BAA">
      <w:pPr>
        <w:spacing w:before="240" w:after="240"/>
        <w:ind w:firstLine="720"/>
        <w:outlineLvl w:val="3"/>
        <w:rPr>
          <w:rFonts w:asciiTheme="minorHAnsi" w:eastAsiaTheme="majorEastAsia" w:hAnsiTheme="minorHAnsi" w:cs="Calibri"/>
          <w:szCs w:val="24"/>
        </w:rPr>
      </w:pPr>
      <w:r>
        <w:rPr>
          <w:rFonts w:asciiTheme="minorHAnsi" w:eastAsiaTheme="majorEastAsia" w:hAnsiTheme="minorHAnsi" w:cs="Calibri"/>
          <w:noProof/>
          <w:szCs w:val="24"/>
          <w:lang w:val="en-US" w:eastAsia="en-US"/>
        </w:rPr>
        <w:lastRenderedPageBreak/>
        <mc:AlternateContent>
          <mc:Choice Requires="wpg">
            <w:drawing>
              <wp:anchor distT="0" distB="0" distL="114300" distR="114300" simplePos="0" relativeHeight="251875328" behindDoc="0" locked="0" layoutInCell="1" allowOverlap="1" wp14:anchorId="3BEC7EF1" wp14:editId="7ACEB7D8">
                <wp:simplePos x="0" y="0"/>
                <wp:positionH relativeFrom="column">
                  <wp:posOffset>342900</wp:posOffset>
                </wp:positionH>
                <wp:positionV relativeFrom="paragraph">
                  <wp:posOffset>201930</wp:posOffset>
                </wp:positionV>
                <wp:extent cx="4343400" cy="3287395"/>
                <wp:effectExtent l="0" t="0" r="0" b="0"/>
                <wp:wrapThrough wrapText="bothSides">
                  <wp:wrapPolygon edited="0">
                    <wp:start x="3158" y="0"/>
                    <wp:lineTo x="2147" y="1001"/>
                    <wp:lineTo x="3158" y="2670"/>
                    <wp:lineTo x="0" y="3505"/>
                    <wp:lineTo x="0" y="17023"/>
                    <wp:lineTo x="2905" y="18692"/>
                    <wp:lineTo x="758" y="19526"/>
                    <wp:lineTo x="884" y="20695"/>
                    <wp:lineTo x="9600" y="21362"/>
                    <wp:lineTo x="14021" y="21362"/>
                    <wp:lineTo x="14274" y="19193"/>
                    <wp:lineTo x="13642" y="19026"/>
                    <wp:lineTo x="21474" y="18191"/>
                    <wp:lineTo x="21474" y="15020"/>
                    <wp:lineTo x="19832" y="14686"/>
                    <wp:lineTo x="6189" y="13351"/>
                    <wp:lineTo x="10358" y="8011"/>
                    <wp:lineTo x="20084" y="6175"/>
                    <wp:lineTo x="18695" y="5341"/>
                    <wp:lineTo x="18821" y="4506"/>
                    <wp:lineTo x="15789" y="3171"/>
                    <wp:lineTo x="18442" y="2670"/>
                    <wp:lineTo x="21221" y="1836"/>
                    <wp:lineTo x="21095" y="0"/>
                    <wp:lineTo x="3158" y="0"/>
                  </wp:wrapPolygon>
                </wp:wrapThrough>
                <wp:docPr id="828" name="Group 828"/>
                <wp:cNvGraphicFramePr/>
                <a:graphic xmlns:a="http://schemas.openxmlformats.org/drawingml/2006/main">
                  <a:graphicData uri="http://schemas.microsoft.com/office/word/2010/wordprocessingGroup">
                    <wpg:wgp>
                      <wpg:cNvGrpSpPr/>
                      <wpg:grpSpPr>
                        <a:xfrm>
                          <a:off x="0" y="0"/>
                          <a:ext cx="4343400" cy="3287395"/>
                          <a:chOff x="0" y="-130832"/>
                          <a:chExt cx="3884930" cy="2934357"/>
                        </a:xfrm>
                      </wpg:grpSpPr>
                      <wpg:grpSp>
                        <wpg:cNvPr id="827" name="Group 827"/>
                        <wpg:cNvGrpSpPr/>
                        <wpg:grpSpPr>
                          <a:xfrm>
                            <a:off x="407236" y="-130832"/>
                            <a:ext cx="3373755" cy="533932"/>
                            <a:chOff x="-523674" y="-130832"/>
                            <a:chExt cx="3373755" cy="533932"/>
                          </a:xfrm>
                        </wpg:grpSpPr>
                        <wps:wsp>
                          <wps:cNvPr id="632" name="Text Box 2"/>
                          <wps:cNvSpPr txBox="1">
                            <a:spLocks noChangeArrowheads="1"/>
                          </wps:cNvSpPr>
                          <wps:spPr bwMode="auto">
                            <a:xfrm>
                              <a:off x="-319204" y="-130832"/>
                              <a:ext cx="1660960" cy="533932"/>
                            </a:xfrm>
                            <a:prstGeom prst="rect">
                              <a:avLst/>
                            </a:prstGeom>
                            <a:solidFill>
                              <a:srgbClr val="FFFFFF"/>
                            </a:solidFill>
                            <a:ln w="9525">
                              <a:noFill/>
                              <a:miter lim="800000"/>
                              <a:headEnd/>
                              <a:tailEnd/>
                            </a:ln>
                          </wps:spPr>
                          <wps:txbx>
                            <w:txbxContent>
                              <w:p w14:paraId="2F851DAE" w14:textId="77777777" w:rsidR="00135FA1" w:rsidRPr="00FA0867" w:rsidRDefault="00135FA1" w:rsidP="0048649E">
                                <w:pPr>
                                  <w:rPr>
                                    <w:rFonts w:asciiTheme="majorHAnsi" w:hAnsiTheme="majorHAnsi" w:cstheme="majorHAnsi"/>
                                    <w:i/>
                                    <w:iCs/>
                                  </w:rPr>
                                </w:pPr>
                                <w:r>
                                  <w:rPr>
                                    <w:rFonts w:asciiTheme="majorHAnsi" w:hAnsiTheme="majorHAnsi" w:cstheme="majorHAnsi"/>
                                    <w:iCs/>
                                  </w:rPr>
                                  <w:t xml:space="preserve">Modelled </w:t>
                                </w:r>
                                <w:r>
                                  <w:rPr>
                                    <w:rFonts w:asciiTheme="majorHAnsi" w:hAnsiTheme="majorHAnsi" w:cstheme="majorHAnsi"/>
                                    <w:i/>
                                    <w:iCs/>
                                  </w:rPr>
                                  <w:t>A</w:t>
                                </w:r>
                              </w:p>
                            </w:txbxContent>
                          </wps:txbx>
                          <wps:bodyPr rot="0" vert="horz" wrap="square" lIns="91440" tIns="45720" rIns="91440" bIns="45720" anchor="t" anchorCtr="0">
                            <a:noAutofit/>
                          </wps:bodyPr>
                        </wps:wsp>
                        <wps:wsp>
                          <wps:cNvPr id="633" name="Text Box 2"/>
                          <wps:cNvSpPr txBox="1">
                            <a:spLocks noChangeArrowheads="1"/>
                          </wps:cNvSpPr>
                          <wps:spPr bwMode="auto">
                            <a:xfrm>
                              <a:off x="660601" y="-130832"/>
                              <a:ext cx="655955" cy="317500"/>
                            </a:xfrm>
                            <a:prstGeom prst="rect">
                              <a:avLst/>
                            </a:prstGeom>
                            <a:solidFill>
                              <a:srgbClr val="FFFFFF"/>
                            </a:solidFill>
                            <a:ln w="9525">
                              <a:noFill/>
                              <a:miter lim="800000"/>
                              <a:headEnd/>
                              <a:tailEnd/>
                            </a:ln>
                          </wps:spPr>
                          <wps:txbx>
                            <w:txbxContent>
                              <w:p w14:paraId="762E5AD6" w14:textId="77777777" w:rsidR="00135FA1" w:rsidRPr="009F2E2E" w:rsidRDefault="00135FA1" w:rsidP="0048649E">
                                <w:pPr>
                                  <w:rPr>
                                    <w:rFonts w:asciiTheme="majorHAnsi" w:hAnsiTheme="majorHAnsi" w:cstheme="majorHAnsi"/>
                                    <w:szCs w:val="20"/>
                                  </w:rPr>
                                </w:pPr>
                                <w:r w:rsidRPr="009F2E2E">
                                  <w:rPr>
                                    <w:rFonts w:asciiTheme="majorHAnsi" w:hAnsiTheme="majorHAnsi" w:cstheme="majorHAnsi"/>
                                    <w:szCs w:val="20"/>
                                  </w:rPr>
                                  <w:t>Rubisco</w:t>
                                </w:r>
                              </w:p>
                            </w:txbxContent>
                          </wps:txbx>
                          <wps:bodyPr rot="0" vert="horz" wrap="square" lIns="91440" tIns="45720" rIns="91440" bIns="45720" anchor="t" anchorCtr="0">
                            <a:noAutofit/>
                          </wps:bodyPr>
                        </wps:wsp>
                        <wps:wsp>
                          <wps:cNvPr id="253" name="Text Box 2"/>
                          <wps:cNvSpPr txBox="1">
                            <a:spLocks noChangeArrowheads="1"/>
                          </wps:cNvSpPr>
                          <wps:spPr bwMode="auto">
                            <a:xfrm>
                              <a:off x="1418791" y="-130832"/>
                              <a:ext cx="814705" cy="317500"/>
                            </a:xfrm>
                            <a:prstGeom prst="rect">
                              <a:avLst/>
                            </a:prstGeom>
                            <a:solidFill>
                              <a:srgbClr val="FFFFFF"/>
                            </a:solidFill>
                            <a:ln w="9525">
                              <a:noFill/>
                              <a:miter lim="800000"/>
                              <a:headEnd/>
                              <a:tailEnd/>
                            </a:ln>
                          </wps:spPr>
                          <wps:txbx>
                            <w:txbxContent>
                              <w:p w14:paraId="4FD97B88" w14:textId="77777777" w:rsidR="00135FA1" w:rsidRPr="0044414A" w:rsidRDefault="00135FA1" w:rsidP="00FA4C26">
                                <w:pPr>
                                  <w:rPr>
                                    <w:rFonts w:asciiTheme="majorHAnsi" w:hAnsiTheme="majorHAnsi" w:cstheme="majorHAnsi"/>
                                    <w:szCs w:val="20"/>
                                  </w:rPr>
                                </w:pPr>
                                <w:r w:rsidRPr="0044414A">
                                  <w:rPr>
                                    <w:rFonts w:asciiTheme="majorHAnsi" w:hAnsiTheme="majorHAnsi" w:cstheme="majorHAnsi"/>
                                    <w:szCs w:val="20"/>
                                  </w:rPr>
                                  <w:t>RuBP regen</w:t>
                                </w:r>
                                <w:r>
                                  <w:rPr>
                                    <w:rFonts w:asciiTheme="majorHAnsi" w:hAnsiTheme="majorHAnsi" w:cstheme="majorHAnsi"/>
                                    <w:szCs w:val="20"/>
                                  </w:rPr>
                                  <w:t>.</w:t>
                                </w:r>
                              </w:p>
                            </w:txbxContent>
                          </wps:txbx>
                          <wps:bodyPr rot="0" vert="horz" wrap="square" lIns="91440" tIns="45720" rIns="91440" bIns="45720" anchor="t" anchorCtr="0">
                            <a:noAutofit/>
                          </wps:bodyPr>
                        </wps:wsp>
                        <wps:wsp>
                          <wps:cNvPr id="254" name="Text Box 2"/>
                          <wps:cNvSpPr txBox="1">
                            <a:spLocks noChangeArrowheads="1"/>
                          </wps:cNvSpPr>
                          <wps:spPr bwMode="auto">
                            <a:xfrm>
                              <a:off x="2441141" y="-130832"/>
                              <a:ext cx="408940" cy="273685"/>
                            </a:xfrm>
                            <a:prstGeom prst="rect">
                              <a:avLst/>
                            </a:prstGeom>
                            <a:solidFill>
                              <a:srgbClr val="FFFFFF"/>
                            </a:solidFill>
                            <a:ln w="9525">
                              <a:noFill/>
                              <a:miter lim="800000"/>
                              <a:headEnd/>
                              <a:tailEnd/>
                            </a:ln>
                          </wps:spPr>
                          <wps:txbx>
                            <w:txbxContent>
                              <w:p w14:paraId="6B644597" w14:textId="77777777" w:rsidR="00135FA1" w:rsidRPr="0044414A" w:rsidRDefault="00135FA1" w:rsidP="00FA4C26">
                                <w:pPr>
                                  <w:rPr>
                                    <w:rFonts w:asciiTheme="majorHAnsi" w:hAnsiTheme="majorHAnsi" w:cstheme="majorHAnsi"/>
                                    <w:sz w:val="24"/>
                                    <w:szCs w:val="20"/>
                                  </w:rPr>
                                </w:pPr>
                                <w:r w:rsidRPr="0044414A">
                                  <w:rPr>
                                    <w:rFonts w:asciiTheme="majorHAnsi" w:hAnsiTheme="majorHAnsi" w:cstheme="majorHAnsi"/>
                                    <w:szCs w:val="20"/>
                                  </w:rPr>
                                  <w:t>TPU</w:t>
                                </w:r>
                              </w:p>
                            </w:txbxContent>
                          </wps:txbx>
                          <wps:bodyPr rot="0" vert="horz" wrap="square" lIns="91440" tIns="45720" rIns="91440" bIns="45720" anchor="t" anchorCtr="0">
                            <a:noAutofit/>
                          </wps:bodyPr>
                        </wps:wsp>
                        <wps:wsp>
                          <wps:cNvPr id="386" name="Straight Connector 386"/>
                          <wps:cNvCnPr/>
                          <wps:spPr>
                            <a:xfrm>
                              <a:off x="-523674" y="-5932"/>
                              <a:ext cx="246380" cy="0"/>
                            </a:xfrm>
                            <a:prstGeom prst="line">
                              <a:avLst/>
                            </a:prstGeom>
                            <a:ln cap="rnd">
                              <a:solidFill>
                                <a:schemeClr val="tx1"/>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387" name="Straight Connector 387"/>
                          <wps:cNvCnPr/>
                          <wps:spPr>
                            <a:xfrm>
                              <a:off x="1214321" y="-5932"/>
                              <a:ext cx="246380" cy="0"/>
                            </a:xfrm>
                            <a:prstGeom prst="line">
                              <a:avLst/>
                            </a:prstGeom>
                            <a:ln cap="rnd">
                              <a:solidFill>
                                <a:srgbClr val="008000"/>
                              </a:solidFill>
                            </a:ln>
                            <a:effectLst/>
                          </wps:spPr>
                          <wps:style>
                            <a:lnRef idx="2">
                              <a:schemeClr val="accent1"/>
                            </a:lnRef>
                            <a:fillRef idx="0">
                              <a:schemeClr val="accent1"/>
                            </a:fillRef>
                            <a:effectRef idx="1">
                              <a:schemeClr val="accent1"/>
                            </a:effectRef>
                            <a:fontRef idx="minor">
                              <a:schemeClr val="tx1"/>
                            </a:fontRef>
                          </wps:style>
                          <wps:bodyPr/>
                        </wps:wsp>
                        <wps:wsp>
                          <wps:cNvPr id="388" name="Straight Connector 388"/>
                          <wps:cNvCnPr/>
                          <wps:spPr>
                            <a:xfrm>
                              <a:off x="2236671" y="-5932"/>
                              <a:ext cx="246380" cy="0"/>
                            </a:xfrm>
                            <a:prstGeom prst="line">
                              <a:avLst/>
                            </a:prstGeom>
                            <a:ln cap="rnd">
                              <a:solidFill>
                                <a:srgbClr val="FFFF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826" name="Group 826"/>
                        <wpg:cNvGrpSpPr/>
                        <wpg:grpSpPr>
                          <a:xfrm>
                            <a:off x="0" y="314325"/>
                            <a:ext cx="3884930" cy="2489200"/>
                            <a:chOff x="0" y="0"/>
                            <a:chExt cx="3884930" cy="2489200"/>
                          </a:xfrm>
                        </wpg:grpSpPr>
                        <wpg:grpSp>
                          <wpg:cNvPr id="797" name="Group 797"/>
                          <wpg:cNvGrpSpPr/>
                          <wpg:grpSpPr>
                            <a:xfrm>
                              <a:off x="0" y="0"/>
                              <a:ext cx="3884930" cy="2489200"/>
                              <a:chOff x="0" y="0"/>
                              <a:chExt cx="3884930" cy="2489200"/>
                            </a:xfrm>
                          </wpg:grpSpPr>
                          <wps:wsp>
                            <wps:cNvPr id="798" name="Text Box 2"/>
                            <wps:cNvSpPr txBox="1">
                              <a:spLocks noChangeArrowheads="1"/>
                            </wps:cNvSpPr>
                            <wps:spPr bwMode="auto">
                              <a:xfrm>
                                <a:off x="1765935" y="2171700"/>
                                <a:ext cx="742950" cy="317500"/>
                              </a:xfrm>
                              <a:prstGeom prst="rect">
                                <a:avLst/>
                              </a:prstGeom>
                              <a:solidFill>
                                <a:srgbClr val="FFFFFF"/>
                              </a:solidFill>
                              <a:ln w="9525">
                                <a:noFill/>
                                <a:miter lim="800000"/>
                                <a:headEnd/>
                                <a:tailEnd/>
                              </a:ln>
                            </wps:spPr>
                            <wps:txbx>
                              <w:txbxContent>
                                <w:p w14:paraId="13B18549" w14:textId="77777777" w:rsidR="00135FA1" w:rsidRPr="0044414A" w:rsidRDefault="00135FA1" w:rsidP="00060BAA">
                                  <w:pPr>
                                    <w:rPr>
                                      <w:rFonts w:asciiTheme="majorHAnsi" w:hAnsiTheme="majorHAnsi" w:cstheme="majorHAnsi"/>
                                      <w:b/>
                                      <w:bCs/>
                                      <w:sz w:val="24"/>
                                    </w:rPr>
                                  </w:pPr>
                                  <w:r w:rsidRPr="0044414A">
                                    <w:rPr>
                                      <w:rFonts w:asciiTheme="majorHAnsi" w:hAnsiTheme="majorHAnsi" w:cstheme="majorHAnsi"/>
                                      <w:b/>
                                      <w:bCs/>
                                      <w:i/>
                                      <w:iCs/>
                                      <w:sz w:val="24"/>
                                    </w:rPr>
                                    <w:t>C</w:t>
                                  </w:r>
                                  <w:r w:rsidRPr="0044414A">
                                    <w:rPr>
                                      <w:rFonts w:asciiTheme="majorHAnsi" w:hAnsiTheme="majorHAnsi" w:cstheme="majorHAnsi"/>
                                      <w:b/>
                                      <w:bCs/>
                                      <w:sz w:val="24"/>
                                      <w:vertAlign w:val="subscript"/>
                                    </w:rPr>
                                    <w:t>i</w:t>
                                  </w:r>
                                  <w:r w:rsidRPr="0044414A">
                                    <w:rPr>
                                      <w:rFonts w:asciiTheme="majorHAnsi" w:hAnsiTheme="majorHAnsi" w:cstheme="majorHAnsi"/>
                                      <w:b/>
                                      <w:bCs/>
                                      <w:sz w:val="24"/>
                                    </w:rPr>
                                    <w:t xml:space="preserve"> (ppm)</w:t>
                                  </w:r>
                                </w:p>
                              </w:txbxContent>
                            </wps:txbx>
                            <wps:bodyPr rot="0" vert="horz" wrap="square" lIns="91440" tIns="45720" rIns="91440" bIns="45720" anchor="t" anchorCtr="0">
                              <a:noAutofit/>
                            </wps:bodyPr>
                          </wps:wsp>
                          <wps:wsp>
                            <wps:cNvPr id="799" name="Text Box 2"/>
                            <wps:cNvSpPr txBox="1">
                              <a:spLocks noChangeArrowheads="1"/>
                            </wps:cNvSpPr>
                            <wps:spPr bwMode="auto">
                              <a:xfrm rot="16200000">
                                <a:off x="-739775" y="800100"/>
                                <a:ext cx="1797050" cy="317500"/>
                              </a:xfrm>
                              <a:prstGeom prst="rect">
                                <a:avLst/>
                              </a:prstGeom>
                              <a:solidFill>
                                <a:srgbClr val="FFFFFF"/>
                              </a:solidFill>
                              <a:ln w="9525">
                                <a:noFill/>
                                <a:miter lim="800000"/>
                                <a:headEnd/>
                                <a:tailEnd/>
                              </a:ln>
                            </wps:spPr>
                            <wps:txbx>
                              <w:txbxContent>
                                <w:p w14:paraId="38B57378" w14:textId="77777777" w:rsidR="00135FA1" w:rsidRPr="0044414A" w:rsidRDefault="00135FA1" w:rsidP="00060BAA">
                                  <w:pPr>
                                    <w:rPr>
                                      <w:rFonts w:asciiTheme="majorHAnsi" w:hAnsiTheme="majorHAnsi" w:cstheme="majorHAnsi"/>
                                      <w:b/>
                                      <w:bCs/>
                                      <w:sz w:val="24"/>
                                    </w:rPr>
                                  </w:pPr>
                                  <w:r w:rsidRPr="0044414A">
                                    <w:rPr>
                                      <w:rFonts w:asciiTheme="majorHAnsi" w:hAnsiTheme="majorHAnsi" w:cstheme="majorHAnsi"/>
                                      <w:b/>
                                      <w:bCs/>
                                      <w:i/>
                                      <w:iCs/>
                                      <w:sz w:val="24"/>
                                    </w:rPr>
                                    <w:t>A</w:t>
                                  </w:r>
                                  <w:r w:rsidRPr="0044414A">
                                    <w:rPr>
                                      <w:rFonts w:asciiTheme="majorHAnsi" w:hAnsiTheme="majorHAnsi" w:cstheme="majorHAnsi"/>
                                      <w:b/>
                                      <w:bCs/>
                                      <w:sz w:val="24"/>
                                    </w:rPr>
                                    <w:t xml:space="preserve"> (µmol CO</w:t>
                                  </w:r>
                                  <w:r w:rsidRPr="0044414A">
                                    <w:rPr>
                                      <w:rFonts w:asciiTheme="majorHAnsi" w:hAnsiTheme="majorHAnsi" w:cstheme="majorHAnsi"/>
                                      <w:b/>
                                      <w:bCs/>
                                      <w:sz w:val="24"/>
                                      <w:vertAlign w:val="subscript"/>
                                    </w:rPr>
                                    <w:t>2</w:t>
                                  </w:r>
                                  <w:r w:rsidRPr="0044414A">
                                    <w:rPr>
                                      <w:rFonts w:asciiTheme="majorHAnsi" w:hAnsiTheme="majorHAnsi" w:cstheme="majorHAnsi"/>
                                      <w:b/>
                                      <w:bCs/>
                                      <w:sz w:val="24"/>
                                    </w:rPr>
                                    <w:t xml:space="preserve"> m</w:t>
                                  </w:r>
                                  <w:r w:rsidRPr="0044414A">
                                    <w:rPr>
                                      <w:rFonts w:asciiTheme="majorHAnsi" w:hAnsiTheme="majorHAnsi" w:cstheme="majorHAnsi"/>
                                      <w:b/>
                                      <w:bCs/>
                                      <w:sz w:val="24"/>
                                      <w:vertAlign w:val="superscript"/>
                                    </w:rPr>
                                    <w:t>-2</w:t>
                                  </w:r>
                                  <w:r w:rsidRPr="0044414A">
                                    <w:rPr>
                                      <w:rFonts w:asciiTheme="majorHAnsi" w:hAnsiTheme="majorHAnsi" w:cstheme="majorHAnsi"/>
                                      <w:b/>
                                      <w:bCs/>
                                      <w:sz w:val="24"/>
                                    </w:rPr>
                                    <w:t xml:space="preserve"> s</w:t>
                                  </w:r>
                                  <w:r w:rsidRPr="0044414A">
                                    <w:rPr>
                                      <w:rFonts w:asciiTheme="majorHAnsi" w:hAnsiTheme="majorHAnsi" w:cstheme="majorHAnsi"/>
                                      <w:b/>
                                      <w:bCs/>
                                      <w:sz w:val="24"/>
                                      <w:vertAlign w:val="superscript"/>
                                    </w:rPr>
                                    <w:t>-1</w:t>
                                  </w:r>
                                  <w:r w:rsidRPr="0044414A">
                                    <w:rPr>
                                      <w:rFonts w:asciiTheme="majorHAnsi" w:hAnsiTheme="majorHAnsi" w:cstheme="majorHAnsi"/>
                                      <w:b/>
                                      <w:bCs/>
                                      <w:sz w:val="24"/>
                                    </w:rPr>
                                    <w:t>)</w:t>
                                  </w:r>
                                </w:p>
                              </w:txbxContent>
                            </wps:txbx>
                            <wps:bodyPr rot="0" vert="horz" wrap="square" lIns="91440" tIns="45720" rIns="91440" bIns="45720" anchor="t" anchorCtr="0">
                              <a:noAutofit/>
                            </wps:bodyPr>
                          </wps:wsp>
                          <wps:wsp>
                            <wps:cNvPr id="800" name="Text Box 2"/>
                            <wps:cNvSpPr txBox="1">
                              <a:spLocks noChangeArrowheads="1"/>
                            </wps:cNvSpPr>
                            <wps:spPr bwMode="auto">
                              <a:xfrm>
                                <a:off x="240665" y="1485900"/>
                                <a:ext cx="443865" cy="215900"/>
                              </a:xfrm>
                              <a:prstGeom prst="rect">
                                <a:avLst/>
                              </a:prstGeom>
                              <a:noFill/>
                              <a:ln w="9525">
                                <a:noFill/>
                                <a:miter lim="800000"/>
                                <a:headEnd/>
                                <a:tailEnd/>
                              </a:ln>
                            </wps:spPr>
                            <wps:txbx>
                              <w:txbxContent>
                                <w:p w14:paraId="535CC3BD"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0</w:t>
                                  </w:r>
                                </w:p>
                              </w:txbxContent>
                            </wps:txbx>
                            <wps:bodyPr rot="0" vert="horz" wrap="square" lIns="91440" tIns="45720" rIns="91440" bIns="45720" anchor="t" anchorCtr="0">
                              <a:noAutofit/>
                            </wps:bodyPr>
                          </wps:wsp>
                          <wps:wsp>
                            <wps:cNvPr id="801" name="Text Box 2"/>
                            <wps:cNvSpPr txBox="1">
                              <a:spLocks noChangeArrowheads="1"/>
                            </wps:cNvSpPr>
                            <wps:spPr bwMode="auto">
                              <a:xfrm>
                                <a:off x="913130" y="1600200"/>
                                <a:ext cx="454025" cy="571500"/>
                              </a:xfrm>
                              <a:prstGeom prst="rect">
                                <a:avLst/>
                              </a:prstGeom>
                              <a:noFill/>
                              <a:ln w="9525">
                                <a:noFill/>
                                <a:miter lim="800000"/>
                                <a:headEnd/>
                                <a:tailEnd/>
                              </a:ln>
                            </wps:spPr>
                            <wps:txbx>
                              <w:txbxContent>
                                <w:p w14:paraId="00F367FD"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100</w:t>
                                  </w:r>
                                </w:p>
                              </w:txbxContent>
                            </wps:txbx>
                            <wps:bodyPr rot="0" vert="horz" wrap="square" lIns="91440" tIns="45720" rIns="91440" bIns="45720" anchor="t" anchorCtr="0">
                              <a:noAutofit/>
                            </wps:bodyPr>
                          </wps:wsp>
                          <wps:wsp>
                            <wps:cNvPr id="802" name="Text Box 2"/>
                            <wps:cNvSpPr txBox="1">
                              <a:spLocks noChangeArrowheads="1"/>
                            </wps:cNvSpPr>
                            <wps:spPr bwMode="auto">
                              <a:xfrm>
                                <a:off x="227330" y="114300"/>
                                <a:ext cx="342900" cy="228600"/>
                              </a:xfrm>
                              <a:prstGeom prst="rect">
                                <a:avLst/>
                              </a:prstGeom>
                              <a:noFill/>
                              <a:ln w="9525">
                                <a:noFill/>
                                <a:miter lim="800000"/>
                                <a:headEnd/>
                                <a:tailEnd/>
                              </a:ln>
                            </wps:spPr>
                            <wps:txbx>
                              <w:txbxContent>
                                <w:p w14:paraId="4AAE92BE"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20</w:t>
                                  </w:r>
                                </w:p>
                              </w:txbxContent>
                            </wps:txbx>
                            <wps:bodyPr rot="0" vert="horz" wrap="square" lIns="91440" tIns="45720" rIns="91440" bIns="45720" anchor="t" anchorCtr="0">
                              <a:noAutofit/>
                            </wps:bodyPr>
                          </wps:wsp>
                          <wps:wsp>
                            <wps:cNvPr id="803" name="Text Box 2"/>
                            <wps:cNvSpPr txBox="1">
                              <a:spLocks noChangeArrowheads="1"/>
                            </wps:cNvSpPr>
                            <wps:spPr bwMode="auto">
                              <a:xfrm>
                                <a:off x="227330" y="800100"/>
                                <a:ext cx="571500" cy="228600"/>
                              </a:xfrm>
                              <a:prstGeom prst="rect">
                                <a:avLst/>
                              </a:prstGeom>
                              <a:noFill/>
                              <a:ln w="9525">
                                <a:noFill/>
                                <a:miter lim="800000"/>
                                <a:headEnd/>
                                <a:tailEnd/>
                              </a:ln>
                            </wps:spPr>
                            <wps:txbx>
                              <w:txbxContent>
                                <w:p w14:paraId="0D7274DB"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10</w:t>
                                  </w:r>
                                </w:p>
                              </w:txbxContent>
                            </wps:txbx>
                            <wps:bodyPr rot="0" vert="horz" wrap="square" lIns="91440" tIns="45720" rIns="91440" bIns="45720" anchor="t" anchorCtr="0">
                              <a:noAutofit/>
                            </wps:bodyPr>
                          </wps:wsp>
                          <wps:wsp>
                            <wps:cNvPr id="804" name="Text Box 2"/>
                            <wps:cNvSpPr txBox="1">
                              <a:spLocks noChangeArrowheads="1"/>
                            </wps:cNvSpPr>
                            <wps:spPr bwMode="auto">
                              <a:xfrm>
                                <a:off x="113030" y="2171700"/>
                                <a:ext cx="457200" cy="228600"/>
                              </a:xfrm>
                              <a:prstGeom prst="rect">
                                <a:avLst/>
                              </a:prstGeom>
                              <a:noFill/>
                              <a:ln w="9525">
                                <a:noFill/>
                                <a:miter lim="800000"/>
                                <a:headEnd/>
                                <a:tailEnd/>
                              </a:ln>
                            </wps:spPr>
                            <wps:txbx>
                              <w:txbxContent>
                                <w:p w14:paraId="595A72F9"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10</w:t>
                                  </w:r>
                                </w:p>
                              </w:txbxContent>
                            </wps:txbx>
                            <wps:bodyPr rot="0" vert="horz" wrap="square" lIns="91440" tIns="45720" rIns="91440" bIns="45720" anchor="t" anchorCtr="0">
                              <a:noAutofit/>
                            </wps:bodyPr>
                          </wps:wsp>
                          <wpg:grpSp>
                            <wpg:cNvPr id="805" name="Group 805"/>
                            <wpg:cNvGrpSpPr/>
                            <wpg:grpSpPr>
                              <a:xfrm>
                                <a:off x="497205" y="0"/>
                                <a:ext cx="3159125" cy="2286000"/>
                                <a:chOff x="0" y="0"/>
                                <a:chExt cx="3159125" cy="2286000"/>
                              </a:xfrm>
                            </wpg:grpSpPr>
                            <wps:wsp>
                              <wps:cNvPr id="806" name="Straight Connector 806"/>
                              <wps:cNvCnPr/>
                              <wps:spPr>
                                <a:xfrm flipH="1">
                                  <a:off x="0" y="1600200"/>
                                  <a:ext cx="3159125" cy="317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07" name="Straight Connector 807"/>
                              <wps:cNvCnPr/>
                              <wps:spPr>
                                <a:xfrm flipH="1">
                                  <a:off x="6350" y="228600"/>
                                  <a:ext cx="66675" cy="0"/>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08" name="Straight Connector 808"/>
                              <wps:cNvCnPr/>
                              <wps:spPr>
                                <a:xfrm flipH="1">
                                  <a:off x="1905" y="914400"/>
                                  <a:ext cx="66675" cy="0"/>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09" name="Straight Connector 809"/>
                              <wps:cNvCnPr/>
                              <wps:spPr>
                                <a:xfrm flipH="1" flipV="1">
                                  <a:off x="686435" y="1607820"/>
                                  <a:ext cx="0" cy="5778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10" name="Straight Connector 810"/>
                              <wps:cNvCnPr/>
                              <wps:spPr>
                                <a:xfrm flipH="1" flipV="1">
                                  <a:off x="1302385" y="1605915"/>
                                  <a:ext cx="0" cy="5778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11" name="Straight Connector 811"/>
                              <wps:cNvCnPr/>
                              <wps:spPr>
                                <a:xfrm flipH="1" flipV="1">
                                  <a:off x="1927225" y="1600200"/>
                                  <a:ext cx="0" cy="5778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12" name="Straight Connector 812"/>
                              <wps:cNvCnPr/>
                              <wps:spPr>
                                <a:xfrm flipH="1" flipV="1">
                                  <a:off x="2546350" y="1600200"/>
                                  <a:ext cx="0" cy="5778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13" name="Straight Connector 813"/>
                              <wps:cNvCnPr/>
                              <wps:spPr>
                                <a:xfrm>
                                  <a:off x="73025" y="0"/>
                                  <a:ext cx="0" cy="2286000"/>
                                </a:xfrm>
                                <a:prstGeom prst="line">
                                  <a:avLst/>
                                </a:prstGeom>
                                <a:ln w="15875">
                                  <a:solidFill>
                                    <a:schemeClr val="tx1">
                                      <a:lumMod val="65000"/>
                                      <a:lumOff val="3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814" name="Straight Connector 814"/>
                              <wps:cNvCnPr/>
                              <wps:spPr>
                                <a:xfrm flipH="1">
                                  <a:off x="6350" y="2286000"/>
                                  <a:ext cx="66675" cy="0"/>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s:wsp>
                              <wps:cNvPr id="815" name="Straight Connector 815"/>
                              <wps:cNvCnPr/>
                              <wps:spPr>
                                <a:xfrm flipH="1" flipV="1">
                                  <a:off x="3159125" y="1600200"/>
                                  <a:ext cx="0" cy="57785"/>
                                </a:xfrm>
                                <a:prstGeom prst="line">
                                  <a:avLst/>
                                </a:prstGeom>
                                <a:ln w="12700">
                                  <a:solidFill>
                                    <a:schemeClr val="tx1">
                                      <a:lumMod val="65000"/>
                                      <a:lumOff val="35000"/>
                                    </a:schemeClr>
                                  </a:solidFill>
                                </a:ln>
                                <a:effectLst>
                                  <a:outerShdw blurRad="40000" dist="20000" dir="5400000" rotWithShape="0">
                                    <a:schemeClr val="bg1">
                                      <a:alpha val="38000"/>
                                    </a:schemeClr>
                                  </a:outerShdw>
                                </a:effectLst>
                              </wps:spPr>
                              <wps:style>
                                <a:lnRef idx="2">
                                  <a:schemeClr val="accent1"/>
                                </a:lnRef>
                                <a:fillRef idx="0">
                                  <a:schemeClr val="accent1"/>
                                </a:fillRef>
                                <a:effectRef idx="1">
                                  <a:schemeClr val="accent1"/>
                                </a:effectRef>
                                <a:fontRef idx="minor">
                                  <a:schemeClr val="tx1"/>
                                </a:fontRef>
                              </wps:style>
                              <wps:bodyPr/>
                            </wps:wsp>
                          </wpg:grpSp>
                          <wps:wsp>
                            <wps:cNvPr id="816" name="Text Box 2"/>
                            <wps:cNvSpPr txBox="1">
                              <a:spLocks noChangeArrowheads="1"/>
                            </wps:cNvSpPr>
                            <wps:spPr bwMode="auto">
                              <a:xfrm>
                                <a:off x="455930" y="1600200"/>
                                <a:ext cx="457200" cy="457200"/>
                              </a:xfrm>
                              <a:prstGeom prst="rect">
                                <a:avLst/>
                              </a:prstGeom>
                              <a:noFill/>
                              <a:ln w="9525">
                                <a:noFill/>
                                <a:miter lim="800000"/>
                                <a:headEnd/>
                                <a:tailEnd/>
                              </a:ln>
                            </wps:spPr>
                            <wps:txbx>
                              <w:txbxContent>
                                <w:p w14:paraId="6A537DEF"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0</w:t>
                                  </w:r>
                                </w:p>
                              </w:txbxContent>
                            </wps:txbx>
                            <wps:bodyPr rot="0" vert="horz" wrap="square" lIns="91440" tIns="45720" rIns="91440" bIns="45720" anchor="t" anchorCtr="0">
                              <a:noAutofit/>
                            </wps:bodyPr>
                          </wps:wsp>
                          <wps:wsp>
                            <wps:cNvPr id="817" name="Text Box 2"/>
                            <wps:cNvSpPr txBox="1">
                              <a:spLocks noChangeArrowheads="1"/>
                            </wps:cNvSpPr>
                            <wps:spPr bwMode="auto">
                              <a:xfrm>
                                <a:off x="1484630" y="1600200"/>
                                <a:ext cx="571500" cy="457200"/>
                              </a:xfrm>
                              <a:prstGeom prst="rect">
                                <a:avLst/>
                              </a:prstGeom>
                              <a:noFill/>
                              <a:ln w="9525">
                                <a:noFill/>
                                <a:miter lim="800000"/>
                                <a:headEnd/>
                                <a:tailEnd/>
                              </a:ln>
                            </wps:spPr>
                            <wps:txbx>
                              <w:txbxContent>
                                <w:p w14:paraId="1BD6F987"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200</w:t>
                                  </w:r>
                                </w:p>
                              </w:txbxContent>
                            </wps:txbx>
                            <wps:bodyPr rot="0" vert="horz" wrap="square" lIns="91440" tIns="45720" rIns="91440" bIns="45720" anchor="t" anchorCtr="0">
                              <a:noAutofit/>
                            </wps:bodyPr>
                          </wps:wsp>
                          <wps:wsp>
                            <wps:cNvPr id="818" name="Text Box 2"/>
                            <wps:cNvSpPr txBox="1">
                              <a:spLocks noChangeArrowheads="1"/>
                            </wps:cNvSpPr>
                            <wps:spPr bwMode="auto">
                              <a:xfrm>
                                <a:off x="2170430" y="1600200"/>
                                <a:ext cx="571500" cy="457200"/>
                              </a:xfrm>
                              <a:prstGeom prst="rect">
                                <a:avLst/>
                              </a:prstGeom>
                              <a:noFill/>
                              <a:ln w="9525">
                                <a:noFill/>
                                <a:miter lim="800000"/>
                                <a:headEnd/>
                                <a:tailEnd/>
                              </a:ln>
                            </wps:spPr>
                            <wps:txbx>
                              <w:txbxContent>
                                <w:p w14:paraId="36314723"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300</w:t>
                                  </w:r>
                                </w:p>
                              </w:txbxContent>
                            </wps:txbx>
                            <wps:bodyPr rot="0" vert="horz" wrap="square" lIns="91440" tIns="45720" rIns="91440" bIns="45720" anchor="t" anchorCtr="0">
                              <a:noAutofit/>
                            </wps:bodyPr>
                          </wps:wsp>
                          <wps:wsp>
                            <wps:cNvPr id="819" name="Text Box 2"/>
                            <wps:cNvSpPr txBox="1">
                              <a:spLocks noChangeArrowheads="1"/>
                            </wps:cNvSpPr>
                            <wps:spPr bwMode="auto">
                              <a:xfrm>
                                <a:off x="2741930" y="1600200"/>
                                <a:ext cx="571500" cy="457200"/>
                              </a:xfrm>
                              <a:prstGeom prst="rect">
                                <a:avLst/>
                              </a:prstGeom>
                              <a:noFill/>
                              <a:ln w="9525">
                                <a:noFill/>
                                <a:miter lim="800000"/>
                                <a:headEnd/>
                                <a:tailEnd/>
                              </a:ln>
                            </wps:spPr>
                            <wps:txbx>
                              <w:txbxContent>
                                <w:p w14:paraId="08C5003A"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400</w:t>
                                  </w:r>
                                </w:p>
                              </w:txbxContent>
                            </wps:txbx>
                            <wps:bodyPr rot="0" vert="horz" wrap="square" lIns="91440" tIns="45720" rIns="91440" bIns="45720" anchor="t" anchorCtr="0">
                              <a:noAutofit/>
                            </wps:bodyPr>
                          </wps:wsp>
                          <wps:wsp>
                            <wps:cNvPr id="820" name="Text Box 2"/>
                            <wps:cNvSpPr txBox="1">
                              <a:spLocks noChangeArrowheads="1"/>
                            </wps:cNvSpPr>
                            <wps:spPr bwMode="auto">
                              <a:xfrm>
                                <a:off x="3313430" y="1600200"/>
                                <a:ext cx="571500" cy="457200"/>
                              </a:xfrm>
                              <a:prstGeom prst="rect">
                                <a:avLst/>
                              </a:prstGeom>
                              <a:noFill/>
                              <a:ln w="9525">
                                <a:noFill/>
                                <a:miter lim="800000"/>
                                <a:headEnd/>
                                <a:tailEnd/>
                              </a:ln>
                            </wps:spPr>
                            <wps:txbx>
                              <w:txbxContent>
                                <w:p w14:paraId="70837684"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500</w:t>
                                  </w:r>
                                </w:p>
                              </w:txbxContent>
                            </wps:txbx>
                            <wps:bodyPr rot="0" vert="horz" wrap="square" lIns="91440" tIns="45720" rIns="91440" bIns="45720" anchor="t" anchorCtr="0">
                              <a:noAutofit/>
                            </wps:bodyPr>
                          </wps:wsp>
                        </wpg:grpSp>
                        <wpg:grpSp>
                          <wpg:cNvPr id="821" name="Group 821"/>
                          <wpg:cNvGrpSpPr/>
                          <wpg:grpSpPr>
                            <a:xfrm>
                              <a:off x="568325" y="0"/>
                              <a:ext cx="2971800" cy="2286000"/>
                              <a:chOff x="-1905" y="0"/>
                              <a:chExt cx="2973705" cy="1768436"/>
                            </a:xfrm>
                          </wpg:grpSpPr>
                          <wps:wsp>
                            <wps:cNvPr id="822" name="Straight Connector 822"/>
                            <wps:cNvCnPr/>
                            <wps:spPr>
                              <a:xfrm flipV="1">
                                <a:off x="205105" y="287655"/>
                                <a:ext cx="2766695" cy="11430"/>
                              </a:xfrm>
                              <a:prstGeom prst="line">
                                <a:avLst/>
                              </a:prstGeom>
                              <a:ln cap="rnd">
                                <a:solidFill>
                                  <a:srgbClr val="FFFF00"/>
                                </a:solidFill>
                              </a:ln>
                              <a:effectLst/>
                            </wps:spPr>
                            <wps:style>
                              <a:lnRef idx="2">
                                <a:schemeClr val="accent1"/>
                              </a:lnRef>
                              <a:fillRef idx="0">
                                <a:schemeClr val="accent1"/>
                              </a:fillRef>
                              <a:effectRef idx="1">
                                <a:schemeClr val="accent1"/>
                              </a:effectRef>
                              <a:fontRef idx="minor">
                                <a:schemeClr val="tx1"/>
                              </a:fontRef>
                            </wps:style>
                            <wps:bodyPr/>
                          </wps:wsp>
                          <wps:wsp>
                            <wps:cNvPr id="823" name="Freeform: Shape 250"/>
                            <wps:cNvSpPr/>
                            <wps:spPr>
                              <a:xfrm>
                                <a:off x="0" y="0"/>
                                <a:ext cx="2286000" cy="1600200"/>
                              </a:xfrm>
                              <a:custGeom>
                                <a:avLst/>
                                <a:gdLst>
                                  <a:gd name="connsiteX0" fmla="*/ 0 w 2436638"/>
                                  <a:gd name="connsiteY0" fmla="*/ 1686090 h 1686090"/>
                                  <a:gd name="connsiteX1" fmla="*/ 311847 w 2436638"/>
                                  <a:gd name="connsiteY1" fmla="*/ 1294959 h 1686090"/>
                                  <a:gd name="connsiteX2" fmla="*/ 665979 w 2436638"/>
                                  <a:gd name="connsiteY2" fmla="*/ 956684 h 1686090"/>
                                  <a:gd name="connsiteX3" fmla="*/ 1083537 w 2436638"/>
                                  <a:gd name="connsiteY3" fmla="*/ 660693 h 1686090"/>
                                  <a:gd name="connsiteX4" fmla="*/ 1516952 w 2436638"/>
                                  <a:gd name="connsiteY4" fmla="*/ 391130 h 1686090"/>
                                  <a:gd name="connsiteX5" fmla="*/ 1902797 w 2436638"/>
                                  <a:gd name="connsiteY5" fmla="*/ 200851 h 1686090"/>
                                  <a:gd name="connsiteX6" fmla="*/ 2436638 w 2436638"/>
                                  <a:gd name="connsiteY6" fmla="*/ 0 h 16860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436638" h="1686090">
                                    <a:moveTo>
                                      <a:pt x="0" y="1686090"/>
                                    </a:moveTo>
                                    <a:cubicBezTo>
                                      <a:pt x="100425" y="1551308"/>
                                      <a:pt x="200851" y="1416527"/>
                                      <a:pt x="311847" y="1294959"/>
                                    </a:cubicBezTo>
                                    <a:cubicBezTo>
                                      <a:pt x="422843" y="1173391"/>
                                      <a:pt x="537364" y="1062395"/>
                                      <a:pt x="665979" y="956684"/>
                                    </a:cubicBezTo>
                                    <a:cubicBezTo>
                                      <a:pt x="794594" y="850973"/>
                                      <a:pt x="941708" y="754952"/>
                                      <a:pt x="1083537" y="660693"/>
                                    </a:cubicBezTo>
                                    <a:cubicBezTo>
                                      <a:pt x="1225366" y="566434"/>
                                      <a:pt x="1380409" y="467770"/>
                                      <a:pt x="1516952" y="391130"/>
                                    </a:cubicBezTo>
                                    <a:cubicBezTo>
                                      <a:pt x="1653495" y="314490"/>
                                      <a:pt x="1749516" y="266039"/>
                                      <a:pt x="1902797" y="200851"/>
                                    </a:cubicBezTo>
                                    <a:cubicBezTo>
                                      <a:pt x="2056078" y="135663"/>
                                      <a:pt x="2246358" y="67831"/>
                                      <a:pt x="2436638" y="0"/>
                                    </a:cubicBezTo>
                                  </a:path>
                                </a:pathLst>
                              </a:custGeom>
                              <a:noFill/>
                              <a:ln w="25400" cap="rnd">
                                <a:solidFill>
                                  <a:srgbClr val="C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4" name="Freeform 824"/>
                            <wps:cNvSpPr/>
                            <wps:spPr>
                              <a:xfrm>
                                <a:off x="-1905" y="194945"/>
                                <a:ext cx="2743200" cy="1573491"/>
                              </a:xfrm>
                              <a:custGeom>
                                <a:avLst/>
                                <a:gdLst>
                                  <a:gd name="connsiteX0" fmla="*/ 0 w 3008670"/>
                                  <a:gd name="connsiteY0" fmla="*/ 1666567 h 1666567"/>
                                  <a:gd name="connsiteX1" fmla="*/ 228600 w 3008670"/>
                                  <a:gd name="connsiteY1" fmla="*/ 936522 h 1666567"/>
                                  <a:gd name="connsiteX2" fmla="*/ 626806 w 3008670"/>
                                  <a:gd name="connsiteY2" fmla="*/ 494071 h 1666567"/>
                                  <a:gd name="connsiteX3" fmla="*/ 1334729 w 3008670"/>
                                  <a:gd name="connsiteY3" fmla="*/ 250722 h 1666567"/>
                                  <a:gd name="connsiteX4" fmla="*/ 3008670 w 3008670"/>
                                  <a:gd name="connsiteY4" fmla="*/ 0 h 16665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08670" h="1666567">
                                    <a:moveTo>
                                      <a:pt x="0" y="1666567"/>
                                    </a:moveTo>
                                    <a:cubicBezTo>
                                      <a:pt x="62066" y="1399252"/>
                                      <a:pt x="124132" y="1131938"/>
                                      <a:pt x="228600" y="936522"/>
                                    </a:cubicBezTo>
                                    <a:cubicBezTo>
                                      <a:pt x="333068" y="741106"/>
                                      <a:pt x="442451" y="608371"/>
                                      <a:pt x="626806" y="494071"/>
                                    </a:cubicBezTo>
                                    <a:cubicBezTo>
                                      <a:pt x="811161" y="379771"/>
                                      <a:pt x="937752" y="333067"/>
                                      <a:pt x="1334729" y="250722"/>
                                    </a:cubicBezTo>
                                    <a:cubicBezTo>
                                      <a:pt x="1731706" y="168377"/>
                                      <a:pt x="3008670" y="0"/>
                                      <a:pt x="3008670" y="0"/>
                                    </a:cubicBezTo>
                                  </a:path>
                                </a:pathLst>
                              </a:custGeom>
                              <a:noFill/>
                              <a:ln cap="rnd">
                                <a:solidFill>
                                  <a:srgbClr val="008000"/>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5" name="Freeform 825"/>
                            <wps:cNvSpPr/>
                            <wps:spPr>
                              <a:xfrm>
                                <a:off x="313689" y="287655"/>
                                <a:ext cx="2593935" cy="921775"/>
                              </a:xfrm>
                              <a:custGeom>
                                <a:avLst/>
                                <a:gdLst>
                                  <a:gd name="connsiteX0" fmla="*/ 0 w 2544097"/>
                                  <a:gd name="connsiteY0" fmla="*/ 921775 h 921775"/>
                                  <a:gd name="connsiteX1" fmla="*/ 471948 w 2544097"/>
                                  <a:gd name="connsiteY1" fmla="*/ 501446 h 921775"/>
                                  <a:gd name="connsiteX2" fmla="*/ 1032387 w 2544097"/>
                                  <a:gd name="connsiteY2" fmla="*/ 132736 h 921775"/>
                                  <a:gd name="connsiteX3" fmla="*/ 1696065 w 2544097"/>
                                  <a:gd name="connsiteY3" fmla="*/ 22123 h 921775"/>
                                  <a:gd name="connsiteX4" fmla="*/ 2544097 w 2544097"/>
                                  <a:gd name="connsiteY4" fmla="*/ 0 h 9217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44097" h="921775">
                                    <a:moveTo>
                                      <a:pt x="0" y="921775"/>
                                    </a:moveTo>
                                    <a:cubicBezTo>
                                      <a:pt x="149942" y="777363"/>
                                      <a:pt x="299884" y="632952"/>
                                      <a:pt x="471948" y="501446"/>
                                    </a:cubicBezTo>
                                    <a:cubicBezTo>
                                      <a:pt x="644013" y="369939"/>
                                      <a:pt x="828368" y="212623"/>
                                      <a:pt x="1032387" y="132736"/>
                                    </a:cubicBezTo>
                                    <a:cubicBezTo>
                                      <a:pt x="1236406" y="52849"/>
                                      <a:pt x="1444113" y="44246"/>
                                      <a:pt x="1696065" y="22123"/>
                                    </a:cubicBezTo>
                                    <a:cubicBezTo>
                                      <a:pt x="1948017" y="0"/>
                                      <a:pt x="2544097" y="0"/>
                                      <a:pt x="2544097" y="0"/>
                                    </a:cubicBezTo>
                                  </a:path>
                                </a:pathLst>
                              </a:custGeom>
                              <a:ln w="31750" cap="rnd">
                                <a:prstDash val="dash"/>
                              </a:ln>
                              <a:effectLst/>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BEC7EF1" id="Group 828" o:spid="_x0000_s1054" style="position:absolute;left:0;text-align:left;margin-left:27pt;margin-top:15.9pt;width:342pt;height:258.85pt;z-index:251875328;mso-width-relative:margin;mso-height-relative:margin" coordorigin=",-1308" coordsize="38849,2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">
                <v:group id="Group 827" o:spid="_x0000_s1055" style="position:absolute;left:4072;top:-1308;width:33737;height:5339" coordorigin="-5236,-1308" coordsize="33737,5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">
                  <v:shape id="_x0000_s1056" type="#_x0000_t202" style="position:absolute;left:-3192;top:-1308;width:16609;height:5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" stroked="f">
                    <v:textbox>
                      <w:txbxContent>
                        <w:p w14:paraId="2F851DAE" w14:textId="77777777" w:rsidR="00135FA1" w:rsidRPr="00FA0867" w:rsidRDefault="00135FA1" w:rsidP="0048649E">
                          <w:pPr>
                            <w:rPr>
                              <w:rFonts w:asciiTheme="majorHAnsi" w:hAnsiTheme="majorHAnsi" w:cstheme="majorHAnsi"/>
                              <w:i/>
                              <w:iCs/>
                            </w:rPr>
                          </w:pPr>
                          <w:r>
                            <w:rPr>
                              <w:rFonts w:asciiTheme="majorHAnsi" w:hAnsiTheme="majorHAnsi" w:cstheme="majorHAnsi"/>
                              <w:iCs/>
                            </w:rPr>
                            <w:t xml:space="preserve">Modelled </w:t>
                          </w:r>
                          <w:r>
                            <w:rPr>
                              <w:rFonts w:asciiTheme="majorHAnsi" w:hAnsiTheme="majorHAnsi" w:cstheme="majorHAnsi"/>
                              <w:i/>
                              <w:iCs/>
                            </w:rPr>
                            <w:t>A</w:t>
                          </w:r>
                        </w:p>
                      </w:txbxContent>
                    </v:textbox>
                  </v:shape>
                  <v:shape id="_x0000_s1057" type="#_x0000_t202" style="position:absolute;left:6606;top:-1308;width:6559;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" stroked="f">
                    <v:textbox>
                      <w:txbxContent>
                        <w:p w14:paraId="762E5AD6" w14:textId="77777777" w:rsidR="00135FA1" w:rsidRPr="009F2E2E" w:rsidRDefault="00135FA1" w:rsidP="0048649E">
                          <w:pPr>
                            <w:rPr>
                              <w:rFonts w:asciiTheme="majorHAnsi" w:hAnsiTheme="majorHAnsi" w:cstheme="majorHAnsi"/>
                              <w:szCs w:val="20"/>
                            </w:rPr>
                          </w:pPr>
                          <w:r w:rsidRPr="009F2E2E">
                            <w:rPr>
                              <w:rFonts w:asciiTheme="majorHAnsi" w:hAnsiTheme="majorHAnsi" w:cstheme="majorHAnsi"/>
                              <w:szCs w:val="20"/>
                            </w:rPr>
                            <w:t>Rubisco</w:t>
                          </w:r>
                        </w:p>
                      </w:txbxContent>
                    </v:textbox>
                  </v:shape>
                  <v:shape id="_x0000_s1058" type="#_x0000_t202" style="position:absolute;left:14187;top:-1308;width:8147;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" stroked="f">
                    <v:textbox>
                      <w:txbxContent>
                        <w:p w14:paraId="4FD97B88" w14:textId="77777777" w:rsidR="00135FA1" w:rsidRPr="0044414A" w:rsidRDefault="00135FA1" w:rsidP="00FA4C26">
                          <w:pPr>
                            <w:rPr>
                              <w:rFonts w:asciiTheme="majorHAnsi" w:hAnsiTheme="majorHAnsi" w:cstheme="majorHAnsi"/>
                              <w:szCs w:val="20"/>
                            </w:rPr>
                          </w:pPr>
                          <w:r w:rsidRPr="0044414A">
                            <w:rPr>
                              <w:rFonts w:asciiTheme="majorHAnsi" w:hAnsiTheme="majorHAnsi" w:cstheme="majorHAnsi"/>
                              <w:szCs w:val="20"/>
                            </w:rPr>
                            <w:t>RuBP regen</w:t>
                          </w:r>
                          <w:r>
                            <w:rPr>
                              <w:rFonts w:asciiTheme="majorHAnsi" w:hAnsiTheme="majorHAnsi" w:cstheme="majorHAnsi"/>
                              <w:szCs w:val="20"/>
                            </w:rPr>
                            <w:t>.</w:t>
                          </w:r>
                        </w:p>
                      </w:txbxContent>
                    </v:textbox>
                  </v:shape>
                  <v:shape id="_x0000_s1059" type="#_x0000_t202" style="position:absolute;left:24411;top:-1308;width:4089;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" stroked="f">
                    <v:textbox>
                      <w:txbxContent>
                        <w:p w14:paraId="6B644597" w14:textId="77777777" w:rsidR="00135FA1" w:rsidRPr="0044414A" w:rsidRDefault="00135FA1" w:rsidP="00FA4C26">
                          <w:pPr>
                            <w:rPr>
                              <w:rFonts w:asciiTheme="majorHAnsi" w:hAnsiTheme="majorHAnsi" w:cstheme="majorHAnsi"/>
                              <w:sz w:val="24"/>
                              <w:szCs w:val="20"/>
                            </w:rPr>
                          </w:pPr>
                          <w:r w:rsidRPr="0044414A">
                            <w:rPr>
                              <w:rFonts w:asciiTheme="majorHAnsi" w:hAnsiTheme="majorHAnsi" w:cstheme="majorHAnsi"/>
                              <w:szCs w:val="20"/>
                            </w:rPr>
                            <w:t>TPU</w:t>
                          </w:r>
                        </w:p>
                      </w:txbxContent>
                    </v:textbox>
                  </v:shape>
                  <v:line id="Straight Connector 386" o:spid="_x0000_s1060" style="position:absolute;visibility:visible;mso-wrap-style:square" from="-5236,-59" to="-277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" strokecolor="black [3213]" strokeweight="2pt">
                    <v:stroke dashstyle="3 1" endcap="round"/>
                  </v:line>
                  <v:line id="Straight Connector 387" o:spid="_x0000_s1061" style="position:absolute;visibility:visible;mso-wrap-style:square" from="12143,-59" to="1460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" strokecolor="green" strokeweight="2pt">
                    <v:stroke endcap="round"/>
                  </v:line>
                  <v:line id="Straight Connector 388" o:spid="_x0000_s1062" style="position:absolute;visibility:visible;mso-wrap-style:square" from="22366,-59" to="2483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" strokecolor="yellow" strokeweight="2pt">
                    <v:stroke endcap="round"/>
                  </v:line>
                </v:group>
                <v:group id="Group 826" o:spid="_x0000_s1063" style="position:absolute;top:3143;width:38849;height:24892" coordsize="38849,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">
                  <v:group id="Group 797" o:spid="_x0000_s1064" style="position:absolute;width:38849;height:24892" coordsize="38849,2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">
                    <v:shape id="_x0000_s1065" type="#_x0000_t202" style="position:absolute;left:17659;top:21717;width:742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" stroked="f">
                      <v:textbox>
                        <w:txbxContent>
                          <w:p w14:paraId="13B18549" w14:textId="77777777" w:rsidR="00135FA1" w:rsidRPr="0044414A" w:rsidRDefault="00135FA1" w:rsidP="00060BAA">
                            <w:pPr>
                              <w:rPr>
                                <w:rFonts w:asciiTheme="majorHAnsi" w:hAnsiTheme="majorHAnsi" w:cstheme="majorHAnsi"/>
                                <w:b/>
                                <w:bCs/>
                                <w:sz w:val="24"/>
                              </w:rPr>
                            </w:pPr>
                            <w:r w:rsidRPr="0044414A">
                              <w:rPr>
                                <w:rFonts w:asciiTheme="majorHAnsi" w:hAnsiTheme="majorHAnsi" w:cstheme="majorHAnsi"/>
                                <w:b/>
                                <w:bCs/>
                                <w:i/>
                                <w:iCs/>
                                <w:sz w:val="24"/>
                              </w:rPr>
                              <w:t>C</w:t>
                            </w:r>
                            <w:r w:rsidRPr="0044414A">
                              <w:rPr>
                                <w:rFonts w:asciiTheme="majorHAnsi" w:hAnsiTheme="majorHAnsi" w:cstheme="majorHAnsi"/>
                                <w:b/>
                                <w:bCs/>
                                <w:sz w:val="24"/>
                                <w:vertAlign w:val="subscript"/>
                              </w:rPr>
                              <w:t>i</w:t>
                            </w:r>
                            <w:r w:rsidRPr="0044414A">
                              <w:rPr>
                                <w:rFonts w:asciiTheme="majorHAnsi" w:hAnsiTheme="majorHAnsi" w:cstheme="majorHAnsi"/>
                                <w:b/>
                                <w:bCs/>
                                <w:sz w:val="24"/>
                              </w:rPr>
                              <w:t xml:space="preserve"> (ppm)</w:t>
                            </w:r>
                          </w:p>
                        </w:txbxContent>
                      </v:textbox>
                    </v:shape>
                    <v:shape id="_x0000_s1066" type="#_x0000_t202" style="position:absolute;left:-7397;top:8000;width:17970;height:31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" stroked="f">
                      <v:textbox>
                        <w:txbxContent>
                          <w:p w14:paraId="38B57378" w14:textId="77777777" w:rsidR="00135FA1" w:rsidRPr="0044414A" w:rsidRDefault="00135FA1" w:rsidP="00060BAA">
                            <w:pPr>
                              <w:rPr>
                                <w:rFonts w:asciiTheme="majorHAnsi" w:hAnsiTheme="majorHAnsi" w:cstheme="majorHAnsi"/>
                                <w:b/>
                                <w:bCs/>
                                <w:sz w:val="24"/>
                              </w:rPr>
                            </w:pPr>
                            <w:r w:rsidRPr="0044414A">
                              <w:rPr>
                                <w:rFonts w:asciiTheme="majorHAnsi" w:hAnsiTheme="majorHAnsi" w:cstheme="majorHAnsi"/>
                                <w:b/>
                                <w:bCs/>
                                <w:i/>
                                <w:iCs/>
                                <w:sz w:val="24"/>
                              </w:rPr>
                              <w:t>A</w:t>
                            </w:r>
                            <w:r w:rsidRPr="0044414A">
                              <w:rPr>
                                <w:rFonts w:asciiTheme="majorHAnsi" w:hAnsiTheme="majorHAnsi" w:cstheme="majorHAnsi"/>
                                <w:b/>
                                <w:bCs/>
                                <w:sz w:val="24"/>
                              </w:rPr>
                              <w:t xml:space="preserve"> (µmol CO</w:t>
                            </w:r>
                            <w:r w:rsidRPr="0044414A">
                              <w:rPr>
                                <w:rFonts w:asciiTheme="majorHAnsi" w:hAnsiTheme="majorHAnsi" w:cstheme="majorHAnsi"/>
                                <w:b/>
                                <w:bCs/>
                                <w:sz w:val="24"/>
                                <w:vertAlign w:val="subscript"/>
                              </w:rPr>
                              <w:t>2</w:t>
                            </w:r>
                            <w:r w:rsidRPr="0044414A">
                              <w:rPr>
                                <w:rFonts w:asciiTheme="majorHAnsi" w:hAnsiTheme="majorHAnsi" w:cstheme="majorHAnsi"/>
                                <w:b/>
                                <w:bCs/>
                                <w:sz w:val="24"/>
                              </w:rPr>
                              <w:t xml:space="preserve"> m</w:t>
                            </w:r>
                            <w:r w:rsidRPr="0044414A">
                              <w:rPr>
                                <w:rFonts w:asciiTheme="majorHAnsi" w:hAnsiTheme="majorHAnsi" w:cstheme="majorHAnsi"/>
                                <w:b/>
                                <w:bCs/>
                                <w:sz w:val="24"/>
                                <w:vertAlign w:val="superscript"/>
                              </w:rPr>
                              <w:t>-2</w:t>
                            </w:r>
                            <w:r w:rsidRPr="0044414A">
                              <w:rPr>
                                <w:rFonts w:asciiTheme="majorHAnsi" w:hAnsiTheme="majorHAnsi" w:cstheme="majorHAnsi"/>
                                <w:b/>
                                <w:bCs/>
                                <w:sz w:val="24"/>
                              </w:rPr>
                              <w:t xml:space="preserve"> s</w:t>
                            </w:r>
                            <w:r w:rsidRPr="0044414A">
                              <w:rPr>
                                <w:rFonts w:asciiTheme="majorHAnsi" w:hAnsiTheme="majorHAnsi" w:cstheme="majorHAnsi"/>
                                <w:b/>
                                <w:bCs/>
                                <w:sz w:val="24"/>
                                <w:vertAlign w:val="superscript"/>
                              </w:rPr>
                              <w:t>-1</w:t>
                            </w:r>
                            <w:r w:rsidRPr="0044414A">
                              <w:rPr>
                                <w:rFonts w:asciiTheme="majorHAnsi" w:hAnsiTheme="majorHAnsi" w:cstheme="majorHAnsi"/>
                                <w:b/>
                                <w:bCs/>
                                <w:sz w:val="24"/>
                              </w:rPr>
                              <w:t>)</w:t>
                            </w:r>
                          </w:p>
                        </w:txbxContent>
                      </v:textbox>
                    </v:shape>
                    <v:shape id="_x0000_s1067" type="#_x0000_t202" style="position:absolute;left:2406;top:14859;width:4439;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" filled="f" stroked="f">
                      <v:textbox>
                        <w:txbxContent>
                          <w:p w14:paraId="535CC3BD"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0</w:t>
                            </w:r>
                          </w:p>
                        </w:txbxContent>
                      </v:textbox>
                    </v:shape>
                    <v:shape id="_x0000_s1068" type="#_x0000_t202" style="position:absolute;left:9131;top:16002;width:4540;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" filled="f" stroked="f">
                      <v:textbox>
                        <w:txbxContent>
                          <w:p w14:paraId="00F367FD"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100</w:t>
                            </w:r>
                          </w:p>
                        </w:txbxContent>
                      </v:textbox>
                    </v:shape>
                    <v:shape id="_x0000_s1069" type="#_x0000_t202" style="position:absolute;left:2273;top:1143;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" filled="f" stroked="f">
                      <v:textbox>
                        <w:txbxContent>
                          <w:p w14:paraId="4AAE92BE"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20</w:t>
                            </w:r>
                          </w:p>
                        </w:txbxContent>
                      </v:textbox>
                    </v:shape>
                    <v:shape id="_x0000_s1070" type="#_x0000_t202" style="position:absolute;left:2273;top:800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" filled="f" stroked="f">
                      <v:textbox>
                        <w:txbxContent>
                          <w:p w14:paraId="0D7274DB"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10</w:t>
                            </w:r>
                          </w:p>
                        </w:txbxContent>
                      </v:textbox>
                    </v:shape>
                    <v:shape id="_x0000_s1071" type="#_x0000_t202" style="position:absolute;left:1130;top:21717;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" filled="f" stroked="f">
                      <v:textbox>
                        <w:txbxContent>
                          <w:p w14:paraId="595A72F9"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10</w:t>
                            </w:r>
                          </w:p>
                        </w:txbxContent>
                      </v:textbox>
                    </v:shape>
                    <v:group id="Group 805" o:spid="_x0000_s1072" style="position:absolute;left:4972;width:31591;height:22860" coordsize="31591,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">
                      <v:line id="Straight Connector 806" o:spid="_x0000_s1073" style="position:absolute;flip:x;visibility:visible;mso-wrap-style:square" from="0,16002" to="31591,16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" strokecolor="#5a5a5a [2109]" strokeweight="1pt">
                        <v:shadow on="t" color="white [3212]" opacity="24903f" origin=",.5" offset="0,.55556mm"/>
                      </v:line>
                      <v:line id="Straight Connector 807" o:spid="_x0000_s1074" style="position:absolute;flip:x;visibility:visible;mso-wrap-style:square" from="63,2286" to="73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" strokecolor="#5a5a5a [2109]" strokeweight="1pt">
                        <v:shadow on="t" color="white [3212]" opacity="24903f" origin=",.5" offset="0,.55556mm"/>
                      </v:line>
                      <v:line id="Straight Connector 808" o:spid="_x0000_s1075" style="position:absolute;flip:x;visibility:visible;mso-wrap-style:square" from="19,9144" to="685,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" strokecolor="#5a5a5a [2109]" strokeweight="1pt">
                        <v:shadow on="t" color="white [3212]" opacity="24903f" origin=",.5" offset="0,.55556mm"/>
                      </v:line>
                      <v:line id="Straight Connector 809" o:spid="_x0000_s1076" style="position:absolute;flip:x y;visibility:visible;mso-wrap-style:square" from="6864,16078" to="6864,16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" strokecolor="#5a5a5a [2109]" strokeweight="1pt">
                        <v:shadow on="t" color="white [3212]" opacity="24903f" origin=",.5" offset="0,.55556mm"/>
                      </v:line>
                      <v:line id="Straight Connector 810" o:spid="_x0000_s1077" style="position:absolute;flip:x y;visibility:visible;mso-wrap-style:square" from="13023,16059" to="13023,16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" strokecolor="#5a5a5a [2109]" strokeweight="1pt">
                        <v:shadow on="t" color="white [3212]" opacity="24903f" origin=",.5" offset="0,.55556mm"/>
                      </v:line>
                      <v:line id="Straight Connector 811" o:spid="_x0000_s1078" style="position:absolute;flip:x y;visibility:visible;mso-wrap-style:square" from="19272,16002" to="19272,16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" strokecolor="#5a5a5a [2109]" strokeweight="1pt">
                        <v:shadow on="t" color="white [3212]" opacity="24903f" origin=",.5" offset="0,.55556mm"/>
                      </v:line>
                      <v:line id="Straight Connector 812" o:spid="_x0000_s1079" style="position:absolute;flip:x y;visibility:visible;mso-wrap-style:square" from="25463,16002" to="25463,16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" strokecolor="#5a5a5a [2109]" strokeweight="1pt">
                        <v:shadow on="t" color="white [3212]" opacity="24903f" origin=",.5" offset="0,.55556mm"/>
                      </v:line>
                      <v:line id="Straight Connector 813" o:spid="_x0000_s1080" style="position:absolute;visibility:visible;mso-wrap-style:square" from="730,0" to="730,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" strokecolor="#5a5a5a [2109]" strokeweight="1.25pt"/>
                      <v:line id="Straight Connector 814" o:spid="_x0000_s1081" style="position:absolute;flip:x;visibility:visible;mso-wrap-style:square" from="63,22860" to="730,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" strokecolor="#5a5a5a [2109]" strokeweight="1pt">
                        <v:shadow on="t" color="white [3212]" opacity="24903f" origin=",.5" offset="0,.55556mm"/>
                      </v:line>
                      <v:line id="Straight Connector 815" o:spid="_x0000_s1082" style="position:absolute;flip:x y;visibility:visible;mso-wrap-style:square" from="31591,16002" to="31591,16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" strokecolor="#5a5a5a [2109]" strokeweight="1pt">
                        <v:shadow on="t" color="white [3212]" opacity="24903f" origin=",.5" offset="0,.55556mm"/>
                      </v:line>
                    </v:group>
                    <v:shape id="_x0000_s1083" type="#_x0000_t202" style="position:absolute;left:4559;top:16002;width:45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" filled="f" stroked="f">
                      <v:textbox>
                        <w:txbxContent>
                          <w:p w14:paraId="6A537DEF"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0</w:t>
                            </w:r>
                          </w:p>
                        </w:txbxContent>
                      </v:textbox>
                    </v:shape>
                    <v:shape id="_x0000_s1084" type="#_x0000_t202" style="position:absolute;left:14846;top:16002;width:571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" filled="f" stroked="f">
                      <v:textbox>
                        <w:txbxContent>
                          <w:p w14:paraId="1BD6F987"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200</w:t>
                            </w:r>
                          </w:p>
                        </w:txbxContent>
                      </v:textbox>
                    </v:shape>
                    <v:shape id="_x0000_s1085" type="#_x0000_t202" style="position:absolute;left:21704;top:16002;width:571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" filled="f" stroked="f">
                      <v:textbox>
                        <w:txbxContent>
                          <w:p w14:paraId="36314723"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300</w:t>
                            </w:r>
                          </w:p>
                        </w:txbxContent>
                      </v:textbox>
                    </v:shape>
                    <v:shape id="_x0000_s1086" type="#_x0000_t202" style="position:absolute;left:27419;top:16002;width:571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" filled="f" stroked="f">
                      <v:textbox>
                        <w:txbxContent>
                          <w:p w14:paraId="08C5003A"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400</w:t>
                            </w:r>
                          </w:p>
                        </w:txbxContent>
                      </v:textbox>
                    </v:shape>
                    <v:shape id="_x0000_s1087" type="#_x0000_t202" style="position:absolute;left:33134;top:16002;width:571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" filled="f" stroked="f">
                      <v:textbox>
                        <w:txbxContent>
                          <w:p w14:paraId="70837684" w14:textId="77777777" w:rsidR="00135FA1" w:rsidRPr="009F2E2E" w:rsidRDefault="00135FA1" w:rsidP="00060BAA">
                            <w:pPr>
                              <w:rPr>
                                <w:rFonts w:asciiTheme="majorHAnsi" w:hAnsiTheme="majorHAnsi" w:cstheme="majorHAnsi"/>
                                <w:sz w:val="20"/>
                                <w:szCs w:val="18"/>
                              </w:rPr>
                            </w:pPr>
                            <w:r w:rsidRPr="009F2E2E">
                              <w:rPr>
                                <w:rFonts w:asciiTheme="majorHAnsi" w:hAnsiTheme="majorHAnsi" w:cstheme="majorHAnsi"/>
                                <w:sz w:val="20"/>
                                <w:szCs w:val="18"/>
                              </w:rPr>
                              <w:t xml:space="preserve">      500</w:t>
                            </w:r>
                          </w:p>
                        </w:txbxContent>
                      </v:textbox>
                    </v:shape>
                  </v:group>
                  <v:group id="Group 821" o:spid="_x0000_s1088" style="position:absolute;left:5683;width:29718;height:22860" coordorigin="-19" coordsize="29737,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">
                    <v:line id="Straight Connector 822" o:spid="_x0000_s1089" style="position:absolute;flip:y;visibility:visible;mso-wrap-style:square" from="2051,2876" to="29718,2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" strokecolor="yellow" strokeweight="2pt">
                      <v:stroke endcap="round"/>
                    </v:line>
                    <v:shape id="Freeform: Shape 250" o:spid="_x0000_s1090" style="position:absolute;width:22860;height:16002;visibility:visible;mso-wrap-style:square;v-text-anchor:middle" coordsize="2436638,1686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" path="m,1686090c100425,1551308,200851,1416527,311847,1294959,422843,1173391,537364,1062395,665979,956684,794594,850973,941708,754952,1083537,660693v141829,-94259,296872,-192923,433415,-269563c1653495,314490,1749516,266039,1902797,200851,2056078,135663,2246358,67831,2436638,e" filled="f" strokecolor="#c00000" strokeweight="2pt">
                      <v:stroke endcap="round"/>
                      <v:path arrowok="t" o:connecttype="custom" o:connectlocs="0,1600200;292568,1228993;624807,907950;1016551,627037;1423171,371206;1785162,190620;2286000,0" o:connectangles="0,0,0,0,0,0,0"/>
                    </v:shape>
                    <v:shape id="Freeform 824" o:spid="_x0000_s1091" style="position:absolute;left:-19;top:1949;width:27431;height:15735;visibility:visible;mso-wrap-style:square;v-text-anchor:middle" coordsize="3008670,1666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" path="m,1666567c62066,1399252,124132,1131938,228600,936522,333068,741106,442451,608371,626806,494071,811161,379771,937752,333067,1334729,250722,1731706,168377,3008670,,3008670,e" filled="f" strokecolor="green" strokeweight="2pt">
                      <v:stroke endcap="round"/>
                      <v:path arrowok="t" o:connecttype="custom" o:connectlocs="0,1573491;208429,884218;571500,466478;1216959,236719;2743200,0" o:connectangles="0,0,0,0,0"/>
                    </v:shape>
                    <v:shape id="Freeform 825" o:spid="_x0000_s1092" style="position:absolute;left:3136;top:2876;width:25940;height:9218;visibility:visible;mso-wrap-style:square;v-text-anchor:middle" coordsize="2544097,921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" path="m,921775c149942,777363,299884,632952,471948,501446,644013,369939,828368,212623,1032387,132736,1236406,52849,1444113,44246,1696065,22123,1948017,,2544097,,2544097,e" filled="f" strokecolor="black [3200]" strokeweight="2.5pt">
                      <v:stroke dashstyle="dash" endcap="round"/>
                      <v:path arrowok="t" o:connecttype="custom" o:connectlocs="0,921775;481193,501446;1052611,132736;1729290,22123;2593935,0" o:connectangles="0,0,0,0,0"/>
                    </v:shape>
                  </v:group>
                </v:group>
                <w10:wrap type="through"/>
              </v:group>
            </w:pict>
          </mc:Fallback>
        </mc:AlternateContent>
      </w:r>
      <w:r>
        <w:rPr>
          <w:noProof/>
          <w:lang w:val="en-US" w:eastAsia="en-US"/>
        </w:rPr>
        <mc:AlternateContent>
          <mc:Choice Requires="wps">
            <w:drawing>
              <wp:anchor distT="0" distB="0" distL="114300" distR="114300" simplePos="0" relativeHeight="251879424" behindDoc="0" locked="0" layoutInCell="1" allowOverlap="1" wp14:anchorId="676FC091" wp14:editId="453B787B">
                <wp:simplePos x="0" y="0"/>
                <wp:positionH relativeFrom="column">
                  <wp:posOffset>1896745</wp:posOffset>
                </wp:positionH>
                <wp:positionV relativeFrom="paragraph">
                  <wp:posOffset>342900</wp:posOffset>
                </wp:positionV>
                <wp:extent cx="274955" cy="0"/>
                <wp:effectExtent l="0" t="0" r="29845" b="25400"/>
                <wp:wrapNone/>
                <wp:docPr id="834" name="Straight Connector 834"/>
                <wp:cNvGraphicFramePr/>
                <a:graphic xmlns:a="http://schemas.openxmlformats.org/drawingml/2006/main">
                  <a:graphicData uri="http://schemas.microsoft.com/office/word/2010/wordprocessingShape">
                    <wps:wsp>
                      <wps:cNvCnPr/>
                      <wps:spPr>
                        <a:xfrm>
                          <a:off x="0" y="0"/>
                          <a:ext cx="274955" cy="0"/>
                        </a:xfrm>
                        <a:prstGeom prst="line">
                          <a:avLst/>
                        </a:prstGeom>
                        <a:ln cap="rnd">
                          <a:solidFill>
                            <a:srgbClr val="C00000"/>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7110817" id="Straight Connector 834" o:spid="_x0000_s1026" style="position:absolute;z-index:251879424;visibility:visible;mso-wrap-style:square;mso-wrap-distance-left:9pt;mso-wrap-distance-top:0;mso-wrap-distance-right:9pt;mso-wrap-distance-bottom:0;mso-position-horizontal:absolute;mso-position-horizontal-relative:text;mso-position-vertical:absolute;mso-position-vertical-relative:text" from="149.35pt,27pt" to="171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" strokecolor="#c00000" strokeweight="2pt">
                <v:stroke endcap="round"/>
              </v:line>
            </w:pict>
          </mc:Fallback>
        </mc:AlternateContent>
      </w:r>
    </w:p>
    <w:p w14:paraId="2510F008" w14:textId="77777777" w:rsidR="001E315B" w:rsidRDefault="001E315B" w:rsidP="00083A71">
      <w:pPr>
        <w:spacing w:before="240" w:after="240"/>
        <w:ind w:firstLine="720"/>
        <w:outlineLvl w:val="3"/>
        <w:rPr>
          <w:rFonts w:asciiTheme="minorHAnsi" w:eastAsiaTheme="majorEastAsia" w:hAnsiTheme="minorHAnsi" w:cs="Calibri"/>
          <w:szCs w:val="24"/>
        </w:rPr>
      </w:pPr>
    </w:p>
    <w:p w14:paraId="15D52BE4" w14:textId="77777777" w:rsidR="00060BAA" w:rsidRDefault="00060BAA" w:rsidP="00083A71">
      <w:pPr>
        <w:spacing w:before="240" w:after="240"/>
        <w:ind w:firstLine="720"/>
        <w:outlineLvl w:val="3"/>
        <w:rPr>
          <w:rFonts w:asciiTheme="minorHAnsi" w:eastAsiaTheme="majorEastAsia" w:hAnsiTheme="minorHAnsi" w:cs="Calibri"/>
          <w:szCs w:val="24"/>
        </w:rPr>
      </w:pPr>
    </w:p>
    <w:p w14:paraId="2E017A29" w14:textId="77777777" w:rsidR="00060BAA" w:rsidRDefault="00060BAA" w:rsidP="00083A71">
      <w:pPr>
        <w:spacing w:before="240" w:after="240"/>
        <w:ind w:firstLine="720"/>
        <w:outlineLvl w:val="3"/>
        <w:rPr>
          <w:rFonts w:asciiTheme="minorHAnsi" w:eastAsiaTheme="majorEastAsia" w:hAnsiTheme="minorHAnsi" w:cs="Calibri"/>
          <w:szCs w:val="24"/>
        </w:rPr>
      </w:pPr>
    </w:p>
    <w:p w14:paraId="09B83071" w14:textId="77777777" w:rsidR="00060BAA" w:rsidRDefault="00060BAA" w:rsidP="00083A71">
      <w:pPr>
        <w:spacing w:before="240" w:after="240"/>
        <w:ind w:firstLine="720"/>
        <w:outlineLvl w:val="3"/>
        <w:rPr>
          <w:rFonts w:asciiTheme="minorHAnsi" w:eastAsiaTheme="majorEastAsia" w:hAnsiTheme="minorHAnsi" w:cs="Calibri"/>
          <w:szCs w:val="24"/>
        </w:rPr>
      </w:pPr>
    </w:p>
    <w:p w14:paraId="7A2725B4" w14:textId="77777777" w:rsidR="00060BAA" w:rsidRDefault="00060BAA" w:rsidP="00083A71">
      <w:pPr>
        <w:spacing w:before="240" w:after="240"/>
        <w:ind w:firstLine="720"/>
        <w:outlineLvl w:val="3"/>
        <w:rPr>
          <w:rFonts w:asciiTheme="minorHAnsi" w:eastAsiaTheme="majorEastAsia" w:hAnsiTheme="minorHAnsi" w:cs="Calibri"/>
          <w:szCs w:val="24"/>
        </w:rPr>
      </w:pPr>
    </w:p>
    <w:p w14:paraId="4ADE759B" w14:textId="77777777" w:rsidR="00060BAA" w:rsidRDefault="00060BAA" w:rsidP="00083A71">
      <w:pPr>
        <w:spacing w:before="240" w:after="240"/>
        <w:ind w:firstLine="720"/>
        <w:outlineLvl w:val="3"/>
        <w:rPr>
          <w:rFonts w:asciiTheme="minorHAnsi" w:eastAsiaTheme="majorEastAsia" w:hAnsiTheme="minorHAnsi" w:cs="Calibri"/>
          <w:szCs w:val="24"/>
        </w:rPr>
      </w:pPr>
    </w:p>
    <w:p w14:paraId="5352A807" w14:textId="77777777" w:rsidR="00060BAA" w:rsidRDefault="00060BAA" w:rsidP="007C0108">
      <w:pPr>
        <w:spacing w:before="240" w:after="240"/>
        <w:outlineLvl w:val="3"/>
        <w:rPr>
          <w:rFonts w:asciiTheme="minorHAnsi" w:eastAsiaTheme="majorEastAsia" w:hAnsiTheme="minorHAnsi" w:cs="Calibri"/>
          <w:szCs w:val="24"/>
        </w:rPr>
      </w:pPr>
    </w:p>
    <w:p w14:paraId="250503E3" w14:textId="77777777" w:rsidR="0044414A" w:rsidRDefault="0044414A" w:rsidP="00D92D86">
      <w:pPr>
        <w:spacing w:line="240" w:lineRule="auto"/>
        <w:jc w:val="left"/>
        <w:rPr>
          <w:b/>
          <w:bCs/>
          <w:sz w:val="21"/>
          <w:szCs w:val="20"/>
        </w:rPr>
      </w:pPr>
    </w:p>
    <w:p w14:paraId="4C72F228" w14:textId="77777777" w:rsidR="0044414A" w:rsidRDefault="0044414A" w:rsidP="00D92D86">
      <w:pPr>
        <w:spacing w:line="240" w:lineRule="auto"/>
        <w:jc w:val="left"/>
        <w:rPr>
          <w:b/>
          <w:bCs/>
          <w:sz w:val="21"/>
          <w:szCs w:val="20"/>
        </w:rPr>
      </w:pPr>
    </w:p>
    <w:p w14:paraId="70C0C870" w14:textId="77777777" w:rsidR="00060BAA" w:rsidRPr="00FA0867" w:rsidRDefault="00D92D86" w:rsidP="001854E9">
      <w:pPr>
        <w:spacing w:line="240" w:lineRule="auto"/>
        <w:jc w:val="left"/>
        <w:rPr>
          <w:bCs/>
          <w:sz w:val="21"/>
          <w:szCs w:val="20"/>
        </w:rPr>
      </w:pPr>
      <w:r>
        <w:rPr>
          <w:b/>
          <w:bCs/>
          <w:sz w:val="21"/>
          <w:szCs w:val="20"/>
        </w:rPr>
        <w:t>Figure 3.3</w:t>
      </w:r>
      <w:r w:rsidRPr="00933E55">
        <w:rPr>
          <w:b/>
          <w:bCs/>
          <w:sz w:val="21"/>
          <w:szCs w:val="20"/>
        </w:rPr>
        <w:t xml:space="preserve">. </w:t>
      </w:r>
      <w:r w:rsidR="007D2F67">
        <w:rPr>
          <w:b/>
          <w:bCs/>
          <w:sz w:val="21"/>
          <w:szCs w:val="20"/>
        </w:rPr>
        <w:t>Example of a modelled</w:t>
      </w:r>
      <w:r>
        <w:rPr>
          <w:b/>
          <w:bCs/>
          <w:sz w:val="21"/>
          <w:szCs w:val="20"/>
        </w:rPr>
        <w:t xml:space="preserve"> </w:t>
      </w:r>
      <w:r>
        <w:rPr>
          <w:b/>
          <w:bCs/>
          <w:i/>
          <w:sz w:val="21"/>
          <w:szCs w:val="20"/>
        </w:rPr>
        <w:t>A</w:t>
      </w:r>
      <w:r>
        <w:rPr>
          <w:b/>
          <w:bCs/>
          <w:sz w:val="21"/>
          <w:szCs w:val="20"/>
        </w:rPr>
        <w:t>/</w:t>
      </w:r>
      <w:r>
        <w:rPr>
          <w:b/>
          <w:bCs/>
          <w:i/>
          <w:sz w:val="21"/>
          <w:szCs w:val="20"/>
        </w:rPr>
        <w:t>C</w:t>
      </w:r>
      <w:r>
        <w:rPr>
          <w:b/>
          <w:bCs/>
          <w:sz w:val="21"/>
          <w:szCs w:val="20"/>
          <w:vertAlign w:val="subscript"/>
        </w:rPr>
        <w:t>i</w:t>
      </w:r>
      <w:r>
        <w:rPr>
          <w:b/>
          <w:bCs/>
          <w:sz w:val="21"/>
          <w:szCs w:val="20"/>
        </w:rPr>
        <w:t xml:space="preserve"> </w:t>
      </w:r>
      <w:r w:rsidR="009F2E2E">
        <w:rPr>
          <w:b/>
          <w:bCs/>
          <w:sz w:val="21"/>
          <w:szCs w:val="20"/>
        </w:rPr>
        <w:t xml:space="preserve">response </w:t>
      </w:r>
      <w:r>
        <w:rPr>
          <w:b/>
          <w:bCs/>
          <w:sz w:val="21"/>
          <w:szCs w:val="20"/>
        </w:rPr>
        <w:t>curve.</w:t>
      </w:r>
      <w:r w:rsidR="009F2E2E">
        <w:rPr>
          <w:b/>
          <w:bCs/>
          <w:sz w:val="21"/>
          <w:szCs w:val="20"/>
        </w:rPr>
        <w:t xml:space="preserve"> </w:t>
      </w:r>
      <w:r w:rsidR="00846BC1">
        <w:rPr>
          <w:bCs/>
          <w:sz w:val="21"/>
          <w:szCs w:val="20"/>
        </w:rPr>
        <w:t>A hypothetical</w:t>
      </w:r>
      <w:r w:rsidR="009F2E2E">
        <w:rPr>
          <w:bCs/>
          <w:sz w:val="21"/>
          <w:szCs w:val="20"/>
        </w:rPr>
        <w:t xml:space="preserve"> </w:t>
      </w:r>
      <w:r w:rsidR="00846BC1">
        <w:rPr>
          <w:bCs/>
          <w:sz w:val="21"/>
          <w:szCs w:val="20"/>
        </w:rPr>
        <w:t>plot</w:t>
      </w:r>
      <w:r w:rsidR="009F2E2E">
        <w:rPr>
          <w:bCs/>
          <w:sz w:val="21"/>
          <w:szCs w:val="20"/>
        </w:rPr>
        <w:t xml:space="preserve"> showing the </w:t>
      </w:r>
      <w:r w:rsidR="00E519F8">
        <w:rPr>
          <w:bCs/>
          <w:sz w:val="21"/>
          <w:szCs w:val="20"/>
        </w:rPr>
        <w:t xml:space="preserve">modelled </w:t>
      </w:r>
      <w:r w:rsidR="009F2E2E">
        <w:rPr>
          <w:bCs/>
          <w:sz w:val="21"/>
          <w:szCs w:val="20"/>
        </w:rPr>
        <w:t>response of CO</w:t>
      </w:r>
      <w:r w:rsidR="009F2E2E" w:rsidRPr="00846BC1">
        <w:rPr>
          <w:bCs/>
          <w:sz w:val="21"/>
          <w:szCs w:val="20"/>
          <w:vertAlign w:val="subscript"/>
        </w:rPr>
        <w:t>2</w:t>
      </w:r>
      <w:r w:rsidR="009F2E2E">
        <w:rPr>
          <w:bCs/>
          <w:sz w:val="21"/>
          <w:szCs w:val="20"/>
        </w:rPr>
        <w:t xml:space="preserve"> assimilation (</w:t>
      </w:r>
      <w:r w:rsidR="009F2E2E" w:rsidRPr="00846BC1">
        <w:rPr>
          <w:bCs/>
          <w:i/>
          <w:sz w:val="21"/>
          <w:szCs w:val="20"/>
        </w:rPr>
        <w:t>A</w:t>
      </w:r>
      <w:r w:rsidR="00FA0867">
        <w:rPr>
          <w:bCs/>
          <w:sz w:val="21"/>
          <w:szCs w:val="20"/>
        </w:rPr>
        <w:t>)</w:t>
      </w:r>
      <w:r w:rsidR="009F2E2E">
        <w:rPr>
          <w:bCs/>
          <w:sz w:val="21"/>
          <w:szCs w:val="20"/>
        </w:rPr>
        <w:t xml:space="preserve"> </w:t>
      </w:r>
      <w:r w:rsidR="00846BC1">
        <w:rPr>
          <w:bCs/>
          <w:sz w:val="21"/>
          <w:szCs w:val="20"/>
        </w:rPr>
        <w:t>to</w:t>
      </w:r>
      <w:r w:rsidR="00AC6B24">
        <w:rPr>
          <w:bCs/>
          <w:sz w:val="21"/>
          <w:szCs w:val="20"/>
        </w:rPr>
        <w:t xml:space="preserve"> changes in </w:t>
      </w:r>
      <w:r w:rsidR="009E06CA">
        <w:rPr>
          <w:bCs/>
          <w:sz w:val="21"/>
          <w:szCs w:val="20"/>
        </w:rPr>
        <w:t>intercellular</w:t>
      </w:r>
      <w:r w:rsidR="009F2E2E">
        <w:rPr>
          <w:bCs/>
          <w:sz w:val="21"/>
          <w:szCs w:val="20"/>
        </w:rPr>
        <w:t xml:space="preserve"> CO</w:t>
      </w:r>
      <w:r w:rsidR="009F2E2E">
        <w:rPr>
          <w:bCs/>
          <w:sz w:val="21"/>
          <w:szCs w:val="20"/>
          <w:vertAlign w:val="subscript"/>
        </w:rPr>
        <w:t>2</w:t>
      </w:r>
      <w:r w:rsidR="009F2E2E">
        <w:rPr>
          <w:bCs/>
          <w:sz w:val="21"/>
          <w:szCs w:val="20"/>
        </w:rPr>
        <w:t xml:space="preserve"> concentration (</w:t>
      </w:r>
      <w:r w:rsidR="009F2E2E">
        <w:rPr>
          <w:bCs/>
          <w:i/>
          <w:sz w:val="21"/>
          <w:szCs w:val="20"/>
        </w:rPr>
        <w:t>C</w:t>
      </w:r>
      <w:r w:rsidR="009F2E2E">
        <w:rPr>
          <w:bCs/>
          <w:sz w:val="21"/>
          <w:szCs w:val="20"/>
          <w:vertAlign w:val="subscript"/>
        </w:rPr>
        <w:t>i</w:t>
      </w:r>
      <w:r w:rsidR="009F2E2E">
        <w:rPr>
          <w:bCs/>
          <w:sz w:val="21"/>
          <w:szCs w:val="20"/>
        </w:rPr>
        <w:t>) of a C</w:t>
      </w:r>
      <w:r w:rsidR="009F2E2E">
        <w:rPr>
          <w:bCs/>
          <w:sz w:val="21"/>
          <w:szCs w:val="20"/>
          <w:vertAlign w:val="subscript"/>
        </w:rPr>
        <w:t>3</w:t>
      </w:r>
      <w:r w:rsidR="00846BC1">
        <w:rPr>
          <w:bCs/>
          <w:sz w:val="21"/>
          <w:szCs w:val="20"/>
        </w:rPr>
        <w:t xml:space="preserve"> plant</w:t>
      </w:r>
      <w:r w:rsidR="00FA0867">
        <w:rPr>
          <w:bCs/>
          <w:sz w:val="21"/>
          <w:szCs w:val="20"/>
        </w:rPr>
        <w:t xml:space="preserve"> (shown by dashed black line)</w:t>
      </w:r>
      <w:r w:rsidR="00E519F8">
        <w:rPr>
          <w:bCs/>
          <w:sz w:val="21"/>
          <w:szCs w:val="20"/>
        </w:rPr>
        <w:t>, using the</w:t>
      </w:r>
      <w:r w:rsidR="001854E9">
        <w:rPr>
          <w:bCs/>
          <w:sz w:val="21"/>
          <w:szCs w:val="20"/>
        </w:rPr>
        <w:fldChar w:fldCharType="begin"/>
      </w:r>
      <w:r w:rsidR="00762D4F">
        <w:rPr>
          <w:bCs/>
          <w:sz w:val="21"/>
          <w:szCs w:val="20"/>
        </w:rPr>
        <w:instrText xml:space="preserve"> ADDIN ZOTERO_ITEM CSL_CITATION {"citationID":"CRg3NgMG","properties":{"formattedCitation":"(Farquhar et al., 1980)","plainCitation":"(Farquhar et al., 1980)","dontUpdate":true,"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schema":"https://github.com/citation-style-language/schema/raw/master/csl-citation.json"} </w:instrText>
      </w:r>
      <w:r w:rsidR="001854E9">
        <w:rPr>
          <w:bCs/>
          <w:sz w:val="21"/>
          <w:szCs w:val="20"/>
        </w:rPr>
        <w:fldChar w:fldCharType="separate"/>
      </w:r>
      <w:r w:rsidR="001854E9">
        <w:rPr>
          <w:sz w:val="21"/>
        </w:rPr>
        <w:t xml:space="preserve"> </w:t>
      </w:r>
      <w:r w:rsidR="001854E9" w:rsidRPr="001854E9">
        <w:rPr>
          <w:sz w:val="21"/>
        </w:rPr>
        <w:t xml:space="preserve">Farquhar et al. </w:t>
      </w:r>
      <w:r w:rsidR="001854E9">
        <w:rPr>
          <w:sz w:val="21"/>
        </w:rPr>
        <w:t>(</w:t>
      </w:r>
      <w:r w:rsidR="001854E9" w:rsidRPr="001854E9">
        <w:rPr>
          <w:sz w:val="21"/>
        </w:rPr>
        <w:t>1980)</w:t>
      </w:r>
      <w:r w:rsidR="001854E9">
        <w:rPr>
          <w:bCs/>
          <w:sz w:val="21"/>
          <w:szCs w:val="20"/>
        </w:rPr>
        <w:fldChar w:fldCharType="end"/>
      </w:r>
      <w:r w:rsidR="00E519F8">
        <w:rPr>
          <w:bCs/>
          <w:sz w:val="21"/>
          <w:szCs w:val="20"/>
        </w:rPr>
        <w:t xml:space="preserve"> photosynthetic model. The coloured solid lines represent the three processes</w:t>
      </w:r>
      <w:r w:rsidR="00FA0867">
        <w:rPr>
          <w:bCs/>
          <w:sz w:val="21"/>
          <w:szCs w:val="20"/>
        </w:rPr>
        <w:t xml:space="preserve"> that</w:t>
      </w:r>
      <w:r w:rsidR="00ED4907">
        <w:rPr>
          <w:bCs/>
          <w:sz w:val="21"/>
          <w:szCs w:val="20"/>
        </w:rPr>
        <w:t xml:space="preserve"> limit photosynthesis, which have been fitted to the experimental data. These include</w:t>
      </w:r>
      <w:r w:rsidR="00E519F8">
        <w:rPr>
          <w:bCs/>
          <w:sz w:val="21"/>
          <w:szCs w:val="20"/>
        </w:rPr>
        <w:t xml:space="preserve"> Rubisco </w:t>
      </w:r>
      <w:r w:rsidR="00ED4907">
        <w:rPr>
          <w:bCs/>
          <w:sz w:val="21"/>
          <w:szCs w:val="20"/>
        </w:rPr>
        <w:t xml:space="preserve">carboxylation </w:t>
      </w:r>
      <w:r w:rsidR="00E519F8">
        <w:rPr>
          <w:bCs/>
          <w:sz w:val="21"/>
          <w:szCs w:val="20"/>
        </w:rPr>
        <w:t xml:space="preserve">(red line), RuBP regeneration (green line) and triose phosphate utilisation (yellow line). Modelled </w:t>
      </w:r>
      <w:r w:rsidR="00E519F8">
        <w:rPr>
          <w:bCs/>
          <w:i/>
          <w:sz w:val="21"/>
          <w:szCs w:val="20"/>
        </w:rPr>
        <w:t>A</w:t>
      </w:r>
      <w:r w:rsidR="00E519F8">
        <w:rPr>
          <w:bCs/>
          <w:sz w:val="21"/>
          <w:szCs w:val="20"/>
        </w:rPr>
        <w:t xml:space="preserve"> is then determined by whichever </w:t>
      </w:r>
      <w:r w:rsidR="00ED4907">
        <w:rPr>
          <w:bCs/>
          <w:sz w:val="21"/>
          <w:szCs w:val="20"/>
        </w:rPr>
        <w:t>of the three processes is</w:t>
      </w:r>
      <w:r w:rsidR="00E519F8">
        <w:rPr>
          <w:bCs/>
          <w:sz w:val="21"/>
          <w:szCs w:val="20"/>
        </w:rPr>
        <w:t xml:space="preserve"> most limiting. </w:t>
      </w:r>
      <w:r w:rsidR="00ED4907">
        <w:rPr>
          <w:bCs/>
          <w:sz w:val="21"/>
          <w:szCs w:val="20"/>
        </w:rPr>
        <w:t>Different portions of the curve can be used to calculate several useful photosynthetic parameters. For example, the maximum rate of Rubisco carboxylation (</w:t>
      </w:r>
      <w:proofErr w:type="spellStart"/>
      <w:r w:rsidR="00ED4907" w:rsidRPr="00FA0867">
        <w:rPr>
          <w:bCs/>
          <w:i/>
          <w:sz w:val="21"/>
          <w:szCs w:val="20"/>
        </w:rPr>
        <w:t>V</w:t>
      </w:r>
      <w:r w:rsidR="00ED4907" w:rsidRPr="00FA0867">
        <w:rPr>
          <w:bCs/>
          <w:sz w:val="21"/>
          <w:szCs w:val="20"/>
          <w:vertAlign w:val="subscript"/>
        </w:rPr>
        <w:t>cmax</w:t>
      </w:r>
      <w:proofErr w:type="spellEnd"/>
      <w:r w:rsidR="00ED4907">
        <w:rPr>
          <w:bCs/>
          <w:sz w:val="21"/>
          <w:szCs w:val="20"/>
        </w:rPr>
        <w:t xml:space="preserve">) is determined </w:t>
      </w:r>
      <w:r w:rsidR="00FA0867">
        <w:rPr>
          <w:bCs/>
          <w:sz w:val="21"/>
          <w:szCs w:val="20"/>
        </w:rPr>
        <w:t>using</w:t>
      </w:r>
      <w:r w:rsidR="00ED4907">
        <w:rPr>
          <w:bCs/>
          <w:sz w:val="21"/>
          <w:szCs w:val="20"/>
        </w:rPr>
        <w:t xml:space="preserve"> the Rubisco limited portion (where the dashed line overlays the red line), and the maximum electron transport rate (</w:t>
      </w:r>
      <w:proofErr w:type="spellStart"/>
      <w:r w:rsidR="00ED4907" w:rsidRPr="00FA0867">
        <w:rPr>
          <w:bCs/>
          <w:i/>
          <w:sz w:val="21"/>
          <w:szCs w:val="20"/>
        </w:rPr>
        <w:t>J</w:t>
      </w:r>
      <w:r w:rsidR="00ED4907" w:rsidRPr="00FA0867">
        <w:rPr>
          <w:bCs/>
          <w:sz w:val="21"/>
          <w:szCs w:val="20"/>
          <w:vertAlign w:val="subscript"/>
        </w:rPr>
        <w:t>max</w:t>
      </w:r>
      <w:proofErr w:type="spellEnd"/>
      <w:r w:rsidR="00ED4907">
        <w:rPr>
          <w:bCs/>
          <w:sz w:val="21"/>
          <w:szCs w:val="20"/>
        </w:rPr>
        <w:t>) is determined using the RuBP regeneration portion (where the dashed line overlays the green line).</w:t>
      </w:r>
    </w:p>
    <w:p w14:paraId="2ED65DB6" w14:textId="77777777" w:rsidR="001E315B" w:rsidRDefault="001E315B" w:rsidP="00083A71">
      <w:pPr>
        <w:spacing w:before="240" w:after="240"/>
        <w:ind w:firstLine="720"/>
        <w:outlineLvl w:val="3"/>
        <w:rPr>
          <w:rFonts w:asciiTheme="minorHAnsi" w:eastAsiaTheme="majorEastAsia" w:hAnsiTheme="minorHAnsi" w:cs="Calibri"/>
          <w:szCs w:val="24"/>
        </w:rPr>
      </w:pPr>
    </w:p>
    <w:p w14:paraId="70D5CDAE" w14:textId="77777777" w:rsidR="00083A71" w:rsidRDefault="00083A71" w:rsidP="00083A71">
      <w:pPr>
        <w:spacing w:before="240" w:after="240"/>
        <w:ind w:firstLine="720"/>
        <w:outlineLvl w:val="3"/>
        <w:rPr>
          <w:rFonts w:asciiTheme="minorHAnsi" w:eastAsiaTheme="majorEastAsia" w:hAnsiTheme="minorHAnsi" w:cs="Calibri"/>
          <w:szCs w:val="24"/>
        </w:rPr>
      </w:pPr>
      <w:r>
        <w:rPr>
          <w:rFonts w:asciiTheme="minorHAnsi" w:eastAsiaTheme="majorEastAsia" w:hAnsiTheme="minorHAnsi" w:cs="Calibri"/>
          <w:szCs w:val="24"/>
        </w:rPr>
        <w:t xml:space="preserve">Light-response curves are another widely used gas exchange analysis, which characterise the relationship between </w:t>
      </w:r>
      <w:r>
        <w:rPr>
          <w:rFonts w:asciiTheme="minorHAnsi" w:eastAsiaTheme="majorEastAsia" w:hAnsiTheme="minorHAnsi" w:cs="Calibri"/>
          <w:i/>
          <w:szCs w:val="24"/>
        </w:rPr>
        <w:t>A</w:t>
      </w:r>
      <w:r>
        <w:rPr>
          <w:rFonts w:asciiTheme="minorHAnsi" w:eastAsiaTheme="majorEastAsia" w:hAnsiTheme="minorHAnsi" w:cs="Calibri"/>
          <w:szCs w:val="24"/>
        </w:rPr>
        <w:t xml:space="preserve"> and light intensity (or photosynthetic photon flux density; PPFD), typically under ambient </w:t>
      </w:r>
      <w:r w:rsidRPr="00DB430D">
        <w:rPr>
          <w:rFonts w:asciiTheme="minorHAnsi" w:eastAsiaTheme="majorEastAsia" w:hAnsiTheme="minorHAnsi" w:cs="Calibri"/>
          <w:i/>
          <w:szCs w:val="24"/>
        </w:rPr>
        <w:t>C</w:t>
      </w:r>
      <w:r w:rsidRPr="00DB430D">
        <w:rPr>
          <w:rFonts w:asciiTheme="minorHAnsi" w:eastAsiaTheme="majorEastAsia" w:hAnsiTheme="minorHAnsi" w:cs="Calibri"/>
          <w:szCs w:val="24"/>
          <w:vertAlign w:val="subscript"/>
        </w:rPr>
        <w:t>a</w:t>
      </w:r>
      <w:r>
        <w:rPr>
          <w:rFonts w:asciiTheme="minorHAnsi" w:eastAsiaTheme="majorEastAsia" w:hAnsiTheme="minorHAnsi" w:cs="Calibri"/>
          <w:szCs w:val="24"/>
        </w:rPr>
        <w:t xml:space="preserve">. As PPFD is increased from zero, </w:t>
      </w:r>
      <w:r>
        <w:rPr>
          <w:rFonts w:asciiTheme="minorHAnsi" w:eastAsiaTheme="majorEastAsia" w:hAnsiTheme="minorHAnsi" w:cs="Calibri"/>
          <w:i/>
          <w:szCs w:val="24"/>
        </w:rPr>
        <w:t xml:space="preserve">A </w:t>
      </w:r>
      <w:r>
        <w:rPr>
          <w:rFonts w:asciiTheme="minorHAnsi" w:eastAsiaTheme="majorEastAsia" w:hAnsiTheme="minorHAnsi" w:cs="Calibri"/>
          <w:szCs w:val="24"/>
        </w:rPr>
        <w:t xml:space="preserve">initially rises linearly, as electron transport rate limits the carboxylation of RuBP. However, as PPFD continues to increase, the </w:t>
      </w:r>
      <w:r w:rsidR="00FA0867">
        <w:rPr>
          <w:rFonts w:asciiTheme="minorHAnsi" w:eastAsiaTheme="majorEastAsia" w:hAnsiTheme="minorHAnsi" w:cs="Calibri"/>
          <w:szCs w:val="24"/>
        </w:rPr>
        <w:t>relationship becomes non-linear, before finally plateauing</w:t>
      </w:r>
      <w:r>
        <w:rPr>
          <w:rFonts w:asciiTheme="minorHAnsi" w:eastAsiaTheme="majorEastAsia" w:hAnsiTheme="minorHAnsi" w:cs="Calibri"/>
          <w:szCs w:val="24"/>
        </w:rPr>
        <w:t xml:space="preserve"> out. At this stage, known as the light saturating point </w:t>
      </w:r>
      <w:r w:rsidR="001854E9">
        <w:rPr>
          <w:rFonts w:asciiTheme="minorHAnsi" w:eastAsiaTheme="majorEastAsia" w:hAnsiTheme="minorHAnsi" w:cs="Calibri"/>
          <w:szCs w:val="24"/>
        </w:rPr>
        <w:fldChar w:fldCharType="begin"/>
      </w:r>
      <w:r w:rsidR="001854E9">
        <w:rPr>
          <w:rFonts w:asciiTheme="minorHAnsi" w:eastAsiaTheme="majorEastAsia" w:hAnsiTheme="minorHAnsi" w:cs="Calibri"/>
          <w:szCs w:val="24"/>
        </w:rPr>
        <w:instrText xml:space="preserve"> ADDIN ZOTERO_ITEM CSL_CITATION {"citationID":"jpMpaKq5","properties":{"formattedCitation":"(\\uc0\\u214{}gren and Evans, 1993)","plainCitation":"(Ögren and Evans, 1993)","noteIndex":0},"citationItems":[{"id":888,"uris":["http://zotero.org/users/local/Hcd06Tc7/items/F6UYHJ8P"],"itemData":{"id":888,"type":"article-journal","abstract":"The shapes of photosynthetic light-response curves for leaves of Eucalyptus maculata (Hook) and E. pauciflora (Sieber ex Sprengel) were examined. Three different methods were used to measure photosynthesis: CO2 and H2O-vapour exchange, O2 evolution at a 5-kPa CO2 partial pressure, and chlorophyll fluorescence. The three methods were compared and gave good agreement when measured under equivalent conditions. However, O2 evolution was inhibited by high CO2 partial pressures. A non-rectangular hyperbolic curve has been used widely to describe photosynthetic light-response curves. It has three variables which define the maximum quantum yield (photosynthetic rate divided by absorbed irradiance at very low irradiances), the maximum capacity and the curvature (Θ). We found that Θ was affected by the CO2 partial pressure, declining to a minimum of about 0.6 as CO2 partial pressure increased to 100 Pa. Further increases in the CO2 partial pressure began to inhibit the rate of O2 evolution at 2000 μmol quanta · m−2·−1 and Θ increased back to 0.95 by 5 kPa CO2 partial pressure. At low irradiances, photosynthesis is limited by the rate of electron transport while at high irradiances, photosynthesis is frequently limited by the activity of ribulose-1,5-bisphosphate carboxylase-oxygenase (Rubisco). The dependence of Θ on CO2 partial pressure arises because the transition between limitations changes as a function of the CO2 partial pressure. The light-response curve is truncated by the transition to a Rubisco limitation and the lower the irradiance at the transition, the higher the value of Θ. There is a gradient in light absorption through the leaf which influences the photosynthetic capacity of different layers within the leaf. The gradient in photosynthetic capacity can be demonstrated by the fact that the shape of the light-response curve changes when the leaf is illuminated unilaterally onto either the adaxial or abaxial surface. We compared two Eucalyptus species which had either isolateral or dorsiventral leaf anatomy. Leaves were able to reverse completely the gradients in photosynthetic capacity following inversion of the leaves for a week, irrespective of their anatomy.","container-title":"Planta","DOI":"10.1007/BF00195075","ISSN":"1432-2048","issue":"2","journalAbbreviation":"Planta","language":"en","page":"182-190","source":"Springer Link","title":"Photosynthetic light-response curves","volume":"189","author":[{"family":"Ögren","given":"E."},{"family":"Evans","given":"J. R."}],"issued":{"date-parts":[["1993",2,1]]}}}],"schema":"https://github.com/citation-style-language/schema/raw/master/csl-citation.json"} </w:instrText>
      </w:r>
      <w:r w:rsidR="001854E9">
        <w:rPr>
          <w:rFonts w:asciiTheme="minorHAnsi" w:eastAsiaTheme="majorEastAsia" w:hAnsiTheme="minorHAnsi" w:cs="Calibri"/>
          <w:szCs w:val="24"/>
        </w:rPr>
        <w:fldChar w:fldCharType="separate"/>
      </w:r>
      <w:r w:rsidR="001854E9" w:rsidRPr="001854E9">
        <w:rPr>
          <w:szCs w:val="24"/>
        </w:rPr>
        <w:t>(Ögren and Evans, 1993)</w:t>
      </w:r>
      <w:r w:rsidR="001854E9">
        <w:rPr>
          <w:rFonts w:asciiTheme="minorHAnsi" w:eastAsiaTheme="majorEastAsia" w:hAnsiTheme="minorHAnsi" w:cs="Calibri"/>
          <w:szCs w:val="24"/>
        </w:rPr>
        <w:fldChar w:fldCharType="end"/>
      </w:r>
      <w:r>
        <w:rPr>
          <w:rFonts w:asciiTheme="minorHAnsi" w:eastAsiaTheme="majorEastAsia" w:hAnsiTheme="minorHAnsi" w:cs="Calibri"/>
          <w:szCs w:val="24"/>
        </w:rPr>
        <w:t xml:space="preserve">, </w:t>
      </w:r>
      <w:r>
        <w:rPr>
          <w:rFonts w:asciiTheme="minorHAnsi" w:eastAsiaTheme="majorEastAsia" w:hAnsiTheme="minorHAnsi" w:cs="Calibri"/>
          <w:i/>
          <w:szCs w:val="24"/>
        </w:rPr>
        <w:t xml:space="preserve">A </w:t>
      </w:r>
      <w:r>
        <w:rPr>
          <w:rFonts w:asciiTheme="minorHAnsi" w:eastAsiaTheme="majorEastAsia" w:hAnsiTheme="minorHAnsi" w:cs="Calibri"/>
          <w:szCs w:val="24"/>
        </w:rPr>
        <w:t>is no longer limited by light availability, but by Rubisco instead. The maximum rate of CO</w:t>
      </w:r>
      <w:r w:rsidRPr="00DB430D">
        <w:rPr>
          <w:rFonts w:asciiTheme="minorHAnsi" w:eastAsiaTheme="majorEastAsia" w:hAnsiTheme="minorHAnsi" w:cs="Calibri"/>
          <w:szCs w:val="24"/>
          <w:vertAlign w:val="subscript"/>
        </w:rPr>
        <w:t>2</w:t>
      </w:r>
      <w:r w:rsidRPr="00D143D9">
        <w:rPr>
          <w:rFonts w:asciiTheme="minorHAnsi" w:eastAsiaTheme="majorEastAsia" w:hAnsiTheme="minorHAnsi" w:cs="Calibri"/>
          <w:szCs w:val="24"/>
        </w:rPr>
        <w:t xml:space="preserve"> </w:t>
      </w:r>
      <w:r>
        <w:rPr>
          <w:rFonts w:asciiTheme="minorHAnsi" w:eastAsiaTheme="majorEastAsia" w:hAnsiTheme="minorHAnsi" w:cs="Calibri"/>
          <w:szCs w:val="24"/>
        </w:rPr>
        <w:t xml:space="preserve">assimilation under saturating light levels but ambient </w:t>
      </w:r>
      <w:r w:rsidRPr="00DB430D">
        <w:rPr>
          <w:rFonts w:asciiTheme="minorHAnsi" w:eastAsiaTheme="majorEastAsia" w:hAnsiTheme="minorHAnsi" w:cs="Calibri"/>
          <w:i/>
          <w:szCs w:val="24"/>
        </w:rPr>
        <w:t>C</w:t>
      </w:r>
      <w:r>
        <w:rPr>
          <w:rFonts w:asciiTheme="minorHAnsi" w:eastAsiaTheme="majorEastAsia" w:hAnsiTheme="minorHAnsi" w:cs="Calibri"/>
          <w:szCs w:val="24"/>
          <w:vertAlign w:val="subscript"/>
        </w:rPr>
        <w:t>a</w:t>
      </w:r>
      <w:r>
        <w:rPr>
          <w:rFonts w:asciiTheme="minorHAnsi" w:eastAsiaTheme="majorEastAsia" w:hAnsiTheme="minorHAnsi" w:cs="Calibri"/>
          <w:szCs w:val="24"/>
        </w:rPr>
        <w:t xml:space="preserve"> is known as </w:t>
      </w:r>
      <w:proofErr w:type="spellStart"/>
      <w:r>
        <w:rPr>
          <w:rFonts w:asciiTheme="minorHAnsi" w:eastAsiaTheme="majorEastAsia" w:hAnsiTheme="minorHAnsi" w:cs="Calibri"/>
          <w:i/>
          <w:szCs w:val="24"/>
        </w:rPr>
        <w:t>A</w:t>
      </w:r>
      <w:r w:rsidR="00FA0867">
        <w:rPr>
          <w:rFonts w:asciiTheme="minorHAnsi" w:eastAsiaTheme="majorEastAsia" w:hAnsiTheme="minorHAnsi" w:cs="Calibri"/>
          <w:szCs w:val="24"/>
          <w:vertAlign w:val="subscript"/>
        </w:rPr>
        <w:t>sat</w:t>
      </w:r>
      <w:proofErr w:type="spellEnd"/>
      <w:r>
        <w:rPr>
          <w:rFonts w:asciiTheme="minorHAnsi" w:eastAsiaTheme="majorEastAsia" w:hAnsiTheme="minorHAnsi" w:cs="Calibri"/>
          <w:szCs w:val="24"/>
        </w:rPr>
        <w:t xml:space="preserve">. Chlorophyll fluorescence measurements collected during the light-response curve can also be used to derive several other important parameters. The relationship between </w:t>
      </w:r>
      <w:r>
        <w:rPr>
          <w:rFonts w:asciiTheme="minorHAnsi" w:eastAsiaTheme="majorEastAsia" w:hAnsiTheme="minorHAnsi" w:cs="Calibri"/>
          <w:i/>
          <w:szCs w:val="24"/>
        </w:rPr>
        <w:t>A</w:t>
      </w:r>
      <w:r>
        <w:rPr>
          <w:rFonts w:asciiTheme="minorHAnsi" w:eastAsiaTheme="majorEastAsia" w:hAnsiTheme="minorHAnsi" w:cs="Calibri"/>
          <w:szCs w:val="24"/>
        </w:rPr>
        <w:t xml:space="preserve">, Y(II) and PPFD, in the initial light-limited portion of the curve (below ~150 </w:t>
      </w:r>
      <w:proofErr w:type="spellStart"/>
      <w:r>
        <w:rPr>
          <w:rFonts w:asciiTheme="minorHAnsi" w:eastAsiaTheme="majorEastAsia" w:hAnsiTheme="minorHAnsi" w:cs="Calibri"/>
          <w:szCs w:val="24"/>
        </w:rPr>
        <w:t>umol</w:t>
      </w:r>
      <w:proofErr w:type="spellEnd"/>
      <w:r>
        <w:rPr>
          <w:rFonts w:asciiTheme="minorHAnsi" w:eastAsiaTheme="majorEastAsia" w:hAnsiTheme="minorHAnsi" w:cs="Calibri"/>
          <w:szCs w:val="24"/>
        </w:rPr>
        <w:t xml:space="preserve"> m-2 s-1), can be used to calculate </w:t>
      </w:r>
      <w:r w:rsidR="00A743A3">
        <w:rPr>
          <w:rFonts w:asciiTheme="minorHAnsi" w:eastAsiaTheme="majorEastAsia" w:hAnsiTheme="minorHAnsi" w:cs="Calibri"/>
          <w:szCs w:val="24"/>
        </w:rPr>
        <w:t>electron transport rate (</w:t>
      </w:r>
      <w:r w:rsidR="00A743A3" w:rsidRPr="00A743A3">
        <w:rPr>
          <w:rFonts w:asciiTheme="minorHAnsi" w:eastAsiaTheme="majorEastAsia" w:hAnsiTheme="minorHAnsi" w:cs="Calibri"/>
          <w:i/>
          <w:szCs w:val="24"/>
        </w:rPr>
        <w:t>J</w:t>
      </w:r>
      <w:r w:rsidR="00A743A3">
        <w:rPr>
          <w:rFonts w:asciiTheme="minorHAnsi" w:eastAsiaTheme="majorEastAsia" w:hAnsiTheme="minorHAnsi" w:cs="Calibri"/>
          <w:szCs w:val="24"/>
        </w:rPr>
        <w:t xml:space="preserve">) using the Yin method (Yin et al. 2009, 2011), along with </w:t>
      </w:r>
      <w:r w:rsidRPr="00A743A3">
        <w:rPr>
          <w:rFonts w:asciiTheme="minorHAnsi" w:eastAsiaTheme="majorEastAsia" w:hAnsiTheme="minorHAnsi" w:cs="Calibri"/>
          <w:szCs w:val="24"/>
        </w:rPr>
        <w:t>mitochondrial</w:t>
      </w:r>
      <w:r>
        <w:rPr>
          <w:rFonts w:asciiTheme="minorHAnsi" w:eastAsiaTheme="majorEastAsia" w:hAnsiTheme="minorHAnsi" w:cs="Calibri"/>
          <w:szCs w:val="24"/>
        </w:rPr>
        <w:t xml:space="preserve"> </w:t>
      </w:r>
      <w:r>
        <w:rPr>
          <w:rFonts w:asciiTheme="minorHAnsi" w:eastAsiaTheme="majorEastAsia" w:hAnsiTheme="minorHAnsi" w:cs="Calibri"/>
          <w:szCs w:val="24"/>
        </w:rPr>
        <w:lastRenderedPageBreak/>
        <w:t>respiration in the light (</w:t>
      </w:r>
      <w:proofErr w:type="spellStart"/>
      <w:r>
        <w:rPr>
          <w:rFonts w:asciiTheme="minorHAnsi" w:eastAsiaTheme="majorEastAsia" w:hAnsiTheme="minorHAnsi" w:cs="Calibri"/>
          <w:szCs w:val="24"/>
        </w:rPr>
        <w:t>R</w:t>
      </w:r>
      <w:r>
        <w:rPr>
          <w:rFonts w:asciiTheme="minorHAnsi" w:eastAsiaTheme="majorEastAsia" w:hAnsiTheme="minorHAnsi" w:cs="Calibri"/>
          <w:szCs w:val="24"/>
          <w:vertAlign w:val="subscript"/>
        </w:rPr>
        <w:t>light</w:t>
      </w:r>
      <w:proofErr w:type="spellEnd"/>
      <w:r>
        <w:rPr>
          <w:rFonts w:asciiTheme="minorHAnsi" w:eastAsiaTheme="majorEastAsia" w:hAnsiTheme="minorHAnsi" w:cs="Calibri"/>
          <w:szCs w:val="24"/>
        </w:rPr>
        <w:t>)</w:t>
      </w:r>
      <w:r w:rsidR="00A743A3">
        <w:rPr>
          <w:rFonts w:asciiTheme="minorHAnsi" w:eastAsiaTheme="majorEastAsia" w:hAnsiTheme="minorHAnsi" w:cs="Calibri"/>
          <w:szCs w:val="24"/>
        </w:rPr>
        <w:t xml:space="preserve">. </w:t>
      </w:r>
      <w:proofErr w:type="spellStart"/>
      <w:r>
        <w:rPr>
          <w:rFonts w:asciiTheme="minorHAnsi" w:eastAsiaTheme="majorEastAsia" w:hAnsiTheme="minorHAnsi" w:cs="Calibri"/>
          <w:szCs w:val="24"/>
        </w:rPr>
        <w:t>R</w:t>
      </w:r>
      <w:r>
        <w:rPr>
          <w:rFonts w:asciiTheme="minorHAnsi" w:eastAsiaTheme="majorEastAsia" w:hAnsiTheme="minorHAnsi" w:cs="Calibri"/>
          <w:szCs w:val="24"/>
          <w:vertAlign w:val="subscript"/>
        </w:rPr>
        <w:t>light</w:t>
      </w:r>
      <w:proofErr w:type="spellEnd"/>
      <w:r>
        <w:rPr>
          <w:rFonts w:asciiTheme="minorHAnsi" w:eastAsiaTheme="majorEastAsia" w:hAnsiTheme="minorHAnsi" w:cs="Calibri"/>
          <w:szCs w:val="24"/>
        </w:rPr>
        <w:t xml:space="preserve"> can otherwise be difficult to estimate, since it needs to be distinguished from concurrent processes that involve CO</w:t>
      </w:r>
      <w:r>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w:t>
      </w:r>
    </w:p>
    <w:p w14:paraId="55407FC0" w14:textId="77777777" w:rsidR="00A743A3" w:rsidRDefault="00083A71" w:rsidP="001854E9">
      <w:pPr>
        <w:spacing w:before="240" w:after="240"/>
        <w:ind w:firstLine="720"/>
        <w:outlineLvl w:val="3"/>
      </w:pPr>
      <w:r>
        <w:rPr>
          <w:rFonts w:asciiTheme="minorHAnsi" w:eastAsiaTheme="majorEastAsia" w:hAnsiTheme="minorHAnsi" w:cs="Calibri"/>
          <w:szCs w:val="24"/>
        </w:rPr>
        <w:t>Combined gas exchange and chlorophyll fluorescence can also provide additional information if measured in a background of low O</w:t>
      </w:r>
      <w:r>
        <w:rPr>
          <w:rFonts w:asciiTheme="minorHAnsi" w:eastAsiaTheme="majorEastAsia" w:hAnsiTheme="minorHAnsi" w:cs="Calibri"/>
          <w:szCs w:val="24"/>
          <w:vertAlign w:val="subscript"/>
        </w:rPr>
        <w:t>2</w:t>
      </w:r>
      <w:r>
        <w:rPr>
          <w:rFonts w:asciiTheme="minorHAnsi" w:eastAsiaTheme="majorEastAsia" w:hAnsiTheme="minorHAnsi" w:cs="Calibri"/>
          <w:szCs w:val="24"/>
        </w:rPr>
        <w:t>, instead of air. By reducing the O</w:t>
      </w:r>
      <w:r w:rsidRPr="00DB430D">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concentration within the leaf chamber to around 2%, the oxygenase activity of Rubisco is supressed, resulting in an increase in </w:t>
      </w:r>
      <w:r w:rsidR="00A743A3">
        <w:rPr>
          <w:rFonts w:asciiTheme="minorHAnsi" w:eastAsiaTheme="majorEastAsia" w:hAnsiTheme="minorHAnsi" w:cs="Calibri"/>
          <w:szCs w:val="24"/>
        </w:rPr>
        <w:t xml:space="preserve">RuBP carboxylation, and thus </w:t>
      </w:r>
      <w:r>
        <w:rPr>
          <w:rFonts w:asciiTheme="minorHAnsi" w:eastAsiaTheme="majorEastAsia" w:hAnsiTheme="minorHAnsi" w:cs="Calibri"/>
          <w:i/>
          <w:szCs w:val="24"/>
        </w:rPr>
        <w:t>A</w:t>
      </w:r>
      <w:r w:rsidR="00A743A3">
        <w:rPr>
          <w:rFonts w:asciiTheme="minorHAnsi" w:eastAsiaTheme="majorEastAsia" w:hAnsiTheme="minorHAnsi" w:cs="Calibri"/>
          <w:i/>
          <w:szCs w:val="24"/>
        </w:rPr>
        <w:t>,</w:t>
      </w:r>
      <w:r>
        <w:rPr>
          <w:rFonts w:asciiTheme="minorHAnsi" w:eastAsiaTheme="majorEastAsia" w:hAnsiTheme="minorHAnsi" w:cs="Calibri"/>
          <w:szCs w:val="24"/>
        </w:rPr>
        <w:t xml:space="preserve"> as CO</w:t>
      </w:r>
      <w:r>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no longer has to compete for Rubisco’s binding sites. Although the NADPH requirements for RuBP carboxylation and oxygenation reactions are equal, Y(II) </w:t>
      </w:r>
      <w:proofErr w:type="spellStart"/>
      <w:r w:rsidR="00A743A3">
        <w:rPr>
          <w:rFonts w:asciiTheme="minorHAnsi" w:eastAsiaTheme="majorEastAsia" w:hAnsiTheme="minorHAnsi" w:cs="Calibri"/>
          <w:szCs w:val="24"/>
        </w:rPr>
        <w:t>i</w:t>
      </w:r>
      <w:r>
        <w:rPr>
          <w:rFonts w:asciiTheme="minorHAnsi" w:eastAsiaTheme="majorEastAsia" w:hAnsiTheme="minorHAnsi" w:cs="Calibri"/>
          <w:szCs w:val="24"/>
        </w:rPr>
        <w:t>decreases</w:t>
      </w:r>
      <w:proofErr w:type="spellEnd"/>
      <w:r>
        <w:rPr>
          <w:rFonts w:asciiTheme="minorHAnsi" w:eastAsiaTheme="majorEastAsia" w:hAnsiTheme="minorHAnsi" w:cs="Calibri"/>
          <w:szCs w:val="24"/>
        </w:rPr>
        <w:t xml:space="preserve"> under low O</w:t>
      </w:r>
      <w:r w:rsidRPr="00DB430D">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concentrations</w:t>
      </w:r>
      <w:r w:rsidR="00A743A3">
        <w:rPr>
          <w:rFonts w:asciiTheme="minorHAnsi" w:eastAsiaTheme="majorEastAsia" w:hAnsiTheme="minorHAnsi" w:cs="Calibri"/>
          <w:szCs w:val="24"/>
        </w:rPr>
        <w:t xml:space="preserve">. This is because under ambient conditions, there is an </w:t>
      </w:r>
      <w:r>
        <w:rPr>
          <w:rFonts w:asciiTheme="minorHAnsi" w:eastAsiaTheme="majorEastAsia" w:hAnsiTheme="minorHAnsi" w:cs="Calibri"/>
          <w:szCs w:val="24"/>
        </w:rPr>
        <w:t>additional NADPH demand associated with recycling photorespiratory by-products</w:t>
      </w:r>
      <w:r w:rsidR="00A743A3">
        <w:rPr>
          <w:rFonts w:asciiTheme="minorHAnsi" w:eastAsiaTheme="majorEastAsia" w:hAnsiTheme="minorHAnsi" w:cs="Calibri"/>
          <w:szCs w:val="24"/>
        </w:rPr>
        <w:t xml:space="preserve"> and</w:t>
      </w:r>
      <w:r w:rsidR="00FA0867">
        <w:rPr>
          <w:rFonts w:asciiTheme="minorHAnsi" w:eastAsiaTheme="majorEastAsia" w:hAnsiTheme="minorHAnsi" w:cs="Calibri"/>
          <w:szCs w:val="24"/>
        </w:rPr>
        <w:t xml:space="preserve"> </w:t>
      </w:r>
      <w:r>
        <w:rPr>
          <w:rFonts w:asciiTheme="minorHAnsi" w:eastAsiaTheme="majorEastAsia" w:hAnsiTheme="minorHAnsi" w:cs="Calibri"/>
          <w:szCs w:val="24"/>
        </w:rPr>
        <w:t>alternative electron sinks involving oxygen</w:t>
      </w:r>
      <w:r w:rsidR="00A743A3">
        <w:rPr>
          <w:rFonts w:asciiTheme="minorHAnsi" w:eastAsiaTheme="majorEastAsia" w:hAnsiTheme="minorHAnsi" w:cs="Calibri"/>
          <w:szCs w:val="24"/>
        </w:rPr>
        <w:t>. Under low O</w:t>
      </w:r>
      <w:r w:rsidR="00A743A3">
        <w:rPr>
          <w:rFonts w:asciiTheme="minorHAnsi" w:eastAsiaTheme="majorEastAsia" w:hAnsiTheme="minorHAnsi" w:cs="Calibri"/>
          <w:szCs w:val="24"/>
          <w:vertAlign w:val="subscript"/>
        </w:rPr>
        <w:t>2</w:t>
      </w:r>
      <w:r w:rsidR="00A743A3">
        <w:rPr>
          <w:rFonts w:asciiTheme="minorHAnsi" w:eastAsiaTheme="majorEastAsia" w:hAnsiTheme="minorHAnsi" w:cs="Calibri"/>
          <w:szCs w:val="24"/>
        </w:rPr>
        <w:t>, the NADPH demand from these processes</w:t>
      </w:r>
      <w:r>
        <w:rPr>
          <w:rFonts w:asciiTheme="minorHAnsi" w:eastAsiaTheme="majorEastAsia" w:hAnsiTheme="minorHAnsi" w:cs="Calibri"/>
          <w:szCs w:val="24"/>
        </w:rPr>
        <w:t xml:space="preserve"> is reduced</w:t>
      </w:r>
      <w:r w:rsidR="00A743A3">
        <w:rPr>
          <w:rFonts w:asciiTheme="minorHAnsi" w:eastAsiaTheme="majorEastAsia" w:hAnsiTheme="minorHAnsi" w:cs="Calibri"/>
          <w:szCs w:val="24"/>
        </w:rPr>
        <w:t xml:space="preserve">, and </w:t>
      </w:r>
      <w:r>
        <w:rPr>
          <w:rFonts w:asciiTheme="minorHAnsi" w:eastAsiaTheme="majorEastAsia" w:hAnsiTheme="minorHAnsi" w:cs="Calibri"/>
          <w:szCs w:val="24"/>
        </w:rPr>
        <w:t xml:space="preserve">is not fully offset by the increase in </w:t>
      </w:r>
      <w:r w:rsidRPr="00DB430D">
        <w:rPr>
          <w:rFonts w:asciiTheme="minorHAnsi" w:eastAsiaTheme="majorEastAsia" w:hAnsiTheme="minorHAnsi" w:cs="Calibri"/>
          <w:i/>
          <w:szCs w:val="24"/>
        </w:rPr>
        <w:t>A</w:t>
      </w:r>
      <w:r>
        <w:rPr>
          <w:rFonts w:asciiTheme="minorHAnsi" w:eastAsiaTheme="majorEastAsia" w:hAnsiTheme="minorHAnsi" w:cs="Calibri"/>
          <w:szCs w:val="24"/>
        </w:rPr>
        <w:t>. The difference in Y(II) measured under photorespiratory (ambient O</w:t>
      </w:r>
      <w:r w:rsidRPr="00DB430D">
        <w:rPr>
          <w:rFonts w:asciiTheme="minorHAnsi" w:eastAsiaTheme="majorEastAsia" w:hAnsiTheme="minorHAnsi" w:cs="Calibri"/>
          <w:szCs w:val="24"/>
          <w:vertAlign w:val="subscript"/>
        </w:rPr>
        <w:t>2</w:t>
      </w:r>
      <w:r>
        <w:rPr>
          <w:rFonts w:asciiTheme="minorHAnsi" w:eastAsiaTheme="majorEastAsia" w:hAnsiTheme="minorHAnsi" w:cs="Calibri"/>
          <w:szCs w:val="24"/>
        </w:rPr>
        <w:t>) and non-photorespiratory (low O</w:t>
      </w:r>
      <w:r w:rsidRPr="00DB430D">
        <w:rPr>
          <w:rFonts w:asciiTheme="minorHAnsi" w:eastAsiaTheme="majorEastAsia" w:hAnsiTheme="minorHAnsi" w:cs="Calibri"/>
          <w:szCs w:val="24"/>
          <w:vertAlign w:val="subscript"/>
        </w:rPr>
        <w:t>2</w:t>
      </w:r>
      <w:r>
        <w:rPr>
          <w:rFonts w:asciiTheme="minorHAnsi" w:eastAsiaTheme="majorEastAsia" w:hAnsiTheme="minorHAnsi" w:cs="Calibri"/>
          <w:szCs w:val="24"/>
        </w:rPr>
        <w:t xml:space="preserve">) conditions can be used to predict </w:t>
      </w:r>
      <w:r>
        <w:rPr>
          <w:rFonts w:asciiTheme="minorHAnsi" w:eastAsiaTheme="majorEastAsia" w:hAnsiTheme="minorHAnsi" w:cs="Calibri"/>
          <w:i/>
          <w:szCs w:val="24"/>
        </w:rPr>
        <w:t>J</w:t>
      </w:r>
      <w:r>
        <w:rPr>
          <w:rFonts w:asciiTheme="minorHAnsi" w:eastAsiaTheme="majorEastAsia" w:hAnsiTheme="minorHAnsi" w:cs="Calibri"/>
          <w:szCs w:val="24"/>
        </w:rPr>
        <w:t xml:space="preserve"> for individual data points </w:t>
      </w:r>
      <w:r w:rsidR="001854E9">
        <w:rPr>
          <w:rFonts w:asciiTheme="minorHAnsi" w:eastAsiaTheme="majorEastAsia" w:hAnsiTheme="minorHAnsi" w:cs="Calibri"/>
          <w:szCs w:val="24"/>
        </w:rPr>
        <w:fldChar w:fldCharType="begin"/>
      </w:r>
      <w:r w:rsidR="001854E9">
        <w:rPr>
          <w:rFonts w:asciiTheme="minorHAnsi" w:eastAsiaTheme="majorEastAsia" w:hAnsiTheme="minorHAnsi" w:cs="Calibri"/>
          <w:szCs w:val="24"/>
        </w:rPr>
        <w:instrText xml:space="preserve"> ADDIN ZOTERO_ITEM CSL_CITATION {"citationID":"7iMmuHKM","properties":{"formattedCitation":"(Bellasio et al., 2014)","plainCitation":"(Bellasio et al., 2014)","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rsidR="001854E9">
        <w:rPr>
          <w:rFonts w:asciiTheme="minorHAnsi" w:eastAsiaTheme="majorEastAsia" w:hAnsiTheme="minorHAnsi" w:cs="Calibri"/>
          <w:szCs w:val="24"/>
        </w:rPr>
        <w:fldChar w:fldCharType="separate"/>
      </w:r>
      <w:r w:rsidR="001854E9" w:rsidRPr="001854E9">
        <w:t>(Bellasio et al., 2014)</w:t>
      </w:r>
      <w:r w:rsidR="001854E9">
        <w:rPr>
          <w:rFonts w:asciiTheme="minorHAnsi" w:eastAsiaTheme="majorEastAsia" w:hAnsiTheme="minorHAnsi" w:cs="Calibri"/>
          <w:szCs w:val="24"/>
        </w:rPr>
        <w:fldChar w:fldCharType="end"/>
      </w:r>
      <w:r>
        <w:rPr>
          <w:rFonts w:asciiTheme="minorHAnsi" w:eastAsiaTheme="majorEastAsia" w:hAnsiTheme="minorHAnsi" w:cs="Calibri"/>
          <w:szCs w:val="24"/>
        </w:rPr>
        <w:t xml:space="preserve">, without the need for a full light-response curve. Furthermore, the </w:t>
      </w:r>
      <w:proofErr w:type="spellStart"/>
      <w:r>
        <w:rPr>
          <w:rFonts w:asciiTheme="minorHAnsi" w:eastAsiaTheme="majorEastAsia" w:hAnsiTheme="minorHAnsi" w:cs="Calibri"/>
          <w:szCs w:val="24"/>
        </w:rPr>
        <w:t>Bellasio</w:t>
      </w:r>
      <w:proofErr w:type="spellEnd"/>
      <w:r>
        <w:rPr>
          <w:rFonts w:asciiTheme="minorHAnsi" w:eastAsiaTheme="majorEastAsia" w:hAnsiTheme="minorHAnsi" w:cs="Calibri"/>
          <w:szCs w:val="24"/>
        </w:rPr>
        <w:t xml:space="preserve"> method accounts for electrons engaging in CET and other alternative electron sinks, which can be significant under higher PPFD</w:t>
      </w:r>
      <w:r w:rsidR="00A743A3">
        <w:rPr>
          <w:rFonts w:asciiTheme="minorHAnsi" w:eastAsiaTheme="majorEastAsia" w:hAnsiTheme="minorHAnsi" w:cs="Calibri"/>
          <w:szCs w:val="24"/>
        </w:rPr>
        <w:t>, unlike the Yin method described above</w:t>
      </w:r>
      <w:r>
        <w:rPr>
          <w:rFonts w:asciiTheme="minorHAnsi" w:eastAsiaTheme="majorEastAsia" w:hAnsiTheme="minorHAnsi" w:cs="Calibri"/>
          <w:szCs w:val="24"/>
        </w:rPr>
        <w:t xml:space="preserve">. </w:t>
      </w:r>
      <w:r w:rsidR="00A743A3">
        <w:rPr>
          <w:rFonts w:asciiTheme="minorHAnsi" w:eastAsiaTheme="majorEastAsia" w:hAnsiTheme="minorHAnsi" w:cs="Calibri"/>
          <w:szCs w:val="24"/>
        </w:rPr>
        <w:t>Using measurements of</w:t>
      </w:r>
      <w:r>
        <w:rPr>
          <w:rFonts w:asciiTheme="minorHAnsi" w:eastAsiaTheme="majorEastAsia" w:hAnsiTheme="minorHAnsi" w:cs="Calibri"/>
          <w:szCs w:val="24"/>
        </w:rPr>
        <w:t xml:space="preserve"> </w:t>
      </w:r>
      <w:r>
        <w:rPr>
          <w:rFonts w:asciiTheme="minorHAnsi" w:eastAsiaTheme="majorEastAsia" w:hAnsiTheme="minorHAnsi" w:cs="Calibri"/>
          <w:i/>
          <w:szCs w:val="24"/>
        </w:rPr>
        <w:t xml:space="preserve">J </w:t>
      </w:r>
      <w:r>
        <w:rPr>
          <w:rFonts w:asciiTheme="minorHAnsi" w:eastAsiaTheme="majorEastAsia" w:hAnsiTheme="minorHAnsi" w:cs="Calibri"/>
          <w:szCs w:val="24"/>
        </w:rPr>
        <w:t>and gross assimilation (=</w:t>
      </w:r>
      <w:r w:rsidR="00A743A3">
        <w:rPr>
          <w:rFonts w:asciiTheme="minorHAnsi" w:eastAsiaTheme="majorEastAsia" w:hAnsiTheme="minorHAnsi" w:cs="Calibri"/>
          <w:szCs w:val="24"/>
        </w:rPr>
        <w:t xml:space="preserve"> </w:t>
      </w:r>
      <w:r>
        <w:rPr>
          <w:rFonts w:asciiTheme="minorHAnsi" w:eastAsiaTheme="majorEastAsia" w:hAnsiTheme="minorHAnsi" w:cs="Calibri"/>
          <w:i/>
          <w:szCs w:val="24"/>
        </w:rPr>
        <w:t>A</w:t>
      </w:r>
      <w:r w:rsidR="00A743A3">
        <w:rPr>
          <w:rFonts w:asciiTheme="minorHAnsi" w:eastAsiaTheme="majorEastAsia" w:hAnsiTheme="minorHAnsi" w:cs="Calibri"/>
          <w:i/>
          <w:szCs w:val="24"/>
        </w:rPr>
        <w:t xml:space="preserve"> </w:t>
      </w:r>
      <w:r>
        <w:rPr>
          <w:rFonts w:asciiTheme="minorHAnsi" w:eastAsiaTheme="majorEastAsia" w:hAnsiTheme="minorHAnsi" w:cs="Calibri"/>
          <w:szCs w:val="24"/>
        </w:rPr>
        <w:t>+</w:t>
      </w:r>
      <w:r w:rsidR="00A743A3">
        <w:rPr>
          <w:rFonts w:asciiTheme="minorHAnsi" w:eastAsiaTheme="majorEastAsia" w:hAnsiTheme="minorHAnsi" w:cs="Calibri"/>
          <w:szCs w:val="24"/>
        </w:rPr>
        <w:t xml:space="preserve"> </w:t>
      </w:r>
      <w:proofErr w:type="spellStart"/>
      <w:r>
        <w:rPr>
          <w:rFonts w:asciiTheme="minorHAnsi" w:eastAsiaTheme="majorEastAsia" w:hAnsiTheme="minorHAnsi" w:cs="Calibri"/>
          <w:szCs w:val="24"/>
        </w:rPr>
        <w:t>R</w:t>
      </w:r>
      <w:r w:rsidRPr="00DB430D">
        <w:rPr>
          <w:rFonts w:asciiTheme="minorHAnsi" w:eastAsiaTheme="majorEastAsia" w:hAnsiTheme="minorHAnsi" w:cs="Calibri"/>
          <w:szCs w:val="24"/>
          <w:vertAlign w:val="subscript"/>
        </w:rPr>
        <w:t>light</w:t>
      </w:r>
      <w:proofErr w:type="spellEnd"/>
      <w:r>
        <w:rPr>
          <w:rFonts w:asciiTheme="minorHAnsi" w:eastAsiaTheme="majorEastAsia" w:hAnsiTheme="minorHAnsi" w:cs="Calibri"/>
          <w:szCs w:val="24"/>
        </w:rPr>
        <w:t xml:space="preserve">), it is </w:t>
      </w:r>
      <w:r w:rsidR="00A743A3">
        <w:rPr>
          <w:rFonts w:asciiTheme="minorHAnsi" w:eastAsiaTheme="majorEastAsia" w:hAnsiTheme="minorHAnsi" w:cs="Calibri"/>
          <w:szCs w:val="24"/>
        </w:rPr>
        <w:t xml:space="preserve">then </w:t>
      </w:r>
      <w:r>
        <w:rPr>
          <w:rFonts w:asciiTheme="minorHAnsi" w:eastAsiaTheme="majorEastAsia" w:hAnsiTheme="minorHAnsi" w:cs="Calibri"/>
          <w:szCs w:val="24"/>
        </w:rPr>
        <w:t>possible to derive instantaneous rates of Rubisco carboxylation rate (</w:t>
      </w:r>
      <w:proofErr w:type="spellStart"/>
      <w:r w:rsidRPr="00DB430D">
        <w:rPr>
          <w:rFonts w:asciiTheme="minorHAnsi" w:eastAsiaTheme="majorEastAsia" w:hAnsiTheme="minorHAnsi" w:cs="Calibri"/>
          <w:i/>
          <w:szCs w:val="24"/>
        </w:rPr>
        <w:t>V</w:t>
      </w:r>
      <w:r w:rsidRPr="00DB430D">
        <w:rPr>
          <w:rFonts w:asciiTheme="minorHAnsi" w:eastAsiaTheme="majorEastAsia" w:hAnsiTheme="minorHAnsi" w:cs="Calibri"/>
          <w:szCs w:val="24"/>
          <w:vertAlign w:val="subscript"/>
        </w:rPr>
        <w:t>c</w:t>
      </w:r>
      <w:proofErr w:type="spellEnd"/>
      <w:r>
        <w:rPr>
          <w:rFonts w:asciiTheme="minorHAnsi" w:eastAsiaTheme="majorEastAsia" w:hAnsiTheme="minorHAnsi" w:cs="Calibri"/>
          <w:szCs w:val="24"/>
        </w:rPr>
        <w:t>) and oxygenation rate (</w:t>
      </w:r>
      <w:r w:rsidRPr="00DB430D">
        <w:rPr>
          <w:rFonts w:asciiTheme="minorHAnsi" w:eastAsiaTheme="majorEastAsia" w:hAnsiTheme="minorHAnsi" w:cs="Calibri"/>
          <w:i/>
          <w:szCs w:val="24"/>
        </w:rPr>
        <w:t>V</w:t>
      </w:r>
      <w:r w:rsidRPr="00DB430D">
        <w:rPr>
          <w:rFonts w:asciiTheme="minorHAnsi" w:eastAsiaTheme="majorEastAsia" w:hAnsiTheme="minorHAnsi" w:cs="Calibri"/>
          <w:szCs w:val="24"/>
          <w:vertAlign w:val="subscript"/>
        </w:rPr>
        <w:t>o</w:t>
      </w:r>
      <w:r>
        <w:rPr>
          <w:rFonts w:asciiTheme="minorHAnsi" w:eastAsiaTheme="majorEastAsia" w:hAnsiTheme="minorHAnsi" w:cs="Calibri"/>
          <w:szCs w:val="24"/>
        </w:rPr>
        <w:t xml:space="preserve">) occurring under normal photorespiratory conditions, as per </w:t>
      </w:r>
      <w:r w:rsidR="001854E9">
        <w:rPr>
          <w:rFonts w:asciiTheme="minorHAnsi" w:eastAsiaTheme="majorEastAsia" w:hAnsiTheme="minorHAnsi" w:cs="Calibri"/>
          <w:szCs w:val="24"/>
        </w:rPr>
        <w:fldChar w:fldCharType="begin"/>
      </w:r>
      <w:r w:rsidR="00762D4F">
        <w:rPr>
          <w:rFonts w:asciiTheme="minorHAnsi" w:eastAsiaTheme="majorEastAsia" w:hAnsiTheme="minorHAnsi" w:cs="Calibri"/>
          <w:szCs w:val="24"/>
        </w:rPr>
        <w:instrText xml:space="preserve"> ADDIN ZOTERO_ITEM CSL_CITATION {"citationID":"7Nj5RpvG","properties":{"formattedCitation":"(Bellasio et al., 2014)","plainCitation":"(Bellasio et al., 2014)","dontUpdate":true,"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rsidR="001854E9">
        <w:rPr>
          <w:rFonts w:asciiTheme="minorHAnsi" w:eastAsiaTheme="majorEastAsia" w:hAnsiTheme="minorHAnsi" w:cs="Calibri"/>
          <w:szCs w:val="24"/>
        </w:rPr>
        <w:fldChar w:fldCharType="separate"/>
      </w:r>
      <w:r w:rsidR="001854E9" w:rsidRPr="001854E9">
        <w:t xml:space="preserve">Bellasio et al. </w:t>
      </w:r>
      <w:r w:rsidR="001854E9">
        <w:t>(</w:t>
      </w:r>
      <w:r w:rsidR="001854E9" w:rsidRPr="001854E9">
        <w:t>2014)</w:t>
      </w:r>
      <w:r w:rsidR="001854E9">
        <w:rPr>
          <w:rFonts w:asciiTheme="minorHAnsi" w:eastAsiaTheme="majorEastAsia" w:hAnsiTheme="minorHAnsi" w:cs="Calibri"/>
          <w:szCs w:val="24"/>
        </w:rPr>
        <w:fldChar w:fldCharType="end"/>
      </w:r>
      <w:r>
        <w:rPr>
          <w:rFonts w:asciiTheme="minorHAnsi" w:eastAsiaTheme="majorEastAsia" w:hAnsiTheme="minorHAnsi" w:cs="Calibri"/>
          <w:szCs w:val="24"/>
        </w:rPr>
        <w:t xml:space="preserve">. The ratio between these two parameters, </w:t>
      </w:r>
      <w:r w:rsidRPr="00DB430D">
        <w:rPr>
          <w:rFonts w:asciiTheme="minorHAnsi" w:eastAsiaTheme="majorEastAsia" w:hAnsiTheme="minorHAnsi" w:cs="Calibri"/>
          <w:i/>
          <w:szCs w:val="24"/>
        </w:rPr>
        <w:t>V</w:t>
      </w:r>
      <w:r w:rsidRPr="00DB430D">
        <w:rPr>
          <w:rFonts w:asciiTheme="minorHAnsi" w:eastAsiaTheme="majorEastAsia" w:hAnsiTheme="minorHAnsi" w:cs="Calibri"/>
          <w:szCs w:val="24"/>
          <w:vertAlign w:val="subscript"/>
        </w:rPr>
        <w:t>o</w:t>
      </w:r>
      <w:r>
        <w:rPr>
          <w:rFonts w:asciiTheme="minorHAnsi" w:eastAsiaTheme="majorEastAsia" w:hAnsiTheme="minorHAnsi" w:cs="Calibri"/>
          <w:szCs w:val="24"/>
        </w:rPr>
        <w:t>/</w:t>
      </w:r>
      <w:proofErr w:type="spellStart"/>
      <w:r w:rsidRPr="00DB430D">
        <w:rPr>
          <w:rFonts w:asciiTheme="minorHAnsi" w:eastAsiaTheme="majorEastAsia" w:hAnsiTheme="minorHAnsi" w:cs="Calibri"/>
          <w:i/>
          <w:szCs w:val="24"/>
        </w:rPr>
        <w:t>V</w:t>
      </w:r>
      <w:r w:rsidRPr="00DB430D">
        <w:rPr>
          <w:rFonts w:asciiTheme="minorHAnsi" w:eastAsiaTheme="majorEastAsia" w:hAnsiTheme="minorHAnsi" w:cs="Calibri"/>
          <w:szCs w:val="24"/>
          <w:vertAlign w:val="subscript"/>
        </w:rPr>
        <w:t>c</w:t>
      </w:r>
      <w:proofErr w:type="spellEnd"/>
      <w:r>
        <w:rPr>
          <w:rFonts w:asciiTheme="minorHAnsi" w:eastAsiaTheme="majorEastAsia" w:hAnsiTheme="minorHAnsi" w:cs="Calibri"/>
          <w:szCs w:val="24"/>
        </w:rPr>
        <w:t>, can provide a proxy for the rate of photorespiration, and is useful to screen for photorespiratory phenotypes.</w:t>
      </w:r>
      <w:r w:rsidRPr="00397BD9">
        <w:t xml:space="preserve"> </w:t>
      </w:r>
    </w:p>
    <w:p w14:paraId="2671C630" w14:textId="77777777" w:rsidR="00083A71" w:rsidRDefault="00083A71" w:rsidP="00083A71">
      <w:pPr>
        <w:pStyle w:val="Heading4"/>
      </w:pPr>
      <w:r>
        <w:t>3.1.2</w:t>
      </w:r>
      <w:r>
        <w:tab/>
        <w:t>Objectives</w:t>
      </w:r>
    </w:p>
    <w:p w14:paraId="75CCE651" w14:textId="77777777" w:rsidR="00083A71" w:rsidRPr="00186923" w:rsidRDefault="00083A71" w:rsidP="00083A71">
      <w:r>
        <w:t>In this Chapter, a collection of Epidermal Pat</w:t>
      </w:r>
      <w:r w:rsidR="004B5EA9">
        <w:t xml:space="preserve">terning Factor mutants from two </w:t>
      </w:r>
      <w:r>
        <w:t>C</w:t>
      </w:r>
      <w:r>
        <w:rPr>
          <w:vertAlign w:val="subscript"/>
        </w:rPr>
        <w:t>3</w:t>
      </w:r>
      <w:r>
        <w:t xml:space="preserve"> species</w:t>
      </w:r>
      <w:r w:rsidR="004B5EA9">
        <w:t>,</w:t>
      </w:r>
      <w:r>
        <w:t xml:space="preserve"> </w:t>
      </w:r>
      <w:r w:rsidRPr="006B232C">
        <w:rPr>
          <w:i/>
          <w:iCs/>
        </w:rPr>
        <w:t>Arabidopsis thaliana</w:t>
      </w:r>
      <w:r w:rsidR="00A743A3">
        <w:t xml:space="preserve"> and </w:t>
      </w:r>
      <w:r>
        <w:rPr>
          <w:i/>
          <w:iCs/>
        </w:rPr>
        <w:t>Oryzae sativa</w:t>
      </w:r>
      <w:r w:rsidR="00A743A3">
        <w:rPr>
          <w:i/>
          <w:iCs/>
        </w:rPr>
        <w:t xml:space="preserve"> </w:t>
      </w:r>
      <w:r w:rsidR="00A743A3">
        <w:rPr>
          <w:iCs/>
        </w:rPr>
        <w:t>(rice</w:t>
      </w:r>
      <w:r>
        <w:t>)</w:t>
      </w:r>
      <w:r w:rsidR="004B5EA9">
        <w:t>,</w:t>
      </w:r>
      <w:r>
        <w:t xml:space="preserve"> were used to assess whether manipulating stomatal density impacts the rate of photosynthetic carbon fixation, photorespiration and photoprotection. Using a comb</w:t>
      </w:r>
      <w:r w:rsidR="004B5EA9">
        <w:t>ination of infrared gas analysis</w:t>
      </w:r>
      <w:r>
        <w:t xml:space="preserve">, chlorophyll fluorescence and </w:t>
      </w:r>
      <w:r w:rsidR="004B5EA9">
        <w:t>P700 absorbance spectroscopy</w:t>
      </w:r>
      <w:r>
        <w:t>, these physiological</w:t>
      </w:r>
      <w:r w:rsidR="004B5EA9">
        <w:t xml:space="preserve"> mechanisms were characterised </w:t>
      </w:r>
      <w:r>
        <w:t xml:space="preserve">under both well-watered </w:t>
      </w:r>
      <w:r w:rsidR="004B5EA9">
        <w:t>and drought conditions.</w:t>
      </w:r>
    </w:p>
    <w:p w14:paraId="50ACAB2F" w14:textId="77777777" w:rsidR="00083A71" w:rsidRDefault="00083A71" w:rsidP="00083A71"/>
    <w:p w14:paraId="0B300A5C" w14:textId="77777777" w:rsidR="00A743A3" w:rsidRDefault="00A743A3" w:rsidP="00083A71"/>
    <w:p w14:paraId="4D0A2E8F" w14:textId="77777777" w:rsidR="00083A71" w:rsidRDefault="00083A71" w:rsidP="00083A71"/>
    <w:p w14:paraId="1AA8F433" w14:textId="77777777" w:rsidR="00D92D86" w:rsidRDefault="00D92D86" w:rsidP="00083A71"/>
    <w:p w14:paraId="5EAD109B" w14:textId="77777777" w:rsidR="00083A71" w:rsidRDefault="00083A71" w:rsidP="00083A71">
      <w:pPr>
        <w:pStyle w:val="Heading3"/>
      </w:pPr>
      <w:bookmarkStart w:id="34" w:name="_Toc131628563"/>
      <w:r>
        <w:lastRenderedPageBreak/>
        <w:t>3.2</w:t>
      </w:r>
      <w:r>
        <w:tab/>
        <w:t>Results</w:t>
      </w:r>
      <w:bookmarkEnd w:id="34"/>
    </w:p>
    <w:p w14:paraId="30630079" w14:textId="77777777" w:rsidR="00083A71" w:rsidRDefault="00083A71" w:rsidP="00083A71">
      <w:pPr>
        <w:pStyle w:val="Heading4"/>
      </w:pPr>
      <w:r>
        <w:t>3.2.1</w:t>
      </w:r>
      <w:r>
        <w:tab/>
        <w:t>Arabidopsis and rice stomatal mutants have altered gaseous exchange</w:t>
      </w:r>
    </w:p>
    <w:p w14:paraId="6115E697" w14:textId="77777777" w:rsidR="00083A71" w:rsidRDefault="00083A71" w:rsidP="00083A71">
      <w:r>
        <w:t>As discussed in section 1.7, a suite of mutants with manipulated EPF/L expression and subsequently altered stomatal densities (</w:t>
      </w:r>
      <w:r w:rsidRPr="00E9476E">
        <w:rPr>
          <w:i/>
          <w:iCs/>
        </w:rPr>
        <w:t>SD</w:t>
      </w:r>
      <w:r>
        <w:t xml:space="preserve">) </w:t>
      </w:r>
      <w:r w:rsidRPr="00D47813">
        <w:t>now</w:t>
      </w:r>
      <w:r>
        <w:t xml:space="preserve"> exists for several C</w:t>
      </w:r>
      <w:r>
        <w:rPr>
          <w:vertAlign w:val="subscript"/>
        </w:rPr>
        <w:t xml:space="preserve">3 </w:t>
      </w:r>
      <w:r>
        <w:t xml:space="preserve">species. In </w:t>
      </w:r>
      <w:r>
        <w:rPr>
          <w:i/>
          <w:iCs/>
        </w:rPr>
        <w:t>Arabidopsis thaliana</w:t>
      </w:r>
      <w:r>
        <w:t xml:space="preserve">, transgenic plants which ectopically overexpress </w:t>
      </w:r>
      <w:r>
        <w:rPr>
          <w:i/>
          <w:iCs/>
        </w:rPr>
        <w:t xml:space="preserve">AtEPF2 </w:t>
      </w:r>
      <w:r>
        <w:t xml:space="preserve">(AtEPF2-OE) or </w:t>
      </w:r>
      <w:r>
        <w:rPr>
          <w:i/>
          <w:iCs/>
        </w:rPr>
        <w:t xml:space="preserve">AtEPFL9 </w:t>
      </w:r>
      <w:r>
        <w:t xml:space="preserve">(AtEPFL9-OE), have been extensively studied, along with the T-DNA insertion line </w:t>
      </w:r>
      <w:r>
        <w:rPr>
          <w:i/>
          <w:iCs/>
        </w:rPr>
        <w:t xml:space="preserve">Atepf1;Atepf2, </w:t>
      </w:r>
      <w:r>
        <w:t xml:space="preserve">which lacks functional </w:t>
      </w:r>
      <w:r>
        <w:rPr>
          <w:i/>
          <w:iCs/>
        </w:rPr>
        <w:t xml:space="preserve">AtEPF1 </w:t>
      </w:r>
      <w:r>
        <w:t xml:space="preserve">and </w:t>
      </w:r>
      <w:r>
        <w:rPr>
          <w:i/>
          <w:iCs/>
        </w:rPr>
        <w:t xml:space="preserve">AtEPF2 </w:t>
      </w:r>
      <w:r w:rsidRPr="007C7236">
        <w:t>genes</w:t>
      </w:r>
      <w:r>
        <w:t xml:space="preserve">. Until recently, there has not been an </w:t>
      </w:r>
      <w:r>
        <w:rPr>
          <w:i/>
          <w:iCs/>
        </w:rPr>
        <w:t xml:space="preserve">AtEPFL9 </w:t>
      </w:r>
      <w:r>
        <w:t>knock</w:t>
      </w:r>
      <w:r w:rsidR="00F8443A">
        <w:t>-</w:t>
      </w:r>
      <w:r>
        <w:t xml:space="preserve">out line available for comparisons, however, thanks to Dr Lee Hunt, an </w:t>
      </w:r>
      <w:r>
        <w:rPr>
          <w:i/>
          <w:iCs/>
        </w:rPr>
        <w:t xml:space="preserve">Atepfl9 </w:t>
      </w:r>
      <w:r>
        <w:t xml:space="preserve">line has now been generated using the CRISPR/Cas9 system. Firstly, the stomatal densities of these described lines were assessed on the abaxial leaf surface, which revealed that AtEPF2-OE and </w:t>
      </w:r>
      <w:r>
        <w:rPr>
          <w:i/>
          <w:iCs/>
        </w:rPr>
        <w:t xml:space="preserve">Atepfl9 </w:t>
      </w:r>
      <w:r>
        <w:t xml:space="preserve">plants both had significantly reduced </w:t>
      </w:r>
      <w:r>
        <w:rPr>
          <w:i/>
          <w:iCs/>
        </w:rPr>
        <w:t xml:space="preserve">SD </w:t>
      </w:r>
      <w:r>
        <w:t>in comparison to Col-0 controls, with an average reduction of 69.5% and</w:t>
      </w:r>
      <w:r w:rsidR="00D92D86">
        <w:t xml:space="preserve"> 70.8%, respectively (Figure 3.4</w:t>
      </w:r>
      <w:r>
        <w:t xml:space="preserve">a). Also, </w:t>
      </w:r>
      <w:r>
        <w:rPr>
          <w:i/>
          <w:iCs/>
        </w:rPr>
        <w:t xml:space="preserve">Atepf1;Atepf2 </w:t>
      </w:r>
      <w:r>
        <w:t xml:space="preserve">and AtEPFL9-OE were both confirmed to have significantly greater numbers of stomata, with an average increase of 205.4% and </w:t>
      </w:r>
      <w:r w:rsidR="00D92D86">
        <w:t>183.3%, respectively (Figure 3.4</w:t>
      </w:r>
      <w:r>
        <w:t>a).</w:t>
      </w:r>
    </w:p>
    <w:p w14:paraId="203C1762" w14:textId="77777777" w:rsidR="00083A71" w:rsidRDefault="00083A71" w:rsidP="00083A71">
      <w:r>
        <w:tab/>
        <w:t xml:space="preserve">Next, the gas exchange properties of these lines were examined using an </w:t>
      </w:r>
      <w:r w:rsidR="00F8443A">
        <w:t>IRGA</w:t>
      </w:r>
      <w:r>
        <w:t xml:space="preserve"> (LI-6800, LI-COR Biosciences), with steady-state measurements performed on the most recent fully expanded leaf from 7-week-old plants. The IRGA chamber was controlled at the ambient conditions of the growth chamber, apart from light intensity, which was supplied at 1000 µmol m</w:t>
      </w:r>
      <w:r>
        <w:rPr>
          <w:vertAlign w:val="superscript"/>
        </w:rPr>
        <w:t>-2</w:t>
      </w:r>
      <w:r>
        <w:t xml:space="preserve"> s</w:t>
      </w:r>
      <w:r>
        <w:rPr>
          <w:vertAlign w:val="superscript"/>
        </w:rPr>
        <w:t>-1</w:t>
      </w:r>
      <w:r>
        <w:t xml:space="preserve"> PAR (previously confirmed to saturate leaf photosynthesis by performing a light response curve, but data not shown). Gas exchange analyses revealed that the low-</w:t>
      </w:r>
      <w:r>
        <w:rPr>
          <w:i/>
          <w:iCs/>
        </w:rPr>
        <w:t xml:space="preserve">SD </w:t>
      </w:r>
      <w:r>
        <w:t xml:space="preserve">Arabidopsis mutants (AtEPF2-OE and </w:t>
      </w:r>
      <w:r>
        <w:rPr>
          <w:i/>
          <w:iCs/>
        </w:rPr>
        <w:t>Atepfl9</w:t>
      </w:r>
      <w:r>
        <w:t>) had significantly reduced rates of stomatal conductance (</w:t>
      </w:r>
      <w:r>
        <w:rPr>
          <w:i/>
          <w:iCs/>
        </w:rPr>
        <w:t>g</w:t>
      </w:r>
      <w:r>
        <w:rPr>
          <w:vertAlign w:val="subscript"/>
        </w:rPr>
        <w:t>s</w:t>
      </w:r>
      <w:r>
        <w:t>) and carbon assimilation (</w:t>
      </w:r>
      <w:r>
        <w:rPr>
          <w:i/>
          <w:iCs/>
        </w:rPr>
        <w:t>A</w:t>
      </w:r>
      <w:r>
        <w:t>) compare</w:t>
      </w:r>
      <w:r w:rsidR="00D92D86">
        <w:t>d to Col-0 controls (Figures 3.4</w:t>
      </w:r>
      <w:r>
        <w:t xml:space="preserve">b-c). Due to the larger reduction in </w:t>
      </w:r>
      <w:r>
        <w:rPr>
          <w:i/>
          <w:iCs/>
        </w:rPr>
        <w:t>g</w:t>
      </w:r>
      <w:r>
        <w:rPr>
          <w:vertAlign w:val="subscript"/>
        </w:rPr>
        <w:t>s</w:t>
      </w:r>
      <w:r>
        <w:t xml:space="preserve"> relative to </w:t>
      </w:r>
      <w:r>
        <w:rPr>
          <w:i/>
          <w:iCs/>
        </w:rPr>
        <w:t>A</w:t>
      </w:r>
      <w:r>
        <w:t>, the intrinsic water-use-efficiency (</w:t>
      </w:r>
      <w:proofErr w:type="spellStart"/>
      <w:r>
        <w:t>WUE</w:t>
      </w:r>
      <w:r>
        <w:rPr>
          <w:vertAlign w:val="subscript"/>
        </w:rPr>
        <w:t>i</w:t>
      </w:r>
      <w:proofErr w:type="spellEnd"/>
      <w:r>
        <w:t>) at the leaf level was significantly enhance</w:t>
      </w:r>
      <w:r w:rsidR="00D92D86">
        <w:t>d in these two lines (Figure 3.4</w:t>
      </w:r>
      <w:r>
        <w:t>d). The low-</w:t>
      </w:r>
      <w:r>
        <w:rPr>
          <w:i/>
          <w:iCs/>
        </w:rPr>
        <w:t xml:space="preserve">SD </w:t>
      </w:r>
      <w:r>
        <w:t xml:space="preserve">Arabidopsis mutants also had significantly reduced </w:t>
      </w:r>
      <w:r w:rsidR="009E06CA">
        <w:t>intercellular</w:t>
      </w:r>
      <w:r>
        <w:t xml:space="preserve"> CO</w:t>
      </w:r>
      <w:r>
        <w:rPr>
          <w:vertAlign w:val="subscript"/>
        </w:rPr>
        <w:t xml:space="preserve">2 </w:t>
      </w:r>
      <w:r>
        <w:t>concentrations (</w:t>
      </w:r>
      <w:r>
        <w:rPr>
          <w:i/>
          <w:iCs/>
        </w:rPr>
        <w:t>C</w:t>
      </w:r>
      <w:r>
        <w:rPr>
          <w:vertAlign w:val="subscript"/>
        </w:rPr>
        <w:t>i</w:t>
      </w:r>
      <w:r w:rsidR="00D92D86">
        <w:t>) (Figure 3.4</w:t>
      </w:r>
      <w:r>
        <w:t xml:space="preserve">e). Furthermore, leaf temperature was enhanced in AtEPF2-OE compared to </w:t>
      </w:r>
      <w:r w:rsidR="00F8443A">
        <w:t xml:space="preserve">   </w:t>
      </w:r>
      <w:r>
        <w:t xml:space="preserve">Col-0, likely due to reduced evaporative cooling, and </w:t>
      </w:r>
      <w:r>
        <w:rPr>
          <w:i/>
          <w:iCs/>
        </w:rPr>
        <w:t>Atepfl9</w:t>
      </w:r>
      <w:r>
        <w:t xml:space="preserve"> also showed a similar trend, al</w:t>
      </w:r>
      <w:r w:rsidR="00D92D86">
        <w:t>beit non-significant (Figure 3.4</w:t>
      </w:r>
      <w:r>
        <w:t xml:space="preserve">f). Together, these results confirm that similar gas exchange rates to those seen in the </w:t>
      </w:r>
      <w:r>
        <w:rPr>
          <w:i/>
          <w:iCs/>
        </w:rPr>
        <w:t xml:space="preserve">AtEPF2 </w:t>
      </w:r>
      <w:r>
        <w:t>over-expressor</w:t>
      </w:r>
      <w:r w:rsidR="00F8443A">
        <w:t xml:space="preserve"> </w:t>
      </w:r>
      <w:r>
        <w:t xml:space="preserve">can be achieved by </w:t>
      </w:r>
      <w:r w:rsidR="00F8443A">
        <w:t>knocking out the function of</w:t>
      </w:r>
      <w:r>
        <w:t xml:space="preserve"> the positive stomatal regulator </w:t>
      </w:r>
      <w:r w:rsidRPr="00915D7F">
        <w:rPr>
          <w:i/>
          <w:iCs/>
        </w:rPr>
        <w:t>AtEPFL9</w:t>
      </w:r>
      <w:r>
        <w:t xml:space="preserve"> instead.</w:t>
      </w:r>
    </w:p>
    <w:p w14:paraId="3C59CCFD" w14:textId="77777777" w:rsidR="00083A71" w:rsidRDefault="00083A71" w:rsidP="00083A71"/>
    <w:p w14:paraId="5C19DD33" w14:textId="77777777" w:rsidR="00083A71" w:rsidRDefault="00083A71" w:rsidP="00083A71"/>
    <w:p w14:paraId="6747DED1" w14:textId="77777777" w:rsidR="00083A71" w:rsidRDefault="00083A71" w:rsidP="00083A71">
      <w:r>
        <w:rPr>
          <w:noProof/>
          <w:lang w:val="en-US" w:eastAsia="en-US"/>
        </w:rPr>
        <w:lastRenderedPageBreak/>
        <mc:AlternateContent>
          <mc:Choice Requires="wpg">
            <w:drawing>
              <wp:anchor distT="0" distB="0" distL="114300" distR="114300" simplePos="0" relativeHeight="251493376" behindDoc="0" locked="0" layoutInCell="1" allowOverlap="1" wp14:anchorId="1589DF8D" wp14:editId="6551E808">
                <wp:simplePos x="0" y="0"/>
                <wp:positionH relativeFrom="margin">
                  <wp:posOffset>170047</wp:posOffset>
                </wp:positionH>
                <wp:positionV relativeFrom="paragraph">
                  <wp:posOffset>-226857</wp:posOffset>
                </wp:positionV>
                <wp:extent cx="5182294" cy="7028121"/>
                <wp:effectExtent l="0" t="0" r="0" b="0"/>
                <wp:wrapNone/>
                <wp:docPr id="13" name="Group 13"/>
                <wp:cNvGraphicFramePr/>
                <a:graphic xmlns:a="http://schemas.openxmlformats.org/drawingml/2006/main">
                  <a:graphicData uri="http://schemas.microsoft.com/office/word/2010/wordprocessingGroup">
                    <wpg:wgp>
                      <wpg:cNvGrpSpPr/>
                      <wpg:grpSpPr>
                        <a:xfrm>
                          <a:off x="0" y="0"/>
                          <a:ext cx="5182294" cy="7028121"/>
                          <a:chOff x="0" y="0"/>
                          <a:chExt cx="5352831" cy="7207600"/>
                        </a:xfrm>
                      </wpg:grpSpPr>
                      <wpg:grpSp>
                        <wpg:cNvPr id="14" name="Group 13"/>
                        <wpg:cNvGrpSpPr/>
                        <wpg:grpSpPr>
                          <a:xfrm>
                            <a:off x="0" y="0"/>
                            <a:ext cx="5352831" cy="7207600"/>
                            <a:chOff x="0" y="0"/>
                            <a:chExt cx="5352831" cy="7207600"/>
                          </a:xfrm>
                        </wpg:grpSpPr>
                        <pic:pic xmlns:pic="http://schemas.openxmlformats.org/drawingml/2006/picture">
                          <pic:nvPicPr>
                            <pic:cNvPr id="15" name="Picture 14" descr="A screenshot of a computer&#10;&#10;Description automatically generated with low confidence"/>
                            <pic:cNvPicPr>
                              <a:picLocks noChangeAspect="1"/>
                            </pic:cNvPicPr>
                          </pic:nvPicPr>
                          <pic:blipFill rotWithShape="1">
                            <a:blip r:embed="rId48" cstate="print">
                              <a:extLst>
                                <a:ext uri="{28A0092B-C50C-407E-A947-70E740481C1C}">
                                  <a14:useLocalDpi xmlns:a14="http://schemas.microsoft.com/office/drawing/2010/main" val="0"/>
                                </a:ext>
                              </a:extLst>
                            </a:blip>
                            <a:srcRect b="25425"/>
                            <a:stretch/>
                          </pic:blipFill>
                          <pic:spPr bwMode="auto">
                            <a:xfrm>
                              <a:off x="110359" y="2222938"/>
                              <a:ext cx="2506980" cy="20650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6" name="Picture 15" descr="A screenshot of a video game&#10;&#10;Description automatically generated with medium confidence"/>
                            <pic:cNvPicPr>
                              <a:picLocks noChangeAspect="1"/>
                            </pic:cNvPicPr>
                          </pic:nvPicPr>
                          <pic:blipFill rotWithShape="1">
                            <a:blip r:embed="rId49" cstate="print">
                              <a:extLst>
                                <a:ext uri="{28A0092B-C50C-407E-A947-70E740481C1C}">
                                  <a14:useLocalDpi xmlns:a14="http://schemas.microsoft.com/office/drawing/2010/main" val="0"/>
                                </a:ext>
                              </a:extLst>
                            </a:blip>
                            <a:srcRect b="25425"/>
                            <a:stretch/>
                          </pic:blipFill>
                          <pic:spPr bwMode="auto">
                            <a:xfrm>
                              <a:off x="2790497" y="63062"/>
                              <a:ext cx="2533015" cy="20650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8" name="Picture 16" descr="A screenshot of a video game&#10;&#10;Description automatically generated with medium confidence"/>
                            <pic:cNvPicPr>
                              <a:picLocks noChangeAspect="1"/>
                            </pic:cNvPicPr>
                          </pic:nvPicPr>
                          <pic:blipFill rotWithShape="1">
                            <a:blip r:embed="rId50" cstate="print">
                              <a:extLst>
                                <a:ext uri="{28A0092B-C50C-407E-A947-70E740481C1C}">
                                  <a14:useLocalDpi xmlns:a14="http://schemas.microsoft.com/office/drawing/2010/main" val="0"/>
                                </a:ext>
                              </a:extLst>
                            </a:blip>
                            <a:srcRect b="25425"/>
                            <a:stretch/>
                          </pic:blipFill>
                          <pic:spPr bwMode="auto">
                            <a:xfrm>
                              <a:off x="47297" y="47296"/>
                              <a:ext cx="2576830" cy="20650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9" name="Picture 18" descr="Graphical user interface, application&#10;&#10;Description automatically generated"/>
                            <pic:cNvPicPr>
                              <a:picLocks noChangeAspect="1"/>
                            </pic:cNvPicPr>
                          </pic:nvPicPr>
                          <pic:blipFill rotWithShape="1">
                            <a:blip r:embed="rId51" cstate="print">
                              <a:extLst>
                                <a:ext uri="{28A0092B-C50C-407E-A947-70E740481C1C}">
                                  <a14:useLocalDpi xmlns:a14="http://schemas.microsoft.com/office/drawing/2010/main" val="0"/>
                                </a:ext>
                              </a:extLst>
                            </a:blip>
                            <a:srcRect b="-305"/>
                            <a:stretch/>
                          </pic:blipFill>
                          <pic:spPr bwMode="auto">
                            <a:xfrm>
                              <a:off x="2774731" y="4430110"/>
                              <a:ext cx="2578100" cy="27774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0" name="Picture 19" descr="A screenshot of a video game&#10;&#10;Description automatically generated with medium confidence"/>
                            <pic:cNvPicPr>
                              <a:picLocks noChangeAspect="1"/>
                            </pic:cNvPicPr>
                          </pic:nvPicPr>
                          <pic:blipFill rotWithShape="1">
                            <a:blip r:embed="rId52" cstate="print">
                              <a:extLst>
                                <a:ext uri="{28A0092B-C50C-407E-A947-70E740481C1C}">
                                  <a14:useLocalDpi xmlns:a14="http://schemas.microsoft.com/office/drawing/2010/main" val="0"/>
                                </a:ext>
                              </a:extLst>
                            </a:blip>
                            <a:srcRect b="2747"/>
                            <a:stretch/>
                          </pic:blipFill>
                          <pic:spPr bwMode="auto">
                            <a:xfrm>
                              <a:off x="31531" y="4414345"/>
                              <a:ext cx="2572385" cy="26930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1" name="Text Box 2"/>
                          <wps:cNvSpPr txBox="1">
                            <a:spLocks noChangeArrowheads="1"/>
                          </wps:cNvSpPr>
                          <wps:spPr bwMode="auto">
                            <a:xfrm>
                              <a:off x="47297" y="0"/>
                              <a:ext cx="501015" cy="414655"/>
                            </a:xfrm>
                            <a:prstGeom prst="rect">
                              <a:avLst/>
                            </a:prstGeom>
                            <a:noFill/>
                            <a:ln w="9525">
                              <a:noFill/>
                              <a:miter lim="800000"/>
                              <a:headEnd/>
                              <a:tailEnd/>
                            </a:ln>
                          </wps:spPr>
                          <wps:txbx>
                            <w:txbxContent>
                              <w:p w14:paraId="3EB14FF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22" name="Text Box 2"/>
                          <wps:cNvSpPr txBox="1">
                            <a:spLocks noChangeArrowheads="1"/>
                          </wps:cNvSpPr>
                          <wps:spPr bwMode="auto">
                            <a:xfrm>
                              <a:off x="2774731" y="0"/>
                              <a:ext cx="501015" cy="414655"/>
                            </a:xfrm>
                            <a:prstGeom prst="rect">
                              <a:avLst/>
                            </a:prstGeom>
                            <a:noFill/>
                            <a:ln w="9525">
                              <a:noFill/>
                              <a:miter lim="800000"/>
                              <a:headEnd/>
                              <a:tailEnd/>
                            </a:ln>
                          </wps:spPr>
                          <wps:txbx>
                            <w:txbxContent>
                              <w:p w14:paraId="4EC6B64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2128345"/>
                              <a:ext cx="501015" cy="424180"/>
                            </a:xfrm>
                            <a:prstGeom prst="rect">
                              <a:avLst/>
                            </a:prstGeom>
                            <a:noFill/>
                            <a:ln w="9525">
                              <a:noFill/>
                              <a:miter lim="800000"/>
                              <a:headEnd/>
                              <a:tailEnd/>
                            </a:ln>
                          </wps:spPr>
                          <wps:txbx>
                            <w:txbxContent>
                              <w:p w14:paraId="4C21F38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24" name="Text Box 2"/>
                          <wps:cNvSpPr txBox="1">
                            <a:spLocks noChangeArrowheads="1"/>
                          </wps:cNvSpPr>
                          <wps:spPr bwMode="auto">
                            <a:xfrm>
                              <a:off x="2743200" y="2128345"/>
                              <a:ext cx="501015" cy="414655"/>
                            </a:xfrm>
                            <a:prstGeom prst="rect">
                              <a:avLst/>
                            </a:prstGeom>
                            <a:noFill/>
                            <a:ln w="9525">
                              <a:noFill/>
                              <a:miter lim="800000"/>
                              <a:headEnd/>
                              <a:tailEnd/>
                            </a:ln>
                          </wps:spPr>
                          <wps:txbx>
                            <w:txbxContent>
                              <w:p w14:paraId="0D99C74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wps:txbx>
                          <wps:bodyPr rot="0" vert="horz" wrap="square" lIns="91440" tIns="45720" rIns="91440" bIns="45720" anchor="t" anchorCtr="0">
                            <a:noAutofit/>
                          </wps:bodyPr>
                        </wps:wsp>
                        <wps:wsp>
                          <wps:cNvPr id="25" name="Text Box 2"/>
                          <wps:cNvSpPr txBox="1">
                            <a:spLocks noChangeArrowheads="1"/>
                          </wps:cNvSpPr>
                          <wps:spPr bwMode="auto">
                            <a:xfrm>
                              <a:off x="0" y="4430110"/>
                              <a:ext cx="501015" cy="424180"/>
                            </a:xfrm>
                            <a:prstGeom prst="rect">
                              <a:avLst/>
                            </a:prstGeom>
                            <a:noFill/>
                            <a:ln w="9525">
                              <a:noFill/>
                              <a:miter lim="800000"/>
                              <a:headEnd/>
                              <a:tailEnd/>
                            </a:ln>
                          </wps:spPr>
                          <wps:txbx>
                            <w:txbxContent>
                              <w:p w14:paraId="1C57125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26" name="Text Box 2"/>
                          <wps:cNvSpPr txBox="1">
                            <a:spLocks noChangeArrowheads="1"/>
                          </wps:cNvSpPr>
                          <wps:spPr bwMode="auto">
                            <a:xfrm>
                              <a:off x="2743200" y="4430110"/>
                              <a:ext cx="501015" cy="414655"/>
                            </a:xfrm>
                            <a:prstGeom prst="rect">
                              <a:avLst/>
                            </a:prstGeom>
                            <a:noFill/>
                            <a:ln w="9525">
                              <a:noFill/>
                              <a:miter lim="800000"/>
                              <a:headEnd/>
                              <a:tailEnd/>
                            </a:ln>
                          </wps:spPr>
                          <wps:txbx>
                            <w:txbxContent>
                              <w:p w14:paraId="6EC87AC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grpSp>
                      <pic:pic xmlns:pic="http://schemas.openxmlformats.org/drawingml/2006/picture">
                        <pic:nvPicPr>
                          <pic:cNvPr id="27" name="Picture 26" descr="A picture containing dark&#10;&#10;Description automatically generated"/>
                          <pic:cNvPicPr>
                            <a:picLocks noChangeAspect="1"/>
                          </pic:cNvPicPr>
                        </pic:nvPicPr>
                        <pic:blipFill rotWithShape="1">
                          <a:blip r:embed="rId53" cstate="print">
                            <a:extLst>
                              <a:ext uri="{28A0092B-C50C-407E-A947-70E740481C1C}">
                                <a14:useLocalDpi xmlns:a14="http://schemas.microsoft.com/office/drawing/2010/main" val="0"/>
                              </a:ext>
                            </a:extLst>
                          </a:blip>
                          <a:srcRect b="25386"/>
                          <a:stretch/>
                        </pic:blipFill>
                        <pic:spPr bwMode="auto">
                          <a:xfrm>
                            <a:off x="2716039" y="2236206"/>
                            <a:ext cx="2596515" cy="20643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1589DF8D" id="Group 13" o:spid="_x0000_s1093" style="position:absolute;left:0;text-align:left;margin-left:13.4pt;margin-top:-17.85pt;width:408.05pt;height:553.4pt;z-index:251493376;mso-position-horizontal-relative:margin;mso-width-relative:margin;mso-height-relative:margin" coordsize="53528,7207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">
                <v:group id="_x0000_s1094" style="position:absolute;width:53528;height:72076" coordsize="53528,72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4" o:spid="_x0000_s1095" type="#_x0000_t75" alt="A screenshot of a computer&#10;&#10;Description automatically generated with low confidence" style="position:absolute;left:1103;top:22229;width:25070;height:2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">
                    <v:imagedata r:id="rId54" o:title="A screenshot of a computer&#10;&#10;Description automatically generated with low confidence" cropbottom="16663f"/>
                  </v:shape>
                  <v:shape id="Picture 15" o:spid="_x0000_s1096" type="#_x0000_t75" alt="A screenshot of a video game&#10;&#10;Description automatically generated with medium confidence" style="position:absolute;left:27904;top:630;width:25331;height:2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">
                    <v:imagedata r:id="rId55" o:title="A screenshot of a video game&#10;&#10;Description automatically generated with medium confidence" cropbottom="16663f"/>
                  </v:shape>
                  <v:shape id="Picture 16" o:spid="_x0000_s1097" type="#_x0000_t75" alt="A screenshot of a video game&#10;&#10;Description automatically generated with medium confidence" style="position:absolute;left:472;top:472;width:25769;height:20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">
                    <v:imagedata r:id="rId56" o:title="A screenshot of a video game&#10;&#10;Description automatically generated with medium confidence" cropbottom="16663f"/>
                  </v:shape>
                  <v:shape id="Picture 18" o:spid="_x0000_s1098" type="#_x0000_t75" alt="Graphical user interface, application&#10;&#10;Description automatically generated" style="position:absolute;left:27747;top:44301;width:25781;height:27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">
                    <v:imagedata r:id="rId57" o:title="Graphical user interface, application&#10;&#10;Description automatically generated" cropbottom="-200f"/>
                  </v:shape>
                  <v:shape id="Picture 19" o:spid="_x0000_s1099" type="#_x0000_t75" alt="A screenshot of a video game&#10;&#10;Description automatically generated with medium confidence" style="position:absolute;left:315;top:44143;width:25724;height:26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">
                    <v:imagedata r:id="rId58" o:title="A screenshot of a video game&#10;&#10;Description automatically generated with medium confidence" cropbottom="1800f"/>
                  </v:shape>
                  <v:shape id="_x0000_s1100" type="#_x0000_t202" style="position:absolute;left:472;width:5011;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EB14FF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01" type="#_x0000_t202" style="position:absolute;left:27747;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4EC6B64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02" type="#_x0000_t202" style="position:absolute;top:21283;width:501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C21F38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v:shape id="_x0000_s1103" type="#_x0000_t202" style="position:absolute;left:27432;top:21283;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0D99C74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v:textbox>
                  </v:shape>
                  <v:shape id="_x0000_s1104" type="#_x0000_t202" style="position:absolute;top:44301;width:5010;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1C57125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v:shape id="_x0000_s1105" type="#_x0000_t202" style="position:absolute;left:27432;top:44301;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EC87AC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v:textbox>
                  </v:shape>
                </v:group>
                <v:shape id="Picture 26" o:spid="_x0000_s1106" type="#_x0000_t75" alt="A picture containing dark&#10;&#10;Description automatically generated" style="position:absolute;left:27160;top:22362;width:25965;height:20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">
                  <v:imagedata r:id="rId59" o:title="A picture containing dark&#10;&#10;Description automatically generated" cropbottom="16637f"/>
                </v:shape>
                <w10:wrap anchorx="margin"/>
              </v:group>
            </w:pict>
          </mc:Fallback>
        </mc:AlternateContent>
      </w:r>
    </w:p>
    <w:p w14:paraId="4B3BEA57" w14:textId="77777777" w:rsidR="00083A71" w:rsidRDefault="00083A71" w:rsidP="00083A71"/>
    <w:p w14:paraId="5499F375" w14:textId="77777777" w:rsidR="00083A71" w:rsidRDefault="00083A71" w:rsidP="00083A71"/>
    <w:p w14:paraId="311D9FE7" w14:textId="77777777" w:rsidR="00083A71" w:rsidRDefault="00083A71" w:rsidP="00083A71"/>
    <w:p w14:paraId="588C36EF" w14:textId="77777777" w:rsidR="00083A71" w:rsidRDefault="00083A71" w:rsidP="00083A71"/>
    <w:p w14:paraId="16245CBF" w14:textId="77777777" w:rsidR="00083A71" w:rsidRDefault="00083A71" w:rsidP="00083A71"/>
    <w:p w14:paraId="0C06D0C6" w14:textId="77777777" w:rsidR="00083A71" w:rsidRDefault="00083A71" w:rsidP="00083A71"/>
    <w:p w14:paraId="7C83F70B" w14:textId="77777777" w:rsidR="00083A71" w:rsidRDefault="00083A71" w:rsidP="00083A71"/>
    <w:p w14:paraId="6DA96D42" w14:textId="77777777" w:rsidR="00083A71" w:rsidRDefault="00083A71" w:rsidP="00083A71"/>
    <w:p w14:paraId="17D17E61" w14:textId="77777777" w:rsidR="00083A71" w:rsidRDefault="00083A71" w:rsidP="00083A71"/>
    <w:p w14:paraId="5AEA1D63" w14:textId="77777777" w:rsidR="00083A71" w:rsidRDefault="00083A71" w:rsidP="00083A71"/>
    <w:p w14:paraId="62764A1C" w14:textId="77777777" w:rsidR="00083A71" w:rsidRDefault="00083A71" w:rsidP="00083A71"/>
    <w:p w14:paraId="6F060AA2" w14:textId="77777777" w:rsidR="00083A71" w:rsidRDefault="00083A71" w:rsidP="00083A71"/>
    <w:p w14:paraId="55D2C95C" w14:textId="77777777" w:rsidR="00083A71" w:rsidRDefault="00083A71" w:rsidP="00083A71"/>
    <w:p w14:paraId="1283A677" w14:textId="77777777" w:rsidR="00083A71" w:rsidRDefault="00083A71" w:rsidP="00083A71"/>
    <w:p w14:paraId="5F95E71D" w14:textId="77777777" w:rsidR="00083A71" w:rsidRDefault="00083A71" w:rsidP="00083A71"/>
    <w:p w14:paraId="14D0331B" w14:textId="77777777" w:rsidR="00083A71" w:rsidRDefault="00083A71" w:rsidP="00083A71"/>
    <w:p w14:paraId="1245580C" w14:textId="77777777" w:rsidR="00083A71" w:rsidRDefault="00083A71" w:rsidP="00083A71"/>
    <w:p w14:paraId="094F718B" w14:textId="77777777" w:rsidR="00083A71" w:rsidRDefault="00083A71" w:rsidP="00083A71"/>
    <w:p w14:paraId="47C3A947" w14:textId="77777777" w:rsidR="00083A71" w:rsidRDefault="00083A71" w:rsidP="00083A71">
      <w:pPr>
        <w:pStyle w:val="NoSpacing"/>
        <w:spacing w:line="276" w:lineRule="auto"/>
      </w:pPr>
      <w:bookmarkStart w:id="35" w:name="OLE_LINK64"/>
      <w:r>
        <w:rPr>
          <w:b/>
          <w:bCs/>
          <w:szCs w:val="21"/>
        </w:rPr>
        <w:br/>
      </w:r>
      <w:r w:rsidR="00D92D86">
        <w:rPr>
          <w:b/>
          <w:bCs/>
          <w:sz w:val="21"/>
          <w:szCs w:val="20"/>
        </w:rPr>
        <w:t>Figure 3.4</w:t>
      </w:r>
      <w:r w:rsidRPr="00933E55">
        <w:rPr>
          <w:b/>
          <w:bCs/>
          <w:sz w:val="21"/>
          <w:szCs w:val="20"/>
        </w:rPr>
        <w:t xml:space="preserve">. Stomatal densities and gas exchange measurements of Arabidopsis EPF mutants. (a) </w:t>
      </w:r>
      <w:r w:rsidRPr="00933E55">
        <w:rPr>
          <w:sz w:val="21"/>
          <w:szCs w:val="20"/>
        </w:rPr>
        <w:t xml:space="preserve">Stomatal densities of the abaxial epidermis. </w:t>
      </w:r>
      <w:r w:rsidRPr="00933E55">
        <w:rPr>
          <w:b/>
          <w:bCs/>
          <w:sz w:val="21"/>
          <w:szCs w:val="20"/>
        </w:rPr>
        <w:t xml:space="preserve">(b) </w:t>
      </w:r>
      <w:r w:rsidRPr="00933E55">
        <w:rPr>
          <w:sz w:val="21"/>
          <w:szCs w:val="20"/>
        </w:rPr>
        <w:t>Stomatal conductance to water vapour (</w:t>
      </w:r>
      <w:r w:rsidRPr="00933E55">
        <w:rPr>
          <w:i/>
          <w:iCs/>
          <w:sz w:val="21"/>
          <w:szCs w:val="20"/>
        </w:rPr>
        <w:t>g</w:t>
      </w:r>
      <w:r w:rsidRPr="00933E55">
        <w:rPr>
          <w:sz w:val="21"/>
          <w:szCs w:val="20"/>
          <w:vertAlign w:val="subscript"/>
        </w:rPr>
        <w:t>s</w:t>
      </w:r>
      <w:r w:rsidRPr="00933E55">
        <w:rPr>
          <w:sz w:val="21"/>
          <w:szCs w:val="20"/>
        </w:rPr>
        <w:t xml:space="preserve">),  </w:t>
      </w:r>
      <w:r w:rsidRPr="00933E55">
        <w:rPr>
          <w:b/>
          <w:bCs/>
          <w:sz w:val="21"/>
          <w:szCs w:val="20"/>
        </w:rPr>
        <w:t xml:space="preserve">(c) </w:t>
      </w:r>
      <w:r w:rsidRPr="00933E55">
        <w:rPr>
          <w:sz w:val="21"/>
          <w:szCs w:val="20"/>
        </w:rPr>
        <w:t>net carbon assimilation rate (</w:t>
      </w:r>
      <w:r w:rsidRPr="00933E55">
        <w:rPr>
          <w:i/>
          <w:iCs/>
          <w:sz w:val="21"/>
          <w:szCs w:val="20"/>
        </w:rPr>
        <w:t>A</w:t>
      </w:r>
      <w:r w:rsidRPr="00933E55">
        <w:rPr>
          <w:sz w:val="21"/>
          <w:szCs w:val="20"/>
        </w:rPr>
        <w:t xml:space="preserve">), </w:t>
      </w:r>
      <w:r w:rsidRPr="00933E55">
        <w:rPr>
          <w:b/>
          <w:bCs/>
          <w:sz w:val="21"/>
          <w:szCs w:val="20"/>
        </w:rPr>
        <w:t xml:space="preserve">(d) </w:t>
      </w:r>
      <w:r w:rsidRPr="00933E55">
        <w:rPr>
          <w:sz w:val="21"/>
          <w:szCs w:val="20"/>
        </w:rPr>
        <w:t>intrinsic water-use-efficiency (</w:t>
      </w:r>
      <w:proofErr w:type="spellStart"/>
      <w:r w:rsidRPr="00933E55">
        <w:rPr>
          <w:sz w:val="21"/>
          <w:szCs w:val="20"/>
        </w:rPr>
        <w:t>WUE</w:t>
      </w:r>
      <w:r w:rsidRPr="00933E55">
        <w:rPr>
          <w:sz w:val="21"/>
          <w:szCs w:val="20"/>
          <w:vertAlign w:val="subscript"/>
        </w:rPr>
        <w:t>i</w:t>
      </w:r>
      <w:proofErr w:type="spellEnd"/>
      <w:r w:rsidRPr="00933E55">
        <w:rPr>
          <w:sz w:val="21"/>
          <w:szCs w:val="20"/>
        </w:rPr>
        <w:t xml:space="preserve">) calculated as </w:t>
      </w:r>
      <w:r w:rsidRPr="00933E55">
        <w:rPr>
          <w:i/>
          <w:iCs/>
          <w:sz w:val="21"/>
          <w:szCs w:val="20"/>
        </w:rPr>
        <w:t>A</w:t>
      </w:r>
      <w:r w:rsidRPr="00933E55">
        <w:rPr>
          <w:sz w:val="21"/>
          <w:szCs w:val="20"/>
        </w:rPr>
        <w:t>/</w:t>
      </w:r>
      <w:proofErr w:type="spellStart"/>
      <w:r w:rsidRPr="00933E55">
        <w:rPr>
          <w:i/>
          <w:iCs/>
          <w:sz w:val="21"/>
          <w:szCs w:val="20"/>
        </w:rPr>
        <w:t>g</w:t>
      </w:r>
      <w:r w:rsidRPr="00933E55">
        <w:rPr>
          <w:sz w:val="21"/>
          <w:szCs w:val="20"/>
          <w:vertAlign w:val="subscript"/>
        </w:rPr>
        <w:t>s</w:t>
      </w:r>
      <w:proofErr w:type="spellEnd"/>
      <w:r w:rsidRPr="00933E55">
        <w:rPr>
          <w:sz w:val="21"/>
          <w:szCs w:val="20"/>
        </w:rPr>
        <w:t xml:space="preserve">, </w:t>
      </w:r>
      <w:r w:rsidRPr="00933E55">
        <w:rPr>
          <w:b/>
          <w:bCs/>
          <w:sz w:val="21"/>
          <w:szCs w:val="20"/>
        </w:rPr>
        <w:t xml:space="preserve">(e) </w:t>
      </w:r>
      <w:r w:rsidR="009E06CA">
        <w:rPr>
          <w:sz w:val="21"/>
          <w:szCs w:val="20"/>
        </w:rPr>
        <w:t>intercellular</w:t>
      </w:r>
      <w:r w:rsidRPr="00933E55">
        <w:rPr>
          <w:sz w:val="21"/>
          <w:szCs w:val="20"/>
        </w:rPr>
        <w:t xml:space="preserve"> CO</w:t>
      </w:r>
      <w:r w:rsidRPr="00933E55">
        <w:rPr>
          <w:sz w:val="21"/>
          <w:szCs w:val="20"/>
          <w:vertAlign w:val="subscript"/>
        </w:rPr>
        <w:t>2</w:t>
      </w:r>
      <w:r w:rsidRPr="00933E55">
        <w:rPr>
          <w:sz w:val="21"/>
          <w:szCs w:val="20"/>
        </w:rPr>
        <w:t xml:space="preserve"> concentration (</w:t>
      </w:r>
      <w:r w:rsidRPr="00933E55">
        <w:rPr>
          <w:i/>
          <w:iCs/>
          <w:sz w:val="21"/>
          <w:szCs w:val="20"/>
        </w:rPr>
        <w:t>C</w:t>
      </w:r>
      <w:r w:rsidRPr="00933E55">
        <w:rPr>
          <w:sz w:val="21"/>
          <w:szCs w:val="20"/>
          <w:vertAlign w:val="subscript"/>
        </w:rPr>
        <w:t>i</w:t>
      </w:r>
      <w:r w:rsidRPr="00933E55">
        <w:rPr>
          <w:sz w:val="21"/>
          <w:szCs w:val="20"/>
        </w:rPr>
        <w:t xml:space="preserve">), and </w:t>
      </w:r>
      <w:r w:rsidRPr="00933E55">
        <w:rPr>
          <w:b/>
          <w:bCs/>
          <w:sz w:val="21"/>
          <w:szCs w:val="20"/>
        </w:rPr>
        <w:t>(f)</w:t>
      </w:r>
      <w:r w:rsidRPr="00933E55">
        <w:rPr>
          <w:sz w:val="21"/>
          <w:szCs w:val="20"/>
        </w:rPr>
        <w:t xml:space="preserve"> leaf temperature, measured under steady-state at 1000 </w:t>
      </w:r>
      <w:r w:rsidRPr="00933E55">
        <w:rPr>
          <w:sz w:val="21"/>
          <w:szCs w:val="21"/>
        </w:rPr>
        <w:t>µmol m</w:t>
      </w:r>
      <w:r w:rsidRPr="00933E55">
        <w:rPr>
          <w:sz w:val="21"/>
          <w:szCs w:val="21"/>
          <w:vertAlign w:val="superscript"/>
        </w:rPr>
        <w:t>-2</w:t>
      </w:r>
      <w:r w:rsidRPr="00933E55">
        <w:rPr>
          <w:sz w:val="21"/>
          <w:szCs w:val="21"/>
        </w:rPr>
        <w:t xml:space="preserve"> s</w:t>
      </w:r>
      <w:r w:rsidRPr="00933E55">
        <w:rPr>
          <w:sz w:val="21"/>
          <w:szCs w:val="21"/>
          <w:vertAlign w:val="superscript"/>
        </w:rPr>
        <w:t>-1</w:t>
      </w:r>
      <w:r w:rsidRPr="00933E55">
        <w:rPr>
          <w:sz w:val="21"/>
          <w:szCs w:val="21"/>
        </w:rPr>
        <w:t xml:space="preserve"> PAR</w:t>
      </w:r>
      <w:r w:rsidRPr="00933E55">
        <w:rPr>
          <w:sz w:val="21"/>
          <w:szCs w:val="20"/>
        </w:rPr>
        <w:t xml:space="preserve">. All measurements were taken on the most recently </w:t>
      </w:r>
      <w:proofErr w:type="gramStart"/>
      <w:r w:rsidRPr="00933E55">
        <w:rPr>
          <w:sz w:val="21"/>
          <w:szCs w:val="20"/>
        </w:rPr>
        <w:t>fully-expanded</w:t>
      </w:r>
      <w:proofErr w:type="gramEnd"/>
      <w:r w:rsidRPr="00933E55">
        <w:rPr>
          <w:sz w:val="21"/>
          <w:szCs w:val="20"/>
        </w:rPr>
        <w:t xml:space="preserve"> leaf in 7-week-old plants.</w:t>
      </w:r>
      <w:r w:rsidRPr="00933E55">
        <w:rPr>
          <w:sz w:val="21"/>
          <w:szCs w:val="21"/>
        </w:rPr>
        <w:t xml:space="preserve"> Boxes display the upper (75%) and lower (25%) quartiles, the horizontal line represents the medians, and the whiskers indicate the ranges of the minimum and maximum values. Different letters denote significant differences between the means of genotypes (</w:t>
      </w:r>
      <w:r w:rsidRPr="00933E55">
        <w:rPr>
          <w:i/>
          <w:iCs/>
          <w:sz w:val="21"/>
          <w:szCs w:val="21"/>
        </w:rPr>
        <w:t>p</w:t>
      </w:r>
      <w:r w:rsidRPr="00933E55">
        <w:rPr>
          <w:sz w:val="21"/>
          <w:szCs w:val="21"/>
        </w:rPr>
        <w:t xml:space="preserve"> &lt; 0.05, one-way ANOVA and post-hoc Tukey’s test). n = 6-7 plants per genotype</w:t>
      </w:r>
      <w:bookmarkEnd w:id="35"/>
      <w:r w:rsidRPr="00933E55">
        <w:rPr>
          <w:sz w:val="21"/>
          <w:szCs w:val="21"/>
        </w:rPr>
        <w:t>.</w:t>
      </w:r>
    </w:p>
    <w:p w14:paraId="3841E315" w14:textId="77777777" w:rsidR="00083A71" w:rsidRPr="00FF34B5" w:rsidRDefault="00083A71" w:rsidP="00083A71">
      <w:pPr>
        <w:ind w:firstLine="720"/>
      </w:pPr>
      <w:r>
        <w:lastRenderedPageBreak/>
        <w:t xml:space="preserve">Although previous studies have reported that increasing </w:t>
      </w:r>
      <w:r>
        <w:rPr>
          <w:i/>
          <w:iCs/>
        </w:rPr>
        <w:t xml:space="preserve">SD </w:t>
      </w:r>
      <w:r>
        <w:t xml:space="preserve">results in increased rates of </w:t>
      </w:r>
      <w:r>
        <w:rPr>
          <w:i/>
          <w:iCs/>
        </w:rPr>
        <w:t>g</w:t>
      </w:r>
      <w:r>
        <w:rPr>
          <w:vertAlign w:val="subscript"/>
        </w:rPr>
        <w:t>s</w:t>
      </w:r>
      <w:r>
        <w:t xml:space="preserve"> and sometimes </w:t>
      </w:r>
      <w:r>
        <w:rPr>
          <w:i/>
          <w:iCs/>
        </w:rPr>
        <w:t xml:space="preserve">A </w:t>
      </w:r>
      <w:r>
        <w:rPr>
          <w:i/>
          <w:iCs/>
        </w:rPr>
        <w:fldChar w:fldCharType="begin"/>
      </w:r>
      <w:r>
        <w:rPr>
          <w:i/>
          <w:iCs/>
        </w:rPr>
        <w:instrText xml:space="preserve"> ADDIN ZOTERO_ITEM CSL_CITATION {"citationID":"e6YDv9Jq","properties":{"formattedCitation":"(Tanaka et al., 2013)","plainCitation":"(Tanaka et al., 2013)","noteIndex":0},"citationItems":[{"id":473,"uris":["http://zotero.org/users/local/Hcd06Tc7/items/7KRUHRYT"],"itemData":{"id":473,"type":"article-journal","abstract":"Photosynthetic rate is determined by CO2 fixation and CO2 entry into the plant through pores in the leaf epidermis called stomata. However, the effect of increased stomatal density on photosynthetic rate remains unclear. This work investigated the effect of alteration of stomatal density on leaf photosynthetic capacity in Arabidopsis thaliana. Stomatal density was modulated by overexpressing or silencing STOMAGEN, a positive regulator of stomatal development. Leaf photosynthetic capacity and plant growth were examined in transgenic plants. Increased stomatal density in STOMAGEN-overexpressing plants enhanced the photosynthetic rate by 30% compared to wild-type plants. Transgenic plants showed increased stomatal conductance under ambient CO2 conditions and did not show alterations in the maximum rate of carboxylation, indicating that the enhancement of photosynthetic rate was caused by gas diffusion changes. A leaf photosynthesis-intercellular CO2 concentration response curve showed that photosynthetic rate was increased under high CO2 conditions in association with increased stomatal density. STOMAGEN overexpression did not alter whole plant biomass, whereas its silencing caused biomass reduction. Our results indicate that increased stomatal density enhanced leaf photosynthetic capacity by modulating gas diffusion. Stomatal density may be a target trait for plant engineering to improve photosynthetic capacity.","container-title":"New Phytologist","DOI":"10.1111/nph.12186","ISSN":"1469-8137","issue":"3","language":"en","note":"_eprint: https://onlinelibrary.wiley.com/doi/pdf/10.1111/nph.12186","page":"757-764","source":"Wiley Online Library","title":"Enhancement of leaf photosynthetic capacity through increased stomatal density in Arabidopsis","volume":"198","author":[{"family":"Tanaka","given":"Yu"},{"family":"Sugano","given":"Shigeo S."},{"family":"Shimada","given":"Tomoo"},{"family":"Hara-Nishimura","given":"Ikuko"}],"issued":{"date-parts":[["2013"]]}}}],"schema":"https://github.com/citation-style-language/schema/raw/master/csl-citation.json"} </w:instrText>
      </w:r>
      <w:r>
        <w:rPr>
          <w:i/>
          <w:iCs/>
        </w:rPr>
        <w:fldChar w:fldCharType="separate"/>
      </w:r>
      <w:r w:rsidRPr="00977CB3">
        <w:t>(Tanaka et al., 2013)</w:t>
      </w:r>
      <w:r>
        <w:rPr>
          <w:i/>
          <w:iCs/>
        </w:rPr>
        <w:fldChar w:fldCharType="end"/>
      </w:r>
      <w:r>
        <w:t>, this was not seen in th</w:t>
      </w:r>
      <w:r w:rsidR="00F8443A">
        <w:t>is experiment</w:t>
      </w:r>
      <w:r>
        <w:t>. Neither of the high-</w:t>
      </w:r>
      <w:r>
        <w:rPr>
          <w:i/>
          <w:iCs/>
        </w:rPr>
        <w:t xml:space="preserve">SD </w:t>
      </w:r>
      <w:r>
        <w:t>lines showed significant differences in any of the</w:t>
      </w:r>
      <w:r w:rsidR="00F8443A">
        <w:t>ir</w:t>
      </w:r>
      <w:r>
        <w:t xml:space="preserve"> gas exchange parameters, although trends were observed for increased </w:t>
      </w:r>
      <w:r>
        <w:rPr>
          <w:i/>
          <w:iCs/>
        </w:rPr>
        <w:t>g</w:t>
      </w:r>
      <w:r>
        <w:rPr>
          <w:vertAlign w:val="subscript"/>
        </w:rPr>
        <w:t>s</w:t>
      </w:r>
      <w:r>
        <w:t xml:space="preserve">, </w:t>
      </w:r>
      <w:r>
        <w:rPr>
          <w:i/>
          <w:iCs/>
        </w:rPr>
        <w:t>A</w:t>
      </w:r>
      <w:r>
        <w:t xml:space="preserve"> and </w:t>
      </w:r>
      <w:r>
        <w:rPr>
          <w:i/>
          <w:iCs/>
        </w:rPr>
        <w:t>C</w:t>
      </w:r>
      <w:r>
        <w:rPr>
          <w:vertAlign w:val="subscript"/>
        </w:rPr>
        <w:t>i</w:t>
      </w:r>
      <w:r>
        <w:t xml:space="preserve">, particularly for </w:t>
      </w:r>
      <w:r>
        <w:rPr>
          <w:i/>
          <w:iCs/>
        </w:rPr>
        <w:t xml:space="preserve">Atepf1;Atepf2 </w:t>
      </w:r>
      <w:r w:rsidR="00D92D86">
        <w:t>(Figures 3.4</w:t>
      </w:r>
      <w:r>
        <w:t>a-f)</w:t>
      </w:r>
      <w:r>
        <w:rPr>
          <w:i/>
          <w:iCs/>
        </w:rPr>
        <w:t>.</w:t>
      </w:r>
    </w:p>
    <w:p w14:paraId="52B171BF" w14:textId="77777777" w:rsidR="00083A71" w:rsidRDefault="00083A71" w:rsidP="00083A71">
      <w:r>
        <w:tab/>
        <w:t>As the low-</w:t>
      </w:r>
      <w:r>
        <w:rPr>
          <w:i/>
          <w:iCs/>
        </w:rPr>
        <w:t xml:space="preserve">SD </w:t>
      </w:r>
      <w:r>
        <w:t xml:space="preserve">Arabidopsis plants showed reduced rates of </w:t>
      </w:r>
      <w:r>
        <w:rPr>
          <w:i/>
          <w:iCs/>
        </w:rPr>
        <w:t>A</w:t>
      </w:r>
      <w:r>
        <w:t>, their photosynthetic response to changes in atmospheric CO</w:t>
      </w:r>
      <w:r>
        <w:rPr>
          <w:vertAlign w:val="subscript"/>
        </w:rPr>
        <w:t>2</w:t>
      </w:r>
      <w:r>
        <w:t xml:space="preserve"> concentration (</w:t>
      </w:r>
      <w:r>
        <w:rPr>
          <w:i/>
          <w:iCs/>
        </w:rPr>
        <w:t>C</w:t>
      </w:r>
      <w:r>
        <w:rPr>
          <w:vertAlign w:val="subscript"/>
        </w:rPr>
        <w:t>a</w:t>
      </w:r>
      <w:r>
        <w:t xml:space="preserve">) was measured. In Figure </w:t>
      </w:r>
      <w:r w:rsidR="00D92D86">
        <w:t>3.5</w:t>
      </w:r>
      <w:r>
        <w:t xml:space="preserve">a, </w:t>
      </w:r>
      <w:r>
        <w:rPr>
          <w:i/>
          <w:iCs/>
        </w:rPr>
        <w:t xml:space="preserve">A </w:t>
      </w:r>
      <w:r>
        <w:t xml:space="preserve">is plotted against </w:t>
      </w:r>
      <w:r>
        <w:rPr>
          <w:i/>
          <w:iCs/>
        </w:rPr>
        <w:t>C</w:t>
      </w:r>
      <w:r>
        <w:rPr>
          <w:vertAlign w:val="subscript"/>
        </w:rPr>
        <w:t>i</w:t>
      </w:r>
      <w:r>
        <w:t xml:space="preserve"> to remove any differences that arise through altered </w:t>
      </w:r>
      <w:r>
        <w:rPr>
          <w:i/>
          <w:iCs/>
        </w:rPr>
        <w:t>g</w:t>
      </w:r>
      <w:r>
        <w:rPr>
          <w:vertAlign w:val="subscript"/>
        </w:rPr>
        <w:t>s</w:t>
      </w:r>
      <w:r>
        <w:t xml:space="preserve"> rates. Both AtEPF2-OE and </w:t>
      </w:r>
      <w:r>
        <w:rPr>
          <w:i/>
          <w:iCs/>
        </w:rPr>
        <w:t xml:space="preserve">Atepfl9 </w:t>
      </w:r>
      <w:r>
        <w:t>respond to increasing CO</w:t>
      </w:r>
      <w:r>
        <w:rPr>
          <w:vertAlign w:val="subscript"/>
        </w:rPr>
        <w:t>2</w:t>
      </w:r>
      <w:r>
        <w:t xml:space="preserve"> as would be expected, however, they are unable to reach the same rates of </w:t>
      </w:r>
      <w:r>
        <w:rPr>
          <w:i/>
          <w:iCs/>
        </w:rPr>
        <w:t xml:space="preserve">A </w:t>
      </w:r>
      <w:r>
        <w:t xml:space="preserve">for each given </w:t>
      </w:r>
      <w:r>
        <w:rPr>
          <w:i/>
          <w:iCs/>
        </w:rPr>
        <w:t>C</w:t>
      </w:r>
      <w:r>
        <w:rPr>
          <w:vertAlign w:val="subscript"/>
        </w:rPr>
        <w:t>i</w:t>
      </w:r>
      <w:r>
        <w:t xml:space="preserve"> compared to the controls. Fitting these </w:t>
      </w:r>
      <w:r>
        <w:rPr>
          <w:i/>
          <w:iCs/>
        </w:rPr>
        <w:t>A</w:t>
      </w:r>
      <w:r>
        <w:t>/</w:t>
      </w:r>
      <w:r>
        <w:rPr>
          <w:i/>
          <w:iCs/>
        </w:rPr>
        <w:t>C</w:t>
      </w:r>
      <w:r>
        <w:rPr>
          <w:vertAlign w:val="subscript"/>
        </w:rPr>
        <w:t>i</w:t>
      </w:r>
      <w:r>
        <w:t xml:space="preserve"> curves using the model providing by </w:t>
      </w:r>
      <w:r>
        <w:fldChar w:fldCharType="begin"/>
      </w:r>
      <w:r>
        <w:instrText xml:space="preserve"> ADDIN ZOTERO_ITEM CSL_CITATION {"citationID":"AcQuKf5f","properties":{"formattedCitation":"(Sharkey, 2016)","plainCitation":"(Sharkey, 2016)","dontUpdate":true,"noteIndex":0},"citationItems":[{"id":471,"uris":["http://zotero.org/users/local/Hcd06Tc7/items/IB7W7Y3G"],"itemData":{"id":471,"type":"article-journal","container-title":"Plant, Cell &amp; Environment","DOI":"10.1111/pce.12641","ISSN":"1365-3040","issue":"6","language":"en","note":"_eprint: https://onlinelibrary.wiley.com/doi/pdf/10.1111/pce.12641","page":"1161-1163","source":"Wiley Online Library","title":"What gas exchange data can tell us about photosynthesis","volume":"39","author":[{"family":"Sharkey","given":"Thomas D."}],"issued":{"date-parts":[["2016"]]}}}],"schema":"https://github.com/citation-style-language/schema/raw/master/csl-citation.json"} </w:instrText>
      </w:r>
      <w:r>
        <w:fldChar w:fldCharType="separate"/>
      </w:r>
      <w:r w:rsidRPr="00DE0EF8">
        <w:t xml:space="preserve">Sharkey </w:t>
      </w:r>
      <w:r>
        <w:t>(</w:t>
      </w:r>
      <w:r w:rsidRPr="00DE0EF8">
        <w:t>2016)</w:t>
      </w:r>
      <w:r>
        <w:fldChar w:fldCharType="end"/>
      </w:r>
      <w:r>
        <w:t>, revealed that the maximum rate of Rubisco carboxylation (</w:t>
      </w:r>
      <w:proofErr w:type="spellStart"/>
      <w:r>
        <w:rPr>
          <w:i/>
          <w:iCs/>
        </w:rPr>
        <w:t>V</w:t>
      </w:r>
      <w:r>
        <w:rPr>
          <w:vertAlign w:val="subscript"/>
        </w:rPr>
        <w:t>c,max</w:t>
      </w:r>
      <w:proofErr w:type="spellEnd"/>
      <w:r>
        <w:t>) did not differ between genotypes, suggesting that the low-</w:t>
      </w:r>
      <w:r>
        <w:rPr>
          <w:i/>
          <w:iCs/>
        </w:rPr>
        <w:t xml:space="preserve">SD </w:t>
      </w:r>
      <w:r>
        <w:t>Arabidopsis lines do not have an impaired ca</w:t>
      </w:r>
      <w:r w:rsidR="00D92D86">
        <w:t>pacity to fix carbon (Figure 3.5</w:t>
      </w:r>
      <w:r>
        <w:t xml:space="preserve">b). The fitted parameter </w:t>
      </w:r>
      <w:proofErr w:type="spellStart"/>
      <w:r>
        <w:rPr>
          <w:i/>
          <w:iCs/>
        </w:rPr>
        <w:t>J</w:t>
      </w:r>
      <w:r>
        <w:rPr>
          <w:vertAlign w:val="subscript"/>
        </w:rPr>
        <w:t>max</w:t>
      </w:r>
      <w:proofErr w:type="spellEnd"/>
      <w:r>
        <w:t xml:space="preserve">, which refers to the maximum rate of electron transport, also did not differ significantly between genotypes, although AtEPF2-OE and </w:t>
      </w:r>
      <w:r>
        <w:rPr>
          <w:i/>
          <w:iCs/>
        </w:rPr>
        <w:t>Atepfl9</w:t>
      </w:r>
      <w:r>
        <w:t xml:space="preserve"> plants did show a trend toward reduced </w:t>
      </w:r>
      <w:proofErr w:type="spellStart"/>
      <w:r>
        <w:rPr>
          <w:i/>
          <w:iCs/>
        </w:rPr>
        <w:t>J</w:t>
      </w:r>
      <w:r>
        <w:rPr>
          <w:vertAlign w:val="subscript"/>
        </w:rPr>
        <w:t>max</w:t>
      </w:r>
      <w:proofErr w:type="spellEnd"/>
      <w:r w:rsidR="00D92D86">
        <w:t xml:space="preserve"> compared to Col-0 (Figure 3.5</w:t>
      </w:r>
      <w:r>
        <w:t xml:space="preserve">c). Again, these measurements </w:t>
      </w:r>
      <w:r w:rsidR="00F8443A">
        <w:t xml:space="preserve">demonstrated the similarity between the </w:t>
      </w:r>
      <w:r>
        <w:t>two low-</w:t>
      </w:r>
      <w:r>
        <w:rPr>
          <w:i/>
          <w:iCs/>
        </w:rPr>
        <w:t xml:space="preserve">SD </w:t>
      </w:r>
      <w:r>
        <w:t>mutant</w:t>
      </w:r>
      <w:r w:rsidR="00F8443A">
        <w:t xml:space="preserve"> lines.</w:t>
      </w:r>
    </w:p>
    <w:p w14:paraId="7C659369" w14:textId="77777777" w:rsidR="00083A71" w:rsidRDefault="00083A71" w:rsidP="00083A71">
      <w:r>
        <w:tab/>
        <w:t xml:space="preserve">To complement the work performed in Arabidopsis, the same stomatal density and gas exchange measurements were carried out in a range of rice mutants, with similar EPF manipulations. Lines over-expressing </w:t>
      </w:r>
      <w:r>
        <w:rPr>
          <w:i/>
          <w:iCs/>
        </w:rPr>
        <w:t xml:space="preserve">OsEPF1 </w:t>
      </w:r>
      <w:r>
        <w:t xml:space="preserve">and </w:t>
      </w:r>
      <w:r>
        <w:rPr>
          <w:i/>
          <w:iCs/>
        </w:rPr>
        <w:t>OsEPFL9-1,</w:t>
      </w:r>
      <w:r>
        <w:t xml:space="preserve"> along with a gene-edited </w:t>
      </w:r>
      <w:r>
        <w:rPr>
          <w:i/>
          <w:iCs/>
        </w:rPr>
        <w:t xml:space="preserve">Osepfl9-1 </w:t>
      </w:r>
      <w:r>
        <w:t xml:space="preserve">line were used in the study, all from the Indica IR-64 rice cultivar background. As in Arabidopsis, OsEPF1-OE and </w:t>
      </w:r>
      <w:r>
        <w:rPr>
          <w:i/>
          <w:iCs/>
        </w:rPr>
        <w:t xml:space="preserve">Osepfl9-1 </w:t>
      </w:r>
      <w:r>
        <w:rPr>
          <w:i/>
          <w:iCs/>
        </w:rPr>
        <w:softHyphen/>
      </w:r>
      <w:r>
        <w:t xml:space="preserve">plants had significantly reduced </w:t>
      </w:r>
      <w:r>
        <w:rPr>
          <w:i/>
          <w:iCs/>
        </w:rPr>
        <w:t>SD</w:t>
      </w:r>
      <w:r>
        <w:t xml:space="preserve">, </w:t>
      </w:r>
      <w:r>
        <w:rPr>
          <w:i/>
          <w:iCs/>
        </w:rPr>
        <w:t>g</w:t>
      </w:r>
      <w:r>
        <w:rPr>
          <w:vertAlign w:val="subscript"/>
        </w:rPr>
        <w:t>s</w:t>
      </w:r>
      <w:r>
        <w:t xml:space="preserve">, </w:t>
      </w:r>
      <w:r>
        <w:rPr>
          <w:i/>
          <w:iCs/>
        </w:rPr>
        <w:t>A</w:t>
      </w:r>
      <w:r>
        <w:rPr>
          <w:vertAlign w:val="subscript"/>
        </w:rPr>
        <w:t xml:space="preserve"> </w:t>
      </w:r>
      <w:r>
        <w:t xml:space="preserve">and </w:t>
      </w:r>
      <w:r>
        <w:rPr>
          <w:i/>
          <w:iCs/>
        </w:rPr>
        <w:t>C</w:t>
      </w:r>
      <w:r>
        <w:rPr>
          <w:vertAlign w:val="subscript"/>
        </w:rPr>
        <w:t>i</w:t>
      </w:r>
      <w:r>
        <w:t xml:space="preserve"> values compared to IR-64 controls, as well as significantly enhanced </w:t>
      </w:r>
      <w:proofErr w:type="spellStart"/>
      <w:r>
        <w:t>WUE</w:t>
      </w:r>
      <w:r>
        <w:rPr>
          <w:vertAlign w:val="subscript"/>
        </w:rPr>
        <w:t>i</w:t>
      </w:r>
      <w:proofErr w:type="spellEnd"/>
      <w:r>
        <w:t xml:space="preserve"> and</w:t>
      </w:r>
      <w:r w:rsidR="00D92D86">
        <w:t xml:space="preserve"> leaf temperatures (Figures 3.6</w:t>
      </w:r>
      <w:r w:rsidR="00AC6B24">
        <w:t>a</w:t>
      </w:r>
      <w:r>
        <w:t xml:space="preserve">-f). </w:t>
      </w:r>
      <w:r w:rsidR="00F8443A">
        <w:t>T</w:t>
      </w:r>
      <w:r>
        <w:t>hese results show that both low-</w:t>
      </w:r>
      <w:r>
        <w:rPr>
          <w:i/>
          <w:iCs/>
        </w:rPr>
        <w:t xml:space="preserve">SD </w:t>
      </w:r>
      <w:r>
        <w:t xml:space="preserve">genotypes showed similar alterations in stomatal development and gaseous exchange. </w:t>
      </w:r>
      <w:r w:rsidR="00F8443A">
        <w:t>Although i</w:t>
      </w:r>
      <w:r>
        <w:t xml:space="preserve">nterestingly, there did appear to be less variation in measurements performed on </w:t>
      </w:r>
      <w:r>
        <w:rPr>
          <w:i/>
          <w:iCs/>
        </w:rPr>
        <w:t>Osepfl9-1</w:t>
      </w:r>
      <w:r>
        <w:t xml:space="preserve">. </w:t>
      </w:r>
      <w:r w:rsidRPr="00767639">
        <w:t>The results presented here do differ slightly from the literature; the</w:t>
      </w:r>
      <w:r w:rsidR="00337CF1">
        <w:t xml:space="preserve"> same </w:t>
      </w:r>
      <w:r w:rsidRPr="0033099E">
        <w:t>OsEPF1-</w:t>
      </w:r>
      <w:r w:rsidRPr="00767639">
        <w:t xml:space="preserve">OE and </w:t>
      </w:r>
      <w:r w:rsidRPr="00767639">
        <w:rPr>
          <w:i/>
          <w:iCs/>
        </w:rPr>
        <w:t xml:space="preserve">Osepfl9-1 </w:t>
      </w:r>
      <w:r w:rsidRPr="00767639">
        <w:t xml:space="preserve">lines </w:t>
      </w:r>
      <w:r w:rsidR="00337CF1">
        <w:t>were reported to have 80</w:t>
      </w:r>
      <w:r w:rsidRPr="00767639">
        <w:t xml:space="preserve">-90% lower </w:t>
      </w:r>
      <w:r w:rsidR="00337CF1">
        <w:rPr>
          <w:i/>
          <w:iCs/>
        </w:rPr>
        <w:t xml:space="preserve">SD </w:t>
      </w:r>
      <w:r w:rsidRPr="00767639">
        <w:t xml:space="preserve">compared to IR-64 controls </w:t>
      </w:r>
      <w:r w:rsidRPr="00767639">
        <w:fldChar w:fldCharType="begin"/>
      </w:r>
      <w:r w:rsidR="00D2465F">
        <w:instrText xml:space="preserve"> ADDIN ZOTERO_ITEM CSL_CITATION {"citationID":"Oc2zjyk4","properties":{"formattedCitation":"(Caine et al., 2019b; Karavolias et al., 2023; Yin et al., 2017a)","plainCitation":"(Caine et al., 2019b; Karavolias et al., 2023; Yin et al., 2017a)","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767639">
        <w:fldChar w:fldCharType="separate"/>
      </w:r>
      <w:r w:rsidRPr="00977CB3">
        <w:t>(Caine et al., 2019; Karavolias et al., 2023; Yin et al., 2017)</w:t>
      </w:r>
      <w:r w:rsidRPr="00767639">
        <w:fldChar w:fldCharType="end"/>
      </w:r>
      <w:r w:rsidRPr="00767639">
        <w:t xml:space="preserve">. Whereas in this study, </w:t>
      </w:r>
      <w:r w:rsidRPr="00767639">
        <w:rPr>
          <w:i/>
          <w:iCs/>
        </w:rPr>
        <w:t xml:space="preserve">SD </w:t>
      </w:r>
      <w:r w:rsidRPr="00767639">
        <w:t>reductions are around 58-62%.</w:t>
      </w:r>
      <w:r>
        <w:t xml:space="preserve"> Regardless of the smaller reduction in </w:t>
      </w:r>
      <w:r>
        <w:rPr>
          <w:i/>
          <w:iCs/>
        </w:rPr>
        <w:t>SD</w:t>
      </w:r>
      <w:r>
        <w:t xml:space="preserve">, </w:t>
      </w:r>
      <w:r>
        <w:rPr>
          <w:i/>
          <w:iCs/>
        </w:rPr>
        <w:t>A</w:t>
      </w:r>
      <w:r>
        <w:t xml:space="preserve"> was still significantly reduced</w:t>
      </w:r>
      <w:r w:rsidR="00337CF1">
        <w:t xml:space="preserve"> in this study</w:t>
      </w:r>
      <w:r>
        <w:t>. Similarly to the high-</w:t>
      </w:r>
      <w:r>
        <w:rPr>
          <w:i/>
          <w:iCs/>
        </w:rPr>
        <w:t>SD</w:t>
      </w:r>
      <w:r>
        <w:t xml:space="preserve"> Arabidopsis plants, the significant increase in </w:t>
      </w:r>
      <w:r>
        <w:rPr>
          <w:i/>
          <w:iCs/>
        </w:rPr>
        <w:t xml:space="preserve">SD </w:t>
      </w:r>
      <w:r>
        <w:t xml:space="preserve">of </w:t>
      </w:r>
      <w:r w:rsidRPr="00DE0EF8">
        <w:t>OsEPFL9-1-OE</w:t>
      </w:r>
      <w:r>
        <w:rPr>
          <w:i/>
          <w:iCs/>
        </w:rPr>
        <w:t xml:space="preserve"> </w:t>
      </w:r>
      <w:r>
        <w:t>plants did not result in any significant difference in gas exc</w:t>
      </w:r>
      <w:r w:rsidR="00D92D86">
        <w:t xml:space="preserve">hange measurements (Figures </w:t>
      </w:r>
      <w:r w:rsidR="00C413AC">
        <w:t>3.</w:t>
      </w:r>
      <w:r w:rsidR="00D92D86">
        <w:t>6</w:t>
      </w:r>
      <w:r>
        <w:t xml:space="preserve">a-f), suggesting that increasing </w:t>
      </w:r>
      <w:r>
        <w:rPr>
          <w:i/>
          <w:iCs/>
        </w:rPr>
        <w:t>SD</w:t>
      </w:r>
      <w:r>
        <w:t xml:space="preserve"> seems to have little impact on the gas exchange of the plants in this study.</w:t>
      </w:r>
    </w:p>
    <w:p w14:paraId="5FD519FB" w14:textId="77777777" w:rsidR="00083A71" w:rsidRPr="002E38C2" w:rsidRDefault="00083A71" w:rsidP="00083A71"/>
    <w:p w14:paraId="0D528F53" w14:textId="77777777" w:rsidR="00083A71" w:rsidRDefault="00083A71" w:rsidP="00083A71">
      <w:r>
        <w:rPr>
          <w:noProof/>
          <w:lang w:val="en-US" w:eastAsia="en-US"/>
        </w:rPr>
        <w:lastRenderedPageBreak/>
        <mc:AlternateContent>
          <mc:Choice Requires="wpg">
            <w:drawing>
              <wp:anchor distT="0" distB="0" distL="114300" distR="114300" simplePos="0" relativeHeight="251456512" behindDoc="0" locked="0" layoutInCell="1" allowOverlap="1" wp14:anchorId="123F6382" wp14:editId="24D93B95">
                <wp:simplePos x="0" y="0"/>
                <wp:positionH relativeFrom="margin">
                  <wp:align>center</wp:align>
                </wp:positionH>
                <wp:positionV relativeFrom="paragraph">
                  <wp:posOffset>-196023</wp:posOffset>
                </wp:positionV>
                <wp:extent cx="4434840" cy="6226175"/>
                <wp:effectExtent l="0" t="0" r="3810" b="0"/>
                <wp:wrapNone/>
                <wp:docPr id="28" name="Group 28"/>
                <wp:cNvGraphicFramePr/>
                <a:graphic xmlns:a="http://schemas.openxmlformats.org/drawingml/2006/main">
                  <a:graphicData uri="http://schemas.microsoft.com/office/word/2010/wordprocessingGroup">
                    <wpg:wgp>
                      <wpg:cNvGrpSpPr/>
                      <wpg:grpSpPr>
                        <a:xfrm>
                          <a:off x="0" y="0"/>
                          <a:ext cx="4434840" cy="6226175"/>
                          <a:chOff x="0" y="0"/>
                          <a:chExt cx="4435037" cy="6226767"/>
                        </a:xfrm>
                      </wpg:grpSpPr>
                      <pic:pic xmlns:pic="http://schemas.openxmlformats.org/drawingml/2006/picture">
                        <pic:nvPicPr>
                          <pic:cNvPr id="29" name="Picture 28"/>
                          <pic:cNvPicPr>
                            <a:picLocks noChangeAspect="1"/>
                          </pic:cNvPicPr>
                        </pic:nvPicPr>
                        <pic:blipFill rotWithShape="1">
                          <a:blip r:embed="rId60" cstate="print">
                            <a:extLst>
                              <a:ext uri="{28A0092B-C50C-407E-A947-70E740481C1C}">
                                <a14:useLocalDpi xmlns:a14="http://schemas.microsoft.com/office/drawing/2010/main" val="0"/>
                              </a:ext>
                            </a:extLst>
                          </a:blip>
                          <a:srcRect r="24386"/>
                          <a:stretch/>
                        </pic:blipFill>
                        <pic:spPr bwMode="auto">
                          <a:xfrm>
                            <a:off x="63062" y="0"/>
                            <a:ext cx="4371975" cy="33420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0" name="Picture 29"/>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46841" y="3389587"/>
                            <a:ext cx="1861820" cy="2837180"/>
                          </a:xfrm>
                          <a:prstGeom prst="rect">
                            <a:avLst/>
                          </a:prstGeom>
                        </pic:spPr>
                      </pic:pic>
                      <pic:pic xmlns:pic="http://schemas.openxmlformats.org/drawingml/2006/picture">
                        <pic:nvPicPr>
                          <pic:cNvPr id="31" name="Picture 30" descr="A screenshot of a video game&#10;&#10;Description automatically generated with medium confidence"/>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427889" y="3389587"/>
                            <a:ext cx="1938020" cy="2837180"/>
                          </a:xfrm>
                          <a:prstGeom prst="rect">
                            <a:avLst/>
                          </a:prstGeom>
                        </pic:spPr>
                      </pic:pic>
                      <wps:wsp>
                        <wps:cNvPr id="224" name="Text Box 2"/>
                        <wps:cNvSpPr txBox="1">
                          <a:spLocks noChangeArrowheads="1"/>
                        </wps:cNvSpPr>
                        <wps:spPr bwMode="auto">
                          <a:xfrm>
                            <a:off x="0" y="78828"/>
                            <a:ext cx="501015" cy="414655"/>
                          </a:xfrm>
                          <a:prstGeom prst="rect">
                            <a:avLst/>
                          </a:prstGeom>
                          <a:noFill/>
                          <a:ln w="9525">
                            <a:noFill/>
                            <a:miter lim="800000"/>
                            <a:headEnd/>
                            <a:tailEnd/>
                          </a:ln>
                        </wps:spPr>
                        <wps:txbx>
                          <w:txbxContent>
                            <w:p w14:paraId="5A0E99F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32" name="Text Box 2"/>
                        <wps:cNvSpPr txBox="1">
                          <a:spLocks noChangeArrowheads="1"/>
                        </wps:cNvSpPr>
                        <wps:spPr bwMode="auto">
                          <a:xfrm>
                            <a:off x="236482" y="3373821"/>
                            <a:ext cx="501015" cy="414655"/>
                          </a:xfrm>
                          <a:prstGeom prst="rect">
                            <a:avLst/>
                          </a:prstGeom>
                          <a:noFill/>
                          <a:ln w="9525">
                            <a:noFill/>
                            <a:miter lim="800000"/>
                            <a:headEnd/>
                            <a:tailEnd/>
                          </a:ln>
                        </wps:spPr>
                        <wps:txbx>
                          <w:txbxContent>
                            <w:p w14:paraId="0A13D33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2396358" y="3373821"/>
                            <a:ext cx="501015" cy="424180"/>
                          </a:xfrm>
                          <a:prstGeom prst="rect">
                            <a:avLst/>
                          </a:prstGeom>
                          <a:noFill/>
                          <a:ln w="9525">
                            <a:noFill/>
                            <a:miter lim="800000"/>
                            <a:headEnd/>
                            <a:tailEnd/>
                          </a:ln>
                        </wps:spPr>
                        <wps:txbx>
                          <w:txbxContent>
                            <w:p w14:paraId="72C3F96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23F6382" id="Group 28" o:spid="_x0000_s1107" style="position:absolute;left:0;text-align:left;margin-left:0;margin-top:-15.45pt;width:349.2pt;height:490.25pt;z-index:251456512;mso-position-horizontal:center;mso-position-horizontal-relative:margin;mso-height-relative:margin" coordsize="44350,6226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">
                <v:shape id="Picture 28" o:spid="_x0000_s1108" type="#_x0000_t75" style="position:absolute;left:630;width:43720;height:33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">
                  <v:imagedata r:id="rId63" o:title="" cropright="15982f"/>
                </v:shape>
                <v:shape id="Picture 29" o:spid="_x0000_s1109" type="#_x0000_t75" style="position:absolute;left:3468;top:33895;width:18618;height:28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">
                  <v:imagedata r:id="rId64" o:title=""/>
                </v:shape>
                <v:shape id="Picture 30" o:spid="_x0000_s1110" type="#_x0000_t75" alt="A screenshot of a video game&#10;&#10;Description automatically generated with medium confidence" style="position:absolute;left:24278;top:33895;width:19381;height:28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">
                  <v:imagedata r:id="rId65" o:title="A screenshot of a video game&#10;&#10;Description automatically generated with medium confidence"/>
                </v:shape>
                <v:shape id="_x0000_s1111" type="#_x0000_t202" style="position:absolute;top:788;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5A0E99F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12" type="#_x0000_t202" style="position:absolute;left:2364;top:33738;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0A13D33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13" type="#_x0000_t202" style="position:absolute;left:23963;top:33738;width:501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72C3F96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w10:wrap anchorx="margin"/>
              </v:group>
            </w:pict>
          </mc:Fallback>
        </mc:AlternateContent>
      </w:r>
    </w:p>
    <w:p w14:paraId="33510E2A" w14:textId="77777777" w:rsidR="00083A71" w:rsidRDefault="00083A71" w:rsidP="00083A71"/>
    <w:p w14:paraId="47991EC6" w14:textId="77777777" w:rsidR="00083A71" w:rsidRDefault="00083A71" w:rsidP="00083A71">
      <w:r>
        <w:rPr>
          <w:noProof/>
          <w:lang w:val="en-US" w:eastAsia="en-US"/>
        </w:rPr>
        <w:drawing>
          <wp:anchor distT="0" distB="0" distL="114300" distR="114300" simplePos="0" relativeHeight="251452416" behindDoc="0" locked="0" layoutInCell="1" allowOverlap="1" wp14:anchorId="3CCF964D" wp14:editId="02C5D348">
            <wp:simplePos x="0" y="0"/>
            <wp:positionH relativeFrom="column">
              <wp:posOffset>3402168</wp:posOffset>
            </wp:positionH>
            <wp:positionV relativeFrom="paragraph">
              <wp:posOffset>194310</wp:posOffset>
            </wp:positionV>
            <wp:extent cx="1295400" cy="1079500"/>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66" cstate="print">
                      <a:extLst>
                        <a:ext uri="{28A0092B-C50C-407E-A947-70E740481C1C}">
                          <a14:useLocalDpi xmlns:a14="http://schemas.microsoft.com/office/drawing/2010/main" val="0"/>
                        </a:ext>
                      </a:extLst>
                    </a:blip>
                    <a:srcRect l="74987" r="1135" b="65573"/>
                    <a:stretch/>
                  </pic:blipFill>
                  <pic:spPr bwMode="auto">
                    <a:xfrm>
                      <a:off x="0" y="0"/>
                      <a:ext cx="1295400" cy="10795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583E70A3" w14:textId="77777777" w:rsidR="00083A71" w:rsidRDefault="00083A71" w:rsidP="00083A71"/>
    <w:p w14:paraId="6E740DD4" w14:textId="77777777" w:rsidR="00083A71" w:rsidRDefault="00083A71" w:rsidP="00083A71"/>
    <w:p w14:paraId="75437E71" w14:textId="77777777" w:rsidR="00083A71" w:rsidRDefault="00083A71" w:rsidP="00083A71"/>
    <w:p w14:paraId="39569BC7" w14:textId="77777777" w:rsidR="00083A71" w:rsidRDefault="00083A71" w:rsidP="00083A71"/>
    <w:p w14:paraId="4AA2FC55" w14:textId="77777777" w:rsidR="00083A71" w:rsidRDefault="00083A71" w:rsidP="00083A71"/>
    <w:p w14:paraId="69B716F4" w14:textId="77777777" w:rsidR="00083A71" w:rsidRDefault="00083A71" w:rsidP="00083A71"/>
    <w:p w14:paraId="2FF872D2" w14:textId="77777777" w:rsidR="00083A71" w:rsidRDefault="00083A71" w:rsidP="00083A71"/>
    <w:p w14:paraId="6959B682" w14:textId="77777777" w:rsidR="00083A71" w:rsidRDefault="00083A71" w:rsidP="00083A71"/>
    <w:p w14:paraId="31BB795C" w14:textId="77777777" w:rsidR="00083A71" w:rsidRDefault="00083A71" w:rsidP="00083A71"/>
    <w:p w14:paraId="002B99FD" w14:textId="77777777" w:rsidR="00083A71" w:rsidRDefault="00083A71" w:rsidP="00083A71"/>
    <w:p w14:paraId="23BF310A" w14:textId="77777777" w:rsidR="00083A71" w:rsidRDefault="00083A71" w:rsidP="00083A71"/>
    <w:p w14:paraId="78C913F6" w14:textId="77777777" w:rsidR="00083A71" w:rsidRDefault="00083A71" w:rsidP="00083A71"/>
    <w:p w14:paraId="550FCFF5" w14:textId="77777777" w:rsidR="00083A71" w:rsidRDefault="00083A71" w:rsidP="00083A71"/>
    <w:p w14:paraId="5AA9D321" w14:textId="77777777" w:rsidR="00083A71" w:rsidRDefault="00083A71" w:rsidP="00083A71"/>
    <w:p w14:paraId="40156CC2" w14:textId="77777777" w:rsidR="00083A71" w:rsidRDefault="00083A71" w:rsidP="00083A71"/>
    <w:p w14:paraId="10FA2B2B" w14:textId="77777777" w:rsidR="00083A71" w:rsidRPr="002A7C85" w:rsidRDefault="00083A71" w:rsidP="00083A71">
      <w:pPr>
        <w:spacing w:line="276" w:lineRule="auto"/>
        <w:rPr>
          <w:rFonts w:asciiTheme="minorHAnsi" w:hAnsiTheme="minorHAnsi"/>
          <w:b/>
          <w:bCs/>
          <w:sz w:val="21"/>
          <w:szCs w:val="21"/>
        </w:rPr>
      </w:pPr>
      <w:r>
        <w:rPr>
          <w:b/>
          <w:bCs/>
          <w:sz w:val="21"/>
          <w:szCs w:val="21"/>
        </w:rPr>
        <w:t>F</w:t>
      </w:r>
      <w:r w:rsidRPr="004130BB">
        <w:rPr>
          <w:b/>
          <w:bCs/>
          <w:sz w:val="21"/>
          <w:szCs w:val="21"/>
        </w:rPr>
        <w:t>igure 3.</w:t>
      </w:r>
      <w:r w:rsidR="00D92D86">
        <w:rPr>
          <w:b/>
          <w:bCs/>
          <w:sz w:val="21"/>
          <w:szCs w:val="21"/>
        </w:rPr>
        <w:t>5</w:t>
      </w:r>
      <w:r w:rsidRPr="004130BB">
        <w:rPr>
          <w:b/>
          <w:bCs/>
          <w:sz w:val="21"/>
          <w:szCs w:val="21"/>
        </w:rPr>
        <w:t xml:space="preserve">. </w:t>
      </w:r>
      <w:r w:rsidRPr="00B1718B">
        <w:rPr>
          <w:rFonts w:asciiTheme="minorHAnsi" w:hAnsiTheme="minorHAnsi"/>
          <w:b/>
          <w:bCs/>
          <w:sz w:val="21"/>
          <w:szCs w:val="21"/>
        </w:rPr>
        <w:t>CO</w:t>
      </w:r>
      <w:r w:rsidRPr="00B1718B">
        <w:rPr>
          <w:rFonts w:asciiTheme="minorHAnsi" w:hAnsiTheme="minorHAnsi"/>
          <w:b/>
          <w:bCs/>
          <w:sz w:val="21"/>
          <w:szCs w:val="21"/>
          <w:vertAlign w:val="subscript"/>
        </w:rPr>
        <w:t>2</w:t>
      </w:r>
      <w:r w:rsidRPr="00B1718B">
        <w:rPr>
          <w:rFonts w:asciiTheme="minorHAnsi" w:hAnsiTheme="minorHAnsi"/>
          <w:b/>
          <w:bCs/>
          <w:sz w:val="21"/>
          <w:szCs w:val="21"/>
        </w:rPr>
        <w:t xml:space="preserve"> response curve</w:t>
      </w:r>
      <w:r>
        <w:rPr>
          <w:rFonts w:asciiTheme="minorHAnsi" w:hAnsiTheme="minorHAnsi"/>
          <w:b/>
          <w:bCs/>
          <w:sz w:val="21"/>
          <w:szCs w:val="21"/>
        </w:rPr>
        <w:t xml:space="preserve"> and photosynthetic parameters</w:t>
      </w:r>
      <w:r w:rsidRPr="00B1718B">
        <w:rPr>
          <w:rFonts w:asciiTheme="minorHAnsi" w:hAnsiTheme="minorHAnsi"/>
          <w:b/>
          <w:bCs/>
          <w:sz w:val="21"/>
          <w:szCs w:val="21"/>
        </w:rPr>
        <w:t xml:space="preserve"> of </w:t>
      </w:r>
      <w:r>
        <w:rPr>
          <w:rFonts w:asciiTheme="minorHAnsi" w:hAnsiTheme="minorHAnsi"/>
          <w:b/>
          <w:bCs/>
          <w:sz w:val="21"/>
          <w:szCs w:val="21"/>
        </w:rPr>
        <w:t>Arabidopsis low-</w:t>
      </w:r>
      <w:r w:rsidRPr="00470C02">
        <w:rPr>
          <w:rFonts w:asciiTheme="minorHAnsi" w:hAnsiTheme="minorHAnsi"/>
          <w:b/>
          <w:bCs/>
          <w:i/>
          <w:iCs/>
          <w:sz w:val="21"/>
          <w:szCs w:val="21"/>
        </w:rPr>
        <w:t>SD</w:t>
      </w:r>
      <w:r>
        <w:rPr>
          <w:rFonts w:asciiTheme="minorHAnsi" w:hAnsiTheme="minorHAnsi"/>
          <w:b/>
          <w:bCs/>
          <w:sz w:val="21"/>
          <w:szCs w:val="21"/>
        </w:rPr>
        <w:t xml:space="preserve"> mutants</w:t>
      </w:r>
      <w:r w:rsidRPr="00B1718B">
        <w:rPr>
          <w:rFonts w:asciiTheme="minorHAnsi" w:hAnsiTheme="minorHAnsi"/>
          <w:b/>
          <w:bCs/>
          <w:sz w:val="21"/>
          <w:szCs w:val="21"/>
        </w:rPr>
        <w:t xml:space="preserve">. </w:t>
      </w:r>
      <w:r>
        <w:rPr>
          <w:rFonts w:asciiTheme="minorHAnsi" w:hAnsiTheme="minorHAnsi"/>
          <w:b/>
          <w:bCs/>
          <w:sz w:val="21"/>
          <w:szCs w:val="21"/>
        </w:rPr>
        <w:t xml:space="preserve">(a) </w:t>
      </w:r>
      <w:r w:rsidRPr="00B1718B">
        <w:rPr>
          <w:rFonts w:asciiTheme="minorHAnsi" w:hAnsiTheme="minorHAnsi"/>
          <w:sz w:val="21"/>
          <w:szCs w:val="21"/>
        </w:rPr>
        <w:t>The response of carbon assimilation (</w:t>
      </w:r>
      <w:r w:rsidRPr="00B1718B">
        <w:rPr>
          <w:rFonts w:asciiTheme="minorHAnsi" w:hAnsiTheme="minorHAnsi"/>
          <w:i/>
          <w:iCs/>
          <w:sz w:val="21"/>
          <w:szCs w:val="21"/>
        </w:rPr>
        <w:t>A</w:t>
      </w:r>
      <w:r w:rsidRPr="00B1718B">
        <w:rPr>
          <w:rFonts w:asciiTheme="minorHAnsi" w:hAnsiTheme="minorHAnsi"/>
          <w:sz w:val="21"/>
          <w:szCs w:val="21"/>
        </w:rPr>
        <w:t>) to changing levels of</w:t>
      </w:r>
      <w:r w:rsidRPr="00B1718B">
        <w:rPr>
          <w:rFonts w:asciiTheme="minorHAnsi" w:hAnsiTheme="minorHAnsi"/>
          <w:b/>
          <w:bCs/>
          <w:sz w:val="21"/>
          <w:szCs w:val="21"/>
        </w:rPr>
        <w:t xml:space="preserve"> </w:t>
      </w:r>
      <w:r w:rsidR="009E06CA">
        <w:rPr>
          <w:rFonts w:asciiTheme="minorHAnsi" w:hAnsiTheme="minorHAnsi"/>
          <w:sz w:val="21"/>
          <w:szCs w:val="21"/>
        </w:rPr>
        <w:t>inter</w:t>
      </w:r>
      <w:r w:rsidR="00AC6B24">
        <w:rPr>
          <w:rFonts w:asciiTheme="minorHAnsi" w:hAnsiTheme="minorHAnsi"/>
          <w:sz w:val="21"/>
          <w:szCs w:val="21"/>
        </w:rPr>
        <w:t>cellular</w:t>
      </w:r>
      <w:r w:rsidRPr="00B1718B">
        <w:rPr>
          <w:rFonts w:asciiTheme="minorHAnsi" w:hAnsiTheme="minorHAnsi"/>
          <w:sz w:val="21"/>
          <w:szCs w:val="21"/>
        </w:rPr>
        <w:t xml:space="preserve"> CO</w:t>
      </w:r>
      <w:r w:rsidRPr="00B1718B">
        <w:rPr>
          <w:rFonts w:asciiTheme="minorHAnsi" w:hAnsiTheme="minorHAnsi"/>
          <w:sz w:val="21"/>
          <w:szCs w:val="21"/>
          <w:vertAlign w:val="subscript"/>
        </w:rPr>
        <w:t xml:space="preserve">2 </w:t>
      </w:r>
      <w:r w:rsidRPr="00B1718B">
        <w:rPr>
          <w:rFonts w:asciiTheme="minorHAnsi" w:hAnsiTheme="minorHAnsi"/>
          <w:sz w:val="21"/>
          <w:szCs w:val="21"/>
        </w:rPr>
        <w:t>concentration (</w:t>
      </w:r>
      <w:r w:rsidRPr="00B1718B">
        <w:rPr>
          <w:rFonts w:asciiTheme="minorHAnsi" w:hAnsiTheme="minorHAnsi"/>
          <w:i/>
          <w:iCs/>
          <w:sz w:val="21"/>
          <w:szCs w:val="21"/>
        </w:rPr>
        <w:t>C</w:t>
      </w:r>
      <w:r w:rsidRPr="00B1718B">
        <w:rPr>
          <w:rFonts w:asciiTheme="minorHAnsi" w:hAnsiTheme="minorHAnsi"/>
          <w:sz w:val="21"/>
          <w:szCs w:val="21"/>
          <w:vertAlign w:val="subscript"/>
        </w:rPr>
        <w:t>i</w:t>
      </w:r>
      <w:r w:rsidRPr="00B1718B">
        <w:rPr>
          <w:rFonts w:asciiTheme="minorHAnsi" w:hAnsiTheme="minorHAnsi"/>
          <w:sz w:val="21"/>
          <w:szCs w:val="21"/>
        </w:rPr>
        <w:t xml:space="preserve">), measured on </w:t>
      </w:r>
      <w:r>
        <w:rPr>
          <w:rFonts w:asciiTheme="minorHAnsi" w:hAnsiTheme="minorHAnsi"/>
          <w:sz w:val="21"/>
          <w:szCs w:val="21"/>
        </w:rPr>
        <w:t xml:space="preserve">a </w:t>
      </w:r>
      <w:proofErr w:type="gramStart"/>
      <w:r w:rsidRPr="00B1718B">
        <w:rPr>
          <w:rFonts w:asciiTheme="minorHAnsi" w:hAnsiTheme="minorHAnsi"/>
          <w:sz w:val="21"/>
          <w:szCs w:val="21"/>
        </w:rPr>
        <w:t>fully-expanded</w:t>
      </w:r>
      <w:proofErr w:type="gramEnd"/>
      <w:r w:rsidRPr="00B1718B">
        <w:rPr>
          <w:rFonts w:asciiTheme="minorHAnsi" w:hAnsiTheme="minorHAnsi"/>
          <w:sz w:val="21"/>
          <w:szCs w:val="21"/>
        </w:rPr>
        <w:t xml:space="preserve"> leaf</w:t>
      </w:r>
      <w:r>
        <w:rPr>
          <w:rFonts w:asciiTheme="minorHAnsi" w:hAnsiTheme="minorHAnsi"/>
          <w:sz w:val="21"/>
          <w:szCs w:val="21"/>
        </w:rPr>
        <w:t xml:space="preserve"> </w:t>
      </w:r>
      <w:r w:rsidRPr="00B1718B">
        <w:rPr>
          <w:rFonts w:asciiTheme="minorHAnsi" w:hAnsiTheme="minorHAnsi"/>
          <w:sz w:val="21"/>
          <w:szCs w:val="21"/>
        </w:rPr>
        <w:t>using a LI-6800.</w:t>
      </w:r>
      <w:r>
        <w:rPr>
          <w:rFonts w:asciiTheme="minorHAnsi" w:hAnsiTheme="minorHAnsi"/>
          <w:sz w:val="21"/>
          <w:szCs w:val="21"/>
        </w:rPr>
        <w:t xml:space="preserve"> Fitted photosynthetic parameters for </w:t>
      </w:r>
      <w:r w:rsidRPr="00646EA1">
        <w:rPr>
          <w:rFonts w:asciiTheme="minorHAnsi" w:hAnsiTheme="minorHAnsi"/>
          <w:b/>
          <w:bCs/>
          <w:sz w:val="21"/>
          <w:szCs w:val="21"/>
        </w:rPr>
        <w:t>(b)</w:t>
      </w:r>
      <w:r>
        <w:rPr>
          <w:rFonts w:asciiTheme="minorHAnsi" w:hAnsiTheme="minorHAnsi"/>
          <w:sz w:val="21"/>
          <w:szCs w:val="21"/>
        </w:rPr>
        <w:t xml:space="preserve"> maximum rate of Rubisco carboxylation (</w:t>
      </w:r>
      <w:proofErr w:type="spellStart"/>
      <w:r w:rsidRPr="00646EA1">
        <w:rPr>
          <w:rFonts w:asciiTheme="minorHAnsi" w:hAnsiTheme="minorHAnsi"/>
          <w:i/>
          <w:iCs/>
          <w:sz w:val="21"/>
          <w:szCs w:val="21"/>
        </w:rPr>
        <w:t>V</w:t>
      </w:r>
      <w:r w:rsidRPr="00646EA1">
        <w:rPr>
          <w:rFonts w:asciiTheme="minorHAnsi" w:hAnsiTheme="minorHAnsi"/>
          <w:sz w:val="21"/>
          <w:szCs w:val="21"/>
          <w:vertAlign w:val="subscript"/>
        </w:rPr>
        <w:t>c,max</w:t>
      </w:r>
      <w:proofErr w:type="spellEnd"/>
      <w:r>
        <w:rPr>
          <w:rFonts w:asciiTheme="minorHAnsi" w:hAnsiTheme="minorHAnsi"/>
          <w:sz w:val="21"/>
          <w:szCs w:val="21"/>
        </w:rPr>
        <w:t xml:space="preserve">) and </w:t>
      </w:r>
      <w:r w:rsidRPr="00646EA1">
        <w:rPr>
          <w:rFonts w:asciiTheme="minorHAnsi" w:hAnsiTheme="minorHAnsi"/>
          <w:b/>
          <w:bCs/>
          <w:sz w:val="21"/>
          <w:szCs w:val="21"/>
        </w:rPr>
        <w:t>(c)</w:t>
      </w:r>
      <w:r>
        <w:rPr>
          <w:rFonts w:asciiTheme="minorHAnsi" w:hAnsiTheme="minorHAnsi"/>
          <w:sz w:val="21"/>
          <w:szCs w:val="21"/>
        </w:rPr>
        <w:t xml:space="preserve"> maximum rate of electron transport (</w:t>
      </w:r>
      <w:proofErr w:type="spellStart"/>
      <w:r w:rsidRPr="00C13F99">
        <w:rPr>
          <w:rFonts w:asciiTheme="minorHAnsi" w:hAnsiTheme="minorHAnsi"/>
          <w:i/>
          <w:iCs/>
          <w:sz w:val="21"/>
          <w:szCs w:val="21"/>
        </w:rPr>
        <w:t>J</w:t>
      </w:r>
      <w:r w:rsidRPr="00646EA1">
        <w:rPr>
          <w:rFonts w:asciiTheme="minorHAnsi" w:hAnsiTheme="minorHAnsi"/>
          <w:sz w:val="21"/>
          <w:szCs w:val="21"/>
          <w:vertAlign w:val="subscript"/>
        </w:rPr>
        <w:t>max</w:t>
      </w:r>
      <w:proofErr w:type="spellEnd"/>
      <w:r>
        <w:rPr>
          <w:rFonts w:asciiTheme="minorHAnsi" w:hAnsiTheme="minorHAnsi"/>
          <w:sz w:val="21"/>
          <w:szCs w:val="21"/>
        </w:rPr>
        <w:t xml:space="preserve">), calculated from the </w:t>
      </w:r>
      <w:r>
        <w:rPr>
          <w:rFonts w:asciiTheme="minorHAnsi" w:hAnsiTheme="minorHAnsi"/>
          <w:i/>
          <w:iCs/>
          <w:sz w:val="21"/>
          <w:szCs w:val="21"/>
        </w:rPr>
        <w:t>A/C</w:t>
      </w:r>
      <w:r w:rsidRPr="00C13F99">
        <w:rPr>
          <w:rFonts w:asciiTheme="minorHAnsi" w:hAnsiTheme="minorHAnsi"/>
          <w:sz w:val="21"/>
          <w:szCs w:val="21"/>
          <w:vertAlign w:val="subscript"/>
        </w:rPr>
        <w:t>i</w:t>
      </w:r>
      <w:r>
        <w:rPr>
          <w:rFonts w:asciiTheme="minorHAnsi" w:hAnsiTheme="minorHAnsi"/>
          <w:i/>
          <w:iCs/>
          <w:sz w:val="21"/>
          <w:szCs w:val="21"/>
        </w:rPr>
        <w:t xml:space="preserve"> </w:t>
      </w:r>
      <w:r>
        <w:rPr>
          <w:rFonts w:asciiTheme="minorHAnsi" w:hAnsiTheme="minorHAnsi"/>
          <w:sz w:val="21"/>
          <w:szCs w:val="21"/>
        </w:rPr>
        <w:t xml:space="preserve">curve. (a) </w:t>
      </w:r>
      <w:r w:rsidRPr="00B1718B">
        <w:rPr>
          <w:rFonts w:asciiTheme="minorHAnsi" w:hAnsiTheme="minorHAnsi"/>
          <w:sz w:val="21"/>
          <w:szCs w:val="21"/>
        </w:rPr>
        <w:t>Error bars represent standard error of the mean</w:t>
      </w:r>
      <w:r>
        <w:rPr>
          <w:rFonts w:asciiTheme="minorHAnsi" w:hAnsiTheme="minorHAnsi"/>
          <w:sz w:val="21"/>
          <w:szCs w:val="21"/>
        </w:rPr>
        <w:t>. (b-c) Box and whisker plots as previously described. No statistical differences were seen between genotypes (</w:t>
      </w:r>
      <w:r>
        <w:rPr>
          <w:rFonts w:asciiTheme="minorHAnsi" w:hAnsiTheme="minorHAnsi"/>
          <w:i/>
          <w:iCs/>
          <w:sz w:val="21"/>
          <w:szCs w:val="21"/>
        </w:rPr>
        <w:t xml:space="preserve">p </w:t>
      </w:r>
      <w:r w:rsidRPr="00C13F99">
        <w:rPr>
          <w:rFonts w:asciiTheme="minorHAnsi" w:hAnsiTheme="minorHAnsi"/>
          <w:sz w:val="21"/>
          <w:szCs w:val="21"/>
        </w:rPr>
        <w:t>&gt; 0.05</w:t>
      </w:r>
      <w:r>
        <w:rPr>
          <w:rFonts w:asciiTheme="minorHAnsi" w:hAnsiTheme="minorHAnsi"/>
          <w:sz w:val="21"/>
          <w:szCs w:val="21"/>
        </w:rPr>
        <w:t>, one-way ANOVA</w:t>
      </w:r>
      <w:r w:rsidRPr="00C13F99">
        <w:rPr>
          <w:rFonts w:asciiTheme="minorHAnsi" w:hAnsiTheme="minorHAnsi"/>
          <w:sz w:val="21"/>
          <w:szCs w:val="21"/>
        </w:rPr>
        <w:t xml:space="preserve">).  </w:t>
      </w:r>
      <w:r w:rsidRPr="00B1718B">
        <w:rPr>
          <w:rFonts w:asciiTheme="minorHAnsi" w:hAnsiTheme="minorHAnsi"/>
          <w:sz w:val="21"/>
          <w:szCs w:val="21"/>
        </w:rPr>
        <w:t>n = 5-6 plants per genotype.</w:t>
      </w:r>
    </w:p>
    <w:p w14:paraId="6856B82E" w14:textId="77777777" w:rsidR="00083A71" w:rsidRDefault="00083A71" w:rsidP="00083A71"/>
    <w:p w14:paraId="61E4B951" w14:textId="77777777" w:rsidR="00083A71" w:rsidRDefault="00083A71" w:rsidP="00083A71"/>
    <w:p w14:paraId="1EA634E4" w14:textId="77777777" w:rsidR="00083A71" w:rsidRDefault="00083A71" w:rsidP="00083A71"/>
    <w:p w14:paraId="6947C7D9" w14:textId="77777777" w:rsidR="00083A71" w:rsidRDefault="00083A71" w:rsidP="00083A71"/>
    <w:p w14:paraId="01CAB271" w14:textId="77777777" w:rsidR="00083A71" w:rsidRDefault="00083A71" w:rsidP="00083A71">
      <w:r>
        <w:rPr>
          <w:noProof/>
          <w:lang w:val="en-US" w:eastAsia="en-US"/>
        </w:rPr>
        <w:lastRenderedPageBreak/>
        <mc:AlternateContent>
          <mc:Choice Requires="wpg">
            <w:drawing>
              <wp:anchor distT="0" distB="0" distL="114300" distR="114300" simplePos="0" relativeHeight="251460608" behindDoc="0" locked="0" layoutInCell="1" allowOverlap="1" wp14:anchorId="7A471352" wp14:editId="13BD2A67">
                <wp:simplePos x="0" y="0"/>
                <wp:positionH relativeFrom="margin">
                  <wp:align>center</wp:align>
                </wp:positionH>
                <wp:positionV relativeFrom="paragraph">
                  <wp:posOffset>13335</wp:posOffset>
                </wp:positionV>
                <wp:extent cx="5001611" cy="7443076"/>
                <wp:effectExtent l="0" t="0" r="0" b="0"/>
                <wp:wrapNone/>
                <wp:docPr id="34" name="Group 34"/>
                <wp:cNvGraphicFramePr/>
                <a:graphic xmlns:a="http://schemas.openxmlformats.org/drawingml/2006/main">
                  <a:graphicData uri="http://schemas.microsoft.com/office/word/2010/wordprocessingGroup">
                    <wpg:wgp>
                      <wpg:cNvGrpSpPr/>
                      <wpg:grpSpPr>
                        <a:xfrm>
                          <a:off x="0" y="0"/>
                          <a:ext cx="5001611" cy="7443076"/>
                          <a:chOff x="0" y="0"/>
                          <a:chExt cx="5001611" cy="7443076"/>
                        </a:xfrm>
                      </wpg:grpSpPr>
                      <pic:pic xmlns:pic="http://schemas.openxmlformats.org/drawingml/2006/picture">
                        <pic:nvPicPr>
                          <pic:cNvPr id="35" name="Picture 35" descr="A screenshot of a computer&#10;&#10;Description automatically generated with low confidence"/>
                          <pic:cNvPicPr>
                            <a:picLocks noChangeAspect="1"/>
                          </pic:cNvPicPr>
                        </pic:nvPicPr>
                        <pic:blipFill rotWithShape="1">
                          <a:blip r:embed="rId67" cstate="print">
                            <a:extLst>
                              <a:ext uri="{28A0092B-C50C-407E-A947-70E740481C1C}">
                                <a14:useLocalDpi xmlns:a14="http://schemas.microsoft.com/office/drawing/2010/main" val="0"/>
                              </a:ext>
                            </a:extLst>
                          </a:blip>
                          <a:srcRect b="27119"/>
                          <a:stretch/>
                        </pic:blipFill>
                        <pic:spPr bwMode="auto">
                          <a:xfrm>
                            <a:off x="31531" y="0"/>
                            <a:ext cx="2398395" cy="2184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6" name="Picture 36"/>
                          <pic:cNvPicPr>
                            <a:picLocks noChangeAspect="1"/>
                          </pic:cNvPicPr>
                        </pic:nvPicPr>
                        <pic:blipFill rotWithShape="1">
                          <a:blip r:embed="rId68" cstate="print">
                            <a:extLst>
                              <a:ext uri="{28A0092B-C50C-407E-A947-70E740481C1C}">
                                <a14:useLocalDpi xmlns:a14="http://schemas.microsoft.com/office/drawing/2010/main" val="0"/>
                              </a:ext>
                            </a:extLst>
                          </a:blip>
                          <a:srcRect b="27966"/>
                          <a:stretch/>
                        </pic:blipFill>
                        <pic:spPr bwMode="auto">
                          <a:xfrm>
                            <a:off x="2617076" y="0"/>
                            <a:ext cx="2355850" cy="21590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7" name="Picture 37" descr="A screenshot of a video game&#10;&#10;Description automatically generated with medium confidence"/>
                          <pic:cNvPicPr>
                            <a:picLocks noChangeAspect="1"/>
                          </pic:cNvPicPr>
                        </pic:nvPicPr>
                        <pic:blipFill rotWithShape="1">
                          <a:blip r:embed="rId69" cstate="print">
                            <a:extLst>
                              <a:ext uri="{28A0092B-C50C-407E-A947-70E740481C1C}">
                                <a14:useLocalDpi xmlns:a14="http://schemas.microsoft.com/office/drawing/2010/main" val="0"/>
                              </a:ext>
                            </a:extLst>
                          </a:blip>
                          <a:srcRect b="27119"/>
                          <a:stretch/>
                        </pic:blipFill>
                        <pic:spPr bwMode="auto">
                          <a:xfrm>
                            <a:off x="126125" y="2191407"/>
                            <a:ext cx="2325370" cy="2184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8" name="Picture 38" descr="A screenshot of a video game&#10;&#10;Description automatically generated with medium confidence"/>
                          <pic:cNvPicPr>
                            <a:picLocks noChangeAspect="1"/>
                          </pic:cNvPicPr>
                        </pic:nvPicPr>
                        <pic:blipFill rotWithShape="1">
                          <a:blip r:embed="rId70" cstate="print">
                            <a:extLst>
                              <a:ext uri="{28A0092B-C50C-407E-A947-70E740481C1C}">
                                <a14:useLocalDpi xmlns:a14="http://schemas.microsoft.com/office/drawing/2010/main" val="0"/>
                              </a:ext>
                            </a:extLst>
                          </a:blip>
                          <a:srcRect b="27119"/>
                          <a:stretch/>
                        </pic:blipFill>
                        <pic:spPr bwMode="auto">
                          <a:xfrm>
                            <a:off x="2569780" y="2222938"/>
                            <a:ext cx="2423160" cy="2184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9" name="Picture 39" descr="A screenshot of a video game&#10;&#10;Description automatically generated with medium confidence"/>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2601311" y="4445876"/>
                            <a:ext cx="2400300" cy="2997200"/>
                          </a:xfrm>
                          <a:prstGeom prst="rect">
                            <a:avLst/>
                          </a:prstGeom>
                        </pic:spPr>
                      </pic:pic>
                      <pic:pic xmlns:pic="http://schemas.openxmlformats.org/drawingml/2006/picture">
                        <pic:nvPicPr>
                          <pic:cNvPr id="40" name="Picture 40" descr="A screenshot of a video game&#10;&#10;Description automatically generated with medium confidence"/>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47297" y="4430111"/>
                            <a:ext cx="2395220" cy="2997200"/>
                          </a:xfrm>
                          <a:prstGeom prst="rect">
                            <a:avLst/>
                          </a:prstGeom>
                        </pic:spPr>
                      </pic:pic>
                      <wps:wsp>
                        <wps:cNvPr id="41" name="Text Box 2"/>
                        <wps:cNvSpPr txBox="1">
                          <a:spLocks noChangeArrowheads="1"/>
                        </wps:cNvSpPr>
                        <wps:spPr bwMode="auto">
                          <a:xfrm>
                            <a:off x="0" y="0"/>
                            <a:ext cx="501015" cy="414655"/>
                          </a:xfrm>
                          <a:prstGeom prst="rect">
                            <a:avLst/>
                          </a:prstGeom>
                          <a:noFill/>
                          <a:ln w="9525">
                            <a:noFill/>
                            <a:miter lim="800000"/>
                            <a:headEnd/>
                            <a:tailEnd/>
                          </a:ln>
                        </wps:spPr>
                        <wps:txbx>
                          <w:txbxContent>
                            <w:p w14:paraId="44BC736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42" name="Text Box 2"/>
                        <wps:cNvSpPr txBox="1">
                          <a:spLocks noChangeArrowheads="1"/>
                        </wps:cNvSpPr>
                        <wps:spPr bwMode="auto">
                          <a:xfrm>
                            <a:off x="2554014" y="15766"/>
                            <a:ext cx="501015" cy="414655"/>
                          </a:xfrm>
                          <a:prstGeom prst="rect">
                            <a:avLst/>
                          </a:prstGeom>
                          <a:noFill/>
                          <a:ln w="9525">
                            <a:noFill/>
                            <a:miter lim="800000"/>
                            <a:headEnd/>
                            <a:tailEnd/>
                          </a:ln>
                        </wps:spPr>
                        <wps:txbx>
                          <w:txbxContent>
                            <w:p w14:paraId="1E02228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43" name="Text Box 2"/>
                        <wps:cNvSpPr txBox="1">
                          <a:spLocks noChangeArrowheads="1"/>
                        </wps:cNvSpPr>
                        <wps:spPr bwMode="auto">
                          <a:xfrm>
                            <a:off x="0" y="2112580"/>
                            <a:ext cx="501015" cy="424180"/>
                          </a:xfrm>
                          <a:prstGeom prst="rect">
                            <a:avLst/>
                          </a:prstGeom>
                          <a:noFill/>
                          <a:ln w="9525">
                            <a:noFill/>
                            <a:miter lim="800000"/>
                            <a:headEnd/>
                            <a:tailEnd/>
                          </a:ln>
                        </wps:spPr>
                        <wps:txbx>
                          <w:txbxContent>
                            <w:p w14:paraId="314FDED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44" name="Text Box 2"/>
                        <wps:cNvSpPr txBox="1">
                          <a:spLocks noChangeArrowheads="1"/>
                        </wps:cNvSpPr>
                        <wps:spPr bwMode="auto">
                          <a:xfrm>
                            <a:off x="2522483" y="2128345"/>
                            <a:ext cx="501015" cy="414655"/>
                          </a:xfrm>
                          <a:prstGeom prst="rect">
                            <a:avLst/>
                          </a:prstGeom>
                          <a:noFill/>
                          <a:ln w="9525">
                            <a:noFill/>
                            <a:miter lim="800000"/>
                            <a:headEnd/>
                            <a:tailEnd/>
                          </a:ln>
                        </wps:spPr>
                        <wps:txbx>
                          <w:txbxContent>
                            <w:p w14:paraId="1ED3DBE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wps:txbx>
                        <wps:bodyPr rot="0" vert="horz" wrap="square" lIns="91440" tIns="45720" rIns="91440" bIns="45720" anchor="t" anchorCtr="0">
                          <a:noAutofit/>
                        </wps:bodyPr>
                      </wps:wsp>
                      <wps:wsp>
                        <wps:cNvPr id="45" name="Text Box 2"/>
                        <wps:cNvSpPr txBox="1">
                          <a:spLocks noChangeArrowheads="1"/>
                        </wps:cNvSpPr>
                        <wps:spPr bwMode="auto">
                          <a:xfrm>
                            <a:off x="0" y="4430111"/>
                            <a:ext cx="501015" cy="424180"/>
                          </a:xfrm>
                          <a:prstGeom prst="rect">
                            <a:avLst/>
                          </a:prstGeom>
                          <a:noFill/>
                          <a:ln w="9525">
                            <a:noFill/>
                            <a:miter lim="800000"/>
                            <a:headEnd/>
                            <a:tailEnd/>
                          </a:ln>
                        </wps:spPr>
                        <wps:txbx>
                          <w:txbxContent>
                            <w:p w14:paraId="2AD02DC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46" name="Text Box 2"/>
                        <wps:cNvSpPr txBox="1">
                          <a:spLocks noChangeArrowheads="1"/>
                        </wps:cNvSpPr>
                        <wps:spPr bwMode="auto">
                          <a:xfrm>
                            <a:off x="2522483" y="4430111"/>
                            <a:ext cx="501015" cy="414655"/>
                          </a:xfrm>
                          <a:prstGeom prst="rect">
                            <a:avLst/>
                          </a:prstGeom>
                          <a:noFill/>
                          <a:ln w="9525">
                            <a:noFill/>
                            <a:miter lim="800000"/>
                            <a:headEnd/>
                            <a:tailEnd/>
                          </a:ln>
                        </wps:spPr>
                        <wps:txbx>
                          <w:txbxContent>
                            <w:p w14:paraId="38D3BE4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anchor>
            </w:drawing>
          </mc:Choice>
          <mc:Fallback>
            <w:pict>
              <v:group w14:anchorId="7A471352" id="Group 34" o:spid="_x0000_s1114" style="position:absolute;left:0;text-align:left;margin-left:0;margin-top:1.05pt;width:393.85pt;height:586.05pt;z-index:251460608;mso-position-horizontal:center;mso-position-horizontal-relative:margin" coordsize="50016,7443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">
                <v:shape id="Picture 35" o:spid="_x0000_s1115" type="#_x0000_t75" alt="A screenshot of a computer&#10;&#10;Description automatically generated with low confidence" style="position:absolute;left:315;width:23984;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">
                  <v:imagedata r:id="rId73" o:title="A screenshot of a computer&#10;&#10;Description automatically generated with low confidence" cropbottom="17773f"/>
                </v:shape>
                <v:shape id="Picture 36" o:spid="_x0000_s1116" type="#_x0000_t75" style="position:absolute;left:26170;width:23559;height:2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">
                  <v:imagedata r:id="rId74" o:title="" cropbottom="18328f"/>
                </v:shape>
                <v:shape id="Picture 37" o:spid="_x0000_s1117" type="#_x0000_t75" alt="A screenshot of a video game&#10;&#10;Description automatically generated with medium confidence" style="position:absolute;left:1261;top:21914;width:23253;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">
                  <v:imagedata r:id="rId75" o:title="A screenshot of a video game&#10;&#10;Description automatically generated with medium confidence" cropbottom="17773f"/>
                </v:shape>
                <v:shape id="Picture 38" o:spid="_x0000_s1118" type="#_x0000_t75" alt="A screenshot of a video game&#10;&#10;Description automatically generated with medium confidence" style="position:absolute;left:25697;top:22229;width:24232;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">
                  <v:imagedata r:id="rId76" o:title="A screenshot of a video game&#10;&#10;Description automatically generated with medium confidence" cropbottom="17773f"/>
                </v:shape>
                <v:shape id="Picture 39" o:spid="_x0000_s1119" type="#_x0000_t75" alt="A screenshot of a video game&#10;&#10;Description automatically generated with medium confidence" style="position:absolute;left:26013;top:44458;width:24003;height:29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">
                  <v:imagedata r:id="rId77" o:title="A screenshot of a video game&#10;&#10;Description automatically generated with medium confidence"/>
                </v:shape>
                <v:shape id="Picture 40" o:spid="_x0000_s1120" type="#_x0000_t75" alt="A screenshot of a video game&#10;&#10;Description automatically generated with medium confidence" style="position:absolute;left:472;top:44301;width:23953;height:29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">
                  <v:imagedata r:id="rId78" o:title="A screenshot of a video game&#10;&#10;Description automatically generated with medium confidence"/>
                </v:shape>
                <v:shape id="_x0000_s1121" type="#_x0000_t202" style="position:absolute;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44BC736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22" type="#_x0000_t202" style="position:absolute;left:25540;top:157;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1E02228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23" type="#_x0000_t202" style="position:absolute;top:21125;width:501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314FDED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v:shape id="_x0000_s1124" type="#_x0000_t202" style="position:absolute;left:25224;top:21283;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1ED3DBE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v:textbox>
                </v:shape>
                <v:shape id="_x0000_s1125" type="#_x0000_t202" style="position:absolute;top:44301;width:5010;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2AD02DC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v:shape id="_x0000_s1126" type="#_x0000_t202" style="position:absolute;left:25224;top:44301;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8D3BE4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v:textbox>
                </v:shape>
                <w10:wrap anchorx="margin"/>
              </v:group>
            </w:pict>
          </mc:Fallback>
        </mc:AlternateContent>
      </w:r>
    </w:p>
    <w:p w14:paraId="582C4E06" w14:textId="77777777" w:rsidR="00083A71" w:rsidRDefault="00083A71" w:rsidP="00083A71"/>
    <w:p w14:paraId="36BA2622" w14:textId="77777777" w:rsidR="00083A71" w:rsidRDefault="00083A71" w:rsidP="00083A71"/>
    <w:p w14:paraId="1E55AAB0" w14:textId="77777777" w:rsidR="00083A71" w:rsidRDefault="00083A71" w:rsidP="00083A71"/>
    <w:p w14:paraId="5781EE97" w14:textId="77777777" w:rsidR="00083A71" w:rsidRDefault="00083A71" w:rsidP="00083A71"/>
    <w:p w14:paraId="2EAAE9BA" w14:textId="77777777" w:rsidR="00083A71" w:rsidRDefault="00083A71" w:rsidP="00083A71"/>
    <w:p w14:paraId="6DD55A5C" w14:textId="77777777" w:rsidR="00083A71" w:rsidRDefault="00083A71" w:rsidP="00083A71"/>
    <w:p w14:paraId="2CF87ACD" w14:textId="77777777" w:rsidR="00083A71" w:rsidRDefault="00083A71" w:rsidP="00083A71"/>
    <w:p w14:paraId="538BDC38" w14:textId="77777777" w:rsidR="00083A71" w:rsidRDefault="00083A71" w:rsidP="00083A71"/>
    <w:p w14:paraId="378C30B4" w14:textId="77777777" w:rsidR="00083A71" w:rsidRDefault="00083A71" w:rsidP="00083A71"/>
    <w:p w14:paraId="1835337F" w14:textId="77777777" w:rsidR="00083A71" w:rsidRDefault="00083A71" w:rsidP="00083A71"/>
    <w:p w14:paraId="4C055B43" w14:textId="77777777" w:rsidR="00083A71" w:rsidRDefault="00083A71" w:rsidP="00083A71"/>
    <w:p w14:paraId="048B082A" w14:textId="77777777" w:rsidR="00083A71" w:rsidRPr="009C4C7B" w:rsidRDefault="00083A71" w:rsidP="00083A71">
      <w:pPr>
        <w:pStyle w:val="NoSpacing"/>
        <w:spacing w:line="276" w:lineRule="auto"/>
      </w:pPr>
      <w:r>
        <w:rPr>
          <w:b/>
          <w:bCs/>
          <w:szCs w:val="21"/>
        </w:rPr>
        <w:br/>
      </w:r>
    </w:p>
    <w:p w14:paraId="64C4D92B" w14:textId="77777777" w:rsidR="00083A71" w:rsidRPr="00C70A59" w:rsidRDefault="00083A71" w:rsidP="00083A71">
      <w:pPr>
        <w:pStyle w:val="NoSpacing"/>
        <w:spacing w:line="276" w:lineRule="auto"/>
      </w:pPr>
    </w:p>
    <w:p w14:paraId="6ECC4360" w14:textId="77777777" w:rsidR="00083A71" w:rsidRDefault="00083A71" w:rsidP="00083A71"/>
    <w:p w14:paraId="2D41A446" w14:textId="77777777" w:rsidR="00083A71" w:rsidRDefault="00083A71" w:rsidP="00083A71"/>
    <w:p w14:paraId="4A47E892" w14:textId="77777777" w:rsidR="00083A71" w:rsidRDefault="00083A71" w:rsidP="00083A71"/>
    <w:p w14:paraId="43B20C65" w14:textId="77777777" w:rsidR="00083A71" w:rsidRDefault="00083A71" w:rsidP="00083A71"/>
    <w:p w14:paraId="209252FD" w14:textId="77777777" w:rsidR="00083A71" w:rsidRDefault="00083A71" w:rsidP="00083A71"/>
    <w:p w14:paraId="288674A6" w14:textId="77777777" w:rsidR="00083A71" w:rsidRPr="00CF3C70" w:rsidRDefault="00083A71" w:rsidP="00083A71">
      <w:pPr>
        <w:rPr>
          <w:b/>
        </w:rPr>
      </w:pPr>
    </w:p>
    <w:p w14:paraId="4935DBBF" w14:textId="77777777" w:rsidR="00083A71" w:rsidRDefault="00083A71" w:rsidP="00083A71"/>
    <w:p w14:paraId="323C0741" w14:textId="77777777" w:rsidR="00083A71" w:rsidRPr="004925F1" w:rsidRDefault="00083A71" w:rsidP="00083A71">
      <w:pPr>
        <w:spacing w:line="276" w:lineRule="auto"/>
        <w:rPr>
          <w:sz w:val="21"/>
          <w:szCs w:val="21"/>
        </w:rPr>
      </w:pPr>
      <w:r w:rsidRPr="004925F1">
        <w:rPr>
          <w:b/>
          <w:bCs/>
          <w:sz w:val="21"/>
          <w:szCs w:val="20"/>
        </w:rPr>
        <w:t>Figure 3.</w:t>
      </w:r>
      <w:r w:rsidR="00D92D86">
        <w:rPr>
          <w:b/>
          <w:bCs/>
          <w:sz w:val="21"/>
          <w:szCs w:val="20"/>
        </w:rPr>
        <w:t>6</w:t>
      </w:r>
      <w:r w:rsidRPr="004925F1">
        <w:rPr>
          <w:b/>
          <w:bCs/>
          <w:sz w:val="21"/>
          <w:szCs w:val="20"/>
        </w:rPr>
        <w:t xml:space="preserve">. Stomatal densities and gas exchange measurements of rice EPF mutants. </w:t>
      </w:r>
      <w:r w:rsidRPr="004925F1">
        <w:rPr>
          <w:b/>
          <w:bCs/>
          <w:sz w:val="21"/>
          <w:szCs w:val="20"/>
        </w:rPr>
        <w:br/>
        <w:t xml:space="preserve">(a) </w:t>
      </w:r>
      <w:r w:rsidRPr="004925F1">
        <w:rPr>
          <w:sz w:val="21"/>
          <w:szCs w:val="20"/>
        </w:rPr>
        <w:t xml:space="preserve">Stomatal densities of the abaxial epidermis. </w:t>
      </w:r>
      <w:r w:rsidRPr="004925F1">
        <w:rPr>
          <w:b/>
          <w:bCs/>
          <w:sz w:val="21"/>
          <w:szCs w:val="20"/>
        </w:rPr>
        <w:t xml:space="preserve">(b) </w:t>
      </w:r>
      <w:r w:rsidRPr="004925F1">
        <w:rPr>
          <w:sz w:val="21"/>
          <w:szCs w:val="20"/>
        </w:rPr>
        <w:t>Stomatal conductance to water vapour (</w:t>
      </w:r>
      <w:r w:rsidRPr="004925F1">
        <w:rPr>
          <w:i/>
          <w:iCs/>
          <w:sz w:val="21"/>
          <w:szCs w:val="20"/>
        </w:rPr>
        <w:t>g</w:t>
      </w:r>
      <w:r w:rsidRPr="004925F1">
        <w:rPr>
          <w:sz w:val="21"/>
          <w:szCs w:val="20"/>
          <w:vertAlign w:val="subscript"/>
        </w:rPr>
        <w:t>s</w:t>
      </w:r>
      <w:r w:rsidRPr="004925F1">
        <w:rPr>
          <w:sz w:val="21"/>
          <w:szCs w:val="20"/>
        </w:rPr>
        <w:t xml:space="preserve">),  </w:t>
      </w:r>
      <w:r w:rsidRPr="004925F1">
        <w:rPr>
          <w:b/>
          <w:bCs/>
          <w:sz w:val="21"/>
          <w:szCs w:val="20"/>
        </w:rPr>
        <w:t xml:space="preserve">(c) </w:t>
      </w:r>
      <w:r w:rsidRPr="004925F1">
        <w:rPr>
          <w:sz w:val="21"/>
          <w:szCs w:val="20"/>
        </w:rPr>
        <w:t>net carbon assimilation rate (</w:t>
      </w:r>
      <w:r w:rsidRPr="004925F1">
        <w:rPr>
          <w:i/>
          <w:iCs/>
          <w:sz w:val="21"/>
          <w:szCs w:val="20"/>
        </w:rPr>
        <w:t>A</w:t>
      </w:r>
      <w:r w:rsidRPr="004925F1">
        <w:rPr>
          <w:sz w:val="21"/>
          <w:szCs w:val="20"/>
        </w:rPr>
        <w:t xml:space="preserve">), </w:t>
      </w:r>
      <w:r w:rsidRPr="004925F1">
        <w:rPr>
          <w:b/>
          <w:bCs/>
          <w:sz w:val="21"/>
          <w:szCs w:val="20"/>
        </w:rPr>
        <w:t xml:space="preserve">(d) </w:t>
      </w:r>
      <w:r w:rsidRPr="004925F1">
        <w:rPr>
          <w:sz w:val="21"/>
          <w:szCs w:val="20"/>
        </w:rPr>
        <w:t>intrinsic water-use-efficiency (</w:t>
      </w:r>
      <w:proofErr w:type="spellStart"/>
      <w:r w:rsidRPr="004925F1">
        <w:rPr>
          <w:sz w:val="21"/>
          <w:szCs w:val="20"/>
        </w:rPr>
        <w:t>WUE</w:t>
      </w:r>
      <w:r w:rsidRPr="004925F1">
        <w:rPr>
          <w:sz w:val="21"/>
          <w:szCs w:val="20"/>
          <w:vertAlign w:val="subscript"/>
        </w:rPr>
        <w:t>i</w:t>
      </w:r>
      <w:proofErr w:type="spellEnd"/>
      <w:r w:rsidRPr="004925F1">
        <w:rPr>
          <w:sz w:val="21"/>
          <w:szCs w:val="20"/>
        </w:rPr>
        <w:t xml:space="preserve">) calculated as </w:t>
      </w:r>
      <w:r w:rsidRPr="004925F1">
        <w:rPr>
          <w:i/>
          <w:iCs/>
          <w:sz w:val="21"/>
          <w:szCs w:val="20"/>
        </w:rPr>
        <w:t>A</w:t>
      </w:r>
      <w:r w:rsidRPr="004925F1">
        <w:rPr>
          <w:sz w:val="21"/>
          <w:szCs w:val="20"/>
        </w:rPr>
        <w:t>/</w:t>
      </w:r>
      <w:proofErr w:type="spellStart"/>
      <w:r w:rsidRPr="004925F1">
        <w:rPr>
          <w:i/>
          <w:iCs/>
          <w:sz w:val="21"/>
          <w:szCs w:val="20"/>
        </w:rPr>
        <w:t>g</w:t>
      </w:r>
      <w:r w:rsidRPr="004925F1">
        <w:rPr>
          <w:sz w:val="21"/>
          <w:szCs w:val="20"/>
          <w:vertAlign w:val="subscript"/>
        </w:rPr>
        <w:t>s</w:t>
      </w:r>
      <w:proofErr w:type="spellEnd"/>
      <w:r w:rsidRPr="004925F1">
        <w:rPr>
          <w:sz w:val="21"/>
          <w:szCs w:val="20"/>
        </w:rPr>
        <w:t xml:space="preserve">, </w:t>
      </w:r>
      <w:r w:rsidRPr="004925F1">
        <w:rPr>
          <w:b/>
          <w:bCs/>
          <w:sz w:val="21"/>
          <w:szCs w:val="20"/>
        </w:rPr>
        <w:t xml:space="preserve">(e) </w:t>
      </w:r>
      <w:r w:rsidR="009E06CA">
        <w:rPr>
          <w:sz w:val="21"/>
          <w:szCs w:val="20"/>
        </w:rPr>
        <w:t>intercellular</w:t>
      </w:r>
      <w:r w:rsidRPr="004925F1">
        <w:rPr>
          <w:sz w:val="21"/>
          <w:szCs w:val="20"/>
        </w:rPr>
        <w:t xml:space="preserve"> CO</w:t>
      </w:r>
      <w:r w:rsidRPr="004925F1">
        <w:rPr>
          <w:sz w:val="21"/>
          <w:szCs w:val="20"/>
          <w:vertAlign w:val="subscript"/>
        </w:rPr>
        <w:t>2</w:t>
      </w:r>
      <w:r w:rsidRPr="004925F1">
        <w:rPr>
          <w:sz w:val="21"/>
          <w:szCs w:val="20"/>
        </w:rPr>
        <w:t xml:space="preserve"> concentration (</w:t>
      </w:r>
      <w:r w:rsidRPr="004925F1">
        <w:rPr>
          <w:i/>
          <w:iCs/>
          <w:sz w:val="21"/>
          <w:szCs w:val="20"/>
        </w:rPr>
        <w:t>C</w:t>
      </w:r>
      <w:r w:rsidRPr="004925F1">
        <w:rPr>
          <w:sz w:val="21"/>
          <w:szCs w:val="20"/>
          <w:vertAlign w:val="subscript"/>
        </w:rPr>
        <w:t>i</w:t>
      </w:r>
      <w:r w:rsidRPr="004925F1">
        <w:rPr>
          <w:sz w:val="21"/>
          <w:szCs w:val="20"/>
        </w:rPr>
        <w:t xml:space="preserve">), and </w:t>
      </w:r>
      <w:r w:rsidRPr="004925F1">
        <w:rPr>
          <w:b/>
          <w:bCs/>
          <w:sz w:val="21"/>
          <w:szCs w:val="20"/>
        </w:rPr>
        <w:t>(f)</w:t>
      </w:r>
      <w:r w:rsidRPr="004925F1">
        <w:rPr>
          <w:sz w:val="21"/>
          <w:szCs w:val="20"/>
        </w:rPr>
        <w:t xml:space="preserve"> leaf temperature, measured under steady-state conditions at 2000 </w:t>
      </w:r>
      <w:r w:rsidRPr="004925F1">
        <w:rPr>
          <w:sz w:val="21"/>
          <w:szCs w:val="21"/>
        </w:rPr>
        <w:t>µmol m</w:t>
      </w:r>
      <w:r w:rsidRPr="004925F1">
        <w:rPr>
          <w:sz w:val="21"/>
          <w:szCs w:val="21"/>
          <w:vertAlign w:val="superscript"/>
        </w:rPr>
        <w:t>-2</w:t>
      </w:r>
      <w:r w:rsidRPr="004925F1">
        <w:rPr>
          <w:sz w:val="21"/>
          <w:szCs w:val="21"/>
        </w:rPr>
        <w:t xml:space="preserve"> s</w:t>
      </w:r>
      <w:r w:rsidRPr="004925F1">
        <w:rPr>
          <w:sz w:val="21"/>
          <w:szCs w:val="21"/>
          <w:vertAlign w:val="superscript"/>
        </w:rPr>
        <w:t>-1</w:t>
      </w:r>
      <w:r w:rsidRPr="004925F1">
        <w:rPr>
          <w:sz w:val="21"/>
          <w:szCs w:val="21"/>
        </w:rPr>
        <w:t xml:space="preserve"> PAR</w:t>
      </w:r>
      <w:r w:rsidRPr="004925F1">
        <w:rPr>
          <w:sz w:val="21"/>
          <w:szCs w:val="20"/>
        </w:rPr>
        <w:t xml:space="preserve"> on fully developed leaf 5. </w:t>
      </w:r>
      <w:r w:rsidRPr="004925F1">
        <w:rPr>
          <w:sz w:val="21"/>
          <w:szCs w:val="21"/>
        </w:rPr>
        <w:t>Box and whisker plots are as previously described. Different letters denote significant differences between the genotype means (</w:t>
      </w:r>
      <w:r w:rsidRPr="004925F1">
        <w:rPr>
          <w:i/>
          <w:iCs/>
          <w:sz w:val="21"/>
          <w:szCs w:val="21"/>
        </w:rPr>
        <w:t>p</w:t>
      </w:r>
      <w:r w:rsidRPr="004925F1">
        <w:rPr>
          <w:sz w:val="21"/>
          <w:szCs w:val="21"/>
        </w:rPr>
        <w:t xml:space="preserve"> &lt; 0.05, one-way ANOVA and post-hoc Tukey’s test). n = 5 plants per genotype.</w:t>
      </w:r>
    </w:p>
    <w:p w14:paraId="43EF0C6C" w14:textId="77777777" w:rsidR="00083A71" w:rsidRDefault="00083A71" w:rsidP="00083A71">
      <w:pPr>
        <w:pStyle w:val="Heading4"/>
      </w:pPr>
      <w:r>
        <w:lastRenderedPageBreak/>
        <w:t>3.2.</w:t>
      </w:r>
      <w:r w:rsidR="007A57C0">
        <w:t>2</w:t>
      </w:r>
      <w:r>
        <w:tab/>
        <w:t>Reducing stomatal density increases photorespiration rate in C</w:t>
      </w:r>
      <w:r>
        <w:rPr>
          <w:vertAlign w:val="subscript"/>
        </w:rPr>
        <w:t xml:space="preserve">3 </w:t>
      </w:r>
      <w:r>
        <w:t>plants</w:t>
      </w:r>
    </w:p>
    <w:p w14:paraId="44BC73D6" w14:textId="77777777" w:rsidR="00083A71" w:rsidRDefault="00083A71" w:rsidP="00083A71">
      <w:pPr>
        <w:rPr>
          <w:sz w:val="21"/>
          <w:szCs w:val="21"/>
        </w:rPr>
      </w:pPr>
      <w:r>
        <w:t xml:space="preserve">To understand what is causing the reduced </w:t>
      </w:r>
      <w:r>
        <w:rPr>
          <w:i/>
          <w:iCs/>
        </w:rPr>
        <w:t>A</w:t>
      </w:r>
      <w:r>
        <w:t xml:space="preserve"> in plants with fewer stomata, the photorespiration rates in the same collection of Arabidopsis and rice lines were measured. Using the method described by </w:t>
      </w:r>
      <w:r>
        <w:fldChar w:fldCharType="begin"/>
      </w:r>
      <w:r>
        <w:instrText xml:space="preserve"> ADDIN ZOTERO_ITEM CSL_CITATION {"citationID":"OKV144uT","properties":{"formattedCitation":"(Bellasio {\\i{}et al.}, 2014)","plainCitation":"(Bellasio et al., 2014)","dontUpdate":true,"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fldChar w:fldCharType="separate"/>
      </w:r>
      <w:r w:rsidRPr="00DE0EF8">
        <w:rPr>
          <w:szCs w:val="24"/>
        </w:rPr>
        <w:t xml:space="preserve">Bellasio </w:t>
      </w:r>
      <w:r w:rsidRPr="0033099E">
        <w:rPr>
          <w:szCs w:val="24"/>
        </w:rPr>
        <w:t>et al.</w:t>
      </w:r>
      <w:r w:rsidRPr="00DE0EF8">
        <w:rPr>
          <w:szCs w:val="24"/>
        </w:rPr>
        <w:t xml:space="preserve"> </w:t>
      </w:r>
      <w:r>
        <w:rPr>
          <w:szCs w:val="24"/>
        </w:rPr>
        <w:t>(</w:t>
      </w:r>
      <w:r w:rsidRPr="00DE0EF8">
        <w:rPr>
          <w:szCs w:val="24"/>
        </w:rPr>
        <w:t>2014)</w:t>
      </w:r>
      <w:r>
        <w:fldChar w:fldCharType="end"/>
      </w:r>
      <w:r>
        <w:t>, combined gas exchange and chlorophyll fluorescence measurements were taken under ambient O</w:t>
      </w:r>
      <w:r w:rsidRPr="00DE0EF8">
        <w:rPr>
          <w:vertAlign w:val="subscript"/>
        </w:rPr>
        <w:t>2</w:t>
      </w:r>
      <w:r>
        <w:t xml:space="preserve"> and low O</w:t>
      </w:r>
      <w:r w:rsidRPr="00DE0EF8">
        <w:rPr>
          <w:vertAlign w:val="subscript"/>
        </w:rPr>
        <w:t>2</w:t>
      </w:r>
      <w:r>
        <w:t xml:space="preserve"> conditions, with the latter </w:t>
      </w:r>
      <w:r w:rsidR="00337CF1">
        <w:t xml:space="preserve">condition </w:t>
      </w:r>
      <w:r>
        <w:t xml:space="preserve">used to effectively eliminate photorespiration. Values of </w:t>
      </w:r>
      <w:r>
        <w:rPr>
          <w:i/>
          <w:iCs/>
        </w:rPr>
        <w:t xml:space="preserve">A </w:t>
      </w:r>
      <w:r>
        <w:t>and effective quantum yield of photosystem II (Y(II)) measured under the two O</w:t>
      </w:r>
      <w:r>
        <w:rPr>
          <w:vertAlign w:val="subscript"/>
        </w:rPr>
        <w:t xml:space="preserve">2 </w:t>
      </w:r>
      <w:r>
        <w:t>co</w:t>
      </w:r>
      <w:r w:rsidR="00337CF1">
        <w:t>ncentrations</w:t>
      </w:r>
      <w:r>
        <w:t xml:space="preserve"> can then be used to generate a value for the ratio of  Rubisco </w:t>
      </w:r>
      <w:r w:rsidRPr="003726D5">
        <w:t>oxygenation rate to Rubisco carboxylation rate</w:t>
      </w:r>
      <w:r w:rsidRPr="003726D5">
        <w:rPr>
          <w:sz w:val="21"/>
          <w:szCs w:val="21"/>
        </w:rPr>
        <w:t xml:space="preserve"> (</w:t>
      </w:r>
      <w:r w:rsidRPr="003726D5">
        <w:rPr>
          <w:i/>
          <w:iCs/>
          <w:sz w:val="21"/>
          <w:szCs w:val="21"/>
        </w:rPr>
        <w:t>V</w:t>
      </w:r>
      <w:r w:rsidRPr="003726D5">
        <w:rPr>
          <w:sz w:val="21"/>
          <w:szCs w:val="21"/>
          <w:vertAlign w:val="subscript"/>
        </w:rPr>
        <w:t>o</w:t>
      </w:r>
      <w:r w:rsidRPr="003726D5">
        <w:rPr>
          <w:sz w:val="21"/>
          <w:szCs w:val="21"/>
        </w:rPr>
        <w:t>/</w:t>
      </w:r>
      <w:proofErr w:type="spellStart"/>
      <w:r w:rsidRPr="003726D5">
        <w:rPr>
          <w:i/>
          <w:iCs/>
          <w:sz w:val="21"/>
          <w:szCs w:val="21"/>
        </w:rPr>
        <w:t>V</w:t>
      </w:r>
      <w:r w:rsidRPr="003726D5">
        <w:rPr>
          <w:sz w:val="21"/>
          <w:szCs w:val="21"/>
          <w:vertAlign w:val="subscript"/>
        </w:rPr>
        <w:t>c</w:t>
      </w:r>
      <w:proofErr w:type="spellEnd"/>
      <w:r w:rsidRPr="003726D5">
        <w:rPr>
          <w:sz w:val="21"/>
          <w:szCs w:val="21"/>
        </w:rPr>
        <w:t xml:space="preserve">), which </w:t>
      </w:r>
      <w:r w:rsidR="00337CF1">
        <w:rPr>
          <w:sz w:val="21"/>
          <w:szCs w:val="21"/>
        </w:rPr>
        <w:t>provides</w:t>
      </w:r>
      <w:r>
        <w:rPr>
          <w:sz w:val="21"/>
          <w:szCs w:val="21"/>
        </w:rPr>
        <w:t xml:space="preserve"> </w:t>
      </w:r>
      <w:r w:rsidRPr="003726D5">
        <w:rPr>
          <w:sz w:val="21"/>
          <w:szCs w:val="21"/>
        </w:rPr>
        <w:t xml:space="preserve">a proxy </w:t>
      </w:r>
      <w:r>
        <w:rPr>
          <w:sz w:val="21"/>
          <w:szCs w:val="21"/>
        </w:rPr>
        <w:t xml:space="preserve">measurement of </w:t>
      </w:r>
      <w:r w:rsidRPr="003726D5">
        <w:rPr>
          <w:sz w:val="21"/>
          <w:szCs w:val="21"/>
        </w:rPr>
        <w:t>photorespiration.</w:t>
      </w:r>
      <w:r>
        <w:rPr>
          <w:sz w:val="21"/>
          <w:szCs w:val="21"/>
        </w:rPr>
        <w:t xml:space="preserve"> </w:t>
      </w:r>
      <w:r w:rsidR="00337CF1">
        <w:rPr>
          <w:sz w:val="21"/>
          <w:szCs w:val="21"/>
        </w:rPr>
        <w:t>More details on the experimental procedure can be found in section 2.8.1.4.</w:t>
      </w:r>
    </w:p>
    <w:p w14:paraId="0CB4A21A" w14:textId="77777777" w:rsidR="00083A71" w:rsidRDefault="00083A71" w:rsidP="00083A71">
      <w:pPr>
        <w:ind w:firstLine="720"/>
        <w:rPr>
          <w:sz w:val="21"/>
          <w:szCs w:val="21"/>
        </w:rPr>
      </w:pPr>
      <w:r>
        <w:t>This experiment revealed that</w:t>
      </w:r>
      <w:r w:rsidR="00D92D86">
        <w:t xml:space="preserve"> in both Arabidopsis (Figure 3.7</w:t>
      </w:r>
      <w:r>
        <w:t>a) and rice (Fi</w:t>
      </w:r>
      <w:r w:rsidR="00D92D86">
        <w:t>gure 3.7</w:t>
      </w:r>
      <w:r>
        <w:t>b), genotypes with low-</w:t>
      </w:r>
      <w:r>
        <w:rPr>
          <w:i/>
          <w:iCs/>
        </w:rPr>
        <w:t>SD</w:t>
      </w:r>
      <w:r>
        <w:t xml:space="preserve"> displayed significantly increased rates of </w:t>
      </w:r>
      <w:r w:rsidRPr="00C71F81">
        <w:rPr>
          <w:i/>
          <w:iCs/>
          <w:sz w:val="21"/>
          <w:szCs w:val="21"/>
        </w:rPr>
        <w:t>V</w:t>
      </w:r>
      <w:r w:rsidRPr="00C71F81">
        <w:rPr>
          <w:sz w:val="21"/>
          <w:szCs w:val="21"/>
          <w:vertAlign w:val="subscript"/>
        </w:rPr>
        <w:t>o</w:t>
      </w:r>
      <w:r w:rsidRPr="00C71F81">
        <w:rPr>
          <w:sz w:val="21"/>
          <w:szCs w:val="21"/>
        </w:rPr>
        <w:t>/</w:t>
      </w:r>
      <w:proofErr w:type="spellStart"/>
      <w:r w:rsidRPr="00C71F81">
        <w:rPr>
          <w:i/>
          <w:iCs/>
          <w:sz w:val="21"/>
          <w:szCs w:val="21"/>
        </w:rPr>
        <w:t>V</w:t>
      </w:r>
      <w:r w:rsidRPr="00C71F81">
        <w:rPr>
          <w:sz w:val="21"/>
          <w:szCs w:val="21"/>
          <w:vertAlign w:val="subscript"/>
        </w:rPr>
        <w:t>c</w:t>
      </w:r>
      <w:proofErr w:type="spellEnd"/>
      <w:r>
        <w:rPr>
          <w:sz w:val="21"/>
          <w:szCs w:val="21"/>
        </w:rPr>
        <w:t xml:space="preserve"> in comparison to their corresponding controls. However, genotypes with high</w:t>
      </w:r>
      <w:r>
        <w:rPr>
          <w:sz w:val="21"/>
          <w:szCs w:val="21"/>
        </w:rPr>
        <w:softHyphen/>
        <w:t>-</w:t>
      </w:r>
      <w:r>
        <w:rPr>
          <w:i/>
          <w:iCs/>
          <w:sz w:val="21"/>
          <w:szCs w:val="21"/>
        </w:rPr>
        <w:t xml:space="preserve">SD </w:t>
      </w:r>
      <w:r>
        <w:rPr>
          <w:sz w:val="21"/>
          <w:szCs w:val="21"/>
        </w:rPr>
        <w:t xml:space="preserve">did not differ significantly from the control line for that species. When the values of </w:t>
      </w:r>
      <w:r w:rsidRPr="00C71F81">
        <w:rPr>
          <w:i/>
          <w:iCs/>
          <w:sz w:val="21"/>
          <w:szCs w:val="21"/>
        </w:rPr>
        <w:t>V</w:t>
      </w:r>
      <w:r w:rsidRPr="00C71F81">
        <w:rPr>
          <w:sz w:val="21"/>
          <w:szCs w:val="21"/>
          <w:vertAlign w:val="subscript"/>
        </w:rPr>
        <w:t>o</w:t>
      </w:r>
      <w:r w:rsidRPr="00C71F81">
        <w:rPr>
          <w:sz w:val="21"/>
          <w:szCs w:val="21"/>
        </w:rPr>
        <w:t>/</w:t>
      </w:r>
      <w:proofErr w:type="spellStart"/>
      <w:r w:rsidRPr="00C71F81">
        <w:rPr>
          <w:i/>
          <w:iCs/>
          <w:sz w:val="21"/>
          <w:szCs w:val="21"/>
        </w:rPr>
        <w:t>V</w:t>
      </w:r>
      <w:r w:rsidRPr="00C71F81">
        <w:rPr>
          <w:sz w:val="21"/>
          <w:szCs w:val="21"/>
          <w:vertAlign w:val="subscript"/>
        </w:rPr>
        <w:t>c</w:t>
      </w:r>
      <w:proofErr w:type="spellEnd"/>
      <w:r>
        <w:rPr>
          <w:sz w:val="21"/>
          <w:szCs w:val="21"/>
        </w:rPr>
        <w:t xml:space="preserve"> were plotted against rates of </w:t>
      </w:r>
      <w:r w:rsidRPr="00741504">
        <w:rPr>
          <w:i/>
          <w:iCs/>
          <w:sz w:val="21"/>
          <w:szCs w:val="21"/>
        </w:rPr>
        <w:t>g</w:t>
      </w:r>
      <w:r w:rsidRPr="00741504">
        <w:rPr>
          <w:sz w:val="21"/>
          <w:szCs w:val="21"/>
          <w:vertAlign w:val="subscript"/>
        </w:rPr>
        <w:t>s</w:t>
      </w:r>
      <w:r>
        <w:rPr>
          <w:sz w:val="21"/>
          <w:szCs w:val="21"/>
        </w:rPr>
        <w:t xml:space="preserve"> for individual plants, a significant negative relationship between the two parameters was found across t</w:t>
      </w:r>
      <w:r w:rsidR="00D92D86">
        <w:rPr>
          <w:sz w:val="21"/>
          <w:szCs w:val="21"/>
        </w:rPr>
        <w:t>he Arabidopsis lines (Figure 3.8a) and rice lines (Figure 3.8</w:t>
      </w:r>
      <w:r>
        <w:rPr>
          <w:sz w:val="21"/>
          <w:szCs w:val="21"/>
        </w:rPr>
        <w:t xml:space="preserve">b). Respectively, </w:t>
      </w:r>
      <w:r>
        <w:rPr>
          <w:i/>
          <w:iCs/>
          <w:sz w:val="21"/>
          <w:szCs w:val="21"/>
        </w:rPr>
        <w:t>g</w:t>
      </w:r>
      <w:r>
        <w:rPr>
          <w:sz w:val="21"/>
          <w:szCs w:val="21"/>
          <w:vertAlign w:val="subscript"/>
        </w:rPr>
        <w:t>s</w:t>
      </w:r>
      <w:r>
        <w:rPr>
          <w:sz w:val="21"/>
          <w:szCs w:val="21"/>
        </w:rPr>
        <w:t xml:space="preserve"> was found to explain 67% and 73% of the variation seen in </w:t>
      </w:r>
      <w:r w:rsidRPr="00C71F81">
        <w:rPr>
          <w:i/>
          <w:iCs/>
          <w:sz w:val="21"/>
          <w:szCs w:val="21"/>
        </w:rPr>
        <w:t>V</w:t>
      </w:r>
      <w:r w:rsidRPr="00C71F81">
        <w:rPr>
          <w:sz w:val="21"/>
          <w:szCs w:val="21"/>
          <w:vertAlign w:val="subscript"/>
        </w:rPr>
        <w:t>o</w:t>
      </w:r>
      <w:r w:rsidRPr="00C71F81">
        <w:rPr>
          <w:sz w:val="21"/>
          <w:szCs w:val="21"/>
        </w:rPr>
        <w:t>/</w:t>
      </w:r>
      <w:proofErr w:type="spellStart"/>
      <w:r w:rsidRPr="00C71F81">
        <w:rPr>
          <w:i/>
          <w:iCs/>
          <w:sz w:val="21"/>
          <w:szCs w:val="21"/>
        </w:rPr>
        <w:t>V</w:t>
      </w:r>
      <w:r w:rsidRPr="00C71F81">
        <w:rPr>
          <w:sz w:val="21"/>
          <w:szCs w:val="21"/>
          <w:vertAlign w:val="subscript"/>
        </w:rPr>
        <w:t>c</w:t>
      </w:r>
      <w:proofErr w:type="spellEnd"/>
      <w:r>
        <w:rPr>
          <w:sz w:val="21"/>
          <w:szCs w:val="21"/>
        </w:rPr>
        <w:t xml:space="preserve"> in Arabidopsis and rice.</w:t>
      </w:r>
    </w:p>
    <w:p w14:paraId="08BB6C42" w14:textId="77777777" w:rsidR="00083A71" w:rsidRDefault="00083A71" w:rsidP="00083A71">
      <w:pPr>
        <w:ind w:firstLine="720"/>
      </w:pPr>
      <w:r>
        <w:rPr>
          <w:sz w:val="21"/>
          <w:szCs w:val="21"/>
        </w:rPr>
        <w:t>To investigate whether the reduction in net photosynthesis seen in low-</w:t>
      </w:r>
      <w:r w:rsidRPr="00741504">
        <w:rPr>
          <w:i/>
          <w:iCs/>
          <w:sz w:val="21"/>
          <w:szCs w:val="21"/>
        </w:rPr>
        <w:t>SD</w:t>
      </w:r>
      <w:r>
        <w:rPr>
          <w:sz w:val="21"/>
          <w:szCs w:val="21"/>
        </w:rPr>
        <w:t xml:space="preserve"> lines is caused by increased rates of photorespiration, the rates of </w:t>
      </w:r>
      <w:r>
        <w:rPr>
          <w:i/>
          <w:iCs/>
          <w:sz w:val="21"/>
          <w:szCs w:val="21"/>
        </w:rPr>
        <w:t>A</w:t>
      </w:r>
      <w:r>
        <w:rPr>
          <w:sz w:val="21"/>
          <w:szCs w:val="21"/>
        </w:rPr>
        <w:t xml:space="preserve"> under low O</w:t>
      </w:r>
      <w:r>
        <w:rPr>
          <w:sz w:val="21"/>
          <w:szCs w:val="21"/>
          <w:vertAlign w:val="subscript"/>
        </w:rPr>
        <w:t>2</w:t>
      </w:r>
      <w:r>
        <w:rPr>
          <w:sz w:val="21"/>
          <w:szCs w:val="21"/>
        </w:rPr>
        <w:t xml:space="preserve"> were compared. Under low photorespiratory conditions, there no longer was a significant difference between AtEPF2-OE, </w:t>
      </w:r>
      <w:r>
        <w:rPr>
          <w:i/>
          <w:iCs/>
          <w:sz w:val="21"/>
          <w:szCs w:val="21"/>
        </w:rPr>
        <w:t xml:space="preserve">Atepfl9 </w:t>
      </w:r>
      <w:r>
        <w:rPr>
          <w:sz w:val="21"/>
          <w:szCs w:val="21"/>
        </w:rPr>
        <w:t xml:space="preserve">and Col-0, although the two low-SD lines did differ significantly from both </w:t>
      </w:r>
      <w:r w:rsidR="00337CF1">
        <w:rPr>
          <w:sz w:val="21"/>
          <w:szCs w:val="21"/>
        </w:rPr>
        <w:t>high-</w:t>
      </w:r>
      <w:r w:rsidR="00337CF1">
        <w:rPr>
          <w:i/>
          <w:iCs/>
          <w:sz w:val="21"/>
          <w:szCs w:val="21"/>
        </w:rPr>
        <w:t xml:space="preserve">SD </w:t>
      </w:r>
      <w:r w:rsidR="00FC100E">
        <w:rPr>
          <w:sz w:val="21"/>
          <w:szCs w:val="21"/>
        </w:rPr>
        <w:t>lines (Figure 3.7c</w:t>
      </w:r>
      <w:r>
        <w:rPr>
          <w:sz w:val="21"/>
          <w:szCs w:val="21"/>
        </w:rPr>
        <w:t xml:space="preserve">). In rice, no significant differences were observed across </w:t>
      </w:r>
      <w:r w:rsidR="00FC100E">
        <w:rPr>
          <w:sz w:val="21"/>
          <w:szCs w:val="21"/>
        </w:rPr>
        <w:t>any of the genotypes (Figure 3.7d</w:t>
      </w:r>
      <w:r>
        <w:rPr>
          <w:sz w:val="21"/>
          <w:szCs w:val="21"/>
        </w:rPr>
        <w:t xml:space="preserve">). This suggests that photorespiration is contributing to the reduced </w:t>
      </w:r>
      <w:r>
        <w:rPr>
          <w:i/>
          <w:iCs/>
          <w:sz w:val="21"/>
          <w:szCs w:val="21"/>
        </w:rPr>
        <w:t>A</w:t>
      </w:r>
      <w:r>
        <w:t xml:space="preserve"> phenotype measured under normal 21% O</w:t>
      </w:r>
      <w:r w:rsidRPr="00741504">
        <w:rPr>
          <w:vertAlign w:val="subscript"/>
        </w:rPr>
        <w:t xml:space="preserve">2 </w:t>
      </w:r>
      <w:r>
        <w:t>conditions in the low-</w:t>
      </w:r>
      <w:r w:rsidRPr="00741504">
        <w:rPr>
          <w:i/>
          <w:iCs/>
        </w:rPr>
        <w:t>SD</w:t>
      </w:r>
      <w:r>
        <w:t xml:space="preserve"> lines. However, since there was still a trend towards reduced </w:t>
      </w:r>
      <w:r>
        <w:rPr>
          <w:i/>
          <w:iCs/>
        </w:rPr>
        <w:t>A</w:t>
      </w:r>
      <w:r w:rsidR="00337CF1">
        <w:rPr>
          <w:i/>
          <w:iCs/>
        </w:rPr>
        <w:t>,</w:t>
      </w:r>
      <w:r>
        <w:rPr>
          <w:i/>
          <w:iCs/>
        </w:rPr>
        <w:t xml:space="preserve"> </w:t>
      </w:r>
      <w:r>
        <w:t>even under the low O</w:t>
      </w:r>
      <w:r w:rsidRPr="00741504">
        <w:rPr>
          <w:vertAlign w:val="subscript"/>
        </w:rPr>
        <w:t>2</w:t>
      </w:r>
      <w:r>
        <w:t xml:space="preserve"> treatment, photorespiration likely does not account fully </w:t>
      </w:r>
      <w:r w:rsidR="00337CF1">
        <w:t>f</w:t>
      </w:r>
      <w:r>
        <w:t>or these reductions.</w:t>
      </w:r>
    </w:p>
    <w:p w14:paraId="1934C4EB" w14:textId="77777777" w:rsidR="00337CF1" w:rsidRDefault="00337CF1" w:rsidP="00083A71">
      <w:pPr>
        <w:ind w:firstLine="720"/>
      </w:pPr>
    </w:p>
    <w:p w14:paraId="187333E8" w14:textId="77777777" w:rsidR="00337CF1" w:rsidRDefault="00337CF1" w:rsidP="00083A71">
      <w:pPr>
        <w:ind w:firstLine="720"/>
      </w:pPr>
    </w:p>
    <w:p w14:paraId="169AF82B" w14:textId="77777777" w:rsidR="00337CF1" w:rsidRDefault="00337CF1" w:rsidP="00083A71">
      <w:pPr>
        <w:ind w:firstLine="720"/>
      </w:pPr>
    </w:p>
    <w:p w14:paraId="522F3587" w14:textId="77777777" w:rsidR="00337CF1" w:rsidRDefault="00337CF1" w:rsidP="00083A71">
      <w:pPr>
        <w:ind w:firstLine="720"/>
      </w:pPr>
    </w:p>
    <w:p w14:paraId="782566D0" w14:textId="77777777" w:rsidR="00083A71" w:rsidRDefault="00083A71" w:rsidP="00083A71"/>
    <w:p w14:paraId="4DE6338C" w14:textId="77777777" w:rsidR="00083A71" w:rsidRDefault="00083A71" w:rsidP="00083A71"/>
    <w:p w14:paraId="1354509D" w14:textId="77777777" w:rsidR="00083A71" w:rsidRDefault="00083A71" w:rsidP="00083A71">
      <w:r>
        <w:rPr>
          <w:noProof/>
          <w:lang w:val="en-US" w:eastAsia="en-US"/>
        </w:rPr>
        <w:lastRenderedPageBreak/>
        <mc:AlternateContent>
          <mc:Choice Requires="wpg">
            <w:drawing>
              <wp:anchor distT="0" distB="0" distL="114300" distR="114300" simplePos="0" relativeHeight="251464704" behindDoc="0" locked="0" layoutInCell="1" allowOverlap="1" wp14:anchorId="5B107454" wp14:editId="214B9C39">
                <wp:simplePos x="0" y="0"/>
                <wp:positionH relativeFrom="margin">
                  <wp:align>left</wp:align>
                </wp:positionH>
                <wp:positionV relativeFrom="paragraph">
                  <wp:posOffset>12065</wp:posOffset>
                </wp:positionV>
                <wp:extent cx="5253530" cy="2997200"/>
                <wp:effectExtent l="0" t="0" r="0" b="0"/>
                <wp:wrapNone/>
                <wp:docPr id="48" name="Group 48"/>
                <wp:cNvGraphicFramePr/>
                <a:graphic xmlns:a="http://schemas.openxmlformats.org/drawingml/2006/main">
                  <a:graphicData uri="http://schemas.microsoft.com/office/word/2010/wordprocessingGroup">
                    <wpg:wgp>
                      <wpg:cNvGrpSpPr/>
                      <wpg:grpSpPr>
                        <a:xfrm>
                          <a:off x="0" y="0"/>
                          <a:ext cx="5253530" cy="2997200"/>
                          <a:chOff x="0" y="0"/>
                          <a:chExt cx="5253530" cy="2997200"/>
                        </a:xfrm>
                      </wpg:grpSpPr>
                      <pic:pic xmlns:pic="http://schemas.openxmlformats.org/drawingml/2006/picture">
                        <pic:nvPicPr>
                          <pic:cNvPr id="49" name="Picture 49" descr="A screenshot of a computer&#10;&#10;Description automatically generated with low confidence"/>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900855" y="0"/>
                            <a:ext cx="2352675" cy="2997200"/>
                          </a:xfrm>
                          <a:prstGeom prst="rect">
                            <a:avLst/>
                          </a:prstGeom>
                        </pic:spPr>
                      </pic:pic>
                      <pic:pic xmlns:pic="http://schemas.openxmlformats.org/drawingml/2006/picture">
                        <pic:nvPicPr>
                          <pic:cNvPr id="51" name="Picture 51"/>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733675" cy="2912110"/>
                          </a:xfrm>
                          <a:prstGeom prst="rect">
                            <a:avLst/>
                          </a:prstGeom>
                        </pic:spPr>
                      </pic:pic>
                      <wps:wsp>
                        <wps:cNvPr id="52" name="Text Box 2"/>
                        <wps:cNvSpPr txBox="1">
                          <a:spLocks noChangeArrowheads="1"/>
                        </wps:cNvSpPr>
                        <wps:spPr bwMode="auto">
                          <a:xfrm>
                            <a:off x="0" y="0"/>
                            <a:ext cx="501015" cy="414655"/>
                          </a:xfrm>
                          <a:prstGeom prst="rect">
                            <a:avLst/>
                          </a:prstGeom>
                          <a:noFill/>
                          <a:ln w="9525">
                            <a:noFill/>
                            <a:miter lim="800000"/>
                            <a:headEnd/>
                            <a:tailEnd/>
                          </a:ln>
                        </wps:spPr>
                        <wps:txbx>
                          <w:txbxContent>
                            <w:p w14:paraId="3F4F86A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3" name="Text Box 2"/>
                        <wps:cNvSpPr txBox="1">
                          <a:spLocks noChangeArrowheads="1"/>
                        </wps:cNvSpPr>
                        <wps:spPr bwMode="auto">
                          <a:xfrm>
                            <a:off x="2853559" y="15766"/>
                            <a:ext cx="501015" cy="414655"/>
                          </a:xfrm>
                          <a:prstGeom prst="rect">
                            <a:avLst/>
                          </a:prstGeom>
                          <a:noFill/>
                          <a:ln w="9525">
                            <a:noFill/>
                            <a:miter lim="800000"/>
                            <a:headEnd/>
                            <a:tailEnd/>
                          </a:ln>
                        </wps:spPr>
                        <wps:txbx>
                          <w:txbxContent>
                            <w:p w14:paraId="75B01165"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5B107454" id="Group 48" o:spid="_x0000_s1127" style="position:absolute;left:0;text-align:left;margin-left:0;margin-top:.95pt;width:413.65pt;height:236pt;z-index:251464704;mso-position-horizontal:left;mso-position-horizontal-relative:margin" coordsize="52535,2997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">
                <v:shape id="Picture 49" o:spid="_x0000_s1128" type="#_x0000_t75" alt="A screenshot of a computer&#10;&#10;Description automatically generated with low confidence" style="position:absolute;left:29008;width:23527;height:29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">
                  <v:imagedata r:id="rId81" o:title="A screenshot of a computer&#10;&#10;Description automatically generated with low confidence"/>
                </v:shape>
                <v:shape id="Picture 51" o:spid="_x0000_s1129" type="#_x0000_t75" style="position:absolute;width:27336;height:29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">
                  <v:imagedata r:id="rId82" o:title=""/>
                </v:shape>
                <v:shape id="_x0000_s1130" type="#_x0000_t202" style="position:absolute;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3F4F86A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31" type="#_x0000_t202" style="position:absolute;left:28535;top:157;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75B01165"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w10:wrap anchorx="margin"/>
              </v:group>
            </w:pict>
          </mc:Fallback>
        </mc:AlternateContent>
      </w:r>
    </w:p>
    <w:p w14:paraId="24A546D7" w14:textId="77777777" w:rsidR="00083A71" w:rsidRDefault="00083A71" w:rsidP="00083A71"/>
    <w:p w14:paraId="739B7B99" w14:textId="77777777" w:rsidR="00083A71" w:rsidRDefault="00083A71" w:rsidP="00083A71"/>
    <w:p w14:paraId="2EE18017" w14:textId="77777777" w:rsidR="00083A71" w:rsidRDefault="00083A71" w:rsidP="00083A71"/>
    <w:p w14:paraId="1BFBAE3A" w14:textId="77777777" w:rsidR="00083A71" w:rsidRDefault="00083A71" w:rsidP="00083A71"/>
    <w:p w14:paraId="21579F92" w14:textId="77777777" w:rsidR="00083A71" w:rsidRDefault="00083A71" w:rsidP="00083A71"/>
    <w:p w14:paraId="399155DE" w14:textId="77777777" w:rsidR="00083A71" w:rsidRDefault="00083A71" w:rsidP="00083A71"/>
    <w:p w14:paraId="1797F779" w14:textId="77777777" w:rsidR="00083A71" w:rsidRDefault="00083A71" w:rsidP="00083A71"/>
    <w:p w14:paraId="3BFD9DEC" w14:textId="77777777" w:rsidR="00083A71" w:rsidRDefault="00083A71" w:rsidP="00083A71">
      <w:pPr>
        <w:spacing w:line="276" w:lineRule="auto"/>
        <w:rPr>
          <w:b/>
          <w:bCs/>
          <w:sz w:val="21"/>
          <w:szCs w:val="21"/>
        </w:rPr>
      </w:pPr>
      <w:r>
        <w:rPr>
          <w:noProof/>
          <w:lang w:val="en-US" w:eastAsia="en-US"/>
        </w:rPr>
        <mc:AlternateContent>
          <mc:Choice Requires="wpg">
            <w:drawing>
              <wp:anchor distT="0" distB="0" distL="114300" distR="114300" simplePos="0" relativeHeight="251472896" behindDoc="0" locked="0" layoutInCell="1" allowOverlap="1" wp14:anchorId="6CB50B26" wp14:editId="7879A5D7">
                <wp:simplePos x="0" y="0"/>
                <wp:positionH relativeFrom="margin">
                  <wp:align>center</wp:align>
                </wp:positionH>
                <wp:positionV relativeFrom="paragraph">
                  <wp:posOffset>341630</wp:posOffset>
                </wp:positionV>
                <wp:extent cx="5241925" cy="3011214"/>
                <wp:effectExtent l="0" t="0" r="0" b="0"/>
                <wp:wrapNone/>
                <wp:docPr id="56" name="Group 56"/>
                <wp:cNvGraphicFramePr/>
                <a:graphic xmlns:a="http://schemas.openxmlformats.org/drawingml/2006/main">
                  <a:graphicData uri="http://schemas.microsoft.com/office/word/2010/wordprocessingGroup">
                    <wpg:wgp>
                      <wpg:cNvGrpSpPr/>
                      <wpg:grpSpPr>
                        <a:xfrm>
                          <a:off x="0" y="0"/>
                          <a:ext cx="5241925" cy="3011214"/>
                          <a:chOff x="0" y="0"/>
                          <a:chExt cx="5241925" cy="3011214"/>
                        </a:xfrm>
                      </wpg:grpSpPr>
                      <pic:pic xmlns:pic="http://schemas.openxmlformats.org/drawingml/2006/picture">
                        <pic:nvPicPr>
                          <pic:cNvPr id="59" name="Picture 59" descr="A picture containing dark&#10;&#10;Description automatically generated"/>
                          <pic:cNvPicPr>
                            <a:picLocks noChangeAspect="1"/>
                          </pic:cNvPicPr>
                        </pic:nvPicPr>
                        <pic:blipFill rotWithShape="1">
                          <a:blip r:embed="rId83" cstate="print">
                            <a:extLst>
                              <a:ext uri="{28A0092B-C50C-407E-A947-70E740481C1C}">
                                <a14:useLocalDpi xmlns:a14="http://schemas.microsoft.com/office/drawing/2010/main" val="0"/>
                              </a:ext>
                            </a:extLst>
                          </a:blip>
                          <a:srcRect t="-1" b="376"/>
                          <a:stretch/>
                        </pic:blipFill>
                        <pic:spPr bwMode="auto">
                          <a:xfrm>
                            <a:off x="31531" y="15760"/>
                            <a:ext cx="2636487" cy="290085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60" name="Picture 60"/>
                          <pic:cNvPicPr>
                            <a:picLocks noChangeAspect="1"/>
                          </pic:cNvPicPr>
                        </pic:nvPicPr>
                        <pic:blipFill rotWithShape="1">
                          <a:blip r:embed="rId84" cstate="print">
                            <a:extLst>
                              <a:ext uri="{28A0092B-C50C-407E-A947-70E740481C1C}">
                                <a14:useLocalDpi xmlns:a14="http://schemas.microsoft.com/office/drawing/2010/main" val="0"/>
                              </a:ext>
                            </a:extLst>
                          </a:blip>
                          <a:srcRect l="-2" t="1" r="3" b="-484"/>
                          <a:stretch/>
                        </pic:blipFill>
                        <pic:spPr bwMode="auto">
                          <a:xfrm>
                            <a:off x="2916584" y="0"/>
                            <a:ext cx="2325341" cy="301121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61" name="Text Box 2"/>
                        <wps:cNvSpPr txBox="1">
                          <a:spLocks noChangeArrowheads="1"/>
                        </wps:cNvSpPr>
                        <wps:spPr bwMode="auto">
                          <a:xfrm>
                            <a:off x="0" y="0"/>
                            <a:ext cx="500998" cy="414655"/>
                          </a:xfrm>
                          <a:prstGeom prst="rect">
                            <a:avLst/>
                          </a:prstGeom>
                          <a:noFill/>
                          <a:ln w="9525">
                            <a:noFill/>
                            <a:miter lim="800000"/>
                            <a:headEnd/>
                            <a:tailEnd/>
                          </a:ln>
                        </wps:spPr>
                        <wps:txbx>
                          <w:txbxContent>
                            <w:p w14:paraId="355A693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62" name="Text Box 2"/>
                        <wps:cNvSpPr txBox="1">
                          <a:spLocks noChangeArrowheads="1"/>
                        </wps:cNvSpPr>
                        <wps:spPr bwMode="auto">
                          <a:xfrm>
                            <a:off x="2853559" y="15765"/>
                            <a:ext cx="500998" cy="414655"/>
                          </a:xfrm>
                          <a:prstGeom prst="rect">
                            <a:avLst/>
                          </a:prstGeom>
                          <a:noFill/>
                          <a:ln w="9525">
                            <a:noFill/>
                            <a:miter lim="800000"/>
                            <a:headEnd/>
                            <a:tailEnd/>
                          </a:ln>
                        </wps:spPr>
                        <wps:txbx>
                          <w:txbxContent>
                            <w:p w14:paraId="06636AC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CB50B26" id="Group 56" o:spid="_x0000_s1132" style="position:absolute;left:0;text-align:left;margin-left:0;margin-top:26.9pt;width:412.75pt;height:237.1pt;z-index:251472896;mso-position-horizontal:center;mso-position-horizontal-relative:margin;mso-height-relative:margin" coordsize="52419,3011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">
                <v:shape id="Picture 59" o:spid="_x0000_s1133" type="#_x0000_t75" alt="A picture containing dark&#10;&#10;Description automatically generated" style="position:absolute;left:315;top:157;width:26365;height:29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">
                  <v:imagedata r:id="rId85" o:title="A picture containing dark&#10;&#10;Description automatically generated" croptop="-1f" cropbottom="246f"/>
                </v:shape>
                <v:shape id="Picture 60" o:spid="_x0000_s1134" type="#_x0000_t75" style="position:absolute;left:29165;width:23254;height:30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">
                  <v:imagedata r:id="rId86" o:title="" croptop="1f" cropbottom="-317f" cropleft="-1f" cropright="2f"/>
                </v:shape>
                <v:shape id="_x0000_s1135" type="#_x0000_t202" style="position:absolute;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355A693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_x0000_s1136" type="#_x0000_t202" style="position:absolute;left:28535;top:157;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06636AC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w10:wrap anchorx="margin"/>
              </v:group>
            </w:pict>
          </mc:Fallback>
        </mc:AlternateContent>
      </w:r>
      <w:r>
        <w:br/>
      </w:r>
    </w:p>
    <w:p w14:paraId="0BA02CB9" w14:textId="77777777" w:rsidR="00083A71" w:rsidRDefault="00083A71" w:rsidP="00083A71">
      <w:pPr>
        <w:spacing w:line="276" w:lineRule="auto"/>
        <w:rPr>
          <w:b/>
          <w:bCs/>
          <w:sz w:val="21"/>
          <w:szCs w:val="21"/>
        </w:rPr>
      </w:pPr>
    </w:p>
    <w:p w14:paraId="1AE05B59" w14:textId="77777777" w:rsidR="00083A71" w:rsidRDefault="00083A71" w:rsidP="00083A71">
      <w:pPr>
        <w:spacing w:line="276" w:lineRule="auto"/>
        <w:rPr>
          <w:b/>
          <w:bCs/>
          <w:sz w:val="21"/>
          <w:szCs w:val="21"/>
        </w:rPr>
      </w:pPr>
    </w:p>
    <w:p w14:paraId="2C1D2A45" w14:textId="77777777" w:rsidR="00083A71" w:rsidRDefault="00083A71" w:rsidP="00083A71">
      <w:pPr>
        <w:spacing w:line="276" w:lineRule="auto"/>
        <w:rPr>
          <w:b/>
          <w:bCs/>
          <w:sz w:val="21"/>
          <w:szCs w:val="21"/>
        </w:rPr>
      </w:pPr>
    </w:p>
    <w:p w14:paraId="75EB50BC" w14:textId="77777777" w:rsidR="00083A71" w:rsidRDefault="00083A71" w:rsidP="00083A71">
      <w:pPr>
        <w:spacing w:line="276" w:lineRule="auto"/>
        <w:rPr>
          <w:b/>
          <w:bCs/>
          <w:sz w:val="21"/>
          <w:szCs w:val="21"/>
        </w:rPr>
      </w:pPr>
    </w:p>
    <w:p w14:paraId="5F853AED" w14:textId="77777777" w:rsidR="00083A71" w:rsidRDefault="00083A71" w:rsidP="00083A71">
      <w:pPr>
        <w:spacing w:line="276" w:lineRule="auto"/>
        <w:rPr>
          <w:b/>
          <w:bCs/>
          <w:sz w:val="21"/>
          <w:szCs w:val="21"/>
        </w:rPr>
      </w:pPr>
    </w:p>
    <w:p w14:paraId="15326F0A" w14:textId="77777777" w:rsidR="00083A71" w:rsidRDefault="00083A71" w:rsidP="00083A71">
      <w:pPr>
        <w:spacing w:line="276" w:lineRule="auto"/>
        <w:rPr>
          <w:b/>
          <w:bCs/>
          <w:sz w:val="21"/>
          <w:szCs w:val="21"/>
        </w:rPr>
      </w:pPr>
    </w:p>
    <w:p w14:paraId="4ADA9D69" w14:textId="77777777" w:rsidR="00083A71" w:rsidRDefault="00083A71" w:rsidP="00083A71">
      <w:pPr>
        <w:spacing w:line="276" w:lineRule="auto"/>
        <w:rPr>
          <w:b/>
          <w:bCs/>
          <w:sz w:val="21"/>
          <w:szCs w:val="21"/>
        </w:rPr>
      </w:pPr>
    </w:p>
    <w:p w14:paraId="3FD5A9A0" w14:textId="77777777" w:rsidR="00083A71" w:rsidRDefault="00083A71" w:rsidP="00083A71">
      <w:pPr>
        <w:spacing w:line="276" w:lineRule="auto"/>
        <w:rPr>
          <w:b/>
          <w:bCs/>
          <w:sz w:val="21"/>
          <w:szCs w:val="21"/>
        </w:rPr>
      </w:pPr>
    </w:p>
    <w:p w14:paraId="02D928DC" w14:textId="77777777" w:rsidR="00083A71" w:rsidRDefault="00083A71" w:rsidP="00083A71">
      <w:pPr>
        <w:spacing w:line="276" w:lineRule="auto"/>
        <w:rPr>
          <w:b/>
          <w:bCs/>
          <w:sz w:val="21"/>
          <w:szCs w:val="21"/>
        </w:rPr>
      </w:pPr>
    </w:p>
    <w:p w14:paraId="60012935" w14:textId="77777777" w:rsidR="00083A71" w:rsidRDefault="00083A71" w:rsidP="00083A71">
      <w:pPr>
        <w:spacing w:line="276" w:lineRule="auto"/>
        <w:rPr>
          <w:b/>
          <w:bCs/>
          <w:sz w:val="21"/>
          <w:szCs w:val="21"/>
        </w:rPr>
      </w:pPr>
    </w:p>
    <w:p w14:paraId="2796B352" w14:textId="77777777" w:rsidR="00083A71" w:rsidRDefault="00083A71" w:rsidP="00083A71">
      <w:pPr>
        <w:spacing w:line="276" w:lineRule="auto"/>
        <w:rPr>
          <w:b/>
          <w:bCs/>
          <w:sz w:val="21"/>
          <w:szCs w:val="21"/>
        </w:rPr>
      </w:pPr>
    </w:p>
    <w:p w14:paraId="5B6A0BD5" w14:textId="77777777" w:rsidR="00083A71" w:rsidRDefault="00083A71" w:rsidP="00083A71">
      <w:pPr>
        <w:spacing w:line="276" w:lineRule="auto"/>
        <w:rPr>
          <w:sz w:val="21"/>
          <w:szCs w:val="21"/>
        </w:rPr>
      </w:pPr>
      <w:r>
        <w:rPr>
          <w:b/>
          <w:bCs/>
          <w:sz w:val="21"/>
          <w:szCs w:val="21"/>
        </w:rPr>
        <w:t>F</w:t>
      </w:r>
      <w:r w:rsidRPr="00C71F81">
        <w:rPr>
          <w:b/>
          <w:bCs/>
          <w:sz w:val="21"/>
          <w:szCs w:val="21"/>
        </w:rPr>
        <w:t xml:space="preserve">igure </w:t>
      </w:r>
      <w:r w:rsidR="00D92D86">
        <w:rPr>
          <w:b/>
          <w:bCs/>
          <w:sz w:val="21"/>
          <w:szCs w:val="21"/>
        </w:rPr>
        <w:t>3.7</w:t>
      </w:r>
      <w:r>
        <w:rPr>
          <w:b/>
          <w:bCs/>
          <w:sz w:val="21"/>
          <w:szCs w:val="21"/>
        </w:rPr>
        <w:t>.</w:t>
      </w:r>
      <w:r w:rsidRPr="00C71F81">
        <w:rPr>
          <w:b/>
          <w:bCs/>
          <w:sz w:val="21"/>
          <w:szCs w:val="21"/>
        </w:rPr>
        <w:t xml:space="preserve"> </w:t>
      </w:r>
      <w:r>
        <w:rPr>
          <w:b/>
          <w:bCs/>
          <w:sz w:val="21"/>
          <w:szCs w:val="21"/>
        </w:rPr>
        <w:t>P</w:t>
      </w:r>
      <w:r w:rsidRPr="00C71F81">
        <w:rPr>
          <w:b/>
          <w:bCs/>
          <w:sz w:val="21"/>
          <w:szCs w:val="21"/>
        </w:rPr>
        <w:t xml:space="preserve">hotorespiration </w:t>
      </w:r>
      <w:r>
        <w:rPr>
          <w:b/>
          <w:bCs/>
          <w:sz w:val="21"/>
          <w:szCs w:val="21"/>
        </w:rPr>
        <w:t>is enhanced in low stomatal density C</w:t>
      </w:r>
      <w:r>
        <w:rPr>
          <w:b/>
          <w:bCs/>
          <w:sz w:val="21"/>
          <w:szCs w:val="21"/>
          <w:vertAlign w:val="subscript"/>
        </w:rPr>
        <w:t>3</w:t>
      </w:r>
      <w:r>
        <w:rPr>
          <w:b/>
          <w:bCs/>
          <w:sz w:val="21"/>
          <w:szCs w:val="21"/>
        </w:rPr>
        <w:t xml:space="preserve"> mutants.</w:t>
      </w:r>
      <w:r w:rsidRPr="00C71F81">
        <w:rPr>
          <w:sz w:val="21"/>
          <w:szCs w:val="21"/>
        </w:rPr>
        <w:t xml:space="preserve"> </w:t>
      </w:r>
      <w:r>
        <w:rPr>
          <w:sz w:val="21"/>
          <w:szCs w:val="21"/>
        </w:rPr>
        <w:t>T</w:t>
      </w:r>
      <w:r w:rsidRPr="00C71F81">
        <w:rPr>
          <w:sz w:val="21"/>
          <w:szCs w:val="21"/>
        </w:rPr>
        <w:t>he ratio of Rubisco oxygenation rate to Rubisco carboxylation rate (</w:t>
      </w:r>
      <w:r w:rsidRPr="00C71F81">
        <w:rPr>
          <w:i/>
          <w:iCs/>
          <w:sz w:val="21"/>
          <w:szCs w:val="21"/>
        </w:rPr>
        <w:t>V</w:t>
      </w:r>
      <w:r w:rsidRPr="00C71F81">
        <w:rPr>
          <w:sz w:val="21"/>
          <w:szCs w:val="21"/>
          <w:vertAlign w:val="subscript"/>
        </w:rPr>
        <w:t>o</w:t>
      </w:r>
      <w:r w:rsidRPr="00C71F81">
        <w:rPr>
          <w:sz w:val="21"/>
          <w:szCs w:val="21"/>
        </w:rPr>
        <w:t>/</w:t>
      </w:r>
      <w:proofErr w:type="spellStart"/>
      <w:r w:rsidRPr="00C71F81">
        <w:rPr>
          <w:i/>
          <w:iCs/>
          <w:sz w:val="21"/>
          <w:szCs w:val="21"/>
        </w:rPr>
        <w:t>V</w:t>
      </w:r>
      <w:r w:rsidRPr="00C71F81">
        <w:rPr>
          <w:sz w:val="21"/>
          <w:szCs w:val="21"/>
          <w:vertAlign w:val="subscript"/>
        </w:rPr>
        <w:t>c</w:t>
      </w:r>
      <w:proofErr w:type="spellEnd"/>
      <w:r w:rsidRPr="00C71F81">
        <w:rPr>
          <w:sz w:val="21"/>
          <w:szCs w:val="21"/>
        </w:rPr>
        <w:t xml:space="preserve">) measured on </w:t>
      </w:r>
      <w:r w:rsidRPr="004130BB">
        <w:rPr>
          <w:b/>
          <w:bCs/>
          <w:sz w:val="21"/>
          <w:szCs w:val="21"/>
        </w:rPr>
        <w:t>(a)</w:t>
      </w:r>
      <w:r>
        <w:rPr>
          <w:sz w:val="21"/>
          <w:szCs w:val="21"/>
        </w:rPr>
        <w:t xml:space="preserve"> Arabidopsis EPF mutants and Col-0 control, and </w:t>
      </w:r>
      <w:r w:rsidRPr="004130BB">
        <w:rPr>
          <w:b/>
          <w:bCs/>
          <w:sz w:val="21"/>
          <w:szCs w:val="21"/>
        </w:rPr>
        <w:t>(b)</w:t>
      </w:r>
      <w:r>
        <w:rPr>
          <w:sz w:val="21"/>
          <w:szCs w:val="21"/>
        </w:rPr>
        <w:t xml:space="preserve"> rice EPF mutants and IR-64 control. Steady state net carbon assimilation (</w:t>
      </w:r>
      <w:r w:rsidRPr="004130BB">
        <w:rPr>
          <w:i/>
          <w:iCs/>
          <w:sz w:val="21"/>
          <w:szCs w:val="21"/>
        </w:rPr>
        <w:t>A</w:t>
      </w:r>
      <w:r>
        <w:rPr>
          <w:sz w:val="21"/>
          <w:szCs w:val="21"/>
        </w:rPr>
        <w:t xml:space="preserve">) </w:t>
      </w:r>
      <w:r w:rsidRPr="004130BB">
        <w:rPr>
          <w:sz w:val="21"/>
          <w:szCs w:val="21"/>
        </w:rPr>
        <w:t xml:space="preserve">measured </w:t>
      </w:r>
      <w:r>
        <w:rPr>
          <w:sz w:val="21"/>
          <w:szCs w:val="21"/>
        </w:rPr>
        <w:t>under 2% oxygen in</w:t>
      </w:r>
      <w:r w:rsidRPr="004130BB">
        <w:rPr>
          <w:sz w:val="21"/>
          <w:szCs w:val="21"/>
        </w:rPr>
        <w:t xml:space="preserve"> </w:t>
      </w:r>
      <w:r w:rsidRPr="004130BB">
        <w:rPr>
          <w:b/>
          <w:bCs/>
          <w:sz w:val="21"/>
          <w:szCs w:val="21"/>
        </w:rPr>
        <w:t>(a)</w:t>
      </w:r>
      <w:r w:rsidRPr="004130BB">
        <w:rPr>
          <w:sz w:val="21"/>
          <w:szCs w:val="21"/>
        </w:rPr>
        <w:t xml:space="preserve"> Arabidopsis EPF mutants and Col-0 control, and </w:t>
      </w:r>
      <w:r w:rsidRPr="004130BB">
        <w:rPr>
          <w:b/>
          <w:bCs/>
          <w:sz w:val="21"/>
          <w:szCs w:val="21"/>
        </w:rPr>
        <w:t>(b)</w:t>
      </w:r>
      <w:r w:rsidRPr="004130BB">
        <w:rPr>
          <w:sz w:val="21"/>
          <w:szCs w:val="21"/>
        </w:rPr>
        <w:t xml:space="preserve"> rice EPF mutants and IR-64 control. </w:t>
      </w:r>
      <w:r>
        <w:rPr>
          <w:sz w:val="21"/>
          <w:szCs w:val="21"/>
        </w:rPr>
        <w:t>Measurements taken on the most recent fully developed leaf in (a) 7-week-old, or (b) 3-week-old plants, under a light intensity of (a) 1</w:t>
      </w:r>
      <w:r w:rsidRPr="00C71F81">
        <w:rPr>
          <w:sz w:val="21"/>
          <w:szCs w:val="21"/>
        </w:rPr>
        <w:t>000 µmol m</w:t>
      </w:r>
      <w:r w:rsidRPr="00C71F81">
        <w:rPr>
          <w:sz w:val="21"/>
          <w:szCs w:val="21"/>
          <w:vertAlign w:val="superscript"/>
        </w:rPr>
        <w:t>-2</w:t>
      </w:r>
      <w:r w:rsidRPr="00C71F81">
        <w:rPr>
          <w:sz w:val="21"/>
          <w:szCs w:val="21"/>
        </w:rPr>
        <w:t xml:space="preserve"> s</w:t>
      </w:r>
      <w:r w:rsidRPr="00C71F81">
        <w:rPr>
          <w:sz w:val="21"/>
          <w:szCs w:val="21"/>
          <w:vertAlign w:val="superscript"/>
        </w:rPr>
        <w:t>-1</w:t>
      </w:r>
      <w:r w:rsidRPr="00C71F81">
        <w:rPr>
          <w:sz w:val="21"/>
          <w:szCs w:val="21"/>
        </w:rPr>
        <w:t xml:space="preserve"> PAR</w:t>
      </w:r>
      <w:r>
        <w:rPr>
          <w:sz w:val="21"/>
          <w:szCs w:val="21"/>
        </w:rPr>
        <w:t>, or (b) 2</w:t>
      </w:r>
      <w:r w:rsidRPr="00C71F81">
        <w:rPr>
          <w:sz w:val="21"/>
          <w:szCs w:val="21"/>
        </w:rPr>
        <w:t>000 µmol m</w:t>
      </w:r>
      <w:r w:rsidRPr="00C71F81">
        <w:rPr>
          <w:sz w:val="21"/>
          <w:szCs w:val="21"/>
          <w:vertAlign w:val="superscript"/>
        </w:rPr>
        <w:t>-2</w:t>
      </w:r>
      <w:r w:rsidRPr="00C71F81">
        <w:rPr>
          <w:sz w:val="21"/>
          <w:szCs w:val="21"/>
        </w:rPr>
        <w:t xml:space="preserve"> s</w:t>
      </w:r>
      <w:r w:rsidRPr="00C71F81">
        <w:rPr>
          <w:sz w:val="21"/>
          <w:szCs w:val="21"/>
          <w:vertAlign w:val="superscript"/>
        </w:rPr>
        <w:t>-1</w:t>
      </w:r>
      <w:r w:rsidRPr="00C71F81">
        <w:rPr>
          <w:sz w:val="21"/>
          <w:szCs w:val="21"/>
        </w:rPr>
        <w:t xml:space="preserve"> PAR. </w:t>
      </w:r>
      <w:r>
        <w:rPr>
          <w:sz w:val="21"/>
          <w:szCs w:val="21"/>
        </w:rPr>
        <w:t xml:space="preserve">Box and whisker plots are as previously described. </w:t>
      </w:r>
      <w:r w:rsidRPr="007F5019">
        <w:rPr>
          <w:sz w:val="21"/>
          <w:szCs w:val="21"/>
        </w:rPr>
        <w:t>Different letters denote significant differences between the means of genotypes (</w:t>
      </w:r>
      <w:r w:rsidRPr="007F5019">
        <w:rPr>
          <w:i/>
          <w:iCs/>
          <w:sz w:val="21"/>
          <w:szCs w:val="21"/>
        </w:rPr>
        <w:t>p</w:t>
      </w:r>
      <w:r w:rsidRPr="007F5019">
        <w:rPr>
          <w:sz w:val="21"/>
          <w:szCs w:val="21"/>
        </w:rPr>
        <w:t xml:space="preserve"> &lt; 0.05, one-way ANOVA and post-hoc Tukey’s test). (a) n = 6-7, </w:t>
      </w:r>
      <w:r>
        <w:rPr>
          <w:sz w:val="21"/>
          <w:szCs w:val="21"/>
        </w:rPr>
        <w:t xml:space="preserve">or </w:t>
      </w:r>
      <w:r w:rsidRPr="007F5019">
        <w:rPr>
          <w:sz w:val="21"/>
          <w:szCs w:val="21"/>
        </w:rPr>
        <w:t>(b) n = 5 plants per genotype.</w:t>
      </w:r>
      <w:r>
        <w:rPr>
          <w:sz w:val="21"/>
          <w:szCs w:val="21"/>
        </w:rPr>
        <w:t xml:space="preserve"> </w:t>
      </w:r>
    </w:p>
    <w:p w14:paraId="0E54C951" w14:textId="77777777" w:rsidR="00083A71" w:rsidRDefault="00083A71" w:rsidP="00083A71">
      <w:pPr>
        <w:spacing w:line="276" w:lineRule="auto"/>
      </w:pPr>
    </w:p>
    <w:p w14:paraId="65BBE138" w14:textId="77777777" w:rsidR="00083A71" w:rsidRDefault="00083A71" w:rsidP="00083A71"/>
    <w:p w14:paraId="73BC1568" w14:textId="77777777" w:rsidR="00083A71" w:rsidRDefault="00083A71" w:rsidP="00083A71">
      <w:r>
        <w:rPr>
          <w:noProof/>
          <w:lang w:val="en-US" w:eastAsia="en-US"/>
        </w:rPr>
        <w:lastRenderedPageBreak/>
        <mc:AlternateContent>
          <mc:Choice Requires="wpg">
            <w:drawing>
              <wp:anchor distT="0" distB="0" distL="114300" distR="114300" simplePos="0" relativeHeight="251468800" behindDoc="0" locked="0" layoutInCell="1" allowOverlap="1" wp14:anchorId="6DDC1ED1" wp14:editId="30971F8E">
                <wp:simplePos x="0" y="0"/>
                <wp:positionH relativeFrom="margin">
                  <wp:align>left</wp:align>
                </wp:positionH>
                <wp:positionV relativeFrom="paragraph">
                  <wp:posOffset>-285</wp:posOffset>
                </wp:positionV>
                <wp:extent cx="5145733" cy="5372484"/>
                <wp:effectExtent l="0" t="0" r="0" b="0"/>
                <wp:wrapNone/>
                <wp:docPr id="63" name="Group 63"/>
                <wp:cNvGraphicFramePr/>
                <a:graphic xmlns:a="http://schemas.openxmlformats.org/drawingml/2006/main">
                  <a:graphicData uri="http://schemas.microsoft.com/office/word/2010/wordprocessingGroup">
                    <wpg:wgp>
                      <wpg:cNvGrpSpPr/>
                      <wpg:grpSpPr>
                        <a:xfrm>
                          <a:off x="0" y="0"/>
                          <a:ext cx="5145733" cy="5372484"/>
                          <a:chOff x="0" y="0"/>
                          <a:chExt cx="5145733" cy="5372484"/>
                        </a:xfrm>
                      </wpg:grpSpPr>
                      <wpg:grpSp>
                        <wpg:cNvPr id="64" name="Group 64"/>
                        <wpg:cNvGrpSpPr/>
                        <wpg:grpSpPr>
                          <a:xfrm>
                            <a:off x="0" y="31531"/>
                            <a:ext cx="5145733" cy="5340953"/>
                            <a:chOff x="0" y="0"/>
                            <a:chExt cx="5145733" cy="5340953"/>
                          </a:xfrm>
                        </wpg:grpSpPr>
                        <pic:pic xmlns:pic="http://schemas.openxmlformats.org/drawingml/2006/picture">
                          <pic:nvPicPr>
                            <pic:cNvPr id="65" name="Picture 65"/>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887470" cy="2698750"/>
                            </a:xfrm>
                            <a:prstGeom prst="rect">
                              <a:avLst/>
                            </a:prstGeom>
                          </pic:spPr>
                        </pic:pic>
                        <pic:pic xmlns:pic="http://schemas.openxmlformats.org/drawingml/2006/picture">
                          <pic:nvPicPr>
                            <pic:cNvPr id="66" name="Picture 66"/>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78828" y="2642203"/>
                              <a:ext cx="3811270" cy="2698750"/>
                            </a:xfrm>
                            <a:prstGeom prst="rect">
                              <a:avLst/>
                            </a:prstGeom>
                          </pic:spPr>
                        </pic:pic>
                        <pic:pic xmlns:pic="http://schemas.openxmlformats.org/drawingml/2006/picture">
                          <pic:nvPicPr>
                            <pic:cNvPr id="67" name="Picture 67" descr="A picture containing light, night sky&#10;&#10;Description automatically generated"/>
                            <pic:cNvPicPr>
                              <a:picLocks noChangeAspect="1"/>
                            </pic:cNvPicPr>
                          </pic:nvPicPr>
                          <pic:blipFill rotWithShape="1">
                            <a:blip r:embed="rId89" cstate="print">
                              <a:extLst>
                                <a:ext uri="{28A0092B-C50C-407E-A947-70E740481C1C}">
                                  <a14:useLocalDpi xmlns:a14="http://schemas.microsoft.com/office/drawing/2010/main" val="0"/>
                                </a:ext>
                              </a:extLst>
                            </a:blip>
                            <a:srcRect l="56386" t="6098" b="47564"/>
                            <a:stretch/>
                          </pic:blipFill>
                          <pic:spPr bwMode="auto">
                            <a:xfrm>
                              <a:off x="3610303" y="2847155"/>
                              <a:ext cx="1535430" cy="11976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68" name="Picture 68" descr="A picture containing green, colorful&#10;&#10;Description automatically generated"/>
                            <pic:cNvPicPr>
                              <a:picLocks noChangeAspect="1"/>
                            </pic:cNvPicPr>
                          </pic:nvPicPr>
                          <pic:blipFill rotWithShape="1">
                            <a:blip r:embed="rId90" cstate="print">
                              <a:extLst>
                                <a:ext uri="{28A0092B-C50C-407E-A947-70E740481C1C}">
                                  <a14:useLocalDpi xmlns:a14="http://schemas.microsoft.com/office/drawing/2010/main" val="0"/>
                                </a:ext>
                              </a:extLst>
                            </a:blip>
                            <a:srcRect l="56861" t="7318" b="37809"/>
                            <a:stretch/>
                          </pic:blipFill>
                          <pic:spPr bwMode="auto">
                            <a:xfrm>
                              <a:off x="3531476" y="204952"/>
                              <a:ext cx="1457960" cy="14185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s:wsp>
                        <wps:cNvPr id="69" name="Text Box 2"/>
                        <wps:cNvSpPr txBox="1">
                          <a:spLocks noChangeArrowheads="1"/>
                        </wps:cNvSpPr>
                        <wps:spPr bwMode="auto">
                          <a:xfrm>
                            <a:off x="0" y="0"/>
                            <a:ext cx="501015" cy="414655"/>
                          </a:xfrm>
                          <a:prstGeom prst="rect">
                            <a:avLst/>
                          </a:prstGeom>
                          <a:noFill/>
                          <a:ln w="9525">
                            <a:noFill/>
                            <a:miter lim="800000"/>
                            <a:headEnd/>
                            <a:tailEnd/>
                          </a:ln>
                        </wps:spPr>
                        <wps:txbx>
                          <w:txbxContent>
                            <w:p w14:paraId="6DC9F6A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70" name="Text Box 2"/>
                        <wps:cNvSpPr txBox="1">
                          <a:spLocks noChangeArrowheads="1"/>
                        </wps:cNvSpPr>
                        <wps:spPr bwMode="auto">
                          <a:xfrm>
                            <a:off x="0" y="2689500"/>
                            <a:ext cx="501015" cy="414655"/>
                          </a:xfrm>
                          <a:prstGeom prst="rect">
                            <a:avLst/>
                          </a:prstGeom>
                          <a:noFill/>
                          <a:ln w="9525">
                            <a:noFill/>
                            <a:miter lim="800000"/>
                            <a:headEnd/>
                            <a:tailEnd/>
                          </a:ln>
                        </wps:spPr>
                        <wps:txbx>
                          <w:txbxContent>
                            <w:p w14:paraId="223608D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DDC1ED1" id="Group 63" o:spid="_x0000_s1137" style="position:absolute;left:0;text-align:left;margin-left:0;margin-top:0;width:405.2pt;height:423.05pt;z-index:251468800;mso-position-horizontal:left;mso-position-horizontal-relative:margin;mso-height-relative:margin" coordsize="51457,5372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">
                <v:group id="Group 64" o:spid="_x0000_s1138" style="position:absolute;top:315;width:51457;height:53409" coordsize="51457,53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Picture 65" o:spid="_x0000_s1139" type="#_x0000_t75" style="position:absolute;width:38874;height:26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">
                    <v:imagedata r:id="rId91" o:title=""/>
                  </v:shape>
                  <v:shape id="Picture 66" o:spid="_x0000_s1140" type="#_x0000_t75" style="position:absolute;left:788;top:26422;width:38112;height:26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">
                    <v:imagedata r:id="rId92" o:title=""/>
                  </v:shape>
                  <v:shape id="Picture 67" o:spid="_x0000_s1141" type="#_x0000_t75" alt="A picture containing light, night sky&#10;&#10;Description automatically generated" style="position:absolute;left:36103;top:28471;width:15354;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">
                    <v:imagedata r:id="rId93" o:title="A picture containing light, night sky&#10;&#10;Description automatically generated" croptop="3996f" cropbottom="31172f" cropleft="36953f"/>
                  </v:shape>
                  <v:shape id="Picture 68" o:spid="_x0000_s1142" type="#_x0000_t75" alt="A picture containing green, colorful&#10;&#10;Description automatically generated" style="position:absolute;left:35314;top:2049;width:14580;height:14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">
                    <v:imagedata r:id="rId94" o:title="A picture containing green, colorful&#10;&#10;Description automatically generated" croptop="4796f" cropbottom="24779f" cropleft="37264f"/>
                  </v:shape>
                </v:group>
                <v:shape id="_x0000_s1143" type="#_x0000_t202" style="position:absolute;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6DC9F6A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44" type="#_x0000_t202" style="position:absolute;top:26895;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223608D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w10:wrap anchorx="margin"/>
              </v:group>
            </w:pict>
          </mc:Fallback>
        </mc:AlternateContent>
      </w:r>
    </w:p>
    <w:p w14:paraId="118E1E7C" w14:textId="77777777" w:rsidR="00083A71" w:rsidRDefault="00083A71" w:rsidP="00083A71"/>
    <w:p w14:paraId="14343D83" w14:textId="77777777" w:rsidR="00083A71" w:rsidRDefault="00083A71" w:rsidP="00083A71"/>
    <w:p w14:paraId="3328827D" w14:textId="77777777" w:rsidR="00083A71" w:rsidRDefault="00083A71" w:rsidP="00083A71"/>
    <w:p w14:paraId="3422BC38" w14:textId="77777777" w:rsidR="00083A71" w:rsidRDefault="00083A71" w:rsidP="00083A71"/>
    <w:p w14:paraId="339B7CC6" w14:textId="77777777" w:rsidR="00083A71" w:rsidRDefault="00083A71" w:rsidP="00083A71"/>
    <w:p w14:paraId="6F0E75E5" w14:textId="77777777" w:rsidR="00083A71" w:rsidRDefault="00083A71" w:rsidP="00083A71"/>
    <w:p w14:paraId="18CDB45A" w14:textId="77777777" w:rsidR="00083A71" w:rsidRDefault="00083A71" w:rsidP="00083A71"/>
    <w:p w14:paraId="268C9260" w14:textId="77777777" w:rsidR="00083A71" w:rsidRDefault="00083A71" w:rsidP="00083A71"/>
    <w:p w14:paraId="79D830C2" w14:textId="77777777" w:rsidR="00083A71" w:rsidRDefault="00083A71" w:rsidP="00083A71"/>
    <w:p w14:paraId="75D3720B" w14:textId="77777777" w:rsidR="00083A71" w:rsidRDefault="00083A71" w:rsidP="00083A71"/>
    <w:p w14:paraId="4BCAFBAB" w14:textId="77777777" w:rsidR="00083A71" w:rsidRDefault="00083A71" w:rsidP="00083A71"/>
    <w:p w14:paraId="4525A9B6" w14:textId="77777777" w:rsidR="00083A71" w:rsidRDefault="00083A71" w:rsidP="00083A71"/>
    <w:p w14:paraId="50EC75BF" w14:textId="77777777" w:rsidR="00083A71" w:rsidRDefault="00083A71" w:rsidP="00083A71"/>
    <w:p w14:paraId="1A6DF6EE" w14:textId="77777777" w:rsidR="00083A71" w:rsidRDefault="00083A71" w:rsidP="00083A71"/>
    <w:p w14:paraId="07A6DA70" w14:textId="77777777" w:rsidR="00083A71" w:rsidRDefault="00083A71" w:rsidP="00083A71"/>
    <w:p w14:paraId="2716A33A" w14:textId="77777777" w:rsidR="00083A71" w:rsidRDefault="00083A71" w:rsidP="00C413AC">
      <w:pPr>
        <w:pStyle w:val="NoSpacing"/>
        <w:spacing w:line="276" w:lineRule="auto"/>
        <w:rPr>
          <w:szCs w:val="21"/>
        </w:rPr>
      </w:pPr>
      <w:r>
        <w:rPr>
          <w:b/>
          <w:bCs/>
          <w:szCs w:val="21"/>
        </w:rPr>
        <w:br/>
      </w:r>
      <w:r w:rsidRPr="00C413AC">
        <w:rPr>
          <w:b/>
          <w:bCs/>
          <w:sz w:val="20"/>
          <w:szCs w:val="21"/>
        </w:rPr>
        <w:t xml:space="preserve">Figure </w:t>
      </w:r>
      <w:r w:rsidR="00D92D86" w:rsidRPr="00C413AC">
        <w:rPr>
          <w:b/>
          <w:bCs/>
          <w:sz w:val="20"/>
          <w:szCs w:val="21"/>
        </w:rPr>
        <w:t>3.8</w:t>
      </w:r>
      <w:r w:rsidRPr="00C413AC">
        <w:rPr>
          <w:b/>
          <w:bCs/>
          <w:sz w:val="20"/>
          <w:szCs w:val="21"/>
        </w:rPr>
        <w:t xml:space="preserve">. Photorespiration is negatively correlated with stomatal conductance in Arabidopsis and rice. </w:t>
      </w:r>
      <w:r w:rsidRPr="00C413AC">
        <w:rPr>
          <w:sz w:val="20"/>
          <w:szCs w:val="21"/>
        </w:rPr>
        <w:t xml:space="preserve">Scatter plot showing the relationship between </w:t>
      </w:r>
      <w:r w:rsidRPr="00C413AC">
        <w:rPr>
          <w:i/>
          <w:iCs/>
          <w:sz w:val="20"/>
          <w:szCs w:val="21"/>
        </w:rPr>
        <w:t>V</w:t>
      </w:r>
      <w:r w:rsidRPr="00C413AC">
        <w:rPr>
          <w:sz w:val="20"/>
          <w:szCs w:val="21"/>
          <w:vertAlign w:val="subscript"/>
        </w:rPr>
        <w:t>o</w:t>
      </w:r>
      <w:r w:rsidRPr="00C413AC">
        <w:rPr>
          <w:sz w:val="20"/>
          <w:szCs w:val="21"/>
        </w:rPr>
        <w:t>/</w:t>
      </w:r>
      <w:proofErr w:type="spellStart"/>
      <w:r w:rsidRPr="00C413AC">
        <w:rPr>
          <w:i/>
          <w:iCs/>
          <w:sz w:val="20"/>
          <w:szCs w:val="21"/>
        </w:rPr>
        <w:t>V</w:t>
      </w:r>
      <w:r w:rsidRPr="00C413AC">
        <w:rPr>
          <w:sz w:val="20"/>
          <w:szCs w:val="21"/>
          <w:vertAlign w:val="subscript"/>
        </w:rPr>
        <w:t>c</w:t>
      </w:r>
      <w:proofErr w:type="spellEnd"/>
      <w:r w:rsidRPr="00C413AC">
        <w:rPr>
          <w:sz w:val="20"/>
          <w:szCs w:val="21"/>
        </w:rPr>
        <w:t xml:space="preserve"> (ratio of Rubisco oxygenation rate to Rubisco carboxylation rate) and </w:t>
      </w:r>
      <w:r w:rsidRPr="00C413AC">
        <w:rPr>
          <w:i/>
          <w:iCs/>
          <w:sz w:val="20"/>
          <w:szCs w:val="21"/>
        </w:rPr>
        <w:t>g</w:t>
      </w:r>
      <w:r w:rsidRPr="00C413AC">
        <w:rPr>
          <w:sz w:val="20"/>
          <w:szCs w:val="21"/>
          <w:vertAlign w:val="subscript"/>
        </w:rPr>
        <w:t>s</w:t>
      </w:r>
      <w:r w:rsidRPr="00C413AC">
        <w:rPr>
          <w:sz w:val="20"/>
          <w:szCs w:val="21"/>
        </w:rPr>
        <w:t xml:space="preserve"> (stomatal conductance) in </w:t>
      </w:r>
      <w:r w:rsidRPr="00C413AC">
        <w:rPr>
          <w:b/>
          <w:bCs/>
          <w:sz w:val="20"/>
          <w:szCs w:val="21"/>
        </w:rPr>
        <w:t>(a)</w:t>
      </w:r>
      <w:r w:rsidRPr="00C413AC">
        <w:rPr>
          <w:sz w:val="20"/>
          <w:szCs w:val="21"/>
        </w:rPr>
        <w:t xml:space="preserve"> Arabidopsis EPF mutants and Col-0 control, and </w:t>
      </w:r>
      <w:r w:rsidRPr="00C413AC">
        <w:rPr>
          <w:b/>
          <w:bCs/>
          <w:sz w:val="20"/>
          <w:szCs w:val="21"/>
        </w:rPr>
        <w:t>(b)</w:t>
      </w:r>
      <w:r w:rsidRPr="00C413AC">
        <w:rPr>
          <w:sz w:val="20"/>
          <w:szCs w:val="21"/>
        </w:rPr>
        <w:t xml:space="preserve"> rice EPF mutants and IR-64 control. Steady-state measurements taken on the most recent fully developed leaf in (a) 7-week-old, or (b) 3-week-old plants, under a light intensity of (a) 1000 µmol m</w:t>
      </w:r>
      <w:r w:rsidRPr="00C413AC">
        <w:rPr>
          <w:sz w:val="20"/>
          <w:szCs w:val="21"/>
          <w:vertAlign w:val="superscript"/>
        </w:rPr>
        <w:t>-2</w:t>
      </w:r>
      <w:r w:rsidRPr="00C413AC">
        <w:rPr>
          <w:sz w:val="20"/>
          <w:szCs w:val="21"/>
        </w:rPr>
        <w:t xml:space="preserve"> s</w:t>
      </w:r>
      <w:r w:rsidRPr="00C413AC">
        <w:rPr>
          <w:sz w:val="20"/>
          <w:szCs w:val="21"/>
          <w:vertAlign w:val="superscript"/>
        </w:rPr>
        <w:t>-1</w:t>
      </w:r>
      <w:r w:rsidRPr="00C413AC">
        <w:rPr>
          <w:sz w:val="20"/>
          <w:szCs w:val="21"/>
        </w:rPr>
        <w:t xml:space="preserve"> PAR, or (b) 2000 µmol m</w:t>
      </w:r>
      <w:r w:rsidRPr="00C413AC">
        <w:rPr>
          <w:sz w:val="20"/>
          <w:szCs w:val="21"/>
          <w:vertAlign w:val="superscript"/>
        </w:rPr>
        <w:t>-2</w:t>
      </w:r>
      <w:r w:rsidRPr="00C413AC">
        <w:rPr>
          <w:sz w:val="20"/>
          <w:szCs w:val="21"/>
        </w:rPr>
        <w:t xml:space="preserve"> s</w:t>
      </w:r>
      <w:r w:rsidRPr="00C413AC">
        <w:rPr>
          <w:sz w:val="20"/>
          <w:szCs w:val="21"/>
          <w:vertAlign w:val="superscript"/>
        </w:rPr>
        <w:t>-1</w:t>
      </w:r>
      <w:r w:rsidRPr="00C413AC">
        <w:rPr>
          <w:sz w:val="20"/>
          <w:szCs w:val="21"/>
        </w:rPr>
        <w:t xml:space="preserve"> PAR. Linear regression analysis revealed a negative relationship between the two parameters in both species, with R</w:t>
      </w:r>
      <w:r w:rsidRPr="00C413AC">
        <w:rPr>
          <w:sz w:val="20"/>
          <w:szCs w:val="21"/>
          <w:vertAlign w:val="superscript"/>
        </w:rPr>
        <w:t>2</w:t>
      </w:r>
      <w:r w:rsidRPr="00C413AC">
        <w:rPr>
          <w:sz w:val="20"/>
          <w:szCs w:val="21"/>
        </w:rPr>
        <w:t xml:space="preserve"> values of (a) 0.672, or (b) 0.727. </w:t>
      </w:r>
      <w:r w:rsidRPr="00C413AC">
        <w:rPr>
          <w:sz w:val="20"/>
        </w:rPr>
        <w:t>The solid black line represents the modelled best-fit line, and the dotted lines either side represents the 95% confidence intervals. The slope of the best-fit line was found to be significantly non-zero (</w:t>
      </w:r>
      <w:r w:rsidRPr="00C413AC">
        <w:rPr>
          <w:i/>
          <w:iCs/>
          <w:sz w:val="20"/>
        </w:rPr>
        <w:t xml:space="preserve">p </w:t>
      </w:r>
      <w:r w:rsidRPr="00C413AC">
        <w:rPr>
          <w:sz w:val="20"/>
        </w:rPr>
        <w:t xml:space="preserve">&lt; 0.05, linear regression) for both plots. </w:t>
      </w:r>
      <w:r w:rsidRPr="00C413AC">
        <w:rPr>
          <w:sz w:val="20"/>
          <w:szCs w:val="21"/>
        </w:rPr>
        <w:t>(a) n = 6-7, or (b) n = 5 plants per genotype.</w:t>
      </w:r>
    </w:p>
    <w:p w14:paraId="2A80A5D0" w14:textId="77777777" w:rsidR="00083A71" w:rsidRDefault="00083A71" w:rsidP="00083A71">
      <w:pPr>
        <w:pStyle w:val="NoSpacing"/>
        <w:spacing w:line="276" w:lineRule="auto"/>
        <w:rPr>
          <w:szCs w:val="21"/>
        </w:rPr>
      </w:pPr>
    </w:p>
    <w:p w14:paraId="2465E9D1" w14:textId="77777777" w:rsidR="00083A71" w:rsidRDefault="00083A71" w:rsidP="00083A71">
      <w:pPr>
        <w:pStyle w:val="NoSpacing"/>
        <w:spacing w:line="276" w:lineRule="auto"/>
        <w:rPr>
          <w:szCs w:val="21"/>
        </w:rPr>
      </w:pPr>
    </w:p>
    <w:p w14:paraId="74C7B4D0" w14:textId="77777777" w:rsidR="00083A71" w:rsidRDefault="00083A71" w:rsidP="00083A71">
      <w:pPr>
        <w:pStyle w:val="NoSpacing"/>
        <w:spacing w:line="276" w:lineRule="auto"/>
        <w:rPr>
          <w:szCs w:val="21"/>
        </w:rPr>
      </w:pPr>
    </w:p>
    <w:p w14:paraId="2C70911D" w14:textId="77777777" w:rsidR="00083A71" w:rsidRDefault="00083A71" w:rsidP="00083A71">
      <w:pPr>
        <w:pStyle w:val="Heading4"/>
      </w:pPr>
      <w:r>
        <w:lastRenderedPageBreak/>
        <w:t>3.2.3</w:t>
      </w:r>
      <w:r>
        <w:tab/>
        <w:t>Response of gas exchange and photorespiration during drought</w:t>
      </w:r>
    </w:p>
    <w:p w14:paraId="757BE19E" w14:textId="77777777" w:rsidR="00083A71" w:rsidRDefault="00083A71" w:rsidP="00083A71">
      <w:r>
        <w:t xml:space="preserve">To understand how plant gas exchange and photorespiration is impacted under drought stress, the same procedure described above was performed every 2 days over a 10-day period of water restriction on 6-week-old plants. For these experiments, a subset of Arabidopsis lines was used. Although AtEPF2-OE and </w:t>
      </w:r>
      <w:r>
        <w:rPr>
          <w:i/>
          <w:iCs/>
        </w:rPr>
        <w:t xml:space="preserve">Atepfl9 </w:t>
      </w:r>
      <w:r>
        <w:t xml:space="preserve">showed very similar </w:t>
      </w:r>
      <w:r>
        <w:rPr>
          <w:i/>
          <w:iCs/>
        </w:rPr>
        <w:t xml:space="preserve">SD </w:t>
      </w:r>
      <w:r>
        <w:t xml:space="preserve">and gas exchange values to each other, </w:t>
      </w:r>
      <w:r>
        <w:rPr>
          <w:i/>
          <w:iCs/>
        </w:rPr>
        <w:t xml:space="preserve">Atepfl9 </w:t>
      </w:r>
      <w:r>
        <w:t xml:space="preserve">plants were noticeably smaller and so were not used, as plant size would likely affect total plant transpiration rate, and thus the speed at which the soil dried out. Therefore, the lines AtEPF2-OE, </w:t>
      </w:r>
      <w:r>
        <w:rPr>
          <w:i/>
          <w:iCs/>
        </w:rPr>
        <w:t xml:space="preserve">Atepf1;Atepf2 </w:t>
      </w:r>
      <w:r>
        <w:t xml:space="preserve">and Col-0 were selected, and similar sized plants were chosen across the genotypes. Weighing the plant pots each day revealed that </w:t>
      </w:r>
      <w:r>
        <w:rPr>
          <w:i/>
          <w:iCs/>
        </w:rPr>
        <w:t xml:space="preserve">Atepf1;Atepf2 </w:t>
      </w:r>
      <w:r>
        <w:t>plants used significantly more water cumulatively than Col-0 on days 1 to 5, and AtEPF2-OE plants used significantly less water cumulatively than Col-0 on d</w:t>
      </w:r>
      <w:r w:rsidR="00FC100E">
        <w:t>ays 2 to 6 (Figure 3.9</w:t>
      </w:r>
      <w:r>
        <w:t>a). By the last few days of the drought treatment, the total amount of water lost from the pots was similar across genotypes.</w:t>
      </w:r>
    </w:p>
    <w:p w14:paraId="2C8B73AB" w14:textId="77777777" w:rsidR="00083A71" w:rsidRDefault="00083A71" w:rsidP="00083A71">
      <w:pPr>
        <w:ind w:firstLine="720"/>
      </w:pPr>
      <w:r>
        <w:t xml:space="preserve">For the gas exchange measurements, both Col-0 and </w:t>
      </w:r>
      <w:r>
        <w:rPr>
          <w:i/>
          <w:iCs/>
        </w:rPr>
        <w:t xml:space="preserve">Atepf1;Atepf2 </w:t>
      </w:r>
      <w:r>
        <w:t xml:space="preserve">plants begin the experiment with significant higher rates of </w:t>
      </w:r>
      <w:r>
        <w:rPr>
          <w:i/>
          <w:iCs/>
        </w:rPr>
        <w:t>g</w:t>
      </w:r>
      <w:r>
        <w:rPr>
          <w:vertAlign w:val="subscript"/>
        </w:rPr>
        <w:t>s</w:t>
      </w:r>
      <w:r w:rsidR="00FC100E">
        <w:t xml:space="preserve"> (Figures 3.9</w:t>
      </w:r>
      <w:r>
        <w:t xml:space="preserve">b), </w:t>
      </w:r>
      <w:r>
        <w:rPr>
          <w:i/>
          <w:iCs/>
        </w:rPr>
        <w:t>A</w:t>
      </w:r>
      <w:r w:rsidR="00FC100E">
        <w:t xml:space="preserve"> (Figures 3.9</w:t>
      </w:r>
      <w:r>
        <w:t xml:space="preserve">c) and </w:t>
      </w:r>
      <w:r>
        <w:rPr>
          <w:i/>
          <w:iCs/>
        </w:rPr>
        <w:t>C</w:t>
      </w:r>
      <w:r>
        <w:rPr>
          <w:vertAlign w:val="subscript"/>
        </w:rPr>
        <w:t>i</w:t>
      </w:r>
      <w:r>
        <w:rPr>
          <w:i/>
          <w:iCs/>
        </w:rPr>
        <w:t xml:space="preserve"> </w:t>
      </w:r>
      <w:r w:rsidR="00FC100E">
        <w:t>(Figure 3.10</w:t>
      </w:r>
      <w:r>
        <w:t xml:space="preserve">a) compared with AtEPF2-OE plants, as previously discussed. On the second day of water restriction, both Col-0 and </w:t>
      </w:r>
      <w:r>
        <w:rPr>
          <w:i/>
          <w:iCs/>
        </w:rPr>
        <w:t>Atepf1;Atepf2</w:t>
      </w:r>
      <w:r>
        <w:t xml:space="preserve"> show a slight increase in these parameters. After which the values begin to decline as drought progresses, indicating that the plants are closing their stomata in response to drought, subsequently causing CO</w:t>
      </w:r>
      <w:r w:rsidRPr="0015761E">
        <w:rPr>
          <w:vertAlign w:val="subscript"/>
        </w:rPr>
        <w:t>2</w:t>
      </w:r>
      <w:r>
        <w:t xml:space="preserve"> diffusion and photosynthesis to decline. Both lines show very similar responses, although </w:t>
      </w:r>
      <w:r>
        <w:rPr>
          <w:i/>
          <w:iCs/>
        </w:rPr>
        <w:t>Atepf</w:t>
      </w:r>
      <w:proofErr w:type="gramStart"/>
      <w:r>
        <w:rPr>
          <w:i/>
          <w:iCs/>
        </w:rPr>
        <w:t>1;Atepf</w:t>
      </w:r>
      <w:proofErr w:type="gramEnd"/>
      <w:r>
        <w:rPr>
          <w:i/>
          <w:iCs/>
        </w:rPr>
        <w:t>2</w:t>
      </w:r>
      <w:r>
        <w:t>’s</w:t>
      </w:r>
      <w:r>
        <w:rPr>
          <w:i/>
          <w:iCs/>
        </w:rPr>
        <w:t xml:space="preserve"> </w:t>
      </w:r>
      <w:r>
        <w:t>is slightly exaggerated (i.e. higher starting values</w:t>
      </w:r>
      <w:r>
        <w:rPr>
          <w:vertAlign w:val="subscript"/>
        </w:rPr>
        <w:t xml:space="preserve"> </w:t>
      </w:r>
      <w:r>
        <w:t xml:space="preserve">and lower ending values compared to Col-0). No significant differences are seen between the two lines, apart from on day 8, where </w:t>
      </w:r>
      <w:r w:rsidRPr="000908AA">
        <w:rPr>
          <w:i/>
          <w:iCs/>
        </w:rPr>
        <w:t>C</w:t>
      </w:r>
      <w:r>
        <w:rPr>
          <w:vertAlign w:val="subscript"/>
        </w:rPr>
        <w:t>i</w:t>
      </w:r>
      <w:r>
        <w:t xml:space="preserve"> drop</w:t>
      </w:r>
      <w:r w:rsidR="00681D60">
        <w:t>s</w:t>
      </w:r>
      <w:r>
        <w:t xml:space="preserve"> significantly faster in </w:t>
      </w:r>
      <w:r>
        <w:rPr>
          <w:i/>
          <w:iCs/>
        </w:rPr>
        <w:t>Atepf1;Atepf2</w:t>
      </w:r>
      <w:r>
        <w:t xml:space="preserve"> than in the control (Fig</w:t>
      </w:r>
      <w:r w:rsidR="00FC100E">
        <w:t>ure 3.10</w:t>
      </w:r>
      <w:r>
        <w:t>a)</w:t>
      </w:r>
    </w:p>
    <w:p w14:paraId="7CE137F7" w14:textId="77777777" w:rsidR="00083A71" w:rsidRPr="00FA240F" w:rsidRDefault="00083A71" w:rsidP="00083A71">
      <w:pPr>
        <w:ind w:firstLine="720"/>
      </w:pPr>
      <w:r>
        <w:t xml:space="preserve">However, for AtEPF2-OE plants, </w:t>
      </w:r>
      <w:r>
        <w:rPr>
          <w:i/>
          <w:iCs/>
        </w:rPr>
        <w:t>g</w:t>
      </w:r>
      <w:r>
        <w:rPr>
          <w:vertAlign w:val="subscript"/>
        </w:rPr>
        <w:t>s</w:t>
      </w:r>
      <w:r w:rsidR="00FC100E">
        <w:t xml:space="preserve"> (Figure 3.9</w:t>
      </w:r>
      <w:r>
        <w:t xml:space="preserve">b), </w:t>
      </w:r>
      <w:r>
        <w:rPr>
          <w:i/>
          <w:iCs/>
        </w:rPr>
        <w:t>A</w:t>
      </w:r>
      <w:r w:rsidR="00FC100E">
        <w:t xml:space="preserve"> (Figures 3.9</w:t>
      </w:r>
      <w:r>
        <w:t xml:space="preserve">c) and </w:t>
      </w:r>
      <w:r>
        <w:rPr>
          <w:i/>
          <w:iCs/>
        </w:rPr>
        <w:t>C</w:t>
      </w:r>
      <w:r>
        <w:rPr>
          <w:vertAlign w:val="subscript"/>
        </w:rPr>
        <w:t>i</w:t>
      </w:r>
      <w:r>
        <w:rPr>
          <w:i/>
          <w:iCs/>
        </w:rPr>
        <w:t xml:space="preserve"> </w:t>
      </w:r>
      <w:r w:rsidR="00FC100E">
        <w:t>(Figure 3.10</w:t>
      </w:r>
      <w:r>
        <w:t xml:space="preserve">a) remain relatively stable across the full drought treatment, with a slight increase occurring on day 4 for </w:t>
      </w:r>
      <w:r>
        <w:rPr>
          <w:i/>
          <w:iCs/>
        </w:rPr>
        <w:t>g</w:t>
      </w:r>
      <w:r>
        <w:rPr>
          <w:i/>
          <w:iCs/>
          <w:vertAlign w:val="subscript"/>
        </w:rPr>
        <w:t>s</w:t>
      </w:r>
      <w:r>
        <w:rPr>
          <w:vertAlign w:val="subscript"/>
        </w:rPr>
        <w:t xml:space="preserve"> </w:t>
      </w:r>
      <w:r>
        <w:t xml:space="preserve">and </w:t>
      </w:r>
      <w:r w:rsidRPr="000908AA">
        <w:rPr>
          <w:i/>
          <w:iCs/>
        </w:rPr>
        <w:t>A,</w:t>
      </w:r>
      <w:r>
        <w:t xml:space="preserve"> and day 6 for </w:t>
      </w:r>
      <w:r>
        <w:rPr>
          <w:i/>
          <w:iCs/>
        </w:rPr>
        <w:t>C</w:t>
      </w:r>
      <w:r>
        <w:rPr>
          <w:vertAlign w:val="subscript"/>
        </w:rPr>
        <w:t>i</w:t>
      </w:r>
      <w:r>
        <w:t xml:space="preserve">. Although these three parameters are significantly lower in AtEPF2-OE at the beginning of the experiment, as the gas exchange of the other two lines declines, by days 6-8, all genotypes have similar values for these measurements. After 10 days of water restriction, </w:t>
      </w:r>
      <w:r w:rsidRPr="00096ED2">
        <w:rPr>
          <w:i/>
          <w:iCs/>
        </w:rPr>
        <w:t>g</w:t>
      </w:r>
      <w:r>
        <w:rPr>
          <w:vertAlign w:val="subscript"/>
        </w:rPr>
        <w:t>s</w:t>
      </w:r>
      <w:r>
        <w:t xml:space="preserve">, </w:t>
      </w:r>
      <w:r w:rsidRPr="00096ED2">
        <w:rPr>
          <w:i/>
          <w:iCs/>
        </w:rPr>
        <w:t>A</w:t>
      </w:r>
      <w:r>
        <w:t xml:space="preserve"> and </w:t>
      </w:r>
      <w:r w:rsidRPr="00096ED2">
        <w:rPr>
          <w:i/>
          <w:iCs/>
        </w:rPr>
        <w:t>C</w:t>
      </w:r>
      <w:r w:rsidRPr="00096ED2">
        <w:rPr>
          <w:vertAlign w:val="subscript"/>
        </w:rPr>
        <w:t>i</w:t>
      </w:r>
      <w:r>
        <w:t xml:space="preserve"> start to decline in AtEPF2-OE plants, however, their rates of </w:t>
      </w:r>
      <w:r w:rsidRPr="00096ED2">
        <w:rPr>
          <w:i/>
          <w:iCs/>
        </w:rPr>
        <w:t>g</w:t>
      </w:r>
      <w:r w:rsidRPr="00096ED2">
        <w:rPr>
          <w:vertAlign w:val="subscript"/>
        </w:rPr>
        <w:t>s</w:t>
      </w:r>
      <w:r>
        <w:t xml:space="preserve"> are still significantly higher than the other lines, and their rates of </w:t>
      </w:r>
      <w:r w:rsidRPr="00096ED2">
        <w:rPr>
          <w:i/>
          <w:iCs/>
        </w:rPr>
        <w:t>A</w:t>
      </w:r>
      <w:r>
        <w:t xml:space="preserve"> also show a similar trend. Therefore, despite all genotypes having lost the same amount of water from their pots by day </w:t>
      </w:r>
      <w:r w:rsidR="00FC100E">
        <w:t>10 (Figure 3.9</w:t>
      </w:r>
      <w:r>
        <w:t xml:space="preserve">a), AtEPF2-OE plants are able to maintain higher levels of gas exchange under these droughted conditions. All genotypes </w:t>
      </w:r>
      <w:r w:rsidR="00681D60">
        <w:t>show a typical drought response</w:t>
      </w:r>
      <w:r>
        <w:t xml:space="preserve">, however, </w:t>
      </w:r>
      <w:r w:rsidR="00681D60">
        <w:t xml:space="preserve">it is delayed and reduced in </w:t>
      </w:r>
      <w:r>
        <w:t>AtEPF2-OE plant</w:t>
      </w:r>
      <w:r w:rsidR="00681D60">
        <w:t>s</w:t>
      </w:r>
      <w:r>
        <w:t xml:space="preserve">. </w:t>
      </w:r>
    </w:p>
    <w:p w14:paraId="672CFE8E" w14:textId="77777777" w:rsidR="00083A71" w:rsidRDefault="00083A71" w:rsidP="00083A71">
      <w:r>
        <w:rPr>
          <w:noProof/>
          <w:lang w:val="en-US" w:eastAsia="en-US"/>
        </w:rPr>
        <w:lastRenderedPageBreak/>
        <mc:AlternateContent>
          <mc:Choice Requires="wpg">
            <w:drawing>
              <wp:anchor distT="0" distB="0" distL="114300" distR="114300" simplePos="0" relativeHeight="251476992" behindDoc="0" locked="0" layoutInCell="1" allowOverlap="1" wp14:anchorId="30A24628" wp14:editId="5C6A2F84">
                <wp:simplePos x="0" y="0"/>
                <wp:positionH relativeFrom="margin">
                  <wp:posOffset>361315</wp:posOffset>
                </wp:positionH>
                <wp:positionV relativeFrom="paragraph">
                  <wp:posOffset>-134783</wp:posOffset>
                </wp:positionV>
                <wp:extent cx="5297404" cy="7256761"/>
                <wp:effectExtent l="0" t="0" r="0" b="0"/>
                <wp:wrapNone/>
                <wp:docPr id="460" name="Group 460"/>
                <wp:cNvGraphicFramePr/>
                <a:graphic xmlns:a="http://schemas.openxmlformats.org/drawingml/2006/main">
                  <a:graphicData uri="http://schemas.microsoft.com/office/word/2010/wordprocessingGroup">
                    <wpg:wgp>
                      <wpg:cNvGrpSpPr/>
                      <wpg:grpSpPr>
                        <a:xfrm>
                          <a:off x="0" y="0"/>
                          <a:ext cx="5297404" cy="7256761"/>
                          <a:chOff x="0" y="0"/>
                          <a:chExt cx="5324121" cy="7293271"/>
                        </a:xfrm>
                      </wpg:grpSpPr>
                      <wpg:grpSp>
                        <wpg:cNvPr id="406" name="Group 406"/>
                        <wpg:cNvGrpSpPr/>
                        <wpg:grpSpPr>
                          <a:xfrm>
                            <a:off x="0" y="0"/>
                            <a:ext cx="5324121" cy="5037449"/>
                            <a:chOff x="0" y="0"/>
                            <a:chExt cx="5324121" cy="5037449"/>
                          </a:xfrm>
                        </wpg:grpSpPr>
                        <pic:pic xmlns:pic="http://schemas.openxmlformats.org/drawingml/2006/picture">
                          <pic:nvPicPr>
                            <pic:cNvPr id="391" name="Picture 391" descr="Chart&#10;&#10;Description automatically generated"/>
                            <pic:cNvPicPr>
                              <a:picLocks noChangeAspect="1"/>
                            </pic:cNvPicPr>
                          </pic:nvPicPr>
                          <pic:blipFill rotWithShape="1">
                            <a:blip r:embed="rId95" cstate="print">
                              <a:extLst>
                                <a:ext uri="{28A0092B-C50C-407E-A947-70E740481C1C}">
                                  <a14:useLocalDpi xmlns:a14="http://schemas.microsoft.com/office/drawing/2010/main" val="0"/>
                                </a:ext>
                              </a:extLst>
                            </a:blip>
                            <a:srcRect b="11080"/>
                            <a:stretch/>
                          </pic:blipFill>
                          <pic:spPr bwMode="auto">
                            <a:xfrm>
                              <a:off x="254000" y="0"/>
                              <a:ext cx="3863340" cy="2425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98" name="Picture 398"/>
                            <pic:cNvPicPr>
                              <a:picLocks noChangeAspect="1"/>
                            </pic:cNvPicPr>
                          </pic:nvPicPr>
                          <pic:blipFill rotWithShape="1">
                            <a:blip r:embed="rId96" cstate="print">
                              <a:extLst>
                                <a:ext uri="{28A0092B-C50C-407E-A947-70E740481C1C}">
                                  <a14:useLocalDpi xmlns:a14="http://schemas.microsoft.com/office/drawing/2010/main" val="0"/>
                                </a:ext>
                              </a:extLst>
                            </a:blip>
                            <a:srcRect l="70581" t="6407" r="100" b="57577"/>
                            <a:stretch/>
                          </pic:blipFill>
                          <pic:spPr bwMode="auto">
                            <a:xfrm>
                              <a:off x="3814726" y="277629"/>
                              <a:ext cx="1509395" cy="9563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403" name="Text Box 2"/>
                          <wps:cNvSpPr txBox="1">
                            <a:spLocks noChangeArrowheads="1"/>
                          </wps:cNvSpPr>
                          <wps:spPr bwMode="auto">
                            <a:xfrm>
                              <a:off x="0" y="0"/>
                              <a:ext cx="500998" cy="414649"/>
                            </a:xfrm>
                            <a:prstGeom prst="rect">
                              <a:avLst/>
                            </a:prstGeom>
                            <a:noFill/>
                            <a:ln w="9525">
                              <a:noFill/>
                              <a:miter lim="800000"/>
                              <a:headEnd/>
                              <a:tailEnd/>
                            </a:ln>
                          </wps:spPr>
                          <wps:txbx>
                            <w:txbxContent>
                              <w:p w14:paraId="0D9724D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404" name="Text Box 2"/>
                          <wps:cNvSpPr txBox="1">
                            <a:spLocks noChangeArrowheads="1"/>
                          </wps:cNvSpPr>
                          <wps:spPr bwMode="auto">
                            <a:xfrm>
                              <a:off x="12700" y="2374900"/>
                              <a:ext cx="500998" cy="414649"/>
                            </a:xfrm>
                            <a:prstGeom prst="rect">
                              <a:avLst/>
                            </a:prstGeom>
                            <a:noFill/>
                            <a:ln w="9525">
                              <a:noFill/>
                              <a:miter lim="800000"/>
                              <a:headEnd/>
                              <a:tailEnd/>
                            </a:ln>
                          </wps:spPr>
                          <wps:txbx>
                            <w:txbxContent>
                              <w:p w14:paraId="4586E6E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405" name="Text Box 2"/>
                          <wps:cNvSpPr txBox="1">
                            <a:spLocks noChangeArrowheads="1"/>
                          </wps:cNvSpPr>
                          <wps:spPr bwMode="auto">
                            <a:xfrm>
                              <a:off x="0" y="4622800"/>
                              <a:ext cx="500998" cy="414649"/>
                            </a:xfrm>
                            <a:prstGeom prst="rect">
                              <a:avLst/>
                            </a:prstGeom>
                            <a:noFill/>
                            <a:ln w="9525">
                              <a:noFill/>
                              <a:miter lim="800000"/>
                              <a:headEnd/>
                              <a:tailEnd/>
                            </a:ln>
                          </wps:spPr>
                          <wps:txbx>
                            <w:txbxContent>
                              <w:p w14:paraId="65E3B6A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p>
                            </w:txbxContent>
                          </wps:txbx>
                          <wps:bodyPr rot="0" vert="horz" wrap="square" lIns="91440" tIns="45720" rIns="91440" bIns="45720" anchor="t" anchorCtr="0">
                            <a:noAutofit/>
                          </wps:bodyPr>
                        </wps:wsp>
                      </wpg:grpSp>
                      <pic:pic xmlns:pic="http://schemas.openxmlformats.org/drawingml/2006/picture">
                        <pic:nvPicPr>
                          <pic:cNvPr id="455" name="Picture 455" descr="A picture containing way&#10;&#10;Description automatically generated"/>
                          <pic:cNvPicPr>
                            <a:picLocks noChangeAspect="1"/>
                          </pic:cNvPicPr>
                        </pic:nvPicPr>
                        <pic:blipFill rotWithShape="1">
                          <a:blip r:embed="rId97" cstate="print">
                            <a:extLst>
                              <a:ext uri="{28A0092B-C50C-407E-A947-70E740481C1C}">
                                <a14:useLocalDpi xmlns:a14="http://schemas.microsoft.com/office/drawing/2010/main" val="0"/>
                              </a:ext>
                            </a:extLst>
                          </a:blip>
                          <a:srcRect r="28592"/>
                          <a:stretch/>
                        </pic:blipFill>
                        <pic:spPr bwMode="auto">
                          <a:xfrm>
                            <a:off x="318977" y="4635796"/>
                            <a:ext cx="3678555" cy="26574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457" name="Picture 457" descr="A picture containing light, dark, silhouette&#10;&#10;Description automatically generated"/>
                          <pic:cNvPicPr>
                            <a:picLocks noChangeAspect="1"/>
                          </pic:cNvPicPr>
                        </pic:nvPicPr>
                        <pic:blipFill rotWithShape="1">
                          <a:blip r:embed="rId98" cstate="print">
                            <a:extLst>
                              <a:ext uri="{28A0092B-C50C-407E-A947-70E740481C1C}">
                                <a14:useLocalDpi xmlns:a14="http://schemas.microsoft.com/office/drawing/2010/main" val="0"/>
                              </a:ext>
                            </a:extLst>
                          </a:blip>
                          <a:srcRect b="11021"/>
                          <a:stretch/>
                        </pic:blipFill>
                        <pic:spPr bwMode="auto">
                          <a:xfrm>
                            <a:off x="308344" y="2371061"/>
                            <a:ext cx="3808095" cy="23387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30A24628" id="Group 460" o:spid="_x0000_s1145" style="position:absolute;left:0;text-align:left;margin-left:28.45pt;margin-top:-10.6pt;width:417.1pt;height:571.4pt;z-index:251476992;mso-position-horizontal-relative:margin;mso-width-relative:margin;mso-height-relative:margin" coordsize="53241,7293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">
                <v:group id="Group 406" o:spid="_x0000_s1146" style="position:absolute;width:53241;height:50374" coordsize="53241,50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">
                  <v:shape id="Picture 391" o:spid="_x0000_s1147" type="#_x0000_t75" alt="Chart&#10;&#10;Description automatically generated" style="position:absolute;left:2540;width:38633;height:24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">
                    <v:imagedata r:id="rId99" o:title="Chart&#10;&#10;Description automatically generated" cropbottom="7261f"/>
                  </v:shape>
                  <v:shape id="Picture 398" o:spid="_x0000_s1148" type="#_x0000_t75" style="position:absolute;left:38147;top:2776;width:15094;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">
                    <v:imagedata r:id="rId100" o:title="" croptop="4199f" cropbottom="37734f" cropleft="46256f" cropright="66f"/>
                  </v:shape>
                  <v:shape id="_x0000_s1149" type="#_x0000_t202" style="position:absolute;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" filled="f" stroked="f">
                    <v:textbox>
                      <w:txbxContent>
                        <w:p w14:paraId="0D9724D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50" type="#_x0000_t202" style="position:absolute;left:127;top:23749;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" filled="f" stroked="f">
                    <v:textbox>
                      <w:txbxContent>
                        <w:p w14:paraId="4586E6E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51" type="#_x0000_t202" style="position:absolute;top:46228;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65E3B6A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p>
                      </w:txbxContent>
                    </v:textbox>
                  </v:shape>
                </v:group>
                <v:shape id="Picture 455" o:spid="_x0000_s1152" type="#_x0000_t75" alt="A picture containing way&#10;&#10;Description automatically generated" style="position:absolute;left:3189;top:46357;width:36786;height:26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">
                  <v:imagedata r:id="rId101" o:title="A picture containing way&#10;&#10;Description automatically generated" cropright="18738f"/>
                </v:shape>
                <v:shape id="Picture 457" o:spid="_x0000_s1153" type="#_x0000_t75" alt="A picture containing light, dark, silhouette&#10;&#10;Description automatically generated" style="position:absolute;left:3083;top:23710;width:38081;height:23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">
                  <v:imagedata r:id="rId102" o:title="A picture containing light, dark, silhouette&#10;&#10;Description automatically generated" cropbottom="7223f"/>
                </v:shape>
                <w10:wrap anchorx="margin"/>
              </v:group>
            </w:pict>
          </mc:Fallback>
        </mc:AlternateContent>
      </w:r>
    </w:p>
    <w:p w14:paraId="442E894B" w14:textId="77777777" w:rsidR="00083A71" w:rsidRDefault="00083A71" w:rsidP="00083A71"/>
    <w:p w14:paraId="4855D7D0" w14:textId="77777777" w:rsidR="00083A71" w:rsidRDefault="00083A71" w:rsidP="00083A71"/>
    <w:p w14:paraId="2045310A" w14:textId="77777777" w:rsidR="00083A71" w:rsidRDefault="00083A71" w:rsidP="00083A71"/>
    <w:p w14:paraId="19770462" w14:textId="77777777" w:rsidR="00083A71" w:rsidRDefault="00083A71" w:rsidP="00083A71"/>
    <w:p w14:paraId="05EFDC7A" w14:textId="77777777" w:rsidR="00083A71" w:rsidRDefault="00083A71" w:rsidP="00083A71"/>
    <w:p w14:paraId="5DE9E2A0" w14:textId="77777777" w:rsidR="00083A71" w:rsidRDefault="00083A71" w:rsidP="00083A71"/>
    <w:p w14:paraId="70A7F7B4" w14:textId="77777777" w:rsidR="00083A71" w:rsidRDefault="00083A71" w:rsidP="00083A71"/>
    <w:p w14:paraId="76D69D96" w14:textId="77777777" w:rsidR="00083A71" w:rsidRDefault="00083A71" w:rsidP="00083A71"/>
    <w:p w14:paraId="22688499" w14:textId="77777777" w:rsidR="00083A71" w:rsidRDefault="00083A71" w:rsidP="00083A71"/>
    <w:p w14:paraId="1EB393DC" w14:textId="77777777" w:rsidR="00083A71" w:rsidRDefault="00083A71" w:rsidP="00083A71"/>
    <w:p w14:paraId="6A3C3430" w14:textId="77777777" w:rsidR="00083A71" w:rsidRDefault="00083A71" w:rsidP="00083A71"/>
    <w:p w14:paraId="22AB0A67" w14:textId="77777777" w:rsidR="00083A71" w:rsidRDefault="00083A71" w:rsidP="00083A71"/>
    <w:p w14:paraId="16BAD9A7" w14:textId="77777777" w:rsidR="00083A71" w:rsidRDefault="00083A71" w:rsidP="00083A71"/>
    <w:p w14:paraId="193C930B" w14:textId="77777777" w:rsidR="00083A71" w:rsidRDefault="00083A71" w:rsidP="00083A71"/>
    <w:p w14:paraId="43E1C963" w14:textId="77777777" w:rsidR="00083A71" w:rsidRDefault="00083A71" w:rsidP="00083A71"/>
    <w:p w14:paraId="47F7C43D" w14:textId="77777777" w:rsidR="00083A71" w:rsidRDefault="00083A71" w:rsidP="00083A71"/>
    <w:p w14:paraId="073039DF" w14:textId="77777777" w:rsidR="00083A71" w:rsidRDefault="00083A71" w:rsidP="00083A71"/>
    <w:p w14:paraId="6028CE17" w14:textId="77777777" w:rsidR="00083A71" w:rsidRDefault="00083A71" w:rsidP="00083A71"/>
    <w:p w14:paraId="18773D65" w14:textId="77777777" w:rsidR="00083A71" w:rsidRDefault="00083A71" w:rsidP="00083A71"/>
    <w:p w14:paraId="317B1AE4" w14:textId="77777777" w:rsidR="00083A71" w:rsidRDefault="00083A71" w:rsidP="00083A71">
      <w:pPr>
        <w:spacing w:line="276" w:lineRule="auto"/>
        <w:rPr>
          <w:sz w:val="21"/>
          <w:szCs w:val="21"/>
        </w:rPr>
      </w:pPr>
      <w:r>
        <w:rPr>
          <w:b/>
          <w:bCs/>
          <w:sz w:val="21"/>
          <w:szCs w:val="21"/>
        </w:rPr>
        <w:br/>
      </w:r>
      <w:r w:rsidR="00FC100E">
        <w:rPr>
          <w:b/>
          <w:bCs/>
          <w:sz w:val="21"/>
          <w:szCs w:val="21"/>
        </w:rPr>
        <w:t>Fig</w:t>
      </w:r>
      <w:r w:rsidRPr="004C2ECB">
        <w:rPr>
          <w:b/>
          <w:bCs/>
          <w:sz w:val="21"/>
          <w:szCs w:val="21"/>
        </w:rPr>
        <w:t>ure 3.</w:t>
      </w:r>
      <w:r w:rsidR="00D92D86">
        <w:rPr>
          <w:b/>
          <w:bCs/>
          <w:sz w:val="21"/>
          <w:szCs w:val="21"/>
        </w:rPr>
        <w:t>9</w:t>
      </w:r>
      <w:r w:rsidRPr="004C2ECB">
        <w:rPr>
          <w:b/>
          <w:bCs/>
          <w:sz w:val="21"/>
          <w:szCs w:val="21"/>
        </w:rPr>
        <w:t>. Water loss and gas exchange of Arabidopsis EPF mutants during drought</w:t>
      </w:r>
      <w:r w:rsidRPr="004C2ECB">
        <w:rPr>
          <w:sz w:val="21"/>
          <w:szCs w:val="21"/>
        </w:rPr>
        <w:t>.</w:t>
      </w:r>
      <w:r>
        <w:rPr>
          <w:sz w:val="21"/>
          <w:szCs w:val="21"/>
        </w:rPr>
        <w:br/>
      </w:r>
      <w:r w:rsidRPr="004C2ECB">
        <w:rPr>
          <w:b/>
          <w:bCs/>
          <w:sz w:val="21"/>
          <w:szCs w:val="21"/>
        </w:rPr>
        <w:t xml:space="preserve">(a) </w:t>
      </w:r>
      <w:r w:rsidRPr="004C2ECB">
        <w:rPr>
          <w:sz w:val="21"/>
          <w:szCs w:val="21"/>
        </w:rPr>
        <w:t xml:space="preserve">Cumulative water lost per plant, measured daily after </w:t>
      </w:r>
      <w:r>
        <w:rPr>
          <w:sz w:val="21"/>
          <w:szCs w:val="21"/>
        </w:rPr>
        <w:t>initiation of drought.</w:t>
      </w:r>
      <w:r w:rsidRPr="004C2ECB">
        <w:rPr>
          <w:sz w:val="21"/>
          <w:szCs w:val="21"/>
        </w:rPr>
        <w:t xml:space="preserve"> Steady-state measurements of </w:t>
      </w:r>
      <w:r w:rsidRPr="004C2ECB">
        <w:rPr>
          <w:b/>
          <w:bCs/>
          <w:sz w:val="21"/>
          <w:szCs w:val="21"/>
        </w:rPr>
        <w:t>(b)</w:t>
      </w:r>
      <w:r w:rsidRPr="004C2ECB">
        <w:rPr>
          <w:sz w:val="21"/>
          <w:szCs w:val="21"/>
        </w:rPr>
        <w:t xml:space="preserve"> </w:t>
      </w:r>
      <w:r w:rsidRPr="004C2ECB">
        <w:rPr>
          <w:b/>
          <w:bCs/>
          <w:sz w:val="21"/>
          <w:szCs w:val="21"/>
        </w:rPr>
        <w:t>s</w:t>
      </w:r>
      <w:r w:rsidRPr="004C2ECB">
        <w:rPr>
          <w:sz w:val="21"/>
          <w:szCs w:val="21"/>
        </w:rPr>
        <w:t>tomatal conductance to water vapour (</w:t>
      </w:r>
      <w:r w:rsidRPr="004C2ECB">
        <w:rPr>
          <w:i/>
          <w:iCs/>
          <w:sz w:val="21"/>
          <w:szCs w:val="21"/>
        </w:rPr>
        <w:t>g</w:t>
      </w:r>
      <w:r w:rsidRPr="004C2ECB">
        <w:rPr>
          <w:sz w:val="21"/>
          <w:szCs w:val="21"/>
          <w:vertAlign w:val="subscript"/>
        </w:rPr>
        <w:t>s</w:t>
      </w:r>
      <w:r w:rsidRPr="004C2ECB">
        <w:rPr>
          <w:sz w:val="21"/>
          <w:szCs w:val="21"/>
        </w:rPr>
        <w:t xml:space="preserve">), and  </w:t>
      </w:r>
      <w:r w:rsidRPr="004C2ECB">
        <w:rPr>
          <w:b/>
          <w:bCs/>
          <w:sz w:val="21"/>
          <w:szCs w:val="21"/>
        </w:rPr>
        <w:t xml:space="preserve">(c) </w:t>
      </w:r>
      <w:r w:rsidRPr="004C2ECB">
        <w:rPr>
          <w:sz w:val="21"/>
          <w:szCs w:val="21"/>
        </w:rPr>
        <w:t>net carbon assimilation rate (</w:t>
      </w:r>
      <w:r w:rsidRPr="004C2ECB">
        <w:rPr>
          <w:i/>
          <w:iCs/>
          <w:sz w:val="21"/>
          <w:szCs w:val="21"/>
        </w:rPr>
        <w:t>A</w:t>
      </w:r>
      <w:r w:rsidRPr="004C2ECB">
        <w:rPr>
          <w:sz w:val="21"/>
          <w:szCs w:val="21"/>
        </w:rPr>
        <w:t>) measured under 1000 µmol m</w:t>
      </w:r>
      <w:r w:rsidRPr="004C2ECB">
        <w:rPr>
          <w:sz w:val="21"/>
          <w:szCs w:val="21"/>
          <w:vertAlign w:val="superscript"/>
        </w:rPr>
        <w:t>-2</w:t>
      </w:r>
      <w:r w:rsidRPr="004C2ECB">
        <w:rPr>
          <w:sz w:val="21"/>
          <w:szCs w:val="21"/>
        </w:rPr>
        <w:t xml:space="preserve"> s</w:t>
      </w:r>
      <w:r w:rsidRPr="004C2ECB">
        <w:rPr>
          <w:sz w:val="21"/>
          <w:szCs w:val="21"/>
          <w:vertAlign w:val="superscript"/>
        </w:rPr>
        <w:t>-1</w:t>
      </w:r>
      <w:r w:rsidRPr="004C2ECB">
        <w:rPr>
          <w:sz w:val="21"/>
          <w:szCs w:val="21"/>
        </w:rPr>
        <w:t xml:space="preserve"> PAR on a different fully expanded leaf every 2 days</w:t>
      </w:r>
      <w:r>
        <w:rPr>
          <w:sz w:val="21"/>
          <w:szCs w:val="21"/>
        </w:rPr>
        <w:t xml:space="preserve"> over a 10-day period of drought.</w:t>
      </w:r>
      <w:r w:rsidRPr="002C469A">
        <w:rPr>
          <w:sz w:val="21"/>
          <w:szCs w:val="21"/>
        </w:rPr>
        <w:t xml:space="preserve"> Error bar</w:t>
      </w:r>
      <w:r>
        <w:rPr>
          <w:sz w:val="21"/>
          <w:szCs w:val="21"/>
        </w:rPr>
        <w:t>s</w:t>
      </w:r>
      <w:r w:rsidRPr="002C469A">
        <w:rPr>
          <w:sz w:val="21"/>
          <w:szCs w:val="21"/>
        </w:rPr>
        <w:t xml:space="preserve"> represent the standard error of the mean. </w:t>
      </w:r>
      <w:r>
        <w:rPr>
          <w:sz w:val="21"/>
          <w:szCs w:val="21"/>
        </w:rPr>
        <w:t xml:space="preserve">Statistical analysis performed using mixed-effects model with </w:t>
      </w:r>
      <w:proofErr w:type="spellStart"/>
      <w:r>
        <w:rPr>
          <w:sz w:val="21"/>
          <w:szCs w:val="21"/>
        </w:rPr>
        <w:t>Geisser</w:t>
      </w:r>
      <w:proofErr w:type="spellEnd"/>
      <w:r>
        <w:rPr>
          <w:sz w:val="21"/>
          <w:szCs w:val="21"/>
        </w:rPr>
        <w:t xml:space="preserve">-Greenhouse correction, and post-hoc Tukey’s test for comparisons on individual days. </w:t>
      </w:r>
      <w:r w:rsidRPr="002C469A">
        <w:rPr>
          <w:sz w:val="21"/>
          <w:szCs w:val="21"/>
        </w:rPr>
        <w:t xml:space="preserve">Asterisks show significant differences </w:t>
      </w:r>
      <w:r>
        <w:rPr>
          <w:sz w:val="21"/>
          <w:szCs w:val="21"/>
        </w:rPr>
        <w:t>(</w:t>
      </w:r>
      <w:r>
        <w:rPr>
          <w:i/>
          <w:iCs/>
          <w:sz w:val="21"/>
          <w:szCs w:val="21"/>
        </w:rPr>
        <w:t xml:space="preserve">p </w:t>
      </w:r>
      <w:r>
        <w:rPr>
          <w:sz w:val="21"/>
          <w:szCs w:val="21"/>
        </w:rPr>
        <w:t xml:space="preserve">&lt; 0.05) </w:t>
      </w:r>
      <w:r w:rsidRPr="002C469A">
        <w:rPr>
          <w:sz w:val="21"/>
          <w:szCs w:val="21"/>
        </w:rPr>
        <w:t>to control</w:t>
      </w:r>
      <w:r>
        <w:rPr>
          <w:sz w:val="21"/>
          <w:szCs w:val="21"/>
        </w:rPr>
        <w:t>s for that day</w:t>
      </w:r>
      <w:r w:rsidRPr="002C469A">
        <w:rPr>
          <w:sz w:val="21"/>
          <w:szCs w:val="21"/>
        </w:rPr>
        <w:t>, colour</w:t>
      </w:r>
      <w:r>
        <w:rPr>
          <w:sz w:val="21"/>
          <w:szCs w:val="21"/>
        </w:rPr>
        <w:t>ed to</w:t>
      </w:r>
      <w:r w:rsidRPr="002C469A">
        <w:rPr>
          <w:sz w:val="21"/>
          <w:szCs w:val="21"/>
        </w:rPr>
        <w:t xml:space="preserve"> specify</w:t>
      </w:r>
      <w:r>
        <w:rPr>
          <w:sz w:val="21"/>
          <w:szCs w:val="21"/>
        </w:rPr>
        <w:t xml:space="preserve"> which </w:t>
      </w:r>
      <w:r w:rsidRPr="002C469A">
        <w:rPr>
          <w:sz w:val="21"/>
          <w:szCs w:val="21"/>
        </w:rPr>
        <w:t>genotype</w:t>
      </w:r>
      <w:r>
        <w:rPr>
          <w:sz w:val="21"/>
          <w:szCs w:val="21"/>
        </w:rPr>
        <w:t>. n = 5-6 plants per genotype.</w:t>
      </w:r>
    </w:p>
    <w:p w14:paraId="5AC37671" w14:textId="77777777" w:rsidR="00083A71" w:rsidRDefault="00083A71" w:rsidP="00083A71">
      <w:pPr>
        <w:ind w:firstLine="720"/>
      </w:pPr>
      <w:r>
        <w:lastRenderedPageBreak/>
        <w:t xml:space="preserve">Finally, for measurements of </w:t>
      </w:r>
      <w:r w:rsidRPr="00096ED2">
        <w:rPr>
          <w:i/>
          <w:iCs/>
        </w:rPr>
        <w:t>V</w:t>
      </w:r>
      <w:r w:rsidRPr="00096ED2">
        <w:rPr>
          <w:vertAlign w:val="subscript"/>
        </w:rPr>
        <w:t>o</w:t>
      </w:r>
      <w:r>
        <w:t>/</w:t>
      </w:r>
      <w:proofErr w:type="spellStart"/>
      <w:r w:rsidRPr="00096ED2">
        <w:rPr>
          <w:i/>
          <w:iCs/>
        </w:rPr>
        <w:t>V</w:t>
      </w:r>
      <w:r w:rsidRPr="00096ED2">
        <w:rPr>
          <w:vertAlign w:val="subscript"/>
        </w:rPr>
        <w:t>c</w:t>
      </w:r>
      <w:proofErr w:type="spellEnd"/>
      <w:r>
        <w:t xml:space="preserve">, AtEPF2-OE plants have significantly higher rates of photorespiration for the first 6 days </w:t>
      </w:r>
      <w:r w:rsidR="00FC100E">
        <w:t>of water restriction (Figure 3.10</w:t>
      </w:r>
      <w:r>
        <w:t xml:space="preserve">b). After this, </w:t>
      </w:r>
      <w:r w:rsidRPr="00096ED2">
        <w:rPr>
          <w:i/>
          <w:iCs/>
        </w:rPr>
        <w:t>V</w:t>
      </w:r>
      <w:r w:rsidRPr="00096ED2">
        <w:rPr>
          <w:vertAlign w:val="subscript"/>
        </w:rPr>
        <w:t>o</w:t>
      </w:r>
      <w:r>
        <w:t>/</w:t>
      </w:r>
      <w:proofErr w:type="spellStart"/>
      <w:r w:rsidRPr="00096ED2">
        <w:rPr>
          <w:i/>
          <w:iCs/>
        </w:rPr>
        <w:t>V</w:t>
      </w:r>
      <w:r w:rsidRPr="00096ED2">
        <w:rPr>
          <w:vertAlign w:val="subscript"/>
        </w:rPr>
        <w:t>c</w:t>
      </w:r>
      <w:proofErr w:type="spellEnd"/>
      <w:r>
        <w:t xml:space="preserve"> starts to increase in Col-0 and </w:t>
      </w:r>
      <w:r>
        <w:rPr>
          <w:i/>
          <w:iCs/>
        </w:rPr>
        <w:t xml:space="preserve">Atepf1;Atepf2 </w:t>
      </w:r>
      <w:r>
        <w:t xml:space="preserve">plants, resulting in higher rates of photorespiration compared to AtEPF2-OE by day 10. </w:t>
      </w:r>
      <w:r w:rsidRPr="00096ED2">
        <w:rPr>
          <w:i/>
          <w:iCs/>
        </w:rPr>
        <w:t>V</w:t>
      </w:r>
      <w:r w:rsidRPr="00096ED2">
        <w:rPr>
          <w:vertAlign w:val="subscript"/>
        </w:rPr>
        <w:t>o</w:t>
      </w:r>
      <w:r>
        <w:t>/</w:t>
      </w:r>
      <w:proofErr w:type="spellStart"/>
      <w:r w:rsidRPr="00096ED2">
        <w:rPr>
          <w:i/>
          <w:iCs/>
        </w:rPr>
        <w:t>V</w:t>
      </w:r>
      <w:r w:rsidRPr="00096ED2">
        <w:rPr>
          <w:vertAlign w:val="subscript"/>
        </w:rPr>
        <w:t>c</w:t>
      </w:r>
      <w:proofErr w:type="spellEnd"/>
      <w:r>
        <w:t xml:space="preserve"> remains relatively stable in AtEPF2-OE for the first 8 days, after which is starts </w:t>
      </w:r>
      <w:r w:rsidR="00FC100E">
        <w:t>to increase slightly (Figure 3.10</w:t>
      </w:r>
      <w:r>
        <w:t xml:space="preserve">b). These increases in photorespiration are likely due to the decreasing </w:t>
      </w:r>
      <w:r>
        <w:rPr>
          <w:i/>
          <w:iCs/>
        </w:rPr>
        <w:t>C</w:t>
      </w:r>
      <w:r>
        <w:rPr>
          <w:vertAlign w:val="subscript"/>
        </w:rPr>
        <w:t>i</w:t>
      </w:r>
      <w:r w:rsidR="00FC100E">
        <w:t xml:space="preserve"> (Figure 3.10</w:t>
      </w:r>
      <w:r>
        <w:t xml:space="preserve">a) and increasing plant temperatures (data not shown) that occur </w:t>
      </w:r>
      <w:r w:rsidR="00681D60">
        <w:t>during drought-induced stomatal closure.</w:t>
      </w:r>
    </w:p>
    <w:p w14:paraId="17A3B02F" w14:textId="77777777" w:rsidR="00083A71" w:rsidRDefault="00083A71" w:rsidP="00083A71">
      <w:r>
        <w:rPr>
          <w:noProof/>
          <w:lang w:val="en-US" w:eastAsia="en-US"/>
        </w:rPr>
        <mc:AlternateContent>
          <mc:Choice Requires="wpg">
            <w:drawing>
              <wp:anchor distT="0" distB="0" distL="114300" distR="114300" simplePos="0" relativeHeight="251481088" behindDoc="0" locked="0" layoutInCell="1" allowOverlap="1" wp14:anchorId="70ADC3A0" wp14:editId="5536C7CF">
                <wp:simplePos x="0" y="0"/>
                <wp:positionH relativeFrom="margin">
                  <wp:posOffset>292587</wp:posOffset>
                </wp:positionH>
                <wp:positionV relativeFrom="paragraph">
                  <wp:posOffset>90170</wp:posOffset>
                </wp:positionV>
                <wp:extent cx="5213350" cy="4965700"/>
                <wp:effectExtent l="0" t="0" r="0" b="0"/>
                <wp:wrapNone/>
                <wp:docPr id="461" name="Group 461"/>
                <wp:cNvGraphicFramePr/>
                <a:graphic xmlns:a="http://schemas.openxmlformats.org/drawingml/2006/main">
                  <a:graphicData uri="http://schemas.microsoft.com/office/word/2010/wordprocessingGroup">
                    <wpg:wgp>
                      <wpg:cNvGrpSpPr/>
                      <wpg:grpSpPr>
                        <a:xfrm>
                          <a:off x="0" y="0"/>
                          <a:ext cx="5213350" cy="4965700"/>
                          <a:chOff x="0" y="0"/>
                          <a:chExt cx="5213350" cy="4965700"/>
                        </a:xfrm>
                      </wpg:grpSpPr>
                      <wpg:grpSp>
                        <wpg:cNvPr id="407" name="Group 407"/>
                        <wpg:cNvGrpSpPr/>
                        <wpg:grpSpPr>
                          <a:xfrm>
                            <a:off x="0" y="0"/>
                            <a:ext cx="5213350" cy="2789201"/>
                            <a:chOff x="25400" y="0"/>
                            <a:chExt cx="5213661" cy="2789549"/>
                          </a:xfrm>
                        </wpg:grpSpPr>
                        <pic:pic xmlns:pic="http://schemas.openxmlformats.org/drawingml/2006/picture">
                          <pic:nvPicPr>
                            <pic:cNvPr id="411" name="Picture 411"/>
                            <pic:cNvPicPr>
                              <a:picLocks noChangeAspect="1"/>
                            </pic:cNvPicPr>
                          </pic:nvPicPr>
                          <pic:blipFill rotWithShape="1">
                            <a:blip r:embed="rId96" cstate="print">
                              <a:extLst>
                                <a:ext uri="{28A0092B-C50C-407E-A947-70E740481C1C}">
                                  <a14:useLocalDpi xmlns:a14="http://schemas.microsoft.com/office/drawing/2010/main" val="0"/>
                                </a:ext>
                              </a:extLst>
                            </a:blip>
                            <a:srcRect l="70581" t="6407" r="100" b="57577"/>
                            <a:stretch/>
                          </pic:blipFill>
                          <pic:spPr bwMode="auto">
                            <a:xfrm>
                              <a:off x="3729666" y="256363"/>
                              <a:ext cx="1509395" cy="9563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412" name="Text Box 2"/>
                          <wps:cNvSpPr txBox="1">
                            <a:spLocks noChangeArrowheads="1"/>
                          </wps:cNvSpPr>
                          <wps:spPr bwMode="auto">
                            <a:xfrm>
                              <a:off x="25400" y="0"/>
                              <a:ext cx="500998" cy="414649"/>
                            </a:xfrm>
                            <a:prstGeom prst="rect">
                              <a:avLst/>
                            </a:prstGeom>
                            <a:noFill/>
                            <a:ln w="9525">
                              <a:noFill/>
                              <a:miter lim="800000"/>
                              <a:headEnd/>
                              <a:tailEnd/>
                            </a:ln>
                          </wps:spPr>
                          <wps:txbx>
                            <w:txbxContent>
                              <w:p w14:paraId="64E4776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413" name="Text Box 2"/>
                          <wps:cNvSpPr txBox="1">
                            <a:spLocks noChangeArrowheads="1"/>
                          </wps:cNvSpPr>
                          <wps:spPr bwMode="auto">
                            <a:xfrm>
                              <a:off x="38100" y="2374900"/>
                              <a:ext cx="500998" cy="414649"/>
                            </a:xfrm>
                            <a:prstGeom prst="rect">
                              <a:avLst/>
                            </a:prstGeom>
                            <a:noFill/>
                            <a:ln w="9525">
                              <a:noFill/>
                              <a:miter lim="800000"/>
                              <a:headEnd/>
                              <a:tailEnd/>
                            </a:ln>
                          </wps:spPr>
                          <wps:txbx>
                            <w:txbxContent>
                              <w:p w14:paraId="014B197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g:grpSp>
                      <pic:pic xmlns:pic="http://schemas.openxmlformats.org/drawingml/2006/picture">
                        <pic:nvPicPr>
                          <pic:cNvPr id="458" name="Picture 458" descr="A picture containing chart&#10;&#10;Description automatically generated"/>
                          <pic:cNvPicPr>
                            <a:picLocks noChangeAspect="1"/>
                          </pic:cNvPicPr>
                        </pic:nvPicPr>
                        <pic:blipFill rotWithShape="1">
                          <a:blip r:embed="rId103" cstate="print">
                            <a:extLst>
                              <a:ext uri="{28A0092B-C50C-407E-A947-70E740481C1C}">
                                <a14:useLocalDpi xmlns:a14="http://schemas.microsoft.com/office/drawing/2010/main" val="0"/>
                              </a:ext>
                            </a:extLst>
                          </a:blip>
                          <a:srcRect t="-9" b="-137"/>
                          <a:stretch/>
                        </pic:blipFill>
                        <pic:spPr bwMode="auto">
                          <a:xfrm>
                            <a:off x="189186" y="2301505"/>
                            <a:ext cx="3905250" cy="26641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456" name="Picture 456" descr="Shape, arrow&#10;&#10;Description automatically generated"/>
                          <pic:cNvPicPr>
                            <a:picLocks noChangeAspect="1"/>
                          </pic:cNvPicPr>
                        </pic:nvPicPr>
                        <pic:blipFill rotWithShape="1">
                          <a:blip r:embed="rId104" cstate="print">
                            <a:extLst>
                              <a:ext uri="{28A0092B-C50C-407E-A947-70E740481C1C}">
                                <a14:useLocalDpi xmlns:a14="http://schemas.microsoft.com/office/drawing/2010/main" val="0"/>
                              </a:ext>
                            </a:extLst>
                          </a:blip>
                          <a:srcRect b="12233"/>
                          <a:stretch/>
                        </pic:blipFill>
                        <pic:spPr bwMode="auto">
                          <a:xfrm>
                            <a:off x="220717" y="0"/>
                            <a:ext cx="3874770" cy="23177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V relativeFrom="margin">
                  <wp14:pctHeight>0</wp14:pctHeight>
                </wp14:sizeRelV>
              </wp:anchor>
            </w:drawing>
          </mc:Choice>
          <mc:Fallback>
            <w:pict>
              <v:group w14:anchorId="70ADC3A0" id="Group 461" o:spid="_x0000_s1154" style="position:absolute;left:0;text-align:left;margin-left:23.05pt;margin-top:7.1pt;width:410.5pt;height:391pt;z-index:251481088;mso-position-horizontal-relative:margin;mso-height-relative:margin" coordsize="52133,4965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">
                <v:group id="Group 407" o:spid="_x0000_s1155" style="position:absolute;width:52133;height:27892" coordorigin="254" coordsize="52136,27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Picture 411" o:spid="_x0000_s1156" type="#_x0000_t75" style="position:absolute;left:37296;top:2563;width:15094;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">
                    <v:imagedata r:id="rId100" o:title="" croptop="4199f" cropbottom="37734f" cropleft="46256f" cropright="66f"/>
                  </v:shape>
                  <v:shape id="_x0000_s1157" type="#_x0000_t202" style="position:absolute;left:254;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" filled="f" stroked="f">
                    <v:textbox>
                      <w:txbxContent>
                        <w:p w14:paraId="64E4776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58" type="#_x0000_t202" style="position:absolute;left:381;top:23749;width:500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" filled="f" stroked="f">
                    <v:textbox>
                      <w:txbxContent>
                        <w:p w14:paraId="014B197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group>
                <v:shape id="Picture 458" o:spid="_x0000_s1159" type="#_x0000_t75" alt="A picture containing chart&#10;&#10;Description automatically generated" style="position:absolute;left:1891;top:23015;width:39053;height:26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">
                  <v:imagedata r:id="rId105" o:title="A picture containing chart&#10;&#10;Description automatically generated" croptop="-6f" cropbottom="-90f"/>
                </v:shape>
                <v:shape id="Picture 456" o:spid="_x0000_s1160" type="#_x0000_t75" alt="Shape, arrow&#10;&#10;Description automatically generated" style="position:absolute;left:2207;width:38747;height:2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">
                  <v:imagedata r:id="rId106" o:title="Shape, arrow&#10;&#10;Description automatically generated" cropbottom="8017f"/>
                </v:shape>
                <w10:wrap anchorx="margin"/>
              </v:group>
            </w:pict>
          </mc:Fallback>
        </mc:AlternateContent>
      </w:r>
    </w:p>
    <w:p w14:paraId="7DAABA76" w14:textId="77777777" w:rsidR="00083A71" w:rsidRDefault="00083A71" w:rsidP="00083A71"/>
    <w:p w14:paraId="19C03456" w14:textId="77777777" w:rsidR="00083A71" w:rsidRDefault="00083A71" w:rsidP="00083A71"/>
    <w:p w14:paraId="7DA47745" w14:textId="77777777" w:rsidR="00083A71" w:rsidRDefault="00083A71" w:rsidP="00083A71"/>
    <w:p w14:paraId="29807C77" w14:textId="77777777" w:rsidR="00083A71" w:rsidRDefault="00083A71" w:rsidP="00083A71"/>
    <w:p w14:paraId="4133B85F" w14:textId="77777777" w:rsidR="00083A71" w:rsidRDefault="00083A71" w:rsidP="00083A71"/>
    <w:p w14:paraId="7834F7DD" w14:textId="77777777" w:rsidR="00083A71" w:rsidRDefault="00083A71" w:rsidP="00083A71"/>
    <w:p w14:paraId="2315D3F2" w14:textId="77777777" w:rsidR="00083A71" w:rsidRDefault="00083A71" w:rsidP="00083A71"/>
    <w:p w14:paraId="1770ABBB" w14:textId="77777777" w:rsidR="00083A71" w:rsidRDefault="00083A71" w:rsidP="00083A71"/>
    <w:p w14:paraId="5878DCFB" w14:textId="77777777" w:rsidR="00083A71" w:rsidRDefault="00083A71" w:rsidP="00083A71"/>
    <w:p w14:paraId="2FC25DEE" w14:textId="77777777" w:rsidR="00083A71" w:rsidRDefault="00083A71" w:rsidP="00083A71"/>
    <w:p w14:paraId="4E9A37A5" w14:textId="77777777" w:rsidR="00083A71" w:rsidRDefault="00083A71" w:rsidP="00083A71">
      <w:pPr>
        <w:spacing w:line="276" w:lineRule="auto"/>
        <w:rPr>
          <w:b/>
          <w:bCs/>
          <w:sz w:val="21"/>
          <w:szCs w:val="21"/>
        </w:rPr>
      </w:pPr>
    </w:p>
    <w:p w14:paraId="0D559A06" w14:textId="77777777" w:rsidR="00083A71" w:rsidRDefault="00083A71" w:rsidP="00083A71">
      <w:pPr>
        <w:spacing w:line="276" w:lineRule="auto"/>
        <w:rPr>
          <w:b/>
          <w:bCs/>
          <w:sz w:val="21"/>
          <w:szCs w:val="21"/>
        </w:rPr>
      </w:pPr>
    </w:p>
    <w:p w14:paraId="28028CEE" w14:textId="77777777" w:rsidR="00083A71" w:rsidRDefault="00083A71" w:rsidP="00083A71">
      <w:pPr>
        <w:spacing w:line="276" w:lineRule="auto"/>
        <w:rPr>
          <w:b/>
          <w:bCs/>
          <w:sz w:val="21"/>
          <w:szCs w:val="21"/>
        </w:rPr>
      </w:pPr>
    </w:p>
    <w:p w14:paraId="04E55B82" w14:textId="77777777" w:rsidR="00083A71" w:rsidRDefault="00083A71" w:rsidP="00083A71">
      <w:pPr>
        <w:spacing w:line="276" w:lineRule="auto"/>
        <w:rPr>
          <w:b/>
          <w:bCs/>
          <w:sz w:val="21"/>
          <w:szCs w:val="21"/>
        </w:rPr>
      </w:pPr>
    </w:p>
    <w:p w14:paraId="6DF443EB" w14:textId="77777777" w:rsidR="00083A71" w:rsidRDefault="00083A71" w:rsidP="00083A71">
      <w:pPr>
        <w:spacing w:line="276" w:lineRule="auto"/>
        <w:rPr>
          <w:sz w:val="21"/>
          <w:szCs w:val="21"/>
        </w:rPr>
      </w:pPr>
      <w:r>
        <w:rPr>
          <w:b/>
          <w:bCs/>
          <w:sz w:val="21"/>
          <w:szCs w:val="21"/>
        </w:rPr>
        <w:br/>
      </w:r>
      <w:r w:rsidRPr="004C2ECB">
        <w:rPr>
          <w:b/>
          <w:bCs/>
          <w:sz w:val="21"/>
          <w:szCs w:val="21"/>
        </w:rPr>
        <w:t>Figure 3.</w:t>
      </w:r>
      <w:r w:rsidR="00D92D86">
        <w:rPr>
          <w:b/>
          <w:bCs/>
          <w:sz w:val="21"/>
          <w:szCs w:val="21"/>
        </w:rPr>
        <w:t>10</w:t>
      </w:r>
      <w:r w:rsidRPr="004C2ECB">
        <w:rPr>
          <w:b/>
          <w:bCs/>
          <w:sz w:val="21"/>
          <w:szCs w:val="21"/>
        </w:rPr>
        <w:t xml:space="preserve">. </w:t>
      </w:r>
      <w:r w:rsidR="009E06CA" w:rsidRPr="009E06CA">
        <w:rPr>
          <w:b/>
          <w:bCs/>
          <w:szCs w:val="21"/>
        </w:rPr>
        <w:t>Intercellular</w:t>
      </w:r>
      <w:r>
        <w:rPr>
          <w:b/>
          <w:bCs/>
          <w:sz w:val="21"/>
          <w:szCs w:val="21"/>
        </w:rPr>
        <w:t xml:space="preserve"> CO</w:t>
      </w:r>
      <w:r>
        <w:rPr>
          <w:b/>
          <w:bCs/>
          <w:sz w:val="21"/>
          <w:szCs w:val="21"/>
          <w:vertAlign w:val="subscript"/>
        </w:rPr>
        <w:t>2</w:t>
      </w:r>
      <w:r>
        <w:rPr>
          <w:b/>
          <w:bCs/>
          <w:sz w:val="21"/>
          <w:szCs w:val="21"/>
        </w:rPr>
        <w:t xml:space="preserve"> concentration and photorespiration of Ar</w:t>
      </w:r>
      <w:r w:rsidRPr="004C2ECB">
        <w:rPr>
          <w:b/>
          <w:bCs/>
          <w:sz w:val="21"/>
          <w:szCs w:val="21"/>
        </w:rPr>
        <w:t>abidopsis EPF mutants during drought</w:t>
      </w:r>
      <w:r w:rsidRPr="004C2ECB">
        <w:rPr>
          <w:sz w:val="21"/>
          <w:szCs w:val="21"/>
        </w:rPr>
        <w:t>.</w:t>
      </w:r>
      <w:r>
        <w:rPr>
          <w:sz w:val="21"/>
          <w:szCs w:val="21"/>
        </w:rPr>
        <w:t xml:space="preserve"> </w:t>
      </w:r>
      <w:r w:rsidRPr="004C2ECB">
        <w:rPr>
          <w:b/>
          <w:bCs/>
          <w:sz w:val="21"/>
          <w:szCs w:val="21"/>
        </w:rPr>
        <w:t xml:space="preserve">(a) </w:t>
      </w:r>
      <w:r w:rsidR="009E06CA">
        <w:rPr>
          <w:sz w:val="21"/>
          <w:szCs w:val="20"/>
        </w:rPr>
        <w:t>Intercellular</w:t>
      </w:r>
      <w:r>
        <w:rPr>
          <w:sz w:val="21"/>
          <w:szCs w:val="21"/>
        </w:rPr>
        <w:t xml:space="preserve"> CO</w:t>
      </w:r>
      <w:r>
        <w:rPr>
          <w:sz w:val="21"/>
          <w:szCs w:val="21"/>
          <w:vertAlign w:val="subscript"/>
        </w:rPr>
        <w:t xml:space="preserve">2 </w:t>
      </w:r>
      <w:r>
        <w:rPr>
          <w:sz w:val="21"/>
          <w:szCs w:val="21"/>
        </w:rPr>
        <w:t>concentration (</w:t>
      </w:r>
      <w:r>
        <w:rPr>
          <w:i/>
          <w:iCs/>
          <w:sz w:val="21"/>
          <w:szCs w:val="21"/>
        </w:rPr>
        <w:t>C</w:t>
      </w:r>
      <w:r>
        <w:rPr>
          <w:sz w:val="21"/>
          <w:szCs w:val="21"/>
          <w:vertAlign w:val="subscript"/>
        </w:rPr>
        <w:t>i</w:t>
      </w:r>
      <w:r>
        <w:rPr>
          <w:sz w:val="21"/>
          <w:szCs w:val="21"/>
        </w:rPr>
        <w:t>) and</w:t>
      </w:r>
      <w:r w:rsidRPr="004C2ECB">
        <w:rPr>
          <w:sz w:val="21"/>
          <w:szCs w:val="21"/>
        </w:rPr>
        <w:t xml:space="preserve"> </w:t>
      </w:r>
      <w:r w:rsidRPr="004C2ECB">
        <w:rPr>
          <w:b/>
          <w:bCs/>
          <w:sz w:val="21"/>
          <w:szCs w:val="21"/>
        </w:rPr>
        <w:t>(b)</w:t>
      </w:r>
      <w:r w:rsidRPr="004C2ECB">
        <w:rPr>
          <w:sz w:val="21"/>
          <w:szCs w:val="21"/>
        </w:rPr>
        <w:t xml:space="preserve"> </w:t>
      </w:r>
      <w:r w:rsidRPr="00C71F81">
        <w:rPr>
          <w:sz w:val="21"/>
          <w:szCs w:val="21"/>
        </w:rPr>
        <w:t>ratio of Rubisco oxygenation to Rubisco carboxylation (</w:t>
      </w:r>
      <w:r w:rsidRPr="00C71F81">
        <w:rPr>
          <w:i/>
          <w:iCs/>
          <w:sz w:val="21"/>
          <w:szCs w:val="21"/>
        </w:rPr>
        <w:t>V</w:t>
      </w:r>
      <w:r w:rsidRPr="00C71F81">
        <w:rPr>
          <w:sz w:val="21"/>
          <w:szCs w:val="21"/>
          <w:vertAlign w:val="subscript"/>
        </w:rPr>
        <w:t>o</w:t>
      </w:r>
      <w:r w:rsidRPr="00C71F81">
        <w:rPr>
          <w:sz w:val="21"/>
          <w:szCs w:val="21"/>
        </w:rPr>
        <w:t>/</w:t>
      </w:r>
      <w:proofErr w:type="spellStart"/>
      <w:r w:rsidRPr="00C71F81">
        <w:rPr>
          <w:i/>
          <w:iCs/>
          <w:sz w:val="21"/>
          <w:szCs w:val="21"/>
        </w:rPr>
        <w:t>V</w:t>
      </w:r>
      <w:r w:rsidRPr="00C71F81">
        <w:rPr>
          <w:sz w:val="21"/>
          <w:szCs w:val="21"/>
          <w:vertAlign w:val="subscript"/>
        </w:rPr>
        <w:t>c</w:t>
      </w:r>
      <w:proofErr w:type="spellEnd"/>
      <w:r w:rsidRPr="00C71F81">
        <w:rPr>
          <w:sz w:val="21"/>
          <w:szCs w:val="21"/>
        </w:rPr>
        <w:t>)</w:t>
      </w:r>
      <w:r w:rsidRPr="004C2ECB">
        <w:rPr>
          <w:sz w:val="21"/>
          <w:szCs w:val="21"/>
        </w:rPr>
        <w:t xml:space="preserve"> measured under </w:t>
      </w:r>
      <w:r>
        <w:rPr>
          <w:sz w:val="21"/>
          <w:szCs w:val="21"/>
        </w:rPr>
        <w:t xml:space="preserve">steady-state conditions at </w:t>
      </w:r>
      <w:r w:rsidRPr="004C2ECB">
        <w:rPr>
          <w:sz w:val="21"/>
          <w:szCs w:val="21"/>
        </w:rPr>
        <w:t>1000 µmol m</w:t>
      </w:r>
      <w:r w:rsidRPr="004C2ECB">
        <w:rPr>
          <w:sz w:val="21"/>
          <w:szCs w:val="21"/>
          <w:vertAlign w:val="superscript"/>
        </w:rPr>
        <w:t>-2</w:t>
      </w:r>
      <w:r w:rsidRPr="004C2ECB">
        <w:rPr>
          <w:sz w:val="21"/>
          <w:szCs w:val="21"/>
        </w:rPr>
        <w:t xml:space="preserve"> s</w:t>
      </w:r>
      <w:r w:rsidRPr="004C2ECB">
        <w:rPr>
          <w:sz w:val="21"/>
          <w:szCs w:val="21"/>
          <w:vertAlign w:val="superscript"/>
        </w:rPr>
        <w:t>-1</w:t>
      </w:r>
      <w:r w:rsidRPr="004C2ECB">
        <w:rPr>
          <w:sz w:val="21"/>
          <w:szCs w:val="21"/>
        </w:rPr>
        <w:t xml:space="preserve"> PAR on a different fully expanded leaf every 2 days</w:t>
      </w:r>
      <w:r>
        <w:rPr>
          <w:sz w:val="21"/>
          <w:szCs w:val="21"/>
        </w:rPr>
        <w:t xml:space="preserve"> over a 10-day period of drought.</w:t>
      </w:r>
      <w:r w:rsidRPr="002C469A">
        <w:rPr>
          <w:sz w:val="21"/>
          <w:szCs w:val="21"/>
        </w:rPr>
        <w:t xml:space="preserve"> Error bar</w:t>
      </w:r>
      <w:r>
        <w:rPr>
          <w:sz w:val="21"/>
          <w:szCs w:val="21"/>
        </w:rPr>
        <w:t>s</w:t>
      </w:r>
      <w:r w:rsidRPr="002C469A">
        <w:rPr>
          <w:sz w:val="21"/>
          <w:szCs w:val="21"/>
        </w:rPr>
        <w:t xml:space="preserve"> represent the standard error of the mean. </w:t>
      </w:r>
      <w:r>
        <w:rPr>
          <w:sz w:val="21"/>
          <w:szCs w:val="21"/>
        </w:rPr>
        <w:t xml:space="preserve">Statistical analysis performed using mixed-effects model with </w:t>
      </w:r>
      <w:proofErr w:type="spellStart"/>
      <w:r>
        <w:rPr>
          <w:sz w:val="21"/>
          <w:szCs w:val="21"/>
        </w:rPr>
        <w:t>Geisser</w:t>
      </w:r>
      <w:proofErr w:type="spellEnd"/>
      <w:r>
        <w:rPr>
          <w:sz w:val="21"/>
          <w:szCs w:val="21"/>
        </w:rPr>
        <w:t xml:space="preserve">-Greenhouse correction, and post-hoc Tukey’s test for comparisons on individual days. </w:t>
      </w:r>
      <w:r w:rsidRPr="002C469A">
        <w:rPr>
          <w:sz w:val="21"/>
          <w:szCs w:val="21"/>
        </w:rPr>
        <w:t xml:space="preserve">Asterisks show significant differences </w:t>
      </w:r>
      <w:r>
        <w:rPr>
          <w:sz w:val="21"/>
          <w:szCs w:val="21"/>
        </w:rPr>
        <w:t>(</w:t>
      </w:r>
      <w:r>
        <w:rPr>
          <w:i/>
          <w:iCs/>
          <w:sz w:val="21"/>
          <w:szCs w:val="21"/>
        </w:rPr>
        <w:t xml:space="preserve">p </w:t>
      </w:r>
      <w:r>
        <w:rPr>
          <w:sz w:val="21"/>
          <w:szCs w:val="21"/>
        </w:rPr>
        <w:t xml:space="preserve">&lt; 0.05) </w:t>
      </w:r>
      <w:r w:rsidRPr="002C469A">
        <w:rPr>
          <w:sz w:val="21"/>
          <w:szCs w:val="21"/>
        </w:rPr>
        <w:t xml:space="preserve">to </w:t>
      </w:r>
      <w:r>
        <w:rPr>
          <w:sz w:val="21"/>
          <w:szCs w:val="21"/>
        </w:rPr>
        <w:t xml:space="preserve">Col-0 </w:t>
      </w:r>
      <w:r w:rsidRPr="002C469A">
        <w:rPr>
          <w:sz w:val="21"/>
          <w:szCs w:val="21"/>
        </w:rPr>
        <w:t>control</w:t>
      </w:r>
      <w:r>
        <w:rPr>
          <w:sz w:val="21"/>
          <w:szCs w:val="21"/>
        </w:rPr>
        <w:t>s for that day</w:t>
      </w:r>
      <w:r w:rsidRPr="002C469A">
        <w:rPr>
          <w:sz w:val="21"/>
          <w:szCs w:val="21"/>
        </w:rPr>
        <w:t>, colour</w:t>
      </w:r>
      <w:r>
        <w:rPr>
          <w:sz w:val="21"/>
          <w:szCs w:val="21"/>
        </w:rPr>
        <w:t>ed to</w:t>
      </w:r>
      <w:r w:rsidRPr="002C469A">
        <w:rPr>
          <w:sz w:val="21"/>
          <w:szCs w:val="21"/>
        </w:rPr>
        <w:t xml:space="preserve"> specify</w:t>
      </w:r>
      <w:r>
        <w:rPr>
          <w:sz w:val="21"/>
          <w:szCs w:val="21"/>
        </w:rPr>
        <w:t xml:space="preserve"> which </w:t>
      </w:r>
      <w:r w:rsidRPr="002C469A">
        <w:rPr>
          <w:sz w:val="21"/>
          <w:szCs w:val="21"/>
        </w:rPr>
        <w:t>genotype</w:t>
      </w:r>
      <w:r>
        <w:rPr>
          <w:sz w:val="21"/>
          <w:szCs w:val="21"/>
        </w:rPr>
        <w:t>. n = 5-6 plants per genotype.</w:t>
      </w:r>
    </w:p>
    <w:p w14:paraId="4EDE8954" w14:textId="77777777" w:rsidR="00083A71" w:rsidRDefault="00083A71" w:rsidP="00083A71">
      <w:pPr>
        <w:pStyle w:val="Heading4"/>
      </w:pPr>
      <w:r>
        <w:lastRenderedPageBreak/>
        <w:t>3.2.4</w:t>
      </w:r>
      <w:r>
        <w:tab/>
        <w:t>Plants with fewer stomata have enhanced photoprotection</w:t>
      </w:r>
    </w:p>
    <w:p w14:paraId="4A473834" w14:textId="77777777" w:rsidR="00083A71" w:rsidRDefault="00083A71" w:rsidP="00083A71">
      <w:r>
        <w:t xml:space="preserve">To gain a greater understanding of the photochemistry of plants with altered numbers of stomata, </w:t>
      </w:r>
      <w:r w:rsidR="00681D60">
        <w:t xml:space="preserve">PAM </w:t>
      </w:r>
      <w:r>
        <w:t xml:space="preserve">chlorophyll fluorescence and P700 absorption spectroscopy was used to investigate the redox state of the photosynthetic </w:t>
      </w:r>
      <w:r w:rsidR="00681D60">
        <w:t>ETC</w:t>
      </w:r>
      <w:r>
        <w:t xml:space="preserve"> in AtEPF2-OE, </w:t>
      </w:r>
      <w:r>
        <w:rPr>
          <w:i/>
          <w:iCs/>
        </w:rPr>
        <w:t xml:space="preserve">Atepf1;Atepf2 </w:t>
      </w:r>
      <w:r>
        <w:t>and Col-0 plants.</w:t>
      </w:r>
      <w:r w:rsidR="00B141DF">
        <w:t xml:space="preserve"> A Dual</w:t>
      </w:r>
      <w:r>
        <w:t>-KLAS-NIR photosynthesis analyser (Walz) was</w:t>
      </w:r>
      <w:r w:rsidR="00681D60">
        <w:t xml:space="preserve"> </w:t>
      </w:r>
      <w:r>
        <w:t xml:space="preserve">used to </w:t>
      </w:r>
      <w:r w:rsidR="00D64EB0">
        <w:t xml:space="preserve">simultaneously </w:t>
      </w:r>
      <w:r>
        <w:t xml:space="preserve">measure the </w:t>
      </w:r>
      <w:r w:rsidR="00D64EB0">
        <w:t xml:space="preserve">maximum quantum yield of PSII (measured as the variable to maximal fluorescence ratio; </w:t>
      </w:r>
      <w:proofErr w:type="spellStart"/>
      <w:r w:rsidR="00D64EB0">
        <w:rPr>
          <w:i/>
          <w:iCs/>
        </w:rPr>
        <w:t>F</w:t>
      </w:r>
      <w:r w:rsidR="00D64EB0">
        <w:rPr>
          <w:vertAlign w:val="subscript"/>
        </w:rPr>
        <w:t>v</w:t>
      </w:r>
      <w:proofErr w:type="spellEnd"/>
      <w:r w:rsidR="00D64EB0">
        <w:t>/</w:t>
      </w:r>
      <w:r w:rsidR="00D64EB0">
        <w:rPr>
          <w:i/>
          <w:iCs/>
        </w:rPr>
        <w:t>F</w:t>
      </w:r>
      <w:r w:rsidR="00D64EB0">
        <w:rPr>
          <w:vertAlign w:val="subscript"/>
        </w:rPr>
        <w:t>m</w:t>
      </w:r>
      <w:r w:rsidR="00D64EB0">
        <w:t>) and the</w:t>
      </w:r>
      <w:r w:rsidR="00D64EB0">
        <w:rPr>
          <w:i/>
          <w:iCs/>
        </w:rPr>
        <w:t xml:space="preserve"> </w:t>
      </w:r>
      <w:r>
        <w:t>maximal level of P700 oxidation (</w:t>
      </w:r>
      <w:r>
        <w:rPr>
          <w:i/>
          <w:iCs/>
        </w:rPr>
        <w:t>P</w:t>
      </w:r>
      <w:r>
        <w:rPr>
          <w:vertAlign w:val="subscript"/>
        </w:rPr>
        <w:t>m</w:t>
      </w:r>
      <w:r>
        <w:t>)</w:t>
      </w:r>
      <w:r w:rsidR="00D64EB0">
        <w:t xml:space="preserve"> on dark-adapted samples.</w:t>
      </w:r>
      <w:r>
        <w:t xml:space="preserve"> These measurements revealed that under normal well-watered conditions, AtEPF2-OE plants have significantly reduced values of </w:t>
      </w:r>
      <w:r>
        <w:rPr>
          <w:i/>
          <w:iCs/>
        </w:rPr>
        <w:t>P</w:t>
      </w:r>
      <w:r>
        <w:rPr>
          <w:vertAlign w:val="subscript"/>
        </w:rPr>
        <w:t xml:space="preserve">m, </w:t>
      </w:r>
      <w:r>
        <w:t xml:space="preserve">and thus a smaller pool of photo-oxidisable P700, compared to Col-0 and </w:t>
      </w:r>
      <w:r>
        <w:rPr>
          <w:i/>
          <w:iCs/>
        </w:rPr>
        <w:t>Atepf1;</w:t>
      </w:r>
      <w:r w:rsidRPr="00F42EC2">
        <w:rPr>
          <w:i/>
          <w:iCs/>
        </w:rPr>
        <w:t>Atepf2,</w:t>
      </w:r>
      <w:r>
        <w:t xml:space="preserve"> with no differences seen between </w:t>
      </w:r>
      <w:r w:rsidR="00B141DF">
        <w:t>the other two lines (Figure 3.11</w:t>
      </w:r>
      <w:r>
        <w:t xml:space="preserve">a). </w:t>
      </w:r>
      <w:r w:rsidRPr="00F42EC2">
        <w:t>Whereas</w:t>
      </w:r>
      <w:r w:rsidR="00D64EB0">
        <w:t>,</w:t>
      </w:r>
      <w:r>
        <w:t xml:space="preserve"> </w:t>
      </w:r>
      <w:proofErr w:type="spellStart"/>
      <w:r>
        <w:rPr>
          <w:i/>
          <w:iCs/>
        </w:rPr>
        <w:t>F</w:t>
      </w:r>
      <w:r>
        <w:rPr>
          <w:vertAlign w:val="subscript"/>
        </w:rPr>
        <w:t>v</w:t>
      </w:r>
      <w:proofErr w:type="spellEnd"/>
      <w:r>
        <w:t>/</w:t>
      </w:r>
      <w:r>
        <w:rPr>
          <w:i/>
          <w:iCs/>
        </w:rPr>
        <w:t>F</w:t>
      </w:r>
      <w:r>
        <w:rPr>
          <w:i/>
          <w:iCs/>
          <w:vertAlign w:val="subscript"/>
        </w:rPr>
        <w:t>m</w:t>
      </w:r>
      <w:r w:rsidR="00D64EB0">
        <w:rPr>
          <w:i/>
          <w:iCs/>
        </w:rPr>
        <w:t xml:space="preserve"> </w:t>
      </w:r>
      <w:r w:rsidR="00D64EB0">
        <w:t>values d</w:t>
      </w:r>
      <w:r>
        <w:t>id not diffe</w:t>
      </w:r>
      <w:r w:rsidR="00B141DF">
        <w:t>r between genotypes (Figure 3.11</w:t>
      </w:r>
      <w:r>
        <w:t xml:space="preserve">b). </w:t>
      </w:r>
    </w:p>
    <w:p w14:paraId="2943F0D1" w14:textId="77777777" w:rsidR="00083A71" w:rsidRDefault="00083A71" w:rsidP="00083A71">
      <w:pPr>
        <w:ind w:firstLine="720"/>
      </w:pPr>
      <w:r>
        <w:t>After this, 170 µmol m</w:t>
      </w:r>
      <w:r>
        <w:rPr>
          <w:vertAlign w:val="superscript"/>
        </w:rPr>
        <w:t>-2</w:t>
      </w:r>
      <w:r>
        <w:rPr>
          <w:vertAlign w:val="subscript"/>
        </w:rPr>
        <w:t xml:space="preserve"> </w:t>
      </w:r>
      <w:r>
        <w:t>s</w:t>
      </w:r>
      <w:r>
        <w:rPr>
          <w:vertAlign w:val="superscript"/>
        </w:rPr>
        <w:t>-1</w:t>
      </w:r>
      <w:r>
        <w:t xml:space="preserve"> of actinic light was supplied to the leaf for 5 minutes, to assess plants under conditions </w:t>
      </w:r>
      <w:proofErr w:type="gramStart"/>
      <w:r>
        <w:t>similar to</w:t>
      </w:r>
      <w:proofErr w:type="gramEnd"/>
      <w:r>
        <w:t xml:space="preserve"> what they were grown at</w:t>
      </w:r>
      <w:r w:rsidR="00D64EB0">
        <w:t>.</w:t>
      </w:r>
      <w:r>
        <w:t xml:space="preserve"> </w:t>
      </w:r>
      <w:r w:rsidR="00D64EB0">
        <w:t>T</w:t>
      </w:r>
      <w:r>
        <w:t>he same chlorophyll fluorescence and P700 absorption measurements were performed on the now light-adapted leaves. Both the effective quantum yield of PSI ph</w:t>
      </w:r>
      <w:r w:rsidR="00B141DF">
        <w:t>otochemistry (Y(I)) (Figure 3.11</w:t>
      </w:r>
      <w:r>
        <w:t>c) and effective quantum yield of PSII pho</w:t>
      </w:r>
      <w:r w:rsidR="00B141DF">
        <w:t>tochemistry (Y(II)) (Figure 3.11</w:t>
      </w:r>
      <w:r>
        <w:t xml:space="preserve">d) was significantly reduced in AtEPF2-OE plants compared to the other two lines. Whilst not significant, </w:t>
      </w:r>
      <w:r>
        <w:rPr>
          <w:i/>
          <w:iCs/>
        </w:rPr>
        <w:t xml:space="preserve">Atepf1;Atepf2 </w:t>
      </w:r>
      <w:r>
        <w:t xml:space="preserve">did show a slight trend towards increased Y(II), compared to Col-0. </w:t>
      </w:r>
      <w:r w:rsidR="00D64EB0">
        <w:t>The ratio of</w:t>
      </w:r>
      <w:r>
        <w:t xml:space="preserve"> Y(I) </w:t>
      </w:r>
      <w:r w:rsidR="00D64EB0">
        <w:t>to</w:t>
      </w:r>
      <w:r>
        <w:t xml:space="preserve"> Y(II) can provide a proxy for cyclic electron transport (CET), with higher Y(I)/Y(II) ratios indicating a larger turnover of electrons through PSI relative to PSII. AtEPF2-OE plants were found to have significantly higher Y(I)/Y(II) ratios, compared with Col-0 and </w:t>
      </w:r>
      <w:r>
        <w:rPr>
          <w:i/>
          <w:iCs/>
        </w:rPr>
        <w:t>Atepf1;Atepf2</w:t>
      </w:r>
      <w:r>
        <w:t>, suggesting they have greater CET und</w:t>
      </w:r>
      <w:r w:rsidR="00B141DF">
        <w:t>er these conditions (Figure 3.11</w:t>
      </w:r>
      <w:r>
        <w:t xml:space="preserve">e). </w:t>
      </w:r>
    </w:p>
    <w:p w14:paraId="2E7A582B" w14:textId="77777777" w:rsidR="00083A71" w:rsidRDefault="00083A71" w:rsidP="00083A71">
      <w:pPr>
        <w:ind w:firstLine="720"/>
      </w:pPr>
    </w:p>
    <w:p w14:paraId="26954616" w14:textId="77777777" w:rsidR="00D64EB0" w:rsidRDefault="00D64EB0" w:rsidP="00083A71">
      <w:pPr>
        <w:ind w:firstLine="720"/>
      </w:pPr>
    </w:p>
    <w:p w14:paraId="47AE7303" w14:textId="77777777" w:rsidR="00D64EB0" w:rsidRDefault="00D64EB0" w:rsidP="00083A71">
      <w:pPr>
        <w:ind w:firstLine="720"/>
      </w:pPr>
    </w:p>
    <w:p w14:paraId="0A7F1CB3" w14:textId="77777777" w:rsidR="00D64EB0" w:rsidRDefault="00D64EB0" w:rsidP="00083A71">
      <w:pPr>
        <w:ind w:firstLine="720"/>
      </w:pPr>
    </w:p>
    <w:p w14:paraId="497CB400" w14:textId="77777777" w:rsidR="00083A71" w:rsidRDefault="00083A71" w:rsidP="00083A71">
      <w:pPr>
        <w:ind w:firstLine="720"/>
      </w:pPr>
    </w:p>
    <w:p w14:paraId="50124DF3" w14:textId="77777777" w:rsidR="00083A71" w:rsidRDefault="00083A71" w:rsidP="00083A71">
      <w:pPr>
        <w:ind w:firstLine="720"/>
      </w:pPr>
    </w:p>
    <w:p w14:paraId="694536F8" w14:textId="77777777" w:rsidR="00083A71" w:rsidRDefault="00083A71" w:rsidP="00083A71">
      <w:pPr>
        <w:ind w:firstLine="720"/>
      </w:pPr>
    </w:p>
    <w:p w14:paraId="1F5AC42D" w14:textId="77777777" w:rsidR="00083A71" w:rsidRDefault="00083A71" w:rsidP="00083A71">
      <w:pPr>
        <w:ind w:firstLine="720"/>
      </w:pPr>
    </w:p>
    <w:p w14:paraId="7824C464" w14:textId="77777777" w:rsidR="00083A71" w:rsidRDefault="00083A71" w:rsidP="00083A71">
      <w:pPr>
        <w:ind w:firstLine="720"/>
      </w:pPr>
      <w:r>
        <w:rPr>
          <w:noProof/>
          <w:lang w:val="en-US" w:eastAsia="en-US"/>
        </w:rPr>
        <w:lastRenderedPageBreak/>
        <mc:AlternateContent>
          <mc:Choice Requires="wpg">
            <w:drawing>
              <wp:anchor distT="0" distB="0" distL="114300" distR="114300" simplePos="0" relativeHeight="251485184" behindDoc="0" locked="0" layoutInCell="1" allowOverlap="1" wp14:anchorId="319C459D" wp14:editId="532763B6">
                <wp:simplePos x="0" y="0"/>
                <wp:positionH relativeFrom="margin">
                  <wp:posOffset>-163195</wp:posOffset>
                </wp:positionH>
                <wp:positionV relativeFrom="paragraph">
                  <wp:posOffset>0</wp:posOffset>
                </wp:positionV>
                <wp:extent cx="5667375" cy="4415299"/>
                <wp:effectExtent l="0" t="0" r="0" b="4445"/>
                <wp:wrapNone/>
                <wp:docPr id="71" name="Group 71"/>
                <wp:cNvGraphicFramePr/>
                <a:graphic xmlns:a="http://schemas.openxmlformats.org/drawingml/2006/main">
                  <a:graphicData uri="http://schemas.microsoft.com/office/word/2010/wordprocessingGroup">
                    <wpg:wgp>
                      <wpg:cNvGrpSpPr/>
                      <wpg:grpSpPr>
                        <a:xfrm>
                          <a:off x="0" y="0"/>
                          <a:ext cx="5667375" cy="4415299"/>
                          <a:chOff x="25400" y="0"/>
                          <a:chExt cx="5667375" cy="4415299"/>
                        </a:xfrm>
                      </wpg:grpSpPr>
                      <wpg:grpSp>
                        <wpg:cNvPr id="72" name="Group 72"/>
                        <wpg:cNvGrpSpPr/>
                        <wpg:grpSpPr>
                          <a:xfrm>
                            <a:off x="50800" y="0"/>
                            <a:ext cx="5513070" cy="2625090"/>
                            <a:chOff x="0" y="0"/>
                            <a:chExt cx="5513070" cy="2625090"/>
                          </a:xfrm>
                        </wpg:grpSpPr>
                        <wpg:grpSp>
                          <wpg:cNvPr id="73" name="Group 73"/>
                          <wpg:cNvGrpSpPr/>
                          <wpg:grpSpPr>
                            <a:xfrm>
                              <a:off x="0" y="0"/>
                              <a:ext cx="5513070" cy="2625090"/>
                              <a:chOff x="0" y="0"/>
                              <a:chExt cx="5513084" cy="2625106"/>
                            </a:xfrm>
                          </wpg:grpSpPr>
                          <pic:pic xmlns:pic="http://schemas.openxmlformats.org/drawingml/2006/picture">
                            <pic:nvPicPr>
                              <pic:cNvPr id="74" name="Picture 74" descr="A picture containing graphical user interface&#10;&#10;Description automatically generated"/>
                              <pic:cNvPicPr>
                                <a:picLocks noChangeAspect="1"/>
                              </pic:cNvPicPr>
                            </pic:nvPicPr>
                            <pic:blipFill rotWithShape="1">
                              <a:blip r:embed="rId107" cstate="print">
                                <a:extLst>
                                  <a:ext uri="{28A0092B-C50C-407E-A947-70E740481C1C}">
                                    <a14:useLocalDpi xmlns:a14="http://schemas.microsoft.com/office/drawing/2010/main" val="0"/>
                                  </a:ext>
                                </a:extLst>
                              </a:blip>
                              <a:srcRect l="61333" b="36821"/>
                              <a:stretch/>
                            </pic:blipFill>
                            <pic:spPr bwMode="auto">
                              <a:xfrm>
                                <a:off x="4072269" y="627321"/>
                                <a:ext cx="1440815" cy="11264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75" name="Text Box 2"/>
                            <wps:cNvSpPr txBox="1">
                              <a:spLocks noChangeArrowheads="1"/>
                            </wps:cNvSpPr>
                            <wps:spPr bwMode="auto">
                              <a:xfrm>
                                <a:off x="0" y="0"/>
                                <a:ext cx="500380" cy="414020"/>
                              </a:xfrm>
                              <a:prstGeom prst="rect">
                                <a:avLst/>
                              </a:prstGeom>
                              <a:noFill/>
                              <a:ln w="9525">
                                <a:noFill/>
                                <a:miter lim="800000"/>
                                <a:headEnd/>
                                <a:tailEnd/>
                              </a:ln>
                            </wps:spPr>
                            <wps:txbx>
                              <w:txbxContent>
                                <w:p w14:paraId="3831DCF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76" name="Text Box 2"/>
                            <wps:cNvSpPr txBox="1">
                              <a:spLocks noChangeArrowheads="1"/>
                            </wps:cNvSpPr>
                            <wps:spPr bwMode="auto">
                              <a:xfrm>
                                <a:off x="1903228" y="21265"/>
                                <a:ext cx="500380" cy="414020"/>
                              </a:xfrm>
                              <a:prstGeom prst="rect">
                                <a:avLst/>
                              </a:prstGeom>
                              <a:noFill/>
                              <a:ln w="9525">
                                <a:noFill/>
                                <a:miter lim="800000"/>
                                <a:headEnd/>
                                <a:tailEnd/>
                              </a:ln>
                            </wps:spPr>
                            <wps:txbx>
                              <w:txbxContent>
                                <w:p w14:paraId="184F083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77" name="Text Box 2"/>
                            <wps:cNvSpPr txBox="1">
                              <a:spLocks noChangeArrowheads="1"/>
                            </wps:cNvSpPr>
                            <wps:spPr bwMode="auto">
                              <a:xfrm>
                                <a:off x="0" y="2190307"/>
                                <a:ext cx="500980" cy="424166"/>
                              </a:xfrm>
                              <a:prstGeom prst="rect">
                                <a:avLst/>
                              </a:prstGeom>
                              <a:noFill/>
                              <a:ln w="9525">
                                <a:noFill/>
                                <a:miter lim="800000"/>
                                <a:headEnd/>
                                <a:tailEnd/>
                              </a:ln>
                            </wps:spPr>
                            <wps:txbx>
                              <w:txbxContent>
                                <w:p w14:paraId="06A5DDA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78" name="Text Box 2"/>
                            <wps:cNvSpPr txBox="1">
                              <a:spLocks noChangeArrowheads="1"/>
                            </wps:cNvSpPr>
                            <wps:spPr bwMode="auto">
                              <a:xfrm>
                                <a:off x="1871330" y="2200940"/>
                                <a:ext cx="500380" cy="414020"/>
                              </a:xfrm>
                              <a:prstGeom prst="rect">
                                <a:avLst/>
                              </a:prstGeom>
                              <a:noFill/>
                              <a:ln w="9525">
                                <a:noFill/>
                                <a:miter lim="800000"/>
                                <a:headEnd/>
                                <a:tailEnd/>
                              </a:ln>
                            </wps:spPr>
                            <wps:txbx>
                              <w:txbxContent>
                                <w:p w14:paraId="3D516B5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wps:txbx>
                            <wps:bodyPr rot="0" vert="horz" wrap="square" lIns="91440" tIns="45720" rIns="91440" bIns="45720" anchor="t" anchorCtr="0">
                              <a:noAutofit/>
                            </wps:bodyPr>
                          </wps:wsp>
                          <wps:wsp>
                            <wps:cNvPr id="79" name="Text Box 2"/>
                            <wps:cNvSpPr txBox="1">
                              <a:spLocks noChangeArrowheads="1"/>
                            </wps:cNvSpPr>
                            <wps:spPr bwMode="auto">
                              <a:xfrm>
                                <a:off x="3753293" y="2200940"/>
                                <a:ext cx="500980" cy="424166"/>
                              </a:xfrm>
                              <a:prstGeom prst="rect">
                                <a:avLst/>
                              </a:prstGeom>
                              <a:noFill/>
                              <a:ln w="9525">
                                <a:noFill/>
                                <a:miter lim="800000"/>
                                <a:headEnd/>
                                <a:tailEnd/>
                              </a:ln>
                            </wps:spPr>
                            <wps:txbx>
                              <w:txbxContent>
                                <w:p w14:paraId="08EE96C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grpSp>
                        <pic:pic xmlns:pic="http://schemas.openxmlformats.org/drawingml/2006/picture">
                          <pic:nvPicPr>
                            <pic:cNvPr id="80" name="Picture 80" descr="Graphical user interface, application&#10;&#10;Description automatically generated"/>
                            <pic:cNvPicPr>
                              <a:picLocks noChangeAspect="1"/>
                            </pic:cNvPicPr>
                          </pic:nvPicPr>
                          <pic:blipFill rotWithShape="1">
                            <a:blip r:embed="rId108" cstate="print">
                              <a:extLst>
                                <a:ext uri="{28A0092B-C50C-407E-A947-70E740481C1C}">
                                  <a14:useLocalDpi xmlns:a14="http://schemas.microsoft.com/office/drawing/2010/main" val="0"/>
                                </a:ext>
                              </a:extLst>
                            </a:blip>
                            <a:srcRect b="26488"/>
                            <a:stretch/>
                          </pic:blipFill>
                          <pic:spPr bwMode="auto">
                            <a:xfrm>
                              <a:off x="0" y="83960"/>
                              <a:ext cx="1958340" cy="21596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81" name="Picture 81" descr="A picture containing night sky&#10;&#10;Description automatically generated"/>
                            <pic:cNvPicPr>
                              <a:picLocks noChangeAspect="1"/>
                            </pic:cNvPicPr>
                          </pic:nvPicPr>
                          <pic:blipFill rotWithShape="1">
                            <a:blip r:embed="rId109" cstate="print">
                              <a:extLst>
                                <a:ext uri="{28A0092B-C50C-407E-A947-70E740481C1C}">
                                  <a14:useLocalDpi xmlns:a14="http://schemas.microsoft.com/office/drawing/2010/main" val="0"/>
                                </a:ext>
                              </a:extLst>
                            </a:blip>
                            <a:srcRect l="5409" b="26481"/>
                            <a:stretch/>
                          </pic:blipFill>
                          <pic:spPr bwMode="auto">
                            <a:xfrm>
                              <a:off x="1879584" y="105100"/>
                              <a:ext cx="1929765" cy="21596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pic:pic xmlns:pic="http://schemas.openxmlformats.org/drawingml/2006/picture">
                        <pic:nvPicPr>
                          <pic:cNvPr id="82" name="Picture 82" descr="A picture containing application&#10;&#10;Description automatically generated"/>
                          <pic:cNvPicPr>
                            <a:picLocks noChangeAspect="1"/>
                          </pic:cNvPicPr>
                        </pic:nvPicPr>
                        <pic:blipFill rotWithShape="1">
                          <a:blip r:embed="rId110" cstate="print">
                            <a:extLst>
                              <a:ext uri="{28A0092B-C50C-407E-A947-70E740481C1C}">
                                <a14:useLocalDpi xmlns:a14="http://schemas.microsoft.com/office/drawing/2010/main" val="0"/>
                              </a:ext>
                            </a:extLst>
                          </a:blip>
                          <a:srcRect b="26086"/>
                          <a:stretch/>
                        </pic:blipFill>
                        <pic:spPr bwMode="auto">
                          <a:xfrm>
                            <a:off x="1871330" y="2243599"/>
                            <a:ext cx="2006600" cy="21717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83" name="Picture 83" descr="Graphical user interface, application&#10;&#10;Description automatically generated"/>
                          <pic:cNvPicPr>
                            <a:picLocks noChangeAspect="1"/>
                          </pic:cNvPicPr>
                        </pic:nvPicPr>
                        <pic:blipFill rotWithShape="1">
                          <a:blip r:embed="rId111" cstate="print">
                            <a:extLst>
                              <a:ext uri="{28A0092B-C50C-407E-A947-70E740481C1C}">
                                <a14:useLocalDpi xmlns:a14="http://schemas.microsoft.com/office/drawing/2010/main" val="0"/>
                              </a:ext>
                            </a:extLst>
                          </a:blip>
                          <a:srcRect b="27800"/>
                          <a:stretch/>
                        </pic:blipFill>
                        <pic:spPr bwMode="auto">
                          <a:xfrm>
                            <a:off x="25400" y="2264735"/>
                            <a:ext cx="2006600" cy="21209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84" name="Picture 84" descr="Graphical user interface, application&#10;&#10;Description automatically generated"/>
                          <pic:cNvPicPr>
                            <a:picLocks noChangeAspect="1"/>
                          </pic:cNvPicPr>
                        </pic:nvPicPr>
                        <pic:blipFill rotWithShape="1">
                          <a:blip r:embed="rId112" cstate="print">
                            <a:extLst>
                              <a:ext uri="{28A0092B-C50C-407E-A947-70E740481C1C}">
                                <a14:useLocalDpi xmlns:a14="http://schemas.microsoft.com/office/drawing/2010/main" val="0"/>
                              </a:ext>
                            </a:extLst>
                          </a:blip>
                          <a:srcRect b="26939"/>
                          <a:stretch/>
                        </pic:blipFill>
                        <pic:spPr bwMode="auto">
                          <a:xfrm>
                            <a:off x="3759200" y="2260600"/>
                            <a:ext cx="1933575" cy="21463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319C459D" id="Group 71" o:spid="_x0000_s1161" style="position:absolute;left:0;text-align:left;margin-left:-12.85pt;margin-top:0;width:446.25pt;height:347.65pt;z-index:251485184;mso-position-horizontal-relative:margin;mso-width-relative:margin;mso-height-relative:margin" coordorigin="254" coordsize="56673,4415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">
                <v:group id="Group 72" o:spid="_x0000_s1162" style="position:absolute;left:508;width:55130;height:26250" coordsize="55130,26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group id="Group 73" o:spid="_x0000_s1163" style="position:absolute;width:55130;height:26250" coordsize="55130,26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Picture 74" o:spid="_x0000_s1164" type="#_x0000_t75" alt="A picture containing graphical user interface&#10;&#10;Description automatically generated" style="position:absolute;left:40722;top:6273;width:14408;height:1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">
                      <v:imagedata r:id="rId113" o:title="A picture containing graphical user interface&#10;&#10;Description automatically generated" cropbottom="24131f" cropleft="40195f"/>
                    </v:shape>
                    <v:shape id="_x0000_s1165" type="#_x0000_t202" style="position:absolute;width:5003;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3831DCF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66" type="#_x0000_t202" style="position:absolute;left:19032;top:212;width:500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184F083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67" type="#_x0000_t202" style="position:absolute;top:21903;width:5009;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6A5DDA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v:shape id="_x0000_s1168" type="#_x0000_t202" style="position:absolute;left:18713;top:22009;width:500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3D516B5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v:textbox>
                    </v:shape>
                    <v:shape id="_x0000_s1169" type="#_x0000_t202" style="position:absolute;left:37532;top:22009;width:501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08EE96C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v:group>
                  <v:shape id="Picture 80" o:spid="_x0000_s1170" type="#_x0000_t75" alt="Graphical user interface, application&#10;&#10;Description automatically generated" style="position:absolute;top:839;width:1958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">
                    <v:imagedata r:id="rId114" o:title="Graphical user interface, application&#10;&#10;Description automatically generated" cropbottom="17359f"/>
                  </v:shape>
                  <v:shape id="Picture 81" o:spid="_x0000_s1171" type="#_x0000_t75" alt="A picture containing night sky&#10;&#10;Description automatically generated" style="position:absolute;left:18795;top:1051;width:19298;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">
                    <v:imagedata r:id="rId115" o:title="A picture containing night sky&#10;&#10;Description automatically generated" cropbottom="17355f" cropleft="3545f"/>
                  </v:shape>
                </v:group>
                <v:shape id="Picture 82" o:spid="_x0000_s1172" type="#_x0000_t75" alt="A picture containing application&#10;&#10;Description automatically generated" style="position:absolute;left:18713;top:22435;width:20066;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">
                  <v:imagedata r:id="rId116" o:title="A picture containing application&#10;&#10;Description automatically generated" cropbottom="17096f"/>
                </v:shape>
                <v:shape id="Picture 83" o:spid="_x0000_s1173" type="#_x0000_t75" alt="Graphical user interface, application&#10;&#10;Description automatically generated" style="position:absolute;left:254;top:22647;width:20066;height:2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">
                  <v:imagedata r:id="rId117" o:title="Graphical user interface, application&#10;&#10;Description automatically generated" cropbottom="18219f"/>
                </v:shape>
                <v:shape id="Picture 84" o:spid="_x0000_s1174" type="#_x0000_t75" alt="Graphical user interface, application&#10;&#10;Description automatically generated" style="position:absolute;left:37592;top:22606;width:19335;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">
                  <v:imagedata r:id="rId118" o:title="Graphical user interface, application&#10;&#10;Description automatically generated" cropbottom="17655f"/>
                </v:shape>
                <w10:wrap anchorx="margin"/>
              </v:group>
            </w:pict>
          </mc:Fallback>
        </mc:AlternateContent>
      </w:r>
    </w:p>
    <w:p w14:paraId="358F2C8F" w14:textId="77777777" w:rsidR="00083A71" w:rsidRDefault="00083A71" w:rsidP="00083A71">
      <w:pPr>
        <w:ind w:firstLine="720"/>
      </w:pPr>
    </w:p>
    <w:p w14:paraId="50AD4A15" w14:textId="77777777" w:rsidR="00083A71" w:rsidRDefault="00083A71" w:rsidP="00083A71">
      <w:pPr>
        <w:ind w:firstLine="720"/>
      </w:pPr>
    </w:p>
    <w:p w14:paraId="22FFE332" w14:textId="77777777" w:rsidR="00083A71" w:rsidRDefault="00083A71" w:rsidP="00083A71">
      <w:pPr>
        <w:ind w:firstLine="720"/>
      </w:pPr>
    </w:p>
    <w:p w14:paraId="4DBBA74A" w14:textId="77777777" w:rsidR="00083A71" w:rsidRDefault="00083A71" w:rsidP="00083A71">
      <w:pPr>
        <w:ind w:firstLine="720"/>
      </w:pPr>
    </w:p>
    <w:p w14:paraId="330DAF94" w14:textId="77777777" w:rsidR="00083A71" w:rsidRDefault="00083A71" w:rsidP="00083A71">
      <w:pPr>
        <w:ind w:firstLine="720"/>
      </w:pPr>
    </w:p>
    <w:p w14:paraId="2F15979C" w14:textId="77777777" w:rsidR="00083A71" w:rsidRDefault="00083A71" w:rsidP="00083A71">
      <w:pPr>
        <w:ind w:firstLine="720"/>
      </w:pPr>
    </w:p>
    <w:p w14:paraId="6A660327" w14:textId="77777777" w:rsidR="00083A71" w:rsidRDefault="00083A71" w:rsidP="00083A71">
      <w:pPr>
        <w:ind w:firstLine="720"/>
      </w:pPr>
    </w:p>
    <w:p w14:paraId="6693D3F2" w14:textId="77777777" w:rsidR="00083A71" w:rsidRDefault="00083A71" w:rsidP="00083A71">
      <w:pPr>
        <w:ind w:firstLine="720"/>
      </w:pPr>
    </w:p>
    <w:p w14:paraId="5036D084" w14:textId="77777777" w:rsidR="00083A71" w:rsidRDefault="00083A71" w:rsidP="00083A71">
      <w:pPr>
        <w:ind w:firstLine="720"/>
      </w:pPr>
    </w:p>
    <w:p w14:paraId="61EA3D7B" w14:textId="77777777" w:rsidR="00083A71" w:rsidRDefault="00083A71" w:rsidP="00083A71">
      <w:pPr>
        <w:ind w:firstLine="720"/>
      </w:pPr>
    </w:p>
    <w:p w14:paraId="7245763E" w14:textId="77777777" w:rsidR="00083A71" w:rsidRDefault="00083A71" w:rsidP="00083A71">
      <w:pPr>
        <w:ind w:firstLine="720"/>
      </w:pPr>
    </w:p>
    <w:p w14:paraId="6DD60B34" w14:textId="77777777" w:rsidR="00083A71" w:rsidRDefault="00083A71" w:rsidP="00083A71">
      <w:pPr>
        <w:ind w:firstLine="720"/>
      </w:pPr>
    </w:p>
    <w:p w14:paraId="4778AC45" w14:textId="77777777" w:rsidR="00083A71" w:rsidRDefault="00083A71" w:rsidP="00083A71">
      <w:pPr>
        <w:ind w:firstLine="720"/>
      </w:pPr>
    </w:p>
    <w:p w14:paraId="7B75BFEF" w14:textId="77777777" w:rsidR="00083A71" w:rsidRDefault="00083A71" w:rsidP="00083A71">
      <w:pPr>
        <w:spacing w:line="276" w:lineRule="auto"/>
        <w:rPr>
          <w:sz w:val="21"/>
          <w:szCs w:val="21"/>
        </w:rPr>
      </w:pPr>
      <w:r w:rsidRPr="004C2ECB">
        <w:rPr>
          <w:b/>
          <w:bCs/>
          <w:sz w:val="21"/>
          <w:szCs w:val="21"/>
        </w:rPr>
        <w:t>Figure 3.</w:t>
      </w:r>
      <w:r w:rsidR="00D92D86">
        <w:rPr>
          <w:b/>
          <w:bCs/>
          <w:sz w:val="21"/>
          <w:szCs w:val="21"/>
        </w:rPr>
        <w:t>11</w:t>
      </w:r>
      <w:r w:rsidRPr="004C2ECB">
        <w:rPr>
          <w:b/>
          <w:bCs/>
          <w:sz w:val="21"/>
          <w:szCs w:val="21"/>
        </w:rPr>
        <w:t xml:space="preserve">. </w:t>
      </w:r>
      <w:r>
        <w:rPr>
          <w:b/>
          <w:bCs/>
          <w:sz w:val="21"/>
          <w:szCs w:val="21"/>
        </w:rPr>
        <w:t>PSII and PSI photochemistry in Ar</w:t>
      </w:r>
      <w:r w:rsidRPr="004C2ECB">
        <w:rPr>
          <w:b/>
          <w:bCs/>
          <w:sz w:val="21"/>
          <w:szCs w:val="21"/>
        </w:rPr>
        <w:t>abidopsis EPF mutants</w:t>
      </w:r>
      <w:r w:rsidRPr="004C2ECB">
        <w:rPr>
          <w:sz w:val="21"/>
          <w:szCs w:val="21"/>
        </w:rPr>
        <w:t>.</w:t>
      </w:r>
      <w:r>
        <w:rPr>
          <w:sz w:val="21"/>
          <w:szCs w:val="21"/>
        </w:rPr>
        <w:t xml:space="preserve"> Dark-adapted measurements of </w:t>
      </w:r>
      <w:r w:rsidRPr="004C2ECB">
        <w:rPr>
          <w:b/>
          <w:bCs/>
          <w:sz w:val="21"/>
          <w:szCs w:val="21"/>
        </w:rPr>
        <w:t>(a)</w:t>
      </w:r>
      <w:r>
        <w:rPr>
          <w:b/>
          <w:bCs/>
          <w:sz w:val="21"/>
          <w:szCs w:val="21"/>
        </w:rPr>
        <w:t xml:space="preserve"> </w:t>
      </w:r>
      <w:r>
        <w:rPr>
          <w:sz w:val="21"/>
          <w:szCs w:val="21"/>
        </w:rPr>
        <w:t>the maximal level of P700 oxidation (</w:t>
      </w:r>
      <w:r>
        <w:rPr>
          <w:i/>
          <w:iCs/>
          <w:sz w:val="21"/>
          <w:szCs w:val="21"/>
        </w:rPr>
        <w:t>P</w:t>
      </w:r>
      <w:r>
        <w:rPr>
          <w:sz w:val="21"/>
          <w:szCs w:val="21"/>
          <w:vertAlign w:val="subscript"/>
        </w:rPr>
        <w:t>m</w:t>
      </w:r>
      <w:r>
        <w:rPr>
          <w:sz w:val="21"/>
          <w:szCs w:val="21"/>
        </w:rPr>
        <w:t>)</w:t>
      </w:r>
      <w:r>
        <w:rPr>
          <w:b/>
          <w:bCs/>
          <w:sz w:val="21"/>
          <w:szCs w:val="21"/>
        </w:rPr>
        <w:t xml:space="preserve"> </w:t>
      </w:r>
      <w:r>
        <w:rPr>
          <w:sz w:val="21"/>
          <w:szCs w:val="21"/>
        </w:rPr>
        <w:t xml:space="preserve">and </w:t>
      </w:r>
      <w:r>
        <w:rPr>
          <w:b/>
          <w:bCs/>
          <w:sz w:val="21"/>
          <w:szCs w:val="21"/>
        </w:rPr>
        <w:t xml:space="preserve">(b) </w:t>
      </w:r>
      <w:r>
        <w:rPr>
          <w:sz w:val="21"/>
          <w:szCs w:val="21"/>
        </w:rPr>
        <w:t xml:space="preserve">the maximum quantum efficiency of photosystem II (PSII), measured as </w:t>
      </w:r>
      <w:proofErr w:type="spellStart"/>
      <w:r w:rsidRPr="00DD6C5F">
        <w:rPr>
          <w:i/>
          <w:iCs/>
          <w:sz w:val="21"/>
          <w:szCs w:val="21"/>
        </w:rPr>
        <w:t>F</w:t>
      </w:r>
      <w:r>
        <w:rPr>
          <w:sz w:val="21"/>
          <w:szCs w:val="21"/>
          <w:vertAlign w:val="subscript"/>
        </w:rPr>
        <w:t>v</w:t>
      </w:r>
      <w:proofErr w:type="spellEnd"/>
      <w:r>
        <w:rPr>
          <w:sz w:val="21"/>
          <w:szCs w:val="21"/>
        </w:rPr>
        <w:t>/</w:t>
      </w:r>
      <w:r w:rsidRPr="00DD6C5F">
        <w:rPr>
          <w:i/>
          <w:iCs/>
          <w:sz w:val="21"/>
          <w:szCs w:val="21"/>
        </w:rPr>
        <w:t>F</w:t>
      </w:r>
      <w:r>
        <w:rPr>
          <w:sz w:val="21"/>
          <w:szCs w:val="21"/>
          <w:vertAlign w:val="subscript"/>
        </w:rPr>
        <w:t>m</w:t>
      </w:r>
      <w:r>
        <w:rPr>
          <w:sz w:val="21"/>
          <w:szCs w:val="21"/>
        </w:rPr>
        <w:t>.</w:t>
      </w:r>
      <w:r>
        <w:rPr>
          <w:i/>
          <w:iCs/>
          <w:sz w:val="21"/>
          <w:szCs w:val="21"/>
        </w:rPr>
        <w:t xml:space="preserve"> </w:t>
      </w:r>
      <w:r>
        <w:rPr>
          <w:sz w:val="21"/>
          <w:szCs w:val="21"/>
        </w:rPr>
        <w:t xml:space="preserve">Light-adapted measurements of the operating quantum efficiency of </w:t>
      </w:r>
      <w:r>
        <w:rPr>
          <w:b/>
          <w:bCs/>
          <w:sz w:val="21"/>
          <w:szCs w:val="21"/>
        </w:rPr>
        <w:t xml:space="preserve">(c) </w:t>
      </w:r>
      <w:r>
        <w:rPr>
          <w:sz w:val="21"/>
          <w:szCs w:val="21"/>
        </w:rPr>
        <w:t xml:space="preserve">PSI (Y(I)) and </w:t>
      </w:r>
      <w:r>
        <w:rPr>
          <w:b/>
          <w:bCs/>
          <w:sz w:val="21"/>
          <w:szCs w:val="21"/>
        </w:rPr>
        <w:t xml:space="preserve">(d) </w:t>
      </w:r>
      <w:r>
        <w:rPr>
          <w:sz w:val="21"/>
          <w:szCs w:val="21"/>
        </w:rPr>
        <w:t>PSII (Y(II)), measured after a supply of actinic light</w:t>
      </w:r>
      <w:r w:rsidRPr="004C2ECB">
        <w:rPr>
          <w:sz w:val="21"/>
          <w:szCs w:val="21"/>
        </w:rPr>
        <w:t xml:space="preserve"> </w:t>
      </w:r>
      <w:r>
        <w:rPr>
          <w:sz w:val="21"/>
          <w:szCs w:val="21"/>
        </w:rPr>
        <w:t>(</w:t>
      </w:r>
      <w:r w:rsidRPr="004C2ECB">
        <w:rPr>
          <w:sz w:val="21"/>
          <w:szCs w:val="21"/>
        </w:rPr>
        <w:t>1</w:t>
      </w:r>
      <w:r>
        <w:rPr>
          <w:sz w:val="21"/>
          <w:szCs w:val="21"/>
        </w:rPr>
        <w:t>70</w:t>
      </w:r>
      <w:r w:rsidRPr="004C2ECB">
        <w:rPr>
          <w:sz w:val="21"/>
          <w:szCs w:val="21"/>
        </w:rPr>
        <w:t xml:space="preserve"> µmol m</w:t>
      </w:r>
      <w:r w:rsidRPr="004C2ECB">
        <w:rPr>
          <w:sz w:val="21"/>
          <w:szCs w:val="21"/>
          <w:vertAlign w:val="superscript"/>
        </w:rPr>
        <w:t>-2</w:t>
      </w:r>
      <w:r w:rsidRPr="004C2ECB">
        <w:rPr>
          <w:sz w:val="21"/>
          <w:szCs w:val="21"/>
        </w:rPr>
        <w:t xml:space="preserve"> s</w:t>
      </w:r>
      <w:r w:rsidRPr="004C2ECB">
        <w:rPr>
          <w:sz w:val="21"/>
          <w:szCs w:val="21"/>
          <w:vertAlign w:val="superscript"/>
        </w:rPr>
        <w:t>-1</w:t>
      </w:r>
      <w:r w:rsidRPr="004C2ECB">
        <w:rPr>
          <w:sz w:val="21"/>
          <w:szCs w:val="21"/>
        </w:rPr>
        <w:t xml:space="preserve"> P</w:t>
      </w:r>
      <w:r>
        <w:rPr>
          <w:sz w:val="21"/>
          <w:szCs w:val="21"/>
        </w:rPr>
        <w:t xml:space="preserve">PFD) for 5 minutes. </w:t>
      </w:r>
      <w:r>
        <w:rPr>
          <w:b/>
          <w:bCs/>
          <w:sz w:val="21"/>
          <w:szCs w:val="21"/>
        </w:rPr>
        <w:t xml:space="preserve">(e) </w:t>
      </w:r>
      <w:r>
        <w:rPr>
          <w:sz w:val="21"/>
          <w:szCs w:val="21"/>
        </w:rPr>
        <w:t xml:space="preserve">Ratio of Y(I) to Y(II), as a proxy for cyclic electron transport. Measurements performed </w:t>
      </w:r>
      <w:r w:rsidRPr="004C2ECB">
        <w:rPr>
          <w:sz w:val="21"/>
          <w:szCs w:val="21"/>
        </w:rPr>
        <w:t xml:space="preserve">on </w:t>
      </w:r>
      <w:r>
        <w:rPr>
          <w:sz w:val="21"/>
          <w:szCs w:val="21"/>
        </w:rPr>
        <w:t>the most recent</w:t>
      </w:r>
      <w:r w:rsidRPr="004C2ECB">
        <w:rPr>
          <w:sz w:val="21"/>
          <w:szCs w:val="21"/>
        </w:rPr>
        <w:t xml:space="preserve"> fully expanded leaf </w:t>
      </w:r>
      <w:r>
        <w:rPr>
          <w:sz w:val="21"/>
          <w:szCs w:val="21"/>
        </w:rPr>
        <w:t xml:space="preserve">in 7-week-old well-watered plants. </w:t>
      </w:r>
      <w:r w:rsidRPr="009B5C9E">
        <w:t>Box</w:t>
      </w:r>
      <w:r>
        <w:t xml:space="preserve"> and whisker plots are as previously described. </w:t>
      </w:r>
      <w:r w:rsidRPr="003840FE">
        <w:rPr>
          <w:sz w:val="21"/>
          <w:szCs w:val="21"/>
        </w:rPr>
        <w:t>Different letters denote significant differences between the means of genotypes (</w:t>
      </w:r>
      <w:r w:rsidRPr="003840FE">
        <w:rPr>
          <w:i/>
          <w:iCs/>
          <w:sz w:val="21"/>
          <w:szCs w:val="21"/>
        </w:rPr>
        <w:t>p</w:t>
      </w:r>
      <w:r w:rsidRPr="003840FE">
        <w:rPr>
          <w:sz w:val="21"/>
          <w:szCs w:val="21"/>
        </w:rPr>
        <w:t xml:space="preserve"> &lt; 0.05, one-way ANOVA and post-hoc Tukey’s test).</w:t>
      </w:r>
      <w:r>
        <w:rPr>
          <w:sz w:val="21"/>
          <w:szCs w:val="21"/>
        </w:rPr>
        <w:t xml:space="preserve"> n = 5-6 plants per genotype.</w:t>
      </w:r>
    </w:p>
    <w:p w14:paraId="6F51311A" w14:textId="77777777" w:rsidR="00083A71" w:rsidRDefault="00083A71" w:rsidP="00083A71">
      <w:pPr>
        <w:ind w:firstLine="720"/>
      </w:pPr>
    </w:p>
    <w:p w14:paraId="18D5A743" w14:textId="77777777" w:rsidR="00083A71" w:rsidRDefault="00083A71" w:rsidP="00083A71">
      <w:pPr>
        <w:ind w:firstLine="720"/>
      </w:pPr>
    </w:p>
    <w:p w14:paraId="577E6FB5" w14:textId="77777777" w:rsidR="00083A71" w:rsidRDefault="00083A71" w:rsidP="00083A71">
      <w:pPr>
        <w:ind w:firstLine="720"/>
      </w:pPr>
    </w:p>
    <w:p w14:paraId="28905FB4" w14:textId="77777777" w:rsidR="00083A71" w:rsidRDefault="00083A71" w:rsidP="00083A71">
      <w:pPr>
        <w:ind w:firstLine="720"/>
      </w:pPr>
    </w:p>
    <w:p w14:paraId="45B433EA" w14:textId="77777777" w:rsidR="00083A71" w:rsidRDefault="00083A71" w:rsidP="00083A71">
      <w:pPr>
        <w:ind w:firstLine="720"/>
      </w:pPr>
    </w:p>
    <w:p w14:paraId="2D386257" w14:textId="77777777" w:rsidR="00083A71" w:rsidRDefault="00083A71" w:rsidP="00083A71"/>
    <w:p w14:paraId="67215E46" w14:textId="77777777" w:rsidR="00083A71" w:rsidRDefault="00083A71" w:rsidP="00083A71">
      <w:pPr>
        <w:ind w:firstLine="720"/>
      </w:pPr>
      <w:r>
        <w:lastRenderedPageBreak/>
        <w:t xml:space="preserve">As discussed in 3.2.2, CET is an effective </w:t>
      </w:r>
      <w:r w:rsidR="00D64EB0">
        <w:t>method for protecting</w:t>
      </w:r>
      <w:r>
        <w:t xml:space="preserve"> PSI</w:t>
      </w:r>
      <w:r w:rsidR="00D64EB0">
        <w:t xml:space="preserve"> from</w:t>
      </w:r>
      <w:r>
        <w:t xml:space="preserve"> photoinhibition, by cycling electrons from the PSI electron acceptors </w:t>
      </w:r>
      <w:r w:rsidR="00D64EB0">
        <w:t>back to</w:t>
      </w:r>
      <w:r>
        <w:t xml:space="preserve"> cytochrome b</w:t>
      </w:r>
      <w:r w:rsidRPr="00AA039F">
        <w:rPr>
          <w:vertAlign w:val="subscript"/>
        </w:rPr>
        <w:t>6</w:t>
      </w:r>
      <w:r>
        <w:t>f</w:t>
      </w:r>
      <w:r w:rsidR="00D64EB0">
        <w:t xml:space="preserve">. This in turn </w:t>
      </w:r>
      <w:r>
        <w:t>triggers downregulation of linear electron flow (LET) by exerting reducing pressure on PSII. In agreement with this, AtEPF2-OE plants, which have higher CET, show significantly increased values for the acceptor-side limita</w:t>
      </w:r>
      <w:r w:rsidR="00B141DF">
        <w:t>tion of PSII (1-qL) (Figure 3.12</w:t>
      </w:r>
      <w:r>
        <w:t>a), and the donor-side limita</w:t>
      </w:r>
      <w:r w:rsidR="00B141DF">
        <w:t>tion of PSI (Y(ND)) (Figure 3.12</w:t>
      </w:r>
      <w:r>
        <w:t>b), which implies that there is enhanced reduction of plastoquinone (Q</w:t>
      </w:r>
      <w:r>
        <w:rPr>
          <w:vertAlign w:val="subscript"/>
        </w:rPr>
        <w:t>A</w:t>
      </w:r>
      <w:r>
        <w:t>; primary electron acceptor of PSII) and increased oxidation of plastocyanin (primary electron donor to PSI) in plants with low-</w:t>
      </w:r>
      <w:r>
        <w:rPr>
          <w:i/>
          <w:iCs/>
        </w:rPr>
        <w:t>SD</w:t>
      </w:r>
      <w:r>
        <w:t>. Build-up of electrons on the acceptor side of PSII can cause ROS formation and damage to the P680 reaction centres, however, controlled photoinhibition of PSII allows PSI</w:t>
      </w:r>
      <w:r w:rsidR="00800E70">
        <w:t xml:space="preserve"> to be protected</w:t>
      </w:r>
      <w:r>
        <w:t>, which is harder to repai</w:t>
      </w:r>
      <w:r w:rsidR="00800E70">
        <w:t>r</w:t>
      </w:r>
      <w:r>
        <w:t xml:space="preserve">. </w:t>
      </w:r>
      <w:r w:rsidR="00800E70">
        <w:t xml:space="preserve">CET drives another photoprotective mechanism, NPQ, by increasing lumen </w:t>
      </w:r>
      <w:r>
        <w:t>∆</w:t>
      </w:r>
      <w:proofErr w:type="spellStart"/>
      <w:r>
        <w:t>pH</w:t>
      </w:r>
      <w:r w:rsidR="004E27E7">
        <w:t>.</w:t>
      </w:r>
      <w:proofErr w:type="spellEnd"/>
      <w:r w:rsidR="002A1763">
        <w:t xml:space="preserve"> </w:t>
      </w:r>
      <w:r>
        <w:t>AtEPF2-OE plants</w:t>
      </w:r>
      <w:r w:rsidR="002A1763">
        <w:t xml:space="preserve"> were also found to have</w:t>
      </w:r>
      <w:r>
        <w:t xml:space="preserve"> </w:t>
      </w:r>
      <w:r w:rsidRPr="003B19A5">
        <w:t>enhanced rates of Y(NPQ),</w:t>
      </w:r>
      <w:r>
        <w:t xml:space="preserve"> which refers to the fraction of absorbed light energy dis</w:t>
      </w:r>
      <w:r w:rsidR="00B141DF">
        <w:t>sipated through NPQ (Figure 3.12</w:t>
      </w:r>
      <w:r>
        <w:t>c).</w:t>
      </w:r>
      <w:r w:rsidR="00800E70">
        <w:t xml:space="preserve"> </w:t>
      </w:r>
      <w:r>
        <w:t xml:space="preserve">For all of these parameters, no differences were seen between </w:t>
      </w:r>
      <w:r>
        <w:rPr>
          <w:i/>
          <w:iCs/>
        </w:rPr>
        <w:t>Atepf</w:t>
      </w:r>
      <w:proofErr w:type="gramStart"/>
      <w:r>
        <w:rPr>
          <w:i/>
          <w:iCs/>
        </w:rPr>
        <w:t>1;Atepf</w:t>
      </w:r>
      <w:proofErr w:type="gramEnd"/>
      <w:r>
        <w:rPr>
          <w:i/>
          <w:iCs/>
        </w:rPr>
        <w:t xml:space="preserve">2 </w:t>
      </w:r>
      <w:r>
        <w:t>and Col-0.</w:t>
      </w:r>
    </w:p>
    <w:p w14:paraId="062A85E4" w14:textId="77777777" w:rsidR="00083A71" w:rsidRPr="004D2B3F" w:rsidRDefault="00083A71" w:rsidP="00083A71">
      <w:pPr>
        <w:ind w:firstLine="720"/>
      </w:pPr>
      <w:r>
        <w:t xml:space="preserve">These results suggest that plants with low </w:t>
      </w:r>
      <w:r>
        <w:rPr>
          <w:i/>
          <w:iCs/>
        </w:rPr>
        <w:t xml:space="preserve">SD </w:t>
      </w:r>
      <w:r>
        <w:t>have enhanced rates of photoprotection, through increased CET, which in turn promotes increased Y(NPQ) and photosynthetic control. These regulatory mechanisms appear to be effective in preventing excess build-up of electrons on the acceptor side of PSI, which can cause photodamage to PSI and can occur when there is a mismatch between the photosynthetic electron transfer and the downstream electron sinks such as the CBB cycle. Indeed, the acceptor-side limitation of PSI (Y(NA)) did not differ be</w:t>
      </w:r>
      <w:r w:rsidR="00B141DF">
        <w:t>tween the genotypes (Figure 3.12</w:t>
      </w:r>
      <w:r>
        <w:t xml:space="preserve">d), indicating that AtEPF2-OE plants are able to manage the redox state of their ETC to avoid photo-oxidative stress, at least to PSI, that would otherwise be caused by their reduced </w:t>
      </w:r>
      <w:r>
        <w:rPr>
          <w:i/>
          <w:iCs/>
        </w:rPr>
        <w:t>C</w:t>
      </w:r>
      <w:r>
        <w:rPr>
          <w:vertAlign w:val="subscript"/>
        </w:rPr>
        <w:t>i</w:t>
      </w:r>
      <w:r>
        <w:t xml:space="preserve"> and </w:t>
      </w:r>
      <w:r>
        <w:rPr>
          <w:i/>
          <w:iCs/>
        </w:rPr>
        <w:t>A.</w:t>
      </w:r>
    </w:p>
    <w:p w14:paraId="285F22DE" w14:textId="77777777" w:rsidR="00083A71" w:rsidRDefault="00083A71" w:rsidP="00083A71"/>
    <w:p w14:paraId="64C96A79" w14:textId="77777777" w:rsidR="00083A71" w:rsidRDefault="00083A71" w:rsidP="00083A71"/>
    <w:p w14:paraId="1E069D45" w14:textId="77777777" w:rsidR="00083A71" w:rsidRDefault="00083A71" w:rsidP="00083A71"/>
    <w:p w14:paraId="7ECC1676" w14:textId="77777777" w:rsidR="00083A71" w:rsidRDefault="00083A71" w:rsidP="00083A71"/>
    <w:p w14:paraId="7686A81F" w14:textId="77777777" w:rsidR="004E27E7" w:rsidRDefault="004E27E7" w:rsidP="00083A71"/>
    <w:p w14:paraId="26ECA5D3" w14:textId="77777777" w:rsidR="004E27E7" w:rsidRDefault="004E27E7" w:rsidP="00083A71"/>
    <w:p w14:paraId="5FA24D2B" w14:textId="77777777" w:rsidR="00083A71" w:rsidRDefault="00083A71" w:rsidP="00083A71"/>
    <w:p w14:paraId="70774954" w14:textId="77777777" w:rsidR="00083A71" w:rsidRDefault="00083A71" w:rsidP="00083A71"/>
    <w:p w14:paraId="2B450C22" w14:textId="77777777" w:rsidR="00083A71" w:rsidRDefault="00083A71" w:rsidP="00083A71"/>
    <w:p w14:paraId="12EF4E7E" w14:textId="77777777" w:rsidR="00083A71" w:rsidRDefault="00083A71" w:rsidP="00083A71">
      <w:pPr>
        <w:spacing w:line="259" w:lineRule="auto"/>
        <w:jc w:val="left"/>
      </w:pPr>
      <w:r>
        <w:rPr>
          <w:noProof/>
          <w:lang w:val="en-US" w:eastAsia="en-US"/>
        </w:rPr>
        <w:lastRenderedPageBreak/>
        <mc:AlternateContent>
          <mc:Choice Requires="wpg">
            <w:drawing>
              <wp:anchor distT="0" distB="0" distL="114300" distR="114300" simplePos="0" relativeHeight="251489280" behindDoc="0" locked="0" layoutInCell="1" allowOverlap="1" wp14:anchorId="2929287E" wp14:editId="2B03286A">
                <wp:simplePos x="0" y="0"/>
                <wp:positionH relativeFrom="margin">
                  <wp:align>left</wp:align>
                </wp:positionH>
                <wp:positionV relativeFrom="paragraph">
                  <wp:posOffset>13970</wp:posOffset>
                </wp:positionV>
                <wp:extent cx="5265416" cy="4472305"/>
                <wp:effectExtent l="0" t="0" r="0" b="4445"/>
                <wp:wrapNone/>
                <wp:docPr id="85" name="Group 85"/>
                <wp:cNvGraphicFramePr/>
                <a:graphic xmlns:a="http://schemas.openxmlformats.org/drawingml/2006/main">
                  <a:graphicData uri="http://schemas.microsoft.com/office/word/2010/wordprocessingGroup">
                    <wpg:wgp>
                      <wpg:cNvGrpSpPr/>
                      <wpg:grpSpPr>
                        <a:xfrm>
                          <a:off x="0" y="0"/>
                          <a:ext cx="5265416" cy="4472305"/>
                          <a:chOff x="-27468" y="10630"/>
                          <a:chExt cx="5265579" cy="4472470"/>
                        </a:xfrm>
                      </wpg:grpSpPr>
                      <wpg:grpSp>
                        <wpg:cNvPr id="86" name="Group 86"/>
                        <wpg:cNvGrpSpPr/>
                        <wpg:grpSpPr>
                          <a:xfrm>
                            <a:off x="0" y="10630"/>
                            <a:ext cx="5238111" cy="2695876"/>
                            <a:chOff x="0" y="-21269"/>
                            <a:chExt cx="5238111" cy="2695983"/>
                          </a:xfrm>
                        </wpg:grpSpPr>
                        <wpg:grpSp>
                          <wpg:cNvPr id="87" name="Group 87"/>
                          <wpg:cNvGrpSpPr/>
                          <wpg:grpSpPr>
                            <a:xfrm>
                              <a:off x="0" y="-21269"/>
                              <a:ext cx="5238111" cy="2695983"/>
                              <a:chOff x="0" y="-21271"/>
                              <a:chExt cx="5238124" cy="2696250"/>
                            </a:xfrm>
                          </wpg:grpSpPr>
                          <pic:pic xmlns:pic="http://schemas.openxmlformats.org/drawingml/2006/picture">
                            <pic:nvPicPr>
                              <pic:cNvPr id="88" name="Picture 88" descr="A picture containing graphical user interface&#10;&#10;Description automatically generated"/>
                              <pic:cNvPicPr>
                                <a:picLocks noChangeAspect="1"/>
                              </pic:cNvPicPr>
                            </pic:nvPicPr>
                            <pic:blipFill rotWithShape="1">
                              <a:blip r:embed="rId107" cstate="print">
                                <a:extLst>
                                  <a:ext uri="{28A0092B-C50C-407E-A947-70E740481C1C}">
                                    <a14:useLocalDpi xmlns:a14="http://schemas.microsoft.com/office/drawing/2010/main" val="0"/>
                                  </a:ext>
                                </a:extLst>
                              </a:blip>
                              <a:srcRect l="61333" b="36821"/>
                              <a:stretch/>
                            </pic:blipFill>
                            <pic:spPr bwMode="auto">
                              <a:xfrm>
                                <a:off x="3797309" y="587480"/>
                                <a:ext cx="1440815" cy="11264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89" name="Text Box 2"/>
                            <wps:cNvSpPr txBox="1">
                              <a:spLocks noChangeArrowheads="1"/>
                            </wps:cNvSpPr>
                            <wps:spPr bwMode="auto">
                              <a:xfrm>
                                <a:off x="0" y="-21271"/>
                                <a:ext cx="500380" cy="414020"/>
                              </a:xfrm>
                              <a:prstGeom prst="rect">
                                <a:avLst/>
                              </a:prstGeom>
                              <a:noFill/>
                              <a:ln w="9525">
                                <a:noFill/>
                                <a:miter lim="800000"/>
                                <a:headEnd/>
                                <a:tailEnd/>
                              </a:ln>
                            </wps:spPr>
                            <wps:txbx>
                              <w:txbxContent>
                                <w:p w14:paraId="4057262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90" name="Text Box 2"/>
                            <wps:cNvSpPr txBox="1">
                              <a:spLocks noChangeArrowheads="1"/>
                            </wps:cNvSpPr>
                            <wps:spPr bwMode="auto">
                              <a:xfrm>
                                <a:off x="1818164" y="-5"/>
                                <a:ext cx="500380" cy="414020"/>
                              </a:xfrm>
                              <a:prstGeom prst="rect">
                                <a:avLst/>
                              </a:prstGeom>
                              <a:noFill/>
                              <a:ln w="9525">
                                <a:noFill/>
                                <a:miter lim="800000"/>
                                <a:headEnd/>
                                <a:tailEnd/>
                              </a:ln>
                            </wps:spPr>
                            <wps:txbx>
                              <w:txbxContent>
                                <w:p w14:paraId="0A018D6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91" name="Text Box 2"/>
                            <wps:cNvSpPr txBox="1">
                              <a:spLocks noChangeArrowheads="1"/>
                            </wps:cNvSpPr>
                            <wps:spPr bwMode="auto">
                              <a:xfrm>
                                <a:off x="0" y="2228412"/>
                                <a:ext cx="500380" cy="446567"/>
                              </a:xfrm>
                              <a:prstGeom prst="rect">
                                <a:avLst/>
                              </a:prstGeom>
                              <a:noFill/>
                              <a:ln w="9525">
                                <a:noFill/>
                                <a:miter lim="800000"/>
                                <a:headEnd/>
                                <a:tailEnd/>
                              </a:ln>
                            </wps:spPr>
                            <wps:txbx>
                              <w:txbxContent>
                                <w:p w14:paraId="328ABC0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92" name="Text Box 2"/>
                            <wps:cNvSpPr txBox="1">
                              <a:spLocks noChangeArrowheads="1"/>
                            </wps:cNvSpPr>
                            <wps:spPr bwMode="auto">
                              <a:xfrm>
                                <a:off x="1871330" y="2239044"/>
                                <a:ext cx="500380" cy="414020"/>
                              </a:xfrm>
                              <a:prstGeom prst="rect">
                                <a:avLst/>
                              </a:prstGeom>
                              <a:noFill/>
                              <a:ln w="9525">
                                <a:noFill/>
                                <a:miter lim="800000"/>
                                <a:headEnd/>
                                <a:tailEnd/>
                              </a:ln>
                            </wps:spPr>
                            <wps:txbx>
                              <w:txbxContent>
                                <w:p w14:paraId="7E25C4C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grpSp>
                        <pic:pic xmlns:pic="http://schemas.openxmlformats.org/drawingml/2006/picture">
                          <pic:nvPicPr>
                            <pic:cNvPr id="93" name="Picture 93" descr="A picture containing light, dark&#10;&#10;Description automatically generated"/>
                            <pic:cNvPicPr>
                              <a:picLocks noChangeAspect="1"/>
                            </pic:cNvPicPr>
                          </pic:nvPicPr>
                          <pic:blipFill rotWithShape="1">
                            <a:blip r:embed="rId119" cstate="print">
                              <a:extLst>
                                <a:ext uri="{28A0092B-C50C-407E-A947-70E740481C1C}">
                                  <a14:useLocalDpi xmlns:a14="http://schemas.microsoft.com/office/drawing/2010/main" val="0"/>
                                </a:ext>
                              </a:extLst>
                            </a:blip>
                            <a:srcRect l="6241" b="25438"/>
                            <a:stretch/>
                          </pic:blipFill>
                          <pic:spPr bwMode="auto">
                            <a:xfrm>
                              <a:off x="42530" y="85059"/>
                              <a:ext cx="1916430" cy="21901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pic:pic xmlns:pic="http://schemas.openxmlformats.org/drawingml/2006/picture">
                        <pic:nvPicPr>
                          <pic:cNvPr id="94" name="Picture 94" descr="Graphical user interface, application&#10;&#10;Description automatically generated"/>
                          <pic:cNvPicPr>
                            <a:picLocks noChangeAspect="1"/>
                          </pic:cNvPicPr>
                        </pic:nvPicPr>
                        <pic:blipFill rotWithShape="1">
                          <a:blip r:embed="rId120" cstate="print">
                            <a:extLst>
                              <a:ext uri="{28A0092B-C50C-407E-A947-70E740481C1C}">
                                <a14:useLocalDpi xmlns:a14="http://schemas.microsoft.com/office/drawing/2010/main" val="0"/>
                              </a:ext>
                            </a:extLst>
                          </a:blip>
                          <a:srcRect b="26951"/>
                          <a:stretch/>
                        </pic:blipFill>
                        <pic:spPr bwMode="auto">
                          <a:xfrm>
                            <a:off x="-27468" y="2336719"/>
                            <a:ext cx="2006600" cy="21463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95" name="Picture 95" descr="A picture containing application&#10;&#10;Description automatically generated"/>
                          <pic:cNvPicPr>
                            <a:picLocks noChangeAspect="1"/>
                          </pic:cNvPicPr>
                        </pic:nvPicPr>
                        <pic:blipFill rotWithShape="1">
                          <a:blip r:embed="rId121" cstate="print">
                            <a:extLst>
                              <a:ext uri="{28A0092B-C50C-407E-A947-70E740481C1C}">
                                <a14:useLocalDpi xmlns:a14="http://schemas.microsoft.com/office/drawing/2010/main" val="0"/>
                              </a:ext>
                            </a:extLst>
                          </a:blip>
                          <a:srcRect b="27376"/>
                          <a:stretch/>
                        </pic:blipFill>
                        <pic:spPr bwMode="auto">
                          <a:xfrm>
                            <a:off x="1841500" y="116960"/>
                            <a:ext cx="1936750" cy="2133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96" name="Picture 96"/>
                          <pic:cNvPicPr>
                            <a:picLocks noChangeAspect="1"/>
                          </pic:cNvPicPr>
                        </pic:nvPicPr>
                        <pic:blipFill rotWithShape="1">
                          <a:blip r:embed="rId122" cstate="print">
                            <a:extLst>
                              <a:ext uri="{28A0092B-C50C-407E-A947-70E740481C1C}">
                                <a14:useLocalDpi xmlns:a14="http://schemas.microsoft.com/office/drawing/2010/main" val="0"/>
                              </a:ext>
                            </a:extLst>
                          </a:blip>
                          <a:srcRect b="26935"/>
                          <a:stretch/>
                        </pic:blipFill>
                        <pic:spPr bwMode="auto">
                          <a:xfrm>
                            <a:off x="1790700" y="2336800"/>
                            <a:ext cx="2006600" cy="21463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929287E" id="Group 85" o:spid="_x0000_s1175" style="position:absolute;margin-left:0;margin-top:1.1pt;width:414.6pt;height:352.15pt;z-index:251489280;mso-position-horizontal:left;mso-position-horizontal-relative:margin;mso-width-relative:margin;mso-height-relative:margin" coordorigin="-274,106" coordsize="52655,4472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">
                <v:group id="Group 86" o:spid="_x0000_s1176" style="position:absolute;top:106;width:52381;height:26959" coordorigin=",-212" coordsize="52381,26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177" style="position:absolute;top:-212;width:52381;height:26959" coordorigin=",-212" coordsize="52381,26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Picture 88" o:spid="_x0000_s1178" type="#_x0000_t75" alt="A picture containing graphical user interface&#10;&#10;Description automatically generated" style="position:absolute;left:37973;top:5874;width:14408;height:11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">
                      <v:imagedata r:id="rId113" o:title="A picture containing graphical user interface&#10;&#10;Description automatically generated" cropbottom="24131f" cropleft="40195f"/>
                    </v:shape>
                    <v:shape id="_x0000_s1179" type="#_x0000_t202" style="position:absolute;top:-212;width:5003;height:4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4057262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80" type="#_x0000_t202" style="position:absolute;left:18181;width:500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0A018D6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181" type="#_x0000_t202" style="position:absolute;top:22284;width:5003;height:4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328ABC0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_x0000_s1182" type="#_x0000_t202" style="position:absolute;left:18713;top:22390;width:500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7E25C4C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v:group>
                  <v:shape id="Picture 93" o:spid="_x0000_s1183" type="#_x0000_t75" alt="A picture containing light, dark&#10;&#10;Description automatically generated" style="position:absolute;left:425;top:850;width:19164;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">
                    <v:imagedata r:id="rId123" o:title="A picture containing light, dark&#10;&#10;Description automatically generated" cropbottom="16671f" cropleft="4090f"/>
                  </v:shape>
                </v:group>
                <v:shape id="Picture 94" o:spid="_x0000_s1184" type="#_x0000_t75" alt="Graphical user interface, application&#10;&#10;Description automatically generated" style="position:absolute;left:-274;top:23367;width:20065;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">
                  <v:imagedata r:id="rId124" o:title="Graphical user interface, application&#10;&#10;Description automatically generated" cropbottom="17663f"/>
                </v:shape>
                <v:shape id="Picture 95" o:spid="_x0000_s1185" type="#_x0000_t75" alt="A picture containing application&#10;&#10;Description automatically generated" style="position:absolute;left:18415;top:1169;width:19367;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">
                  <v:imagedata r:id="rId125" o:title="A picture containing application&#10;&#10;Description automatically generated" cropbottom="17941f"/>
                </v:shape>
                <v:shape id="Picture 96" o:spid="_x0000_s1186" type="#_x0000_t75" style="position:absolute;left:17907;top:23368;width:20066;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">
                  <v:imagedata r:id="rId126" o:title="" cropbottom="17652f"/>
                </v:shape>
                <w10:wrap anchorx="margin"/>
              </v:group>
            </w:pict>
          </mc:Fallback>
        </mc:AlternateContent>
      </w:r>
    </w:p>
    <w:p w14:paraId="01A2FEF6" w14:textId="77777777" w:rsidR="00083A71" w:rsidRDefault="00083A71" w:rsidP="00083A71">
      <w:pPr>
        <w:spacing w:line="259" w:lineRule="auto"/>
        <w:jc w:val="left"/>
      </w:pPr>
    </w:p>
    <w:p w14:paraId="651BC5E8" w14:textId="77777777" w:rsidR="00083A71" w:rsidRDefault="00083A71" w:rsidP="00083A71">
      <w:pPr>
        <w:spacing w:line="259" w:lineRule="auto"/>
        <w:jc w:val="left"/>
      </w:pPr>
    </w:p>
    <w:p w14:paraId="75844B5E" w14:textId="77777777" w:rsidR="00083A71" w:rsidRDefault="00083A71" w:rsidP="00083A71">
      <w:pPr>
        <w:spacing w:line="259" w:lineRule="auto"/>
        <w:jc w:val="left"/>
      </w:pPr>
    </w:p>
    <w:p w14:paraId="6F4C44A4" w14:textId="77777777" w:rsidR="00083A71" w:rsidRDefault="00083A71" w:rsidP="00083A71">
      <w:pPr>
        <w:spacing w:line="259" w:lineRule="auto"/>
        <w:jc w:val="left"/>
      </w:pPr>
    </w:p>
    <w:p w14:paraId="5BF22C35" w14:textId="77777777" w:rsidR="00083A71" w:rsidRDefault="00083A71" w:rsidP="00083A71">
      <w:pPr>
        <w:spacing w:line="259" w:lineRule="auto"/>
        <w:jc w:val="left"/>
      </w:pPr>
    </w:p>
    <w:p w14:paraId="7496C4FE" w14:textId="77777777" w:rsidR="00083A71" w:rsidRDefault="00083A71" w:rsidP="00083A71">
      <w:pPr>
        <w:spacing w:line="259" w:lineRule="auto"/>
        <w:jc w:val="left"/>
      </w:pPr>
    </w:p>
    <w:p w14:paraId="57103903" w14:textId="77777777" w:rsidR="00083A71" w:rsidRDefault="00083A71" w:rsidP="00083A71">
      <w:pPr>
        <w:spacing w:line="259" w:lineRule="auto"/>
        <w:jc w:val="left"/>
      </w:pPr>
    </w:p>
    <w:p w14:paraId="246801EE" w14:textId="77777777" w:rsidR="00083A71" w:rsidRDefault="00083A71" w:rsidP="00083A71">
      <w:pPr>
        <w:spacing w:line="259" w:lineRule="auto"/>
        <w:jc w:val="left"/>
      </w:pPr>
    </w:p>
    <w:p w14:paraId="451ED922" w14:textId="77777777" w:rsidR="00083A71" w:rsidRDefault="00083A71" w:rsidP="00083A71">
      <w:pPr>
        <w:spacing w:line="259" w:lineRule="auto"/>
        <w:jc w:val="left"/>
      </w:pPr>
    </w:p>
    <w:p w14:paraId="4B7CC6BE" w14:textId="77777777" w:rsidR="00083A71" w:rsidRDefault="00083A71" w:rsidP="00083A71">
      <w:pPr>
        <w:spacing w:line="259" w:lineRule="auto"/>
        <w:jc w:val="left"/>
      </w:pPr>
    </w:p>
    <w:p w14:paraId="0CE13541" w14:textId="77777777" w:rsidR="00083A71" w:rsidRDefault="00083A71" w:rsidP="00083A71">
      <w:pPr>
        <w:spacing w:line="259" w:lineRule="auto"/>
        <w:jc w:val="left"/>
      </w:pPr>
    </w:p>
    <w:p w14:paraId="36C4A401" w14:textId="77777777" w:rsidR="00083A71" w:rsidRDefault="00083A71" w:rsidP="00083A71">
      <w:pPr>
        <w:spacing w:line="259" w:lineRule="auto"/>
        <w:jc w:val="left"/>
      </w:pPr>
    </w:p>
    <w:p w14:paraId="30D48658" w14:textId="77777777" w:rsidR="00083A71" w:rsidRDefault="00083A71" w:rsidP="00083A71">
      <w:pPr>
        <w:spacing w:line="259" w:lineRule="auto"/>
        <w:jc w:val="left"/>
      </w:pPr>
    </w:p>
    <w:p w14:paraId="6432987C" w14:textId="77777777" w:rsidR="00083A71" w:rsidRDefault="00083A71" w:rsidP="00083A71">
      <w:pPr>
        <w:spacing w:line="259" w:lineRule="auto"/>
        <w:jc w:val="left"/>
      </w:pPr>
    </w:p>
    <w:p w14:paraId="0410C7EF" w14:textId="77777777" w:rsidR="00083A71" w:rsidRDefault="00083A71" w:rsidP="00083A71">
      <w:pPr>
        <w:spacing w:line="259" w:lineRule="auto"/>
        <w:jc w:val="left"/>
      </w:pPr>
    </w:p>
    <w:p w14:paraId="12D2CB1B" w14:textId="77777777" w:rsidR="00083A71" w:rsidRDefault="00083A71" w:rsidP="00083A71">
      <w:pPr>
        <w:spacing w:line="259" w:lineRule="auto"/>
        <w:jc w:val="left"/>
      </w:pPr>
    </w:p>
    <w:p w14:paraId="3BC695E3" w14:textId="77777777" w:rsidR="00083A71" w:rsidRDefault="00083A71" w:rsidP="00083A71">
      <w:pPr>
        <w:spacing w:line="259" w:lineRule="auto"/>
        <w:jc w:val="left"/>
      </w:pPr>
    </w:p>
    <w:p w14:paraId="4C70FF74" w14:textId="77777777" w:rsidR="00083A71" w:rsidRDefault="00083A71" w:rsidP="00083A71">
      <w:pPr>
        <w:spacing w:line="276" w:lineRule="auto"/>
        <w:rPr>
          <w:sz w:val="21"/>
          <w:szCs w:val="21"/>
        </w:rPr>
      </w:pPr>
      <w:r w:rsidRPr="004C2ECB">
        <w:rPr>
          <w:b/>
          <w:bCs/>
          <w:sz w:val="21"/>
          <w:szCs w:val="21"/>
        </w:rPr>
        <w:t>Figure 3.</w:t>
      </w:r>
      <w:r w:rsidR="00D92D86">
        <w:rPr>
          <w:b/>
          <w:bCs/>
          <w:sz w:val="21"/>
          <w:szCs w:val="21"/>
        </w:rPr>
        <w:t>12</w:t>
      </w:r>
      <w:r w:rsidRPr="004C2ECB">
        <w:rPr>
          <w:b/>
          <w:bCs/>
          <w:sz w:val="21"/>
          <w:szCs w:val="21"/>
        </w:rPr>
        <w:t xml:space="preserve">. </w:t>
      </w:r>
      <w:r>
        <w:rPr>
          <w:b/>
          <w:bCs/>
          <w:sz w:val="21"/>
          <w:szCs w:val="21"/>
        </w:rPr>
        <w:t>Redox state of the photosynthetic electron transport chain in Ar</w:t>
      </w:r>
      <w:r w:rsidRPr="004C2ECB">
        <w:rPr>
          <w:b/>
          <w:bCs/>
          <w:sz w:val="21"/>
          <w:szCs w:val="21"/>
        </w:rPr>
        <w:t>abidopsis EPF mutants</w:t>
      </w:r>
      <w:r>
        <w:rPr>
          <w:b/>
          <w:bCs/>
          <w:sz w:val="21"/>
          <w:szCs w:val="21"/>
        </w:rPr>
        <w:t xml:space="preserve">. </w:t>
      </w:r>
      <w:r>
        <w:rPr>
          <w:sz w:val="21"/>
          <w:szCs w:val="21"/>
        </w:rPr>
        <w:t xml:space="preserve">Light-adapted measurements of </w:t>
      </w:r>
      <w:r w:rsidRPr="00F70CE8">
        <w:rPr>
          <w:b/>
          <w:bCs/>
          <w:sz w:val="21"/>
          <w:szCs w:val="21"/>
        </w:rPr>
        <w:t>(a)</w:t>
      </w:r>
      <w:r>
        <w:rPr>
          <w:sz w:val="21"/>
          <w:szCs w:val="21"/>
        </w:rPr>
        <w:t xml:space="preserve"> acceptor-side limitation of PSII (1-q</w:t>
      </w:r>
      <w:r>
        <w:rPr>
          <w:sz w:val="21"/>
          <w:szCs w:val="21"/>
          <w:vertAlign w:val="subscript"/>
        </w:rPr>
        <w:t>L</w:t>
      </w:r>
      <w:r>
        <w:rPr>
          <w:sz w:val="21"/>
          <w:szCs w:val="21"/>
        </w:rPr>
        <w:t xml:space="preserve">), </w:t>
      </w:r>
      <w:r w:rsidRPr="00F70CE8">
        <w:rPr>
          <w:b/>
          <w:bCs/>
          <w:sz w:val="21"/>
          <w:szCs w:val="21"/>
        </w:rPr>
        <w:t>(b)</w:t>
      </w:r>
      <w:r>
        <w:rPr>
          <w:sz w:val="21"/>
          <w:szCs w:val="21"/>
        </w:rPr>
        <w:t xml:space="preserve"> donor-side limitation of PSI (Y(ND)), </w:t>
      </w:r>
      <w:r w:rsidRPr="00F70CE8">
        <w:rPr>
          <w:b/>
          <w:bCs/>
          <w:sz w:val="21"/>
          <w:szCs w:val="21"/>
        </w:rPr>
        <w:t>(c)</w:t>
      </w:r>
      <w:r>
        <w:rPr>
          <w:sz w:val="21"/>
          <w:szCs w:val="21"/>
        </w:rPr>
        <w:t xml:space="preserve"> effective quantum yield of </w:t>
      </w:r>
      <w:r w:rsidRPr="003B19A5">
        <w:rPr>
          <w:sz w:val="21"/>
          <w:szCs w:val="21"/>
        </w:rPr>
        <w:t>non-photochemical quenching</w:t>
      </w:r>
      <w:r>
        <w:rPr>
          <w:sz w:val="21"/>
          <w:szCs w:val="21"/>
        </w:rPr>
        <w:t xml:space="preserve"> (Y(NPQ)), and </w:t>
      </w:r>
      <w:r w:rsidRPr="00F70CE8">
        <w:rPr>
          <w:b/>
          <w:bCs/>
          <w:sz w:val="21"/>
          <w:szCs w:val="21"/>
        </w:rPr>
        <w:t>(d)</w:t>
      </w:r>
      <w:r>
        <w:rPr>
          <w:sz w:val="21"/>
          <w:szCs w:val="21"/>
        </w:rPr>
        <w:t xml:space="preserve"> acceptor-side limitation of PSI (Y(NA)), measured after a supply of actinic light</w:t>
      </w:r>
      <w:r w:rsidRPr="004C2ECB">
        <w:rPr>
          <w:sz w:val="21"/>
          <w:szCs w:val="21"/>
        </w:rPr>
        <w:t xml:space="preserve"> </w:t>
      </w:r>
      <w:r>
        <w:rPr>
          <w:sz w:val="21"/>
          <w:szCs w:val="21"/>
        </w:rPr>
        <w:t>(</w:t>
      </w:r>
      <w:r w:rsidRPr="004C2ECB">
        <w:rPr>
          <w:sz w:val="21"/>
          <w:szCs w:val="21"/>
        </w:rPr>
        <w:t>1</w:t>
      </w:r>
      <w:r>
        <w:rPr>
          <w:sz w:val="21"/>
          <w:szCs w:val="21"/>
        </w:rPr>
        <w:t>70</w:t>
      </w:r>
      <w:r w:rsidRPr="004C2ECB">
        <w:rPr>
          <w:sz w:val="21"/>
          <w:szCs w:val="21"/>
        </w:rPr>
        <w:t xml:space="preserve"> µmol m</w:t>
      </w:r>
      <w:r w:rsidRPr="004C2ECB">
        <w:rPr>
          <w:sz w:val="21"/>
          <w:szCs w:val="21"/>
          <w:vertAlign w:val="superscript"/>
        </w:rPr>
        <w:t>-2</w:t>
      </w:r>
      <w:r w:rsidRPr="004C2ECB">
        <w:rPr>
          <w:sz w:val="21"/>
          <w:szCs w:val="21"/>
        </w:rPr>
        <w:t xml:space="preserve"> s</w:t>
      </w:r>
      <w:r w:rsidRPr="004C2ECB">
        <w:rPr>
          <w:sz w:val="21"/>
          <w:szCs w:val="21"/>
          <w:vertAlign w:val="superscript"/>
        </w:rPr>
        <w:t>-1</w:t>
      </w:r>
      <w:r w:rsidRPr="004C2ECB">
        <w:rPr>
          <w:sz w:val="21"/>
          <w:szCs w:val="21"/>
        </w:rPr>
        <w:t xml:space="preserve"> PAR</w:t>
      </w:r>
      <w:r>
        <w:rPr>
          <w:sz w:val="21"/>
          <w:szCs w:val="21"/>
        </w:rPr>
        <w:t xml:space="preserve">) for 5 minutes, using chlorophyll fluorescence and P700 absorption spectroscopy. Measurements performed </w:t>
      </w:r>
      <w:r w:rsidRPr="004C2ECB">
        <w:rPr>
          <w:sz w:val="21"/>
          <w:szCs w:val="21"/>
        </w:rPr>
        <w:t xml:space="preserve">on </w:t>
      </w:r>
      <w:r>
        <w:rPr>
          <w:sz w:val="21"/>
          <w:szCs w:val="21"/>
        </w:rPr>
        <w:t>the most recent</w:t>
      </w:r>
      <w:r w:rsidRPr="004C2ECB">
        <w:rPr>
          <w:sz w:val="21"/>
          <w:szCs w:val="21"/>
        </w:rPr>
        <w:t xml:space="preserve"> fully expanded leaf </w:t>
      </w:r>
      <w:r>
        <w:rPr>
          <w:sz w:val="21"/>
          <w:szCs w:val="21"/>
        </w:rPr>
        <w:t xml:space="preserve">in 7-week-old well-watered plants. </w:t>
      </w:r>
      <w:r w:rsidRPr="009B5C9E">
        <w:t>Box</w:t>
      </w:r>
      <w:r>
        <w:t xml:space="preserve"> and whisker plots are as previously described. </w:t>
      </w:r>
      <w:r w:rsidRPr="003840FE">
        <w:rPr>
          <w:sz w:val="21"/>
          <w:szCs w:val="21"/>
        </w:rPr>
        <w:t>Different letters denote significant differences between the means of genotypes (</w:t>
      </w:r>
      <w:r w:rsidRPr="003840FE">
        <w:rPr>
          <w:i/>
          <w:iCs/>
          <w:sz w:val="21"/>
          <w:szCs w:val="21"/>
        </w:rPr>
        <w:t>p</w:t>
      </w:r>
      <w:r w:rsidRPr="003840FE">
        <w:rPr>
          <w:sz w:val="21"/>
          <w:szCs w:val="21"/>
        </w:rPr>
        <w:t xml:space="preserve"> &lt; 0.05, one-way ANOVA and post-hoc Tukey’s test).</w:t>
      </w:r>
      <w:r>
        <w:rPr>
          <w:sz w:val="21"/>
          <w:szCs w:val="21"/>
        </w:rPr>
        <w:t xml:space="preserve"> n = 5-6 plants per genotype.</w:t>
      </w:r>
    </w:p>
    <w:p w14:paraId="2604E4C0" w14:textId="77777777" w:rsidR="00083A71" w:rsidRDefault="00083A71" w:rsidP="00083A71">
      <w:pPr>
        <w:spacing w:line="259" w:lineRule="auto"/>
        <w:jc w:val="left"/>
      </w:pPr>
    </w:p>
    <w:p w14:paraId="24C86AE6" w14:textId="77777777" w:rsidR="00083A71" w:rsidRDefault="00083A71" w:rsidP="00083A71">
      <w:pPr>
        <w:rPr>
          <w:b/>
          <w:bCs/>
          <w:sz w:val="21"/>
          <w:szCs w:val="21"/>
        </w:rPr>
      </w:pPr>
    </w:p>
    <w:p w14:paraId="37B9C888" w14:textId="77777777" w:rsidR="00083A71" w:rsidRDefault="00083A71" w:rsidP="00083A71">
      <w:pPr>
        <w:rPr>
          <w:b/>
          <w:bCs/>
          <w:sz w:val="21"/>
          <w:szCs w:val="21"/>
        </w:rPr>
      </w:pPr>
    </w:p>
    <w:p w14:paraId="6D4ECE1D" w14:textId="77777777" w:rsidR="00083A71" w:rsidRDefault="00083A71" w:rsidP="00083A71">
      <w:pPr>
        <w:rPr>
          <w:b/>
          <w:bCs/>
          <w:sz w:val="21"/>
          <w:szCs w:val="21"/>
        </w:rPr>
      </w:pPr>
    </w:p>
    <w:p w14:paraId="03461E08" w14:textId="77777777" w:rsidR="00083A71" w:rsidRDefault="00083A71" w:rsidP="00083A71"/>
    <w:p w14:paraId="33FAD72C" w14:textId="77777777" w:rsidR="00083A71" w:rsidRDefault="00083A71" w:rsidP="00083A71">
      <w:pPr>
        <w:spacing w:line="259" w:lineRule="auto"/>
        <w:jc w:val="left"/>
      </w:pPr>
    </w:p>
    <w:p w14:paraId="391D8AA7" w14:textId="77777777" w:rsidR="00083A71" w:rsidRDefault="00083A71" w:rsidP="00083A71">
      <w:pPr>
        <w:spacing w:line="259" w:lineRule="auto"/>
        <w:jc w:val="left"/>
      </w:pPr>
    </w:p>
    <w:p w14:paraId="3D5D0714" w14:textId="77777777" w:rsidR="00083A71" w:rsidRPr="00324193" w:rsidRDefault="00083A71" w:rsidP="00083A71">
      <w:pPr>
        <w:pStyle w:val="Heading3"/>
        <w:rPr>
          <w:sz w:val="24"/>
          <w:szCs w:val="24"/>
        </w:rPr>
      </w:pPr>
      <w:bookmarkStart w:id="36" w:name="_Toc131628564"/>
      <w:r w:rsidRPr="00324193">
        <w:rPr>
          <w:sz w:val="24"/>
          <w:szCs w:val="24"/>
        </w:rPr>
        <w:lastRenderedPageBreak/>
        <w:t>3.2.5</w:t>
      </w:r>
      <w:r w:rsidRPr="00324193">
        <w:rPr>
          <w:sz w:val="24"/>
          <w:szCs w:val="24"/>
        </w:rPr>
        <w:tab/>
        <w:t>Response of photoprotection during drought</w:t>
      </w:r>
      <w:bookmarkEnd w:id="36"/>
    </w:p>
    <w:p w14:paraId="34E55F03" w14:textId="77777777" w:rsidR="00083A71" w:rsidRDefault="00083A71" w:rsidP="00083A71">
      <w:r>
        <w:t>Drought stress causes increased pressure on the ETC, as stomatal closure results in reduced CO</w:t>
      </w:r>
      <w:r>
        <w:rPr>
          <w:vertAlign w:val="subscript"/>
        </w:rPr>
        <w:t>2</w:t>
      </w:r>
      <w:r>
        <w:t xml:space="preserve"> uptake and thus limits the capacity of the CBB cycle to accept the products produced by the light reactions. Therefore, the photochemistry of PSII and PSI was investigated over a 10-day period of water restriction in the same Arabidopsis EPF mutants as before, to assess how their photoprotective mechanisms respond to drought. The same measurements described in section 3.2.4 were performed every 1</w:t>
      </w:r>
      <w:r w:rsidR="004E27E7">
        <w:t>-</w:t>
      </w:r>
      <w:r>
        <w:t>2 days, using a different leaf each time</w:t>
      </w:r>
      <w:r w:rsidR="004E27E7">
        <w:t>,</w:t>
      </w:r>
      <w:r>
        <w:t xml:space="preserve"> to prevent mechanical damage to the desiccating leaf that may impact measurements. </w:t>
      </w:r>
    </w:p>
    <w:p w14:paraId="5E7ABA46" w14:textId="77777777" w:rsidR="00083A71" w:rsidRDefault="00083A71" w:rsidP="00083A71">
      <w:pPr>
        <w:ind w:firstLine="720"/>
      </w:pPr>
      <w:r>
        <w:t xml:space="preserve">Dark-adapted measurements of </w:t>
      </w:r>
      <w:r>
        <w:rPr>
          <w:i/>
          <w:iCs/>
        </w:rPr>
        <w:t>P</w:t>
      </w:r>
      <w:r>
        <w:rPr>
          <w:vertAlign w:val="subscript"/>
        </w:rPr>
        <w:t>m</w:t>
      </w:r>
      <w:r>
        <w:t xml:space="preserve"> did not decline in any of the genotypes, suggesting that all plants were effectively protecting PSI photoda</w:t>
      </w:r>
      <w:r w:rsidR="00C413AC">
        <w:t>mage from occurring (Figure 3.13</w:t>
      </w:r>
      <w:r>
        <w:t xml:space="preserve">a). In fact, on days 8-10, </w:t>
      </w:r>
      <w:r>
        <w:rPr>
          <w:i/>
          <w:iCs/>
        </w:rPr>
        <w:t>P</w:t>
      </w:r>
      <w:r>
        <w:rPr>
          <w:vertAlign w:val="subscript"/>
        </w:rPr>
        <w:t>m</w:t>
      </w:r>
      <w:r>
        <w:t xml:space="preserve"> values increase. This is likely an artifact of the changing leaf absorption properties as the leaf water content declines. Measurements of </w:t>
      </w:r>
      <w:proofErr w:type="spellStart"/>
      <w:r>
        <w:rPr>
          <w:i/>
          <w:iCs/>
        </w:rPr>
        <w:t>F</w:t>
      </w:r>
      <w:r>
        <w:rPr>
          <w:vertAlign w:val="subscript"/>
        </w:rPr>
        <w:t>v</w:t>
      </w:r>
      <w:proofErr w:type="spellEnd"/>
      <w:r>
        <w:t>/</w:t>
      </w:r>
      <w:r>
        <w:rPr>
          <w:i/>
          <w:iCs/>
        </w:rPr>
        <w:t>F</w:t>
      </w:r>
      <w:r>
        <w:rPr>
          <w:vertAlign w:val="subscript"/>
        </w:rPr>
        <w:t>m</w:t>
      </w:r>
      <w:r>
        <w:t xml:space="preserve">, which is often used as a measure of plant stress, begin to decline in </w:t>
      </w:r>
      <w:r>
        <w:rPr>
          <w:i/>
          <w:iCs/>
        </w:rPr>
        <w:t xml:space="preserve">Atepf1;Atepf2 </w:t>
      </w:r>
      <w:r>
        <w:t>on day 8, and in Col-0 on day 9 of th</w:t>
      </w:r>
      <w:r w:rsidR="00C413AC">
        <w:t>e drought treatment (Figure 3.13</w:t>
      </w:r>
      <w:r>
        <w:t xml:space="preserve">b). However, </w:t>
      </w:r>
      <w:proofErr w:type="spellStart"/>
      <w:r>
        <w:rPr>
          <w:i/>
          <w:iCs/>
        </w:rPr>
        <w:t>F</w:t>
      </w:r>
      <w:r>
        <w:rPr>
          <w:vertAlign w:val="subscript"/>
        </w:rPr>
        <w:t>v</w:t>
      </w:r>
      <w:proofErr w:type="spellEnd"/>
      <w:r>
        <w:t>/</w:t>
      </w:r>
      <w:r>
        <w:rPr>
          <w:i/>
          <w:iCs/>
        </w:rPr>
        <w:t>F</w:t>
      </w:r>
      <w:r>
        <w:rPr>
          <w:vertAlign w:val="subscript"/>
        </w:rPr>
        <w:t xml:space="preserve">m </w:t>
      </w:r>
      <w:r>
        <w:t xml:space="preserve">does not decrease with drought in AtEPF2-OE, resulting in these plants having significantly higher </w:t>
      </w:r>
      <w:proofErr w:type="spellStart"/>
      <w:r>
        <w:rPr>
          <w:i/>
          <w:iCs/>
        </w:rPr>
        <w:t>F</w:t>
      </w:r>
      <w:r>
        <w:rPr>
          <w:vertAlign w:val="subscript"/>
        </w:rPr>
        <w:t>v</w:t>
      </w:r>
      <w:proofErr w:type="spellEnd"/>
      <w:r>
        <w:t>/</w:t>
      </w:r>
      <w:r>
        <w:rPr>
          <w:i/>
          <w:iCs/>
        </w:rPr>
        <w:t>F</w:t>
      </w:r>
      <w:r>
        <w:rPr>
          <w:vertAlign w:val="subscript"/>
        </w:rPr>
        <w:t>m</w:t>
      </w:r>
      <w:r>
        <w:t xml:space="preserve"> values compared to th</w:t>
      </w:r>
      <w:r w:rsidR="00C413AC">
        <w:t>e control</w:t>
      </w:r>
      <w:r w:rsidR="004E27E7">
        <w:t xml:space="preserve"> plants</w:t>
      </w:r>
      <w:r w:rsidR="00C413AC">
        <w:t xml:space="preserve"> on day 10 (Figure 3.13</w:t>
      </w:r>
      <w:r>
        <w:t>b).</w:t>
      </w:r>
    </w:p>
    <w:p w14:paraId="2548F483" w14:textId="77777777" w:rsidR="00083A71" w:rsidRPr="00C413AC" w:rsidRDefault="00083A71" w:rsidP="00083A71">
      <w:pPr>
        <w:ind w:firstLine="720"/>
      </w:pPr>
      <w:r w:rsidRPr="00C413AC">
        <w:t xml:space="preserve">Light-adapted measurements of Y(I) and Y(II) begin to decline in </w:t>
      </w:r>
      <w:r w:rsidRPr="00C413AC">
        <w:rPr>
          <w:i/>
          <w:iCs/>
        </w:rPr>
        <w:t xml:space="preserve">Atepf1;Atepf2 </w:t>
      </w:r>
      <w:r w:rsidRPr="00C413AC">
        <w:t xml:space="preserve">and Col-0 from days 8-10 of the drought stress, with a greater relative </w:t>
      </w:r>
      <w:r w:rsidR="00C413AC">
        <w:t>reduction in Y(II) (Figures 3.13</w:t>
      </w:r>
      <w:r w:rsidRPr="00C413AC">
        <w:t>c-d). This results in the ratio of Y(I)/Y(II) increasing, however, this begins to rise slightly earlier, after 6 days o</w:t>
      </w:r>
      <w:r w:rsidR="00C413AC">
        <w:t>f water restriction (Figure 3.13</w:t>
      </w:r>
      <w:r w:rsidRPr="00C413AC">
        <w:t>e). This implies that these lines are responding to drought by increasing their CET. For AtEPF2-OE plants, their Y(I) and Y(II) values remains relatively stable throughout the drought treatment, and only begin to slowly</w:t>
      </w:r>
      <w:r w:rsidR="00C413AC">
        <w:t xml:space="preserve"> decline on day 10 (Figures 3.13</w:t>
      </w:r>
      <w:r w:rsidRPr="00C413AC">
        <w:t xml:space="preserve">c-d). Whilst these values are lower compared to the control at the beginning of the experiment, by the end of the drought, AtEPF2-OE plants are able to maintain higher PSII and PSI efficiency, although these differences were not significant. Y(I)/Y(II) in AtEPF2-OE also remains </w:t>
      </w:r>
      <w:proofErr w:type="gramStart"/>
      <w:r w:rsidRPr="00C413AC">
        <w:t>fairly stable</w:t>
      </w:r>
      <w:proofErr w:type="gramEnd"/>
      <w:r w:rsidRPr="00C413AC">
        <w:t xml:space="preserve"> across the 10-day period, with a small decrease on day 8, which is followed by a gradual in</w:t>
      </w:r>
      <w:r w:rsidR="00C413AC">
        <w:t>crease up to day 10 (Figure 3.13</w:t>
      </w:r>
      <w:r w:rsidRPr="00C413AC">
        <w:t xml:space="preserve">e). However, the Y(I)/Y(II) ratio of AtEPF2-OE plants starts much higher on day 0 compared to the other lines, and remains higher for the entire experiment, despite Col-0 and </w:t>
      </w:r>
      <w:r w:rsidRPr="00C413AC">
        <w:rPr>
          <w:i/>
          <w:iCs/>
        </w:rPr>
        <w:t xml:space="preserve">Atepf1;Atepf2 </w:t>
      </w:r>
      <w:r w:rsidRPr="00C413AC">
        <w:t>increasing their CET.</w:t>
      </w:r>
    </w:p>
    <w:p w14:paraId="7AD8FA56" w14:textId="77777777" w:rsidR="00083A71" w:rsidRDefault="00083A71" w:rsidP="00083A71">
      <w:pPr>
        <w:rPr>
          <w:sz w:val="21"/>
          <w:szCs w:val="21"/>
        </w:rPr>
      </w:pPr>
      <w:r>
        <w:rPr>
          <w:sz w:val="21"/>
          <w:szCs w:val="21"/>
        </w:rPr>
        <w:tab/>
      </w:r>
    </w:p>
    <w:p w14:paraId="7108B0A5" w14:textId="77777777" w:rsidR="00083A71" w:rsidRDefault="00083A71" w:rsidP="00083A71"/>
    <w:p w14:paraId="756DB06F" w14:textId="77777777" w:rsidR="00083A71" w:rsidRDefault="00083A71" w:rsidP="00083A71">
      <w:pPr>
        <w:spacing w:line="259" w:lineRule="auto"/>
        <w:jc w:val="left"/>
      </w:pPr>
    </w:p>
    <w:p w14:paraId="0C169454" w14:textId="77777777" w:rsidR="00083A71" w:rsidRDefault="00083A71" w:rsidP="00083A71">
      <w:pPr>
        <w:spacing w:line="259" w:lineRule="auto"/>
        <w:jc w:val="left"/>
      </w:pPr>
      <w:r>
        <w:rPr>
          <w:noProof/>
          <w:lang w:val="en-US" w:eastAsia="en-US"/>
        </w:rPr>
        <w:lastRenderedPageBreak/>
        <mc:AlternateContent>
          <mc:Choice Requires="wpg">
            <w:drawing>
              <wp:anchor distT="0" distB="0" distL="114300" distR="114300" simplePos="0" relativeHeight="251497472" behindDoc="0" locked="0" layoutInCell="1" allowOverlap="1" wp14:anchorId="33323EA7" wp14:editId="299A65D6">
                <wp:simplePos x="0" y="0"/>
                <wp:positionH relativeFrom="margin">
                  <wp:align>left</wp:align>
                </wp:positionH>
                <wp:positionV relativeFrom="paragraph">
                  <wp:posOffset>10795</wp:posOffset>
                </wp:positionV>
                <wp:extent cx="5701798" cy="6909435"/>
                <wp:effectExtent l="0" t="0" r="0" b="0"/>
                <wp:wrapNone/>
                <wp:docPr id="97" name="Group 97"/>
                <wp:cNvGraphicFramePr/>
                <a:graphic xmlns:a="http://schemas.openxmlformats.org/drawingml/2006/main">
                  <a:graphicData uri="http://schemas.microsoft.com/office/word/2010/wordprocessingGroup">
                    <wpg:wgp>
                      <wpg:cNvGrpSpPr/>
                      <wpg:grpSpPr>
                        <a:xfrm>
                          <a:off x="0" y="0"/>
                          <a:ext cx="5701798" cy="6909435"/>
                          <a:chOff x="0" y="0"/>
                          <a:chExt cx="5701798" cy="6909435"/>
                        </a:xfrm>
                      </wpg:grpSpPr>
                      <wpg:grpSp>
                        <wpg:cNvPr id="98" name="Group 98"/>
                        <wpg:cNvGrpSpPr/>
                        <wpg:grpSpPr>
                          <a:xfrm>
                            <a:off x="74428" y="0"/>
                            <a:ext cx="5627370" cy="6909435"/>
                            <a:chOff x="0" y="0"/>
                            <a:chExt cx="5627370" cy="6909435"/>
                          </a:xfrm>
                        </wpg:grpSpPr>
                        <pic:pic xmlns:pic="http://schemas.openxmlformats.org/drawingml/2006/picture">
                          <pic:nvPicPr>
                            <pic:cNvPr id="99" name="Picture 99" descr="Arrow&#10;&#10;Description automatically generated with medium confidence"/>
                            <pic:cNvPicPr>
                              <a:picLocks noChangeAspect="1"/>
                            </pic:cNvPicPr>
                          </pic:nvPicPr>
                          <pic:blipFill rotWithShape="1">
                            <a:blip r:embed="rId127" cstate="print">
                              <a:extLst>
                                <a:ext uri="{28A0092B-C50C-407E-A947-70E740481C1C}">
                                  <a14:useLocalDpi xmlns:a14="http://schemas.microsoft.com/office/drawing/2010/main" val="0"/>
                                </a:ext>
                              </a:extLst>
                            </a:blip>
                            <a:srcRect l="4164" r="9428" b="12645"/>
                            <a:stretch/>
                          </pic:blipFill>
                          <pic:spPr bwMode="auto">
                            <a:xfrm>
                              <a:off x="2979683" y="63062"/>
                              <a:ext cx="2616835" cy="22066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cNvPr id="100" name="Group 100"/>
                          <wpg:cNvGrpSpPr/>
                          <wpg:grpSpPr>
                            <a:xfrm>
                              <a:off x="0" y="0"/>
                              <a:ext cx="5627370" cy="6909435"/>
                              <a:chOff x="0" y="0"/>
                              <a:chExt cx="5627370" cy="6909435"/>
                            </a:xfrm>
                          </wpg:grpSpPr>
                          <wpg:grpSp>
                            <wpg:cNvPr id="101" name="Group 101"/>
                            <wpg:cNvGrpSpPr/>
                            <wpg:grpSpPr>
                              <a:xfrm>
                                <a:off x="0" y="0"/>
                                <a:ext cx="5627370" cy="6909435"/>
                                <a:chOff x="0" y="0"/>
                                <a:chExt cx="5627370" cy="6909435"/>
                              </a:xfrm>
                            </wpg:grpSpPr>
                            <pic:pic xmlns:pic="http://schemas.openxmlformats.org/drawingml/2006/picture">
                              <pic:nvPicPr>
                                <pic:cNvPr id="102" name="Picture 102" descr="A picture containing dark, lamp, light&#10;&#10;Description automatically generated"/>
                                <pic:cNvPicPr>
                                  <a:picLocks noChangeAspect="1"/>
                                </pic:cNvPicPr>
                              </pic:nvPicPr>
                              <pic:blipFill rotWithShape="1">
                                <a:blip r:embed="rId128" cstate="print">
                                  <a:extLst>
                                    <a:ext uri="{28A0092B-C50C-407E-A947-70E740481C1C}">
                                      <a14:useLocalDpi xmlns:a14="http://schemas.microsoft.com/office/drawing/2010/main" val="0"/>
                                    </a:ext>
                                  </a:extLst>
                                </a:blip>
                                <a:srcRect l="3441" r="8588" b="12043"/>
                                <a:stretch/>
                              </pic:blipFill>
                              <pic:spPr bwMode="auto">
                                <a:xfrm>
                                  <a:off x="15766" y="63062"/>
                                  <a:ext cx="2820670" cy="22218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03" name="Picture 103" descr="A picture containing dark&#10;&#10;Description automatically generated"/>
                                <pic:cNvPicPr>
                                  <a:picLocks noChangeAspect="1"/>
                                </pic:cNvPicPr>
                              </pic:nvPicPr>
                              <pic:blipFill rotWithShape="1">
                                <a:blip r:embed="rId129" cstate="print">
                                  <a:extLst>
                                    <a:ext uri="{28A0092B-C50C-407E-A947-70E740481C1C}">
                                      <a14:useLocalDpi xmlns:a14="http://schemas.microsoft.com/office/drawing/2010/main" val="0"/>
                                    </a:ext>
                                  </a:extLst>
                                </a:blip>
                                <a:srcRect l="10227" r="8451" b="1"/>
                                <a:stretch/>
                              </pic:blipFill>
                              <pic:spPr bwMode="auto">
                                <a:xfrm>
                                  <a:off x="3107411" y="2191393"/>
                                  <a:ext cx="2519959" cy="25266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04" name="Picture 104"/>
                                <pic:cNvPicPr>
                                  <a:picLocks noChangeAspect="1"/>
                                </pic:cNvPicPr>
                              </pic:nvPicPr>
                              <pic:blipFill rotWithShape="1">
                                <a:blip r:embed="rId130" cstate="print">
                                  <a:extLst>
                                    <a:ext uri="{28A0092B-C50C-407E-A947-70E740481C1C}">
                                      <a14:useLocalDpi xmlns:a14="http://schemas.microsoft.com/office/drawing/2010/main" val="0"/>
                                    </a:ext>
                                  </a:extLst>
                                </a:blip>
                                <a:srcRect l="10951" r="5" b="12021"/>
                                <a:stretch/>
                              </pic:blipFill>
                              <pic:spPr bwMode="auto">
                                <a:xfrm>
                                  <a:off x="340241" y="2207158"/>
                                  <a:ext cx="2766624" cy="222248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05" name="Picture 105" descr="A picture containing diagram&#10;&#10;Description automatically generated"/>
                                <pic:cNvPicPr>
                                  <a:picLocks noChangeAspect="1"/>
                                </pic:cNvPicPr>
                              </pic:nvPicPr>
                              <pic:blipFill rotWithShape="1">
                                <a:blip r:embed="rId131" cstate="print">
                                  <a:extLst>
                                    <a:ext uri="{28A0092B-C50C-407E-A947-70E740481C1C}">
                                      <a14:useLocalDpi xmlns:a14="http://schemas.microsoft.com/office/drawing/2010/main" val="0"/>
                                    </a:ext>
                                  </a:extLst>
                                </a:blip>
                                <a:srcRect l="10707" r="-1" b="1"/>
                                <a:stretch/>
                              </pic:blipFill>
                              <pic:spPr bwMode="auto">
                                <a:xfrm>
                                  <a:off x="276446" y="4382786"/>
                                  <a:ext cx="2831135" cy="25266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06" name="Text Box 2"/>
                              <wps:cNvSpPr txBox="1">
                                <a:spLocks noChangeArrowheads="1"/>
                              </wps:cNvSpPr>
                              <wps:spPr bwMode="auto">
                                <a:xfrm>
                                  <a:off x="0" y="0"/>
                                  <a:ext cx="499745" cy="414020"/>
                                </a:xfrm>
                                <a:prstGeom prst="rect">
                                  <a:avLst/>
                                </a:prstGeom>
                                <a:noFill/>
                                <a:ln w="9525">
                                  <a:noFill/>
                                  <a:miter lim="800000"/>
                                  <a:headEnd/>
                                  <a:tailEnd/>
                                </a:ln>
                              </wps:spPr>
                              <wps:txbx>
                                <w:txbxContent>
                                  <w:p w14:paraId="7F7139A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107" name="Text Box 2"/>
                              <wps:cNvSpPr txBox="1">
                                <a:spLocks noChangeArrowheads="1"/>
                              </wps:cNvSpPr>
                              <wps:spPr bwMode="auto">
                                <a:xfrm>
                                  <a:off x="0" y="2207172"/>
                                  <a:ext cx="500380" cy="423545"/>
                                </a:xfrm>
                                <a:prstGeom prst="rect">
                                  <a:avLst/>
                                </a:prstGeom>
                                <a:noFill/>
                                <a:ln w="9525">
                                  <a:noFill/>
                                  <a:miter lim="800000"/>
                                  <a:headEnd/>
                                  <a:tailEnd/>
                                </a:ln>
                              </wps:spPr>
                              <wps:txbx>
                                <w:txbxContent>
                                  <w:p w14:paraId="4CE5744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108" name="Text Box 2"/>
                              <wps:cNvSpPr txBox="1">
                                <a:spLocks noChangeArrowheads="1"/>
                              </wps:cNvSpPr>
                              <wps:spPr bwMode="auto">
                                <a:xfrm>
                                  <a:off x="2869325" y="31531"/>
                                  <a:ext cx="500380" cy="423545"/>
                                </a:xfrm>
                                <a:prstGeom prst="rect">
                                  <a:avLst/>
                                </a:prstGeom>
                                <a:noFill/>
                                <a:ln w="9525">
                                  <a:noFill/>
                                  <a:miter lim="800000"/>
                                  <a:headEnd/>
                                  <a:tailEnd/>
                                </a:ln>
                              </wps:spPr>
                              <wps:txbx>
                                <w:txbxContent>
                                  <w:p w14:paraId="3F69D3A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pic:pic xmlns:pic="http://schemas.openxmlformats.org/drawingml/2006/picture">
                              <pic:nvPicPr>
                                <pic:cNvPr id="109" name="Picture 109"/>
                                <pic:cNvPicPr>
                                  <a:picLocks noChangeAspect="1"/>
                                </pic:cNvPicPr>
                              </pic:nvPicPr>
                              <pic:blipFill rotWithShape="1">
                                <a:blip r:embed="rId96" cstate="print">
                                  <a:extLst>
                                    <a:ext uri="{28A0092B-C50C-407E-A947-70E740481C1C}">
                                      <a14:useLocalDpi xmlns:a14="http://schemas.microsoft.com/office/drawing/2010/main" val="0"/>
                                    </a:ext>
                                  </a:extLst>
                                </a:blip>
                                <a:srcRect l="70581" t="6407" r="100" b="57577"/>
                                <a:stretch/>
                              </pic:blipFill>
                              <pic:spPr bwMode="auto">
                                <a:xfrm>
                                  <a:off x="3216166" y="4981903"/>
                                  <a:ext cx="1508760" cy="9556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s:wsp>
                            <wps:cNvPr id="110" name="Text Box 2"/>
                            <wps:cNvSpPr txBox="1">
                              <a:spLocks noChangeArrowheads="1"/>
                            </wps:cNvSpPr>
                            <wps:spPr bwMode="auto">
                              <a:xfrm>
                                <a:off x="2822028" y="2191407"/>
                                <a:ext cx="499745" cy="414020"/>
                              </a:xfrm>
                              <a:prstGeom prst="rect">
                                <a:avLst/>
                              </a:prstGeom>
                              <a:noFill/>
                              <a:ln w="9525">
                                <a:noFill/>
                                <a:miter lim="800000"/>
                                <a:headEnd/>
                                <a:tailEnd/>
                              </a:ln>
                            </wps:spPr>
                            <wps:txbx>
                              <w:txbxContent>
                                <w:p w14:paraId="74D9F484"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grpSp>
                      </wpg:grpSp>
                      <pic:pic xmlns:pic="http://schemas.openxmlformats.org/drawingml/2006/picture">
                        <pic:nvPicPr>
                          <pic:cNvPr id="111" name="Picture 111" descr="Graphical user interface, application&#10;&#10;Description automatically generated"/>
                          <pic:cNvPicPr>
                            <a:picLocks noChangeAspect="1"/>
                          </pic:cNvPicPr>
                        </pic:nvPicPr>
                        <pic:blipFill rotWithShape="1">
                          <a:blip r:embed="rId111" cstate="print">
                            <a:extLst>
                              <a:ext uri="{28A0092B-C50C-407E-A947-70E740481C1C}">
                                <a14:useLocalDpi xmlns:a14="http://schemas.microsoft.com/office/drawing/2010/main" val="0"/>
                              </a:ext>
                            </a:extLst>
                          </a:blip>
                          <a:srcRect r="83037" b="27800"/>
                          <a:stretch/>
                        </pic:blipFill>
                        <pic:spPr bwMode="auto">
                          <a:xfrm>
                            <a:off x="2881423" y="2041451"/>
                            <a:ext cx="339725" cy="21196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12" name="Picture 112" descr="A picture containing application&#10;&#10;Description automatically generated"/>
                          <pic:cNvPicPr>
                            <a:picLocks noChangeAspect="1"/>
                          </pic:cNvPicPr>
                        </pic:nvPicPr>
                        <pic:blipFill rotWithShape="1">
                          <a:blip r:embed="rId110" cstate="print">
                            <a:extLst>
                              <a:ext uri="{28A0092B-C50C-407E-A947-70E740481C1C}">
                                <a14:useLocalDpi xmlns:a14="http://schemas.microsoft.com/office/drawing/2010/main" val="0"/>
                              </a:ext>
                            </a:extLst>
                          </a:blip>
                          <a:srcRect l="2123" t="25016" r="83039" b="26086"/>
                          <a:stretch/>
                        </pic:blipFill>
                        <pic:spPr bwMode="auto">
                          <a:xfrm>
                            <a:off x="95693" y="2785730"/>
                            <a:ext cx="297180" cy="14338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13" name="Picture 113" descr="Graphical user interface, application&#10;&#10;Description automatically generated"/>
                          <pic:cNvPicPr>
                            <a:picLocks noChangeAspect="1"/>
                          </pic:cNvPicPr>
                        </pic:nvPicPr>
                        <pic:blipFill rotWithShape="1">
                          <a:blip r:embed="rId112" cstate="print">
                            <a:extLst>
                              <a:ext uri="{28A0092B-C50C-407E-A947-70E740481C1C}">
                                <a14:useLocalDpi xmlns:a14="http://schemas.microsoft.com/office/drawing/2010/main" val="0"/>
                              </a:ext>
                            </a:extLst>
                          </a:blip>
                          <a:srcRect r="81296" b="26939"/>
                          <a:stretch/>
                        </pic:blipFill>
                        <pic:spPr bwMode="auto">
                          <a:xfrm>
                            <a:off x="0" y="4306186"/>
                            <a:ext cx="361315" cy="21450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33323EA7" id="Group 97" o:spid="_x0000_s1187" style="position:absolute;margin-left:0;margin-top:.85pt;width:448.95pt;height:544.05pt;z-index:251497472;mso-position-horizontal:left;mso-position-horizontal-relative:margin" coordsize="57017,6909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">
                <v:group id="Group 98" o:spid="_x0000_s1188" style="position:absolute;left:744;width:56273;height:69094" coordsize="56273,69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Picture 99" o:spid="_x0000_s1189" type="#_x0000_t75" alt="Arrow&#10;&#10;Description automatically generated with medium confidence" style="position:absolute;left:29796;top:630;width:26169;height:22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">
                    <v:imagedata r:id="rId132" o:title="Arrow&#10;&#10;Description automatically generated with medium confidence" cropbottom="8287f" cropleft="2729f" cropright="6179f"/>
                  </v:shape>
                  <v:group id="Group 100" o:spid="_x0000_s1190" style="position:absolute;width:56273;height:69094" coordsize="56273,69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1" o:spid="_x0000_s1191" style="position:absolute;width:56273;height:69094" coordsize="56273,69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Picture 102" o:spid="_x0000_s1192" type="#_x0000_t75" alt="A picture containing dark, lamp, light&#10;&#10;Description automatically generated" style="position:absolute;left:157;top:630;width:28207;height:2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">
                        <v:imagedata r:id="rId133" o:title="A picture containing dark, lamp, light&#10;&#10;Description automatically generated" cropbottom="7893f" cropleft="2255f" cropright="5628f"/>
                      </v:shape>
                      <v:shape id="Picture 103" o:spid="_x0000_s1193" type="#_x0000_t75" alt="A picture containing dark&#10;&#10;Description automatically generated" style="position:absolute;left:31074;top:21913;width:25199;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">
                        <v:imagedata r:id="rId134" o:title="A picture containing dark&#10;&#10;Description automatically generated" cropbottom="1f" cropleft="6702f" cropright="5538f"/>
                      </v:shape>
                      <v:shape id="Picture 104" o:spid="_x0000_s1194" type="#_x0000_t75" style="position:absolute;left:3402;top:22071;width:27666;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">
                        <v:imagedata r:id="rId135" o:title="" cropbottom="7878f" cropleft="7177f" cropright="3f"/>
                      </v:shape>
                      <v:shape id="Picture 105" o:spid="_x0000_s1195" type="#_x0000_t75" alt="A picture containing diagram&#10;&#10;Description automatically generated" style="position:absolute;left:2764;top:43827;width:28311;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">
                        <v:imagedata r:id="rId136" o:title="A picture containing diagram&#10;&#10;Description automatically generated" cropbottom="1f" cropleft="7017f" cropright="-1f"/>
                      </v:shape>
                      <v:shape id="_x0000_s1196" type="#_x0000_t202" style="position:absolute;width:4997;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7F7139A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197" type="#_x0000_t202" style="position:absolute;top:22071;width:5003;height:4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4CE5744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_x0000_s1198" type="#_x0000_t202" style="position:absolute;left:28693;top:315;width:5004;height:4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3F69D3A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v:textbox>
                      </v:shape>
                      <v:shape id="Picture 109" o:spid="_x0000_s1199" type="#_x0000_t75" style="position:absolute;left:32161;top:49819;width:15088;height: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">
                        <v:imagedata r:id="rId100" o:title="" croptop="4199f" cropbottom="37734f" cropleft="46256f" cropright="66f"/>
                      </v:shape>
                    </v:group>
                    <v:shape id="_x0000_s1200" type="#_x0000_t202" style="position:absolute;left:28220;top:21914;width:4997;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74D9F484"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v:group>
                </v:group>
                <v:shape id="Picture 111" o:spid="_x0000_s1201" type="#_x0000_t75" alt="Graphical user interface, application&#10;&#10;Description automatically generated" style="position:absolute;left:28814;top:20414;width:3397;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">
                  <v:imagedata r:id="rId117" o:title="Graphical user interface, application&#10;&#10;Description automatically generated" cropbottom="18219f" cropright="54419f"/>
                </v:shape>
                <v:shape id="Picture 112" o:spid="_x0000_s1202" type="#_x0000_t75" alt="A picture containing application&#10;&#10;Description automatically generated" style="position:absolute;left:956;top:27857;width:2972;height:14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">
                  <v:imagedata r:id="rId116" o:title="A picture containing application&#10;&#10;Description automatically generated" croptop="16394f" cropbottom="17096f" cropleft="1391f" cropright="54420f"/>
                </v:shape>
                <v:shape id="Picture 113" o:spid="_x0000_s1203" type="#_x0000_t75" alt="Graphical user interface, application&#10;&#10;Description automatically generated" style="position:absolute;top:43061;width:3613;height:21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">
                  <v:imagedata r:id="rId118" o:title="Graphical user interface, application&#10;&#10;Description automatically generated" cropbottom="17655f" cropright="53278f"/>
                </v:shape>
                <w10:wrap anchorx="margin"/>
              </v:group>
            </w:pict>
          </mc:Fallback>
        </mc:AlternateContent>
      </w:r>
    </w:p>
    <w:p w14:paraId="594513AF" w14:textId="77777777" w:rsidR="00083A71" w:rsidRDefault="00083A71" w:rsidP="00083A71">
      <w:pPr>
        <w:spacing w:line="259" w:lineRule="auto"/>
        <w:jc w:val="left"/>
      </w:pPr>
    </w:p>
    <w:p w14:paraId="4A11111E" w14:textId="77777777" w:rsidR="00083A71" w:rsidRDefault="00083A71" w:rsidP="00083A71">
      <w:pPr>
        <w:spacing w:line="259" w:lineRule="auto"/>
        <w:jc w:val="left"/>
      </w:pPr>
    </w:p>
    <w:p w14:paraId="0BCA7EFF" w14:textId="77777777" w:rsidR="00083A71" w:rsidRDefault="00083A71" w:rsidP="00083A71">
      <w:pPr>
        <w:spacing w:line="259" w:lineRule="auto"/>
        <w:jc w:val="left"/>
      </w:pPr>
    </w:p>
    <w:p w14:paraId="7276C0F8" w14:textId="77777777" w:rsidR="00083A71" w:rsidRDefault="00083A71" w:rsidP="00083A71">
      <w:pPr>
        <w:spacing w:line="259" w:lineRule="auto"/>
        <w:jc w:val="left"/>
      </w:pPr>
    </w:p>
    <w:p w14:paraId="50D5DD1C" w14:textId="77777777" w:rsidR="00083A71" w:rsidRDefault="00083A71" w:rsidP="00083A71">
      <w:pPr>
        <w:spacing w:line="259" w:lineRule="auto"/>
        <w:jc w:val="left"/>
      </w:pPr>
    </w:p>
    <w:p w14:paraId="37904E1E" w14:textId="77777777" w:rsidR="00083A71" w:rsidRDefault="00083A71" w:rsidP="00083A71">
      <w:pPr>
        <w:spacing w:line="259" w:lineRule="auto"/>
        <w:jc w:val="left"/>
      </w:pPr>
    </w:p>
    <w:p w14:paraId="3611B1A9" w14:textId="77777777" w:rsidR="00083A71" w:rsidRDefault="00083A71" w:rsidP="00083A71">
      <w:pPr>
        <w:spacing w:line="259" w:lineRule="auto"/>
        <w:jc w:val="left"/>
      </w:pPr>
    </w:p>
    <w:p w14:paraId="5FD97549" w14:textId="77777777" w:rsidR="00083A71" w:rsidRDefault="00083A71" w:rsidP="00083A71">
      <w:pPr>
        <w:spacing w:line="259" w:lineRule="auto"/>
        <w:jc w:val="left"/>
      </w:pPr>
    </w:p>
    <w:p w14:paraId="34756A01" w14:textId="77777777" w:rsidR="00083A71" w:rsidRDefault="00083A71" w:rsidP="00083A71">
      <w:pPr>
        <w:spacing w:line="259" w:lineRule="auto"/>
        <w:jc w:val="left"/>
      </w:pPr>
    </w:p>
    <w:p w14:paraId="17708534" w14:textId="77777777" w:rsidR="00083A71" w:rsidRDefault="00083A71" w:rsidP="00083A71">
      <w:pPr>
        <w:spacing w:line="259" w:lineRule="auto"/>
        <w:jc w:val="left"/>
      </w:pPr>
    </w:p>
    <w:p w14:paraId="52B2D163" w14:textId="77777777" w:rsidR="00083A71" w:rsidRDefault="00083A71" w:rsidP="00083A71">
      <w:pPr>
        <w:spacing w:line="259" w:lineRule="auto"/>
        <w:jc w:val="left"/>
      </w:pPr>
    </w:p>
    <w:p w14:paraId="3117B754" w14:textId="77777777" w:rsidR="00083A71" w:rsidRDefault="00083A71" w:rsidP="00083A71">
      <w:pPr>
        <w:spacing w:line="259" w:lineRule="auto"/>
        <w:jc w:val="left"/>
      </w:pPr>
    </w:p>
    <w:p w14:paraId="75E0EEB9" w14:textId="77777777" w:rsidR="00083A71" w:rsidRDefault="00083A71" w:rsidP="00083A71">
      <w:pPr>
        <w:spacing w:line="259" w:lineRule="auto"/>
        <w:jc w:val="left"/>
      </w:pPr>
    </w:p>
    <w:p w14:paraId="51332DE9" w14:textId="77777777" w:rsidR="00083A71" w:rsidRDefault="00083A71" w:rsidP="00083A71">
      <w:pPr>
        <w:spacing w:line="259" w:lineRule="auto"/>
        <w:jc w:val="left"/>
      </w:pPr>
    </w:p>
    <w:p w14:paraId="3375237B" w14:textId="77777777" w:rsidR="00083A71" w:rsidRDefault="00083A71" w:rsidP="00083A71">
      <w:pPr>
        <w:spacing w:line="259" w:lineRule="auto"/>
        <w:jc w:val="left"/>
      </w:pPr>
      <w:r>
        <w:rPr>
          <w:noProof/>
          <w:lang w:val="en-US" w:eastAsia="en-US"/>
        </w:rPr>
        <mc:AlternateContent>
          <mc:Choice Requires="wps">
            <w:drawing>
              <wp:anchor distT="0" distB="0" distL="114300" distR="114300" simplePos="0" relativeHeight="251829248" behindDoc="0" locked="0" layoutInCell="1" allowOverlap="1" wp14:anchorId="23417C10" wp14:editId="224149EE">
                <wp:simplePos x="0" y="0"/>
                <wp:positionH relativeFrom="column">
                  <wp:posOffset>95250</wp:posOffset>
                </wp:positionH>
                <wp:positionV relativeFrom="paragraph">
                  <wp:posOffset>154305</wp:posOffset>
                </wp:positionV>
                <wp:extent cx="500979" cy="424163"/>
                <wp:effectExtent l="0" t="0" r="0" b="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979" cy="424163"/>
                        </a:xfrm>
                        <a:prstGeom prst="rect">
                          <a:avLst/>
                        </a:prstGeom>
                        <a:noFill/>
                        <a:ln w="9525">
                          <a:noFill/>
                          <a:miter lim="800000"/>
                          <a:headEnd/>
                          <a:tailEnd/>
                        </a:ln>
                      </wps:spPr>
                      <wps:txbx>
                        <w:txbxContent>
                          <w:p w14:paraId="080FAAE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a:graphicData>
                </a:graphic>
              </wp:anchor>
            </w:drawing>
          </mc:Choice>
          <mc:Fallback>
            <w:pict>
              <v:shape w14:anchorId="23417C10" id="_x0000_s1204" type="#_x0000_t202" style="position:absolute;margin-left:7.5pt;margin-top:12.15pt;width:39.45pt;height:33.4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" filled="f" stroked="f">
                <v:textbox>
                  <w:txbxContent>
                    <w:p w14:paraId="080FAAE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w:pict>
          </mc:Fallback>
        </mc:AlternateContent>
      </w:r>
    </w:p>
    <w:p w14:paraId="2FDEE560" w14:textId="77777777" w:rsidR="00083A71" w:rsidRDefault="00083A71" w:rsidP="00083A71">
      <w:pPr>
        <w:spacing w:line="259" w:lineRule="auto"/>
        <w:jc w:val="left"/>
      </w:pPr>
    </w:p>
    <w:p w14:paraId="1512567D" w14:textId="77777777" w:rsidR="00083A71" w:rsidRDefault="00083A71" w:rsidP="00083A71">
      <w:pPr>
        <w:spacing w:line="259" w:lineRule="auto"/>
        <w:jc w:val="left"/>
      </w:pPr>
    </w:p>
    <w:p w14:paraId="7B8CBF3D" w14:textId="77777777" w:rsidR="00083A71" w:rsidRDefault="00083A71" w:rsidP="00083A71">
      <w:pPr>
        <w:spacing w:line="259" w:lineRule="auto"/>
        <w:jc w:val="left"/>
      </w:pPr>
    </w:p>
    <w:p w14:paraId="61919273" w14:textId="77777777" w:rsidR="00083A71" w:rsidRDefault="00083A71" w:rsidP="00083A71">
      <w:pPr>
        <w:spacing w:line="259" w:lineRule="auto"/>
        <w:jc w:val="left"/>
      </w:pPr>
    </w:p>
    <w:p w14:paraId="28AC3965" w14:textId="77777777" w:rsidR="00083A71" w:rsidRDefault="00083A71" w:rsidP="00083A71">
      <w:pPr>
        <w:spacing w:line="259" w:lineRule="auto"/>
        <w:jc w:val="left"/>
      </w:pPr>
    </w:p>
    <w:p w14:paraId="72229594" w14:textId="77777777" w:rsidR="00083A71" w:rsidRDefault="00083A71" w:rsidP="00083A71">
      <w:pPr>
        <w:spacing w:line="259" w:lineRule="auto"/>
        <w:jc w:val="left"/>
      </w:pPr>
    </w:p>
    <w:p w14:paraId="33D15051" w14:textId="77777777" w:rsidR="00083A71" w:rsidRDefault="00083A71" w:rsidP="00083A71">
      <w:pPr>
        <w:spacing w:line="259" w:lineRule="auto"/>
        <w:jc w:val="left"/>
      </w:pPr>
    </w:p>
    <w:p w14:paraId="00030F84" w14:textId="77777777" w:rsidR="00083A71" w:rsidRDefault="00083A71" w:rsidP="00083A71">
      <w:pPr>
        <w:spacing w:line="259" w:lineRule="auto"/>
        <w:jc w:val="left"/>
      </w:pPr>
    </w:p>
    <w:p w14:paraId="1076F780" w14:textId="77777777" w:rsidR="00083A71" w:rsidRDefault="00083A71" w:rsidP="00083A71">
      <w:pPr>
        <w:spacing w:line="259" w:lineRule="auto"/>
        <w:jc w:val="left"/>
      </w:pPr>
    </w:p>
    <w:p w14:paraId="3F0193FC" w14:textId="77777777" w:rsidR="00C413AC" w:rsidRDefault="00083A71" w:rsidP="004E27E7">
      <w:pPr>
        <w:spacing w:line="276" w:lineRule="auto"/>
        <w:rPr>
          <w:sz w:val="21"/>
          <w:szCs w:val="21"/>
        </w:rPr>
      </w:pPr>
      <w:r w:rsidRPr="004C2ECB">
        <w:rPr>
          <w:b/>
          <w:bCs/>
          <w:sz w:val="21"/>
          <w:szCs w:val="21"/>
        </w:rPr>
        <w:t>Figure 3.</w:t>
      </w:r>
      <w:r w:rsidR="00D92D86">
        <w:rPr>
          <w:b/>
          <w:bCs/>
          <w:sz w:val="21"/>
          <w:szCs w:val="21"/>
        </w:rPr>
        <w:t>13</w:t>
      </w:r>
      <w:r w:rsidRPr="004C2ECB">
        <w:rPr>
          <w:b/>
          <w:bCs/>
          <w:sz w:val="21"/>
          <w:szCs w:val="21"/>
        </w:rPr>
        <w:t>.</w:t>
      </w:r>
      <w:r>
        <w:rPr>
          <w:b/>
          <w:bCs/>
          <w:sz w:val="21"/>
          <w:szCs w:val="21"/>
        </w:rPr>
        <w:t xml:space="preserve"> PSII and PSI photochemistry in Ar</w:t>
      </w:r>
      <w:r w:rsidRPr="004C2ECB">
        <w:rPr>
          <w:b/>
          <w:bCs/>
          <w:sz w:val="21"/>
          <w:szCs w:val="21"/>
        </w:rPr>
        <w:t>abidopsis EPF mutants during drought</w:t>
      </w:r>
      <w:r w:rsidRPr="004C2ECB">
        <w:rPr>
          <w:sz w:val="21"/>
          <w:szCs w:val="21"/>
        </w:rPr>
        <w:t>.</w:t>
      </w:r>
      <w:r>
        <w:rPr>
          <w:sz w:val="21"/>
          <w:szCs w:val="21"/>
        </w:rPr>
        <w:t xml:space="preserve"> Dark-adapted measurements of </w:t>
      </w:r>
      <w:r w:rsidRPr="004C2ECB">
        <w:rPr>
          <w:b/>
          <w:bCs/>
          <w:sz w:val="21"/>
          <w:szCs w:val="21"/>
        </w:rPr>
        <w:t>(a)</w:t>
      </w:r>
      <w:r>
        <w:rPr>
          <w:b/>
          <w:bCs/>
          <w:sz w:val="21"/>
          <w:szCs w:val="21"/>
        </w:rPr>
        <w:t xml:space="preserve"> </w:t>
      </w:r>
      <w:proofErr w:type="spellStart"/>
      <w:r w:rsidRPr="00DD6C5F">
        <w:rPr>
          <w:i/>
          <w:iCs/>
          <w:sz w:val="21"/>
          <w:szCs w:val="21"/>
        </w:rPr>
        <w:t>F</w:t>
      </w:r>
      <w:r>
        <w:rPr>
          <w:sz w:val="21"/>
          <w:szCs w:val="21"/>
          <w:vertAlign w:val="subscript"/>
        </w:rPr>
        <w:t>v</w:t>
      </w:r>
      <w:proofErr w:type="spellEnd"/>
      <w:r>
        <w:rPr>
          <w:sz w:val="21"/>
          <w:szCs w:val="21"/>
        </w:rPr>
        <w:t>/</w:t>
      </w:r>
      <w:r w:rsidRPr="00DD6C5F">
        <w:rPr>
          <w:i/>
          <w:iCs/>
          <w:sz w:val="21"/>
          <w:szCs w:val="21"/>
        </w:rPr>
        <w:t>F</w:t>
      </w:r>
      <w:r>
        <w:rPr>
          <w:sz w:val="21"/>
          <w:szCs w:val="21"/>
          <w:vertAlign w:val="subscript"/>
        </w:rPr>
        <w:t>m</w:t>
      </w:r>
      <w:r>
        <w:rPr>
          <w:i/>
          <w:iCs/>
          <w:sz w:val="21"/>
          <w:szCs w:val="21"/>
        </w:rPr>
        <w:t xml:space="preserve"> </w:t>
      </w:r>
      <w:r>
        <w:rPr>
          <w:sz w:val="21"/>
          <w:szCs w:val="21"/>
        </w:rPr>
        <w:t xml:space="preserve">and </w:t>
      </w:r>
      <w:r>
        <w:rPr>
          <w:b/>
          <w:bCs/>
          <w:sz w:val="21"/>
          <w:szCs w:val="21"/>
        </w:rPr>
        <w:t xml:space="preserve">(b) </w:t>
      </w:r>
      <w:r>
        <w:rPr>
          <w:sz w:val="21"/>
          <w:szCs w:val="21"/>
        </w:rPr>
        <w:t>maximal P700 signal (</w:t>
      </w:r>
      <w:r>
        <w:rPr>
          <w:i/>
          <w:iCs/>
          <w:sz w:val="21"/>
          <w:szCs w:val="21"/>
        </w:rPr>
        <w:t>P</w:t>
      </w:r>
      <w:r>
        <w:rPr>
          <w:sz w:val="21"/>
          <w:szCs w:val="21"/>
          <w:vertAlign w:val="subscript"/>
        </w:rPr>
        <w:t>m</w:t>
      </w:r>
      <w:r>
        <w:rPr>
          <w:sz w:val="21"/>
          <w:szCs w:val="21"/>
        </w:rPr>
        <w:t xml:space="preserve">), as a measure of maximum photosystem II (PSII) and photosystem I (PSI) efficiency, respectively. Light-adapted measurements of the effective quantum yields of </w:t>
      </w:r>
      <w:r>
        <w:rPr>
          <w:b/>
          <w:bCs/>
          <w:sz w:val="21"/>
          <w:szCs w:val="21"/>
        </w:rPr>
        <w:t xml:space="preserve">(c) </w:t>
      </w:r>
      <w:r>
        <w:rPr>
          <w:sz w:val="21"/>
          <w:szCs w:val="21"/>
        </w:rPr>
        <w:t xml:space="preserve">PSII (Y(II)) and </w:t>
      </w:r>
      <w:r>
        <w:rPr>
          <w:b/>
          <w:bCs/>
          <w:sz w:val="21"/>
          <w:szCs w:val="21"/>
        </w:rPr>
        <w:t xml:space="preserve">(d) </w:t>
      </w:r>
      <w:r>
        <w:rPr>
          <w:sz w:val="21"/>
          <w:szCs w:val="21"/>
        </w:rPr>
        <w:t>PSI (Y(I)), measured after a supply of actinic light</w:t>
      </w:r>
      <w:r w:rsidRPr="004C2ECB">
        <w:rPr>
          <w:sz w:val="21"/>
          <w:szCs w:val="21"/>
        </w:rPr>
        <w:t xml:space="preserve"> </w:t>
      </w:r>
      <w:r>
        <w:rPr>
          <w:sz w:val="21"/>
          <w:szCs w:val="21"/>
        </w:rPr>
        <w:t>(</w:t>
      </w:r>
      <w:r w:rsidRPr="004C2ECB">
        <w:rPr>
          <w:sz w:val="21"/>
          <w:szCs w:val="21"/>
        </w:rPr>
        <w:t>1</w:t>
      </w:r>
      <w:r>
        <w:rPr>
          <w:sz w:val="21"/>
          <w:szCs w:val="21"/>
        </w:rPr>
        <w:t>70</w:t>
      </w:r>
      <w:r w:rsidRPr="004C2ECB">
        <w:rPr>
          <w:sz w:val="21"/>
          <w:szCs w:val="21"/>
        </w:rPr>
        <w:t xml:space="preserve"> µmol m</w:t>
      </w:r>
      <w:r w:rsidRPr="004C2ECB">
        <w:rPr>
          <w:sz w:val="21"/>
          <w:szCs w:val="21"/>
          <w:vertAlign w:val="superscript"/>
        </w:rPr>
        <w:t>-2</w:t>
      </w:r>
      <w:r w:rsidRPr="004C2ECB">
        <w:rPr>
          <w:sz w:val="21"/>
          <w:szCs w:val="21"/>
        </w:rPr>
        <w:t xml:space="preserve"> s</w:t>
      </w:r>
      <w:r w:rsidRPr="004C2ECB">
        <w:rPr>
          <w:sz w:val="21"/>
          <w:szCs w:val="21"/>
          <w:vertAlign w:val="superscript"/>
        </w:rPr>
        <w:t>-1</w:t>
      </w:r>
      <w:r w:rsidRPr="004C2ECB">
        <w:rPr>
          <w:sz w:val="21"/>
          <w:szCs w:val="21"/>
        </w:rPr>
        <w:t xml:space="preserve"> PAR</w:t>
      </w:r>
      <w:r>
        <w:rPr>
          <w:sz w:val="21"/>
          <w:szCs w:val="21"/>
        </w:rPr>
        <w:t xml:space="preserve">) for 5 minutes. </w:t>
      </w:r>
      <w:r>
        <w:rPr>
          <w:b/>
          <w:bCs/>
          <w:sz w:val="21"/>
          <w:szCs w:val="21"/>
        </w:rPr>
        <w:t xml:space="preserve">(e) </w:t>
      </w:r>
      <w:r>
        <w:rPr>
          <w:sz w:val="21"/>
          <w:szCs w:val="21"/>
        </w:rPr>
        <w:t xml:space="preserve">Ratio of Y(I) to Y(II). Measurements performed </w:t>
      </w:r>
      <w:r w:rsidRPr="004C2ECB">
        <w:rPr>
          <w:sz w:val="21"/>
          <w:szCs w:val="21"/>
        </w:rPr>
        <w:t>on a different fully expanded leaf every 2 days</w:t>
      </w:r>
      <w:r>
        <w:rPr>
          <w:sz w:val="21"/>
          <w:szCs w:val="21"/>
        </w:rPr>
        <w:t xml:space="preserve"> over a 10-day period of drought.</w:t>
      </w:r>
      <w:r w:rsidRPr="002C469A">
        <w:rPr>
          <w:sz w:val="21"/>
          <w:szCs w:val="21"/>
        </w:rPr>
        <w:t xml:space="preserve"> Error bar</w:t>
      </w:r>
      <w:r>
        <w:rPr>
          <w:sz w:val="21"/>
          <w:szCs w:val="21"/>
        </w:rPr>
        <w:t>s</w:t>
      </w:r>
      <w:r w:rsidRPr="002C469A">
        <w:rPr>
          <w:sz w:val="21"/>
          <w:szCs w:val="21"/>
        </w:rPr>
        <w:t xml:space="preserve"> represent the standard error of the mean. </w:t>
      </w:r>
      <w:r>
        <w:rPr>
          <w:sz w:val="21"/>
          <w:szCs w:val="21"/>
        </w:rPr>
        <w:t xml:space="preserve">Statistical analysis performed using mixed-effects model with </w:t>
      </w:r>
      <w:proofErr w:type="spellStart"/>
      <w:r>
        <w:rPr>
          <w:sz w:val="21"/>
          <w:szCs w:val="21"/>
        </w:rPr>
        <w:t>Geisser</w:t>
      </w:r>
      <w:proofErr w:type="spellEnd"/>
      <w:r>
        <w:rPr>
          <w:sz w:val="21"/>
          <w:szCs w:val="21"/>
        </w:rPr>
        <w:t xml:space="preserve">-Greenhouse correction, and post-hoc Tukey’s test for comparisons on individual days. </w:t>
      </w:r>
      <w:r w:rsidRPr="002C469A">
        <w:rPr>
          <w:sz w:val="21"/>
          <w:szCs w:val="21"/>
        </w:rPr>
        <w:t xml:space="preserve">Asterisks show significant differences </w:t>
      </w:r>
      <w:r>
        <w:rPr>
          <w:sz w:val="21"/>
          <w:szCs w:val="21"/>
        </w:rPr>
        <w:t>(</w:t>
      </w:r>
      <w:r>
        <w:rPr>
          <w:i/>
          <w:iCs/>
          <w:sz w:val="21"/>
          <w:szCs w:val="21"/>
        </w:rPr>
        <w:t xml:space="preserve">p </w:t>
      </w:r>
      <w:r>
        <w:rPr>
          <w:sz w:val="21"/>
          <w:szCs w:val="21"/>
        </w:rPr>
        <w:t xml:space="preserve">&lt; 0.05) </w:t>
      </w:r>
      <w:r w:rsidRPr="002C469A">
        <w:rPr>
          <w:sz w:val="21"/>
          <w:szCs w:val="21"/>
        </w:rPr>
        <w:t xml:space="preserve">to </w:t>
      </w:r>
      <w:r>
        <w:rPr>
          <w:sz w:val="21"/>
          <w:szCs w:val="21"/>
        </w:rPr>
        <w:t xml:space="preserve">Col-0 </w:t>
      </w:r>
      <w:r w:rsidRPr="002C469A">
        <w:rPr>
          <w:sz w:val="21"/>
          <w:szCs w:val="21"/>
        </w:rPr>
        <w:t>control</w:t>
      </w:r>
      <w:r>
        <w:rPr>
          <w:sz w:val="21"/>
          <w:szCs w:val="21"/>
        </w:rPr>
        <w:t>s for that day</w:t>
      </w:r>
      <w:r w:rsidRPr="002C469A">
        <w:rPr>
          <w:sz w:val="21"/>
          <w:szCs w:val="21"/>
        </w:rPr>
        <w:t>, colour</w:t>
      </w:r>
      <w:r>
        <w:rPr>
          <w:sz w:val="21"/>
          <w:szCs w:val="21"/>
        </w:rPr>
        <w:t>ed to</w:t>
      </w:r>
      <w:r w:rsidRPr="002C469A">
        <w:rPr>
          <w:sz w:val="21"/>
          <w:szCs w:val="21"/>
        </w:rPr>
        <w:t xml:space="preserve"> specify</w:t>
      </w:r>
      <w:r>
        <w:rPr>
          <w:sz w:val="21"/>
          <w:szCs w:val="21"/>
        </w:rPr>
        <w:t xml:space="preserve"> which </w:t>
      </w:r>
      <w:r w:rsidRPr="002C469A">
        <w:rPr>
          <w:sz w:val="21"/>
          <w:szCs w:val="21"/>
        </w:rPr>
        <w:t>genotype</w:t>
      </w:r>
      <w:r>
        <w:rPr>
          <w:sz w:val="21"/>
          <w:szCs w:val="21"/>
        </w:rPr>
        <w:t>. n = 5-6 plants per genotype.</w:t>
      </w:r>
    </w:p>
    <w:p w14:paraId="3A9711D6" w14:textId="77777777" w:rsidR="00083A71" w:rsidRPr="00C413AC" w:rsidRDefault="00083A71" w:rsidP="00083A71">
      <w:pPr>
        <w:ind w:firstLine="720"/>
        <w:rPr>
          <w:sz w:val="24"/>
        </w:rPr>
      </w:pPr>
      <w:r w:rsidRPr="00C413AC">
        <w:rPr>
          <w:szCs w:val="21"/>
        </w:rPr>
        <w:lastRenderedPageBreak/>
        <w:t xml:space="preserve">The increase in CET observed in </w:t>
      </w:r>
      <w:r w:rsidRPr="00C413AC">
        <w:rPr>
          <w:i/>
          <w:iCs/>
          <w:szCs w:val="21"/>
        </w:rPr>
        <w:t xml:space="preserve">Atepf1;Atepf2 </w:t>
      </w:r>
      <w:r w:rsidRPr="00C413AC">
        <w:rPr>
          <w:szCs w:val="21"/>
        </w:rPr>
        <w:t>and Col-0 plants is mirrored by similar increases in the PSII acceptor-side limitation (1-q</w:t>
      </w:r>
      <w:r w:rsidRPr="00C413AC">
        <w:rPr>
          <w:szCs w:val="21"/>
          <w:vertAlign w:val="subscript"/>
        </w:rPr>
        <w:t>L</w:t>
      </w:r>
      <w:r w:rsidRPr="00C413AC">
        <w:rPr>
          <w:szCs w:val="21"/>
        </w:rPr>
        <w:t>) , PSI donor-side limitation (Y(ND) and Y(NPQ), which all occur after 6 days of water deficit (Figures 3.</w:t>
      </w:r>
      <w:r w:rsidR="00C413AC">
        <w:rPr>
          <w:szCs w:val="21"/>
        </w:rPr>
        <w:t>14</w:t>
      </w:r>
      <w:r w:rsidRPr="00C413AC">
        <w:rPr>
          <w:szCs w:val="21"/>
        </w:rPr>
        <w:t>a-c). These photoprotective mechanisms occur along with an over-reduction of the PSI electron acceptors, which can be seen by the increased values of Y(NA) on day 4 in these two lines (Figure 3.</w:t>
      </w:r>
      <w:r w:rsidR="00C413AC">
        <w:rPr>
          <w:szCs w:val="21"/>
        </w:rPr>
        <w:t>14</w:t>
      </w:r>
      <w:r w:rsidRPr="00C413AC">
        <w:rPr>
          <w:szCs w:val="21"/>
        </w:rPr>
        <w:t>d). As photosynthetic control and NPQ kick in, Y(NA) then starts to decline again 2 days later. For AtEPF2-OE, 1-q</w:t>
      </w:r>
      <w:r w:rsidRPr="00C413AC">
        <w:rPr>
          <w:szCs w:val="21"/>
          <w:vertAlign w:val="subscript"/>
        </w:rPr>
        <w:t>L</w:t>
      </w:r>
      <w:r w:rsidRPr="00C413AC">
        <w:rPr>
          <w:szCs w:val="21"/>
        </w:rPr>
        <w:t xml:space="preserve">, Y(ND) and </w:t>
      </w:r>
      <w:r w:rsidR="00AF63FC">
        <w:rPr>
          <w:szCs w:val="21"/>
        </w:rPr>
        <w:t>Y(</w:t>
      </w:r>
      <w:r w:rsidRPr="00C413AC">
        <w:rPr>
          <w:szCs w:val="21"/>
        </w:rPr>
        <w:t>NPQ</w:t>
      </w:r>
      <w:r w:rsidR="00AF63FC">
        <w:rPr>
          <w:szCs w:val="21"/>
        </w:rPr>
        <w:t>)</w:t>
      </w:r>
      <w:r w:rsidRPr="00C413AC">
        <w:rPr>
          <w:szCs w:val="21"/>
        </w:rPr>
        <w:t xml:space="preserve"> remain relatively stable across the entire 10-day period (Figures 3.</w:t>
      </w:r>
      <w:r w:rsidR="00C413AC">
        <w:rPr>
          <w:szCs w:val="21"/>
        </w:rPr>
        <w:t>14</w:t>
      </w:r>
      <w:r w:rsidRPr="00C413AC">
        <w:rPr>
          <w:szCs w:val="21"/>
        </w:rPr>
        <w:t>a-c), which is unsurprising since CET has not been upregulated</w:t>
      </w:r>
      <w:r w:rsidR="00AF63FC">
        <w:rPr>
          <w:szCs w:val="21"/>
        </w:rPr>
        <w:t xml:space="preserve">. This </w:t>
      </w:r>
      <w:r w:rsidRPr="00C413AC">
        <w:rPr>
          <w:szCs w:val="21"/>
        </w:rPr>
        <w:t xml:space="preserve">results in significantly lower Y(ND) and Y(NPQ) values compared to controls by the end of the experiment. </w:t>
      </w:r>
      <w:proofErr w:type="gramStart"/>
      <w:r w:rsidRPr="00C413AC">
        <w:rPr>
          <w:szCs w:val="21"/>
        </w:rPr>
        <w:t>Similar</w:t>
      </w:r>
      <w:r w:rsidR="00AF63FC">
        <w:rPr>
          <w:szCs w:val="21"/>
        </w:rPr>
        <w:t>ly</w:t>
      </w:r>
      <w:proofErr w:type="gramEnd"/>
      <w:r w:rsidR="00AF63FC">
        <w:rPr>
          <w:szCs w:val="21"/>
        </w:rPr>
        <w:t xml:space="preserve"> </w:t>
      </w:r>
      <w:r w:rsidRPr="00C413AC">
        <w:rPr>
          <w:szCs w:val="21"/>
        </w:rPr>
        <w:t>to the other lines, AtEPF2-OE plants also show increased Y(NA) around days 6 and 8, before it begi</w:t>
      </w:r>
      <w:r w:rsidR="00C413AC">
        <w:rPr>
          <w:szCs w:val="21"/>
        </w:rPr>
        <w:t>ns to decline again (Figure 3.14</w:t>
      </w:r>
      <w:r w:rsidRPr="00C413AC">
        <w:rPr>
          <w:szCs w:val="21"/>
        </w:rPr>
        <w:t xml:space="preserve">d). The 2-day delay for the increase in Y(NA) that is seen between AtEPF2-OE and the other two Arabidopsis lines </w:t>
      </w:r>
      <w:r w:rsidR="00AF63FC">
        <w:rPr>
          <w:szCs w:val="21"/>
        </w:rPr>
        <w:t xml:space="preserve">may </w:t>
      </w:r>
      <w:r w:rsidRPr="00C413AC">
        <w:rPr>
          <w:szCs w:val="21"/>
        </w:rPr>
        <w:t>impl</w:t>
      </w:r>
      <w:r w:rsidR="00AF63FC">
        <w:rPr>
          <w:szCs w:val="21"/>
        </w:rPr>
        <w:t>y</w:t>
      </w:r>
      <w:r w:rsidRPr="00C413AC">
        <w:rPr>
          <w:szCs w:val="21"/>
        </w:rPr>
        <w:t xml:space="preserve"> that these plants are able to delay the photo-oxidative stress by conserving more water in their pots. However, photosynthetic control and NPQ processes do not appear to be increasing following this period of PSI acceptor-side over-reduction. An extra 2 days of measurements may have been necessary to determine whether these plants respond in the same way as the other lines.</w:t>
      </w:r>
    </w:p>
    <w:p w14:paraId="50941476" w14:textId="77777777" w:rsidR="00083A71" w:rsidRDefault="00083A71" w:rsidP="00083A71">
      <w:pPr>
        <w:spacing w:line="259" w:lineRule="auto"/>
        <w:jc w:val="left"/>
      </w:pPr>
    </w:p>
    <w:p w14:paraId="5BE1C4EA" w14:textId="77777777" w:rsidR="00083A71" w:rsidRDefault="00083A71" w:rsidP="00083A71">
      <w:pPr>
        <w:spacing w:line="276" w:lineRule="auto"/>
        <w:rPr>
          <w:sz w:val="21"/>
          <w:szCs w:val="21"/>
        </w:rPr>
      </w:pPr>
    </w:p>
    <w:p w14:paraId="7F4C1ADF" w14:textId="77777777" w:rsidR="00083A71" w:rsidRDefault="00083A71" w:rsidP="00083A71">
      <w:pPr>
        <w:spacing w:line="259" w:lineRule="auto"/>
        <w:jc w:val="left"/>
      </w:pPr>
    </w:p>
    <w:p w14:paraId="25AFE35C" w14:textId="77777777" w:rsidR="00083A71" w:rsidRDefault="00083A71" w:rsidP="00083A71">
      <w:pPr>
        <w:spacing w:line="259" w:lineRule="auto"/>
        <w:jc w:val="left"/>
      </w:pPr>
    </w:p>
    <w:p w14:paraId="67B20E1F" w14:textId="77777777" w:rsidR="00083A71" w:rsidRDefault="00083A71" w:rsidP="00083A71">
      <w:pPr>
        <w:spacing w:line="259" w:lineRule="auto"/>
        <w:jc w:val="left"/>
      </w:pPr>
    </w:p>
    <w:p w14:paraId="34D4A2F7" w14:textId="77777777" w:rsidR="00083A71" w:rsidRDefault="00083A71" w:rsidP="00083A71">
      <w:pPr>
        <w:spacing w:line="259" w:lineRule="auto"/>
        <w:jc w:val="left"/>
      </w:pPr>
    </w:p>
    <w:p w14:paraId="5C7CA031" w14:textId="77777777" w:rsidR="00083A71" w:rsidRDefault="00083A71" w:rsidP="00083A71">
      <w:pPr>
        <w:spacing w:line="259" w:lineRule="auto"/>
        <w:jc w:val="left"/>
      </w:pPr>
    </w:p>
    <w:p w14:paraId="341A5610" w14:textId="77777777" w:rsidR="00083A71" w:rsidRDefault="00083A71" w:rsidP="00083A71">
      <w:pPr>
        <w:spacing w:line="259" w:lineRule="auto"/>
        <w:jc w:val="left"/>
      </w:pPr>
    </w:p>
    <w:p w14:paraId="71646A9E" w14:textId="77777777" w:rsidR="00083A71" w:rsidRDefault="00083A71" w:rsidP="00083A71">
      <w:pPr>
        <w:spacing w:line="259" w:lineRule="auto"/>
        <w:jc w:val="left"/>
      </w:pPr>
    </w:p>
    <w:p w14:paraId="345B2231" w14:textId="77777777" w:rsidR="00083A71" w:rsidRDefault="00083A71" w:rsidP="00083A71">
      <w:pPr>
        <w:spacing w:line="259" w:lineRule="auto"/>
        <w:jc w:val="left"/>
      </w:pPr>
    </w:p>
    <w:p w14:paraId="273B6FC5" w14:textId="77777777" w:rsidR="00083A71" w:rsidRDefault="00083A71" w:rsidP="00083A71">
      <w:pPr>
        <w:spacing w:line="259" w:lineRule="auto"/>
        <w:jc w:val="left"/>
      </w:pPr>
    </w:p>
    <w:p w14:paraId="2E3B945C" w14:textId="77777777" w:rsidR="00083A71" w:rsidRDefault="00083A71" w:rsidP="00083A71">
      <w:pPr>
        <w:spacing w:line="259" w:lineRule="auto"/>
        <w:jc w:val="left"/>
      </w:pPr>
    </w:p>
    <w:p w14:paraId="3EB76550" w14:textId="77777777" w:rsidR="00083A71" w:rsidRDefault="00083A71" w:rsidP="00083A71">
      <w:pPr>
        <w:spacing w:line="259" w:lineRule="auto"/>
        <w:jc w:val="left"/>
      </w:pPr>
    </w:p>
    <w:p w14:paraId="1CB68A60" w14:textId="77777777" w:rsidR="00083A71" w:rsidRDefault="00083A71" w:rsidP="00083A71">
      <w:pPr>
        <w:spacing w:line="259" w:lineRule="auto"/>
        <w:jc w:val="left"/>
      </w:pPr>
    </w:p>
    <w:p w14:paraId="21E75653" w14:textId="77777777" w:rsidR="00083A71" w:rsidRDefault="00083A71" w:rsidP="00083A71">
      <w:pPr>
        <w:spacing w:line="259" w:lineRule="auto"/>
        <w:jc w:val="left"/>
      </w:pPr>
    </w:p>
    <w:p w14:paraId="42E772A3" w14:textId="77777777" w:rsidR="00083A71" w:rsidRDefault="00083A71" w:rsidP="00083A71">
      <w:pPr>
        <w:spacing w:line="259" w:lineRule="auto"/>
        <w:jc w:val="left"/>
      </w:pPr>
    </w:p>
    <w:p w14:paraId="4425B1CE" w14:textId="77777777" w:rsidR="00083A71" w:rsidRDefault="00083A71" w:rsidP="00083A71">
      <w:pPr>
        <w:spacing w:line="259" w:lineRule="auto"/>
        <w:jc w:val="left"/>
      </w:pPr>
      <w:r>
        <w:rPr>
          <w:noProof/>
          <w:lang w:val="en-US" w:eastAsia="en-US"/>
        </w:rPr>
        <w:lastRenderedPageBreak/>
        <mc:AlternateContent>
          <mc:Choice Requires="wpg">
            <w:drawing>
              <wp:anchor distT="0" distB="0" distL="114300" distR="114300" simplePos="0" relativeHeight="251501568" behindDoc="0" locked="0" layoutInCell="1" allowOverlap="1" wp14:anchorId="3DBDFA51" wp14:editId="3C38BA83">
                <wp:simplePos x="0" y="0"/>
                <wp:positionH relativeFrom="margin">
                  <wp:posOffset>-226695</wp:posOffset>
                </wp:positionH>
                <wp:positionV relativeFrom="paragraph">
                  <wp:posOffset>-38100</wp:posOffset>
                </wp:positionV>
                <wp:extent cx="5727700" cy="5400675"/>
                <wp:effectExtent l="0" t="0" r="0" b="0"/>
                <wp:wrapNone/>
                <wp:docPr id="114" name="Group 114"/>
                <wp:cNvGraphicFramePr/>
                <a:graphic xmlns:a="http://schemas.openxmlformats.org/drawingml/2006/main">
                  <a:graphicData uri="http://schemas.microsoft.com/office/word/2010/wordprocessingGroup">
                    <wpg:wgp>
                      <wpg:cNvGrpSpPr/>
                      <wpg:grpSpPr>
                        <a:xfrm>
                          <a:off x="0" y="0"/>
                          <a:ext cx="5727700" cy="5400675"/>
                          <a:chOff x="0" y="-38100"/>
                          <a:chExt cx="5727700" cy="5400675"/>
                        </a:xfrm>
                      </wpg:grpSpPr>
                      <wpg:grpSp>
                        <wpg:cNvPr id="115" name="Group 115"/>
                        <wpg:cNvGrpSpPr/>
                        <wpg:grpSpPr>
                          <a:xfrm>
                            <a:off x="21265" y="-38100"/>
                            <a:ext cx="5706435" cy="5400675"/>
                            <a:chOff x="0" y="-558324"/>
                            <a:chExt cx="5707005" cy="5401338"/>
                          </a:xfrm>
                        </wpg:grpSpPr>
                        <pic:pic xmlns:pic="http://schemas.openxmlformats.org/drawingml/2006/picture">
                          <pic:nvPicPr>
                            <pic:cNvPr id="116" name="Picture 116" descr="Chart, line chart&#10;&#10;Description automatically generated"/>
                            <pic:cNvPicPr>
                              <a:picLocks noChangeAspect="1"/>
                            </pic:cNvPicPr>
                          </pic:nvPicPr>
                          <pic:blipFill rotWithShape="1">
                            <a:blip r:embed="rId137" cstate="print">
                              <a:extLst>
                                <a:ext uri="{28A0092B-C50C-407E-A947-70E740481C1C}">
                                  <a14:useLocalDpi xmlns:a14="http://schemas.microsoft.com/office/drawing/2010/main" val="0"/>
                                </a:ext>
                              </a:extLst>
                            </a:blip>
                            <a:srcRect l="10098" r="6795" b="12468"/>
                            <a:stretch/>
                          </pic:blipFill>
                          <pic:spPr bwMode="auto">
                            <a:xfrm>
                              <a:off x="3126120" y="138184"/>
                              <a:ext cx="2580885" cy="22116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17" name="Picture 117"/>
                            <pic:cNvPicPr>
                              <a:picLocks noChangeAspect="1"/>
                            </pic:cNvPicPr>
                          </pic:nvPicPr>
                          <pic:blipFill rotWithShape="1">
                            <a:blip r:embed="rId138" cstate="print">
                              <a:extLst>
                                <a:ext uri="{28A0092B-C50C-407E-A947-70E740481C1C}">
                                  <a14:useLocalDpi xmlns:a14="http://schemas.microsoft.com/office/drawing/2010/main" val="0"/>
                                </a:ext>
                              </a:extLst>
                            </a:blip>
                            <a:srcRect l="5157" r="-1" b="12641"/>
                            <a:stretch/>
                          </pic:blipFill>
                          <pic:spPr bwMode="auto">
                            <a:xfrm>
                              <a:off x="31531" y="110359"/>
                              <a:ext cx="3032125" cy="22059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19" name="Picture 119"/>
                            <pic:cNvPicPr>
                              <a:picLocks noChangeAspect="1"/>
                            </pic:cNvPicPr>
                          </pic:nvPicPr>
                          <pic:blipFill rotWithShape="1">
                            <a:blip r:embed="rId139" cstate="print">
                              <a:extLst>
                                <a:ext uri="{28A0092B-C50C-407E-A947-70E740481C1C}">
                                  <a14:useLocalDpi xmlns:a14="http://schemas.microsoft.com/office/drawing/2010/main" val="0"/>
                                </a:ext>
                              </a:extLst>
                            </a:blip>
                            <a:srcRect l="10743" t="-2" b="226"/>
                            <a:stretch/>
                          </pic:blipFill>
                          <pic:spPr bwMode="auto">
                            <a:xfrm>
                              <a:off x="308375" y="2275348"/>
                              <a:ext cx="2778451" cy="25203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20" name="Picture 120" descr="A picture containing line chart&#10;&#10;Description automatically generated"/>
                            <pic:cNvPicPr>
                              <a:picLocks noChangeAspect="1"/>
                            </pic:cNvPicPr>
                          </pic:nvPicPr>
                          <pic:blipFill rotWithShape="1">
                            <a:blip r:embed="rId140" cstate="print">
                              <a:extLst>
                                <a:ext uri="{28A0092B-C50C-407E-A947-70E740481C1C}">
                                  <a14:useLocalDpi xmlns:a14="http://schemas.microsoft.com/office/drawing/2010/main" val="0"/>
                                </a:ext>
                              </a:extLst>
                            </a:blip>
                            <a:srcRect l="9575" r="9834"/>
                            <a:stretch/>
                          </pic:blipFill>
                          <pic:spPr bwMode="auto">
                            <a:xfrm>
                              <a:off x="3147550" y="2316349"/>
                              <a:ext cx="2508674" cy="25266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21" name="Text Box 2"/>
                          <wps:cNvSpPr txBox="1">
                            <a:spLocks noChangeArrowheads="1"/>
                          </wps:cNvSpPr>
                          <wps:spPr bwMode="auto">
                            <a:xfrm>
                              <a:off x="0" y="21266"/>
                              <a:ext cx="499745" cy="414020"/>
                            </a:xfrm>
                            <a:prstGeom prst="rect">
                              <a:avLst/>
                            </a:prstGeom>
                            <a:noFill/>
                            <a:ln w="9525">
                              <a:noFill/>
                              <a:miter lim="800000"/>
                              <a:headEnd/>
                              <a:tailEnd/>
                            </a:ln>
                          </wps:spPr>
                          <wps:txbx>
                            <w:txbxContent>
                              <w:p w14:paraId="6B18DE64"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122" name="Text Box 2"/>
                          <wps:cNvSpPr txBox="1">
                            <a:spLocks noChangeArrowheads="1"/>
                          </wps:cNvSpPr>
                          <wps:spPr bwMode="auto">
                            <a:xfrm>
                              <a:off x="2844810" y="2209946"/>
                              <a:ext cx="499745" cy="414020"/>
                            </a:xfrm>
                            <a:prstGeom prst="rect">
                              <a:avLst/>
                            </a:prstGeom>
                            <a:noFill/>
                            <a:ln w="9525">
                              <a:noFill/>
                              <a:miter lim="800000"/>
                              <a:headEnd/>
                              <a:tailEnd/>
                            </a:ln>
                          </wps:spPr>
                          <wps:txbx>
                            <w:txbxContent>
                              <w:p w14:paraId="2E1204B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123" name="Text Box 2"/>
                          <wps:cNvSpPr txBox="1">
                            <a:spLocks noChangeArrowheads="1"/>
                          </wps:cNvSpPr>
                          <wps:spPr bwMode="auto">
                            <a:xfrm>
                              <a:off x="15766" y="2219584"/>
                              <a:ext cx="500380" cy="423545"/>
                            </a:xfrm>
                            <a:prstGeom prst="rect">
                              <a:avLst/>
                            </a:prstGeom>
                            <a:noFill/>
                            <a:ln w="9525">
                              <a:noFill/>
                              <a:miter lim="800000"/>
                              <a:headEnd/>
                              <a:tailEnd/>
                            </a:ln>
                          </wps:spPr>
                          <wps:txbx>
                            <w:txbxContent>
                              <w:p w14:paraId="142D532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pic:pic xmlns:pic="http://schemas.openxmlformats.org/drawingml/2006/picture">
                          <pic:nvPicPr>
                            <pic:cNvPr id="124" name="Picture 124"/>
                            <pic:cNvPicPr>
                              <a:picLocks noChangeAspect="1"/>
                            </pic:cNvPicPr>
                          </pic:nvPicPr>
                          <pic:blipFill rotWithShape="1">
                            <a:blip r:embed="rId96" cstate="print">
                              <a:extLst>
                                <a:ext uri="{28A0092B-C50C-407E-A947-70E740481C1C}">
                                  <a14:useLocalDpi xmlns:a14="http://schemas.microsoft.com/office/drawing/2010/main" val="0"/>
                                </a:ext>
                              </a:extLst>
                            </a:blip>
                            <a:srcRect l="70581" t="6407" r="100" b="57577"/>
                            <a:stretch/>
                          </pic:blipFill>
                          <pic:spPr bwMode="auto">
                            <a:xfrm>
                              <a:off x="4073390" y="-558324"/>
                              <a:ext cx="1508760" cy="9556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pic:pic xmlns:pic="http://schemas.openxmlformats.org/drawingml/2006/picture">
                        <pic:nvPicPr>
                          <pic:cNvPr id="125" name="Picture 125" descr="A picture containing application&#10;&#10;Description automatically generated"/>
                          <pic:cNvPicPr>
                            <a:picLocks noChangeAspect="1"/>
                          </pic:cNvPicPr>
                        </pic:nvPicPr>
                        <pic:blipFill rotWithShape="1">
                          <a:blip r:embed="rId121" cstate="print">
                            <a:extLst>
                              <a:ext uri="{28A0092B-C50C-407E-A947-70E740481C1C}">
                                <a14:useLocalDpi xmlns:a14="http://schemas.microsoft.com/office/drawing/2010/main" val="0"/>
                              </a:ext>
                            </a:extLst>
                          </a:blip>
                          <a:srcRect r="81304" b="27376"/>
                          <a:stretch/>
                        </pic:blipFill>
                        <pic:spPr bwMode="auto">
                          <a:xfrm>
                            <a:off x="2849525" y="563526"/>
                            <a:ext cx="361315" cy="21323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26" name="Picture 126" descr="Graphical user interface, application&#10;&#10;Description automatically generated"/>
                          <pic:cNvPicPr>
                            <a:picLocks noChangeAspect="1"/>
                          </pic:cNvPicPr>
                        </pic:nvPicPr>
                        <pic:blipFill rotWithShape="1">
                          <a:blip r:embed="rId120" cstate="print">
                            <a:extLst>
                              <a:ext uri="{28A0092B-C50C-407E-A947-70E740481C1C}">
                                <a14:useLocalDpi xmlns:a14="http://schemas.microsoft.com/office/drawing/2010/main" val="0"/>
                              </a:ext>
                            </a:extLst>
                          </a:blip>
                          <a:srcRect r="83038" b="26951"/>
                          <a:stretch/>
                        </pic:blipFill>
                        <pic:spPr bwMode="auto">
                          <a:xfrm>
                            <a:off x="0" y="2700670"/>
                            <a:ext cx="339725" cy="21450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27" name="Picture 127"/>
                          <pic:cNvPicPr>
                            <a:picLocks noChangeAspect="1"/>
                          </pic:cNvPicPr>
                        </pic:nvPicPr>
                        <pic:blipFill rotWithShape="1">
                          <a:blip r:embed="rId122" cstate="print">
                            <a:extLst>
                              <a:ext uri="{28A0092B-C50C-407E-A947-70E740481C1C}">
                                <a14:useLocalDpi xmlns:a14="http://schemas.microsoft.com/office/drawing/2010/main" val="0"/>
                              </a:ext>
                            </a:extLst>
                          </a:blip>
                          <a:srcRect r="82508" b="26935"/>
                          <a:stretch/>
                        </pic:blipFill>
                        <pic:spPr bwMode="auto">
                          <a:xfrm>
                            <a:off x="2849525" y="2711302"/>
                            <a:ext cx="350520" cy="21450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3DBDFA51" id="Group 114" o:spid="_x0000_s1205" style="position:absolute;margin-left:-17.85pt;margin-top:-3pt;width:451pt;height:425.25pt;z-index:251501568;mso-position-horizontal-relative:margin;mso-width-relative:margin;mso-height-relative:margin" coordorigin=",-381" coordsize="57277,5400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">
                <v:group id="Group 115" o:spid="_x0000_s1206" style="position:absolute;left:212;top:-381;width:57065;height:54006" coordorigin=",-5583" coordsize="57070,54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Picture 116" o:spid="_x0000_s1207" type="#_x0000_t75" alt="Chart, line chart&#10;&#10;Description automatically generated" style="position:absolute;left:31261;top:1381;width:25809;height:22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">
                    <v:imagedata r:id="rId141" o:title="Chart, line chart&#10;&#10;Description automatically generated" cropbottom="8171f" cropleft="6618f" cropright="4453f"/>
                  </v:shape>
                  <v:shape id="Picture 117" o:spid="_x0000_s1208" type="#_x0000_t75" style="position:absolute;left:315;top:1103;width:30321;height:22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">
                    <v:imagedata r:id="rId142" o:title="" cropbottom="8284f" cropleft="3380f" cropright="-1f"/>
                  </v:shape>
                  <v:shape id="Picture 119" o:spid="_x0000_s1209" type="#_x0000_t75" style="position:absolute;left:3083;top:22753;width:27785;height:25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">
                    <v:imagedata r:id="rId143" o:title="" croptop="-1f" cropbottom="148f" cropleft="7041f"/>
                  </v:shape>
                  <v:shape id="Picture 120" o:spid="_x0000_s1210" type="#_x0000_t75" alt="A picture containing line chart&#10;&#10;Description automatically generated" style="position:absolute;left:31475;top:23163;width:25087;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">
                    <v:imagedata r:id="rId144" o:title="A picture containing line chart&#10;&#10;Description automatically generated" cropleft="6275f" cropright="6445f"/>
                  </v:shape>
                  <v:shape id="_x0000_s1211" type="#_x0000_t202" style="position:absolute;top:212;width:4997;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6B18DE64"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212" type="#_x0000_t202" style="position:absolute;left:28448;top:22099;width:4997;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14:paraId="2E1204B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v:shape id="_x0000_s1213" type="#_x0000_t202" style="position:absolute;left:157;top:22195;width:5004;height:4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14:paraId="142D532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Picture 124" o:spid="_x0000_s1214" type="#_x0000_t75" style="position:absolute;left:40733;top:-5583;width:15088;height: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">
                    <v:imagedata r:id="rId100" o:title="" croptop="4199f" cropbottom="37734f" cropleft="46256f" cropright="66f"/>
                  </v:shape>
                </v:group>
                <v:shape id="Picture 125" o:spid="_x0000_s1215" type="#_x0000_t75" alt="A picture containing application&#10;&#10;Description automatically generated" style="position:absolute;left:28495;top:5635;width:3613;height:21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">
                  <v:imagedata r:id="rId125" o:title="A picture containing application&#10;&#10;Description automatically generated" cropbottom="17941f" cropright="53283f"/>
                </v:shape>
                <v:shape id="Picture 126" o:spid="_x0000_s1216" type="#_x0000_t75" alt="Graphical user interface, application&#10;&#10;Description automatically generated" style="position:absolute;top:27006;width:3397;height:21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">
                  <v:imagedata r:id="rId124" o:title="Graphical user interface, application&#10;&#10;Description automatically generated" cropbottom="17663f" cropright="54420f"/>
                </v:shape>
                <v:shape id="Picture 127" o:spid="_x0000_s1217" type="#_x0000_t75" style="position:absolute;left:28495;top:27113;width:3505;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">
                  <v:imagedata r:id="rId126" o:title="" cropbottom="17652f" cropright="54072f"/>
                </v:shape>
                <w10:wrap anchorx="margin"/>
              </v:group>
            </w:pict>
          </mc:Fallback>
        </mc:AlternateContent>
      </w:r>
    </w:p>
    <w:p w14:paraId="7522F676" w14:textId="77777777" w:rsidR="00083A71" w:rsidRDefault="00083A71" w:rsidP="00083A71">
      <w:pPr>
        <w:spacing w:line="259" w:lineRule="auto"/>
        <w:jc w:val="left"/>
      </w:pPr>
    </w:p>
    <w:p w14:paraId="595609C5" w14:textId="77777777" w:rsidR="00083A71" w:rsidRDefault="00083A71" w:rsidP="00083A71">
      <w:pPr>
        <w:spacing w:line="259" w:lineRule="auto"/>
        <w:jc w:val="left"/>
      </w:pPr>
      <w:r>
        <w:rPr>
          <w:noProof/>
          <w:lang w:val="en-US" w:eastAsia="en-US"/>
        </w:rPr>
        <mc:AlternateContent>
          <mc:Choice Requires="wps">
            <w:drawing>
              <wp:anchor distT="0" distB="0" distL="114300" distR="114300" simplePos="0" relativeHeight="251833344" behindDoc="0" locked="0" layoutInCell="1" allowOverlap="1" wp14:anchorId="6757F932" wp14:editId="34FFE98D">
                <wp:simplePos x="0" y="0"/>
                <wp:positionH relativeFrom="column">
                  <wp:posOffset>2414905</wp:posOffset>
                </wp:positionH>
                <wp:positionV relativeFrom="paragraph">
                  <wp:posOffset>40005</wp:posOffset>
                </wp:positionV>
                <wp:extent cx="499745" cy="422910"/>
                <wp:effectExtent l="0" t="0" r="0" b="0"/>
                <wp:wrapNone/>
                <wp:docPr id="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745" cy="422910"/>
                        </a:xfrm>
                        <a:prstGeom prst="rect">
                          <a:avLst/>
                        </a:prstGeom>
                        <a:noFill/>
                        <a:ln w="9525">
                          <a:noFill/>
                          <a:miter lim="800000"/>
                          <a:headEnd/>
                          <a:tailEnd/>
                        </a:ln>
                      </wps:spPr>
                      <wps:txbx>
                        <w:txbxContent>
                          <w:p w14:paraId="6EDC790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a:graphicData>
                </a:graphic>
              </wp:anchor>
            </w:drawing>
          </mc:Choice>
          <mc:Fallback>
            <w:pict>
              <v:shape w14:anchorId="6757F932" id="_x0000_s1218" type="#_x0000_t202" style="position:absolute;margin-left:190.15pt;margin-top:3.15pt;width:39.35pt;height:33.3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" filled="f" stroked="f">
                <v:textbox>
                  <w:txbxContent>
                    <w:p w14:paraId="6EDC790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v:textbox>
              </v:shape>
            </w:pict>
          </mc:Fallback>
        </mc:AlternateContent>
      </w:r>
    </w:p>
    <w:p w14:paraId="54C1C2FA" w14:textId="77777777" w:rsidR="00083A71" w:rsidRDefault="00083A71" w:rsidP="00083A71">
      <w:pPr>
        <w:spacing w:line="259" w:lineRule="auto"/>
        <w:jc w:val="left"/>
      </w:pPr>
    </w:p>
    <w:p w14:paraId="2861C6B1" w14:textId="77777777" w:rsidR="00083A71" w:rsidRDefault="00083A71" w:rsidP="00083A71">
      <w:pPr>
        <w:spacing w:line="259" w:lineRule="auto"/>
        <w:jc w:val="left"/>
      </w:pPr>
    </w:p>
    <w:p w14:paraId="4A102DEC" w14:textId="77777777" w:rsidR="00083A71" w:rsidRDefault="00083A71" w:rsidP="00083A71">
      <w:pPr>
        <w:spacing w:line="259" w:lineRule="auto"/>
        <w:jc w:val="left"/>
      </w:pPr>
    </w:p>
    <w:p w14:paraId="69BE845C" w14:textId="77777777" w:rsidR="00083A71" w:rsidRDefault="00083A71" w:rsidP="00083A71">
      <w:pPr>
        <w:spacing w:line="259" w:lineRule="auto"/>
        <w:jc w:val="left"/>
      </w:pPr>
    </w:p>
    <w:p w14:paraId="4CE89E27" w14:textId="77777777" w:rsidR="00083A71" w:rsidRDefault="00083A71" w:rsidP="00083A71">
      <w:pPr>
        <w:spacing w:line="259" w:lineRule="auto"/>
        <w:jc w:val="left"/>
      </w:pPr>
    </w:p>
    <w:p w14:paraId="13082B1E" w14:textId="77777777" w:rsidR="00083A71" w:rsidRDefault="00083A71" w:rsidP="00083A71">
      <w:pPr>
        <w:spacing w:line="259" w:lineRule="auto"/>
        <w:jc w:val="left"/>
      </w:pPr>
    </w:p>
    <w:p w14:paraId="3B6AD56C" w14:textId="77777777" w:rsidR="00083A71" w:rsidRDefault="00083A71" w:rsidP="00083A71">
      <w:pPr>
        <w:spacing w:line="259" w:lineRule="auto"/>
        <w:jc w:val="left"/>
      </w:pPr>
    </w:p>
    <w:p w14:paraId="0C8A5A91" w14:textId="77777777" w:rsidR="00083A71" w:rsidRDefault="00083A71" w:rsidP="00083A71">
      <w:pPr>
        <w:spacing w:line="259" w:lineRule="auto"/>
        <w:jc w:val="left"/>
      </w:pPr>
    </w:p>
    <w:p w14:paraId="32C12759" w14:textId="77777777" w:rsidR="00083A71" w:rsidRDefault="00083A71" w:rsidP="00083A71">
      <w:pPr>
        <w:spacing w:line="259" w:lineRule="auto"/>
        <w:jc w:val="left"/>
      </w:pPr>
    </w:p>
    <w:p w14:paraId="370F3D6D" w14:textId="77777777" w:rsidR="00083A71" w:rsidRDefault="00083A71" w:rsidP="00083A71">
      <w:pPr>
        <w:spacing w:line="259" w:lineRule="auto"/>
        <w:jc w:val="left"/>
      </w:pPr>
    </w:p>
    <w:p w14:paraId="5EB44BFF" w14:textId="77777777" w:rsidR="00083A71" w:rsidRDefault="00083A71" w:rsidP="00083A71">
      <w:pPr>
        <w:spacing w:line="259" w:lineRule="auto"/>
        <w:jc w:val="left"/>
      </w:pPr>
    </w:p>
    <w:p w14:paraId="45D467D4" w14:textId="77777777" w:rsidR="00083A71" w:rsidRDefault="00083A71" w:rsidP="00083A71">
      <w:pPr>
        <w:spacing w:line="259" w:lineRule="auto"/>
        <w:jc w:val="left"/>
      </w:pPr>
    </w:p>
    <w:p w14:paraId="00A002F7" w14:textId="77777777" w:rsidR="00083A71" w:rsidRDefault="00083A71" w:rsidP="00083A71">
      <w:pPr>
        <w:spacing w:line="259" w:lineRule="auto"/>
        <w:jc w:val="left"/>
      </w:pPr>
    </w:p>
    <w:p w14:paraId="159E7422" w14:textId="77777777" w:rsidR="00083A71" w:rsidRDefault="00083A71" w:rsidP="00083A71">
      <w:pPr>
        <w:spacing w:line="259" w:lineRule="auto"/>
        <w:jc w:val="left"/>
      </w:pPr>
    </w:p>
    <w:p w14:paraId="7AD9EAE1" w14:textId="77777777" w:rsidR="00083A71" w:rsidRDefault="00083A71" w:rsidP="00083A71">
      <w:pPr>
        <w:spacing w:line="259" w:lineRule="auto"/>
        <w:jc w:val="left"/>
      </w:pPr>
    </w:p>
    <w:p w14:paraId="1514BDBA" w14:textId="77777777" w:rsidR="00083A71" w:rsidRDefault="00083A71" w:rsidP="00083A71">
      <w:pPr>
        <w:spacing w:line="259" w:lineRule="auto"/>
        <w:jc w:val="left"/>
      </w:pPr>
    </w:p>
    <w:p w14:paraId="57BF4DBA" w14:textId="77777777" w:rsidR="00083A71" w:rsidRDefault="00083A71" w:rsidP="00083A71">
      <w:pPr>
        <w:spacing w:line="259" w:lineRule="auto"/>
        <w:jc w:val="left"/>
      </w:pPr>
    </w:p>
    <w:p w14:paraId="6115CB82" w14:textId="77777777" w:rsidR="00083A71" w:rsidRDefault="00D92D86" w:rsidP="00083A71">
      <w:pPr>
        <w:spacing w:line="276" w:lineRule="auto"/>
        <w:rPr>
          <w:sz w:val="21"/>
          <w:szCs w:val="21"/>
        </w:rPr>
      </w:pPr>
      <w:r>
        <w:rPr>
          <w:b/>
          <w:bCs/>
          <w:sz w:val="21"/>
          <w:szCs w:val="21"/>
        </w:rPr>
        <w:t>Figure 3.14</w:t>
      </w:r>
      <w:r w:rsidR="00083A71" w:rsidRPr="00996B4D">
        <w:rPr>
          <w:b/>
          <w:bCs/>
          <w:sz w:val="21"/>
          <w:szCs w:val="21"/>
        </w:rPr>
        <w:t xml:space="preserve">. </w:t>
      </w:r>
      <w:r w:rsidR="00083A71">
        <w:rPr>
          <w:b/>
          <w:bCs/>
          <w:sz w:val="21"/>
          <w:szCs w:val="21"/>
        </w:rPr>
        <w:t>Redox state of the</w:t>
      </w:r>
      <w:r w:rsidR="00083A71" w:rsidRPr="00996B4D">
        <w:rPr>
          <w:b/>
          <w:bCs/>
          <w:sz w:val="21"/>
          <w:szCs w:val="21"/>
        </w:rPr>
        <w:t xml:space="preserve"> photosynthetic electron flow in Arabidopsis EPF mutants </w:t>
      </w:r>
      <w:r w:rsidR="00083A71">
        <w:rPr>
          <w:b/>
          <w:bCs/>
          <w:sz w:val="21"/>
          <w:szCs w:val="21"/>
        </w:rPr>
        <w:t>during</w:t>
      </w:r>
      <w:r w:rsidR="00083A71" w:rsidRPr="00996B4D">
        <w:rPr>
          <w:b/>
          <w:bCs/>
          <w:sz w:val="21"/>
          <w:szCs w:val="21"/>
        </w:rPr>
        <w:t xml:space="preserve"> drought. </w:t>
      </w:r>
      <w:r w:rsidR="00083A71" w:rsidRPr="00996B4D">
        <w:rPr>
          <w:sz w:val="21"/>
          <w:szCs w:val="21"/>
        </w:rPr>
        <w:t xml:space="preserve">Light-adapted measurements of </w:t>
      </w:r>
      <w:r w:rsidR="00083A71" w:rsidRPr="00996B4D">
        <w:rPr>
          <w:b/>
          <w:bCs/>
          <w:sz w:val="21"/>
          <w:szCs w:val="21"/>
        </w:rPr>
        <w:t>(a)</w:t>
      </w:r>
      <w:r w:rsidR="00083A71" w:rsidRPr="00996B4D">
        <w:rPr>
          <w:sz w:val="21"/>
          <w:szCs w:val="21"/>
        </w:rPr>
        <w:t xml:space="preserve"> acceptor-side limitation of PSII (1-q</w:t>
      </w:r>
      <w:r w:rsidR="00083A71" w:rsidRPr="00996B4D">
        <w:rPr>
          <w:sz w:val="21"/>
          <w:szCs w:val="21"/>
          <w:vertAlign w:val="subscript"/>
        </w:rPr>
        <w:t>L</w:t>
      </w:r>
      <w:r w:rsidR="00083A71" w:rsidRPr="00996B4D">
        <w:rPr>
          <w:sz w:val="21"/>
          <w:szCs w:val="21"/>
        </w:rPr>
        <w:t xml:space="preserve">), </w:t>
      </w:r>
      <w:r w:rsidR="00083A71" w:rsidRPr="00996B4D">
        <w:rPr>
          <w:b/>
          <w:bCs/>
          <w:sz w:val="21"/>
          <w:szCs w:val="21"/>
        </w:rPr>
        <w:t>(b)</w:t>
      </w:r>
      <w:r w:rsidR="00083A71" w:rsidRPr="00996B4D">
        <w:rPr>
          <w:sz w:val="21"/>
          <w:szCs w:val="21"/>
        </w:rPr>
        <w:t xml:space="preserve"> donor-side limitation of PSI (Y(ND)), </w:t>
      </w:r>
      <w:r w:rsidR="00083A71" w:rsidRPr="00996B4D">
        <w:rPr>
          <w:b/>
          <w:bCs/>
          <w:sz w:val="21"/>
          <w:szCs w:val="21"/>
        </w:rPr>
        <w:t>(c)</w:t>
      </w:r>
      <w:r w:rsidR="00083A71" w:rsidRPr="00996B4D">
        <w:rPr>
          <w:sz w:val="21"/>
          <w:szCs w:val="21"/>
        </w:rPr>
        <w:t xml:space="preserve"> </w:t>
      </w:r>
      <w:r w:rsidR="00083A71">
        <w:rPr>
          <w:sz w:val="21"/>
          <w:szCs w:val="21"/>
        </w:rPr>
        <w:t xml:space="preserve">effective quantum yield of </w:t>
      </w:r>
      <w:r w:rsidR="00083A71" w:rsidRPr="00996B4D">
        <w:rPr>
          <w:sz w:val="21"/>
          <w:szCs w:val="21"/>
        </w:rPr>
        <w:t>non-photochemical quenching (</w:t>
      </w:r>
      <w:r w:rsidR="00083A71">
        <w:rPr>
          <w:sz w:val="21"/>
          <w:szCs w:val="21"/>
        </w:rPr>
        <w:t>Y(</w:t>
      </w:r>
      <w:r w:rsidR="00083A71" w:rsidRPr="00996B4D">
        <w:rPr>
          <w:sz w:val="21"/>
          <w:szCs w:val="21"/>
        </w:rPr>
        <w:t>NPQ</w:t>
      </w:r>
      <w:r w:rsidR="00083A71">
        <w:rPr>
          <w:sz w:val="21"/>
          <w:szCs w:val="21"/>
        </w:rPr>
        <w:t>)</w:t>
      </w:r>
      <w:r w:rsidR="00083A71" w:rsidRPr="00996B4D">
        <w:rPr>
          <w:sz w:val="21"/>
          <w:szCs w:val="21"/>
        </w:rPr>
        <w:t xml:space="preserve">), and </w:t>
      </w:r>
      <w:r w:rsidR="00083A71" w:rsidRPr="00996B4D">
        <w:rPr>
          <w:b/>
          <w:bCs/>
          <w:sz w:val="21"/>
          <w:szCs w:val="21"/>
        </w:rPr>
        <w:t>(d)</w:t>
      </w:r>
      <w:r w:rsidR="00083A71" w:rsidRPr="00996B4D">
        <w:rPr>
          <w:sz w:val="21"/>
          <w:szCs w:val="21"/>
        </w:rPr>
        <w:t xml:space="preserve"> acceptor-side limitation of PSI (Y(NA)), measured after a supply of actinic light (170 µmol m</w:t>
      </w:r>
      <w:r w:rsidR="00083A71" w:rsidRPr="00996B4D">
        <w:rPr>
          <w:sz w:val="21"/>
          <w:szCs w:val="21"/>
          <w:vertAlign w:val="superscript"/>
        </w:rPr>
        <w:t>-2</w:t>
      </w:r>
      <w:r w:rsidR="00083A71" w:rsidRPr="00996B4D">
        <w:rPr>
          <w:sz w:val="21"/>
          <w:szCs w:val="21"/>
        </w:rPr>
        <w:t xml:space="preserve"> s</w:t>
      </w:r>
      <w:r w:rsidR="00083A71" w:rsidRPr="00996B4D">
        <w:rPr>
          <w:sz w:val="21"/>
          <w:szCs w:val="21"/>
          <w:vertAlign w:val="superscript"/>
        </w:rPr>
        <w:t>-1</w:t>
      </w:r>
      <w:r w:rsidR="00083A71" w:rsidRPr="00996B4D">
        <w:rPr>
          <w:sz w:val="21"/>
          <w:szCs w:val="21"/>
        </w:rPr>
        <w:t xml:space="preserve"> PAR) for 5 minutes, using chlorophyll fluorescence and P700 absorption spectroscopy. Measurements performed on a different fully expanded leaf every 2 days over a 10-day period of drought. Error bars represent the standard error of the mean. Statistical analysis performed using mixed-effects model with </w:t>
      </w:r>
      <w:proofErr w:type="spellStart"/>
      <w:r w:rsidR="00083A71" w:rsidRPr="00996B4D">
        <w:rPr>
          <w:sz w:val="21"/>
          <w:szCs w:val="21"/>
        </w:rPr>
        <w:t>Geisser</w:t>
      </w:r>
      <w:proofErr w:type="spellEnd"/>
      <w:r w:rsidR="00083A71" w:rsidRPr="00996B4D">
        <w:rPr>
          <w:sz w:val="21"/>
          <w:szCs w:val="21"/>
        </w:rPr>
        <w:t>-Greenhouse correction, and post-hoc Tukey’s test for comparisons on individual days. Asterisks show significant differences (</w:t>
      </w:r>
      <w:r w:rsidR="00083A71" w:rsidRPr="00996B4D">
        <w:rPr>
          <w:i/>
          <w:iCs/>
          <w:sz w:val="21"/>
          <w:szCs w:val="21"/>
        </w:rPr>
        <w:t xml:space="preserve">p </w:t>
      </w:r>
      <w:r w:rsidR="00083A71" w:rsidRPr="00996B4D">
        <w:rPr>
          <w:sz w:val="21"/>
          <w:szCs w:val="21"/>
        </w:rPr>
        <w:t>&lt; 0.05) to Col-0 controls for that day, coloured to specify which genotype. n = 5-6 plants per genotype.</w:t>
      </w:r>
    </w:p>
    <w:p w14:paraId="1C2D2C7F" w14:textId="77777777" w:rsidR="00083A71" w:rsidRDefault="00083A71" w:rsidP="00083A71"/>
    <w:p w14:paraId="0C10B7B1" w14:textId="77777777" w:rsidR="00083A71" w:rsidRDefault="00083A71" w:rsidP="00083A71"/>
    <w:p w14:paraId="7863B393" w14:textId="77777777" w:rsidR="00083A71" w:rsidRDefault="00083A71" w:rsidP="00083A71"/>
    <w:p w14:paraId="23ED0A09" w14:textId="77777777" w:rsidR="00083A71" w:rsidRDefault="00083A71" w:rsidP="00083A71"/>
    <w:p w14:paraId="57A6CA05" w14:textId="77777777" w:rsidR="00083A71" w:rsidRDefault="00083A71" w:rsidP="00083A71">
      <w:pPr>
        <w:pStyle w:val="Heading3"/>
      </w:pPr>
      <w:bookmarkStart w:id="37" w:name="_Toc131628565"/>
      <w:r>
        <w:lastRenderedPageBreak/>
        <w:t>3.3</w:t>
      </w:r>
      <w:r>
        <w:tab/>
        <w:t>Discussion</w:t>
      </w:r>
      <w:bookmarkEnd w:id="37"/>
    </w:p>
    <w:p w14:paraId="34A0F7FC" w14:textId="77777777" w:rsidR="00083A71" w:rsidRPr="00C91BF6" w:rsidRDefault="00083A71" w:rsidP="00083A71">
      <w:pPr>
        <w:pStyle w:val="Heading3"/>
      </w:pPr>
      <w:bookmarkStart w:id="38" w:name="_Toc131628566"/>
      <w:r>
        <w:t>3.3.1</w:t>
      </w:r>
      <w:r>
        <w:tab/>
        <w:t>Transgenic and gene-editing approaches can produce similar reductions in stomatal density</w:t>
      </w:r>
      <w:bookmarkEnd w:id="38"/>
      <w:r>
        <w:t xml:space="preserve"> and gas exchange</w:t>
      </w:r>
    </w:p>
    <w:p w14:paraId="1E56540B" w14:textId="77777777" w:rsidR="00083A71" w:rsidRDefault="00083A71" w:rsidP="00083A71">
      <w:r>
        <w:t xml:space="preserve">In Chapter 3, a collection of Epidermal Patterning Factor mutants from </w:t>
      </w:r>
      <w:r>
        <w:rPr>
          <w:i/>
          <w:iCs/>
        </w:rPr>
        <w:t xml:space="preserve">Arabidopsis thaliana </w:t>
      </w:r>
      <w:r>
        <w:t xml:space="preserve">and </w:t>
      </w:r>
      <w:r>
        <w:rPr>
          <w:i/>
          <w:iCs/>
        </w:rPr>
        <w:t xml:space="preserve">Oryzae sativa </w:t>
      </w:r>
      <w:r>
        <w:t xml:space="preserve">were used to assess the physiological implications of altering </w:t>
      </w:r>
      <w:r>
        <w:rPr>
          <w:i/>
          <w:iCs/>
        </w:rPr>
        <w:t>SD</w:t>
      </w:r>
      <w:r>
        <w:t xml:space="preserve"> on photosynthetic rates and photoprotective processes in C</w:t>
      </w:r>
      <w:r>
        <w:rPr>
          <w:vertAlign w:val="subscript"/>
        </w:rPr>
        <w:t>3</w:t>
      </w:r>
      <w:r>
        <w:t xml:space="preserve"> species. Firstly, it was confirmed that plants which develop fewer stomata have significantly lower rates of </w:t>
      </w:r>
      <w:r>
        <w:rPr>
          <w:i/>
          <w:iCs/>
        </w:rPr>
        <w:t>g</w:t>
      </w:r>
      <w:r>
        <w:rPr>
          <w:vertAlign w:val="subscript"/>
        </w:rPr>
        <w:t>s</w:t>
      </w:r>
      <w:r>
        <w:t xml:space="preserve"> and </w:t>
      </w:r>
      <w:r>
        <w:rPr>
          <w:i/>
          <w:iCs/>
        </w:rPr>
        <w:t>A</w:t>
      </w:r>
      <w:r>
        <w:t xml:space="preserve">, and due to the greater reduction in </w:t>
      </w:r>
      <w:r>
        <w:rPr>
          <w:i/>
          <w:iCs/>
        </w:rPr>
        <w:t>g</w:t>
      </w:r>
      <w:r>
        <w:rPr>
          <w:vertAlign w:val="subscript"/>
        </w:rPr>
        <w:t>s</w:t>
      </w:r>
      <w:r>
        <w:t xml:space="preserve">, this improved intrinsic WUE. These general results are consistent with other studies utilising the same Arabidopsis over-expressor transgenic lines </w:t>
      </w:r>
      <w:r>
        <w:fldChar w:fldCharType="begin"/>
      </w:r>
      <w:r>
        <w:instrText xml:space="preserve"> ADDIN ZOTERO_ITEM CSL_CITATION {"citationID":"Z0OSCWE8","properties":{"formattedCitation":"(Doheny-Adams et al., 2012)","plainCitation":"(Doheny-Adams et al., 2012)","noteIndex":0},"citationItems":[{"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schema":"https://github.com/citation-style-language/schema/raw/master/csl-citation.json"} </w:instrText>
      </w:r>
      <w:r>
        <w:fldChar w:fldCharType="separate"/>
      </w:r>
      <w:r w:rsidRPr="00977CB3">
        <w:t>(Doheny-Adams et al., 2012)</w:t>
      </w:r>
      <w:r>
        <w:fldChar w:fldCharType="end"/>
      </w:r>
      <w:r w:rsidR="00AF63FC">
        <w:t>.</w:t>
      </w:r>
      <w:r>
        <w:t xml:space="preserve"> </w:t>
      </w:r>
      <w:r w:rsidR="00AF63FC">
        <w:t>H</w:t>
      </w:r>
      <w:r>
        <w:t xml:space="preserve">owever, the </w:t>
      </w:r>
      <w:r>
        <w:rPr>
          <w:i/>
          <w:iCs/>
        </w:rPr>
        <w:t xml:space="preserve">SD </w:t>
      </w:r>
      <w:r>
        <w:t xml:space="preserve">and </w:t>
      </w:r>
      <w:r>
        <w:rPr>
          <w:i/>
          <w:iCs/>
        </w:rPr>
        <w:t>g</w:t>
      </w:r>
      <w:r w:rsidRPr="00BC5379">
        <w:rPr>
          <w:vertAlign w:val="subscript"/>
        </w:rPr>
        <w:t>s</w:t>
      </w:r>
      <w:r>
        <w:rPr>
          <w:i/>
          <w:iCs/>
        </w:rPr>
        <w:t xml:space="preserve"> </w:t>
      </w:r>
      <w:r>
        <w:t xml:space="preserve">reductions observed in the rice OsEPF1-OE and </w:t>
      </w:r>
      <w:r>
        <w:rPr>
          <w:i/>
          <w:iCs/>
        </w:rPr>
        <w:t xml:space="preserve">Osepfl9-1 </w:t>
      </w:r>
      <w:r>
        <w:t xml:space="preserve">lines were not as severe as what has been previously reported by </w:t>
      </w:r>
      <w:r>
        <w:fldChar w:fldCharType="begin"/>
      </w:r>
      <w:r>
        <w:instrText xml:space="preserve"> ADDIN ZOTERO_ITEM CSL_CITATION {"citationID":"189l4l5S","properties":{"formattedCitation":"(Yin {\\i{}et al.}, 2017; Caine {\\i{}et al.}, 2019)","plainCitation":"(Yin et al., 2017; Caine et al., 2019)","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fldChar w:fldCharType="separate"/>
      </w:r>
      <w:r w:rsidRPr="00996B4D">
        <w:rPr>
          <w:szCs w:val="24"/>
        </w:rPr>
        <w:t xml:space="preserve">Yin </w:t>
      </w:r>
      <w:r w:rsidRPr="0033099E">
        <w:rPr>
          <w:szCs w:val="24"/>
        </w:rPr>
        <w:t>et al.</w:t>
      </w:r>
      <w:r w:rsidRPr="00CB2297">
        <w:rPr>
          <w:szCs w:val="24"/>
        </w:rPr>
        <w:t xml:space="preserve"> (</w:t>
      </w:r>
      <w:r w:rsidRPr="00996B4D">
        <w:rPr>
          <w:szCs w:val="24"/>
        </w:rPr>
        <w:t>2017</w:t>
      </w:r>
      <w:r>
        <w:rPr>
          <w:szCs w:val="24"/>
        </w:rPr>
        <w:t>) and</w:t>
      </w:r>
      <w:r w:rsidRPr="00996B4D">
        <w:rPr>
          <w:szCs w:val="24"/>
        </w:rPr>
        <w:t xml:space="preserve"> Caine </w:t>
      </w:r>
      <w:r w:rsidRPr="0033099E">
        <w:rPr>
          <w:szCs w:val="24"/>
        </w:rPr>
        <w:t>et al</w:t>
      </w:r>
      <w:r w:rsidRPr="00996B4D">
        <w:rPr>
          <w:i/>
          <w:iCs/>
          <w:szCs w:val="24"/>
        </w:rPr>
        <w:t>.</w:t>
      </w:r>
      <w:r w:rsidRPr="00996B4D">
        <w:rPr>
          <w:szCs w:val="24"/>
        </w:rPr>
        <w:t xml:space="preserve"> </w:t>
      </w:r>
      <w:r>
        <w:rPr>
          <w:szCs w:val="24"/>
        </w:rPr>
        <w:t>(</w:t>
      </w:r>
      <w:r w:rsidRPr="00996B4D">
        <w:rPr>
          <w:szCs w:val="24"/>
        </w:rPr>
        <w:t>2019)</w:t>
      </w:r>
      <w:r>
        <w:fldChar w:fldCharType="end"/>
      </w:r>
      <w:r w:rsidR="00AF63FC">
        <w:t>; t</w:t>
      </w:r>
      <w:r>
        <w:t xml:space="preserve">his may be due to differences in growth conditions. Conversely, Arabidopsis and rice plants with significantly greater numbers of stomata, did not show any differences in their gas exchange compared to their corresponding controls. This contrasts with other studies which reported enhanced </w:t>
      </w:r>
      <w:r>
        <w:rPr>
          <w:i/>
          <w:iCs/>
        </w:rPr>
        <w:t>g</w:t>
      </w:r>
      <w:r>
        <w:rPr>
          <w:vertAlign w:val="subscript"/>
        </w:rPr>
        <w:t xml:space="preserve">s </w:t>
      </w:r>
      <w:r>
        <w:t xml:space="preserve">rates, and sometimes enhanced </w:t>
      </w:r>
      <w:r>
        <w:rPr>
          <w:i/>
          <w:iCs/>
        </w:rPr>
        <w:t>A</w:t>
      </w:r>
      <w:r w:rsidR="00AF63FC">
        <w:rPr>
          <w:i/>
          <w:iCs/>
        </w:rPr>
        <w:t xml:space="preserve"> </w:t>
      </w:r>
      <w:r w:rsidR="00AF63FC">
        <w:t>rates</w:t>
      </w:r>
      <w:r>
        <w:rPr>
          <w:i/>
          <w:iCs/>
        </w:rPr>
        <w:t xml:space="preserve">, </w:t>
      </w:r>
      <w:r>
        <w:t>in the same high-</w:t>
      </w:r>
      <w:r>
        <w:rPr>
          <w:i/>
          <w:iCs/>
        </w:rPr>
        <w:t xml:space="preserve">SD </w:t>
      </w:r>
      <w:r>
        <w:t xml:space="preserve">mutants. </w:t>
      </w:r>
      <w:r w:rsidR="00AF63FC">
        <w:t xml:space="preserve">Again, this may be caused by different growth conditions, and suggests </w:t>
      </w:r>
      <w:r>
        <w:t xml:space="preserve">that the </w:t>
      </w:r>
      <w:r w:rsidR="00AF63FC">
        <w:t>high-</w:t>
      </w:r>
      <w:r w:rsidR="00AF63FC">
        <w:rPr>
          <w:i/>
          <w:iCs/>
        </w:rPr>
        <w:t>SD</w:t>
      </w:r>
      <w:r w:rsidR="00AF63FC">
        <w:t xml:space="preserve"> </w:t>
      </w:r>
      <w:r>
        <w:t xml:space="preserve">plants in this study are </w:t>
      </w:r>
      <w:r w:rsidR="00AF63FC">
        <w:t xml:space="preserve">altering </w:t>
      </w:r>
      <w:r>
        <w:t xml:space="preserve">their stomatal apertures to maintain wild-type rates of gas exchange. </w:t>
      </w:r>
    </w:p>
    <w:p w14:paraId="70E2E723" w14:textId="77777777" w:rsidR="00A81B40" w:rsidRPr="00A9536E" w:rsidRDefault="00A81B40" w:rsidP="00A23C2E">
      <w:pPr>
        <w:ind w:firstLine="720"/>
      </w:pPr>
      <w:r>
        <w:t xml:space="preserve">Modelled </w:t>
      </w:r>
      <w:r>
        <w:rPr>
          <w:i/>
          <w:iCs/>
        </w:rPr>
        <w:t>A</w:t>
      </w:r>
      <w:r>
        <w:t>/</w:t>
      </w:r>
      <w:r>
        <w:rPr>
          <w:i/>
          <w:iCs/>
        </w:rPr>
        <w:t>C</w:t>
      </w:r>
      <w:r>
        <w:rPr>
          <w:vertAlign w:val="subscript"/>
        </w:rPr>
        <w:t>i</w:t>
      </w:r>
      <w:r>
        <w:t xml:space="preserve"> curves revealed that manipulating </w:t>
      </w:r>
      <w:r>
        <w:rPr>
          <w:i/>
          <w:iCs/>
        </w:rPr>
        <w:t>SD</w:t>
      </w:r>
      <w:r>
        <w:t xml:space="preserve"> in Arabidopsis does not affect the underlying photosynthetic machinery, with no significant differences found across the genotypes for maximum Rubisco carboxylation rate (</w:t>
      </w:r>
      <w:proofErr w:type="spellStart"/>
      <w:r>
        <w:rPr>
          <w:i/>
          <w:iCs/>
        </w:rPr>
        <w:t>V</w:t>
      </w:r>
      <w:r>
        <w:rPr>
          <w:vertAlign w:val="subscript"/>
        </w:rPr>
        <w:t>c,max</w:t>
      </w:r>
      <w:proofErr w:type="spellEnd"/>
      <w:r>
        <w:t>) or maximum electron transport rate (</w:t>
      </w:r>
      <w:proofErr w:type="spellStart"/>
      <w:r>
        <w:rPr>
          <w:i/>
          <w:iCs/>
        </w:rPr>
        <w:t>J</w:t>
      </w:r>
      <w:r>
        <w:rPr>
          <w:vertAlign w:val="subscript"/>
        </w:rPr>
        <w:t>max</w:t>
      </w:r>
      <w:proofErr w:type="spellEnd"/>
      <w:r>
        <w:t xml:space="preserve">). These result match previous experiments using the same Arabidopsis EPF transgenics. </w:t>
      </w:r>
      <w:r w:rsidR="009940CD">
        <w:t>However, despite this</w:t>
      </w:r>
      <w:r>
        <w:t xml:space="preserve">, Arabidopsis plants with fewer stomata were unable to reach wild-type levels of </w:t>
      </w:r>
      <w:r>
        <w:rPr>
          <w:i/>
          <w:iCs/>
        </w:rPr>
        <w:t>A</w:t>
      </w:r>
      <w:r>
        <w:t xml:space="preserve"> under comparable </w:t>
      </w:r>
      <w:r w:rsidRPr="00996502">
        <w:rPr>
          <w:i/>
          <w:iCs/>
        </w:rPr>
        <w:t>C</w:t>
      </w:r>
      <w:r w:rsidRPr="00996502">
        <w:rPr>
          <w:vertAlign w:val="subscript"/>
        </w:rPr>
        <w:t>i</w:t>
      </w:r>
      <w:r w:rsidR="009940CD">
        <w:t>. This</w:t>
      </w:r>
      <w:r>
        <w:t xml:space="preserve"> suggest</w:t>
      </w:r>
      <w:r w:rsidR="009940CD">
        <w:t>s that</w:t>
      </w:r>
      <w:r>
        <w:t xml:space="preserve"> there is likely another factor limiting photosynthesis in these plants, </w:t>
      </w:r>
      <w:r w:rsidR="009940CD">
        <w:t xml:space="preserve">since the influence of </w:t>
      </w:r>
      <w:r w:rsidR="009940CD">
        <w:rPr>
          <w:i/>
          <w:iCs/>
        </w:rPr>
        <w:t>g</w:t>
      </w:r>
      <w:r w:rsidR="009940CD">
        <w:rPr>
          <w:vertAlign w:val="subscript"/>
        </w:rPr>
        <w:t>s</w:t>
      </w:r>
      <w:r w:rsidR="009940CD">
        <w:t xml:space="preserve"> on </w:t>
      </w:r>
      <w:r w:rsidR="009940CD">
        <w:rPr>
          <w:i/>
          <w:iCs/>
        </w:rPr>
        <w:t>A</w:t>
      </w:r>
      <w:r w:rsidR="009940CD">
        <w:t xml:space="preserve"> should be accounted for by plotting against</w:t>
      </w:r>
      <w:r>
        <w:t xml:space="preserve"> </w:t>
      </w:r>
      <w:r w:rsidRPr="009940CD">
        <w:rPr>
          <w:i/>
          <w:iCs/>
        </w:rPr>
        <w:t>C</w:t>
      </w:r>
      <w:r w:rsidRPr="009940CD">
        <w:rPr>
          <w:vertAlign w:val="subscript"/>
        </w:rPr>
        <w:t>i</w:t>
      </w:r>
      <w:r>
        <w:t xml:space="preserve">. </w:t>
      </w:r>
      <w:r w:rsidR="009940CD">
        <w:t>One explanation could be a reduced mesophyll conductance (</w:t>
      </w:r>
      <w:r w:rsidR="009940CD">
        <w:rPr>
          <w:i/>
          <w:iCs/>
        </w:rPr>
        <w:t>g</w:t>
      </w:r>
      <w:r w:rsidR="009940CD">
        <w:rPr>
          <w:vertAlign w:val="subscript"/>
        </w:rPr>
        <w:t>m</w:t>
      </w:r>
      <w:r w:rsidR="009940CD">
        <w:t xml:space="preserve">), which would lower </w:t>
      </w:r>
      <w:r w:rsidR="009940CD">
        <w:rPr>
          <w:i/>
          <w:iCs/>
        </w:rPr>
        <w:t>C</w:t>
      </w:r>
      <w:r w:rsidR="009940CD">
        <w:rPr>
          <w:vertAlign w:val="subscript"/>
        </w:rPr>
        <w:t>c</w:t>
      </w:r>
      <w:r w:rsidR="009940CD">
        <w:t xml:space="preserve"> and therefore CO</w:t>
      </w:r>
      <w:r w:rsidR="009940CD">
        <w:rPr>
          <w:vertAlign w:val="subscript"/>
        </w:rPr>
        <w:t>2</w:t>
      </w:r>
      <w:r w:rsidR="009940CD">
        <w:t xml:space="preserve"> fixation, without necessarily impacting </w:t>
      </w:r>
      <w:r w:rsidR="009940CD">
        <w:rPr>
          <w:i/>
          <w:iCs/>
        </w:rPr>
        <w:t>C</w:t>
      </w:r>
      <w:r w:rsidR="009940CD">
        <w:rPr>
          <w:vertAlign w:val="subscript"/>
        </w:rPr>
        <w:t>i</w:t>
      </w:r>
      <w:r w:rsidR="009940CD">
        <w:t xml:space="preserve">. </w:t>
      </w:r>
      <w:r>
        <w:t xml:space="preserve">To date, </w:t>
      </w:r>
      <w:r w:rsidR="009940CD" w:rsidRPr="000A1F89">
        <w:rPr>
          <w:i/>
          <w:iCs/>
        </w:rPr>
        <w:t>g</w:t>
      </w:r>
      <w:r w:rsidR="009940CD" w:rsidRPr="000A1F89">
        <w:rPr>
          <w:vertAlign w:val="subscript"/>
        </w:rPr>
        <w:t>m</w:t>
      </w:r>
      <w:r w:rsidR="009940CD">
        <w:t xml:space="preserve"> has not been directly measured in any of the EPF mutants</w:t>
      </w:r>
      <w:r w:rsidR="00A23C2E">
        <w:t>. H</w:t>
      </w:r>
      <w:r>
        <w:t>owever, recent studies have</w:t>
      </w:r>
      <w:r w:rsidR="00A23C2E">
        <w:t xml:space="preserve"> shown that the development of stomata and the underlying airspaces are coordinated, causing low-</w:t>
      </w:r>
      <w:r w:rsidR="00A23C2E">
        <w:rPr>
          <w:i/>
          <w:iCs/>
        </w:rPr>
        <w:t>SD</w:t>
      </w:r>
      <w:r w:rsidR="00A23C2E">
        <w:t xml:space="preserve"> EPF mutants to have reduced </w:t>
      </w:r>
      <w:r w:rsidR="000A1F89">
        <w:t xml:space="preserve">mesophyll </w:t>
      </w:r>
      <w:r w:rsidR="00A23C2E">
        <w:t xml:space="preserve">porosity </w:t>
      </w:r>
      <w:r w:rsidR="00A23C2E">
        <w:fldChar w:fldCharType="begin"/>
      </w:r>
      <w:r w:rsidR="00A23C2E">
        <w:instrText xml:space="preserve"> ADDIN ZOTERO_ITEM CSL_CITATION {"citationID":"s5EIYZQl","properties":{"formattedCitation":"(Hughes et al., 2017; Lundgren et al., 2019; Sloan et al., 2022)","plainCitation":"(Hughes et al., 2017; Lundgren et al., 2019; Sloan et al., 2022)","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316,"uris":["http://zotero.org/users/local/Hcd06Tc7/items/NNG2X88M"],"itemData":{"id":316,"type":"article-journal","abstract":"The formation of stomata and leaf mesophyll airspace must be coordinated to establish an efficient and robust network that facilitates gas exchange for photosynthesis, however the mechanism by which this coordinated development occurs remains unclear. Here, we combine microCT and gas exchange analyses with measures of stomatal size and patterning in a range of wild, domesticated and transgenic lines of wheat and Arabidopsis to show that mesophyll airspace formation is linked to stomatal function in both monocots and eudicots. Our results support the hypothesis that gas flux via stomatal pores influences the degree and spatial patterning of mesophyll airspace formation, and indicate that this relationship has been selected for during the evolution of modern wheat. We propose that the coordination of stomata and mesophyll airspace pattern underpins water use efficiency in crops, providing a target for future improvement.","container-title":"Nature Communications","DOI":"10.1038/s41467-019-10826-5","ISSN":"2041-1723","issue":"1","journalAbbreviation":"Nat Commun","language":"en","license":"2019 The Author(s)","note":"number: 1\npublisher: Nature Publishing Group","page":"2825","source":"www.nature.com","title":"Mesophyll porosity is modulated by the presence of functional stomata","volume":"10","author":[{"family":"Lundgren","given":"Marjorie R."},{"family":"Mathers","given":"Andrew"},{"family":"Baillie","given":"Alice L."},{"family":"Dunn","given":"Jessica"},{"family":"Wilson","given":"Matthew J."},{"family":"Hunt","given":"Lee"},{"family":"Pajor","given":"Radoslaw"},{"family":"Fradera-Soler","given":"Marc"},{"family":"Rolfe","given":"Stephen"},{"family":"Osborne","given":"Colin P."},{"family":"Sturrock","given":"Craig J."},{"family":"Gray","given":"Julie E."},{"family":"Mooney","given":"Sacha J."},{"family":"Fleming","given":"Andrew J."}],"issued":{"date-parts":[["2019",6,27]]}},"label":"page"},{"id":320,"uris":["http://zotero.org/users/local/Hcd06Tc7/items/62N3HV4B"],"itemData":{"id":320,"type":"article","abstract":"The structure of the mesophyll influences how light, CO2 and water travels inside a leaf, affecting the rates of both photosynthesis and transpiration. Recent studies in wheat and Arabidopsis have shown that the structure of the mesophyll is influenced by the density and activity of stomata, consistent with the hypothesis that gas flow via stomata can modulate internal cell growth and separation to co-ordinate leaf structure and function. To investigate whether this also occurs in rice, a staple food crop for a large fraction of the world’s population, we examined mesophyll structure in rice mutants with altered stomatal density. Our data show that stomatal function modulates mesophyll structure in rice. Variation in the degree of mesophyll lobing made a major contribution to altered mesophyll structure, suggesting that modified leaf gas flux through stomata influences an aspect of cell shape directly linked to gas exchange capacity in rice. In addition, our analysis revealed a previously unreported underlying pattern in cell size, shape and axiality across layers of the rice mesophyll, which further investigation revealed is present in a range of rice species and cultivars. The potential origin and significance of this mesophyll patterning are discussed.\nHIGHLIGHT We describe a previously unreported cellular pattern in rice leaves and show that it is modulated by stomata. These results shed new light on leaf structure and function.","DOI":"10.1101/2022.11.09.515764","language":"en","license":"© 2022, Posted by Cold Spring Harbor Laboratory. The copyright holder for this pre-print is the author. All rights reserved. The material may not be redistributed, re-used or adapted without the author's permission.","note":"page: 2022.11.09.515764\nsection: New Results","publisher":"bioRxiv","source":"bioRxiv","title":"Stomatal density affects rice mesophyll cell size and shape and modulates a conserved pattern of cells through the leaf","URL":"https://www.biorxiv.org/content/10.1101/2022.11.09.515764v1","author":[{"family":"Sloan","given":"Jen"},{"family":"Im-Chai","given":"Saranrat"},{"family":"Qi Yang","given":"Ngai"},{"family":"Xiao","given":"Yi"},{"family":"Armand","given":"Jodie"},{"family":"Wilson","given":"Matthew J."},{"family":"Xin-Guang","given":"Zhu"},{"family":"Fleming","given":"Andrew J."}],"accessed":{"date-parts":[["2023",4,2]]},"issued":{"date-parts":[["2022",11,10]]}},"label":"page"}],"schema":"https://github.com/citation-style-language/schema/raw/master/csl-citation.json"} </w:instrText>
      </w:r>
      <w:r w:rsidR="00A23C2E">
        <w:fldChar w:fldCharType="separate"/>
      </w:r>
      <w:r w:rsidR="00A23C2E" w:rsidRPr="00A23C2E">
        <w:t>(Hughes et al., 2017; Lundgren et al., 2019; Sloan et al., 2022)</w:t>
      </w:r>
      <w:r w:rsidR="00A23C2E">
        <w:fldChar w:fldCharType="end"/>
      </w:r>
      <w:r w:rsidR="00A23C2E">
        <w:t>.</w:t>
      </w:r>
      <w:r>
        <w:t xml:space="preserve"> </w:t>
      </w:r>
      <w:r w:rsidR="000A1F89">
        <w:t>Since t</w:t>
      </w:r>
      <w:r>
        <w:t xml:space="preserve">he surface area of mesophyll cells in contact with intercellular airspaces is a key determinant of </w:t>
      </w:r>
      <w:r w:rsidRPr="000A1F89">
        <w:rPr>
          <w:i/>
          <w:iCs/>
        </w:rPr>
        <w:t>g</w:t>
      </w:r>
      <w:r w:rsidRPr="000A1F89">
        <w:rPr>
          <w:vertAlign w:val="subscript"/>
        </w:rPr>
        <w:t>m</w:t>
      </w:r>
      <w:r w:rsidR="000A1F89">
        <w:t>, it is probable that</w:t>
      </w:r>
      <w:r>
        <w:t xml:space="preserve"> these EPF C</w:t>
      </w:r>
      <w:r w:rsidRPr="000A1F89">
        <w:rPr>
          <w:vertAlign w:val="subscript"/>
        </w:rPr>
        <w:t>3</w:t>
      </w:r>
      <w:r>
        <w:t xml:space="preserve"> mutants </w:t>
      </w:r>
      <w:r w:rsidR="00A23C2E">
        <w:t xml:space="preserve">also </w:t>
      </w:r>
      <w:r>
        <w:t xml:space="preserve">exhibit lower </w:t>
      </w:r>
      <w:r w:rsidRPr="000A1F89">
        <w:rPr>
          <w:i/>
          <w:iCs/>
        </w:rPr>
        <w:t>g</w:t>
      </w:r>
      <w:r w:rsidRPr="000A1F89">
        <w:rPr>
          <w:vertAlign w:val="subscript"/>
        </w:rPr>
        <w:t>m</w:t>
      </w:r>
      <w:r>
        <w:t xml:space="preserve"> values, which could explain the reduced </w:t>
      </w:r>
      <w:r>
        <w:lastRenderedPageBreak/>
        <w:t xml:space="preserve">magnitude of their </w:t>
      </w:r>
      <w:r w:rsidRPr="000A1F89">
        <w:rPr>
          <w:i/>
          <w:iCs/>
        </w:rPr>
        <w:t>A</w:t>
      </w:r>
      <w:r>
        <w:t>/</w:t>
      </w:r>
      <w:r w:rsidRPr="000A1F89">
        <w:rPr>
          <w:i/>
          <w:iCs/>
        </w:rPr>
        <w:t>C</w:t>
      </w:r>
      <w:r w:rsidRPr="000A1F89">
        <w:rPr>
          <w:vertAlign w:val="subscript"/>
        </w:rPr>
        <w:t>i</w:t>
      </w:r>
      <w:r w:rsidRPr="000A1F89">
        <w:t xml:space="preserve"> </w:t>
      </w:r>
      <w:r>
        <w:t xml:space="preserve">response. Future efforts to decrease </w:t>
      </w:r>
      <w:r w:rsidRPr="000A1F89">
        <w:rPr>
          <w:i/>
          <w:iCs/>
        </w:rPr>
        <w:t>g</w:t>
      </w:r>
      <w:r w:rsidRPr="000A1F89">
        <w:rPr>
          <w:vertAlign w:val="subscript"/>
        </w:rPr>
        <w:t>s</w:t>
      </w:r>
      <w:r>
        <w:t xml:space="preserve">, whilst maintaining or </w:t>
      </w:r>
      <w:r w:rsidR="000A1F89">
        <w:t xml:space="preserve">ideally </w:t>
      </w:r>
      <w:r>
        <w:t>i</w:t>
      </w:r>
      <w:r w:rsidR="000A1F89">
        <w:t>n</w:t>
      </w:r>
      <w:r>
        <w:t xml:space="preserve">creasing </w:t>
      </w:r>
      <w:r w:rsidRPr="000A1F89">
        <w:rPr>
          <w:i/>
          <w:iCs/>
        </w:rPr>
        <w:t>g</w:t>
      </w:r>
      <w:r w:rsidRPr="000A1F89">
        <w:rPr>
          <w:vertAlign w:val="subscript"/>
        </w:rPr>
        <w:t>m</w:t>
      </w:r>
      <w:r>
        <w:t>, would be extremely valuable for enhancing water use efficiency in crops.</w:t>
      </w:r>
    </w:p>
    <w:p w14:paraId="4BCA0BF2" w14:textId="77777777" w:rsidR="00083A71" w:rsidRDefault="00083A71" w:rsidP="00083A71">
      <w:pPr>
        <w:ind w:firstLine="720"/>
      </w:pPr>
      <w:r>
        <w:t xml:space="preserve">In both Arabidopsis and rice, it is possible to produce plants with very similar </w:t>
      </w:r>
      <w:r>
        <w:rPr>
          <w:i/>
          <w:iCs/>
        </w:rPr>
        <w:t xml:space="preserve">SD </w:t>
      </w:r>
      <w:r>
        <w:t xml:space="preserve">reductions and gas exchange levels by using two different biotechnological approaches; either through the introduction of a transgene that drives constitutive over-expression of the negative stomatal regulators </w:t>
      </w:r>
      <w:r w:rsidRPr="00AC7DDC">
        <w:rPr>
          <w:i/>
          <w:iCs/>
        </w:rPr>
        <w:t>EPF1</w:t>
      </w:r>
      <w:r>
        <w:t>/</w:t>
      </w:r>
      <w:r w:rsidRPr="00AC7DDC">
        <w:rPr>
          <w:i/>
          <w:iCs/>
        </w:rPr>
        <w:t>EPF2</w:t>
      </w:r>
      <w:r>
        <w:t xml:space="preserve">, or by using CRISPR/Cas9 to genetically edit the positive stomatal regulator </w:t>
      </w:r>
      <w:r w:rsidRPr="00AC7DDC">
        <w:rPr>
          <w:i/>
          <w:iCs/>
        </w:rPr>
        <w:t>EPFL9</w:t>
      </w:r>
      <w:r>
        <w:t xml:space="preserve">. There was slightly greater </w:t>
      </w:r>
      <w:r w:rsidR="00AF63FC">
        <w:t xml:space="preserve">measurement </w:t>
      </w:r>
      <w:r>
        <w:t xml:space="preserve">variation observed </w:t>
      </w:r>
      <w:r w:rsidR="00AF63FC">
        <w:t>in the over-expressing</w:t>
      </w:r>
      <w:r>
        <w:t xml:space="preserve"> genotypes, which may be a result of variable expression from segregating copies of the transgene(s). The phenotypic characterisation of the new </w:t>
      </w:r>
      <w:r>
        <w:rPr>
          <w:i/>
          <w:iCs/>
        </w:rPr>
        <w:t xml:space="preserve">EPFL9 </w:t>
      </w:r>
      <w:r>
        <w:t xml:space="preserve">gene-edited lines confirms that CRISPR/Cas9 offers a viable and attractive solution for producing crops with enhanced WUE, whilst circumventing the socio-political barriers that currently face genetically modified crops. However, it is worth noting here that </w:t>
      </w:r>
      <w:r w:rsidR="00AF63FC">
        <w:t xml:space="preserve">Arabidopsis </w:t>
      </w:r>
      <w:r>
        <w:rPr>
          <w:i/>
          <w:iCs/>
        </w:rPr>
        <w:t xml:space="preserve">Atepfl9 </w:t>
      </w:r>
      <w:r>
        <w:t xml:space="preserve">plants were much smaller than AtEPF2-OE plants, and did possess an unusual flowering phenotype, whereby many of the inflorescence stems were droopy, </w:t>
      </w:r>
      <w:r w:rsidR="00AF63FC">
        <w:t>leading</w:t>
      </w:r>
      <w:r>
        <w:t xml:space="preserve"> to</w:t>
      </w:r>
      <w:r w:rsidR="00AF63FC">
        <w:t xml:space="preserve"> the</w:t>
      </w:r>
      <w:r>
        <w:t xml:space="preserve"> abortion of flowering buds. Though this was not observed in rice </w:t>
      </w:r>
      <w:r>
        <w:rPr>
          <w:i/>
          <w:iCs/>
        </w:rPr>
        <w:t xml:space="preserve">Osepfl9-1 </w:t>
      </w:r>
      <w:r>
        <w:t>plants, so may be a species</w:t>
      </w:r>
      <w:r w:rsidR="00AF63FC">
        <w:t>-</w:t>
      </w:r>
      <w:r>
        <w:t>specific phenotype, but regardless, warrants future investigation.</w:t>
      </w:r>
    </w:p>
    <w:p w14:paraId="213921DA" w14:textId="77777777" w:rsidR="00083A71" w:rsidRDefault="00083A71" w:rsidP="00083A71"/>
    <w:p w14:paraId="27D460FE" w14:textId="77777777" w:rsidR="00083A71" w:rsidRDefault="00083A71" w:rsidP="00083A71">
      <w:pPr>
        <w:pStyle w:val="Heading3"/>
      </w:pPr>
      <w:bookmarkStart w:id="39" w:name="_Toc131628567"/>
      <w:r>
        <w:t>3.3.2</w:t>
      </w:r>
      <w:r>
        <w:tab/>
        <w:t>Reducing stomatal density increases photorespiration and photoprotection</w:t>
      </w:r>
      <w:bookmarkEnd w:id="39"/>
    </w:p>
    <w:p w14:paraId="1999BDFA" w14:textId="77777777" w:rsidR="00083A71" w:rsidRDefault="00083A71" w:rsidP="00083A71">
      <w:r>
        <w:t>As the demand for food continues to grow, it is essential that improving drought tolerance in crops does not come at a cost to yield. Therefore, the photorespiratory rates were investigated in these EPF mutants, to address whether increased RuBP oxygenation is responsible for the reduction in net carbon fixation in low-</w:t>
      </w:r>
      <w:r>
        <w:rPr>
          <w:i/>
          <w:iCs/>
        </w:rPr>
        <w:t xml:space="preserve">SD </w:t>
      </w:r>
      <w:r>
        <w:t xml:space="preserve">mutants. The results presented in this Chapter show that there is a significant negative relationship between </w:t>
      </w:r>
      <w:r w:rsidRPr="00996B4D">
        <w:rPr>
          <w:i/>
          <w:iCs/>
        </w:rPr>
        <w:t>g</w:t>
      </w:r>
      <w:r w:rsidRPr="00996B4D">
        <w:rPr>
          <w:vertAlign w:val="subscript"/>
        </w:rPr>
        <w:t>s</w:t>
      </w:r>
      <w:r>
        <w:t xml:space="preserve"> and photorespiration, which here was estimated as </w:t>
      </w:r>
      <w:r w:rsidRPr="00996502">
        <w:rPr>
          <w:i/>
          <w:iCs/>
        </w:rPr>
        <w:t>V</w:t>
      </w:r>
      <w:r w:rsidRPr="00996502">
        <w:rPr>
          <w:vertAlign w:val="subscript"/>
        </w:rPr>
        <w:t>o</w:t>
      </w:r>
      <w:r>
        <w:t>/</w:t>
      </w:r>
      <w:proofErr w:type="spellStart"/>
      <w:r w:rsidRPr="00996502">
        <w:rPr>
          <w:i/>
          <w:iCs/>
        </w:rPr>
        <w:t>V</w:t>
      </w:r>
      <w:r w:rsidRPr="00996502">
        <w:rPr>
          <w:vertAlign w:val="subscript"/>
        </w:rPr>
        <w:t>c</w:t>
      </w:r>
      <w:proofErr w:type="spellEnd"/>
      <w:r>
        <w:t>. Plants with fewer stomata, in both C</w:t>
      </w:r>
      <w:r w:rsidRPr="00996502">
        <w:rPr>
          <w:vertAlign w:val="subscript"/>
        </w:rPr>
        <w:t>3</w:t>
      </w:r>
      <w:r>
        <w:t xml:space="preserve"> species, were found to have enhanced rates of photorespiration, likely due to their decreased </w:t>
      </w:r>
      <w:r w:rsidRPr="00996502">
        <w:rPr>
          <w:i/>
          <w:iCs/>
        </w:rPr>
        <w:t>C</w:t>
      </w:r>
      <w:r w:rsidRPr="00996502">
        <w:rPr>
          <w:vertAlign w:val="subscript"/>
        </w:rPr>
        <w:t>i</w:t>
      </w:r>
      <w:r>
        <w:t xml:space="preserve"> and enhanced plant temperatures, which is known to increase Rubisco’s </w:t>
      </w:r>
      <w:r w:rsidR="008E31B9">
        <w:t>oxygenase activity</w:t>
      </w:r>
      <w:r>
        <w:t xml:space="preserve">. When comparing mutants under low photorespiratory conditions, no significant differences were seen in </w:t>
      </w:r>
      <w:r>
        <w:rPr>
          <w:i/>
          <w:iCs/>
        </w:rPr>
        <w:t>A</w:t>
      </w:r>
      <w:r>
        <w:t>, although low-</w:t>
      </w:r>
      <w:r w:rsidRPr="00996502">
        <w:rPr>
          <w:i/>
          <w:iCs/>
        </w:rPr>
        <w:t>SD</w:t>
      </w:r>
      <w:r>
        <w:t xml:space="preserve"> lines did still show a trend for reduced </w:t>
      </w:r>
      <w:r>
        <w:rPr>
          <w:i/>
          <w:iCs/>
        </w:rPr>
        <w:t xml:space="preserve">A. </w:t>
      </w:r>
      <w:r>
        <w:t xml:space="preserve">This suggests that higher photorespiration rates are at least in part responsible for the reduction in </w:t>
      </w:r>
      <w:r w:rsidRPr="00996502">
        <w:rPr>
          <w:i/>
          <w:iCs/>
        </w:rPr>
        <w:t>A</w:t>
      </w:r>
      <w:r>
        <w:t xml:space="preserve"> seen under ambient conditions. These findings suggest that manipulating EPF expression and reducing </w:t>
      </w:r>
      <w:r w:rsidRPr="00996502">
        <w:rPr>
          <w:i/>
          <w:iCs/>
        </w:rPr>
        <w:t>SD</w:t>
      </w:r>
      <w:r>
        <w:t xml:space="preserve"> in plants that use C</w:t>
      </w:r>
      <w:r w:rsidRPr="00996502">
        <w:rPr>
          <w:vertAlign w:val="subscript"/>
        </w:rPr>
        <w:t>4</w:t>
      </w:r>
      <w:r>
        <w:t xml:space="preserve"> photosynthesis may result in a reduced photosynthetic penalty. Alternatively, as atmospheric CO</w:t>
      </w:r>
      <w:r w:rsidRPr="00996502">
        <w:rPr>
          <w:vertAlign w:val="subscript"/>
        </w:rPr>
        <w:t>2</w:t>
      </w:r>
      <w:r>
        <w:t xml:space="preserve"> conditions </w:t>
      </w:r>
      <w:r>
        <w:lastRenderedPageBreak/>
        <w:t>continue to rise, photorespiratory carbon losses will likely decline in these C</w:t>
      </w:r>
      <w:r w:rsidRPr="00996502">
        <w:rPr>
          <w:vertAlign w:val="subscript"/>
        </w:rPr>
        <w:t>3</w:t>
      </w:r>
      <w:r>
        <w:t xml:space="preserve"> mutants, as CO</w:t>
      </w:r>
      <w:r w:rsidRPr="00996502">
        <w:rPr>
          <w:vertAlign w:val="subscript"/>
        </w:rPr>
        <w:t xml:space="preserve">2 </w:t>
      </w:r>
      <w:r>
        <w:t>to O</w:t>
      </w:r>
      <w:r w:rsidRPr="00996502">
        <w:rPr>
          <w:vertAlign w:val="subscript"/>
        </w:rPr>
        <w:t>2</w:t>
      </w:r>
      <w:r>
        <w:t xml:space="preserve"> ratio increases. It would be valuable to test this by growing these C</w:t>
      </w:r>
      <w:r>
        <w:rPr>
          <w:vertAlign w:val="subscript"/>
        </w:rPr>
        <w:t xml:space="preserve">3 </w:t>
      </w:r>
      <w:r>
        <w:t>EPF plants under future predicted CO</w:t>
      </w:r>
      <w:r>
        <w:rPr>
          <w:vertAlign w:val="subscript"/>
        </w:rPr>
        <w:t>2</w:t>
      </w:r>
      <w:r>
        <w:t xml:space="preserve"> conditions, either in a growth chamber, or even better, in the field under free-air CO</w:t>
      </w:r>
      <w:r>
        <w:rPr>
          <w:vertAlign w:val="subscript"/>
        </w:rPr>
        <w:t>2</w:t>
      </w:r>
      <w:r>
        <w:t xml:space="preserve"> enrichment (FACE). Furthermore, there are several other methods of estimating photorespiration rate, each with their own drawback, as summarised by </w:t>
      </w:r>
      <w:r>
        <w:fldChar w:fldCharType="begin"/>
      </w:r>
      <w:r>
        <w:instrText xml:space="preserve"> ADDIN ZOTERO_ITEM CSL_CITATION {"citationID":"aa5u8r9t5d","properties":{"formattedCitation":"\\uldash{(Bellasio {\\i{}et al.}, 2014)}","plainCitation":"(Bellasio et al., 2014)","dontUpdate":true,"noteIndex":0},"citationItems":[{"id":462,"uris":["http://zotero.org/users/local/Hcd06Tc7/items/GW9FUNK3"],"itemData":{"id":462,"type":"article-journal","abstract":"Large-scale research programmes seeking to characterize the C4 pathway have a requirement for a simple, high throughput screen that quantifies photorespiratory activity in C3 and C4 model systems. At present, approaches rely on model-fitting to assimilatory responses (A/C i curves, PSII quantum yield) or real-time carbon isotope discrimination, which are complicated and time-consuming. Here we present a method, and the associated theory, to determine the effectiveness of the C4 carboxylation, carbon concentration mechanism (CCM) by assessing the responsiveness of V O/V C, the ratio of RuBisCO oxygenase to carboxylase activity, upon transfer to low O2. This determination compares concurrent gas exchange and pulse-modulated chlorophyll fluorescence under ambient and low O2, using widely available equipment. Run time for the procedure can take as little as 6 minutes if plants are pre-adapted. The responsiveness of V O/V C is derived for typical C3 (tobacco, rice, wheat) and C4 (maize, Miscanthus, cleome) plants, and compared with full C3 and C4 model systems. We also undertake sensitivity analyses to determine the impact of R LIGHT (respiration in the light) and the effectiveness of the light saturating pulse used by fluorescence systems. The results show that the method can readily resolve variations in photorespiratory activity between C3 and C4 plants and could be used to rapidly screen large numbers of mutants or transformants in high throughput studies.","container-title":"Journal of Experimental Botany","DOI":"10.1093/jxb/eru238","ISSN":"1460-2431","issue":"13","journalAbbreviation":"J Exp Bot","language":"eng","note":"PMID: 25006037\nPMCID: PMC4085971","page":"3769-3779","source":"PubMed","title":"A high throughput gas exchange screen for determining rates of photorespiration or regulation of C4 activity","volume":"65","author":[{"family":"Bellasio","given":"Chandra"},{"family":"Burgess","given":"Steven J."},{"family":"Griffiths","given":"Howard"},{"family":"Hibberd","given":"Julian M."}],"issued":{"date-parts":[["2014",7]]}}}],"schema":"https://github.com/citation-style-language/schema/raw/master/csl-citation.json"} </w:instrText>
      </w:r>
      <w:r>
        <w:fldChar w:fldCharType="separate"/>
      </w:r>
      <w:r w:rsidRPr="00666915">
        <w:rPr>
          <w:szCs w:val="24"/>
          <w:u w:val="dash"/>
        </w:rPr>
        <w:t xml:space="preserve">Bellasio </w:t>
      </w:r>
      <w:r w:rsidRPr="0033099E">
        <w:rPr>
          <w:szCs w:val="24"/>
          <w:u w:val="dash"/>
        </w:rPr>
        <w:t>et al</w:t>
      </w:r>
      <w:r w:rsidRPr="00666915">
        <w:rPr>
          <w:i/>
          <w:iCs/>
          <w:szCs w:val="24"/>
          <w:u w:val="dash"/>
        </w:rPr>
        <w:t>.</w:t>
      </w:r>
      <w:r w:rsidRPr="00666915">
        <w:rPr>
          <w:szCs w:val="24"/>
          <w:u w:val="dash"/>
        </w:rPr>
        <w:t xml:space="preserve"> </w:t>
      </w:r>
      <w:r>
        <w:rPr>
          <w:szCs w:val="24"/>
          <w:u w:val="dash"/>
        </w:rPr>
        <w:t>(</w:t>
      </w:r>
      <w:r w:rsidRPr="00666915">
        <w:rPr>
          <w:szCs w:val="24"/>
          <w:u w:val="dash"/>
        </w:rPr>
        <w:t>2014)</w:t>
      </w:r>
      <w:r>
        <w:fldChar w:fldCharType="end"/>
      </w:r>
      <w:r>
        <w:t>. Thus, it may be beneficial to confirm these measurements, by using an alternative method.</w:t>
      </w:r>
    </w:p>
    <w:p w14:paraId="3A19E129" w14:textId="77777777" w:rsidR="00083A71" w:rsidRPr="00EE6D49" w:rsidRDefault="00083A71" w:rsidP="00397357">
      <w:pPr>
        <w:ind w:firstLine="720"/>
      </w:pPr>
      <w:r>
        <w:t xml:space="preserve">Whilst often regarded as a wasteful process, photorespiration can also act as an important alternative electron sink, along with cyclic electron transfer (CET) and non-photochemical quenching (NPQ), which together protect the photosystems’ reaction centres from photo-oxidative stress. Plants with reduced </w:t>
      </w:r>
      <w:r>
        <w:rPr>
          <w:i/>
          <w:iCs/>
        </w:rPr>
        <w:t>g</w:t>
      </w:r>
      <w:r>
        <w:rPr>
          <w:vertAlign w:val="subscript"/>
        </w:rPr>
        <w:t>s</w:t>
      </w:r>
      <w:r>
        <w:t xml:space="preserve"> and thus </w:t>
      </w:r>
      <w:r>
        <w:rPr>
          <w:i/>
          <w:iCs/>
        </w:rPr>
        <w:t>C</w:t>
      </w:r>
      <w:r>
        <w:rPr>
          <w:vertAlign w:val="subscript"/>
        </w:rPr>
        <w:t>i</w:t>
      </w:r>
      <w:r>
        <w:t xml:space="preserve">, either through reduced </w:t>
      </w:r>
      <w:r>
        <w:rPr>
          <w:i/>
          <w:iCs/>
        </w:rPr>
        <w:t xml:space="preserve">SD </w:t>
      </w:r>
      <w:r>
        <w:t>or stomatal aperture, have a reduced capacity to accept NADPH via the CBB cycle, since it is limited by CO</w:t>
      </w:r>
      <w:r>
        <w:rPr>
          <w:vertAlign w:val="subscript"/>
        </w:rPr>
        <w:t>2</w:t>
      </w:r>
      <w:r>
        <w:t xml:space="preserve"> </w:t>
      </w:r>
      <w:r w:rsidRPr="00856367">
        <w:t>substrate</w:t>
      </w:r>
      <w:r>
        <w:t>. This backlog of reducing power can result in an over-reduction of the photosynthetic electron transport chain, which can lead to the production of ROS within the reaction centres. The EPF mutants are therefore at greater risk of photo-oxidative damage. However, the work presented in this Chapter revealed that AtEPF2-OE plants have enhanced rates of CET</w:t>
      </w:r>
      <w:r w:rsidR="005A5FE0">
        <w:t xml:space="preserve"> (and thus photosynthetic control)</w:t>
      </w:r>
      <w:r>
        <w:t xml:space="preserve"> and NPQ under well-watered growth light conditions. </w:t>
      </w:r>
      <w:r w:rsidR="005A5FE0">
        <w:t>These processes</w:t>
      </w:r>
      <w:r>
        <w:t xml:space="preserve"> protect PSI and PSII, respectively</w:t>
      </w:r>
      <w:r w:rsidR="005A5FE0">
        <w:t>, and may explain why the quantum yield of both photosystems was reduced in AtEPF2-OE compared to controls, in addition to the likely restricted regeneration of NADP+ by the CBB cycle.</w:t>
      </w:r>
      <w:r w:rsidR="00397357">
        <w:t xml:space="preserve"> </w:t>
      </w:r>
      <w:r>
        <w:t xml:space="preserve">Altering EPF expression in Arabidopsis </w:t>
      </w:r>
      <w:r w:rsidR="00397357">
        <w:t xml:space="preserve">was therefore found </w:t>
      </w:r>
      <w:r>
        <w:t>not</w:t>
      </w:r>
      <w:r w:rsidR="00397357">
        <w:t xml:space="preserve"> to</w:t>
      </w:r>
      <w:r>
        <w:t xml:space="preserve"> impact on the plant’s photoprotective capa</w:t>
      </w:r>
      <w:r w:rsidR="00397357">
        <w:t>city</w:t>
      </w:r>
      <w:r>
        <w:t>, and they were able to effectively upregulate these mechanisms</w:t>
      </w:r>
      <w:r w:rsidR="00397357">
        <w:t xml:space="preserve"> </w:t>
      </w:r>
      <w:r>
        <w:t>to prevent the over-reduction of the electron acceptors downstream of PSI, as seen by their similar levels of Y(NA) to controls. However, these measurements were only performed under growth light, and so it would be interesting to see how these plants cope when subjected to high light stress, which would cause greater excitation pressure. It is possible that their enhanced rates of photorespiration may also offer further photoprotection in these low-</w:t>
      </w:r>
      <w:r w:rsidRPr="00996502">
        <w:rPr>
          <w:i/>
          <w:iCs/>
        </w:rPr>
        <w:t xml:space="preserve">SD </w:t>
      </w:r>
      <w:r>
        <w:t>plants.</w:t>
      </w:r>
    </w:p>
    <w:p w14:paraId="0DDFA45C" w14:textId="77777777" w:rsidR="008E31B9" w:rsidRDefault="00083A71" w:rsidP="008E31B9">
      <w:pPr>
        <w:ind w:firstLine="720"/>
      </w:pPr>
      <w:r>
        <w:t>Assessing gas exchange, photorespiration and photochemistry in these mutants over a period of water restriction revealed that plants with lower SD are able to maintain greater amounts of water in their soil for longer. Throughout the drought treatment, low-</w:t>
      </w:r>
      <w:r w:rsidRPr="00C91BF6">
        <w:rPr>
          <w:i/>
          <w:iCs/>
        </w:rPr>
        <w:t>SD</w:t>
      </w:r>
      <w:r>
        <w:t xml:space="preserve"> plants maintained similar levels of </w:t>
      </w:r>
      <w:r w:rsidRPr="00C91BF6">
        <w:rPr>
          <w:i/>
          <w:iCs/>
        </w:rPr>
        <w:t>g</w:t>
      </w:r>
      <w:r w:rsidRPr="00C91BF6">
        <w:rPr>
          <w:vertAlign w:val="subscript"/>
        </w:rPr>
        <w:t>s</w:t>
      </w:r>
      <w:r>
        <w:t>,</w:t>
      </w:r>
      <w:r w:rsidRPr="00C91BF6">
        <w:rPr>
          <w:i/>
          <w:iCs/>
        </w:rPr>
        <w:t xml:space="preserve"> A</w:t>
      </w:r>
      <w:r>
        <w:t>, photorespiration and photoprotection throughout, suggesting that they were largely unaffected by the drought. This is in contrast with the control and high</w:t>
      </w:r>
      <w:r w:rsidRPr="00C91BF6">
        <w:rPr>
          <w:i/>
          <w:iCs/>
        </w:rPr>
        <w:t xml:space="preserve">-SD </w:t>
      </w:r>
      <w:r>
        <w:t xml:space="preserve">line, which showed an obvious drought response of stomatal closure, which caused photosynthesis to decline, and photorespiration, CET and NPQ to increase. </w:t>
      </w:r>
      <w:r>
        <w:lastRenderedPageBreak/>
        <w:t>The low-</w:t>
      </w:r>
      <w:r w:rsidRPr="007464F4">
        <w:rPr>
          <w:i/>
          <w:iCs/>
        </w:rPr>
        <w:t>SD</w:t>
      </w:r>
      <w:r>
        <w:t xml:space="preserve"> plants showed very little response, despite having lost similar amounts of water by the end of the treatment, with only a small change in these parameters occurring on the 10</w:t>
      </w:r>
      <w:r w:rsidRPr="009B4D24">
        <w:rPr>
          <w:vertAlign w:val="superscript"/>
        </w:rPr>
        <w:t>th</w:t>
      </w:r>
      <w:r>
        <w:t xml:space="preserve"> day. This suggests that the plants are at least 2 days behind when droughted, or perhaps their greater rates of photorespiration and photoprotection under normal conditions are able to buffer some of this increased redox stress.</w:t>
      </w:r>
    </w:p>
    <w:p w14:paraId="57B11551" w14:textId="77777777" w:rsidR="008E31B9" w:rsidRDefault="008E31B9" w:rsidP="008E31B9">
      <w:pPr>
        <w:ind w:firstLine="720"/>
        <w:sectPr w:rsidR="008E31B9" w:rsidSect="009D3DC9">
          <w:headerReference w:type="even" r:id="rId145"/>
          <w:headerReference w:type="default" r:id="rId146"/>
          <w:footerReference w:type="even" r:id="rId147"/>
          <w:footerReference w:type="default" r:id="rId148"/>
          <w:footerReference w:type="first" r:id="rId149"/>
          <w:pgSz w:w="11906" w:h="16838" w:code="9"/>
          <w:pgMar w:top="1440" w:right="1440" w:bottom="1440" w:left="1797" w:header="709" w:footer="170" w:gutter="0"/>
          <w:cols w:space="708"/>
          <w:docGrid w:linePitch="360"/>
        </w:sectPr>
      </w:pPr>
    </w:p>
    <w:p w14:paraId="3F8BB199" w14:textId="77777777" w:rsidR="00083A71" w:rsidRDefault="00083A71" w:rsidP="00083A71">
      <w:pPr>
        <w:spacing w:after="120"/>
        <w:jc w:val="center"/>
        <w:outlineLvl w:val="0"/>
        <w:rPr>
          <w:rFonts w:asciiTheme="minorHAnsi" w:eastAsiaTheme="majorEastAsia" w:hAnsiTheme="minorHAnsi" w:cs="Calibri"/>
          <w:b/>
          <w:caps/>
          <w:sz w:val="48"/>
          <w:szCs w:val="48"/>
        </w:rPr>
      </w:pPr>
    </w:p>
    <w:p w14:paraId="6D290702" w14:textId="77777777" w:rsidR="00083A71" w:rsidRPr="00F71ECE" w:rsidRDefault="00083A71" w:rsidP="00083A71">
      <w:pPr>
        <w:spacing w:after="120"/>
        <w:jc w:val="center"/>
        <w:outlineLvl w:val="0"/>
        <w:rPr>
          <w:rFonts w:asciiTheme="minorHAnsi" w:eastAsiaTheme="majorEastAsia" w:hAnsiTheme="minorHAnsi" w:cs="Calibri"/>
          <w:b/>
          <w:caps/>
          <w:sz w:val="48"/>
          <w:szCs w:val="48"/>
        </w:rPr>
      </w:pPr>
      <w:bookmarkStart w:id="40" w:name="_Toc131628568"/>
      <w:r w:rsidRPr="00F71ECE">
        <w:rPr>
          <w:rFonts w:asciiTheme="minorHAnsi" w:eastAsiaTheme="majorEastAsia" w:hAnsiTheme="minorHAnsi" w:cs="Calibri"/>
          <w:b/>
          <w:caps/>
          <w:sz w:val="48"/>
          <w:szCs w:val="48"/>
        </w:rPr>
        <w:t>CHAPTER 4</w:t>
      </w:r>
      <w:bookmarkEnd w:id="40"/>
    </w:p>
    <w:p w14:paraId="59FEBC0E" w14:textId="77777777" w:rsidR="00083A71" w:rsidRPr="00F71ECE" w:rsidRDefault="00083A71" w:rsidP="00083A71">
      <w:pPr>
        <w:spacing w:after="240"/>
        <w:jc w:val="center"/>
        <w:outlineLvl w:val="1"/>
        <w:rPr>
          <w:rFonts w:asciiTheme="minorHAnsi" w:eastAsiaTheme="majorEastAsia" w:hAnsiTheme="minorHAnsi" w:cs="Calibri"/>
          <w:b/>
          <w:sz w:val="40"/>
          <w:szCs w:val="40"/>
        </w:rPr>
      </w:pPr>
      <w:bookmarkStart w:id="41" w:name="_Toc131628569"/>
      <w:r w:rsidRPr="00F71ECE">
        <w:rPr>
          <w:rFonts w:asciiTheme="minorHAnsi" w:eastAsiaTheme="majorEastAsia" w:hAnsiTheme="minorHAnsi" w:cs="Calibri"/>
          <w:b/>
          <w:sz w:val="40"/>
          <w:szCs w:val="40"/>
        </w:rPr>
        <w:t xml:space="preserve">Investigating the roles of paralogous </w:t>
      </w:r>
      <w:r w:rsidRPr="00F71ECE">
        <w:rPr>
          <w:rFonts w:asciiTheme="minorHAnsi" w:eastAsiaTheme="majorEastAsia" w:hAnsiTheme="minorHAnsi" w:cs="Calibri"/>
          <w:b/>
          <w:i/>
          <w:iCs/>
          <w:sz w:val="40"/>
          <w:szCs w:val="40"/>
        </w:rPr>
        <w:t xml:space="preserve">ZmEPFL9 </w:t>
      </w:r>
      <w:r w:rsidRPr="00F71ECE">
        <w:rPr>
          <w:rFonts w:asciiTheme="minorHAnsi" w:eastAsiaTheme="majorEastAsia" w:hAnsiTheme="minorHAnsi" w:cs="Calibri"/>
          <w:b/>
          <w:sz w:val="40"/>
          <w:szCs w:val="40"/>
        </w:rPr>
        <w:t>genes in maize stomatal development</w:t>
      </w:r>
      <w:bookmarkEnd w:id="41"/>
    </w:p>
    <w:p w14:paraId="1C814752" w14:textId="77777777" w:rsidR="00083A71" w:rsidRPr="00F71ECE" w:rsidRDefault="00083A71" w:rsidP="00083A71">
      <w:pPr>
        <w:jc w:val="left"/>
        <w:rPr>
          <w:sz w:val="28"/>
          <w:szCs w:val="28"/>
        </w:rPr>
      </w:pPr>
    </w:p>
    <w:p w14:paraId="2699CD49"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42" w:name="_Toc131628570"/>
      <w:r w:rsidRPr="00F71ECE">
        <w:rPr>
          <w:rFonts w:asciiTheme="minorHAnsi" w:eastAsiaTheme="majorEastAsia" w:hAnsiTheme="minorHAnsi" w:cs="Calibri"/>
          <w:b/>
          <w:sz w:val="28"/>
          <w:szCs w:val="28"/>
        </w:rPr>
        <w:t>4.1</w:t>
      </w:r>
      <w:r w:rsidRPr="00F71ECE">
        <w:rPr>
          <w:rFonts w:asciiTheme="minorHAnsi" w:eastAsiaTheme="majorEastAsia" w:hAnsiTheme="minorHAnsi" w:cs="Calibri"/>
          <w:b/>
          <w:sz w:val="28"/>
          <w:szCs w:val="28"/>
        </w:rPr>
        <w:tab/>
        <w:t>Introduction</w:t>
      </w:r>
      <w:bookmarkEnd w:id="42"/>
    </w:p>
    <w:p w14:paraId="756541B5" w14:textId="77777777" w:rsidR="00083A71" w:rsidRPr="00F71ECE" w:rsidRDefault="00083A71" w:rsidP="00083A71">
      <w:r w:rsidRPr="00F71ECE">
        <w:t>Maize (</w:t>
      </w:r>
      <w:r w:rsidRPr="00F71ECE">
        <w:rPr>
          <w:i/>
          <w:iCs/>
        </w:rPr>
        <w:t xml:space="preserve">Zea mays </w:t>
      </w:r>
      <w:r w:rsidRPr="00F71ECE">
        <w:t>L., also commonly known as corn) is an extremely important and versatile multi-purpose crop. Despite its later domestication than wheat (</w:t>
      </w:r>
      <w:r w:rsidRPr="00F71ECE">
        <w:rPr>
          <w:i/>
          <w:iCs/>
        </w:rPr>
        <w:t xml:space="preserve">Triticum </w:t>
      </w:r>
      <w:proofErr w:type="spellStart"/>
      <w:r w:rsidRPr="00F71ECE">
        <w:rPr>
          <w:i/>
          <w:iCs/>
        </w:rPr>
        <w:t>aestivum</w:t>
      </w:r>
      <w:proofErr w:type="spellEnd"/>
      <w:r w:rsidRPr="00F71ECE">
        <w:rPr>
          <w:i/>
          <w:iCs/>
        </w:rPr>
        <w:t xml:space="preserve"> </w:t>
      </w:r>
      <w:r w:rsidRPr="00F71ECE">
        <w:t xml:space="preserve">L.) </w:t>
      </w:r>
      <w:r w:rsidRPr="00F71ECE">
        <w:fldChar w:fldCharType="begin"/>
      </w:r>
      <w:r>
        <w:instrText xml:space="preserve"> ADDIN ZOTERO_ITEM CSL_CITATION {"citationID":"JvEQAFml","properties":{"formattedCitation":"(Kennett et al., 2020)","plainCitation":"(Kennett et al., 2020)","noteIndex":0},"citationItems":[{"id":411,"uris":["http://zotero.org/users/local/Hcd06Tc7/items/SADSTW4I"],"itemData":{"id":411,"type":"article-journal","abstract":"Maize is a cultigen of global economic importance, but when it first became a staple grain in the Americas, was unknown and contested. Here, we report direct isotopic dietary evidence from 52 radiocarbon-dated human skeletons from two remarkably well-preserved rock-shelter contexts in the Maya Mountains of Belize spanning the past 10,000 years. Individuals dating before ~4700 calendar years before present (cal B.P.) show no clear evidence for the consumption of maize. Evidence for substantial maize consumption (~30% of total diet) appears in some individuals between 4700 and 4000 cal B.P. Isotopic evidence after 4000 cal B.P. indicates that maize became a persistently used staple grain comparable in dietary significance to later maize agriculturalists in the region (&gt;70% of total diet). These data provide the earliest definitive evidence for maize as a staple grain in the Americas.","container-title":"Science Advances","DOI":"10.1126/sciadv.aba3245","issue":"23","note":"publisher: American Association for the Advancement of Science","page":"eaba3245","source":"science.org (Atypon)","title":"Early isotopic evidence for maize as a staple grain in the Americas","volume":"6","author":[{"family":"Kennett","given":"Douglas J."},{"family":"Prufer","given":"Keith M."},{"family":"Culleton","given":"Brendan J."},{"family":"George","given":"Richard J."},{"family":"Robinson","given":"Mark"},{"family":"Trask","given":"Willa R."},{"family":"Buckley","given":"Gina M."},{"family":"Moes","given":"Emily"},{"family":"Kate","given":"Emily J."},{"family":"Harper","given":"Thomas K."},{"family":"O’Donnell","given":"Lexi"},{"family":"Ray","given":"Erin E."},{"family":"Hill","given":"Ethan C."},{"family":"Alsgaard","given":"Asia"},{"family":"Merriman","given":"Christopher"},{"family":"Meredith","given":"Clayton"},{"family":"Edgar","given":"Heather J. H."},{"family":"Awe","given":"Jaime J."},{"family":"Gutierrez","given":"Said M."}],"issued":{"date-parts":[["2020",6,3]]}}}],"schema":"https://github.com/citation-style-language/schema/raw/master/csl-citation.json"} </w:instrText>
      </w:r>
      <w:r w:rsidRPr="00F71ECE">
        <w:fldChar w:fldCharType="separate"/>
      </w:r>
      <w:r w:rsidRPr="00977CB3">
        <w:t>(Kennett et al., 2020)</w:t>
      </w:r>
      <w:r w:rsidRPr="00F71ECE">
        <w:fldChar w:fldCharType="end"/>
      </w:r>
      <w:r w:rsidRPr="00F71ECE">
        <w:t>, maize has become the leading cereal in terms of annual grain production, which exceeded 1.14 billion tonnes in 2022 (</w:t>
      </w:r>
      <w:r w:rsidRPr="00D62CC7">
        <w:t>FAS USDA, 2023</w:t>
      </w:r>
      <w:r w:rsidRPr="00F71ECE">
        <w:t xml:space="preserve">), and is expected to surpass wheat as the most widely cultivated and traded crop in the coming decade </w:t>
      </w:r>
      <w:r w:rsidRPr="00F71ECE">
        <w:fldChar w:fldCharType="begin"/>
      </w:r>
      <w:r>
        <w:instrText xml:space="preserve"> ADDIN ZOTERO_ITEM CSL_CITATION {"citationID":"5dMg26YV","properties":{"formattedCitation":"(Erenstein et al., 2022)","plainCitation":"(Erenstein et al., 2022)","noteIndex":0},"citationItems":[{"id":131,"uris":["http://zotero.org/users/local/Hcd06Tc7/items/5A8U3IV6"],"itemData":{"id":131,"type":"article-journal","abstract":"Since its domestication some 9,000 years ago, maize (Zea mays L.; corn) has played an increasing and diverse role in global agri-food systems. Global maize production has surged in the past few decades, propelled by rising demand and a combination of technological advances, yield increases and area expansion. Maize is already the leading cereal in terms of production volume and is set to become the most widely grown and traded crop in the coming decade. It is a versatile multi-purpose crop, primarily used as a feed globally, but also is important as a food crop, especially in sub-Saharan Africa and Latin America, besides other non-food uses. This paper reviews maize production, consumption, and international trade to examine the changing trends in global supply and demand conditions over the past quarter century and the implications for research and development (R&amp;D), particularly in the Global South. The inclusiveness and sustainability of the ongoing transformation of agri-food systems in the Global South merit particular attention. There is a need for further investments in R&amp;D, particularly to enhance maize’s food and livelihood security roles and to sustainably intensify maize production while staying within the planetary boundaries.","container-title":"Food Security","DOI":"10.1007/s12571-022-01288-7","ISSN":"1876-4525","issue":"5","journalAbbreviation":"Food Sec.","language":"en","license":"2022 The Author(s)","note":"Company: Springer\nDistributor: Springer\nInstitution: Springer\nLabel: Springer\nnumber: 5\npublisher: Springer Netherlands","page":"1295-1319","source":"link.springer.com","title":"Global maize production, consumption and trade: trends and R&amp;D implications","title-short":"Global maize production, consumption and trade","volume":"14","author":[{"family":"Erenstein","given":"Olaf"},{"family":"Jaleta","given":"Moti"},{"family":"Sonder","given":"Kai"},{"family":"Mottaleb","given":"Khondoker"},{"family":"Prasanna","given":"B. M."}],"issued":{"date-parts":[["2022",10,1]]}}}],"schema":"https://github.com/citation-style-language/schema/raw/master/csl-citation.json"} </w:instrText>
      </w:r>
      <w:r w:rsidRPr="00F71ECE">
        <w:fldChar w:fldCharType="separate"/>
      </w:r>
      <w:r w:rsidRPr="00977CB3">
        <w:t>(Erenstein et al., 2022)</w:t>
      </w:r>
      <w:r w:rsidRPr="00F71ECE">
        <w:fldChar w:fldCharType="end"/>
      </w:r>
      <w:r w:rsidRPr="00F71ECE">
        <w:t>. Corn is a staple food in the diets of millions of people, particularly within Sub-Saharan Africa, Latin America, and some South Asian countries, where it provides over 20% of their daily food calories (</w:t>
      </w:r>
      <w:r w:rsidRPr="00F71ECE">
        <w:fldChar w:fldCharType="begin"/>
      </w:r>
      <w:r>
        <w:instrText xml:space="preserve"> ADDIN ZOTERO_ITEM CSL_CITATION {"citationID":"LnEQVvL1","properties":{"formattedCitation":"(Shiferaw {\\i{}et al.}, 2011)","plainCitation":"(Shiferaw et al., 2011)","dontUpdate":true,"noteIndex":0},"citationItems":[{"id":413,"uris":["http://zotero.org/users/local/Hcd06Tc7/items/2R5U5IK7"],"itemData":{"id":413,"type":"article-journal","abstract":"Maize is one of the most important food crops in the world and, together with rice and wheat, provides at least 30% of the food calories to more than 4.5 billion people in 94 developing countries. In parts of Africa and Mesoamerica, maize alone contributes over 20% of food calories. Maize is also a key ingredient in animal feed and is used extensively in industrial products, including the production of biofuels. Increasing demand and production shortfalls in global maize supplies have worsened market volatility and contributed to surging global maize prices. Climatic variability and change, and the consequent rise in abiotic and biotic stresses, further confound the problem. Unless concerted and vigorous measures are taken to address these challenges and accelerate yield growth, the outcome will be hunger and food insecurity for millions of poor consumers. We review the research challenges of ensuring global food security in maize, particularly in the context of climate change. The paper summarizes the importance of maize for food, nutrition and livelihood security and details the historical productivity of maize, consumption patterns and future trends. We show how crop breeding to overcome biotic and abiotic stresses will play a key role in meeting future maize demand. Attention needs to be directed at the generation of high yielding, stress-tolerant and widely-adapted maize varieties through judicious combination of conventional and molecular breeding approaches. The use of improved germplasm per se will not, however, be enough to raise yields and enhance adaptation to climate change, and will need to be complemented by improved crop and agronomic practices. Faced with emasculated state extension provision and imperfect markets, new extension approaches and institutional innovations are required that enhance farmers’ access to information, seeds, other inputs, finance and output markets. Over the long-term, large public and private sector investment and sustained political commitment and policy support for technology generation and delivery are needed to overcome hunger, raise the incomes of smallholder farmers and meet the challenges of growing demand for maize at the global level.","container-title":"Food Security","DOI":"10.1007/s12571-011-0140-5","ISSN":"1876-4525","issue":"3","journalAbbreviation":"Food Sec.","language":"en","page":"307-327","source":"Springer Link","title":"Crops that feed the world 6. Past successes and future challenges to the role played by maize in global food security","volume":"3","author":[{"family":"Shiferaw","given":"Bekele"},{"family":"Prasanna","given":"Boddupalli M."},{"family":"Hellin","given":"Jonathan"},{"family":"Bänziger","given":"Marianne"}],"issued":{"date-parts":[["2011",9,1]]}}}],"schema":"https://github.com/citation-style-language/schema/raw/master/csl-citation.json"} </w:instrText>
      </w:r>
      <w:r w:rsidRPr="00F71ECE">
        <w:fldChar w:fldCharType="separate"/>
      </w:r>
      <w:r w:rsidRPr="00F71ECE">
        <w:rPr>
          <w:szCs w:val="24"/>
        </w:rPr>
        <w:t xml:space="preserve">Shiferaw </w:t>
      </w:r>
      <w:r w:rsidRPr="0033099E">
        <w:rPr>
          <w:szCs w:val="24"/>
        </w:rPr>
        <w:t>et al.</w:t>
      </w:r>
      <w:r w:rsidRPr="005A0F9D">
        <w:rPr>
          <w:szCs w:val="24"/>
        </w:rPr>
        <w:t>,</w:t>
      </w:r>
      <w:r w:rsidRPr="00F71ECE">
        <w:rPr>
          <w:szCs w:val="24"/>
        </w:rPr>
        <w:t xml:space="preserve"> 2011)</w:t>
      </w:r>
      <w:r w:rsidRPr="00F71ECE">
        <w:fldChar w:fldCharType="end"/>
      </w:r>
      <w:r w:rsidRPr="00F71ECE">
        <w:t xml:space="preserve">. However, most of the global maize production (61%) is currently used to feed livestock, particularly in the Global North </w:t>
      </w:r>
      <w:r w:rsidRPr="00D62CC7">
        <w:t>(FAO, 2021).</w:t>
      </w:r>
      <w:r w:rsidRPr="00F71ECE">
        <w:t xml:space="preserve"> As the diets of economically developing countries shift towards greater meat consumption, coupled with our rapidly rising world population, there is an accelerating demand for maize (</w:t>
      </w:r>
      <w:r w:rsidRPr="00F71ECE">
        <w:fldChar w:fldCharType="begin"/>
      </w:r>
      <w:r>
        <w:instrText xml:space="preserve"> ADDIN ZOTERO_ITEM CSL_CITATION {"citationID":"IKdKn22G","properties":{"formattedCitation":"(Erenstein, 2010)","plainCitation":"(Erenstein, 2010)","dontUpdate":true,"noteIndex":0},"citationItems":[{"id":410,"uris":["http://zotero.org/users/local/Hcd06Tc7/items/D5GUNM3W"],"itemData":{"id":410,"type":"article-journal","abstract":"Asia's maize (Zea mays L.) sector has shown rapid growth during the last few decades. This article reviews the evolving maize sector in Asia, focusing on the eight main maize-producing countries: China, India, Indonesia, Nepal, Pakistan, Philippines, Thailand, and Vietnam. Taken together, these eight Asian countries now produce 98% of Asia's maize and 26% of global maize but show major geographic variation in maize economy indicators and dynamics. The article flags some of the implications of Asia's maize sector for the poor and the evolving roles for the public and private sectors. Challenges and opportunities to accelerate maize production in Asia are reviewed. There remain significant growth opportunities for maize in Asia, and this calls for an integrated research and development approach to strengthen the innovation pathways needed to sustainably reduce poverty, enhance incomes and conserve natural resources.","container-title":"Journal of New Seeds","DOI":"10.1080/15228860903517770","ISSN":"1522-886X","issue":"1","note":"publisher: Taylor &amp; Francis\n_eprint: https://doi.org/10.1080/15228860903517770","page":"1-15","source":"Taylor and Francis+NEJM","title":"The Evolving Maize Sector in Asia: Challenges and Opportunities","title-short":"The Evolving Maize Sector in Asia","volume":"11","author":[{"family":"Erenstein","given":"Olaf"}],"issued":{"date-parts":[["2010",3,19]]}}}],"schema":"https://github.com/citation-style-language/schema/raw/master/csl-citation.json"} </w:instrText>
      </w:r>
      <w:r w:rsidRPr="00F71ECE">
        <w:fldChar w:fldCharType="separate"/>
      </w:r>
      <w:r w:rsidRPr="00F71ECE">
        <w:t>Erenstein, 2010)</w:t>
      </w:r>
      <w:r w:rsidRPr="00F71ECE">
        <w:fldChar w:fldCharType="end"/>
      </w:r>
      <w:r w:rsidRPr="00F71ECE">
        <w:t xml:space="preserve">. Furthermore, maize is a major industrial and energy crop, and provides the predominant raw material for both bioethanol and biogas production, from its grain and biomass, respectively </w:t>
      </w:r>
      <w:r w:rsidRPr="00F71ECE">
        <w:fldChar w:fldCharType="begin"/>
      </w:r>
      <w:r w:rsidRPr="00F71ECE">
        <w:instrText xml:space="preserve"> ADDIN ZOTERO_ITEM CSL_CITATION {"citationID":"MU436dgs","properties":{"formattedCitation":"(Skoufogianni {\\i{}et al.}, 2019)","plainCitation":"(Skoufogianni et al., 2019)","dontUpdate":true,"noteIndex":0},"citationItems":[{"id":132,"uris":["http://zotero.org/users/local/Hcd06Tc7/items/VFJ4M23R"],"itemData":{"id":132,"type":"book","abstract":"Maize is the predominant raw material (together with sugar cane) for the production of bioethanol, the most common and widespread biofuel, and at the same time the predominant raw material for biogas production, with the highest yields in Europe. The advantage of maize biomass over other energy plants is the fact that biomass occurs after harvesting the seed and does not require the use of a different area for its development. The main drawback of the use of maize biomass is the negative effects of removing crop residues on fertility and the physical properties of the soil. Bioethanol’s share of global biofuel production is over 94%, as many countries are replacing a portion of their fossil fuels with biofuels, according to international regulations. The choice of crops used as feedstock for the production of bioethanol is strongly associated with local climatic factors. About 60% of world bioethanol production is made with cane raw material in the Central and South American countries, with Brazil leading, while the remaining 40% from other crops with North America producing bioethanol almost exclusively from maize, and the EU uses as raw material raw starch (cereals and maize) as well as crops such as sugar beet and sweet sorghum.","ISBN":"978-1-83880-262-2","language":"en","note":"container-title: Maize - Production and Use\nDOI: 10.5772/intechopen.88969","publisher":"IntechOpen","source":"www.intechopen.com","title":"Maize as Energy Crop","URL":"https://www.intechopen.com/chapters/69018","author":[{"family":"Skoufogianni","given":"Elpiniki"},{"family":"Solomou","given":"Alexandra"},{"family":"Charvalas","given":"Georgios"},{"family":"Danalatos","given":"Nicholaos"},{"family":"Skoufogianni","given":"Elpiniki"},{"family":"Solomou","given":"Alexandra"},{"family":"Charvalas","given":"Georgios"},{"family":"Danalatos","given":"Nicholaos"}],"accessed":{"date-parts":[["2023",3,1]]},"issued":{"date-parts":[["2019",12,11]]}}}],"schema":"https://github.com/citation-style-language/schema/raw/master/csl-citation.json"} </w:instrText>
      </w:r>
      <w:r w:rsidRPr="00F71ECE">
        <w:fldChar w:fldCharType="separate"/>
      </w:r>
      <w:r w:rsidRPr="00F71ECE">
        <w:rPr>
          <w:szCs w:val="24"/>
        </w:rPr>
        <w:t xml:space="preserve">(Skoufogianni </w:t>
      </w:r>
      <w:r w:rsidRPr="0033099E">
        <w:rPr>
          <w:szCs w:val="24"/>
        </w:rPr>
        <w:t>et al.</w:t>
      </w:r>
      <w:r w:rsidRPr="005A0F9D">
        <w:rPr>
          <w:szCs w:val="24"/>
        </w:rPr>
        <w:t>,</w:t>
      </w:r>
      <w:r w:rsidRPr="00F71ECE">
        <w:rPr>
          <w:szCs w:val="24"/>
        </w:rPr>
        <w:t xml:space="preserve"> 2019, Ranum et al.</w:t>
      </w:r>
      <w:r>
        <w:rPr>
          <w:szCs w:val="24"/>
        </w:rPr>
        <w:t>,</w:t>
      </w:r>
      <w:r w:rsidRPr="00F71ECE">
        <w:rPr>
          <w:szCs w:val="24"/>
        </w:rPr>
        <w:t xml:space="preserve"> 2014)</w:t>
      </w:r>
      <w:r w:rsidRPr="00F71ECE">
        <w:fldChar w:fldCharType="end"/>
      </w:r>
      <w:r w:rsidRPr="00F71ECE">
        <w:t>.</w:t>
      </w:r>
    </w:p>
    <w:p w14:paraId="4896B4F0" w14:textId="77777777" w:rsidR="00083A71" w:rsidRPr="00F71ECE" w:rsidRDefault="00083A71" w:rsidP="00083A71">
      <w:r w:rsidRPr="00F71ECE">
        <w:tab/>
        <w:t xml:space="preserve">Maize belongs to the </w:t>
      </w:r>
      <w:proofErr w:type="spellStart"/>
      <w:r w:rsidRPr="00F71ECE">
        <w:rPr>
          <w:i/>
          <w:iCs/>
        </w:rPr>
        <w:t>Poaceae</w:t>
      </w:r>
      <w:proofErr w:type="spellEnd"/>
      <w:r w:rsidRPr="00F71ECE">
        <w:rPr>
          <w:i/>
          <w:iCs/>
        </w:rPr>
        <w:t xml:space="preserve"> </w:t>
      </w:r>
      <w:r w:rsidRPr="00F71ECE">
        <w:t>family of grasses, which also includes other important cereal crops</w:t>
      </w:r>
      <w:r>
        <w:t>,</w:t>
      </w:r>
      <w:r w:rsidRPr="00F71ECE">
        <w:t xml:space="preserve"> such as wheat, rice (</w:t>
      </w:r>
      <w:r w:rsidRPr="00F71ECE">
        <w:rPr>
          <w:i/>
          <w:iCs/>
        </w:rPr>
        <w:t>Oryza sativa</w:t>
      </w:r>
      <w:r w:rsidRPr="00F71ECE">
        <w:t>) and barley (</w:t>
      </w:r>
      <w:r w:rsidRPr="00F71ECE">
        <w:rPr>
          <w:i/>
          <w:iCs/>
        </w:rPr>
        <w:t>Hordeum vulgare</w:t>
      </w:r>
      <w:r w:rsidRPr="00F71ECE">
        <w:t>). However, unlike these C</w:t>
      </w:r>
      <w:r w:rsidRPr="00F71ECE">
        <w:rPr>
          <w:vertAlign w:val="subscript"/>
        </w:rPr>
        <w:t>3</w:t>
      </w:r>
      <w:r w:rsidRPr="00F71ECE">
        <w:t xml:space="preserve"> species, maize utilises an alternative type of photosynthesis known as C</w:t>
      </w:r>
      <w:r w:rsidRPr="00F71ECE">
        <w:rPr>
          <w:vertAlign w:val="subscript"/>
        </w:rPr>
        <w:t>4</w:t>
      </w:r>
      <w:r w:rsidRPr="00F71ECE">
        <w:t xml:space="preserve"> (discussed in more detail in Chapter 5), which increases its nitrogen use and water use efficiencies</w:t>
      </w:r>
      <w:r>
        <w:t xml:space="preserve"> </w:t>
      </w:r>
      <w:r>
        <w:fldChar w:fldCharType="begin"/>
      </w:r>
      <w:r>
        <w:instrText xml:space="preserve"> ADDIN ZOTERO_ITEM CSL_CITATION {"citationID":"a39o5bv5o1","properties":{"formattedCitation":"(Li et al., 2020)","plainCitation":"(Li et al., 2020)","noteIndex":0},"citationItems":[{"id":701,"uris":["http://zotero.org/users/local/Hcd06Tc7/items/QW5F8PHC"],"itemData":{"id":701,"type":"article-journal","abstract":"A major challenge in maize (Zea mays) production is to achieve high grain yield (yield hereafter) by improving resource use efficiency. Using a dataset synthesized from 83 peer-reviewed articles, this study mainly investigated the effects of water and/or nitrogen (N) input on maize yield, water productivity (WP), and N use efficiency (NUE); and evaluated the effects caused by planting density, environmental (temperature, soil texture), and managerial factors (water and/or N input). The input of water increased maize yield, WP, and NUE only when the input was less than 314, 709, and 311 mm, respectively; input of N increased maize yield, WP, and NUE until input was greater than 250, 128, and 196 kg ha−1, respectively. Additionally, results of the mixed-effects model and random forest analysis suggested that mean annual temperature (MAT) was the most critical factor for narrowing gaps (between the actual and attainable variable, which was indicated as response ratio of the treatment relative to the control) of yield (RRY), WP (RRWP), and NUE (RRNUE), respectively. Specifically, RRY, RRWP, or RRNUE were negatively correlated to MAT when MAT was higher than 15 °C. Additionally, the structural equation model showed that water input and RRWP with the higher coefficient were more important than N input and RRNUE in improving RRY. These findings provide new insights into the causes and limitations of global maize production and offer some guidances for water and/or N managements.","container-title":"Scientific Reports","DOI":"10.1038/s41598-020-66613-6","ISSN":"2045-2322","issue":"1","journalAbbreviation":"Sci Rep","language":"en","license":"2020 The Author(s)","note":"number: 1\npublisher: Nature Publishing Group","page":"9699","source":"www.nature.com","title":"Determining effects of water and nitrogen input on maize (Zea mays) yield, water- and nitrogen-use efficiency: A global synthesis","title-short":"Determining effects of water and nitrogen input on maize (Zea mays) yield, water- and nitrogen-use efficiency","volume":"10","author":[{"family":"Li","given":"Yuan"},{"family":"Cui","given":"Song"},{"family":"Zhang","given":"Zhixin"},{"family":"Zhuang","given":"Kezhang"},{"family":"Wang","given":"Zhennan"},{"family":"Zhang","given":"Qingping"}],"issued":{"date-parts":[["2020",6,16]]}}}],"schema":"https://github.com/citation-style-language/schema/raw/master/csl-citation.json"} </w:instrText>
      </w:r>
      <w:r>
        <w:fldChar w:fldCharType="separate"/>
      </w:r>
      <w:r w:rsidRPr="00977CB3">
        <w:t>(Li et al., 2020)</w:t>
      </w:r>
      <w:r>
        <w:fldChar w:fldCharType="end"/>
      </w:r>
      <w:r w:rsidRPr="00F71ECE">
        <w:t xml:space="preserve">, allowing it to be cultivated in a wide range of agro-ecologies. Yet, despite these advantages, maize is highly vulnerable to future climatic changes. Around 80% of maize is currently cultivated under rain-fed conditions and is often grown in semi-arid </w:t>
      </w:r>
      <w:r w:rsidRPr="00F71ECE">
        <w:lastRenderedPageBreak/>
        <w:t xml:space="preserve">environments </w:t>
      </w:r>
      <w:r>
        <w:fldChar w:fldCharType="begin"/>
      </w:r>
      <w:r>
        <w:instrText xml:space="preserve"> ADDIN ZOTERO_ITEM CSL_CITATION {"citationID":"a1kroscgtgp","properties":{"formattedCitation":"(Dang et al., 2022)","plainCitation":"(Dang et al., 2022)","noteIndex":0},"citationItems":[{"id":699,"uris":["http://zotero.org/users/local/Hcd06Tc7/items/EBLC78TI"],"itemData":{"id":699,"type":"article-journal","abstract":"Rain-fed crops are a major crop type, and their water use is extremely vulnerable to climate change. Studying the water requirement characteristics of rain-fed crops in different growth stages and associated climatic driving factors is of great significance for sustainable crop production. The water footprint (WF) of crops can comprehensively reflect the type and quantity of water consumption during the crop growth period. Previous studies have focused on quantifying the crop WF throughout the growth period, and less attention has been given to quantifying the crop WF in different growth stages. This study quantified the WFs of rain-fed maize and associated climatic driving factors in five growth stages from 1996 to 2018 in Northeast China. The results show that (1) the WF of rain-fed maize in each growth stage showed distinct differences. The highest WF occurred in the tasseling-milky growth stage, whereas the lowest WF occurred in the sowing-emergence growth stage. (2) The variation trends of maize WF in different growth stages were heterogeneous across Northeast China. The declining trends were mainly distributed in the southwest, while increasing trends were mainly distributed in the east in most growth stages. (3) Sunshine hours and temperature had a greater impact on the maize WF in most growth stages. The impacts of other climatic factors on the WF of rain-fed maize differed among different growth stages. Precipitation contributed much more to the variation in maize WF in early growth stages, relative humidity had the greatest impact on the WF of maize in the jointing-tasseling growth stage, and wind speed played a major role in the variation in the maize WF at the milky-mature growth stage. Management measures should be adjusted to alleviate the impact of climatic conditions on crop water consumption in different growth stages according to the results.","container-title":"Agricultural Water Management","DOI":"10.1016/j.agwat.2022.107463","ISSN":"0378-3774","journalAbbreviation":"Agricultural Water Management","language":"en","page":"107463","source":"ScienceDirect","title":"Water footprint of rain-fed maize in different growth stages and associated climatic driving forces in Northeast China","volume":"263","author":[{"family":"Dang","given":"Yongcai"},{"family":"Qin","given":"Lijie"},{"family":"Huang","given":"Lirong"},{"family":"Wang","given":"Jianqin"},{"family":"Li","given":"Bo"},{"family":"He","given":"Hongshi"}],"issued":{"date-parts":[["2022",4,1]]}}}],"schema":"https://github.com/citation-style-language/schema/raw/master/csl-citation.json"} </w:instrText>
      </w:r>
      <w:r>
        <w:fldChar w:fldCharType="separate"/>
      </w:r>
      <w:r w:rsidRPr="00977CB3">
        <w:t>(Dang et al., 2022)</w:t>
      </w:r>
      <w:r>
        <w:fldChar w:fldCharType="end"/>
      </w:r>
      <w:r>
        <w:t xml:space="preserve">. </w:t>
      </w:r>
      <w:r w:rsidRPr="00F71ECE">
        <w:t>Furthermore, due to its larger biomass than other C</w:t>
      </w:r>
      <w:r w:rsidRPr="00F71ECE">
        <w:rPr>
          <w:vertAlign w:val="subscript"/>
        </w:rPr>
        <w:t>3</w:t>
      </w:r>
      <w:r w:rsidRPr="00F71ECE">
        <w:t xml:space="preserve"> cereals, it still requires large quantities of water. Water deficit is therefore already a major constraint on global maize production. Worryingly, drought is predicted to increase in frequency and severity, with many of the important maize growing regions facing declining annual precipitation levels coupled with rising global temperatures </w:t>
      </w:r>
      <w:r>
        <w:fldChar w:fldCharType="begin"/>
      </w:r>
      <w:r>
        <w:instrText xml:space="preserve"> ADDIN ZOTERO_ITEM CSL_CITATION {"citationID":"a1hikjii6kn","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fldChar w:fldCharType="separate"/>
      </w:r>
      <w:r w:rsidRPr="00977CB3">
        <w:t>(Shukla et al., 2022)</w:t>
      </w:r>
      <w:r>
        <w:fldChar w:fldCharType="end"/>
      </w:r>
      <w:r w:rsidRPr="00F71ECE">
        <w:t xml:space="preserve">. As such, by 2050, maize yields in Europe are predicted to decline by 20% </w:t>
      </w:r>
      <w:r>
        <w:fldChar w:fldCharType="begin"/>
      </w:r>
      <w:r>
        <w:instrText xml:space="preserve"> ADDIN ZOTERO_ITEM CSL_CITATION {"citationID":"a1k6h2gr7q5","properties":{"formattedCitation":"(Webber et al., 2018)","plainCitation":"(Webber et al., 2018)","noteIndex":0},"citationItems":[{"id":694,"uris":["http://zotero.org/users/local/Hcd06Tc7/items/KXRWFY67"],"itemData":{"id":694,"type":"article-journal","abstract":"Understanding the drivers of yield levels under climate change is required to support adaptation planning and respond to changing production risks. This study uses an ensemble of crop models applied on a spatial grid to quantify the contributions of various climatic drivers to past yield variability in grain maize and winter wheat of European cropping systems (1984–2009) and drivers of climate change impacts to 2050. Results reveal that for the current genotypes and mix of irrigated and rainfed production, climate change would lead to yield losses for grain maize and gains for winter wheat. Across Europe, on average heat stress does not increase for either crop in rainfed systems, while drought stress intensifies for maize only. In low-yielding years, drought stress persists as the main driver of losses for both crops, with elevated CO2 offering no yield benefit in these years.","container-title":"Nature Communications","DOI":"10.1038/s41467-018-06525-2","ISSN":"2041-1723","issue":"1","journalAbbreviation":"Nat Commun","language":"en","license":"2018 The Author(s)","note":"number: 1\npublisher: Nature Publishing Group","page":"4249","source":"www.nature.com","title":"Diverging importance of drought stress for maize and winter wheat in Europe","volume":"9","author":[{"family":"Webber","given":"Heidi"},{"family":"Ewert","given":"Frank"},{"family":"Olesen","given":"Jørgen E."},{"family":"Müller","given":"Christoph"},{"family":"Fronzek","given":"Stefan"},{"family":"Ruane","given":"Alex C."},{"family":"Bourgault","given":"Maryse"},{"family":"Martre","given":"Pierre"},{"family":"Ababaei","given":"Behnam"},{"family":"Bindi","given":"Marco"},{"family":"Ferrise","given":"Roberto"},{"family":"Finger","given":"Robert"},{"family":"Fodor","given":"Nándor"},{"family":"Gabaldón-Leal","given":"Clara"},{"family":"Gaiser","given":"Thomas"},{"family":"Jabloun","given":"Mohamed"},{"family":"Kersebaum","given":"Kurt-Christian"},{"family":"Lizaso","given":"Jon I."},{"family":"Lorite","given":"Ignacio J."},{"family":"Manceau","given":"Loic"},{"family":"Moriondo","given":"Marco"},{"family":"Nendel","given":"Claas"},{"family":"Rodríguez","given":"Alfredo"},{"family":"Ruiz-Ramos","given":"Margarita"},{"family":"Semenov","given":"Mikhail A."},{"family":"Siebert","given":"Stefan"},{"family":"Stella","given":"Tommaso"},{"family":"Stratonovitch","given":"Pierre"},{"family":"Trombi","given":"Giacomo"},{"family":"Wallach","given":"Daniel"}],"issued":{"date-parts":[["2018",10,12]]}}}],"schema":"https://github.com/citation-style-language/schema/raw/master/csl-citation.json"} </w:instrText>
      </w:r>
      <w:r>
        <w:fldChar w:fldCharType="separate"/>
      </w:r>
      <w:r w:rsidRPr="00977CB3">
        <w:t>(Webber et al., 2018)</w:t>
      </w:r>
      <w:r>
        <w:fldChar w:fldCharType="end"/>
      </w:r>
      <w:r w:rsidRPr="00F71ECE">
        <w:t xml:space="preserve">. Developing drought resistant lines is therefore of considerable interest to biotechnology and seed companies, such as </w:t>
      </w:r>
      <w:proofErr w:type="spellStart"/>
      <w:r w:rsidRPr="00F71ECE">
        <w:t>Limagrain</w:t>
      </w:r>
      <w:proofErr w:type="spellEnd"/>
      <w:r w:rsidRPr="00F71ECE">
        <w:t xml:space="preserve">, who is the industrial CASE (Cooperative Award in Science and Engineering) partner of this project.  </w:t>
      </w:r>
    </w:p>
    <w:p w14:paraId="58A84283" w14:textId="77777777" w:rsidR="00083A71" w:rsidRPr="00F71ECE" w:rsidRDefault="00083A71" w:rsidP="00083A71">
      <w:pPr>
        <w:ind w:firstLine="720"/>
      </w:pPr>
      <w:r w:rsidRPr="00F71ECE">
        <w:t xml:space="preserve">Efforts to improve maize drought resistance through conventional breeding methods has proven challenging and is both a time consuming and labour-intensive approach </w:t>
      </w:r>
      <w:r>
        <w:fldChar w:fldCharType="begin"/>
      </w:r>
      <w:r>
        <w:instrText xml:space="preserve"> ADDIN ZOTERO_ITEM CSL_CITATION {"citationID":"a13mvl5q7th","properties":{"formattedCitation":"(Ahmar et al., 2020)","plainCitation":"(Ahmar et al., 2020)","noteIndex":0},"citationItems":[{"id":696,"uris":["http://zotero.org/users/local/Hcd06Tc7/items/LGLKGQ2A"],"itemData":{"id":696,"type":"article-journal","abstract":"In most crop breeding programs, the rate of yield increment is insufficient to cope with the increased food demand caused by a rapidly expanding global population. In plant breeding, the development of improved crop varieties is limited by the very long crop duration. Given the many phases of crossing, selection, and testing involved in the production of new plant varieties, it can take one or two decades to create a new cultivar. One possible way of alleviating food scarcity problems and increasing food security is to develop improved plant varieties rapidly. Traditional farming methods practiced since quite some time have decreased the genetic variability of crops. To improve agronomic traits associated with yield, quality, and resistance to biotic and abiotic stresses in crop plants, several conventional and molecular approaches have been used, including genetic selection, mutagenic breeding, somaclonal variations, whole-genome sequence-based approaches, physical maps, and functional genomic tools. However, recent advances in genome editing technology using programmable nucleases, clustered regularly interspaced short palindromic repeats (CRISPR), and CRISPR-associated (Cas) proteins have opened the door to a new plant breeding era. Therefore, to increase the efficiency of crop breeding, plant breeders and researchers around the world are using novel strategies such as speed breeding, genome editing tools, and high-throughput phenotyping. In this review, we summarize recent findings on several aspects of crop breeding to describe the evolution of plant breeding practices, from traditional to modern speed breeding combined with genome editing tools, which aim to produce crop generations with desired traits annually.","container-title":"International Journal of Molecular Sciences","DOI":"10.3390/ijms21072590","ISSN":"1422-0067","issue":"7","journalAbbreviation":"Int J Mol Sci","note":"PMID: 32276445\nPMCID: PMC7177917","page":"2590","source":"PubMed Central","title":"Conventional and Molecular Techniques from Simple Breeding to Speed Breeding in Crop Plants: Recent Advances and Future Outlook","title-short":"Conventional and Molecular Techniques from Simple Breeding to Speed Breeding in Crop Plants","volume":"21","author":[{"family":"Ahmar","given":"Sunny"},{"family":"Gill","given":"Rafaqat Ali"},{"family":"Jung","given":"Ki-Hong"},{"family":"Faheem","given":"Aroosha"},{"family":"Qasim","given":"Muhammad Uzair"},{"family":"Mubeen","given":"Mustansar"},{"family":"Zhou","given":"Weijun"}],"issued":{"date-parts":[["2020",4,8]]}}}],"schema":"https://github.com/citation-style-language/schema/raw/master/csl-citation.json"} </w:instrText>
      </w:r>
      <w:r>
        <w:fldChar w:fldCharType="separate"/>
      </w:r>
      <w:r w:rsidRPr="00977CB3">
        <w:t>(Ahmar et al., 2020)</w:t>
      </w:r>
      <w:r>
        <w:fldChar w:fldCharType="end"/>
      </w:r>
      <w:r w:rsidRPr="00F71ECE">
        <w:t>. However, with recent advances in biotechnology and genome sequencing, several techniques now exist that can increase the speed and precision of developing genetically improved germplasm. Of these, the genome editing technology CRISPR (clustered regularly interspaced short palindromic repeats)/Cas9 (CRISPR-associated nuclease protein 9) is a particularly powerful tool. The CRISPR/Cas9 system can cut an organism’s genome at a specified location causing a double-stranded break in the DNA, which when repaired often leads to random deletions or insertions that can disrupt the function of the targeted gene</w:t>
      </w:r>
      <w:r w:rsidR="000F5D74">
        <w:t xml:space="preserve"> </w:t>
      </w:r>
      <w:r w:rsidRPr="00F71ECE">
        <w:fldChar w:fldCharType="begin"/>
      </w:r>
      <w:r>
        <w:instrText xml:space="preserve"> ADDIN ZOTERO_ITEM CSL_CITATION {"citationID":"UQT25zFs","properties":{"formattedCitation":"(Bak et al., 2018)","plainCitation":"(Bak et al., 2018)","noteIndex":0},"citationItems":[{"id":415,"uris":["http://zotero.org/users/local/Hcd06Tc7/items/NGIUZENW"],"itemData":{"id":415,"type":"article-journal","container-title":"Trends in Genetics","DOI":"10.1016/j.tig.2018.05.004","ISSN":"0168-9525","issue":"8","journalAbbreviation":"Trends in Genetics","language":"English","note":"publisher: Elsevier\nPMID: 29908711","page":"600-611","source":"www.cell.com","title":"Gene Editing on Center Stage","volume":"34","author":[{"family":"Bak","given":"Rasmus O."},{"family":"Gomez-Ospina","given":"Natalia"},{"family":"Porteus","given":"Matthew H."}],"issued":{"date-parts":[["2018",8,1]]}}}],"schema":"https://github.com/citation-style-language/schema/raw/master/csl-citation.json"} </w:instrText>
      </w:r>
      <w:r w:rsidRPr="00F71ECE">
        <w:fldChar w:fldCharType="separate"/>
      </w:r>
      <w:r w:rsidRPr="00977CB3">
        <w:t>(Bak et al., 2018)</w:t>
      </w:r>
      <w:r w:rsidRPr="00F71ECE">
        <w:fldChar w:fldCharType="end"/>
      </w:r>
      <w:r w:rsidRPr="00F71ECE">
        <w:t xml:space="preserve">. Gene editing has already been successfully used to enhance drought tolerance in maize, for example, through the knock-out of a gene involved in ABA catabolism </w:t>
      </w:r>
      <w:r w:rsidRPr="00F71ECE">
        <w:fldChar w:fldCharType="begin"/>
      </w:r>
      <w:r w:rsidR="00D2465F">
        <w:instrText xml:space="preserve"> ADDIN ZOTERO_ITEM CSL_CITATION {"citationID":"RMhV0ORV","properties":{"formattedCitation":"(S. Liu et al., 2020)","plainCitation":"(S. Liu et al., 2020)","dontUpdate":true,"noteIndex":0},"citationItems":[{"id":417,"uris":["http://zotero.org/users/local/Hcd06Tc7/items/TTTZKV8U"],"itemData":{"id":417,"type":"article-journal","abstract":"Gene expression is a key determinant of cellular response. Natural variation in gene expression bridges genetic variation to phenotypic alteration. Identification of the regulatory variants controlling the gene expression in response to drought, a major environmental threat of crop production worldwide, is of great value for drought-tolerant gene identification.","container-title":"Genome Biology","DOI":"10.1186/s13059-020-02069-1","ISSN":"1474-760X","issue":"1","journalAbbreviation":"Genome Biol","language":"en","page":"163","source":"Springer Link","title":"Mapping regulatory variants controlling gene expression in drought response and tolerance in maize","volume":"21","author":[{"family":"Liu","given":"Shengxue"},{"family":"Li","given":"Cuiping"},{"family":"Wang","given":"Hongwei"},{"family":"Wang","given":"Shuhui"},{"family":"Yang","given":"Shiping"},{"family":"Liu","given":"Xiaohu"},{"family":"Yan","given":"Jianbing"},{"family":"Li","given":"Bailin"},{"family":"Beatty","given":"Mary"},{"family":"Zastrow-Hayes","given":"Gina"},{"family":"Song","given":"Shuhui"},{"family":"Qin","given":"Feng"}],"issued":{"date-parts":[["2020",7,6]]}}}],"schema":"https://github.com/citation-style-language/schema/raw/master/csl-citation.json"} </w:instrText>
      </w:r>
      <w:r w:rsidRPr="00F71ECE">
        <w:fldChar w:fldCharType="separate"/>
      </w:r>
      <w:r w:rsidRPr="00977CB3">
        <w:t>(Liu et al., 2020)</w:t>
      </w:r>
      <w:r w:rsidRPr="00F71ECE">
        <w:fldChar w:fldCharType="end"/>
      </w:r>
      <w:r w:rsidRPr="00F71ECE">
        <w:t xml:space="preserve">. Most excitingly, gene-edited plants are classed as non-GM in many countries, since the transgene that encodes the editing machinery can be removed through backcrossing, resulting in no “foreign” DNA remaining within the genome </w:t>
      </w:r>
      <w:r w:rsidRPr="00F71ECE">
        <w:fldChar w:fldCharType="begin"/>
      </w:r>
      <w:r>
        <w:instrText xml:space="preserve"> ADDIN ZOTERO_ITEM CSL_CITATION {"citationID":"yMLp0InC","properties":{"formattedCitation":"(Gong et al., 2021)","plainCitation":"(Gong et al., 2021)","noteIndex":0},"citationItems":[{"id":419,"uris":["http://zotero.org/users/local/Hcd06Tc7/items/U9YKXVCS"],"itemData":{"id":419,"type":"article-journal","abstract":"CRISPR/Cas-based genome editing technologies have the potential to fast-track large-scale crop breeding programs. However, the rigid cell wall limits the delivery of CRISPR/Cas components into plant cells, decreasing genome editing efficiency. Established methods, such as Agrobacterium tumefaciens-mediated or biolistic transformation have been used to integrate genetic cassettes containing CRISPR components into the plant genome. Although efficient, these methods pose several problems, including 1) The transformation process requires laborious and time-consuming tissue culture and regeneration steps; 2) many crop species and elite varieties are recalcitrant to transformation; 3) The segregation of transgenes in vegetatively propagated or highly heterozygous crops, such as pineapple, is either difficult or impossible; and 4) The production of a genetically modified first generation can lead to public controversy and onerous government regulations. The development of transgene-free genome editing technologies can address many problems associated with transgenic-based approaches. Transgene-free genome editing have been achieved through the delivery of preassembled CRISPR/Cas ribonucleoproteins, although its application is limited. The use of viral vectors for delivery of CRISPR/Cas components has recently emerged as a powerful alternative but it requires further exploration. In this review, we discuss the different strategies, principles, applications, and future directions of transgene-free genome editing methods.","container-title":"Frontiers in Genome Editing","ISSN":"2673-3439","source":"Frontiers","title":"Non-GM Genome Editing Approaches in Crops","URL":"https://www.frontiersin.org/articles/10.3389/fgeed.2021.817279","volume":"3","author":[{"family":"Gong","given":"Zheng"},{"family":"Cheng","given":"Ming"},{"family":"Botella","given":"Jose R."}],"accessed":{"date-parts":[["2023",4,2]]},"issued":{"date-parts":[["2021"]]}}}],"schema":"https://github.com/citation-style-language/schema/raw/master/csl-citation.json"} </w:instrText>
      </w:r>
      <w:r w:rsidRPr="00F71ECE">
        <w:fldChar w:fldCharType="separate"/>
      </w:r>
      <w:r w:rsidRPr="00977CB3">
        <w:t>(Gong et al., 2021)</w:t>
      </w:r>
      <w:r w:rsidRPr="00F71ECE">
        <w:fldChar w:fldCharType="end"/>
      </w:r>
      <w:r w:rsidRPr="00F71ECE">
        <w:t xml:space="preserve">. Gene-editing therefore overcomes many of the socio-political obstacles that GM technologies face, and offers a promising option for producing the urgently needed crops that can meet the growing demand for food and withstand future climatic conditions </w:t>
      </w:r>
      <w:r w:rsidRPr="00F71ECE">
        <w:fldChar w:fldCharType="begin"/>
      </w:r>
      <w:r w:rsidRPr="00F71ECE">
        <w:instrText xml:space="preserve"> ADDIN ZOTERO_ITEM CSL_CITATION {"citationID":"fHKUkJby","properties":{"formattedCitation":"(Scheben and Edwards, 2017)","plainCitation":"(Scheben and Edwards, 2017)","noteIndex":0},"citationItems":[{"id":421,"uris":["http://zotero.org/users/local/Hcd06Tc7/items/5J675A4C"],"itemData":{"id":421,"type":"article-journal","container-title":"Science","DOI":"10.1126/science.aal4680","issue":"6330","note":"publisher: American Association for the Advancement of Science","page":"1122-1123","source":"science.org (Atypon)","title":"Genome editors take on crops","volume":"355","author":[{"family":"Scheben","given":"Armin"},{"family":"Edwards","given":"David"}],"issued":{"date-parts":[["2017",3,17]]}}}],"schema":"https://github.com/citation-style-language/schema/raw/master/csl-citation.json"} </w:instrText>
      </w:r>
      <w:r w:rsidRPr="00F71ECE">
        <w:fldChar w:fldCharType="separate"/>
      </w:r>
      <w:r w:rsidRPr="00F71ECE">
        <w:t>(Scheben and Edwards, 2017)</w:t>
      </w:r>
      <w:r w:rsidRPr="00F71ECE">
        <w:fldChar w:fldCharType="end"/>
      </w:r>
      <w:r w:rsidRPr="00F71ECE">
        <w:t>.</w:t>
      </w:r>
    </w:p>
    <w:p w14:paraId="4A0C87F0" w14:textId="77777777" w:rsidR="00083A71" w:rsidRPr="00F71ECE" w:rsidRDefault="00083A71" w:rsidP="00083A71">
      <w:r w:rsidRPr="00F71ECE">
        <w:tab/>
        <w:t xml:space="preserve">As discussed in Chapter 1, reducing stomatal density offers an effective approach for improving drought resistance in crops, since 98% of the water absorbed by the roots of a plant is lost to the atmosphere via the stomata </w:t>
      </w:r>
      <w:r w:rsidRPr="00F71ECE">
        <w:fldChar w:fldCharType="begin"/>
      </w:r>
      <w:r w:rsidRPr="00F71ECE">
        <w:instrText xml:space="preserve"> ADDIN ZOTERO_ITEM CSL_CITATION {"citationID":"1YJKPopK","properties":{"formattedCitation":"(Lawson and Blatt, 2014)","plainCitation":"(Lawson and Blatt, 2014)","noteIndex":0},"citationItems":[{"id":402,"uris":["http://zotero.org/users/local/Hcd06Tc7/items/JVQRPC3Q"],"itemData":{"id":402,"type":"article-journal","abstract":"The control of gaseous exchange between the leaf and bulk atmosphere by stomata governs CO2 uptake for photosynthesis and transpiration, determining plant productivity and water use efficiency. The balance between these two processes depends on stomatal responses to environmental and internal cues and the synchrony of stomatal behavior relative to mesophyll demands for CO2. Here we examine the rapidity of stomatal responses with attention to their relationship to photosynthetic CO2 uptake and the consequences for water use. We discuss the influence of anatomical characteristics on the velocity of changes in stomatal conductance and explore the potential for manipulating the physical as well as physiological characteristics of stomatal guard cells in order to accelerate stomatal movements in synchrony with mesophyll CO2 demand and to improve water use efficiency without substantial cost to photosynthetic carbon fixation. We conclude that manipulating guard cell transport and metabolism is just as, if not more likely to yield useful benefits as manipulations of their physical and anatomical characteristics. Achieving these benefits should be greatly facilitated by quantitative systems analysis that connects directly the molecular properties of the guard cells to their function in the field.","container-title":"Plant Physiology","DOI":"10.1104/pp.114.237107","ISSN":"0032-0889","issue":"4","journalAbbreviation":"Plant Physiology","page":"1556-1570","source":"Silverchair","title":"Stomatal Size, Speed, and Responsiveness Impact on Photosynthesis and Water Use Efficiency","volume":"164","author":[{"family":"Lawson","given":"Tracy"},{"family":"Blatt","given":"Michael R."}],"issued":{"date-parts":[["2014",4,1]]}}}],"schema":"https://github.com/citation-style-language/schema/raw/master/csl-citation.json"} </w:instrText>
      </w:r>
      <w:r w:rsidRPr="00F71ECE">
        <w:fldChar w:fldCharType="separate"/>
      </w:r>
      <w:r w:rsidRPr="00F71ECE">
        <w:t>(Lawson and Blatt, 2014)</w:t>
      </w:r>
      <w:r w:rsidRPr="00F71ECE">
        <w:fldChar w:fldCharType="end"/>
      </w:r>
      <w:r w:rsidRPr="00F71ECE">
        <w:t xml:space="preserve">. Arabidopsis plants with significantly fewer stomata have been produced by increasing the expression of the Epidermal Patterning Factor (EPF) genes </w:t>
      </w:r>
      <w:r w:rsidRPr="00F71ECE">
        <w:rPr>
          <w:i/>
          <w:iCs/>
        </w:rPr>
        <w:t xml:space="preserve">AtEPF1 </w:t>
      </w:r>
      <w:r w:rsidRPr="00F71ECE">
        <w:t xml:space="preserve">and </w:t>
      </w:r>
      <w:r w:rsidRPr="00F71ECE">
        <w:rPr>
          <w:i/>
          <w:iCs/>
        </w:rPr>
        <w:t>AtEPF2</w:t>
      </w:r>
      <w:r w:rsidRPr="00F71ECE">
        <w:t xml:space="preserve">, which negatively regulate stomatal development by inhibiting the activity of SPEECHLESS; a transcription factor that initiates epidermal cells into the stomatal lineage </w:t>
      </w:r>
      <w:r w:rsidRPr="00F71ECE">
        <w:fldChar w:fldCharType="begin"/>
      </w:r>
      <w:r w:rsidR="00D2465F">
        <w:instrText xml:space="preserve"> ADDIN ZOTERO_ITEM CSL_CITATION {"citationID":"4e596kch","properties":{"formattedCitation":"(Doheny-Adams et al., 2012; Hara et al., 2009; Hunt and Gray, 2009b)","plainCitation":"(Doheny-Adams et al., 2012; Hara et al., 2009; Hunt and Gray, 2009b)","dontUpdate":true,"noteIndex":0},"citationItems":[{"id":273,"uris":["http://zotero.org/users/local/Hcd06Tc7/items/72BZREXN"],"itemData":{"id":273,"type":"article-journal","abstract":"Regulation of the number of cells is critical for development of multicellular organisms. During plant epidermal development, a protodermal cell first makes a fate decision of whether or not to be the meristemoid mother cell (MMC), which undergoes asymmetric cell division forming a meristemoid and its sister cell. The MMC-derived lineage produces all stomatal guard cells and a large proportion of non-guard cells. We demonstrate that a small secretory peptide, EPIDERMAL PATTERING FACTOR 2 (EPF2), is produced by the MMC and its early descendants, and negatively regulates the density of guard and non-guard epidermal cells. Our results suggest that EPF2 inhibits cells from adopting the MMC fate in a non-cell-autonomous manner, thus limiting the number of MMCs. This feedback loop is critical for regulation of epidermal cell density. The amino acid sequence of EPF2 resembles that of EPF1, which is known to control stomatal positioning. Over-expression of EPF1 also inhibits stomatal development, but EPF1 can act only on a later developmental process than EPF2. Overexpression and promoter swapping experiments suggested that the protein functions of EPF1 and EPF2, rather than the expression patterns of the genes, are responsible for the specific functions. Although targets of EPF1 and EPF2 are different, both EPF1 and EPF2 require common putative receptor components TOO MANY MOUTHS (TMM), ERECTA (ER), ERECTA LIKE 1 (ERL1) and ERL2 in order to function.","container-title":"Plant and Cell Physiology","DOI":"10.1093/pcp/pcp068","ISSN":"0032-0781","issue":"6","journalAbbreviation":"Plant and Cell Physiology","page":"1019-1031","source":"Silverchair","title":"Epidermal Cell Density is Autoregulated via a Secretory Peptide, EPIDERMAL PATTERNING FACTOR 2 in Arabidopsis Leaves","volume":"50","author":[{"family":"Hara","given":"Kenta"},{"family":"Yokoo","given":"Toshiya"},{"family":"Kajita","given":"Ryoko"},{"family":"Onishi","given":"Takaaki"},{"family":"Yahata","given":"Saiko"},{"family":"Peterson","given":"Kylee M."},{"family":"Torii","given":"Keiko U."},{"family":"Kakimoto","given":"Tatsuo"}],"issued":{"date-parts":[["2009",6,1]]}}},{"id":164,"uris":["http://zotero.org/users/local/Hcd06Tc7/items/UPQHDS7G"],"itemData":{"id":164,"type":"article-journal","abstract":"Stomata are pores in the plant epidermis that control carbon dioxide uptake and water loss. They are major regulators of global carbon and water cycles [1]. Several signaling components that regulate stomatal development have been characterized. These include a putative secretory peptide EPF1, LRR receptor components TMM and ER, and a peptidase SDD1 [2–4]. We have identiﬁed EPF2, a peptide related to EPF1 that is expressed in proliferating cells of the stomatal lineage, known as meristemoids, and in guard mother cells, the progenitors of stomata. EPF2 expression during leaf development affects stomatal density on the mature leaf. In the absence of EPF2, excessive numbers of cells enter the stomatal lineage and produce numerous small epidermal cells that express stomatal lineage reporter genes, whereas plants overexpressing EPF2 produce virtually no stomata. Results from genetic experiments indicate that EPF2 regulates a different aspect of stomatal development to EPF1 and are consistent with EPF2 acting in a pathway to regulate stomatal density that involves ER and TMM, but not SDD1. We propose that EPF2 is expressed earlier in leaf development than EPF1 and is involved in determining the number of cells that enter, and remain in, the stomatal lineage.","container-title":"Current Biology","DOI":"10.1016/j.cub.2009.03.069","ISSN":"09609822","issue":"10","journalAbbreviation":"Current Biology","language":"en","page":"864-869","source":"DOI.org (Crossref)","title":"The Signaling Peptide EPF2 Controls Asymmetric Cell Divisions during Stomatal Development","volume":"19","author":[{"family":"Hunt","given":"Lee"},{"family":"Gray","given":"Julie E."}],"issued":{"date-parts":[["2009",5]]}}},{"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label":"page"}],"schema":"https://github.com/citation-style-language/schema/raw/master/csl-citation.json"} </w:instrText>
      </w:r>
      <w:r w:rsidRPr="00F71ECE">
        <w:fldChar w:fldCharType="separate"/>
      </w:r>
      <w:r w:rsidRPr="00977CB3">
        <w:t>(Doheny-Adams et al., 2012; Hara et al., 2009; Hunt and Gray, 2009)</w:t>
      </w:r>
      <w:r w:rsidRPr="00F71ECE">
        <w:fldChar w:fldCharType="end"/>
      </w:r>
      <w:r w:rsidRPr="00F71ECE">
        <w:t xml:space="preserve">. Conveniently, a positive stomatal regulator also exists within </w:t>
      </w:r>
      <w:r w:rsidRPr="00F71ECE">
        <w:lastRenderedPageBreak/>
        <w:t xml:space="preserve">the Arabidopsis EPF family, </w:t>
      </w:r>
      <w:r w:rsidRPr="00F71ECE">
        <w:rPr>
          <w:i/>
          <w:iCs/>
        </w:rPr>
        <w:t xml:space="preserve">AtEPFL9, </w:t>
      </w:r>
      <w:r w:rsidRPr="00F71ECE">
        <w:t xml:space="preserve">which antagonistically competes with </w:t>
      </w:r>
      <w:r w:rsidRPr="00F71ECE">
        <w:rPr>
          <w:i/>
          <w:iCs/>
        </w:rPr>
        <w:t xml:space="preserve">AtEPF1 </w:t>
      </w:r>
      <w:r w:rsidRPr="00F71ECE">
        <w:t xml:space="preserve">and </w:t>
      </w:r>
      <w:r w:rsidRPr="00F71ECE">
        <w:rPr>
          <w:i/>
          <w:iCs/>
        </w:rPr>
        <w:t xml:space="preserve">AtEPF2 </w:t>
      </w:r>
      <w:r w:rsidRPr="00F71ECE">
        <w:t xml:space="preserve">for receptor binding </w:t>
      </w:r>
      <w:r w:rsidRPr="00F71ECE">
        <w:fldChar w:fldCharType="begin"/>
      </w:r>
      <w:r w:rsidR="00D2465F">
        <w:instrText xml:space="preserve"> ADDIN ZOTERO_ITEM CSL_CITATION {"citationID":"pcDcZz0y","properties":{"formattedCitation":"(Hunt et al., 2010b; Lee et al., 2015)","plainCitation":"(Hunt et al., 2010b; Lee et al., 2015)","dontUpdate":true,"noteIndex":0},"citationItems":[{"id":147,"uris":["http://zotero.org/users/local/Hcd06Tc7/items/5WCAJ5D2"],"itemData":{"id":147,"type":"article-journal","abstract":"• The putative secretory peptides epidermal patterning factor 1 (EPF1) and EPF2 act as negative regulators of stomatal clustering and density early in Arabidopsis leaf development. • Here, we investigated whether the related peptide gene epidermal patterning factor-like 9 (EPFL9), which is coexpressed with EPF1 and stomatal density and distribution 1 (SDD1), also plays a role in controlling stomatal development. •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New Phytologist","DOI":"10.1111/j.1469-8137.2010.03200.x","ISSN":"1469-8137","issue":"3","language":"en","note":"_eprint: https://onlinelibrary.wiley.com/doi/pdf/10.1111/j.1469-8137.2010.03200.x","page":"609-614","source":"Wiley Online Library","title":"The signalling peptide EPFL9 is a positive regulator of stomatal development","volume":"186","author":[{"family":"Hunt","given":"Lee"},{"family":"Bailey","given":"Karen J."},{"family":"Gray","given":"Julie E."}],"issued":{"date-parts":[["2010"]]}}},{"id":296,"uris":["http://zotero.org/users/local/Hcd06Tc7/items/HGRNHJY8"],"itemData":{"id":296,"type":"article-journal","abstract":"During development, cells interpret complex and often conflicting signals to make optimal decisions. Plant stomata, the cellular interface between a plant and the atmosphere, develop according to positional cues, which include a family of secreted peptides called epidermal patterning factors (EPFs). How these signalling peptides orchestrate pattern formation at a molecular level remains unclear. Here we report in Arabidopsis that Stomagen (also called EPF-LIKE9) peptide, which promotes stomatal development, requires ERECTA (ER)-family receptor kinases and interferes with the inhibition of stomatal development by the EPIDERMAL PATTERNING FACTOR 2 (EPF2)–ER module. Both EPF2 and Stomagen directly bind to ER and its co-receptor TOO MANY MOUTHS. Stomagen peptide competitively replaced EPF2 binding to ER. Furthermore, application of EPF2, but not Stomagen, elicited rapid phosphorylation of downstream signalling components in vivo. Our findings demonstrate how a plant receptor agonist and antagonist define inhibitory and inductive cues to fine-tune tissue patterning on the plant epidermis.","container-title":"Nature","DOI":"10.1038/nature14561","ISSN":"1476-4687","issue":"7557","language":"en","license":"2015 Nature Publishing Group, a division of Macmillan Publishers Limited. All Rights Reserved.","note":"number: 7557\npublisher: Nature Publishing Group","page":"439-443","source":"www.nature.com","title":"Competitive binding of antagonistic peptides fine-tunes stomatal patterning","volume":"522","author":[{"family":"Lee","given":"Jin Suk"},{"family":"Hnilova","given":"Marketa"},{"family":"Maes","given":"Michal"},{"family":"Lin","given":"Ya-Chen Lisa"},{"family":"Putarjunan","given":"Aarthi"},{"family":"Han","given":"Soon-Ki"},{"family":"Avila","given":"Julian"},{"family":"Torii","given":"Keiko U."}],"issued":{"date-parts":[["2015",6]]}},"label":"page"}],"schema":"https://github.com/citation-style-language/schema/raw/master/csl-citation.json"} </w:instrText>
      </w:r>
      <w:r w:rsidRPr="00F71ECE">
        <w:fldChar w:fldCharType="separate"/>
      </w:r>
      <w:r w:rsidRPr="00977CB3">
        <w:t>(Hunt et al., 2010; Lee et al., 2015)</w:t>
      </w:r>
      <w:r w:rsidRPr="00F71ECE">
        <w:fldChar w:fldCharType="end"/>
      </w:r>
      <w:r w:rsidRPr="00F71ECE">
        <w:t xml:space="preserve">. As such, reducing the expression of </w:t>
      </w:r>
      <w:r w:rsidRPr="00F71ECE">
        <w:rPr>
          <w:i/>
          <w:iCs/>
        </w:rPr>
        <w:t xml:space="preserve">AtEPFL9 </w:t>
      </w:r>
      <w:r w:rsidRPr="00F71ECE">
        <w:t xml:space="preserve">results in a reduction in </w:t>
      </w:r>
      <w:r w:rsidRPr="00F71ECE">
        <w:rPr>
          <w:i/>
          <w:iCs/>
        </w:rPr>
        <w:t xml:space="preserve">SD </w:t>
      </w:r>
      <w:r w:rsidRPr="00F71ECE">
        <w:rPr>
          <w:i/>
          <w:iCs/>
        </w:rPr>
        <w:fldChar w:fldCharType="begin"/>
      </w:r>
      <w:r>
        <w:rPr>
          <w:i/>
          <w:iCs/>
        </w:rPr>
        <w:instrText xml:space="preserve"> ADDIN ZOTERO_ITEM CSL_CITATION {"citationID":"94uNd45X","properties":{"formattedCitation":"(Doheny-Adams et al., 2012)","plainCitation":"(Doheny-Adams et al., 2012)","noteIndex":0},"citationItems":[{"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schema":"https://github.com/citation-style-language/schema/raw/master/csl-citation.json"} </w:instrText>
      </w:r>
      <w:r w:rsidRPr="00F71ECE">
        <w:rPr>
          <w:i/>
          <w:iCs/>
        </w:rPr>
        <w:fldChar w:fldCharType="separate"/>
      </w:r>
      <w:r w:rsidRPr="00977CB3">
        <w:t>(Doheny-Adams et al., 2012)</w:t>
      </w:r>
      <w:r w:rsidRPr="00F71ECE">
        <w:rPr>
          <w:i/>
          <w:iCs/>
        </w:rPr>
        <w:fldChar w:fldCharType="end"/>
      </w:r>
      <w:r w:rsidRPr="00F71ECE">
        <w:t xml:space="preserve">, making it an attractive target for gene-editing in crops. Indeed, CRISPR/Cas9 has been successfully used to reduce </w:t>
      </w:r>
      <w:r w:rsidRPr="00F71ECE">
        <w:rPr>
          <w:i/>
          <w:iCs/>
        </w:rPr>
        <w:t>SD</w:t>
      </w:r>
      <w:r w:rsidRPr="00F71ECE">
        <w:t xml:space="preserve"> in rice by targeting its orthologues of </w:t>
      </w:r>
      <w:r w:rsidRPr="00F71ECE">
        <w:rPr>
          <w:i/>
          <w:iCs/>
        </w:rPr>
        <w:t>EPFL9</w:t>
      </w:r>
      <w:r w:rsidRPr="00F71ECE">
        <w:t xml:space="preserve">. In the grasses, </w:t>
      </w:r>
      <w:r w:rsidRPr="00F71ECE">
        <w:rPr>
          <w:i/>
          <w:iCs/>
        </w:rPr>
        <w:t xml:space="preserve">EPFL9 </w:t>
      </w:r>
      <w:r w:rsidRPr="00F71ECE">
        <w:t xml:space="preserve">has undergone a gene duplication event, resulting in all species surveyed possessing at least two </w:t>
      </w:r>
      <w:r w:rsidRPr="00F71ECE">
        <w:rPr>
          <w:i/>
          <w:iCs/>
        </w:rPr>
        <w:t>EPFL9</w:t>
      </w:r>
      <w:r w:rsidRPr="00F71ECE">
        <w:t>-like</w:t>
      </w:r>
      <w:r w:rsidRPr="00F71ECE">
        <w:rPr>
          <w:i/>
          <w:iCs/>
        </w:rPr>
        <w:t xml:space="preserve"> </w:t>
      </w:r>
      <w:r w:rsidRPr="00F71ECE">
        <w:t xml:space="preserve">genes </w:t>
      </w:r>
      <w:r w:rsidRPr="00F71ECE">
        <w:fldChar w:fldCharType="begin"/>
      </w:r>
      <w:r>
        <w:instrText xml:space="preserve"> ADDIN ZOTERO_ITEM CSL_CITATION {"citationID":"TsPBaWNX","properties":{"formattedCitation":"(Hepworth {\\i{}et al.}, 2018; Karavolias {\\i{}et al.}, 2023)","plainCitation":"(Hepworth et al., 2018; Karavolias et al., 2023)","dontUpdate":true,"noteIndex":0},"citationItems":[{"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label":"page"},{"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F71ECE">
        <w:fldChar w:fldCharType="separate"/>
      </w:r>
      <w:r w:rsidRPr="00F71ECE">
        <w:rPr>
          <w:szCs w:val="24"/>
        </w:rPr>
        <w:t xml:space="preserve">(Hepworth </w:t>
      </w:r>
      <w:r w:rsidRPr="0033099E">
        <w:rPr>
          <w:szCs w:val="24"/>
        </w:rPr>
        <w:t>et al.</w:t>
      </w:r>
      <w:r w:rsidRPr="005A0F9D">
        <w:rPr>
          <w:szCs w:val="24"/>
        </w:rPr>
        <w:t xml:space="preserve">, </w:t>
      </w:r>
      <w:r w:rsidRPr="00F71ECE">
        <w:rPr>
          <w:szCs w:val="24"/>
        </w:rPr>
        <w:t>2018)</w:t>
      </w:r>
      <w:r w:rsidRPr="00F71ECE">
        <w:fldChar w:fldCharType="end"/>
      </w:r>
      <w:r w:rsidRPr="00F71ECE">
        <w:t xml:space="preserve">. Rice plants lacking </w:t>
      </w:r>
      <w:r w:rsidRPr="00F71ECE">
        <w:rPr>
          <w:i/>
          <w:iCs/>
        </w:rPr>
        <w:t>OsEPFL9</w:t>
      </w:r>
      <w:r w:rsidRPr="00F71ECE">
        <w:rPr>
          <w:i/>
          <w:iCs/>
        </w:rPr>
        <w:softHyphen/>
      </w:r>
      <w:r w:rsidRPr="00F71ECE">
        <w:rPr>
          <w:i/>
          <w:iCs/>
        </w:rPr>
        <w:softHyphen/>
        <w:t xml:space="preserve">-1 </w:t>
      </w:r>
      <w:r w:rsidRPr="00F71ECE">
        <w:t xml:space="preserve">had around 80-90% fewer stomata </w:t>
      </w:r>
      <w:r w:rsidRPr="00F71ECE">
        <w:fldChar w:fldCharType="begin"/>
      </w:r>
      <w:r w:rsidR="00D2465F">
        <w:instrText xml:space="preserve"> ADDIN ZOTERO_ITEM CSL_CITATION {"citationID":"4xi0RpTq","properties":{"formattedCitation":"(Karavolias et al., 2023; Yin et al., 2017a)","plainCitation":"(Karavolias et al., 2023; Yin et al., 2017a)","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label":"page"}],"schema":"https://github.com/citation-style-language/schema/raw/master/csl-citation.json"} </w:instrText>
      </w:r>
      <w:r w:rsidRPr="00F71ECE">
        <w:fldChar w:fldCharType="separate"/>
      </w:r>
      <w:r w:rsidRPr="00977CB3">
        <w:t>(Karavolias et al., 2023; Yin et al., 2017)</w:t>
      </w:r>
      <w:r w:rsidRPr="00F71ECE">
        <w:fldChar w:fldCharType="end"/>
      </w:r>
      <w:r w:rsidRPr="00F71ECE">
        <w:t xml:space="preserve">, whereas plants lacking </w:t>
      </w:r>
      <w:r w:rsidRPr="00F71ECE">
        <w:rPr>
          <w:i/>
          <w:iCs/>
        </w:rPr>
        <w:t xml:space="preserve">OsEPFL9-2 </w:t>
      </w:r>
      <w:r w:rsidRPr="00F71ECE">
        <w:t xml:space="preserve">had around 25% less </w:t>
      </w:r>
      <w:r w:rsidRPr="00F71ECE">
        <w:fldChar w:fldCharType="begin"/>
      </w:r>
      <w:r>
        <w:instrText xml:space="preserve"> ADDIN ZOTERO_ITEM CSL_CITATION {"citationID":"9Ve6mpsi","properties":{"formattedCitation":"(Karavolias et al., 2023)","plainCitation":"(Karavolias et al., 2023)","noteIndex":0},"citationItems":[{"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F71ECE">
        <w:fldChar w:fldCharType="separate"/>
      </w:r>
      <w:r w:rsidRPr="00977CB3">
        <w:t>(Karavolias et al., 2023)</w:t>
      </w:r>
      <w:r w:rsidRPr="00F71ECE">
        <w:fldChar w:fldCharType="end"/>
      </w:r>
      <w:r w:rsidRPr="00F71ECE">
        <w:t xml:space="preserve">, suggesting that the former paralogue plays a more dominant role in rice stomatal development. This was further evidenced by </w:t>
      </w:r>
      <w:r w:rsidRPr="00F71ECE">
        <w:fldChar w:fldCharType="begin"/>
      </w:r>
      <w:r>
        <w:instrText xml:space="preserve"> ADDIN ZOTERO_ITEM CSL_CITATION {"citationID":"uscYdSX9","properties":{"formattedCitation":"(Lu {\\i{}et al.}, 2019)","plainCitation":"(Lu et al., 2019)","dontUpdate":true,"noteIndex":0},"citationItems":[{"id":428,"uris":["http://zotero.org/users/local/Hcd06Tc7/items/W873MHVB"],"itemData":{"id":428,"type":"article-journal","abstract":"Stomata are microscopic pores on the surface of leaves through which water as vapor passes to the atmosphere and CO2 uptake for the photosynthesis. The signaling peptides of the epidermal patterning factor (EPF) family regulate stomatal development and density in Arabidopsis. Several putative homologs of EPF/EPFL exist in rice genome. To understand their possible involvement in stomatal formation, in this study we generated a series of transgenic lines including reporter promoter fusions, down-regulation and overexpression and demonstrated drastic differences in stomatal densities between different genotypes, as elevated expression of OsEPF1 or OsEPF2 greatly reduced stomatal density in rice, whereas ectopic overexpression of either OsEPF1 or OsEPF2 significantly decreased the high stomatal frequency of both mutant lines of epf2 and epf1epf2 Arabidopsis. Conversely, knocking down OsEPFL9 transcription conferred transgenic plants with fewer stomata than WT in rice, whereas overexpressing rice OsEPFL9 gene could cause excessive production of stomata in Arabidopsis. In conclusion, homologs of EPF/EPFL regulate stomatal development in a generally highly conserved way yet there exist function distinctions between dicot and monocot plants.","container-title":"Journal of Plant Physiology","DOI":"10.1016/j.jplph.2019.01.010","ISSN":"0176-1617","journalAbbreviation":"Journal of Plant Physiology","language":"en","page":"18-27","source":"ScienceDirect","title":"Homologous genes of epidermal patterning factor regulate stomatal development in rice","volume":"234-235","author":[{"family":"Lu","given":"Jinjin"},{"family":"He","given":"Jingjing"},{"family":"Zhou","given":"Xiaosheng"},{"family":"Zhong","given":"Jinjin"},{"family":"Li","given":"Jiao"},{"family":"Liang","given":"Yun-Kuan"}],"issued":{"date-parts":[["2019",3,1]]}}}],"schema":"https://github.com/citation-style-language/schema/raw/master/csl-citation.json"} </w:instrText>
      </w:r>
      <w:r w:rsidRPr="00F71ECE">
        <w:fldChar w:fldCharType="separate"/>
      </w:r>
      <w:r w:rsidRPr="00F71ECE">
        <w:rPr>
          <w:szCs w:val="24"/>
        </w:rPr>
        <w:t>Lu</w:t>
      </w:r>
      <w:r w:rsidRPr="005A0F9D">
        <w:rPr>
          <w:szCs w:val="24"/>
        </w:rPr>
        <w:t xml:space="preserve"> </w:t>
      </w:r>
      <w:r w:rsidRPr="0033099E">
        <w:rPr>
          <w:szCs w:val="24"/>
        </w:rPr>
        <w:t>et al.</w:t>
      </w:r>
      <w:r w:rsidRPr="005A0F9D">
        <w:rPr>
          <w:szCs w:val="24"/>
        </w:rPr>
        <w:t xml:space="preserve"> </w:t>
      </w:r>
      <w:r w:rsidRPr="00F71ECE">
        <w:rPr>
          <w:szCs w:val="24"/>
        </w:rPr>
        <w:t>(2019)</w:t>
      </w:r>
      <w:r w:rsidRPr="00F71ECE">
        <w:fldChar w:fldCharType="end"/>
      </w:r>
      <w:r w:rsidRPr="00F71ECE">
        <w:t xml:space="preserve">, where Arabidopsis plants over-expressing </w:t>
      </w:r>
      <w:r w:rsidRPr="00F71ECE">
        <w:rPr>
          <w:i/>
          <w:iCs/>
        </w:rPr>
        <w:t xml:space="preserve">OsEPFL9-1 </w:t>
      </w:r>
      <w:r w:rsidRPr="00F71ECE">
        <w:t xml:space="preserve">produced around 3 times the number of stomata compared to plants over-expressing </w:t>
      </w:r>
      <w:r w:rsidRPr="00F71ECE">
        <w:rPr>
          <w:i/>
          <w:iCs/>
        </w:rPr>
        <w:t xml:space="preserve">OsEPFL9-2. </w:t>
      </w:r>
      <w:r w:rsidRPr="00F71ECE">
        <w:t xml:space="preserve">Interestingly, differences in stomatal clustering were also observed, with stomatal clusters only forming on the hypocotyls of </w:t>
      </w:r>
      <w:r w:rsidRPr="00F71ECE">
        <w:rPr>
          <w:i/>
          <w:iCs/>
        </w:rPr>
        <w:t>OsEPFL9-2</w:t>
      </w:r>
      <w:r w:rsidRPr="00F71ECE">
        <w:t xml:space="preserve">-OE plants, rather than on the leaves, as seen in Arabidopsis plants which over-express </w:t>
      </w:r>
      <w:r w:rsidRPr="00F71ECE">
        <w:rPr>
          <w:i/>
          <w:iCs/>
        </w:rPr>
        <w:t xml:space="preserve">OsEPFL9-1 </w:t>
      </w:r>
      <w:r w:rsidRPr="00F71ECE">
        <w:rPr>
          <w:i/>
          <w:iCs/>
        </w:rPr>
        <w:fldChar w:fldCharType="begin"/>
      </w:r>
      <w:r>
        <w:rPr>
          <w:i/>
          <w:iCs/>
        </w:rPr>
        <w:instrText xml:space="preserve"> ADDIN ZOTERO_ITEM CSL_CITATION {"citationID":"cKQjJeNk","properties":{"formattedCitation":"(Lu et al., 2019)","plainCitation":"(Lu et al., 2019)","noteIndex":0},"citationItems":[{"id":428,"uris":["http://zotero.org/users/local/Hcd06Tc7/items/W873MHVB"],"itemData":{"id":428,"type":"article-journal","abstract":"Stomata are microscopic pores on the surface of leaves through which water as vapor passes to the atmosphere and CO2 uptake for the photosynthesis. The signaling peptides of the epidermal patterning factor (EPF) family regulate stomatal development and density in Arabidopsis. Several putative homologs of EPF/EPFL exist in rice genome. To understand their possible involvement in stomatal formation, in this study we generated a series of transgenic lines including reporter promoter fusions, down-regulation and overexpression and demonstrated drastic differences in stomatal densities between different genotypes, as elevated expression of OsEPF1 or OsEPF2 greatly reduced stomatal density in rice, whereas ectopic overexpression of either OsEPF1 or OsEPF2 significantly decreased the high stomatal frequency of both mutant lines of epf2 and epf1epf2 Arabidopsis. Conversely, knocking down OsEPFL9 transcription conferred transgenic plants with fewer stomata than WT in rice, whereas overexpressing rice OsEPFL9 gene could cause excessive production of stomata in Arabidopsis. In conclusion, homologs of EPF/EPFL regulate stomatal development in a generally highly conserved way yet there exist function distinctions between dicot and monocot plants.","container-title":"Journal of Plant Physiology","DOI":"10.1016/j.jplph.2019.01.010","ISSN":"0176-1617","journalAbbreviation":"Journal of Plant Physiology","language":"en","page":"18-27","source":"ScienceDirect","title":"Homologous genes of epidermal patterning factor regulate stomatal development in rice","volume":"234-235","author":[{"family":"Lu","given":"Jinjin"},{"family":"He","given":"Jingjing"},{"family":"Zhou","given":"Xiaosheng"},{"family":"Zhong","given":"Jinjin"},{"family":"Li","given":"Jiao"},{"family":"Liang","given":"Yun-Kuan"}],"issued":{"date-parts":[["2019",3,1]]}}}],"schema":"https://github.com/citation-style-language/schema/raw/master/csl-citation.json"} </w:instrText>
      </w:r>
      <w:r w:rsidRPr="00F71ECE">
        <w:rPr>
          <w:i/>
          <w:iCs/>
        </w:rPr>
        <w:fldChar w:fldCharType="separate"/>
      </w:r>
      <w:r w:rsidRPr="00977CB3">
        <w:t>(Lu et al., 2019)</w:t>
      </w:r>
      <w:r w:rsidRPr="00F71ECE">
        <w:rPr>
          <w:i/>
          <w:iCs/>
        </w:rPr>
        <w:fldChar w:fldCharType="end"/>
      </w:r>
      <w:r w:rsidRPr="00F71ECE">
        <w:rPr>
          <w:i/>
          <w:iCs/>
        </w:rPr>
        <w:t xml:space="preserve"> </w:t>
      </w:r>
      <w:r w:rsidRPr="00F71ECE">
        <w:t xml:space="preserve">or the native </w:t>
      </w:r>
      <w:r w:rsidRPr="00F71ECE">
        <w:rPr>
          <w:i/>
          <w:iCs/>
        </w:rPr>
        <w:t xml:space="preserve">AtEPFL9 </w:t>
      </w:r>
      <w:r w:rsidRPr="00F71ECE">
        <w:t xml:space="preserve">gene </w:t>
      </w:r>
      <w:r w:rsidRPr="00F71ECE">
        <w:fldChar w:fldCharType="begin"/>
      </w:r>
      <w:r w:rsidR="00D2465F">
        <w:instrText xml:space="preserve"> ADDIN ZOTERO_ITEM CSL_CITATION {"citationID":"FbntpA6y","properties":{"formattedCitation":"(Hunt et al., 2010b)","plainCitation":"(Hunt et al., 2010b)","dontUpdate":true,"noteIndex":0},"citationItems":[{"id":147,"uris":["http://zotero.org/users/local/Hcd06Tc7/items/5WCAJ5D2"],"itemData":{"id":147,"type":"article-journal","abstract":"• The putative secretory peptides epidermal patterning factor 1 (EPF1) and EPF2 act as negative regulators of stomatal clustering and density early in Arabidopsis leaf development. • Here, we investigated whether the related peptide gene epidermal patterning factor-like 9 (EPFL9), which is coexpressed with EPF1 and stomatal density and distribution 1 (SDD1), also plays a role in controlling stomatal development. •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New Phytologist","DOI":"10.1111/j.1469-8137.2010.03200.x","ISSN":"1469-8137","issue":"3","language":"en","note":"_eprint: https://onlinelibrary.wiley.com/doi/pdf/10.1111/j.1469-8137.2010.03200.x","page":"609-614","source":"Wiley Online Library","title":"The signalling peptide EPFL9 is a positive regulator of stomatal development","volume":"186","author":[{"family":"Hunt","given":"Lee"},{"family":"Bailey","given":"Karen J."},{"family":"Gray","given":"Julie E."}],"issued":{"date-parts":[["2010"]]}}}],"schema":"https://github.com/citation-style-language/schema/raw/master/csl-citation.json"} </w:instrText>
      </w:r>
      <w:r w:rsidRPr="00F71ECE">
        <w:fldChar w:fldCharType="separate"/>
      </w:r>
      <w:r w:rsidRPr="00977CB3">
        <w:t>(Hunt et al., 2010)</w:t>
      </w:r>
      <w:r w:rsidRPr="00F71ECE">
        <w:fldChar w:fldCharType="end"/>
      </w:r>
      <w:r w:rsidRPr="00F71ECE">
        <w:t xml:space="preserve">. Together, this suggests that functional divergence may exist in the grass </w:t>
      </w:r>
      <w:r w:rsidRPr="00F71ECE">
        <w:rPr>
          <w:i/>
          <w:iCs/>
        </w:rPr>
        <w:t xml:space="preserve">EPFL9 </w:t>
      </w:r>
      <w:r w:rsidRPr="00F71ECE">
        <w:t>paralogues. The EPF family has not yet been manipulated in maize or any other C</w:t>
      </w:r>
      <w:r w:rsidRPr="00F71ECE">
        <w:rPr>
          <w:vertAlign w:val="subscript"/>
        </w:rPr>
        <w:t>4</w:t>
      </w:r>
      <w:r w:rsidRPr="00F71ECE">
        <w:t xml:space="preserve"> grass species, however, </w:t>
      </w:r>
      <w:r>
        <w:t xml:space="preserve">since </w:t>
      </w:r>
      <w:r w:rsidRPr="00F71ECE">
        <w:t xml:space="preserve">stomatal development is highly conserved across plant taxa, and </w:t>
      </w:r>
      <w:r>
        <w:t xml:space="preserve">given </w:t>
      </w:r>
      <w:r w:rsidRPr="00F71ECE">
        <w:t xml:space="preserve">the successes reported in rice, it is likely that genetically editing maize </w:t>
      </w:r>
      <w:r w:rsidRPr="00F71ECE">
        <w:rPr>
          <w:i/>
          <w:iCs/>
        </w:rPr>
        <w:t>EPFL9</w:t>
      </w:r>
      <w:r w:rsidRPr="00F71ECE">
        <w:t xml:space="preserve"> orthologue(s) will also result in plants with fewer stomata. </w:t>
      </w:r>
    </w:p>
    <w:p w14:paraId="5DC7CEB0"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43" w:name="_Toc131628571"/>
      <w:r w:rsidRPr="00F71ECE">
        <w:rPr>
          <w:rFonts w:asciiTheme="minorHAnsi" w:eastAsiaTheme="majorEastAsia" w:hAnsiTheme="minorHAnsi" w:cs="Calibri"/>
          <w:b/>
          <w:sz w:val="28"/>
          <w:szCs w:val="28"/>
        </w:rPr>
        <w:t>4.1.1</w:t>
      </w:r>
      <w:r w:rsidRPr="00F71ECE">
        <w:rPr>
          <w:rFonts w:asciiTheme="minorHAnsi" w:eastAsiaTheme="majorEastAsia" w:hAnsiTheme="minorHAnsi" w:cs="Calibri"/>
          <w:b/>
          <w:sz w:val="28"/>
          <w:szCs w:val="28"/>
        </w:rPr>
        <w:tab/>
        <w:t>Objectives</w:t>
      </w:r>
      <w:bookmarkEnd w:id="43"/>
    </w:p>
    <w:p w14:paraId="5551213C" w14:textId="77777777" w:rsidR="00083A71" w:rsidRPr="00F71ECE" w:rsidRDefault="00083A71" w:rsidP="00083A71">
      <w:r w:rsidRPr="00F71ECE">
        <w:t xml:space="preserve">In this </w:t>
      </w:r>
      <w:r>
        <w:t>C</w:t>
      </w:r>
      <w:r w:rsidRPr="00F71ECE">
        <w:t xml:space="preserve">hapter, orthologues of </w:t>
      </w:r>
      <w:r w:rsidRPr="00F71ECE">
        <w:rPr>
          <w:i/>
          <w:iCs/>
        </w:rPr>
        <w:t xml:space="preserve">EPFL9 </w:t>
      </w:r>
      <w:r w:rsidRPr="00F71ECE">
        <w:t>in maize were first identified through phylogenetic analysis, and their putative functions were assessed by examining their expression profiles</w:t>
      </w:r>
      <w:r>
        <w:t xml:space="preserve"> and </w:t>
      </w:r>
      <w:r w:rsidRPr="00F71ECE">
        <w:t xml:space="preserve">predicted peptide structures, and by over-expressing them in </w:t>
      </w:r>
      <w:r w:rsidRPr="00F71ECE">
        <w:rPr>
          <w:i/>
          <w:iCs/>
        </w:rPr>
        <w:t>Arabidopsis thaliana</w:t>
      </w:r>
      <w:r w:rsidRPr="00F71ECE">
        <w:t xml:space="preserve">. Based on these findings, two out of three </w:t>
      </w:r>
      <w:r w:rsidRPr="00F71ECE">
        <w:rPr>
          <w:i/>
          <w:iCs/>
        </w:rPr>
        <w:t xml:space="preserve">ZmEPFL9 </w:t>
      </w:r>
      <w:r w:rsidRPr="00F71ECE">
        <w:t xml:space="preserve">paralogues were selected for CRISPR/Cas9 gene-editing by ICASE partner </w:t>
      </w:r>
      <w:proofErr w:type="spellStart"/>
      <w:r w:rsidRPr="00F71ECE">
        <w:t>Limagrain</w:t>
      </w:r>
      <w:proofErr w:type="spellEnd"/>
      <w:r w:rsidRPr="00F71ECE">
        <w:t xml:space="preserve">. To investigate whether the loss of </w:t>
      </w:r>
      <w:r w:rsidRPr="00F71ECE">
        <w:rPr>
          <w:i/>
          <w:iCs/>
        </w:rPr>
        <w:t xml:space="preserve">EPFL9 </w:t>
      </w:r>
      <w:r w:rsidRPr="00F71ECE">
        <w:t>function in maize disrupts stomatal development, the stomatal and epidermal phenotypes were characterised in the resulting gene-edited lines.</w:t>
      </w:r>
    </w:p>
    <w:p w14:paraId="2474D8D5" w14:textId="77777777" w:rsidR="00083A71" w:rsidRPr="00F71ECE" w:rsidRDefault="00083A71" w:rsidP="00083A71"/>
    <w:p w14:paraId="31AF3BA5" w14:textId="77777777" w:rsidR="00083A71" w:rsidRDefault="00083A71" w:rsidP="00083A71">
      <w:pPr>
        <w:ind w:firstLine="720"/>
      </w:pPr>
    </w:p>
    <w:p w14:paraId="2A9001BC" w14:textId="77777777" w:rsidR="00083A71" w:rsidRDefault="00083A71" w:rsidP="00083A71">
      <w:pPr>
        <w:ind w:firstLine="720"/>
      </w:pPr>
    </w:p>
    <w:p w14:paraId="719F4623" w14:textId="77777777" w:rsidR="00083A71" w:rsidRPr="00F71ECE" w:rsidRDefault="00083A71" w:rsidP="00945E1B"/>
    <w:p w14:paraId="06529971"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44" w:name="_Toc131628572"/>
      <w:r w:rsidRPr="00F71ECE">
        <w:rPr>
          <w:rFonts w:asciiTheme="minorHAnsi" w:eastAsiaTheme="majorEastAsia" w:hAnsiTheme="minorHAnsi" w:cs="Calibri"/>
          <w:b/>
          <w:sz w:val="28"/>
          <w:szCs w:val="28"/>
        </w:rPr>
        <w:lastRenderedPageBreak/>
        <w:t>4.2</w:t>
      </w:r>
      <w:r w:rsidRPr="00F71ECE">
        <w:rPr>
          <w:rFonts w:asciiTheme="minorHAnsi" w:eastAsiaTheme="majorEastAsia" w:hAnsiTheme="minorHAnsi" w:cs="Calibri"/>
          <w:b/>
          <w:sz w:val="28"/>
          <w:szCs w:val="28"/>
        </w:rPr>
        <w:tab/>
        <w:t>Results</w:t>
      </w:r>
      <w:bookmarkEnd w:id="44"/>
    </w:p>
    <w:p w14:paraId="29D526BF"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4.2.1</w:t>
      </w:r>
      <w:r w:rsidRPr="00F71ECE">
        <w:rPr>
          <w:rFonts w:asciiTheme="minorHAnsi" w:eastAsiaTheme="majorEastAsia" w:hAnsiTheme="minorHAnsi" w:cs="Calibri"/>
          <w:b/>
          <w:sz w:val="24"/>
          <w:szCs w:val="24"/>
        </w:rPr>
        <w:tab/>
        <w:t xml:space="preserve">Bioinformatic analyses of </w:t>
      </w:r>
      <w:r w:rsidRPr="00F71ECE">
        <w:rPr>
          <w:rFonts w:asciiTheme="minorHAnsi" w:eastAsiaTheme="majorEastAsia" w:hAnsiTheme="minorHAnsi" w:cs="Calibri"/>
          <w:b/>
          <w:i/>
          <w:iCs/>
          <w:sz w:val="24"/>
          <w:szCs w:val="24"/>
        </w:rPr>
        <w:t xml:space="preserve">EPFL9 </w:t>
      </w:r>
      <w:r w:rsidRPr="00F71ECE">
        <w:rPr>
          <w:rFonts w:asciiTheme="minorHAnsi" w:eastAsiaTheme="majorEastAsia" w:hAnsiTheme="minorHAnsi" w:cs="Calibri"/>
          <w:b/>
          <w:sz w:val="24"/>
          <w:szCs w:val="24"/>
        </w:rPr>
        <w:t>paralogues in maize</w:t>
      </w:r>
    </w:p>
    <w:p w14:paraId="713C24AE" w14:textId="77777777" w:rsidR="00083A71" w:rsidRPr="00F71ECE" w:rsidRDefault="00083A71" w:rsidP="00083A71">
      <w:r w:rsidRPr="00F71ECE">
        <w:t xml:space="preserve">To identify potential candidate genes that are involved in positively regulating stomatal development, the maize genomic database (genome assembly version B73_RefGen_v4) was first interrogated against the </w:t>
      </w:r>
      <w:r w:rsidRPr="00F71ECE">
        <w:rPr>
          <w:i/>
          <w:iCs/>
        </w:rPr>
        <w:t>Arabidopsis thaliana EPFL9</w:t>
      </w:r>
      <w:r w:rsidRPr="00F71ECE">
        <w:t xml:space="preserve"> sequence (At4g12970). Three putative orthologues of </w:t>
      </w:r>
      <w:r w:rsidRPr="00F71ECE">
        <w:rPr>
          <w:i/>
          <w:iCs/>
        </w:rPr>
        <w:t>AtEPFL9</w:t>
      </w:r>
      <w:r w:rsidRPr="00F71ECE">
        <w:t xml:space="preserve"> were subsequently identified in maize (cultivar B73): Zm00001d012079 (localised to chromosome 8, position: 167759340-167760532), Zm00001d042381 (chromosome 3: 163979027-163980188) and Zm00001d042381 (chromosome 4: 44952499-44953427). The predicted coding sequences for Zm00001d012079, Zm00001d042381 and Zm00001d049795 are 378, 372 and 459 nucleotides long, respectively, and are each composed of three exons. According to predictions made using SignalP-6.0 software, all three maize genes encode for a secretory signal peptide sequence in the N-terminal domain, with putative peptide cleavage sites located between the 29</w:t>
      </w:r>
      <w:r w:rsidRPr="00F71ECE">
        <w:rPr>
          <w:vertAlign w:val="superscript"/>
        </w:rPr>
        <w:t>th</w:t>
      </w:r>
      <w:r w:rsidRPr="00F71ECE">
        <w:t xml:space="preserve"> and 30</w:t>
      </w:r>
      <w:r w:rsidRPr="00F71ECE">
        <w:rPr>
          <w:vertAlign w:val="superscript"/>
        </w:rPr>
        <w:t>th</w:t>
      </w:r>
      <w:r w:rsidRPr="00F71ECE">
        <w:t xml:space="preserve"> amino acid residues for Zm00001d012079 and Zm00001d042381, and between the 35</w:t>
      </w:r>
      <w:r w:rsidRPr="00F71ECE">
        <w:rPr>
          <w:vertAlign w:val="superscript"/>
        </w:rPr>
        <w:t>th</w:t>
      </w:r>
      <w:r w:rsidRPr="00F71ECE">
        <w:t xml:space="preserve"> and 36</w:t>
      </w:r>
      <w:r w:rsidRPr="00F71ECE">
        <w:rPr>
          <w:vertAlign w:val="superscript"/>
        </w:rPr>
        <w:t>th</w:t>
      </w:r>
      <w:r w:rsidRPr="00F71ECE">
        <w:t xml:space="preserve"> amino acids for Zm00001d049795 (indicated by the pink asterisks in Figure 4.1). Alignment of their predicted amino acid sequences with AtEPFL9 (Figure 4.1) revealed high sequence homology within the C-terminal domain, which corresponds to the cleaved functional peptide of AtEPFL9 </w:t>
      </w:r>
      <w:r w:rsidRPr="00F71ECE">
        <w:fldChar w:fldCharType="begin"/>
      </w:r>
      <w:r>
        <w:instrText xml:space="preserve"> ADDIN ZOTERO_ITEM CSL_CITATION {"citationID":"q8YfJ2oX","properties":{"formattedCitation":"(Sugano et al., 2010)","plainCitation":"(Sugano et al., 2010)","noteIndex":0},"citationItems":[{"id":143,"uris":["http://zotero.org/users/local/Hcd06Tc7/items/Z2SB72FV"],"itemData":{"id":143,"type":"article-journal","abstract":"As the portals through which carbon dioxide is exchanged between the epidermal leaf tissue of plants and the atmosphere, the stomata are key elements in plant physiology. As such they are the focus of genetic and environmental regulation in plants, but until now no positive signalling factor of stomata development has been identified. Now a protein with stomata-inducing properties has been identified in Arabidopsis. Termed stomagen, it is a cysteine-rich peptide found in the inner tissue (mesophyll) layers of young leaves where it initiates the stomatal lineage possibly by binding to the cell-surface receptor TMM. This discovery raises the prospect that stomagen might be used to develop crops and trees with high stomatal densities and hence high absorption capacity for CO2, not only by genetic engineering, but also by spraying with synthetic stomagen or related synthetic peptides.","container-title":"Nature","DOI":"10.1038/nature08682","ISSN":"1476-4687","issue":"7278","language":"en","license":"2009 Macmillan Publishers Limited. All rights reserved","note":"number: 7278\npublisher: Nature Publishing Group","page":"241-244","source":"www.nature.com","title":"Stomagen positively regulates stomatal density in Arabidopsis","volume":"463","author":[{"family":"Sugano","given":"Shigeo S."},{"family":"Shimada","given":"Tomoo"},{"family":"Imai","given":"Yu"},{"family":"Okawa","given":"Katsuya"},{"family":"Tamai","given":"Atsushi"},{"family":"Mori","given":"Masashi"},{"family":"Hara-Nishimura","given":"Ikuko"}],"issued":{"date-parts":[["2010",1]]}}}],"schema":"https://github.com/citation-style-language/schema/raw/master/csl-citation.json"} </w:instrText>
      </w:r>
      <w:r w:rsidRPr="00F71ECE">
        <w:fldChar w:fldCharType="separate"/>
      </w:r>
      <w:r w:rsidRPr="00977CB3">
        <w:t>(Sugano et al., 2010)</w:t>
      </w:r>
      <w:r w:rsidRPr="00F71ECE">
        <w:fldChar w:fldCharType="end"/>
      </w:r>
      <w:r w:rsidRPr="00F71ECE">
        <w:t xml:space="preserve">.  Specifically, Zm00001d012079 and Zm00001d042381 show 83% identity to the C-terminus of AtEPFL9, whereas Zm00001d049795 shows 71% identity. Importantly, the six cysteine residues that are essential for the formation of intramolecular disulphide bonds and the function of AtEPFL9 </w:t>
      </w:r>
      <w:r w:rsidRPr="00F71ECE">
        <w:fldChar w:fldCharType="begin"/>
      </w:r>
      <w:r>
        <w:instrText xml:space="preserve"> ADDIN ZOTERO_ITEM CSL_CITATION {"citationID":"MKYz29fC","properties":{"formattedCitation":"(Ohki et al., 2011)","plainCitation":"(Ohki et al., 2011)","noteIndex":0},"citationItems":[{"id":145,"uris":["http://zotero.org/users/local/Hcd06Tc7/items/SLZEA3K7"],"itemData":{"id":145,"type":"article-journal","abstract":"Stomatal development in plants is regulated by defensin-like secretory epidermal patterning factor (EPF) peptide hormones. Only one of these, stomagen, is a positive regulator, whereas EPF1, EPF2, and possibly others are negative regulators. Here we explore the structure–function relationships of EPFs, by integrating NMR and semi-in vitro stomagen experiments. We show that stomagen is composed of a loop and a scaffold containing three disulphide bonds. A mutant composed of the stomagen loop and the EPF2 scaffold positively regulates the stomatal density on Arabidopsis cotyledons. The reciprocal mutant composed of the EPF2 loop and the stomagen scaffold acts negatively. Deletion of the disulphide bond introduces unfolding and inactivity. Our results suggest that the loop confers the functional specificity of EPFs and that the scaffold is structurally required for their activity. This structural decomposition approach to elucidating the functional site could be adapted for the analysis of other cysteine-rich peptide families.","container-title":"Nature Communications","DOI":"10.1038/ncomms1520","ISSN":"2041-1723","issue":"1","journalAbbreviation":"Nat Commun","language":"en","license":"2011 The Author(s)","note":"number: 1\npublisher: Nature Publishing Group","page":"512","source":"www.nature.com","title":"The NMR structure of stomagen reveals the basis of stomatal density regulation by plant peptide hormones","volume":"2","author":[{"family":"Ohki","given":"Shinya"},{"family":"Takeuchi","given":"Makoto"},{"family":"Mori","given":"Masashi"}],"issued":{"date-parts":[["2011",10,25]]}}}],"schema":"https://github.com/citation-style-language/schema/raw/master/csl-citation.json"} </w:instrText>
      </w:r>
      <w:r w:rsidRPr="00F71ECE">
        <w:fldChar w:fldCharType="separate"/>
      </w:r>
      <w:r w:rsidRPr="00977CB3">
        <w:t>(Ohki et al., 2011)</w:t>
      </w:r>
      <w:r w:rsidRPr="00F71ECE">
        <w:fldChar w:fldCharType="end"/>
      </w:r>
      <w:r w:rsidRPr="00F71ECE">
        <w:t xml:space="preserve"> are conserved in all three maize paralogues (highlighted in yellow in Figure 4.1). </w:t>
      </w:r>
    </w:p>
    <w:p w14:paraId="2B58295D" w14:textId="77777777" w:rsidR="00083A71" w:rsidRPr="00F71ECE" w:rsidRDefault="00083A71" w:rsidP="00083A71">
      <w:pPr>
        <w:ind w:firstLine="720"/>
      </w:pPr>
      <w:r w:rsidRPr="00F71ECE">
        <w:t xml:space="preserve">In addition to </w:t>
      </w:r>
      <w:r w:rsidRPr="00F71ECE">
        <w:rPr>
          <w:i/>
          <w:iCs/>
        </w:rPr>
        <w:t>AtEPFL9</w:t>
      </w:r>
      <w:r w:rsidRPr="00F71ECE">
        <w:t xml:space="preserve">, the sequences of the other 10 members of the Arabidopsis EPF/L family were used as queries to identify any orthologous EPF genes within the maize genome, and a phylogenetic tree was constructed using the predicted amino acid sequences (Appendix Figure 4.1). Zm00001d042381, Zm00001d012079 and Zm00001d049795 were indeed confirmed to cluster closely with the positive stomatal regulator </w:t>
      </w:r>
      <w:r w:rsidRPr="00F71ECE">
        <w:rPr>
          <w:i/>
          <w:iCs/>
        </w:rPr>
        <w:t>AtEPFL9</w:t>
      </w:r>
      <w:r w:rsidRPr="00F71ECE">
        <w:t xml:space="preserve">, rather than any of the other Arabidopsis EPF members that play different roles in stomatal development. </w:t>
      </w:r>
    </w:p>
    <w:p w14:paraId="70379BE4" w14:textId="77777777" w:rsidR="00083A71" w:rsidRPr="00F71ECE" w:rsidRDefault="00083A71" w:rsidP="00083A71"/>
    <w:p w14:paraId="20646221" w14:textId="77777777" w:rsidR="00083A71" w:rsidRPr="00F71ECE" w:rsidRDefault="00083A71" w:rsidP="00945E1B">
      <w:pPr>
        <w:spacing w:line="259" w:lineRule="auto"/>
        <w:jc w:val="left"/>
      </w:pPr>
      <w:r w:rsidRPr="00F71ECE">
        <w:br w:type="page"/>
      </w:r>
    </w:p>
    <w:p w14:paraId="46155FD5" w14:textId="77777777" w:rsidR="00083A71" w:rsidRDefault="00945E1B" w:rsidP="00945E1B">
      <w:r>
        <w:lastRenderedPageBreak/>
        <w:br/>
      </w:r>
      <w:r w:rsidRPr="00F71ECE">
        <w:rPr>
          <w:rFonts w:ascii="Courier New" w:hAnsi="Courier New" w:cs="Courier New"/>
          <w:b/>
          <w:bCs/>
          <w:noProof/>
          <w:lang w:val="en-US" w:eastAsia="en-US"/>
        </w:rPr>
        <mc:AlternateContent>
          <mc:Choice Requires="wpg">
            <w:drawing>
              <wp:anchor distT="0" distB="0" distL="114300" distR="114300" simplePos="0" relativeHeight="251507712" behindDoc="0" locked="0" layoutInCell="1" allowOverlap="1" wp14:anchorId="58AF9FC3" wp14:editId="6490D800">
                <wp:simplePos x="0" y="0"/>
                <wp:positionH relativeFrom="column">
                  <wp:posOffset>-217283</wp:posOffset>
                </wp:positionH>
                <wp:positionV relativeFrom="page">
                  <wp:posOffset>1134361</wp:posOffset>
                </wp:positionV>
                <wp:extent cx="6031230" cy="4502150"/>
                <wp:effectExtent l="0" t="0" r="0" b="0"/>
                <wp:wrapNone/>
                <wp:docPr id="395" name="Group 395"/>
                <wp:cNvGraphicFramePr/>
                <a:graphic xmlns:a="http://schemas.openxmlformats.org/drawingml/2006/main">
                  <a:graphicData uri="http://schemas.microsoft.com/office/word/2010/wordprocessingGroup">
                    <wpg:wgp>
                      <wpg:cNvGrpSpPr/>
                      <wpg:grpSpPr>
                        <a:xfrm>
                          <a:off x="0" y="0"/>
                          <a:ext cx="6031230" cy="4502150"/>
                          <a:chOff x="0" y="162954"/>
                          <a:chExt cx="6031230" cy="4502714"/>
                        </a:xfrm>
                      </wpg:grpSpPr>
                      <wpg:grpSp>
                        <wpg:cNvPr id="396" name="Group 396"/>
                        <wpg:cNvGrpSpPr/>
                        <wpg:grpSpPr>
                          <a:xfrm>
                            <a:off x="0" y="162954"/>
                            <a:ext cx="6031230" cy="4502714"/>
                            <a:chOff x="0" y="162957"/>
                            <a:chExt cx="6031418" cy="4502837"/>
                          </a:xfrm>
                        </wpg:grpSpPr>
                        <wps:wsp>
                          <wps:cNvPr id="397" name="Text Box 2"/>
                          <wps:cNvSpPr txBox="1">
                            <a:spLocks noChangeArrowheads="1"/>
                          </wps:cNvSpPr>
                          <wps:spPr bwMode="auto">
                            <a:xfrm>
                              <a:off x="0" y="162957"/>
                              <a:ext cx="5875837" cy="3805023"/>
                            </a:xfrm>
                            <a:prstGeom prst="rect">
                              <a:avLst/>
                            </a:prstGeom>
                            <a:solidFill>
                              <a:srgbClr val="FFFFFF"/>
                            </a:solidFill>
                            <a:ln w="9525">
                              <a:noFill/>
                              <a:miter lim="800000"/>
                              <a:headEnd/>
                              <a:tailEnd/>
                            </a:ln>
                          </wps:spPr>
                          <wps:txbx>
                            <w:txbxContent>
                              <w:p w14:paraId="1DE8DDC9" w14:textId="77777777" w:rsidR="00135FA1" w:rsidRPr="00156D8A" w:rsidRDefault="00135FA1" w:rsidP="00083A71">
                                <w:pPr>
                                  <w:ind w:firstLine="720"/>
                                  <w:jc w:val="left"/>
                                  <w:rPr>
                                    <w:rFonts w:ascii="Courier New" w:hAnsi="Courier New" w:cs="Courier New"/>
                                    <w:b/>
                                    <w:bCs/>
                                    <w:sz w:val="21"/>
                                    <w:szCs w:val="21"/>
                                  </w:rPr>
                                </w:pPr>
                                <w:r w:rsidRPr="00156D8A">
                                  <w:rPr>
                                    <w:rFonts w:ascii="Courier New" w:hAnsi="Courier New" w:cs="Courier New"/>
                                    <w:b/>
                                    <w:bCs/>
                                    <w:color w:val="009999"/>
                                    <w:sz w:val="21"/>
                                    <w:szCs w:val="21"/>
                                  </w:rPr>
                                  <w:tab/>
                                </w:r>
                                <w:r w:rsidRPr="00156D8A">
                                  <w:rPr>
                                    <w:rFonts w:ascii="Courier New" w:hAnsi="Courier New" w:cs="Courier New"/>
                                    <w:b/>
                                    <w:bCs/>
                                    <w:color w:val="009999"/>
                                    <w:sz w:val="21"/>
                                    <w:szCs w:val="21"/>
                                  </w:rPr>
                                  <w:tab/>
                                </w:r>
                                <w:r w:rsidRPr="00156D8A">
                                  <w:rPr>
                                    <w:rFonts w:ascii="Courier New" w:hAnsi="Courier New" w:cs="Courier New"/>
                                    <w:b/>
                                    <w:bCs/>
                                    <w:sz w:val="21"/>
                                    <w:szCs w:val="21"/>
                                  </w:rPr>
                                  <w:t xml:space="preserve">1       </w:t>
                                </w:r>
                                <w:r w:rsidRPr="00156D8A">
                                  <w:rPr>
                                    <w:rFonts w:ascii="Courier New" w:hAnsi="Courier New" w:cs="Courier New"/>
                                    <w:b/>
                                    <w:bCs/>
                                    <w:sz w:val="10"/>
                                    <w:szCs w:val="10"/>
                                  </w:rPr>
                                  <w:t xml:space="preserve"> </w:t>
                                </w:r>
                                <w:r w:rsidRPr="00156D8A">
                                  <w:rPr>
                                    <w:rFonts w:ascii="Courier New" w:hAnsi="Courier New" w:cs="Courier New"/>
                                    <w:b/>
                                    <w:bCs/>
                                    <w:sz w:val="21"/>
                                    <w:szCs w:val="21"/>
                                  </w:rPr>
                                  <w:t xml:space="preserve">10        20     </w:t>
                                </w:r>
                                <w:r w:rsidRPr="00156D8A">
                                  <w:rPr>
                                    <w:rFonts w:ascii="Courier New" w:hAnsi="Courier New" w:cs="Courier New"/>
                                    <w:b/>
                                    <w:bCs/>
                                    <w:sz w:val="16"/>
                                    <w:szCs w:val="16"/>
                                  </w:rPr>
                                  <w:t xml:space="preserve"> </w:t>
                                </w:r>
                                <w:r w:rsidRPr="00156D8A">
                                  <w:rPr>
                                    <w:rFonts w:ascii="Courier New" w:hAnsi="Courier New" w:cs="Courier New"/>
                                    <w:b/>
                                    <w:bCs/>
                                    <w:sz w:val="21"/>
                                    <w:szCs w:val="21"/>
                                  </w:rPr>
                                  <w:t xml:space="preserve">  30        40        50        </w:t>
                                </w:r>
                                <w:r w:rsidRPr="00156D8A">
                                  <w:rPr>
                                    <w:rFonts w:ascii="Courier New" w:hAnsi="Courier New" w:cs="Courier New"/>
                                    <w:b/>
                                    <w:bCs/>
                                    <w:color w:val="009999"/>
                                    <w:sz w:val="21"/>
                                    <w:szCs w:val="21"/>
                                  </w:rPr>
                                  <w:br/>
                                </w:r>
                                <w:r w:rsidRPr="00156D8A">
                                  <w:rPr>
                                    <w:rFonts w:ascii="Courier New" w:hAnsi="Courier New" w:cs="Courier New"/>
                                    <w:b/>
                                    <w:bCs/>
                                    <w:sz w:val="21"/>
                                    <w:szCs w:val="21"/>
                                  </w:rPr>
                                  <w:t>AtEPFL9</w:t>
                                </w:r>
                                <w:r w:rsidRPr="00156D8A">
                                  <w:rPr>
                                    <w:rFonts w:ascii="Courier New" w:hAnsi="Courier New" w:cs="Courier New"/>
                                    <w:b/>
                                    <w:bCs/>
                                    <w:sz w:val="21"/>
                                    <w:szCs w:val="21"/>
                                  </w:rPr>
                                  <w:tab/>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K--</w:t>
                                </w:r>
                                <w:r w:rsidRPr="00156D8A">
                                  <w:rPr>
                                    <w:rFonts w:ascii="Courier New" w:hAnsi="Courier New" w:cs="Courier New"/>
                                    <w:b/>
                                    <w:bCs/>
                                    <w:color w:val="FFFFFF" w:themeColor="background1"/>
                                    <w:sz w:val="21"/>
                                    <w:szCs w:val="21"/>
                                    <w:highlight w:val="blue"/>
                                  </w:rPr>
                                  <w:t>H</w:t>
                                </w:r>
                                <w:r w:rsidRPr="00156D8A">
                                  <w:rPr>
                                    <w:rFonts w:ascii="Courier New" w:hAnsi="Courier New" w:cs="Courier New"/>
                                    <w:b/>
                                    <w:bCs/>
                                    <w:sz w:val="21"/>
                                    <w:szCs w:val="21"/>
                                  </w:rPr>
                                  <w:t>EMM</w:t>
                                </w:r>
                                <w:r w:rsidRPr="00156D8A">
                                  <w:rPr>
                                    <w:rFonts w:ascii="Courier New" w:hAnsi="Courier New" w:cs="Courier New"/>
                                    <w:b/>
                                    <w:bCs/>
                                    <w:sz w:val="21"/>
                                    <w:szCs w:val="21"/>
                                    <w:highlight w:val="lightGray"/>
                                  </w:rPr>
                                  <w:t>N</w:t>
                                </w:r>
                                <w:r w:rsidRPr="00156D8A">
                                  <w:rPr>
                                    <w:rFonts w:ascii="Courier New" w:hAnsi="Courier New" w:cs="Courier New"/>
                                    <w:b/>
                                    <w:bCs/>
                                    <w:sz w:val="21"/>
                                    <w:szCs w:val="21"/>
                                  </w:rPr>
                                  <w:t>--</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K</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RC</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T</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highlight w:val="lightGray"/>
                                  </w:rPr>
                                  <w:t>FA</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G</w:t>
                                </w:r>
                                <w:r w:rsidRPr="009A5EEE">
                                  <w:rPr>
                                    <w:rFonts w:ascii="Courier New" w:hAnsi="Courier New" w:cs="Courier New"/>
                                    <w:b/>
                                    <w:bCs/>
                                    <w:sz w:val="21"/>
                                    <w:szCs w:val="21"/>
                                  </w:rPr>
                                  <w:t>N</w:t>
                                </w:r>
                                <w:r w:rsidRPr="00156D8A">
                                  <w:rPr>
                                    <w:rFonts w:ascii="Courier New" w:hAnsi="Courier New" w:cs="Courier New"/>
                                    <w:b/>
                                    <w:bCs/>
                                    <w:sz w:val="21"/>
                                    <w:szCs w:val="21"/>
                                  </w:rPr>
                                  <w:t>----------------</w:t>
                                </w:r>
                                <w:r>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w:t>
                                </w:r>
                                <w:r>
                                  <w:rPr>
                                    <w:rFonts w:ascii="Courier New" w:hAnsi="Courier New" w:cs="Courier New"/>
                                    <w:b/>
                                    <w:bCs/>
                                    <w:sz w:val="21"/>
                                    <w:szCs w:val="21"/>
                                  </w:rPr>
                                  <w:t>-</w:t>
                                </w:r>
                                <w:r w:rsidRPr="00156D8A">
                                  <w:rPr>
                                    <w:rFonts w:ascii="Courier New" w:hAnsi="Courier New" w:cs="Courier New"/>
                                    <w:b/>
                                    <w:bCs/>
                                    <w:color w:val="FFFFFF" w:themeColor="background1"/>
                                    <w:sz w:val="21"/>
                                    <w:szCs w:val="21"/>
                                  </w:rPr>
                                  <w:t xml:space="preserve"> </w:t>
                                </w:r>
                                <w:r w:rsidRPr="00156D8A">
                                  <w:rPr>
                                    <w:rFonts w:ascii="Courier New" w:hAnsi="Courier New" w:cs="Courier New"/>
                                    <w:b/>
                                    <w:bCs/>
                                    <w:sz w:val="21"/>
                                    <w:szCs w:val="21"/>
                                  </w:rPr>
                                  <w:t>Zm00001d042381</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NGCS</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TTTSS</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L</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rPr>
                                  <w:t>SY</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HALCSQGHNGRTS--GAD</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Y</w:t>
                                </w:r>
                                <w:r>
                                  <w:rPr>
                                    <w:rFonts w:ascii="Courier New" w:hAnsi="Courier New" w:cs="Courier New"/>
                                    <w:b/>
                                    <w:bCs/>
                                    <w:sz w:val="21"/>
                                    <w:szCs w:val="21"/>
                                  </w:rPr>
                                  <w:t>L</w:t>
                                </w:r>
                                <w:r w:rsidRPr="00156D8A">
                                  <w:rPr>
                                    <w:rFonts w:ascii="Courier New" w:hAnsi="Courier New" w:cs="Courier New"/>
                                    <w:b/>
                                    <w:bCs/>
                                    <w:sz w:val="21"/>
                                    <w:szCs w:val="21"/>
                                  </w:rPr>
                                  <w:t xml:space="preserve"> Zm00001d012079</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NGCP</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STTSS</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P</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rPr>
                                  <w:t>SC</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HALCSQAHNGRTSVEDAD</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F</w:t>
                                </w:r>
                                <w:r>
                                  <w:rPr>
                                    <w:rFonts w:ascii="Courier New" w:hAnsi="Courier New" w:cs="Courier New"/>
                                    <w:b/>
                                    <w:bCs/>
                                    <w:sz w:val="21"/>
                                    <w:szCs w:val="21"/>
                                  </w:rPr>
                                  <w:t>P</w:t>
                                </w:r>
                                <w:r w:rsidRPr="00156D8A">
                                  <w:rPr>
                                    <w:rFonts w:ascii="Courier New" w:hAnsi="Courier New" w:cs="Courier New"/>
                                    <w:b/>
                                    <w:bCs/>
                                    <w:color w:val="FFFFFF" w:themeColor="background1"/>
                                    <w:sz w:val="21"/>
                                    <w:szCs w:val="21"/>
                                  </w:rPr>
                                  <w:t xml:space="preserve"> </w:t>
                                </w:r>
                                <w:r w:rsidRPr="00156D8A">
                                  <w:rPr>
                                    <w:rFonts w:ascii="Courier New" w:hAnsi="Courier New" w:cs="Courier New"/>
                                    <w:b/>
                                    <w:bCs/>
                                    <w:sz w:val="21"/>
                                    <w:szCs w:val="21"/>
                                  </w:rPr>
                                  <w:t>Zm00001d049795</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H</w:t>
                                </w:r>
                                <w:r w:rsidRPr="00156D8A">
                                  <w:rPr>
                                    <w:rFonts w:ascii="Courier New" w:hAnsi="Courier New" w:cs="Courier New"/>
                                    <w:b/>
                                    <w:bCs/>
                                    <w:sz w:val="21"/>
                                    <w:szCs w:val="21"/>
                                  </w:rPr>
                                  <w:t>GSRHCC</w:t>
                                </w:r>
                                <w:r w:rsidRPr="00156D8A">
                                  <w:rPr>
                                    <w:rFonts w:ascii="Courier New" w:hAnsi="Courier New" w:cs="Courier New"/>
                                    <w:b/>
                                    <w:bCs/>
                                    <w:sz w:val="21"/>
                                    <w:szCs w:val="21"/>
                                    <w:highlight w:val="lightGray"/>
                                  </w:rPr>
                                  <w:t>V</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CR</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L</w:t>
                                </w:r>
                                <w:r w:rsidRPr="00156D8A">
                                  <w:rPr>
                                    <w:rFonts w:ascii="Courier New" w:hAnsi="Courier New" w:cs="Courier New"/>
                                    <w:b/>
                                    <w:bCs/>
                                    <w:sz w:val="21"/>
                                    <w:szCs w:val="21"/>
                                    <w:highlight w:val="lightGray"/>
                                  </w:rPr>
                                  <w:t>LVVV</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highlight w:val="lightGray"/>
                                  </w:rPr>
                                  <w:t>LVV</w:t>
                                </w:r>
                                <w:r w:rsidRPr="00156D8A">
                                  <w:rPr>
                                    <w:rFonts w:ascii="Courier New" w:hAnsi="Courier New" w:cs="Courier New"/>
                                    <w:b/>
                                    <w:bCs/>
                                    <w:sz w:val="21"/>
                                    <w:szCs w:val="21"/>
                                  </w:rPr>
                                  <w:t>TT</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DGAVVADAPTAGSPRTDEV</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L</w:t>
                                </w:r>
                                <w:r>
                                  <w:rPr>
                                    <w:rFonts w:ascii="Courier New" w:hAnsi="Courier New" w:cs="Courier New"/>
                                    <w:b/>
                                    <w:bCs/>
                                    <w:sz w:val="21"/>
                                    <w:szCs w:val="21"/>
                                  </w:rPr>
                                  <w:t>Q</w:t>
                                </w:r>
                                <w:r w:rsidRPr="00156D8A">
                                  <w:rPr>
                                    <w:rFonts w:ascii="Courier New" w:hAnsi="Courier New" w:cs="Courier New"/>
                                    <w:b/>
                                    <w:bCs/>
                                    <w:sz w:val="21"/>
                                    <w:szCs w:val="21"/>
                                  </w:rPr>
                                  <w:t xml:space="preserve"> </w:t>
                                </w:r>
                              </w:p>
                              <w:p w14:paraId="099136B3" w14:textId="77777777" w:rsidR="00135FA1" w:rsidRPr="00156D8A" w:rsidRDefault="00135FA1" w:rsidP="00083A71">
                                <w:pPr>
                                  <w:ind w:firstLine="720"/>
                                  <w:jc w:val="left"/>
                                  <w:rPr>
                                    <w:rFonts w:ascii="Courier New" w:hAnsi="Courier New" w:cs="Courier New"/>
                                    <w:b/>
                                    <w:bCs/>
                                    <w:color w:val="FFFFFF" w:themeColor="background1"/>
                                    <w:sz w:val="21"/>
                                    <w:szCs w:val="21"/>
                                  </w:rPr>
                                </w:pPr>
                                <w:r w:rsidRPr="00156D8A">
                                  <w:rPr>
                                    <w:rFonts w:ascii="Courier New" w:hAnsi="Courier New" w:cs="Courier New"/>
                                    <w:b/>
                                    <w:bCs/>
                                    <w:sz w:val="21"/>
                                    <w:szCs w:val="21"/>
                                  </w:rPr>
                                  <w:t xml:space="preserve">                60        70        80        90       100      </w:t>
                                </w:r>
                                <w:r w:rsidRPr="00156D8A">
                                  <w:rPr>
                                    <w:rFonts w:ascii="Courier New" w:hAnsi="Courier New" w:cs="Courier New"/>
                                    <w:b/>
                                    <w:bCs/>
                                    <w:sz w:val="21"/>
                                    <w:szCs w:val="21"/>
                                  </w:rPr>
                                  <w:br/>
                                  <w:t>AtEPFL9</w:t>
                                </w:r>
                                <w:r w:rsidRPr="00156D8A">
                                  <w:rPr>
                                    <w:rFonts w:ascii="Courier New" w:hAnsi="Courier New" w:cs="Courier New"/>
                                    <w:b/>
                                    <w:bCs/>
                                    <w:sz w:val="21"/>
                                    <w:szCs w:val="21"/>
                                  </w:rPr>
                                  <w:tab/>
                                </w:r>
                                <w:r w:rsidRPr="00156D8A">
                                  <w:rPr>
                                    <w:rFonts w:ascii="Courier New" w:hAnsi="Courier New" w:cs="Courier New"/>
                                    <w:b/>
                                    <w:bCs/>
                                    <w:sz w:val="21"/>
                                    <w:szCs w:val="21"/>
                                  </w:rPr>
                                  <w:tab/>
                                  <w:t>-----------------A</w:t>
                                </w:r>
                                <w:r w:rsidRPr="00156D8A">
                                  <w:rPr>
                                    <w:rFonts w:ascii="Courier New" w:hAnsi="Courier New" w:cs="Courier New"/>
                                    <w:b/>
                                    <w:bCs/>
                                    <w:sz w:val="21"/>
                                    <w:szCs w:val="21"/>
                                    <w:highlight w:val="lightGray"/>
                                  </w:rPr>
                                  <w:t>SR</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R</w:t>
                                </w:r>
                                <w:r w:rsidRPr="00156D8A">
                                  <w:rPr>
                                    <w:rFonts w:ascii="Courier New" w:hAnsi="Courier New" w:cs="Courier New"/>
                                    <w:b/>
                                    <w:bCs/>
                                    <w:sz w:val="21"/>
                                    <w:szCs w:val="21"/>
                                    <w:highlight w:val="lightGray"/>
                                  </w:rPr>
                                  <w:t>S</w:t>
                                </w:r>
                                <w:r w:rsidRPr="00156D8A">
                                  <w:rPr>
                                    <w:rFonts w:ascii="Courier New" w:hAnsi="Courier New" w:cs="Courier New"/>
                                    <w:b/>
                                    <w:bCs/>
                                    <w:sz w:val="21"/>
                                    <w:szCs w:val="21"/>
                                  </w:rPr>
                                  <w:t>IENT</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rPr>
                                  <w:t>SL</w:t>
                                </w:r>
                                <w:r w:rsidRPr="00156D8A">
                                  <w:rPr>
                                    <w:rFonts w:ascii="Courier New" w:hAnsi="Courier New" w:cs="Courier New"/>
                                    <w:b/>
                                    <w:bCs/>
                                    <w:color w:val="FFFFFF" w:themeColor="background1"/>
                                    <w:sz w:val="21"/>
                                    <w:szCs w:val="21"/>
                                    <w:highlight w:val="blue"/>
                                  </w:rPr>
                                  <w:t>LP</w:t>
                                </w:r>
                                <w:r w:rsidRPr="00156D8A">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Q</w:t>
                                </w:r>
                                <w:r w:rsidRPr="00156D8A">
                                  <w:rPr>
                                    <w:rFonts w:ascii="Courier New" w:hAnsi="Courier New" w:cs="Courier New"/>
                                    <w:b/>
                                    <w:bCs/>
                                    <w:sz w:val="21"/>
                                    <w:szCs w:val="21"/>
                                    <w:highlight w:val="lightGray"/>
                                  </w:rPr>
                                  <w:t>V</w:t>
                                </w:r>
                                <w:r w:rsidRPr="00156D8A">
                                  <w:rPr>
                                    <w:rFonts w:ascii="Courier New" w:hAnsi="Courier New" w:cs="Courier New"/>
                                    <w:b/>
                                    <w:bCs/>
                                    <w:sz w:val="21"/>
                                    <w:szCs w:val="21"/>
                                  </w:rPr>
                                  <w:t>H</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LN</w:t>
                                </w:r>
                                <w:r w:rsidRPr="00156D8A">
                                  <w:rPr>
                                    <w:rFonts w:ascii="Courier New" w:hAnsi="Courier New" w:cs="Courier New"/>
                                    <w:b/>
                                    <w:bCs/>
                                    <w:sz w:val="21"/>
                                    <w:szCs w:val="21"/>
                                    <w:highlight w:val="lightGray"/>
                                  </w:rPr>
                                  <w:t>S</w:t>
                                </w:r>
                                <w:r w:rsidRPr="00156D8A">
                                  <w:rPr>
                                    <w:rFonts w:ascii="Courier New" w:hAnsi="Courier New" w:cs="Courier New"/>
                                    <w:b/>
                                    <w:bCs/>
                                    <w:sz w:val="21"/>
                                    <w:szCs w:val="21"/>
                                  </w:rPr>
                                  <w:t>--R</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H</w:t>
                                </w:r>
                                <w:r w:rsidRPr="00156D8A">
                                  <w:rPr>
                                    <w:rFonts w:ascii="Courier New" w:hAnsi="Courier New" w:cs="Courier New"/>
                                    <w:b/>
                                    <w:bCs/>
                                    <w:sz w:val="21"/>
                                    <w:szCs w:val="21"/>
                                    <w:highlight w:val="lightGray"/>
                                  </w:rPr>
                                  <w:t>M</w:t>
                                </w:r>
                                <w:r w:rsidRPr="00156D8A">
                                  <w:rPr>
                                    <w:rFonts w:ascii="Courier New" w:hAnsi="Courier New" w:cs="Courier New"/>
                                    <w:b/>
                                    <w:bCs/>
                                    <w:sz w:val="21"/>
                                    <w:szCs w:val="21"/>
                                  </w:rPr>
                                  <w:br/>
                                  <w:t>Zm00001d042381</w:t>
                                </w:r>
                                <w:r w:rsidRPr="00156D8A">
                                  <w:rPr>
                                    <w:rFonts w:ascii="Courier New" w:hAnsi="Courier New" w:cs="Courier New"/>
                                    <w:b/>
                                    <w:bCs/>
                                    <w:sz w:val="21"/>
                                    <w:szCs w:val="21"/>
                                  </w:rPr>
                                  <w:tab/>
                                  <w:t>HQEL-------------PG</w:t>
                                </w:r>
                                <w:r w:rsidRPr="00156D8A">
                                  <w:rPr>
                                    <w:rFonts w:ascii="Courier New" w:hAnsi="Courier New" w:cs="Courier New"/>
                                    <w:b/>
                                    <w:bCs/>
                                    <w:sz w:val="21"/>
                                    <w:szCs w:val="21"/>
                                    <w:highlight w:val="lightGray"/>
                                  </w:rPr>
                                  <w:t>K</w:t>
                                </w:r>
                                <w:r w:rsidRPr="00156D8A">
                                  <w:rPr>
                                    <w:rFonts w:ascii="Courier New" w:hAnsi="Courier New" w:cs="Courier New"/>
                                    <w:b/>
                                    <w:bCs/>
                                    <w:sz w:val="21"/>
                                    <w:szCs w:val="21"/>
                                  </w:rPr>
                                  <w:t>HIVLQET</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rPr>
                                  <w:t>KG</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N-------KGI</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PKY--A</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br/>
                                  <w:t>Zm00001d012079</w:t>
                                </w:r>
                                <w:r w:rsidRPr="00156D8A">
                                  <w:rPr>
                                    <w:rFonts w:ascii="Courier New" w:hAnsi="Courier New" w:cs="Courier New"/>
                                    <w:b/>
                                    <w:bCs/>
                                    <w:sz w:val="21"/>
                                    <w:szCs w:val="21"/>
                                  </w:rPr>
                                  <w:tab/>
                                </w:r>
                                <w:r w:rsidRPr="0073281A">
                                  <w:rPr>
                                    <w:rFonts w:ascii="Courier New" w:hAnsi="Courier New" w:cs="Courier New"/>
                                    <w:b/>
                                    <w:bCs/>
                                    <w:sz w:val="21"/>
                                    <w:szCs w:val="21"/>
                                  </w:rPr>
                                  <w:t>HQEL</w:t>
                                </w:r>
                                <w:r w:rsidRPr="00156D8A">
                                  <w:rPr>
                                    <w:rFonts w:ascii="Courier New" w:hAnsi="Courier New" w:cs="Courier New"/>
                                    <w:b/>
                                    <w:bCs/>
                                    <w:sz w:val="21"/>
                                    <w:szCs w:val="21"/>
                                  </w:rPr>
                                  <w:t>-------------TT</w:t>
                                </w:r>
                                <w:r w:rsidRPr="00156D8A">
                                  <w:rPr>
                                    <w:rFonts w:ascii="Courier New" w:hAnsi="Courier New" w:cs="Courier New"/>
                                    <w:b/>
                                    <w:bCs/>
                                    <w:sz w:val="21"/>
                                    <w:szCs w:val="21"/>
                                    <w:highlight w:val="lightGray"/>
                                  </w:rPr>
                                  <w:t>K</w:t>
                                </w:r>
                                <w:r w:rsidRPr="00156D8A">
                                  <w:rPr>
                                    <w:rFonts w:ascii="Courier New" w:hAnsi="Courier New" w:cs="Courier New"/>
                                    <w:b/>
                                    <w:bCs/>
                                    <w:sz w:val="21"/>
                                    <w:szCs w:val="21"/>
                                  </w:rPr>
                                  <w:t>HIILPKV</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KG</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N-------KGI</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SKY--A</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 xml:space="preserve"> Zm00001d049795</w:t>
                                </w:r>
                                <w:r w:rsidRPr="00156D8A">
                                  <w:rPr>
                                    <w:rFonts w:ascii="Courier New" w:hAnsi="Courier New" w:cs="Courier New"/>
                                    <w:b/>
                                    <w:bCs/>
                                    <w:sz w:val="21"/>
                                    <w:szCs w:val="21"/>
                                  </w:rPr>
                                  <w:tab/>
                                  <w:t>AEQLLVINEFRSRSGSEEEA</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TTAA</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GW</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VLNTEQQ</w:t>
                                </w:r>
                                <w:r w:rsidRPr="00156D8A">
                                  <w:rPr>
                                    <w:rFonts w:ascii="Courier New" w:hAnsi="Courier New" w:cs="Courier New"/>
                                    <w:b/>
                                    <w:bCs/>
                                    <w:color w:val="FFFFFF" w:themeColor="background1"/>
                                    <w:sz w:val="21"/>
                                    <w:szCs w:val="21"/>
                                    <w:highlight w:val="blue"/>
                                  </w:rPr>
                                  <w:t>Q</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I</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TGVGGG</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K</w:t>
                                </w:r>
                                <w:r w:rsidRPr="00156D8A">
                                  <w:rPr>
                                    <w:rFonts w:ascii="Courier New" w:hAnsi="Courier New" w:cs="Courier New"/>
                                    <w:b/>
                                    <w:bCs/>
                                    <w:sz w:val="21"/>
                                    <w:szCs w:val="21"/>
                                    <w:highlight w:val="lightGray"/>
                                  </w:rPr>
                                  <w:t>L</w:t>
                                </w:r>
                              </w:p>
                              <w:p w14:paraId="22EC19DE" w14:textId="77777777" w:rsidR="00135FA1" w:rsidRPr="00CB33B9" w:rsidRDefault="00135FA1" w:rsidP="00083A71">
                                <w:pPr>
                                  <w:ind w:firstLine="720"/>
                                  <w:jc w:val="left"/>
                                  <w:rPr>
                                    <w:rFonts w:ascii="Courier New" w:hAnsi="Courier New" w:cs="Courier New"/>
                                    <w:b/>
                                    <w:bCs/>
                                  </w:rPr>
                                </w:pPr>
                                <w:r w:rsidRPr="00156D8A">
                                  <w:rPr>
                                    <w:rFonts w:ascii="Courier New" w:hAnsi="Courier New" w:cs="Courier New"/>
                                    <w:b/>
                                    <w:bCs/>
                                    <w:sz w:val="21"/>
                                    <w:szCs w:val="21"/>
                                  </w:rPr>
                                  <w:t xml:space="preserve">             110       120       130       140       150 </w:t>
                                </w:r>
                                <w:r w:rsidRPr="00156D8A">
                                  <w:rPr>
                                    <w:rFonts w:ascii="Courier New" w:hAnsi="Courier New" w:cs="Courier New"/>
                                    <w:b/>
                                    <w:bCs/>
                                    <w:sz w:val="21"/>
                                    <w:szCs w:val="21"/>
                                  </w:rPr>
                                  <w:br/>
                                  <w:t>AtEPFL9</w:t>
                                </w:r>
                                <w:r w:rsidRPr="00156D8A">
                                  <w:rPr>
                                    <w:rFonts w:ascii="Courier New" w:hAnsi="Courier New" w:cs="Courier New"/>
                                    <w:b/>
                                    <w:bCs/>
                                    <w:sz w:val="21"/>
                                    <w:szCs w:val="21"/>
                                  </w:rPr>
                                  <w:tab/>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T</w:t>
                                </w:r>
                                <w:r w:rsidRPr="007C67E8">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Y</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R</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E</w:t>
                                </w:r>
                                <w:r w:rsidRPr="00156D8A">
                                  <w:rPr>
                                    <w:rFonts w:ascii="Courier New" w:hAnsi="Courier New" w:cs="Courier New"/>
                                    <w:b/>
                                    <w:bCs/>
                                    <w:sz w:val="21"/>
                                    <w:szCs w:val="21"/>
                                  </w:rPr>
                                  <w:t>G</w:t>
                                </w:r>
                                <w:r w:rsidRPr="00156D8A">
                                  <w:rPr>
                                    <w:rFonts w:ascii="Courier New" w:hAnsi="Courier New" w:cs="Courier New"/>
                                    <w:b/>
                                    <w:bCs/>
                                    <w:color w:val="FFFFFF" w:themeColor="background1"/>
                                    <w:sz w:val="21"/>
                                    <w:szCs w:val="21"/>
                                    <w:highlight w:val="blue"/>
                                  </w:rPr>
                                  <w:t>NDPINSAYHYR</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w:t>
                                </w:r>
                                <w:r>
                                  <w:rPr>
                                    <w:rFonts w:ascii="Courier New" w:hAnsi="Courier New" w:cs="Courier New"/>
                                    <w:b/>
                                    <w:bCs/>
                                    <w:sz w:val="21"/>
                                    <w:szCs w:val="21"/>
                                  </w:rPr>
                                  <w:t xml:space="preserve">  </w:t>
                                </w:r>
                                <w:r w:rsidRPr="00156D8A">
                                  <w:rPr>
                                    <w:rFonts w:ascii="Courier New" w:hAnsi="Courier New" w:cs="Courier New"/>
                                    <w:b/>
                                    <w:bCs/>
                                    <w:sz w:val="21"/>
                                    <w:szCs w:val="21"/>
                                  </w:rPr>
                                  <w:t xml:space="preserve"> </w:t>
                                </w:r>
                                <w:r>
                                  <w:rPr>
                                    <w:rFonts w:ascii="Courier New" w:hAnsi="Courier New" w:cs="Courier New"/>
                                    <w:b/>
                                    <w:bCs/>
                                    <w:sz w:val="21"/>
                                    <w:szCs w:val="21"/>
                                  </w:rPr>
                                  <w:t>--</w:t>
                                </w:r>
                                <w:r w:rsidRPr="00156D8A">
                                  <w:rPr>
                                    <w:rFonts w:ascii="Courier New" w:hAnsi="Courier New" w:cs="Courier New"/>
                                    <w:b/>
                                    <w:bCs/>
                                    <w:color w:val="FFFFFF" w:themeColor="background1"/>
                                    <w:sz w:val="21"/>
                                    <w:szCs w:val="21"/>
                                  </w:rPr>
                                  <w:br/>
                                </w:r>
                                <w:r w:rsidRPr="00156D8A">
                                  <w:rPr>
                                    <w:rFonts w:ascii="Courier New" w:hAnsi="Courier New" w:cs="Courier New"/>
                                    <w:b/>
                                    <w:bCs/>
                                    <w:sz w:val="21"/>
                                    <w:szCs w:val="21"/>
                                  </w:rPr>
                                  <w:t>Zm00001d042381</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I</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I</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F</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D</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NDP</w:t>
                                </w:r>
                                <w:r w:rsidRPr="00156D8A">
                                  <w:rPr>
                                    <w:rFonts w:ascii="Courier New" w:hAnsi="Courier New" w:cs="Courier New"/>
                                    <w:b/>
                                    <w:bCs/>
                                    <w:sz w:val="21"/>
                                    <w:szCs w:val="21"/>
                                    <w:highlight w:val="lightGray"/>
                                  </w:rPr>
                                  <w:t>M</w:t>
                                </w:r>
                                <w:r w:rsidRPr="00156D8A">
                                  <w:rPr>
                                    <w:rFonts w:ascii="Courier New" w:hAnsi="Courier New" w:cs="Courier New"/>
                                    <w:b/>
                                    <w:bCs/>
                                    <w:color w:val="FFFFFF" w:themeColor="background1"/>
                                    <w:sz w:val="21"/>
                                    <w:szCs w:val="21"/>
                                    <w:highlight w:val="blue"/>
                                  </w:rPr>
                                  <w:t>NSAYHY</w:t>
                                </w:r>
                                <w:r w:rsidRPr="00156D8A">
                                  <w:rPr>
                                    <w:rFonts w:ascii="Courier New" w:hAnsi="Courier New" w:cs="Courier New"/>
                                    <w:b/>
                                    <w:bCs/>
                                    <w:sz w:val="21"/>
                                    <w:szCs w:val="21"/>
                                    <w:highlight w:val="lightGray"/>
                                  </w:rPr>
                                  <w:t>K</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 xml:space="preserve">* </w:t>
                                </w:r>
                                <w:r>
                                  <w:rPr>
                                    <w:rFonts w:ascii="Courier New" w:hAnsi="Courier New" w:cs="Courier New"/>
                                    <w:b/>
                                    <w:bCs/>
                                    <w:sz w:val="21"/>
                                    <w:szCs w:val="21"/>
                                  </w:rPr>
                                  <w:t xml:space="preserve">  82  </w:t>
                                </w:r>
                                <w:r w:rsidRPr="00156D8A">
                                  <w:rPr>
                                    <w:rFonts w:ascii="Courier New" w:hAnsi="Courier New" w:cs="Courier New"/>
                                    <w:b/>
                                    <w:bCs/>
                                    <w:color w:val="FFFFFF" w:themeColor="background1"/>
                                    <w:sz w:val="21"/>
                                    <w:szCs w:val="21"/>
                                  </w:rPr>
                                  <w:br/>
                                </w:r>
                                <w:r w:rsidRPr="00156D8A">
                                  <w:rPr>
                                    <w:rFonts w:ascii="Courier New" w:hAnsi="Courier New" w:cs="Courier New"/>
                                    <w:b/>
                                    <w:bCs/>
                                    <w:sz w:val="21"/>
                                    <w:szCs w:val="21"/>
                                  </w:rPr>
                                  <w:t>Zm00001d012079</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I</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I</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F</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D</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NDP</w:t>
                                </w:r>
                                <w:r w:rsidRPr="00156D8A">
                                  <w:rPr>
                                    <w:rFonts w:ascii="Courier New" w:hAnsi="Courier New" w:cs="Courier New"/>
                                    <w:b/>
                                    <w:bCs/>
                                    <w:sz w:val="21"/>
                                    <w:szCs w:val="21"/>
                                    <w:highlight w:val="lightGray"/>
                                  </w:rPr>
                                  <w:t>M</w:t>
                                </w:r>
                                <w:r w:rsidRPr="00156D8A">
                                  <w:rPr>
                                    <w:rFonts w:ascii="Courier New" w:hAnsi="Courier New" w:cs="Courier New"/>
                                    <w:b/>
                                    <w:bCs/>
                                    <w:color w:val="FFFFFF" w:themeColor="background1"/>
                                    <w:sz w:val="21"/>
                                    <w:szCs w:val="21"/>
                                    <w:highlight w:val="blue"/>
                                  </w:rPr>
                                  <w:t>NSAYHY</w:t>
                                </w:r>
                                <w:r w:rsidRPr="00156D8A">
                                  <w:rPr>
                                    <w:rFonts w:ascii="Courier New" w:hAnsi="Courier New" w:cs="Courier New"/>
                                    <w:b/>
                                    <w:bCs/>
                                    <w:sz w:val="21"/>
                                    <w:szCs w:val="21"/>
                                    <w:highlight w:val="lightGray"/>
                                  </w:rPr>
                                  <w:t>K</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 xml:space="preserve">* </w:t>
                                </w:r>
                                <w:r>
                                  <w:rPr>
                                    <w:rFonts w:ascii="Courier New" w:hAnsi="Courier New" w:cs="Courier New"/>
                                    <w:b/>
                                    <w:bCs/>
                                    <w:sz w:val="21"/>
                                    <w:szCs w:val="21"/>
                                  </w:rPr>
                                  <w:t xml:space="preserve">  82  </w:t>
                                </w:r>
                                <w:r w:rsidRPr="00156D8A">
                                  <w:rPr>
                                    <w:rFonts w:ascii="Courier New" w:hAnsi="Courier New" w:cs="Courier New"/>
                                    <w:b/>
                                    <w:bCs/>
                                    <w:sz w:val="21"/>
                                    <w:szCs w:val="21"/>
                                  </w:rPr>
                                  <w:t>Zm00001d049795</w:t>
                                </w:r>
                                <w:r w:rsidRPr="00156D8A">
                                  <w:rPr>
                                    <w:rFonts w:ascii="Courier New" w:hAnsi="Courier New" w:cs="Courier New"/>
                                    <w:b/>
                                    <w:bCs/>
                                    <w:sz w:val="21"/>
                                    <w:szCs w:val="21"/>
                                  </w:rPr>
                                  <w:tab/>
                                </w:r>
                                <w:r w:rsidRPr="001B6C83">
                                  <w:rPr>
                                    <w:rFonts w:ascii="Courier New" w:hAnsi="Courier New" w:cs="Courier New"/>
                                    <w:b/>
                                    <w:bCs/>
                                    <w:sz w:val="21"/>
                                    <w:szCs w:val="21"/>
                                    <w:highlight w:val="lightGray"/>
                                  </w:rPr>
                                  <w:t>V</w:t>
                                </w:r>
                                <w:r w:rsidRPr="001B6C83">
                                  <w:rPr>
                                    <w:rFonts w:ascii="Courier New" w:hAnsi="Courier New" w:cs="Courier New"/>
                                    <w:b/>
                                    <w:bCs/>
                                    <w:color w:val="FFFFFF" w:themeColor="background1"/>
                                    <w:sz w:val="21"/>
                                    <w:szCs w:val="21"/>
                                    <w:highlight w:val="blue"/>
                                  </w:rPr>
                                  <w:t>GS</w:t>
                                </w:r>
                                <w:r w:rsidRPr="001B6C83">
                                  <w:rPr>
                                    <w:rFonts w:ascii="Courier New" w:hAnsi="Courier New" w:cs="Courier New"/>
                                    <w:b/>
                                    <w:bCs/>
                                    <w:sz w:val="21"/>
                                    <w:szCs w:val="21"/>
                                  </w:rPr>
                                  <w:t>R</w:t>
                                </w:r>
                                <w:r w:rsidRPr="001B6C83">
                                  <w:rPr>
                                    <w:rFonts w:ascii="Courier New" w:hAnsi="Courier New" w:cs="Courier New"/>
                                    <w:b/>
                                    <w:bCs/>
                                    <w:color w:val="FFFFFF" w:themeColor="background1"/>
                                    <w:sz w:val="21"/>
                                    <w:szCs w:val="21"/>
                                    <w:highlight w:val="blue"/>
                                  </w:rPr>
                                  <w:t>AP</w:t>
                                </w:r>
                                <w:r w:rsidRPr="001B6C83">
                                  <w:rPr>
                                    <w:rFonts w:ascii="Courier New" w:hAnsi="Courier New" w:cs="Courier New"/>
                                    <w:b/>
                                    <w:bCs/>
                                    <w:sz w:val="21"/>
                                    <w:szCs w:val="21"/>
                                  </w:rPr>
                                  <w:t>T</w:t>
                                </w:r>
                                <w:r w:rsidRPr="001B6C83">
                                  <w:rPr>
                                    <w:rFonts w:ascii="Courier New" w:hAnsi="Courier New" w:cs="Courier New"/>
                                    <w:b/>
                                    <w:bCs/>
                                    <w:color w:val="FFFFFF" w:themeColor="background1"/>
                                    <w:sz w:val="21"/>
                                    <w:szCs w:val="21"/>
                                    <w:highlight w:val="blue"/>
                                  </w:rPr>
                                  <w:t>T</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R</w:t>
                                </w:r>
                                <w:r w:rsidRPr="001B6C83">
                                  <w:rPr>
                                    <w:rFonts w:ascii="Courier New" w:hAnsi="Courier New" w:cs="Courier New"/>
                                    <w:b/>
                                    <w:bCs/>
                                    <w:sz w:val="21"/>
                                    <w:szCs w:val="21"/>
                                  </w:rPr>
                                  <w:t>H</w:t>
                                </w:r>
                                <w:r w:rsidRPr="001B6C83">
                                  <w:rPr>
                                    <w:rFonts w:ascii="Courier New" w:hAnsi="Courier New" w:cs="Courier New"/>
                                    <w:b/>
                                    <w:bCs/>
                                    <w:sz w:val="21"/>
                                    <w:szCs w:val="21"/>
                                    <w:highlight w:val="lightGray"/>
                                  </w:rPr>
                                  <w:t>R</w:t>
                                </w:r>
                                <w:r w:rsidRPr="001B6C83">
                                  <w:rPr>
                                    <w:rFonts w:ascii="Courier New" w:hAnsi="Courier New" w:cs="Courier New"/>
                                    <w:b/>
                                    <w:bCs/>
                                    <w:sz w:val="21"/>
                                    <w:szCs w:val="21"/>
                                    <w:highlight w:val="yellow"/>
                                  </w:rPr>
                                  <w:t>C</w:t>
                                </w:r>
                                <w:r w:rsidRPr="001B6C83">
                                  <w:rPr>
                                    <w:rFonts w:ascii="Courier New" w:hAnsi="Courier New" w:cs="Courier New"/>
                                    <w:b/>
                                    <w:bCs/>
                                    <w:sz w:val="21"/>
                                    <w:szCs w:val="21"/>
                                  </w:rPr>
                                  <w:t>S</w:t>
                                </w:r>
                                <w:r w:rsidRPr="001B6C83">
                                  <w:rPr>
                                    <w:rFonts w:ascii="Courier New" w:hAnsi="Courier New" w:cs="Courier New"/>
                                    <w:b/>
                                    <w:bCs/>
                                    <w:sz w:val="21"/>
                                    <w:szCs w:val="21"/>
                                    <w:highlight w:val="lightGray"/>
                                  </w:rPr>
                                  <w:t>V</w:t>
                                </w:r>
                                <w:r w:rsidRPr="001B6C83">
                                  <w:rPr>
                                    <w:rFonts w:ascii="Courier New" w:hAnsi="Courier New" w:cs="Courier New"/>
                                    <w:b/>
                                    <w:bCs/>
                                    <w:sz w:val="21"/>
                                    <w:szCs w:val="21"/>
                                  </w:rPr>
                                  <w:t>QE</w:t>
                                </w:r>
                                <w:r w:rsidRPr="001B6C83">
                                  <w:rPr>
                                    <w:rFonts w:ascii="Courier New" w:hAnsi="Courier New" w:cs="Courier New"/>
                                    <w:b/>
                                    <w:bCs/>
                                    <w:color w:val="FFFFFF" w:themeColor="background1"/>
                                    <w:sz w:val="21"/>
                                    <w:szCs w:val="21"/>
                                    <w:highlight w:val="blue"/>
                                  </w:rPr>
                                  <w:t>VP</w:t>
                                </w:r>
                                <w:r w:rsidRPr="001B6C83">
                                  <w:rPr>
                                    <w:rFonts w:ascii="Courier New" w:hAnsi="Courier New" w:cs="Courier New"/>
                                    <w:b/>
                                    <w:bCs/>
                                    <w:sz w:val="21"/>
                                    <w:szCs w:val="21"/>
                                    <w:highlight w:val="lightGray"/>
                                  </w:rPr>
                                  <w:t>ID</w:t>
                                </w:r>
                                <w:r w:rsidRPr="001B6C83">
                                  <w:rPr>
                                    <w:rFonts w:ascii="Courier New" w:hAnsi="Courier New" w:cs="Courier New"/>
                                    <w:b/>
                                    <w:bCs/>
                                    <w:sz w:val="21"/>
                                    <w:szCs w:val="21"/>
                                  </w:rPr>
                                  <w:t>A</w:t>
                                </w:r>
                                <w:r w:rsidRPr="001B6C83">
                                  <w:rPr>
                                    <w:rFonts w:ascii="Courier New" w:hAnsi="Courier New" w:cs="Courier New"/>
                                    <w:b/>
                                    <w:bCs/>
                                    <w:sz w:val="21"/>
                                    <w:szCs w:val="21"/>
                                    <w:highlight w:val="lightGray"/>
                                  </w:rPr>
                                  <w:t>S</w:t>
                                </w:r>
                                <w:r w:rsidRPr="001B6C83">
                                  <w:rPr>
                                    <w:rFonts w:ascii="Courier New" w:hAnsi="Courier New" w:cs="Courier New"/>
                                    <w:b/>
                                    <w:bCs/>
                                    <w:color w:val="FFFFFF" w:themeColor="background1"/>
                                    <w:sz w:val="21"/>
                                    <w:szCs w:val="21"/>
                                    <w:highlight w:val="blue"/>
                                  </w:rPr>
                                  <w:t>DPINSAYHYR</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H</w:t>
                                </w:r>
                                <w:r w:rsidRPr="001B6C83">
                                  <w:rPr>
                                    <w:rFonts w:ascii="Courier New" w:hAnsi="Courier New" w:cs="Courier New"/>
                                    <w:b/>
                                    <w:bCs/>
                                    <w:sz w:val="21"/>
                                    <w:szCs w:val="21"/>
                                  </w:rPr>
                                  <w:t>L</w:t>
                                </w:r>
                                <w:r w:rsidRPr="00156D8A">
                                  <w:rPr>
                                    <w:rFonts w:ascii="Courier New" w:hAnsi="Courier New" w:cs="Courier New"/>
                                    <w:b/>
                                    <w:bCs/>
                                    <w:sz w:val="21"/>
                                    <w:szCs w:val="21"/>
                                  </w:rPr>
                                  <w:t xml:space="preserve">* </w:t>
                                </w:r>
                                <w:r>
                                  <w:rPr>
                                    <w:rFonts w:ascii="Courier New" w:hAnsi="Courier New" w:cs="Courier New"/>
                                    <w:b/>
                                    <w:bCs/>
                                    <w:sz w:val="21"/>
                                    <w:szCs w:val="21"/>
                                  </w:rPr>
                                  <w:t xml:space="preserve">  71  </w:t>
                                </w:r>
                              </w:p>
                            </w:txbxContent>
                          </wps:txbx>
                          <wps:bodyPr rot="0" vert="horz" wrap="square" lIns="91440" tIns="45720" rIns="91440" bIns="45720" anchor="t" anchorCtr="0">
                            <a:spAutoFit/>
                          </wps:bodyPr>
                        </wps:wsp>
                        <wpg:grpSp>
                          <wpg:cNvPr id="399" name="Group 399"/>
                          <wpg:cNvGrpSpPr/>
                          <wpg:grpSpPr>
                            <a:xfrm>
                              <a:off x="1502797" y="3735492"/>
                              <a:ext cx="4528621" cy="930302"/>
                              <a:chOff x="0" y="3409488"/>
                              <a:chExt cx="4528621" cy="930302"/>
                            </a:xfrm>
                          </wpg:grpSpPr>
                          <wpg:grpSp>
                            <wpg:cNvPr id="400" name="Group 400"/>
                            <wpg:cNvGrpSpPr/>
                            <wpg:grpSpPr>
                              <a:xfrm>
                                <a:off x="0" y="3495554"/>
                                <a:ext cx="3628663" cy="110456"/>
                                <a:chOff x="0" y="0"/>
                                <a:chExt cx="3796877" cy="116097"/>
                              </a:xfrm>
                            </wpg:grpSpPr>
                            <wps:wsp>
                              <wps:cNvPr id="401" name="Straight Connector 401"/>
                              <wps:cNvCnPr/>
                              <wps:spPr>
                                <a:xfrm flipV="1">
                                  <a:off x="0" y="109959"/>
                                  <a:ext cx="3796877" cy="6138"/>
                                </a:xfrm>
                                <a:prstGeom prst="line">
                                  <a:avLst/>
                                </a:prstGeom>
                                <a:noFill/>
                                <a:ln w="12700" cap="flat" cmpd="sng" algn="ctr">
                                  <a:solidFill>
                                    <a:sysClr val="windowText" lastClr="000000"/>
                                  </a:solidFill>
                                  <a:prstDash val="solid"/>
                                  <a:miter lim="800000"/>
                                </a:ln>
                                <a:effectLst/>
                              </wps:spPr>
                              <wps:bodyPr/>
                            </wps:wsp>
                            <wps:wsp>
                              <wps:cNvPr id="402" name="Straight Connector 402"/>
                              <wps:cNvCnPr/>
                              <wps:spPr>
                                <a:xfrm>
                                  <a:off x="0" y="5787"/>
                                  <a:ext cx="0" cy="108585"/>
                                </a:xfrm>
                                <a:prstGeom prst="line">
                                  <a:avLst/>
                                </a:prstGeom>
                                <a:noFill/>
                                <a:ln w="12700" cap="flat" cmpd="sng" algn="ctr">
                                  <a:solidFill>
                                    <a:sysClr val="windowText" lastClr="000000"/>
                                  </a:solidFill>
                                  <a:prstDash val="solid"/>
                                  <a:miter lim="800000"/>
                                </a:ln>
                                <a:effectLst/>
                              </wps:spPr>
                              <wps:bodyPr/>
                            </wps:wsp>
                            <wps:wsp>
                              <wps:cNvPr id="408" name="Straight Connector 408"/>
                              <wps:cNvCnPr/>
                              <wps:spPr>
                                <a:xfrm>
                                  <a:off x="3790708" y="0"/>
                                  <a:ext cx="0" cy="108585"/>
                                </a:xfrm>
                                <a:prstGeom prst="line">
                                  <a:avLst/>
                                </a:prstGeom>
                                <a:noFill/>
                                <a:ln w="12700" cap="flat" cmpd="sng" algn="ctr">
                                  <a:solidFill>
                                    <a:sysClr val="windowText" lastClr="000000"/>
                                  </a:solidFill>
                                  <a:prstDash val="solid"/>
                                  <a:miter lim="800000"/>
                                </a:ln>
                                <a:effectLst/>
                              </wps:spPr>
                              <wps:bodyPr/>
                            </wps:wsp>
                          </wpg:grpSp>
                          <wps:wsp>
                            <wps:cNvPr id="409" name="Text Box 2"/>
                            <wps:cNvSpPr txBox="1">
                              <a:spLocks noChangeArrowheads="1"/>
                            </wps:cNvSpPr>
                            <wps:spPr bwMode="auto">
                              <a:xfrm>
                                <a:off x="1134318" y="3568618"/>
                                <a:ext cx="1703122" cy="481342"/>
                              </a:xfrm>
                              <a:prstGeom prst="rect">
                                <a:avLst/>
                              </a:prstGeom>
                              <a:noFill/>
                              <a:ln w="9525">
                                <a:noFill/>
                                <a:miter lim="800000"/>
                                <a:headEnd/>
                                <a:tailEnd/>
                              </a:ln>
                            </wps:spPr>
                            <wps:txbx>
                              <w:txbxContent>
                                <w:p w14:paraId="2E60B6B0" w14:textId="77777777" w:rsidR="00135FA1" w:rsidRPr="00CB33B9" w:rsidRDefault="00135FA1" w:rsidP="00083A71">
                                  <w:pPr>
                                    <w:rPr>
                                      <w:rFonts w:asciiTheme="majorHAnsi" w:hAnsiTheme="majorHAnsi" w:cstheme="majorHAnsi"/>
                                      <w:b/>
                                      <w:bCs/>
                                      <w:sz w:val="24"/>
                                      <w:szCs w:val="24"/>
                                    </w:rPr>
                                  </w:pPr>
                                  <w:r w:rsidRPr="00CB33B9">
                                    <w:rPr>
                                      <w:rFonts w:asciiTheme="majorHAnsi" w:hAnsiTheme="majorHAnsi" w:cstheme="majorHAnsi"/>
                                      <w:b/>
                                      <w:bCs/>
                                      <w:sz w:val="24"/>
                                      <w:szCs w:val="24"/>
                                    </w:rPr>
                                    <w:t xml:space="preserve">C-terminal </w:t>
                                  </w:r>
                                  <w:r>
                                    <w:rPr>
                                      <w:rFonts w:asciiTheme="majorHAnsi" w:hAnsiTheme="majorHAnsi" w:cstheme="majorHAnsi"/>
                                      <w:b/>
                                      <w:bCs/>
                                      <w:sz w:val="24"/>
                                      <w:szCs w:val="24"/>
                                    </w:rPr>
                                    <w:t>domain</w:t>
                                  </w:r>
                                </w:p>
                              </w:txbxContent>
                            </wps:txbx>
                            <wps:bodyPr rot="0" vert="horz" wrap="square" lIns="91440" tIns="45720" rIns="91440" bIns="45720" anchor="t" anchorCtr="0">
                              <a:spAutoFit/>
                            </wps:bodyPr>
                          </wps:wsp>
                          <wps:wsp>
                            <wps:cNvPr id="410" name="Text Box 2"/>
                            <wps:cNvSpPr txBox="1">
                              <a:spLocks noChangeArrowheads="1"/>
                            </wps:cNvSpPr>
                            <wps:spPr bwMode="auto">
                              <a:xfrm>
                                <a:off x="3646026" y="3409488"/>
                                <a:ext cx="882595" cy="930302"/>
                              </a:xfrm>
                              <a:prstGeom prst="rect">
                                <a:avLst/>
                              </a:prstGeom>
                              <a:noFill/>
                              <a:ln w="9525">
                                <a:noFill/>
                                <a:miter lim="800000"/>
                                <a:headEnd/>
                                <a:tailEnd/>
                              </a:ln>
                            </wps:spPr>
                            <wps:txbx>
                              <w:txbxContent>
                                <w:p w14:paraId="61368C9D" w14:textId="77777777" w:rsidR="00135FA1" w:rsidRPr="00CB33B9" w:rsidRDefault="00135FA1" w:rsidP="00083A71">
                                  <w:pPr>
                                    <w:spacing w:line="276" w:lineRule="auto"/>
                                    <w:jc w:val="center"/>
                                    <w:rPr>
                                      <w:rFonts w:asciiTheme="majorHAnsi" w:hAnsiTheme="majorHAnsi" w:cstheme="majorHAnsi"/>
                                      <w:b/>
                                      <w:bCs/>
                                    </w:rPr>
                                  </w:pPr>
                                  <w:r w:rsidRPr="00CB33B9">
                                    <w:rPr>
                                      <w:rFonts w:asciiTheme="majorHAnsi" w:hAnsiTheme="majorHAnsi" w:cstheme="majorHAnsi"/>
                                      <w:b/>
                                      <w:bCs/>
                                    </w:rPr>
                                    <w:t>Identity to AtEPFL9 (%)</w:t>
                                  </w:r>
                                  <w:r w:rsidRPr="00CB33B9">
                                    <w:rPr>
                                      <w:rFonts w:asciiTheme="majorHAnsi" w:hAnsiTheme="majorHAnsi" w:cstheme="majorHAnsi"/>
                                      <w:b/>
                                      <w:bCs/>
                                    </w:rPr>
                                    <w:br/>
                                  </w:r>
                                </w:p>
                                <w:p w14:paraId="04BD5FB8" w14:textId="77777777" w:rsidR="00135FA1" w:rsidRPr="007270E1" w:rsidRDefault="00135FA1" w:rsidP="00083A71">
                                  <w:pPr>
                                    <w:spacing w:line="276" w:lineRule="auto"/>
                                    <w:jc w:val="center"/>
                                    <w:rPr>
                                      <w:rFonts w:asciiTheme="minorHAnsi" w:hAnsiTheme="minorHAnsi" w:cstheme="minorHAnsi"/>
                                      <w:b/>
                                      <w:bCs/>
                                    </w:rPr>
                                  </w:pPr>
                                </w:p>
                              </w:txbxContent>
                            </wps:txbx>
                            <wps:bodyPr rot="0" vert="horz" wrap="square" lIns="91440" tIns="45720" rIns="91440" bIns="45720" anchor="t" anchorCtr="0">
                              <a:noAutofit/>
                            </wps:bodyPr>
                          </wps:wsp>
                        </wpg:grpSp>
                      </wpg:grpSp>
                      <wpg:grpSp>
                        <wpg:cNvPr id="414" name="Group 414"/>
                        <wpg:cNvGrpSpPr/>
                        <wpg:grpSpPr>
                          <a:xfrm>
                            <a:off x="2711394" y="489007"/>
                            <a:ext cx="1584795" cy="1373457"/>
                            <a:chOff x="-3976" y="163004"/>
                            <a:chExt cx="1584795" cy="1373457"/>
                          </a:xfrm>
                        </wpg:grpSpPr>
                        <wps:wsp>
                          <wps:cNvPr id="415" name="Text Box 2"/>
                          <wps:cNvSpPr txBox="1">
                            <a:spLocks noChangeArrowheads="1"/>
                          </wps:cNvSpPr>
                          <wps:spPr bwMode="auto">
                            <a:xfrm>
                              <a:off x="1208598" y="163004"/>
                              <a:ext cx="217170" cy="363220"/>
                            </a:xfrm>
                            <a:prstGeom prst="rect">
                              <a:avLst/>
                            </a:prstGeom>
                            <a:noFill/>
                            <a:ln w="9525">
                              <a:noFill/>
                              <a:miter lim="800000"/>
                              <a:headEnd/>
                              <a:tailEnd/>
                            </a:ln>
                          </wps:spPr>
                          <wps:txbx>
                            <w:txbxContent>
                              <w:p w14:paraId="5D610FE8" w14:textId="77777777" w:rsidR="00135FA1" w:rsidRPr="009006DC" w:rsidRDefault="00135FA1" w:rsidP="00083A71">
                                <w:pPr>
                                  <w:rPr>
                                    <w:b/>
                                    <w:bCs/>
                                    <w:color w:val="DD3F83"/>
                                    <w:sz w:val="36"/>
                                    <w:szCs w:val="36"/>
                                  </w:rPr>
                                </w:pPr>
                                <w:r w:rsidRPr="009006DC">
                                  <w:rPr>
                                    <w:b/>
                                    <w:bCs/>
                                    <w:color w:val="DD3F83"/>
                                    <w:sz w:val="36"/>
                                    <w:szCs w:val="36"/>
                                  </w:rPr>
                                  <w:t>*</w:t>
                                </w:r>
                              </w:p>
                            </w:txbxContent>
                          </wps:txbx>
                          <wps:bodyPr rot="0" vert="horz" wrap="square" lIns="91440" tIns="45720" rIns="91440" bIns="45720" anchor="t" anchorCtr="0">
                            <a:noAutofit/>
                          </wps:bodyPr>
                        </wps:wsp>
                        <wps:wsp>
                          <wps:cNvPr id="416" name="Text Box 2"/>
                          <wps:cNvSpPr txBox="1">
                            <a:spLocks noChangeArrowheads="1"/>
                          </wps:cNvSpPr>
                          <wps:spPr bwMode="auto">
                            <a:xfrm>
                              <a:off x="1208598" y="389617"/>
                              <a:ext cx="217170" cy="363220"/>
                            </a:xfrm>
                            <a:prstGeom prst="rect">
                              <a:avLst/>
                            </a:prstGeom>
                            <a:noFill/>
                            <a:ln w="9525">
                              <a:noFill/>
                              <a:miter lim="800000"/>
                              <a:headEnd/>
                              <a:tailEnd/>
                            </a:ln>
                          </wps:spPr>
                          <wps:txbx>
                            <w:txbxContent>
                              <w:p w14:paraId="387E13E6" w14:textId="77777777" w:rsidR="00135FA1" w:rsidRPr="009006DC" w:rsidRDefault="00135FA1" w:rsidP="00083A71">
                                <w:pPr>
                                  <w:rPr>
                                    <w:b/>
                                    <w:bCs/>
                                    <w:color w:val="DD3F83"/>
                                    <w:sz w:val="36"/>
                                    <w:szCs w:val="36"/>
                                  </w:rPr>
                                </w:pPr>
                                <w:r w:rsidRPr="009006DC">
                                  <w:rPr>
                                    <w:b/>
                                    <w:bCs/>
                                    <w:color w:val="DD3F83"/>
                                    <w:sz w:val="36"/>
                                    <w:szCs w:val="36"/>
                                  </w:rPr>
                                  <w:t>*</w:t>
                                </w:r>
                              </w:p>
                            </w:txbxContent>
                          </wps:txbx>
                          <wps:bodyPr rot="0" vert="horz" wrap="square" lIns="91440" tIns="45720" rIns="91440" bIns="45720" anchor="t" anchorCtr="0">
                            <a:noAutofit/>
                          </wps:bodyPr>
                        </wps:wsp>
                        <wps:wsp>
                          <wps:cNvPr id="417" name="Text Box 2"/>
                          <wps:cNvSpPr txBox="1">
                            <a:spLocks noChangeArrowheads="1"/>
                          </wps:cNvSpPr>
                          <wps:spPr bwMode="auto">
                            <a:xfrm>
                              <a:off x="1363649" y="612253"/>
                              <a:ext cx="217170" cy="363220"/>
                            </a:xfrm>
                            <a:prstGeom prst="rect">
                              <a:avLst/>
                            </a:prstGeom>
                            <a:noFill/>
                            <a:ln w="9525">
                              <a:noFill/>
                              <a:miter lim="800000"/>
                              <a:headEnd/>
                              <a:tailEnd/>
                            </a:ln>
                          </wps:spPr>
                          <wps:txbx>
                            <w:txbxContent>
                              <w:p w14:paraId="1B736218" w14:textId="77777777" w:rsidR="00135FA1" w:rsidRPr="009006DC" w:rsidRDefault="00135FA1" w:rsidP="00083A71">
                                <w:pPr>
                                  <w:rPr>
                                    <w:b/>
                                    <w:bCs/>
                                    <w:color w:val="DD3F83"/>
                                    <w:sz w:val="36"/>
                                    <w:szCs w:val="36"/>
                                  </w:rPr>
                                </w:pPr>
                                <w:r w:rsidRPr="009006DC">
                                  <w:rPr>
                                    <w:b/>
                                    <w:bCs/>
                                    <w:color w:val="DD3F83"/>
                                    <w:sz w:val="36"/>
                                    <w:szCs w:val="36"/>
                                  </w:rPr>
                                  <w:t>*</w:t>
                                </w:r>
                              </w:p>
                            </w:txbxContent>
                          </wps:txbx>
                          <wps:bodyPr rot="0" vert="horz" wrap="square" lIns="91440" tIns="45720" rIns="91440" bIns="45720" anchor="t" anchorCtr="0">
                            <a:noAutofit/>
                          </wps:bodyPr>
                        </wps:wsp>
                        <wps:wsp>
                          <wps:cNvPr id="418" name="Text Box 2"/>
                          <wps:cNvSpPr txBox="1">
                            <a:spLocks noChangeArrowheads="1"/>
                          </wps:cNvSpPr>
                          <wps:spPr bwMode="auto">
                            <a:xfrm>
                              <a:off x="-3976" y="1172820"/>
                              <a:ext cx="217170" cy="363641"/>
                            </a:xfrm>
                            <a:prstGeom prst="rect">
                              <a:avLst/>
                            </a:prstGeom>
                            <a:noFill/>
                            <a:ln w="9525">
                              <a:noFill/>
                              <a:miter lim="800000"/>
                              <a:headEnd/>
                              <a:tailEnd/>
                            </a:ln>
                          </wps:spPr>
                          <wps:txbx>
                            <w:txbxContent>
                              <w:p w14:paraId="366D9B82" w14:textId="77777777" w:rsidR="00135FA1" w:rsidRPr="009006DC" w:rsidRDefault="00135FA1" w:rsidP="00083A71">
                                <w:pPr>
                                  <w:rPr>
                                    <w:b/>
                                    <w:bCs/>
                                    <w:color w:val="DD3F83"/>
                                    <w:sz w:val="36"/>
                                    <w:szCs w:val="36"/>
                                  </w:rPr>
                                </w:pPr>
                                <w:r w:rsidRPr="009006DC">
                                  <w:rPr>
                                    <w:b/>
                                    <w:bCs/>
                                    <w:color w:val="DD3F83"/>
                                    <w:sz w:val="36"/>
                                    <w:szCs w:val="36"/>
                                  </w:rPr>
                                  <w:t>*</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58AF9FC3" id="Group 395" o:spid="_x0000_s1219" style="position:absolute;left:0;text-align:left;margin-left:-17.1pt;margin-top:89.3pt;width:474.9pt;height:354.5pt;z-index:251507712;mso-position-vertical-relative:page;mso-height-relative:margin" coordorigin=",1629" coordsize="60312,45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">
                <v:group id="Group 396" o:spid="_x0000_s1220" style="position:absolute;top:1629;width:60312;height:45027" coordorigin=",1629" coordsize="60314,45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shape id="_x0000_s1221" type="#_x0000_t202" style="position:absolute;top:1629;width:58758;height:38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" stroked="f">
                    <v:textbox style="mso-fit-shape-to-text:t">
                      <w:txbxContent>
                        <w:p w14:paraId="1DE8DDC9" w14:textId="77777777" w:rsidR="00135FA1" w:rsidRPr="00156D8A" w:rsidRDefault="00135FA1" w:rsidP="00083A71">
                          <w:pPr>
                            <w:ind w:firstLine="720"/>
                            <w:jc w:val="left"/>
                            <w:rPr>
                              <w:rFonts w:ascii="Courier New" w:hAnsi="Courier New" w:cs="Courier New"/>
                              <w:b/>
                              <w:bCs/>
                              <w:sz w:val="21"/>
                              <w:szCs w:val="21"/>
                            </w:rPr>
                          </w:pPr>
                          <w:r w:rsidRPr="00156D8A">
                            <w:rPr>
                              <w:rFonts w:ascii="Courier New" w:hAnsi="Courier New" w:cs="Courier New"/>
                              <w:b/>
                              <w:bCs/>
                              <w:color w:val="009999"/>
                              <w:sz w:val="21"/>
                              <w:szCs w:val="21"/>
                            </w:rPr>
                            <w:tab/>
                          </w:r>
                          <w:r w:rsidRPr="00156D8A">
                            <w:rPr>
                              <w:rFonts w:ascii="Courier New" w:hAnsi="Courier New" w:cs="Courier New"/>
                              <w:b/>
                              <w:bCs/>
                              <w:color w:val="009999"/>
                              <w:sz w:val="21"/>
                              <w:szCs w:val="21"/>
                            </w:rPr>
                            <w:tab/>
                          </w:r>
                          <w:r w:rsidRPr="00156D8A">
                            <w:rPr>
                              <w:rFonts w:ascii="Courier New" w:hAnsi="Courier New" w:cs="Courier New"/>
                              <w:b/>
                              <w:bCs/>
                              <w:sz w:val="21"/>
                              <w:szCs w:val="21"/>
                            </w:rPr>
                            <w:t xml:space="preserve">1       </w:t>
                          </w:r>
                          <w:r w:rsidRPr="00156D8A">
                            <w:rPr>
                              <w:rFonts w:ascii="Courier New" w:hAnsi="Courier New" w:cs="Courier New"/>
                              <w:b/>
                              <w:bCs/>
                              <w:sz w:val="10"/>
                              <w:szCs w:val="10"/>
                            </w:rPr>
                            <w:t xml:space="preserve"> </w:t>
                          </w:r>
                          <w:r w:rsidRPr="00156D8A">
                            <w:rPr>
                              <w:rFonts w:ascii="Courier New" w:hAnsi="Courier New" w:cs="Courier New"/>
                              <w:b/>
                              <w:bCs/>
                              <w:sz w:val="21"/>
                              <w:szCs w:val="21"/>
                            </w:rPr>
                            <w:t xml:space="preserve">10        20     </w:t>
                          </w:r>
                          <w:r w:rsidRPr="00156D8A">
                            <w:rPr>
                              <w:rFonts w:ascii="Courier New" w:hAnsi="Courier New" w:cs="Courier New"/>
                              <w:b/>
                              <w:bCs/>
                              <w:sz w:val="16"/>
                              <w:szCs w:val="16"/>
                            </w:rPr>
                            <w:t xml:space="preserve"> </w:t>
                          </w:r>
                          <w:r w:rsidRPr="00156D8A">
                            <w:rPr>
                              <w:rFonts w:ascii="Courier New" w:hAnsi="Courier New" w:cs="Courier New"/>
                              <w:b/>
                              <w:bCs/>
                              <w:sz w:val="21"/>
                              <w:szCs w:val="21"/>
                            </w:rPr>
                            <w:t xml:space="preserve">  30        40        50        </w:t>
                          </w:r>
                          <w:r w:rsidRPr="00156D8A">
                            <w:rPr>
                              <w:rFonts w:ascii="Courier New" w:hAnsi="Courier New" w:cs="Courier New"/>
                              <w:b/>
                              <w:bCs/>
                              <w:color w:val="009999"/>
                              <w:sz w:val="21"/>
                              <w:szCs w:val="21"/>
                            </w:rPr>
                            <w:br/>
                          </w:r>
                          <w:r w:rsidRPr="00156D8A">
                            <w:rPr>
                              <w:rFonts w:ascii="Courier New" w:hAnsi="Courier New" w:cs="Courier New"/>
                              <w:b/>
                              <w:bCs/>
                              <w:sz w:val="21"/>
                              <w:szCs w:val="21"/>
                            </w:rPr>
                            <w:t>AtEPFL9</w:t>
                          </w:r>
                          <w:r w:rsidRPr="00156D8A">
                            <w:rPr>
                              <w:rFonts w:ascii="Courier New" w:hAnsi="Courier New" w:cs="Courier New"/>
                              <w:b/>
                              <w:bCs/>
                              <w:sz w:val="21"/>
                              <w:szCs w:val="21"/>
                            </w:rPr>
                            <w:tab/>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K--</w:t>
                          </w:r>
                          <w:r w:rsidRPr="00156D8A">
                            <w:rPr>
                              <w:rFonts w:ascii="Courier New" w:hAnsi="Courier New" w:cs="Courier New"/>
                              <w:b/>
                              <w:bCs/>
                              <w:color w:val="FFFFFF" w:themeColor="background1"/>
                              <w:sz w:val="21"/>
                              <w:szCs w:val="21"/>
                              <w:highlight w:val="blue"/>
                            </w:rPr>
                            <w:t>H</w:t>
                          </w:r>
                          <w:r w:rsidRPr="00156D8A">
                            <w:rPr>
                              <w:rFonts w:ascii="Courier New" w:hAnsi="Courier New" w:cs="Courier New"/>
                              <w:b/>
                              <w:bCs/>
                              <w:sz w:val="21"/>
                              <w:szCs w:val="21"/>
                            </w:rPr>
                            <w:t>EMM</w:t>
                          </w:r>
                          <w:r w:rsidRPr="00156D8A">
                            <w:rPr>
                              <w:rFonts w:ascii="Courier New" w:hAnsi="Courier New" w:cs="Courier New"/>
                              <w:b/>
                              <w:bCs/>
                              <w:sz w:val="21"/>
                              <w:szCs w:val="21"/>
                              <w:highlight w:val="lightGray"/>
                            </w:rPr>
                            <w:t>N</w:t>
                          </w:r>
                          <w:r w:rsidRPr="00156D8A">
                            <w:rPr>
                              <w:rFonts w:ascii="Courier New" w:hAnsi="Courier New" w:cs="Courier New"/>
                              <w:b/>
                              <w:bCs/>
                              <w:sz w:val="21"/>
                              <w:szCs w:val="21"/>
                            </w:rPr>
                            <w:t>--</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K</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RC</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T</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highlight w:val="lightGray"/>
                            </w:rPr>
                            <w:t>FA</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G</w:t>
                          </w:r>
                          <w:r w:rsidRPr="009A5EEE">
                            <w:rPr>
                              <w:rFonts w:ascii="Courier New" w:hAnsi="Courier New" w:cs="Courier New"/>
                              <w:b/>
                              <w:bCs/>
                              <w:sz w:val="21"/>
                              <w:szCs w:val="21"/>
                            </w:rPr>
                            <w:t>N</w:t>
                          </w:r>
                          <w:r w:rsidRPr="00156D8A">
                            <w:rPr>
                              <w:rFonts w:ascii="Courier New" w:hAnsi="Courier New" w:cs="Courier New"/>
                              <w:b/>
                              <w:bCs/>
                              <w:sz w:val="21"/>
                              <w:szCs w:val="21"/>
                            </w:rPr>
                            <w:t>----------------</w:t>
                          </w:r>
                          <w:r>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w:t>
                          </w:r>
                          <w:r>
                            <w:rPr>
                              <w:rFonts w:ascii="Courier New" w:hAnsi="Courier New" w:cs="Courier New"/>
                              <w:b/>
                              <w:bCs/>
                              <w:sz w:val="21"/>
                              <w:szCs w:val="21"/>
                            </w:rPr>
                            <w:t>-</w:t>
                          </w:r>
                          <w:r w:rsidRPr="00156D8A">
                            <w:rPr>
                              <w:rFonts w:ascii="Courier New" w:hAnsi="Courier New" w:cs="Courier New"/>
                              <w:b/>
                              <w:bCs/>
                              <w:color w:val="FFFFFF" w:themeColor="background1"/>
                              <w:sz w:val="21"/>
                              <w:szCs w:val="21"/>
                            </w:rPr>
                            <w:t xml:space="preserve"> </w:t>
                          </w:r>
                          <w:r w:rsidRPr="00156D8A">
                            <w:rPr>
                              <w:rFonts w:ascii="Courier New" w:hAnsi="Courier New" w:cs="Courier New"/>
                              <w:b/>
                              <w:bCs/>
                              <w:sz w:val="21"/>
                              <w:szCs w:val="21"/>
                            </w:rPr>
                            <w:t>Zm00001d042381</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NGCS</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TTTSS</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L</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rPr>
                            <w:t>SY</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HALCSQGHNGRTS--GAD</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Y</w:t>
                          </w:r>
                          <w:r>
                            <w:rPr>
                              <w:rFonts w:ascii="Courier New" w:hAnsi="Courier New" w:cs="Courier New"/>
                              <w:b/>
                              <w:bCs/>
                              <w:sz w:val="21"/>
                              <w:szCs w:val="21"/>
                            </w:rPr>
                            <w:t>L</w:t>
                          </w:r>
                          <w:r w:rsidRPr="00156D8A">
                            <w:rPr>
                              <w:rFonts w:ascii="Courier New" w:hAnsi="Courier New" w:cs="Courier New"/>
                              <w:b/>
                              <w:bCs/>
                              <w:sz w:val="21"/>
                              <w:szCs w:val="21"/>
                            </w:rPr>
                            <w:t xml:space="preserve"> Zm00001d012079</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NGCP</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STTSS</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P</w:t>
                          </w:r>
                          <w:r w:rsidRPr="00156D8A">
                            <w:rPr>
                              <w:rFonts w:ascii="Courier New" w:hAnsi="Courier New" w:cs="Courier New"/>
                              <w:b/>
                              <w:bCs/>
                              <w:sz w:val="21"/>
                              <w:szCs w:val="21"/>
                              <w:highlight w:val="lightGray"/>
                            </w:rPr>
                            <w:t>L</w:t>
                          </w:r>
                          <w:r w:rsidRPr="00156D8A">
                            <w:rPr>
                              <w:rFonts w:ascii="Courier New" w:hAnsi="Courier New" w:cs="Courier New"/>
                              <w:b/>
                              <w:bCs/>
                              <w:color w:val="FFFFFF" w:themeColor="background1"/>
                              <w:sz w:val="21"/>
                              <w:szCs w:val="21"/>
                              <w:highlight w:val="blue"/>
                            </w:rPr>
                            <w:t>FFLL</w:t>
                          </w:r>
                          <w:r w:rsidRPr="00156D8A">
                            <w:rPr>
                              <w:rFonts w:ascii="Courier New" w:hAnsi="Courier New" w:cs="Courier New"/>
                              <w:b/>
                              <w:bCs/>
                              <w:sz w:val="21"/>
                              <w:szCs w:val="21"/>
                            </w:rPr>
                            <w:t>SC</w:t>
                          </w:r>
                          <w:r w:rsidRPr="00156D8A">
                            <w:rPr>
                              <w:rFonts w:ascii="Courier New" w:hAnsi="Courier New" w:cs="Courier New"/>
                              <w:b/>
                              <w:bCs/>
                              <w:color w:val="FFFFFF" w:themeColor="background1"/>
                              <w:sz w:val="21"/>
                              <w:szCs w:val="21"/>
                              <w:highlight w:val="blue"/>
                            </w:rPr>
                            <w:t>LL</w:t>
                          </w:r>
                          <w:r w:rsidRPr="00156D8A">
                            <w:rPr>
                              <w:rFonts w:ascii="Courier New" w:hAnsi="Courier New" w:cs="Courier New"/>
                              <w:b/>
                              <w:bCs/>
                              <w:sz w:val="21"/>
                              <w:szCs w:val="21"/>
                              <w:highlight w:val="lightGray"/>
                            </w:rPr>
                            <w:t>I</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HALCSQAHNGRTSVEDAD</w:t>
                          </w:r>
                          <w:r w:rsidRPr="00156D8A">
                            <w:rPr>
                              <w:rFonts w:ascii="Courier New" w:hAnsi="Courier New" w:cs="Courier New"/>
                              <w:b/>
                              <w:bCs/>
                              <w:color w:val="FFFFFF" w:themeColor="background1"/>
                              <w:sz w:val="21"/>
                              <w:szCs w:val="21"/>
                              <w:highlight w:val="blue"/>
                            </w:rPr>
                            <w:t>YVVQ</w:t>
                          </w:r>
                          <w:r w:rsidRPr="00156D8A">
                            <w:rPr>
                              <w:rFonts w:ascii="Courier New" w:hAnsi="Courier New" w:cs="Courier New"/>
                              <w:b/>
                              <w:bCs/>
                              <w:sz w:val="21"/>
                              <w:szCs w:val="21"/>
                            </w:rPr>
                            <w:t>F</w:t>
                          </w:r>
                          <w:r>
                            <w:rPr>
                              <w:rFonts w:ascii="Courier New" w:hAnsi="Courier New" w:cs="Courier New"/>
                              <w:b/>
                              <w:bCs/>
                              <w:sz w:val="21"/>
                              <w:szCs w:val="21"/>
                            </w:rPr>
                            <w:t>P</w:t>
                          </w:r>
                          <w:r w:rsidRPr="00156D8A">
                            <w:rPr>
                              <w:rFonts w:ascii="Courier New" w:hAnsi="Courier New" w:cs="Courier New"/>
                              <w:b/>
                              <w:bCs/>
                              <w:color w:val="FFFFFF" w:themeColor="background1"/>
                              <w:sz w:val="21"/>
                              <w:szCs w:val="21"/>
                            </w:rPr>
                            <w:t xml:space="preserve"> </w:t>
                          </w:r>
                          <w:r w:rsidRPr="00156D8A">
                            <w:rPr>
                              <w:rFonts w:ascii="Courier New" w:hAnsi="Courier New" w:cs="Courier New"/>
                              <w:b/>
                              <w:bCs/>
                              <w:sz w:val="21"/>
                              <w:szCs w:val="21"/>
                            </w:rPr>
                            <w:t>Zm00001d049795</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M</w:t>
                          </w:r>
                          <w:r w:rsidRPr="00156D8A">
                            <w:rPr>
                              <w:rFonts w:ascii="Courier New" w:hAnsi="Courier New" w:cs="Courier New"/>
                              <w:b/>
                              <w:bCs/>
                              <w:sz w:val="21"/>
                              <w:szCs w:val="21"/>
                            </w:rPr>
                            <w:t>A</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H</w:t>
                          </w:r>
                          <w:r w:rsidRPr="00156D8A">
                            <w:rPr>
                              <w:rFonts w:ascii="Courier New" w:hAnsi="Courier New" w:cs="Courier New"/>
                              <w:b/>
                              <w:bCs/>
                              <w:sz w:val="21"/>
                              <w:szCs w:val="21"/>
                            </w:rPr>
                            <w:t>GSRHCC</w:t>
                          </w:r>
                          <w:r w:rsidRPr="00156D8A">
                            <w:rPr>
                              <w:rFonts w:ascii="Courier New" w:hAnsi="Courier New" w:cs="Courier New"/>
                              <w:b/>
                              <w:bCs/>
                              <w:sz w:val="21"/>
                              <w:szCs w:val="21"/>
                              <w:highlight w:val="lightGray"/>
                            </w:rPr>
                            <w:t>V</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CR</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L</w:t>
                          </w:r>
                          <w:r w:rsidRPr="00156D8A">
                            <w:rPr>
                              <w:rFonts w:ascii="Courier New" w:hAnsi="Courier New" w:cs="Courier New"/>
                              <w:b/>
                              <w:bCs/>
                              <w:sz w:val="21"/>
                              <w:szCs w:val="21"/>
                              <w:highlight w:val="lightGray"/>
                            </w:rPr>
                            <w:t>LVVV</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highlight w:val="lightGray"/>
                            </w:rPr>
                            <w:t>LVV</w:t>
                          </w:r>
                          <w:r w:rsidRPr="00156D8A">
                            <w:rPr>
                              <w:rFonts w:ascii="Courier New" w:hAnsi="Courier New" w:cs="Courier New"/>
                              <w:b/>
                              <w:bCs/>
                              <w:sz w:val="21"/>
                              <w:szCs w:val="21"/>
                            </w:rPr>
                            <w:t>TT</w:t>
                          </w:r>
                          <w:r w:rsidRPr="00156D8A">
                            <w:rPr>
                              <w:rFonts w:ascii="Courier New" w:hAnsi="Courier New" w:cs="Courier New"/>
                              <w:b/>
                              <w:bCs/>
                              <w:color w:val="FFFFFF" w:themeColor="background1"/>
                              <w:sz w:val="21"/>
                              <w:szCs w:val="21"/>
                              <w:highlight w:val="blue"/>
                            </w:rPr>
                            <w:t>G</w:t>
                          </w:r>
                          <w:r w:rsidRPr="00156D8A">
                            <w:rPr>
                              <w:rFonts w:ascii="Courier New" w:hAnsi="Courier New" w:cs="Courier New"/>
                              <w:b/>
                              <w:bCs/>
                              <w:sz w:val="21"/>
                              <w:szCs w:val="21"/>
                            </w:rPr>
                            <w:t>DGAVVADAPTAGSPRTDEV</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L</w:t>
                          </w:r>
                          <w:r>
                            <w:rPr>
                              <w:rFonts w:ascii="Courier New" w:hAnsi="Courier New" w:cs="Courier New"/>
                              <w:b/>
                              <w:bCs/>
                              <w:sz w:val="21"/>
                              <w:szCs w:val="21"/>
                            </w:rPr>
                            <w:t>Q</w:t>
                          </w:r>
                          <w:r w:rsidRPr="00156D8A">
                            <w:rPr>
                              <w:rFonts w:ascii="Courier New" w:hAnsi="Courier New" w:cs="Courier New"/>
                              <w:b/>
                              <w:bCs/>
                              <w:sz w:val="21"/>
                              <w:szCs w:val="21"/>
                            </w:rPr>
                            <w:t xml:space="preserve"> </w:t>
                          </w:r>
                        </w:p>
                        <w:p w14:paraId="099136B3" w14:textId="77777777" w:rsidR="00135FA1" w:rsidRPr="00156D8A" w:rsidRDefault="00135FA1" w:rsidP="00083A71">
                          <w:pPr>
                            <w:ind w:firstLine="720"/>
                            <w:jc w:val="left"/>
                            <w:rPr>
                              <w:rFonts w:ascii="Courier New" w:hAnsi="Courier New" w:cs="Courier New"/>
                              <w:b/>
                              <w:bCs/>
                              <w:color w:val="FFFFFF" w:themeColor="background1"/>
                              <w:sz w:val="21"/>
                              <w:szCs w:val="21"/>
                            </w:rPr>
                          </w:pPr>
                          <w:r w:rsidRPr="00156D8A">
                            <w:rPr>
                              <w:rFonts w:ascii="Courier New" w:hAnsi="Courier New" w:cs="Courier New"/>
                              <w:b/>
                              <w:bCs/>
                              <w:sz w:val="21"/>
                              <w:szCs w:val="21"/>
                            </w:rPr>
                            <w:t xml:space="preserve">                60        70        80        90       100      </w:t>
                          </w:r>
                          <w:r w:rsidRPr="00156D8A">
                            <w:rPr>
                              <w:rFonts w:ascii="Courier New" w:hAnsi="Courier New" w:cs="Courier New"/>
                              <w:b/>
                              <w:bCs/>
                              <w:sz w:val="21"/>
                              <w:szCs w:val="21"/>
                            </w:rPr>
                            <w:br/>
                            <w:t>AtEPFL9</w:t>
                          </w:r>
                          <w:r w:rsidRPr="00156D8A">
                            <w:rPr>
                              <w:rFonts w:ascii="Courier New" w:hAnsi="Courier New" w:cs="Courier New"/>
                              <w:b/>
                              <w:bCs/>
                              <w:sz w:val="21"/>
                              <w:szCs w:val="21"/>
                            </w:rPr>
                            <w:tab/>
                          </w:r>
                          <w:r w:rsidRPr="00156D8A">
                            <w:rPr>
                              <w:rFonts w:ascii="Courier New" w:hAnsi="Courier New" w:cs="Courier New"/>
                              <w:b/>
                              <w:bCs/>
                              <w:sz w:val="21"/>
                              <w:szCs w:val="21"/>
                            </w:rPr>
                            <w:tab/>
                            <w:t>-----------------A</w:t>
                          </w:r>
                          <w:r w:rsidRPr="00156D8A">
                            <w:rPr>
                              <w:rFonts w:ascii="Courier New" w:hAnsi="Courier New" w:cs="Courier New"/>
                              <w:b/>
                              <w:bCs/>
                              <w:sz w:val="21"/>
                              <w:szCs w:val="21"/>
                              <w:highlight w:val="lightGray"/>
                            </w:rPr>
                            <w:t>SR</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R</w:t>
                          </w:r>
                          <w:r w:rsidRPr="00156D8A">
                            <w:rPr>
                              <w:rFonts w:ascii="Courier New" w:hAnsi="Courier New" w:cs="Courier New"/>
                              <w:b/>
                              <w:bCs/>
                              <w:sz w:val="21"/>
                              <w:szCs w:val="21"/>
                              <w:highlight w:val="lightGray"/>
                            </w:rPr>
                            <w:t>S</w:t>
                          </w:r>
                          <w:r w:rsidRPr="00156D8A">
                            <w:rPr>
                              <w:rFonts w:ascii="Courier New" w:hAnsi="Courier New" w:cs="Courier New"/>
                              <w:b/>
                              <w:bCs/>
                              <w:sz w:val="21"/>
                              <w:szCs w:val="21"/>
                            </w:rPr>
                            <w:t>IENT</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rPr>
                            <w:t>SL</w:t>
                          </w:r>
                          <w:r w:rsidRPr="00156D8A">
                            <w:rPr>
                              <w:rFonts w:ascii="Courier New" w:hAnsi="Courier New" w:cs="Courier New"/>
                              <w:b/>
                              <w:bCs/>
                              <w:color w:val="FFFFFF" w:themeColor="background1"/>
                              <w:sz w:val="21"/>
                              <w:szCs w:val="21"/>
                              <w:highlight w:val="blue"/>
                            </w:rPr>
                            <w:t>LP</w:t>
                          </w:r>
                          <w:r w:rsidRPr="00156D8A">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Q</w:t>
                          </w:r>
                          <w:r w:rsidRPr="00156D8A">
                            <w:rPr>
                              <w:rFonts w:ascii="Courier New" w:hAnsi="Courier New" w:cs="Courier New"/>
                              <w:b/>
                              <w:bCs/>
                              <w:sz w:val="21"/>
                              <w:szCs w:val="21"/>
                              <w:highlight w:val="lightGray"/>
                            </w:rPr>
                            <w:t>V</w:t>
                          </w:r>
                          <w:r w:rsidRPr="00156D8A">
                            <w:rPr>
                              <w:rFonts w:ascii="Courier New" w:hAnsi="Courier New" w:cs="Courier New"/>
                              <w:b/>
                              <w:bCs/>
                              <w:sz w:val="21"/>
                              <w:szCs w:val="21"/>
                            </w:rPr>
                            <w:t>H</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LN</w:t>
                          </w:r>
                          <w:r w:rsidRPr="00156D8A">
                            <w:rPr>
                              <w:rFonts w:ascii="Courier New" w:hAnsi="Courier New" w:cs="Courier New"/>
                              <w:b/>
                              <w:bCs/>
                              <w:sz w:val="21"/>
                              <w:szCs w:val="21"/>
                              <w:highlight w:val="lightGray"/>
                            </w:rPr>
                            <w:t>S</w:t>
                          </w:r>
                          <w:r w:rsidRPr="00156D8A">
                            <w:rPr>
                              <w:rFonts w:ascii="Courier New" w:hAnsi="Courier New" w:cs="Courier New"/>
                              <w:b/>
                              <w:bCs/>
                              <w:sz w:val="21"/>
                              <w:szCs w:val="21"/>
                            </w:rPr>
                            <w:t>--R</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H</w:t>
                          </w:r>
                          <w:r w:rsidRPr="00156D8A">
                            <w:rPr>
                              <w:rFonts w:ascii="Courier New" w:hAnsi="Courier New" w:cs="Courier New"/>
                              <w:b/>
                              <w:bCs/>
                              <w:sz w:val="21"/>
                              <w:szCs w:val="21"/>
                              <w:highlight w:val="lightGray"/>
                            </w:rPr>
                            <w:t>M</w:t>
                          </w:r>
                          <w:r w:rsidRPr="00156D8A">
                            <w:rPr>
                              <w:rFonts w:ascii="Courier New" w:hAnsi="Courier New" w:cs="Courier New"/>
                              <w:b/>
                              <w:bCs/>
                              <w:sz w:val="21"/>
                              <w:szCs w:val="21"/>
                            </w:rPr>
                            <w:br/>
                            <w:t>Zm00001d042381</w:t>
                          </w:r>
                          <w:r w:rsidRPr="00156D8A">
                            <w:rPr>
                              <w:rFonts w:ascii="Courier New" w:hAnsi="Courier New" w:cs="Courier New"/>
                              <w:b/>
                              <w:bCs/>
                              <w:sz w:val="21"/>
                              <w:szCs w:val="21"/>
                            </w:rPr>
                            <w:tab/>
                            <w:t>HQEL-------------PG</w:t>
                          </w:r>
                          <w:r w:rsidRPr="00156D8A">
                            <w:rPr>
                              <w:rFonts w:ascii="Courier New" w:hAnsi="Courier New" w:cs="Courier New"/>
                              <w:b/>
                              <w:bCs/>
                              <w:sz w:val="21"/>
                              <w:szCs w:val="21"/>
                              <w:highlight w:val="lightGray"/>
                            </w:rPr>
                            <w:t>K</w:t>
                          </w:r>
                          <w:r w:rsidRPr="00156D8A">
                            <w:rPr>
                              <w:rFonts w:ascii="Courier New" w:hAnsi="Courier New" w:cs="Courier New"/>
                              <w:b/>
                              <w:bCs/>
                              <w:sz w:val="21"/>
                              <w:szCs w:val="21"/>
                            </w:rPr>
                            <w:t>HIVLQET</w:t>
                          </w:r>
                          <w:r w:rsidRPr="00156D8A">
                            <w:rPr>
                              <w:rFonts w:ascii="Courier New" w:hAnsi="Courier New" w:cs="Courier New"/>
                              <w:b/>
                              <w:bCs/>
                              <w:color w:val="FFFFFF" w:themeColor="background1"/>
                              <w:sz w:val="21"/>
                              <w:szCs w:val="21"/>
                              <w:highlight w:val="blue"/>
                            </w:rPr>
                            <w:t>V</w:t>
                          </w:r>
                          <w:r w:rsidRPr="00156D8A">
                            <w:rPr>
                              <w:rFonts w:ascii="Courier New" w:hAnsi="Courier New" w:cs="Courier New"/>
                              <w:b/>
                              <w:bCs/>
                              <w:sz w:val="21"/>
                              <w:szCs w:val="21"/>
                            </w:rPr>
                            <w:t>KG</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N-------KGI</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PKY--A</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br/>
                            <w:t>Zm00001d012079</w:t>
                          </w:r>
                          <w:r w:rsidRPr="00156D8A">
                            <w:rPr>
                              <w:rFonts w:ascii="Courier New" w:hAnsi="Courier New" w:cs="Courier New"/>
                              <w:b/>
                              <w:bCs/>
                              <w:sz w:val="21"/>
                              <w:szCs w:val="21"/>
                            </w:rPr>
                            <w:tab/>
                          </w:r>
                          <w:r w:rsidRPr="0073281A">
                            <w:rPr>
                              <w:rFonts w:ascii="Courier New" w:hAnsi="Courier New" w:cs="Courier New"/>
                              <w:b/>
                              <w:bCs/>
                              <w:sz w:val="21"/>
                              <w:szCs w:val="21"/>
                            </w:rPr>
                            <w:t>HQEL</w:t>
                          </w:r>
                          <w:r w:rsidRPr="00156D8A">
                            <w:rPr>
                              <w:rFonts w:ascii="Courier New" w:hAnsi="Courier New" w:cs="Courier New"/>
                              <w:b/>
                              <w:bCs/>
                              <w:sz w:val="21"/>
                              <w:szCs w:val="21"/>
                            </w:rPr>
                            <w:t>-------------TT</w:t>
                          </w:r>
                          <w:r w:rsidRPr="00156D8A">
                            <w:rPr>
                              <w:rFonts w:ascii="Courier New" w:hAnsi="Courier New" w:cs="Courier New"/>
                              <w:b/>
                              <w:bCs/>
                              <w:sz w:val="21"/>
                              <w:szCs w:val="21"/>
                              <w:highlight w:val="lightGray"/>
                            </w:rPr>
                            <w:t>K</w:t>
                          </w:r>
                          <w:r w:rsidRPr="00156D8A">
                            <w:rPr>
                              <w:rFonts w:ascii="Courier New" w:hAnsi="Courier New" w:cs="Courier New"/>
                              <w:b/>
                              <w:bCs/>
                              <w:sz w:val="21"/>
                              <w:szCs w:val="21"/>
                            </w:rPr>
                            <w:t>HIILPKV</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KG</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N-------KGI</w:t>
                          </w:r>
                          <w:r w:rsidRPr="00156D8A">
                            <w:rPr>
                              <w:rFonts w:ascii="Courier New" w:hAnsi="Courier New" w:cs="Courier New"/>
                              <w:b/>
                              <w:bCs/>
                              <w:color w:val="FFFFFF" w:themeColor="background1"/>
                              <w:sz w:val="21"/>
                              <w:szCs w:val="21"/>
                              <w:highlight w:val="blue"/>
                            </w:rPr>
                            <w:t>L</w:t>
                          </w:r>
                          <w:r w:rsidRPr="00156D8A">
                            <w:rPr>
                              <w:rFonts w:ascii="Courier New" w:hAnsi="Courier New" w:cs="Courier New"/>
                              <w:b/>
                              <w:bCs/>
                              <w:sz w:val="21"/>
                              <w:szCs w:val="21"/>
                            </w:rPr>
                            <w:t>SKY--A</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L</w:t>
                          </w:r>
                          <w:r w:rsidRPr="00156D8A">
                            <w:rPr>
                              <w:rFonts w:ascii="Courier New" w:hAnsi="Courier New" w:cs="Courier New"/>
                              <w:b/>
                              <w:bCs/>
                              <w:sz w:val="21"/>
                              <w:szCs w:val="21"/>
                            </w:rPr>
                            <w:t xml:space="preserve"> Zm00001d049795</w:t>
                          </w:r>
                          <w:r w:rsidRPr="00156D8A">
                            <w:rPr>
                              <w:rFonts w:ascii="Courier New" w:hAnsi="Courier New" w:cs="Courier New"/>
                              <w:b/>
                              <w:bCs/>
                              <w:sz w:val="21"/>
                              <w:szCs w:val="21"/>
                            </w:rPr>
                            <w:tab/>
                            <w:t>AEQLLVINEFRSRSGSEEEA</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M</w:t>
                          </w:r>
                          <w:r w:rsidRPr="00156D8A">
                            <w:rPr>
                              <w:rFonts w:ascii="Courier New" w:hAnsi="Courier New" w:cs="Courier New"/>
                              <w:b/>
                              <w:bCs/>
                              <w:sz w:val="21"/>
                              <w:szCs w:val="21"/>
                              <w:highlight w:val="lightGray"/>
                            </w:rPr>
                            <w:t>T</w:t>
                          </w:r>
                          <w:r w:rsidRPr="00156D8A">
                            <w:rPr>
                              <w:rFonts w:ascii="Courier New" w:hAnsi="Courier New" w:cs="Courier New"/>
                              <w:b/>
                              <w:bCs/>
                              <w:sz w:val="21"/>
                              <w:szCs w:val="21"/>
                            </w:rPr>
                            <w:t>TTAA</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AGW</w:t>
                          </w:r>
                          <w:r w:rsidRPr="00156D8A">
                            <w:rPr>
                              <w:rFonts w:ascii="Courier New" w:hAnsi="Courier New" w:cs="Courier New"/>
                              <w:b/>
                              <w:bCs/>
                              <w:color w:val="FFFFFF" w:themeColor="background1"/>
                              <w:sz w:val="21"/>
                              <w:szCs w:val="21"/>
                              <w:highlight w:val="blue"/>
                            </w:rPr>
                            <w:t>P</w:t>
                          </w:r>
                          <w:r w:rsidRPr="00156D8A">
                            <w:rPr>
                              <w:rFonts w:ascii="Courier New" w:hAnsi="Courier New" w:cs="Courier New"/>
                              <w:b/>
                              <w:bCs/>
                              <w:sz w:val="21"/>
                              <w:szCs w:val="21"/>
                            </w:rPr>
                            <w:t>VLNTEQQ</w:t>
                          </w:r>
                          <w:r w:rsidRPr="00156D8A">
                            <w:rPr>
                              <w:rFonts w:ascii="Courier New" w:hAnsi="Courier New" w:cs="Courier New"/>
                              <w:b/>
                              <w:bCs/>
                              <w:color w:val="FFFFFF" w:themeColor="background1"/>
                              <w:sz w:val="21"/>
                              <w:szCs w:val="21"/>
                              <w:highlight w:val="blue"/>
                            </w:rPr>
                            <w:t>Q</w:t>
                          </w:r>
                          <w:r w:rsidRPr="00156D8A">
                            <w:rPr>
                              <w:rFonts w:ascii="Courier New" w:hAnsi="Courier New" w:cs="Courier New"/>
                              <w:b/>
                              <w:bCs/>
                              <w:sz w:val="21"/>
                              <w:szCs w:val="21"/>
                              <w:highlight w:val="lightGray"/>
                            </w:rPr>
                            <w:t>A</w:t>
                          </w:r>
                          <w:r w:rsidRPr="00156D8A">
                            <w:rPr>
                              <w:rFonts w:ascii="Courier New" w:hAnsi="Courier New" w:cs="Courier New"/>
                              <w:b/>
                              <w:bCs/>
                              <w:sz w:val="21"/>
                              <w:szCs w:val="21"/>
                            </w:rPr>
                            <w:t>I</w:t>
                          </w:r>
                          <w:r w:rsidRPr="00156D8A">
                            <w:rPr>
                              <w:rFonts w:ascii="Courier New" w:hAnsi="Courier New" w:cs="Courier New"/>
                              <w:b/>
                              <w:bCs/>
                              <w:sz w:val="21"/>
                              <w:szCs w:val="21"/>
                              <w:highlight w:val="lightGray"/>
                            </w:rPr>
                            <w:t>I</w:t>
                          </w:r>
                          <w:r w:rsidRPr="00156D8A">
                            <w:rPr>
                              <w:rFonts w:ascii="Courier New" w:hAnsi="Courier New" w:cs="Courier New"/>
                              <w:b/>
                              <w:bCs/>
                              <w:sz w:val="21"/>
                              <w:szCs w:val="21"/>
                            </w:rPr>
                            <w:t>TGVGGG</w:t>
                          </w:r>
                          <w:r w:rsidRPr="00156D8A">
                            <w:rPr>
                              <w:rFonts w:ascii="Courier New" w:hAnsi="Courier New" w:cs="Courier New"/>
                              <w:b/>
                              <w:bCs/>
                              <w:color w:val="FFFFFF" w:themeColor="background1"/>
                              <w:sz w:val="21"/>
                              <w:szCs w:val="21"/>
                              <w:highlight w:val="blue"/>
                            </w:rPr>
                            <w:t>RR</w:t>
                          </w:r>
                          <w:r w:rsidRPr="00156D8A">
                            <w:rPr>
                              <w:rFonts w:ascii="Courier New" w:hAnsi="Courier New" w:cs="Courier New"/>
                              <w:b/>
                              <w:bCs/>
                              <w:sz w:val="21"/>
                              <w:szCs w:val="21"/>
                            </w:rPr>
                            <w:t>K</w:t>
                          </w:r>
                          <w:r w:rsidRPr="00156D8A">
                            <w:rPr>
                              <w:rFonts w:ascii="Courier New" w:hAnsi="Courier New" w:cs="Courier New"/>
                              <w:b/>
                              <w:bCs/>
                              <w:sz w:val="21"/>
                              <w:szCs w:val="21"/>
                              <w:highlight w:val="lightGray"/>
                            </w:rPr>
                            <w:t>L</w:t>
                          </w:r>
                        </w:p>
                        <w:p w14:paraId="22EC19DE" w14:textId="77777777" w:rsidR="00135FA1" w:rsidRPr="00CB33B9" w:rsidRDefault="00135FA1" w:rsidP="00083A71">
                          <w:pPr>
                            <w:ind w:firstLine="720"/>
                            <w:jc w:val="left"/>
                            <w:rPr>
                              <w:rFonts w:ascii="Courier New" w:hAnsi="Courier New" w:cs="Courier New"/>
                              <w:b/>
                              <w:bCs/>
                            </w:rPr>
                          </w:pPr>
                          <w:r w:rsidRPr="00156D8A">
                            <w:rPr>
                              <w:rFonts w:ascii="Courier New" w:hAnsi="Courier New" w:cs="Courier New"/>
                              <w:b/>
                              <w:bCs/>
                              <w:sz w:val="21"/>
                              <w:szCs w:val="21"/>
                            </w:rPr>
                            <w:t xml:space="preserve">             110       120       130       140       150 </w:t>
                          </w:r>
                          <w:r w:rsidRPr="00156D8A">
                            <w:rPr>
                              <w:rFonts w:ascii="Courier New" w:hAnsi="Courier New" w:cs="Courier New"/>
                              <w:b/>
                              <w:bCs/>
                              <w:sz w:val="21"/>
                              <w:szCs w:val="21"/>
                            </w:rPr>
                            <w:br/>
                            <w:t>AtEPFL9</w:t>
                          </w:r>
                          <w:r w:rsidRPr="00156D8A">
                            <w:rPr>
                              <w:rFonts w:ascii="Courier New" w:hAnsi="Courier New" w:cs="Courier New"/>
                              <w:b/>
                              <w:bCs/>
                              <w:sz w:val="21"/>
                              <w:szCs w:val="21"/>
                            </w:rPr>
                            <w:tab/>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w:t>
                          </w:r>
                          <w:r w:rsidRPr="00156D8A">
                            <w:rPr>
                              <w:rFonts w:ascii="Courier New" w:hAnsi="Courier New" w:cs="Courier New"/>
                              <w:b/>
                              <w:bCs/>
                              <w:color w:val="FFFFFF" w:themeColor="background1"/>
                              <w:sz w:val="21"/>
                              <w:szCs w:val="21"/>
                              <w:highlight w:val="blue"/>
                            </w:rPr>
                            <w:t>T</w:t>
                          </w:r>
                          <w:r w:rsidRPr="007C67E8">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Y</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R</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E</w:t>
                          </w:r>
                          <w:r w:rsidRPr="00156D8A">
                            <w:rPr>
                              <w:rFonts w:ascii="Courier New" w:hAnsi="Courier New" w:cs="Courier New"/>
                              <w:b/>
                              <w:bCs/>
                              <w:sz w:val="21"/>
                              <w:szCs w:val="21"/>
                            </w:rPr>
                            <w:t>G</w:t>
                          </w:r>
                          <w:r w:rsidRPr="00156D8A">
                            <w:rPr>
                              <w:rFonts w:ascii="Courier New" w:hAnsi="Courier New" w:cs="Courier New"/>
                              <w:b/>
                              <w:bCs/>
                              <w:color w:val="FFFFFF" w:themeColor="background1"/>
                              <w:sz w:val="21"/>
                              <w:szCs w:val="21"/>
                              <w:highlight w:val="blue"/>
                            </w:rPr>
                            <w:t>NDPINSAYHYR</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w:t>
                          </w:r>
                          <w:r>
                            <w:rPr>
                              <w:rFonts w:ascii="Courier New" w:hAnsi="Courier New" w:cs="Courier New"/>
                              <w:b/>
                              <w:bCs/>
                              <w:sz w:val="21"/>
                              <w:szCs w:val="21"/>
                            </w:rPr>
                            <w:t xml:space="preserve">  </w:t>
                          </w:r>
                          <w:r w:rsidRPr="00156D8A">
                            <w:rPr>
                              <w:rFonts w:ascii="Courier New" w:hAnsi="Courier New" w:cs="Courier New"/>
                              <w:b/>
                              <w:bCs/>
                              <w:sz w:val="21"/>
                              <w:szCs w:val="21"/>
                            </w:rPr>
                            <w:t xml:space="preserve"> </w:t>
                          </w:r>
                          <w:r>
                            <w:rPr>
                              <w:rFonts w:ascii="Courier New" w:hAnsi="Courier New" w:cs="Courier New"/>
                              <w:b/>
                              <w:bCs/>
                              <w:sz w:val="21"/>
                              <w:szCs w:val="21"/>
                            </w:rPr>
                            <w:t>--</w:t>
                          </w:r>
                          <w:r w:rsidRPr="00156D8A">
                            <w:rPr>
                              <w:rFonts w:ascii="Courier New" w:hAnsi="Courier New" w:cs="Courier New"/>
                              <w:b/>
                              <w:bCs/>
                              <w:color w:val="FFFFFF" w:themeColor="background1"/>
                              <w:sz w:val="21"/>
                              <w:szCs w:val="21"/>
                            </w:rPr>
                            <w:br/>
                          </w:r>
                          <w:r w:rsidRPr="00156D8A">
                            <w:rPr>
                              <w:rFonts w:ascii="Courier New" w:hAnsi="Courier New" w:cs="Courier New"/>
                              <w:b/>
                              <w:bCs/>
                              <w:sz w:val="21"/>
                              <w:szCs w:val="21"/>
                            </w:rPr>
                            <w:t>Zm00001d042381</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I</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I</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F</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D</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NDP</w:t>
                          </w:r>
                          <w:r w:rsidRPr="00156D8A">
                            <w:rPr>
                              <w:rFonts w:ascii="Courier New" w:hAnsi="Courier New" w:cs="Courier New"/>
                              <w:b/>
                              <w:bCs/>
                              <w:sz w:val="21"/>
                              <w:szCs w:val="21"/>
                              <w:highlight w:val="lightGray"/>
                            </w:rPr>
                            <w:t>M</w:t>
                          </w:r>
                          <w:r w:rsidRPr="00156D8A">
                            <w:rPr>
                              <w:rFonts w:ascii="Courier New" w:hAnsi="Courier New" w:cs="Courier New"/>
                              <w:b/>
                              <w:bCs/>
                              <w:color w:val="FFFFFF" w:themeColor="background1"/>
                              <w:sz w:val="21"/>
                              <w:szCs w:val="21"/>
                              <w:highlight w:val="blue"/>
                            </w:rPr>
                            <w:t>NSAYHY</w:t>
                          </w:r>
                          <w:r w:rsidRPr="00156D8A">
                            <w:rPr>
                              <w:rFonts w:ascii="Courier New" w:hAnsi="Courier New" w:cs="Courier New"/>
                              <w:b/>
                              <w:bCs/>
                              <w:sz w:val="21"/>
                              <w:szCs w:val="21"/>
                              <w:highlight w:val="lightGray"/>
                            </w:rPr>
                            <w:t>K</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 xml:space="preserve">* </w:t>
                          </w:r>
                          <w:r>
                            <w:rPr>
                              <w:rFonts w:ascii="Courier New" w:hAnsi="Courier New" w:cs="Courier New"/>
                              <w:b/>
                              <w:bCs/>
                              <w:sz w:val="21"/>
                              <w:szCs w:val="21"/>
                            </w:rPr>
                            <w:t xml:space="preserve">  82  </w:t>
                          </w:r>
                          <w:r w:rsidRPr="00156D8A">
                            <w:rPr>
                              <w:rFonts w:ascii="Courier New" w:hAnsi="Courier New" w:cs="Courier New"/>
                              <w:b/>
                              <w:bCs/>
                              <w:color w:val="FFFFFF" w:themeColor="background1"/>
                              <w:sz w:val="21"/>
                              <w:szCs w:val="21"/>
                            </w:rPr>
                            <w:br/>
                          </w:r>
                          <w:r w:rsidRPr="00156D8A">
                            <w:rPr>
                              <w:rFonts w:ascii="Courier New" w:hAnsi="Courier New" w:cs="Courier New"/>
                              <w:b/>
                              <w:bCs/>
                              <w:sz w:val="21"/>
                              <w:szCs w:val="21"/>
                            </w:rPr>
                            <w:t>Zm00001d012079</w:t>
                          </w:r>
                          <w:r w:rsidRPr="00156D8A">
                            <w:rPr>
                              <w:rFonts w:ascii="Courier New" w:hAnsi="Courier New" w:cs="Courier New"/>
                              <w:b/>
                              <w:bCs/>
                              <w:sz w:val="21"/>
                              <w:szCs w:val="21"/>
                            </w:rPr>
                            <w:tab/>
                          </w:r>
                          <w:r w:rsidRPr="00156D8A">
                            <w:rPr>
                              <w:rFonts w:ascii="Courier New" w:hAnsi="Courier New" w:cs="Courier New"/>
                              <w:b/>
                              <w:bCs/>
                              <w:color w:val="FFFFFF" w:themeColor="background1"/>
                              <w:sz w:val="21"/>
                              <w:szCs w:val="21"/>
                              <w:highlight w:val="blue"/>
                            </w:rPr>
                            <w:t>IGS</w:t>
                          </w:r>
                          <w:r w:rsidRPr="00156D8A">
                            <w:rPr>
                              <w:rFonts w:ascii="Courier New" w:hAnsi="Courier New" w:cs="Courier New"/>
                              <w:b/>
                              <w:bCs/>
                              <w:sz w:val="21"/>
                              <w:szCs w:val="21"/>
                            </w:rPr>
                            <w:t>I</w:t>
                          </w:r>
                          <w:r w:rsidRPr="00156D8A">
                            <w:rPr>
                              <w:rFonts w:ascii="Courier New" w:hAnsi="Courier New" w:cs="Courier New"/>
                              <w:b/>
                              <w:bCs/>
                              <w:color w:val="FFFFFF" w:themeColor="background1"/>
                              <w:sz w:val="21"/>
                              <w:szCs w:val="21"/>
                              <w:highlight w:val="blue"/>
                            </w:rPr>
                            <w:t>AP</w:t>
                          </w:r>
                          <w:r w:rsidRPr="00156D8A">
                            <w:rPr>
                              <w:rFonts w:ascii="Courier New" w:hAnsi="Courier New" w:cs="Courier New"/>
                              <w:b/>
                              <w:bCs/>
                              <w:sz w:val="21"/>
                              <w:szCs w:val="21"/>
                            </w:rPr>
                            <w:t>-I</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R</w:t>
                          </w:r>
                          <w:r w:rsidRPr="00156D8A">
                            <w:rPr>
                              <w:rFonts w:ascii="Courier New" w:hAnsi="Courier New" w:cs="Courier New"/>
                              <w:b/>
                              <w:bCs/>
                              <w:sz w:val="21"/>
                              <w:szCs w:val="21"/>
                            </w:rPr>
                            <w:t>F</w:t>
                          </w:r>
                          <w:r w:rsidRPr="00156D8A">
                            <w:rPr>
                              <w:rFonts w:ascii="Courier New" w:hAnsi="Courier New" w:cs="Courier New"/>
                              <w:b/>
                              <w:bCs/>
                              <w:color w:val="FFFFFF" w:themeColor="background1"/>
                              <w:sz w:val="21"/>
                              <w:szCs w:val="21"/>
                              <w:highlight w:val="blue"/>
                            </w:rPr>
                            <w:t>K</w:t>
                          </w:r>
                          <w:r w:rsidRPr="001B6C83">
                            <w:rPr>
                              <w:rFonts w:ascii="Courier New" w:hAnsi="Courier New" w:cs="Courier New"/>
                              <w:b/>
                              <w:bCs/>
                              <w:sz w:val="21"/>
                              <w:szCs w:val="21"/>
                              <w:highlight w:val="yellow"/>
                            </w:rPr>
                            <w:t>C</w:t>
                          </w:r>
                          <w:r w:rsidRPr="00156D8A">
                            <w:rPr>
                              <w:rFonts w:ascii="Courier New" w:hAnsi="Courier New" w:cs="Courier New"/>
                              <w:b/>
                              <w:bCs/>
                              <w:sz w:val="21"/>
                              <w:szCs w:val="21"/>
                            </w:rPr>
                            <w:t>T</w:t>
                          </w:r>
                          <w:r w:rsidRPr="00156D8A">
                            <w:rPr>
                              <w:rFonts w:ascii="Courier New" w:hAnsi="Courier New" w:cs="Courier New"/>
                              <w:b/>
                              <w:bCs/>
                              <w:color w:val="FFFFFF" w:themeColor="background1"/>
                              <w:sz w:val="21"/>
                              <w:szCs w:val="21"/>
                              <w:highlight w:val="blue"/>
                            </w:rPr>
                            <w:t>AEQVPV</w:t>
                          </w:r>
                          <w:r w:rsidRPr="00156D8A">
                            <w:rPr>
                              <w:rFonts w:ascii="Courier New" w:hAnsi="Courier New" w:cs="Courier New"/>
                              <w:b/>
                              <w:bCs/>
                              <w:sz w:val="21"/>
                              <w:szCs w:val="21"/>
                              <w:highlight w:val="lightGray"/>
                            </w:rPr>
                            <w:t>D</w:t>
                          </w:r>
                          <w:r w:rsidRPr="00156D8A">
                            <w:rPr>
                              <w:rFonts w:ascii="Courier New" w:hAnsi="Courier New" w:cs="Courier New"/>
                              <w:b/>
                              <w:bCs/>
                              <w:sz w:val="21"/>
                              <w:szCs w:val="21"/>
                            </w:rPr>
                            <w:t>A</w:t>
                          </w:r>
                          <w:r w:rsidRPr="00156D8A">
                            <w:rPr>
                              <w:rFonts w:ascii="Courier New" w:hAnsi="Courier New" w:cs="Courier New"/>
                              <w:b/>
                              <w:bCs/>
                              <w:color w:val="FFFFFF" w:themeColor="background1"/>
                              <w:sz w:val="21"/>
                              <w:szCs w:val="21"/>
                              <w:highlight w:val="blue"/>
                            </w:rPr>
                            <w:t>NDP</w:t>
                          </w:r>
                          <w:r w:rsidRPr="00156D8A">
                            <w:rPr>
                              <w:rFonts w:ascii="Courier New" w:hAnsi="Courier New" w:cs="Courier New"/>
                              <w:b/>
                              <w:bCs/>
                              <w:sz w:val="21"/>
                              <w:szCs w:val="21"/>
                              <w:highlight w:val="lightGray"/>
                            </w:rPr>
                            <w:t>M</w:t>
                          </w:r>
                          <w:r w:rsidRPr="00156D8A">
                            <w:rPr>
                              <w:rFonts w:ascii="Courier New" w:hAnsi="Courier New" w:cs="Courier New"/>
                              <w:b/>
                              <w:bCs/>
                              <w:color w:val="FFFFFF" w:themeColor="background1"/>
                              <w:sz w:val="21"/>
                              <w:szCs w:val="21"/>
                              <w:highlight w:val="blue"/>
                            </w:rPr>
                            <w:t>NSAYHY</w:t>
                          </w:r>
                          <w:r w:rsidRPr="00156D8A">
                            <w:rPr>
                              <w:rFonts w:ascii="Courier New" w:hAnsi="Courier New" w:cs="Courier New"/>
                              <w:b/>
                              <w:bCs/>
                              <w:sz w:val="21"/>
                              <w:szCs w:val="21"/>
                              <w:highlight w:val="lightGray"/>
                            </w:rPr>
                            <w:t>K</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56D8A">
                            <w:rPr>
                              <w:rFonts w:ascii="Courier New" w:hAnsi="Courier New" w:cs="Courier New"/>
                              <w:b/>
                              <w:bCs/>
                              <w:color w:val="FFFFFF" w:themeColor="background1"/>
                              <w:sz w:val="21"/>
                              <w:szCs w:val="21"/>
                              <w:highlight w:val="blue"/>
                            </w:rPr>
                            <w:t>HR</w:t>
                          </w:r>
                          <w:r w:rsidRPr="00156D8A">
                            <w:rPr>
                              <w:rFonts w:ascii="Courier New" w:hAnsi="Courier New" w:cs="Courier New"/>
                              <w:b/>
                              <w:bCs/>
                              <w:sz w:val="21"/>
                              <w:szCs w:val="21"/>
                            </w:rPr>
                            <w:t xml:space="preserve">* </w:t>
                          </w:r>
                          <w:r>
                            <w:rPr>
                              <w:rFonts w:ascii="Courier New" w:hAnsi="Courier New" w:cs="Courier New"/>
                              <w:b/>
                              <w:bCs/>
                              <w:sz w:val="21"/>
                              <w:szCs w:val="21"/>
                            </w:rPr>
                            <w:t xml:space="preserve">  82  </w:t>
                          </w:r>
                          <w:r w:rsidRPr="00156D8A">
                            <w:rPr>
                              <w:rFonts w:ascii="Courier New" w:hAnsi="Courier New" w:cs="Courier New"/>
                              <w:b/>
                              <w:bCs/>
                              <w:sz w:val="21"/>
                              <w:szCs w:val="21"/>
                            </w:rPr>
                            <w:t>Zm00001d049795</w:t>
                          </w:r>
                          <w:r w:rsidRPr="00156D8A">
                            <w:rPr>
                              <w:rFonts w:ascii="Courier New" w:hAnsi="Courier New" w:cs="Courier New"/>
                              <w:b/>
                              <w:bCs/>
                              <w:sz w:val="21"/>
                              <w:szCs w:val="21"/>
                            </w:rPr>
                            <w:tab/>
                          </w:r>
                          <w:r w:rsidRPr="001B6C83">
                            <w:rPr>
                              <w:rFonts w:ascii="Courier New" w:hAnsi="Courier New" w:cs="Courier New"/>
                              <w:b/>
                              <w:bCs/>
                              <w:sz w:val="21"/>
                              <w:szCs w:val="21"/>
                              <w:highlight w:val="lightGray"/>
                            </w:rPr>
                            <w:t>V</w:t>
                          </w:r>
                          <w:r w:rsidRPr="001B6C83">
                            <w:rPr>
                              <w:rFonts w:ascii="Courier New" w:hAnsi="Courier New" w:cs="Courier New"/>
                              <w:b/>
                              <w:bCs/>
                              <w:color w:val="FFFFFF" w:themeColor="background1"/>
                              <w:sz w:val="21"/>
                              <w:szCs w:val="21"/>
                              <w:highlight w:val="blue"/>
                            </w:rPr>
                            <w:t>GS</w:t>
                          </w:r>
                          <w:r w:rsidRPr="001B6C83">
                            <w:rPr>
                              <w:rFonts w:ascii="Courier New" w:hAnsi="Courier New" w:cs="Courier New"/>
                              <w:b/>
                              <w:bCs/>
                              <w:sz w:val="21"/>
                              <w:szCs w:val="21"/>
                            </w:rPr>
                            <w:t>R</w:t>
                          </w:r>
                          <w:r w:rsidRPr="001B6C83">
                            <w:rPr>
                              <w:rFonts w:ascii="Courier New" w:hAnsi="Courier New" w:cs="Courier New"/>
                              <w:b/>
                              <w:bCs/>
                              <w:color w:val="FFFFFF" w:themeColor="background1"/>
                              <w:sz w:val="21"/>
                              <w:szCs w:val="21"/>
                              <w:highlight w:val="blue"/>
                            </w:rPr>
                            <w:t>AP</w:t>
                          </w:r>
                          <w:r w:rsidRPr="001B6C83">
                            <w:rPr>
                              <w:rFonts w:ascii="Courier New" w:hAnsi="Courier New" w:cs="Courier New"/>
                              <w:b/>
                              <w:bCs/>
                              <w:sz w:val="21"/>
                              <w:szCs w:val="21"/>
                            </w:rPr>
                            <w:t>T</w:t>
                          </w:r>
                          <w:r w:rsidRPr="001B6C83">
                            <w:rPr>
                              <w:rFonts w:ascii="Courier New" w:hAnsi="Courier New" w:cs="Courier New"/>
                              <w:b/>
                              <w:bCs/>
                              <w:color w:val="FFFFFF" w:themeColor="background1"/>
                              <w:sz w:val="21"/>
                              <w:szCs w:val="21"/>
                              <w:highlight w:val="blue"/>
                            </w:rPr>
                            <w:t>T</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TYNE</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RG</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R</w:t>
                          </w:r>
                          <w:r w:rsidRPr="001B6C83">
                            <w:rPr>
                              <w:rFonts w:ascii="Courier New" w:hAnsi="Courier New" w:cs="Courier New"/>
                              <w:b/>
                              <w:bCs/>
                              <w:sz w:val="21"/>
                              <w:szCs w:val="21"/>
                            </w:rPr>
                            <w:t>H</w:t>
                          </w:r>
                          <w:r w:rsidRPr="001B6C83">
                            <w:rPr>
                              <w:rFonts w:ascii="Courier New" w:hAnsi="Courier New" w:cs="Courier New"/>
                              <w:b/>
                              <w:bCs/>
                              <w:sz w:val="21"/>
                              <w:szCs w:val="21"/>
                              <w:highlight w:val="lightGray"/>
                            </w:rPr>
                            <w:t>R</w:t>
                          </w:r>
                          <w:r w:rsidRPr="001B6C83">
                            <w:rPr>
                              <w:rFonts w:ascii="Courier New" w:hAnsi="Courier New" w:cs="Courier New"/>
                              <w:b/>
                              <w:bCs/>
                              <w:sz w:val="21"/>
                              <w:szCs w:val="21"/>
                              <w:highlight w:val="yellow"/>
                            </w:rPr>
                            <w:t>C</w:t>
                          </w:r>
                          <w:r w:rsidRPr="001B6C83">
                            <w:rPr>
                              <w:rFonts w:ascii="Courier New" w:hAnsi="Courier New" w:cs="Courier New"/>
                              <w:b/>
                              <w:bCs/>
                              <w:sz w:val="21"/>
                              <w:szCs w:val="21"/>
                            </w:rPr>
                            <w:t>S</w:t>
                          </w:r>
                          <w:r w:rsidRPr="001B6C83">
                            <w:rPr>
                              <w:rFonts w:ascii="Courier New" w:hAnsi="Courier New" w:cs="Courier New"/>
                              <w:b/>
                              <w:bCs/>
                              <w:sz w:val="21"/>
                              <w:szCs w:val="21"/>
                              <w:highlight w:val="lightGray"/>
                            </w:rPr>
                            <w:t>V</w:t>
                          </w:r>
                          <w:r w:rsidRPr="001B6C83">
                            <w:rPr>
                              <w:rFonts w:ascii="Courier New" w:hAnsi="Courier New" w:cs="Courier New"/>
                              <w:b/>
                              <w:bCs/>
                              <w:sz w:val="21"/>
                              <w:szCs w:val="21"/>
                            </w:rPr>
                            <w:t>QE</w:t>
                          </w:r>
                          <w:r w:rsidRPr="001B6C83">
                            <w:rPr>
                              <w:rFonts w:ascii="Courier New" w:hAnsi="Courier New" w:cs="Courier New"/>
                              <w:b/>
                              <w:bCs/>
                              <w:color w:val="FFFFFF" w:themeColor="background1"/>
                              <w:sz w:val="21"/>
                              <w:szCs w:val="21"/>
                              <w:highlight w:val="blue"/>
                            </w:rPr>
                            <w:t>VP</w:t>
                          </w:r>
                          <w:r w:rsidRPr="001B6C83">
                            <w:rPr>
                              <w:rFonts w:ascii="Courier New" w:hAnsi="Courier New" w:cs="Courier New"/>
                              <w:b/>
                              <w:bCs/>
                              <w:sz w:val="21"/>
                              <w:szCs w:val="21"/>
                              <w:highlight w:val="lightGray"/>
                            </w:rPr>
                            <w:t>ID</w:t>
                          </w:r>
                          <w:r w:rsidRPr="001B6C83">
                            <w:rPr>
                              <w:rFonts w:ascii="Courier New" w:hAnsi="Courier New" w:cs="Courier New"/>
                              <w:b/>
                              <w:bCs/>
                              <w:sz w:val="21"/>
                              <w:szCs w:val="21"/>
                            </w:rPr>
                            <w:t>A</w:t>
                          </w:r>
                          <w:r w:rsidRPr="001B6C83">
                            <w:rPr>
                              <w:rFonts w:ascii="Courier New" w:hAnsi="Courier New" w:cs="Courier New"/>
                              <w:b/>
                              <w:bCs/>
                              <w:sz w:val="21"/>
                              <w:szCs w:val="21"/>
                              <w:highlight w:val="lightGray"/>
                            </w:rPr>
                            <w:t>S</w:t>
                          </w:r>
                          <w:r w:rsidRPr="001B6C83">
                            <w:rPr>
                              <w:rFonts w:ascii="Courier New" w:hAnsi="Courier New" w:cs="Courier New"/>
                              <w:b/>
                              <w:bCs/>
                              <w:color w:val="FFFFFF" w:themeColor="background1"/>
                              <w:sz w:val="21"/>
                              <w:szCs w:val="21"/>
                              <w:highlight w:val="blue"/>
                            </w:rPr>
                            <w:t>DPINSAYHYR</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V</w:t>
                          </w:r>
                          <w:r w:rsidRPr="001B6C83">
                            <w:rPr>
                              <w:rFonts w:ascii="Courier New" w:hAnsi="Courier New" w:cs="Courier New"/>
                              <w:b/>
                              <w:bCs/>
                              <w:sz w:val="21"/>
                              <w:szCs w:val="21"/>
                              <w:highlight w:val="yellow"/>
                            </w:rPr>
                            <w:t>C</w:t>
                          </w:r>
                          <w:r w:rsidRPr="001B6C83">
                            <w:rPr>
                              <w:rFonts w:ascii="Courier New" w:hAnsi="Courier New" w:cs="Courier New"/>
                              <w:b/>
                              <w:bCs/>
                              <w:color w:val="FFFFFF" w:themeColor="background1"/>
                              <w:sz w:val="21"/>
                              <w:szCs w:val="21"/>
                              <w:highlight w:val="blue"/>
                            </w:rPr>
                            <w:t>H</w:t>
                          </w:r>
                          <w:r w:rsidRPr="001B6C83">
                            <w:rPr>
                              <w:rFonts w:ascii="Courier New" w:hAnsi="Courier New" w:cs="Courier New"/>
                              <w:b/>
                              <w:bCs/>
                              <w:sz w:val="21"/>
                              <w:szCs w:val="21"/>
                            </w:rPr>
                            <w:t>L</w:t>
                          </w:r>
                          <w:r w:rsidRPr="00156D8A">
                            <w:rPr>
                              <w:rFonts w:ascii="Courier New" w:hAnsi="Courier New" w:cs="Courier New"/>
                              <w:b/>
                              <w:bCs/>
                              <w:sz w:val="21"/>
                              <w:szCs w:val="21"/>
                            </w:rPr>
                            <w:t xml:space="preserve">* </w:t>
                          </w:r>
                          <w:r>
                            <w:rPr>
                              <w:rFonts w:ascii="Courier New" w:hAnsi="Courier New" w:cs="Courier New"/>
                              <w:b/>
                              <w:bCs/>
                              <w:sz w:val="21"/>
                              <w:szCs w:val="21"/>
                            </w:rPr>
                            <w:t xml:space="preserve">  71  </w:t>
                          </w:r>
                        </w:p>
                      </w:txbxContent>
                    </v:textbox>
                  </v:shape>
                  <v:group id="Group 399" o:spid="_x0000_s1222" style="position:absolute;left:15027;top:37354;width:45287;height:9303" coordorigin=",34094" coordsize="45286,9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group id="Group 400" o:spid="_x0000_s1223" style="position:absolute;top:34955;width:36286;height:1105" coordsize="37968,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line id="Straight Connector 401" o:spid="_x0000_s1224" style="position:absolute;flip:y;visibility:visible;mso-wrap-style:square" from="0,1099" to="37968,1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" strokecolor="windowText" strokeweight="1pt">
                        <v:stroke joinstyle="miter"/>
                      </v:line>
                      <v:line id="Straight Connector 402" o:spid="_x0000_s1225" style="position:absolute;visibility:visible;mso-wrap-style:square" from="0,57" to="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" strokecolor="windowText" strokeweight="1pt">
                        <v:stroke joinstyle="miter"/>
                      </v:line>
                      <v:line id="Straight Connector 408" o:spid="_x0000_s1226" style="position:absolute;visibility:visible;mso-wrap-style:square" from="37907,0" to="37907,1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" strokecolor="windowText" strokeweight="1pt">
                        <v:stroke joinstyle="miter"/>
                      </v:line>
                    </v:group>
                    <v:shape id="_x0000_s1227" type="#_x0000_t202" style="position:absolute;left:11343;top:35686;width:17031;height:4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" filled="f" stroked="f">
                      <v:textbox style="mso-fit-shape-to-text:t">
                        <w:txbxContent>
                          <w:p w14:paraId="2E60B6B0" w14:textId="77777777" w:rsidR="00135FA1" w:rsidRPr="00CB33B9" w:rsidRDefault="00135FA1" w:rsidP="00083A71">
                            <w:pPr>
                              <w:rPr>
                                <w:rFonts w:asciiTheme="majorHAnsi" w:hAnsiTheme="majorHAnsi" w:cstheme="majorHAnsi"/>
                                <w:b/>
                                <w:bCs/>
                                <w:sz w:val="24"/>
                                <w:szCs w:val="24"/>
                              </w:rPr>
                            </w:pPr>
                            <w:r w:rsidRPr="00CB33B9">
                              <w:rPr>
                                <w:rFonts w:asciiTheme="majorHAnsi" w:hAnsiTheme="majorHAnsi" w:cstheme="majorHAnsi"/>
                                <w:b/>
                                <w:bCs/>
                                <w:sz w:val="24"/>
                                <w:szCs w:val="24"/>
                              </w:rPr>
                              <w:t xml:space="preserve">C-terminal </w:t>
                            </w:r>
                            <w:r>
                              <w:rPr>
                                <w:rFonts w:asciiTheme="majorHAnsi" w:hAnsiTheme="majorHAnsi" w:cstheme="majorHAnsi"/>
                                <w:b/>
                                <w:bCs/>
                                <w:sz w:val="24"/>
                                <w:szCs w:val="24"/>
                              </w:rPr>
                              <w:t>domain</w:t>
                            </w:r>
                          </w:p>
                        </w:txbxContent>
                      </v:textbox>
                    </v:shape>
                    <v:shape id="_x0000_s1228" type="#_x0000_t202" style="position:absolute;left:36460;top:34094;width:8826;height:9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14:paraId="61368C9D" w14:textId="77777777" w:rsidR="00135FA1" w:rsidRPr="00CB33B9" w:rsidRDefault="00135FA1" w:rsidP="00083A71">
                            <w:pPr>
                              <w:spacing w:line="276" w:lineRule="auto"/>
                              <w:jc w:val="center"/>
                              <w:rPr>
                                <w:rFonts w:asciiTheme="majorHAnsi" w:hAnsiTheme="majorHAnsi" w:cstheme="majorHAnsi"/>
                                <w:b/>
                                <w:bCs/>
                              </w:rPr>
                            </w:pPr>
                            <w:r w:rsidRPr="00CB33B9">
                              <w:rPr>
                                <w:rFonts w:asciiTheme="majorHAnsi" w:hAnsiTheme="majorHAnsi" w:cstheme="majorHAnsi"/>
                                <w:b/>
                                <w:bCs/>
                              </w:rPr>
                              <w:t>Identity to AtEPFL9 (%)</w:t>
                            </w:r>
                            <w:r w:rsidRPr="00CB33B9">
                              <w:rPr>
                                <w:rFonts w:asciiTheme="majorHAnsi" w:hAnsiTheme="majorHAnsi" w:cstheme="majorHAnsi"/>
                                <w:b/>
                                <w:bCs/>
                              </w:rPr>
                              <w:br/>
                            </w:r>
                          </w:p>
                          <w:p w14:paraId="04BD5FB8" w14:textId="77777777" w:rsidR="00135FA1" w:rsidRPr="007270E1" w:rsidRDefault="00135FA1" w:rsidP="00083A71">
                            <w:pPr>
                              <w:spacing w:line="276" w:lineRule="auto"/>
                              <w:jc w:val="center"/>
                              <w:rPr>
                                <w:rFonts w:asciiTheme="minorHAnsi" w:hAnsiTheme="minorHAnsi" w:cstheme="minorHAnsi"/>
                                <w:b/>
                                <w:bCs/>
                              </w:rPr>
                            </w:pPr>
                          </w:p>
                        </w:txbxContent>
                      </v:textbox>
                    </v:shape>
                  </v:group>
                </v:group>
                <v:group id="Group 414" o:spid="_x0000_s1229" style="position:absolute;left:27113;top:4890;width:15848;height:13734" coordorigin="-39,1630" coordsize="15847,13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">
                  <v:shape id="_x0000_s1230" type="#_x0000_t202" style="position:absolute;left:12085;top:1630;width:217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" filled="f" stroked="f">
                    <v:textbox>
                      <w:txbxContent>
                        <w:p w14:paraId="5D610FE8" w14:textId="77777777" w:rsidR="00135FA1" w:rsidRPr="009006DC" w:rsidRDefault="00135FA1" w:rsidP="00083A71">
                          <w:pPr>
                            <w:rPr>
                              <w:b/>
                              <w:bCs/>
                              <w:color w:val="DD3F83"/>
                              <w:sz w:val="36"/>
                              <w:szCs w:val="36"/>
                            </w:rPr>
                          </w:pPr>
                          <w:r w:rsidRPr="009006DC">
                            <w:rPr>
                              <w:b/>
                              <w:bCs/>
                              <w:color w:val="DD3F83"/>
                              <w:sz w:val="36"/>
                              <w:szCs w:val="36"/>
                            </w:rPr>
                            <w:t>*</w:t>
                          </w:r>
                        </w:p>
                      </w:txbxContent>
                    </v:textbox>
                  </v:shape>
                  <v:shape id="_x0000_s1231" type="#_x0000_t202" style="position:absolute;left:12085;top:3896;width:217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" filled="f" stroked="f">
                    <v:textbox>
                      <w:txbxContent>
                        <w:p w14:paraId="387E13E6" w14:textId="77777777" w:rsidR="00135FA1" w:rsidRPr="009006DC" w:rsidRDefault="00135FA1" w:rsidP="00083A71">
                          <w:pPr>
                            <w:rPr>
                              <w:b/>
                              <w:bCs/>
                              <w:color w:val="DD3F83"/>
                              <w:sz w:val="36"/>
                              <w:szCs w:val="36"/>
                            </w:rPr>
                          </w:pPr>
                          <w:r w:rsidRPr="009006DC">
                            <w:rPr>
                              <w:b/>
                              <w:bCs/>
                              <w:color w:val="DD3F83"/>
                              <w:sz w:val="36"/>
                              <w:szCs w:val="36"/>
                            </w:rPr>
                            <w:t>*</w:t>
                          </w:r>
                        </w:p>
                      </w:txbxContent>
                    </v:textbox>
                  </v:shape>
                  <v:shape id="_x0000_s1232" type="#_x0000_t202" style="position:absolute;left:13636;top:6122;width:217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" filled="f" stroked="f">
                    <v:textbox>
                      <w:txbxContent>
                        <w:p w14:paraId="1B736218" w14:textId="77777777" w:rsidR="00135FA1" w:rsidRPr="009006DC" w:rsidRDefault="00135FA1" w:rsidP="00083A71">
                          <w:pPr>
                            <w:rPr>
                              <w:b/>
                              <w:bCs/>
                              <w:color w:val="DD3F83"/>
                              <w:sz w:val="36"/>
                              <w:szCs w:val="36"/>
                            </w:rPr>
                          </w:pPr>
                          <w:r w:rsidRPr="009006DC">
                            <w:rPr>
                              <w:b/>
                              <w:bCs/>
                              <w:color w:val="DD3F83"/>
                              <w:sz w:val="36"/>
                              <w:szCs w:val="36"/>
                            </w:rPr>
                            <w:t>*</w:t>
                          </w:r>
                        </w:p>
                      </w:txbxContent>
                    </v:textbox>
                  </v:shape>
                  <v:shape id="_x0000_s1233" type="#_x0000_t202" style="position:absolute;left:-39;top:11728;width:2170;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" filled="f" stroked="f">
                    <v:textbox>
                      <w:txbxContent>
                        <w:p w14:paraId="366D9B82" w14:textId="77777777" w:rsidR="00135FA1" w:rsidRPr="009006DC" w:rsidRDefault="00135FA1" w:rsidP="00083A71">
                          <w:pPr>
                            <w:rPr>
                              <w:b/>
                              <w:bCs/>
                              <w:color w:val="DD3F83"/>
                              <w:sz w:val="36"/>
                              <w:szCs w:val="36"/>
                            </w:rPr>
                          </w:pPr>
                          <w:r w:rsidRPr="009006DC">
                            <w:rPr>
                              <w:b/>
                              <w:bCs/>
                              <w:color w:val="DD3F83"/>
                              <w:sz w:val="36"/>
                              <w:szCs w:val="36"/>
                            </w:rPr>
                            <w:t>*</w:t>
                          </w:r>
                        </w:p>
                      </w:txbxContent>
                    </v:textbox>
                  </v:shape>
                </v:group>
                <w10:wrap anchory="page"/>
              </v:group>
            </w:pict>
          </mc:Fallback>
        </mc:AlternateContent>
      </w:r>
    </w:p>
    <w:p w14:paraId="3D0A5209" w14:textId="77777777" w:rsidR="00945E1B" w:rsidRPr="00F71ECE" w:rsidRDefault="00945E1B" w:rsidP="00945E1B"/>
    <w:p w14:paraId="4FF9ED13" w14:textId="77777777" w:rsidR="00083A71" w:rsidRPr="00F71ECE" w:rsidRDefault="00083A71" w:rsidP="00083A71">
      <w:pPr>
        <w:spacing w:line="259" w:lineRule="auto"/>
        <w:jc w:val="left"/>
      </w:pPr>
    </w:p>
    <w:p w14:paraId="4208C885" w14:textId="77777777" w:rsidR="00083A71" w:rsidRPr="00F71ECE" w:rsidRDefault="00083A71" w:rsidP="00083A71">
      <w:pPr>
        <w:spacing w:line="259" w:lineRule="auto"/>
        <w:jc w:val="left"/>
      </w:pPr>
    </w:p>
    <w:p w14:paraId="66016F41" w14:textId="77777777" w:rsidR="00083A71" w:rsidRPr="00F71ECE" w:rsidRDefault="00083A71" w:rsidP="00083A71">
      <w:pPr>
        <w:spacing w:line="259" w:lineRule="auto"/>
        <w:jc w:val="left"/>
      </w:pPr>
    </w:p>
    <w:p w14:paraId="601601C1" w14:textId="77777777" w:rsidR="00083A71" w:rsidRPr="00F71ECE" w:rsidRDefault="00083A71" w:rsidP="00083A71">
      <w:pPr>
        <w:spacing w:line="259" w:lineRule="auto"/>
        <w:jc w:val="left"/>
      </w:pPr>
    </w:p>
    <w:p w14:paraId="474E2D98" w14:textId="77777777" w:rsidR="00083A71" w:rsidRPr="00F71ECE" w:rsidRDefault="00083A71" w:rsidP="00083A71">
      <w:pPr>
        <w:spacing w:line="259" w:lineRule="auto"/>
        <w:jc w:val="left"/>
      </w:pPr>
    </w:p>
    <w:p w14:paraId="1D37E9F3" w14:textId="77777777" w:rsidR="00083A71" w:rsidRPr="00F71ECE" w:rsidRDefault="00083A71" w:rsidP="00083A71">
      <w:pPr>
        <w:spacing w:line="259" w:lineRule="auto"/>
        <w:jc w:val="left"/>
      </w:pPr>
    </w:p>
    <w:p w14:paraId="0516DEEE" w14:textId="77777777" w:rsidR="00083A71" w:rsidRPr="00F71ECE" w:rsidRDefault="00083A71" w:rsidP="00083A71">
      <w:pPr>
        <w:spacing w:line="259" w:lineRule="auto"/>
        <w:jc w:val="left"/>
      </w:pPr>
    </w:p>
    <w:p w14:paraId="59730728" w14:textId="77777777" w:rsidR="00083A71" w:rsidRPr="00F71ECE" w:rsidRDefault="00083A71" w:rsidP="00083A71">
      <w:pPr>
        <w:spacing w:line="259" w:lineRule="auto"/>
        <w:jc w:val="left"/>
      </w:pPr>
    </w:p>
    <w:p w14:paraId="2CE67A4D" w14:textId="77777777" w:rsidR="00083A71" w:rsidRPr="00F71ECE" w:rsidRDefault="00083A71" w:rsidP="00083A71">
      <w:pPr>
        <w:spacing w:line="259" w:lineRule="auto"/>
        <w:jc w:val="left"/>
      </w:pPr>
    </w:p>
    <w:p w14:paraId="20EE9D9D" w14:textId="77777777" w:rsidR="00083A71" w:rsidRPr="00F71ECE" w:rsidRDefault="00083A71" w:rsidP="00083A71">
      <w:pPr>
        <w:spacing w:line="259" w:lineRule="auto"/>
        <w:jc w:val="left"/>
      </w:pPr>
    </w:p>
    <w:p w14:paraId="7D214801" w14:textId="77777777" w:rsidR="00083A71" w:rsidRPr="00F71ECE" w:rsidRDefault="00083A71" w:rsidP="00083A71">
      <w:pPr>
        <w:spacing w:line="259" w:lineRule="auto"/>
        <w:jc w:val="left"/>
      </w:pPr>
    </w:p>
    <w:p w14:paraId="00D44282" w14:textId="77777777" w:rsidR="00083A71" w:rsidRPr="00F71ECE" w:rsidRDefault="00083A71" w:rsidP="00083A71">
      <w:pPr>
        <w:spacing w:line="259" w:lineRule="auto"/>
        <w:jc w:val="left"/>
      </w:pPr>
    </w:p>
    <w:p w14:paraId="6A081751" w14:textId="77777777" w:rsidR="00083A71" w:rsidRPr="00F71ECE" w:rsidRDefault="00083A71" w:rsidP="00083A71">
      <w:pPr>
        <w:spacing w:after="0" w:line="276" w:lineRule="auto"/>
        <w:rPr>
          <w:sz w:val="21"/>
          <w:szCs w:val="21"/>
        </w:rPr>
      </w:pPr>
      <w:r w:rsidRPr="00F71ECE">
        <w:rPr>
          <w:b/>
          <w:bCs/>
          <w:sz w:val="21"/>
          <w:szCs w:val="21"/>
        </w:rPr>
        <w:br/>
      </w:r>
      <w:r w:rsidRPr="00F71ECE">
        <w:rPr>
          <w:b/>
          <w:bCs/>
          <w:sz w:val="21"/>
          <w:szCs w:val="21"/>
        </w:rPr>
        <w:br/>
      </w:r>
      <w:bookmarkStart w:id="45" w:name="_Hlk138969974"/>
      <w:r w:rsidRPr="00F71ECE">
        <w:rPr>
          <w:b/>
          <w:bCs/>
          <w:sz w:val="21"/>
          <w:szCs w:val="21"/>
        </w:rPr>
        <w:t xml:space="preserve">Figure 4.1. Maize putative EPFL9 paralogues show high peptide sequence conservation to </w:t>
      </w:r>
      <w:r w:rsidRPr="00F71ECE">
        <w:rPr>
          <w:b/>
          <w:bCs/>
          <w:i/>
          <w:iCs/>
          <w:sz w:val="21"/>
          <w:szCs w:val="21"/>
        </w:rPr>
        <w:t>Arabidopsis thaliana</w:t>
      </w:r>
      <w:r w:rsidRPr="00F71ECE">
        <w:rPr>
          <w:b/>
          <w:bCs/>
          <w:sz w:val="21"/>
          <w:szCs w:val="21"/>
        </w:rPr>
        <w:t xml:space="preserve"> AtEPFL9</w:t>
      </w:r>
      <w:bookmarkEnd w:id="45"/>
      <w:r w:rsidRPr="00F71ECE">
        <w:rPr>
          <w:b/>
          <w:bCs/>
          <w:sz w:val="21"/>
          <w:szCs w:val="21"/>
        </w:rPr>
        <w:t xml:space="preserve">. </w:t>
      </w:r>
      <w:r w:rsidRPr="00F71ECE">
        <w:rPr>
          <w:sz w:val="21"/>
          <w:szCs w:val="21"/>
        </w:rPr>
        <w:t xml:space="preserve">Alignment of the predicted amino acid sequences of three putative EPFL9 maize genes against AtEPFL9 (At4g12970), generated using MUSCLE (MEGA X). Conserved cysteine residues involved in the formation of disulphide bonds are shown in yellow. Additional amino acid residues that are identical to AtEPFL9 are shown in blue, and conservative amino acid substitutions are shown in grey. Pink asterisks indicate the peptide cleavage sites, as predicted by SignalP-6.0. Percentage sequence identity of the maize putative EPFL9 peptides to AtEPFL9, considering only the C-terminal domain, is shown in the bottom right. </w:t>
      </w:r>
    </w:p>
    <w:p w14:paraId="53737111" w14:textId="77777777" w:rsidR="00083A71" w:rsidRPr="00F71ECE" w:rsidRDefault="00083A71" w:rsidP="00083A71">
      <w:pPr>
        <w:spacing w:after="0" w:line="240" w:lineRule="auto"/>
        <w:rPr>
          <w:sz w:val="21"/>
        </w:rPr>
      </w:pPr>
    </w:p>
    <w:p w14:paraId="0EC57B09" w14:textId="77777777" w:rsidR="00083A71" w:rsidRPr="00F71ECE" w:rsidRDefault="00083A71" w:rsidP="00083A71">
      <w:pPr>
        <w:spacing w:after="0" w:line="240" w:lineRule="auto"/>
        <w:rPr>
          <w:rFonts w:asciiTheme="majorHAnsi" w:hAnsiTheme="majorHAnsi" w:cstheme="majorHAnsi"/>
          <w:b/>
          <w:bCs/>
          <w:sz w:val="21"/>
        </w:rPr>
      </w:pPr>
    </w:p>
    <w:p w14:paraId="490DC449" w14:textId="77777777" w:rsidR="00083A71" w:rsidRPr="00F71ECE" w:rsidRDefault="00083A71" w:rsidP="00083A71">
      <w:pPr>
        <w:spacing w:after="0" w:line="240" w:lineRule="auto"/>
        <w:rPr>
          <w:rFonts w:asciiTheme="majorHAnsi" w:hAnsiTheme="majorHAnsi" w:cstheme="majorHAnsi"/>
          <w:b/>
          <w:bCs/>
          <w:sz w:val="21"/>
        </w:rPr>
      </w:pPr>
    </w:p>
    <w:p w14:paraId="30301151" w14:textId="77777777" w:rsidR="00083A71" w:rsidRDefault="00083A71" w:rsidP="00083A71">
      <w:pPr>
        <w:spacing w:after="0" w:line="240" w:lineRule="auto"/>
        <w:rPr>
          <w:rFonts w:asciiTheme="majorHAnsi" w:hAnsiTheme="majorHAnsi" w:cstheme="majorHAnsi"/>
          <w:b/>
          <w:bCs/>
          <w:sz w:val="21"/>
        </w:rPr>
      </w:pPr>
    </w:p>
    <w:p w14:paraId="3F152060" w14:textId="77777777" w:rsidR="00945E1B" w:rsidRDefault="00945E1B" w:rsidP="00083A71">
      <w:pPr>
        <w:spacing w:after="0" w:line="240" w:lineRule="auto"/>
        <w:rPr>
          <w:rFonts w:asciiTheme="majorHAnsi" w:hAnsiTheme="majorHAnsi" w:cstheme="majorHAnsi"/>
          <w:b/>
          <w:bCs/>
          <w:sz w:val="21"/>
        </w:rPr>
      </w:pPr>
    </w:p>
    <w:p w14:paraId="2887D573" w14:textId="77777777" w:rsidR="00945E1B" w:rsidRDefault="00945E1B" w:rsidP="00083A71">
      <w:pPr>
        <w:spacing w:after="0" w:line="240" w:lineRule="auto"/>
        <w:rPr>
          <w:rFonts w:asciiTheme="majorHAnsi" w:hAnsiTheme="majorHAnsi" w:cstheme="majorHAnsi"/>
          <w:b/>
          <w:bCs/>
          <w:sz w:val="21"/>
        </w:rPr>
      </w:pPr>
    </w:p>
    <w:p w14:paraId="7E1456B2" w14:textId="77777777" w:rsidR="00945E1B" w:rsidRDefault="00945E1B" w:rsidP="00083A71">
      <w:pPr>
        <w:spacing w:after="0" w:line="240" w:lineRule="auto"/>
        <w:rPr>
          <w:rFonts w:asciiTheme="majorHAnsi" w:hAnsiTheme="majorHAnsi" w:cstheme="majorHAnsi"/>
          <w:b/>
          <w:bCs/>
          <w:sz w:val="21"/>
        </w:rPr>
      </w:pPr>
    </w:p>
    <w:p w14:paraId="6D4ED429" w14:textId="77777777" w:rsidR="00945E1B" w:rsidRDefault="00945E1B" w:rsidP="00083A71">
      <w:pPr>
        <w:spacing w:after="0" w:line="240" w:lineRule="auto"/>
        <w:rPr>
          <w:rFonts w:asciiTheme="majorHAnsi" w:hAnsiTheme="majorHAnsi" w:cstheme="majorHAnsi"/>
          <w:b/>
          <w:bCs/>
          <w:sz w:val="21"/>
        </w:rPr>
      </w:pPr>
    </w:p>
    <w:p w14:paraId="042E1F83" w14:textId="77777777" w:rsidR="00945E1B" w:rsidRDefault="00945E1B" w:rsidP="00083A71">
      <w:pPr>
        <w:spacing w:after="0" w:line="240" w:lineRule="auto"/>
        <w:rPr>
          <w:rFonts w:asciiTheme="majorHAnsi" w:hAnsiTheme="majorHAnsi" w:cstheme="majorHAnsi"/>
          <w:b/>
          <w:bCs/>
          <w:sz w:val="21"/>
        </w:rPr>
      </w:pPr>
    </w:p>
    <w:p w14:paraId="787B8661" w14:textId="77777777" w:rsidR="00945E1B" w:rsidRDefault="00945E1B" w:rsidP="00083A71">
      <w:pPr>
        <w:spacing w:after="0" w:line="240" w:lineRule="auto"/>
        <w:rPr>
          <w:rFonts w:asciiTheme="majorHAnsi" w:hAnsiTheme="majorHAnsi" w:cstheme="majorHAnsi"/>
          <w:b/>
          <w:bCs/>
          <w:sz w:val="21"/>
        </w:rPr>
      </w:pPr>
    </w:p>
    <w:p w14:paraId="35DF345F" w14:textId="77777777" w:rsidR="00945E1B" w:rsidRDefault="00945E1B" w:rsidP="00083A71">
      <w:pPr>
        <w:spacing w:after="0" w:line="240" w:lineRule="auto"/>
        <w:rPr>
          <w:rFonts w:asciiTheme="majorHAnsi" w:hAnsiTheme="majorHAnsi" w:cstheme="majorHAnsi"/>
          <w:b/>
          <w:bCs/>
          <w:sz w:val="21"/>
        </w:rPr>
      </w:pPr>
    </w:p>
    <w:p w14:paraId="4EE8E12D" w14:textId="77777777" w:rsidR="00945E1B" w:rsidRDefault="00945E1B" w:rsidP="00083A71">
      <w:pPr>
        <w:spacing w:after="0" w:line="240" w:lineRule="auto"/>
        <w:rPr>
          <w:rFonts w:asciiTheme="majorHAnsi" w:hAnsiTheme="majorHAnsi" w:cstheme="majorHAnsi"/>
          <w:b/>
          <w:bCs/>
          <w:sz w:val="21"/>
        </w:rPr>
      </w:pPr>
    </w:p>
    <w:p w14:paraId="57134BD2" w14:textId="77777777" w:rsidR="00945E1B" w:rsidRDefault="00945E1B" w:rsidP="00083A71">
      <w:pPr>
        <w:spacing w:after="0" w:line="240" w:lineRule="auto"/>
        <w:rPr>
          <w:rFonts w:asciiTheme="majorHAnsi" w:hAnsiTheme="majorHAnsi" w:cstheme="majorHAnsi"/>
          <w:b/>
          <w:bCs/>
          <w:sz w:val="21"/>
        </w:rPr>
      </w:pPr>
    </w:p>
    <w:p w14:paraId="1A509447" w14:textId="77777777" w:rsidR="00945E1B" w:rsidRDefault="00945E1B" w:rsidP="00083A71">
      <w:pPr>
        <w:spacing w:after="0" w:line="240" w:lineRule="auto"/>
        <w:rPr>
          <w:rFonts w:asciiTheme="majorHAnsi" w:hAnsiTheme="majorHAnsi" w:cstheme="majorHAnsi"/>
          <w:b/>
          <w:bCs/>
          <w:sz w:val="21"/>
        </w:rPr>
      </w:pPr>
    </w:p>
    <w:p w14:paraId="20552B3B" w14:textId="77777777" w:rsidR="00945E1B" w:rsidRDefault="00945E1B" w:rsidP="00083A71">
      <w:pPr>
        <w:spacing w:after="0" w:line="240" w:lineRule="auto"/>
        <w:rPr>
          <w:rFonts w:asciiTheme="majorHAnsi" w:hAnsiTheme="majorHAnsi" w:cstheme="majorHAnsi"/>
          <w:b/>
          <w:bCs/>
          <w:sz w:val="21"/>
        </w:rPr>
      </w:pPr>
    </w:p>
    <w:p w14:paraId="7E683C30" w14:textId="77777777" w:rsidR="00945E1B" w:rsidRPr="00F71ECE" w:rsidRDefault="00945E1B" w:rsidP="00083A71">
      <w:pPr>
        <w:spacing w:after="0" w:line="240" w:lineRule="auto"/>
        <w:rPr>
          <w:rFonts w:asciiTheme="majorHAnsi" w:hAnsiTheme="majorHAnsi" w:cstheme="majorHAnsi"/>
          <w:b/>
          <w:bCs/>
          <w:sz w:val="21"/>
        </w:rPr>
      </w:pPr>
    </w:p>
    <w:p w14:paraId="7FDA01C2" w14:textId="77777777" w:rsidR="00083A71" w:rsidRPr="00F71ECE" w:rsidRDefault="00083A71" w:rsidP="00083A71">
      <w:pPr>
        <w:spacing w:after="0" w:line="240" w:lineRule="auto"/>
        <w:rPr>
          <w:rFonts w:asciiTheme="majorHAnsi" w:hAnsiTheme="majorHAnsi" w:cstheme="majorHAnsi"/>
          <w:b/>
          <w:bCs/>
          <w:sz w:val="21"/>
        </w:rPr>
      </w:pPr>
    </w:p>
    <w:p w14:paraId="69826749" w14:textId="77777777" w:rsidR="00083A71" w:rsidRPr="00F71ECE" w:rsidRDefault="00083A71" w:rsidP="00083A71">
      <w:pPr>
        <w:ind w:firstLine="720"/>
      </w:pPr>
      <w:r w:rsidRPr="00F71ECE">
        <w:lastRenderedPageBreak/>
        <w:t xml:space="preserve">Next, the relationships of the maize </w:t>
      </w:r>
      <w:r w:rsidRPr="00F71ECE">
        <w:rPr>
          <w:i/>
          <w:iCs/>
        </w:rPr>
        <w:t>EPFL9</w:t>
      </w:r>
      <w:r w:rsidRPr="00F71ECE">
        <w:t>-like genes with orthologues from a range of monocot and eudicot species were explored</w:t>
      </w:r>
      <w:r>
        <w:t xml:space="preserve"> (Figure 4.2)</w:t>
      </w:r>
      <w:r w:rsidRPr="00F71ECE">
        <w:t xml:space="preserve">. As has been reported before </w:t>
      </w:r>
      <w:r w:rsidRPr="00F71ECE">
        <w:fldChar w:fldCharType="begin"/>
      </w:r>
      <w:r>
        <w:instrText xml:space="preserve"> ADDIN ZOTERO_ITEM CSL_CITATION {"citationID":"C58VjLog","properties":{"formattedCitation":"(Hepworth et al., 2018; Karavolias et al., 2023)","plainCitation":"(Hepworth et al., 2018; Karavolias et al., 2023)","noteIndex":0},"citationItems":[{"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label":"page"}],"schema":"https://github.com/citation-style-language/schema/raw/master/csl-citation.json"} </w:instrText>
      </w:r>
      <w:r w:rsidRPr="00F71ECE">
        <w:fldChar w:fldCharType="separate"/>
      </w:r>
      <w:r w:rsidRPr="00977CB3">
        <w:t>(Hepworth et al., 2018; Karavolias et al., 2023)</w:t>
      </w:r>
      <w:r w:rsidRPr="00F71ECE">
        <w:fldChar w:fldCharType="end"/>
      </w:r>
      <w:r w:rsidRPr="00F71ECE">
        <w:t xml:space="preserve">, the genomes of all grass species surveyed were found to contain at least two </w:t>
      </w:r>
      <w:r w:rsidRPr="00F71ECE">
        <w:rPr>
          <w:i/>
          <w:iCs/>
        </w:rPr>
        <w:t>EPFL9</w:t>
      </w:r>
      <w:r w:rsidRPr="00F71ECE">
        <w:t xml:space="preserve">-like genes, suggesting that a gene duplication event has occurred in a common ancestor within the </w:t>
      </w:r>
      <w:proofErr w:type="spellStart"/>
      <w:r w:rsidRPr="00F71ECE">
        <w:t>Poaceae</w:t>
      </w:r>
      <w:proofErr w:type="spellEnd"/>
      <w:r w:rsidRPr="00F71ECE">
        <w:t xml:space="preserve"> family. Phylogenetic analysis of the aligned peptide sequences revealed that for all monocots, one EPFL9 orthologue clusters more closely than the other to AtEPFL9</w:t>
      </w:r>
      <w:r>
        <w:t xml:space="preserve"> (Figure 4.2)</w:t>
      </w:r>
      <w:r w:rsidRPr="00F71ECE">
        <w:t xml:space="preserve">. Since the same level of divergence is not seen in the eudicot species that also possess two EPFL9-like peptides (e.g. in Soybean; </w:t>
      </w:r>
      <w:r w:rsidRPr="00F71ECE">
        <w:rPr>
          <w:i/>
          <w:iCs/>
        </w:rPr>
        <w:t>Glycine max</w:t>
      </w:r>
      <w:r w:rsidRPr="00F71ECE">
        <w:t xml:space="preserve">), this may suggest that the monocot </w:t>
      </w:r>
      <w:r w:rsidRPr="00F71ECE">
        <w:rPr>
          <w:i/>
          <w:iCs/>
        </w:rPr>
        <w:t>EPFL9</w:t>
      </w:r>
      <w:r w:rsidRPr="00F71ECE">
        <w:t xml:space="preserve"> paralogues have undergone selective pressure and possible functional divergence. </w:t>
      </w:r>
    </w:p>
    <w:p w14:paraId="4AC14671" w14:textId="77777777" w:rsidR="00083A71" w:rsidRPr="00F71ECE" w:rsidRDefault="00083A71" w:rsidP="00083A71">
      <w:pPr>
        <w:ind w:firstLine="720"/>
      </w:pPr>
      <w:r w:rsidRPr="00F71ECE">
        <w:t xml:space="preserve">Out of the three putative maize EPFL9 peptides, there is very high sequence similarity between Zm00001d042381 and Zm00001d012079, which have 86% identity across the full protein sequence and identical C-terminal domains (Figure 4.1). In addition to maize, three </w:t>
      </w:r>
      <w:r w:rsidRPr="00F71ECE">
        <w:rPr>
          <w:i/>
          <w:iCs/>
        </w:rPr>
        <w:t>EPFL9</w:t>
      </w:r>
      <w:r w:rsidRPr="00F71ECE">
        <w:t xml:space="preserve">-like paralogues were identified in </w:t>
      </w:r>
      <w:r w:rsidRPr="00F71ECE">
        <w:rPr>
          <w:i/>
          <w:iCs/>
        </w:rPr>
        <w:t>Miscanthus sinensis</w:t>
      </w:r>
      <w:r w:rsidRPr="00F71ECE">
        <w:t>, another C</w:t>
      </w:r>
      <w:r w:rsidRPr="00F71ECE">
        <w:rPr>
          <w:vertAlign w:val="subscript"/>
        </w:rPr>
        <w:t xml:space="preserve">4 </w:t>
      </w:r>
      <w:r w:rsidRPr="00F71ECE">
        <w:t>grass species</w:t>
      </w:r>
      <w:r>
        <w:t xml:space="preserve"> (Figure 4.2);</w:t>
      </w:r>
      <w:r w:rsidRPr="00F71ECE">
        <w:t xml:space="preserve"> two of which also share high sequence identity. This suggests that a second </w:t>
      </w:r>
      <w:r w:rsidRPr="00F71ECE">
        <w:rPr>
          <w:i/>
          <w:iCs/>
        </w:rPr>
        <w:t>EPFL9</w:t>
      </w:r>
      <w:r w:rsidRPr="00F71ECE">
        <w:t xml:space="preserve"> gene duplication has occurred within the maize and Miscanthus genomes. Zm00001d042381 and Zm00001d012079 peptides were both found to cluster closely with OsEPFL9-1, which is known to be the primary positive regulator of rice stomatal development, and will thus be referred to as ZmEPFL9-1a and ZmEPFL9-1b, respectively. Whereas Zm00001d049795, which will now be referred to as ZmEPFL9-2, shows higher sequence homology to OsEPFL9-2, which was recently confirmed to positively regulate stomatal development in rice, albeit to a lesser degree than OsEPFL9-1 </w:t>
      </w:r>
      <w:r w:rsidRPr="00F71ECE">
        <w:fldChar w:fldCharType="begin"/>
      </w:r>
      <w:r>
        <w:instrText xml:space="preserve"> ADDIN ZOTERO_ITEM CSL_CITATION {"citationID":"8pheZ9c2","properties":{"formattedCitation":"(Karavolias et al., 2023)","plainCitation":"(Karavolias et al., 2023)","noteIndex":0},"citationItems":[{"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F71ECE">
        <w:fldChar w:fldCharType="separate"/>
      </w:r>
      <w:r w:rsidRPr="00977CB3">
        <w:t>(Karavolias et al., 2023)</w:t>
      </w:r>
      <w:r w:rsidRPr="00F71ECE">
        <w:fldChar w:fldCharType="end"/>
      </w:r>
      <w:r w:rsidRPr="00F71ECE">
        <w:t xml:space="preserve">.  </w:t>
      </w:r>
    </w:p>
    <w:p w14:paraId="73B83E9B" w14:textId="77777777" w:rsidR="00083A71" w:rsidRPr="00F71ECE" w:rsidRDefault="00083A71" w:rsidP="00083A71">
      <w:pPr>
        <w:ind w:firstLine="720"/>
      </w:pPr>
    </w:p>
    <w:p w14:paraId="7E46AD2D" w14:textId="77777777" w:rsidR="00083A71" w:rsidRPr="00F71ECE" w:rsidRDefault="00083A71" w:rsidP="00083A71">
      <w:pPr>
        <w:spacing w:line="259" w:lineRule="auto"/>
        <w:jc w:val="left"/>
      </w:pPr>
      <w:r w:rsidRPr="00F71ECE">
        <w:br w:type="page"/>
      </w:r>
    </w:p>
    <w:p w14:paraId="786E94B3" w14:textId="77777777" w:rsidR="00083A71" w:rsidRPr="00F71ECE" w:rsidRDefault="00083A71" w:rsidP="00083A71">
      <w:pPr>
        <w:spacing w:line="259" w:lineRule="auto"/>
        <w:jc w:val="left"/>
      </w:pPr>
      <w:r w:rsidRPr="00F71ECE">
        <w:rPr>
          <w:noProof/>
          <w:lang w:val="en-US" w:eastAsia="en-US"/>
        </w:rPr>
        <w:lastRenderedPageBreak/>
        <mc:AlternateContent>
          <mc:Choice Requires="wpg">
            <w:drawing>
              <wp:anchor distT="0" distB="0" distL="114300" distR="114300" simplePos="0" relativeHeight="251607040" behindDoc="0" locked="0" layoutInCell="1" allowOverlap="1" wp14:anchorId="23BB61E0" wp14:editId="66A69B19">
                <wp:simplePos x="0" y="0"/>
                <wp:positionH relativeFrom="column">
                  <wp:posOffset>-2256</wp:posOffset>
                </wp:positionH>
                <wp:positionV relativeFrom="page">
                  <wp:posOffset>978195</wp:posOffset>
                </wp:positionV>
                <wp:extent cx="5465737" cy="6919190"/>
                <wp:effectExtent l="0" t="0" r="0" b="0"/>
                <wp:wrapNone/>
                <wp:docPr id="419" name="Group 419"/>
                <wp:cNvGraphicFramePr/>
                <a:graphic xmlns:a="http://schemas.openxmlformats.org/drawingml/2006/main">
                  <a:graphicData uri="http://schemas.microsoft.com/office/word/2010/wordprocessingGroup">
                    <wpg:wgp>
                      <wpg:cNvGrpSpPr/>
                      <wpg:grpSpPr>
                        <a:xfrm>
                          <a:off x="0" y="0"/>
                          <a:ext cx="5465737" cy="6919190"/>
                          <a:chOff x="54321" y="39755"/>
                          <a:chExt cx="5466080" cy="6919190"/>
                        </a:xfrm>
                      </wpg:grpSpPr>
                      <wpg:grpSp>
                        <wpg:cNvPr id="420" name="Group 420"/>
                        <wpg:cNvGrpSpPr/>
                        <wpg:grpSpPr>
                          <a:xfrm>
                            <a:off x="54321" y="39755"/>
                            <a:ext cx="5466080" cy="6919190"/>
                            <a:chOff x="0" y="39755"/>
                            <a:chExt cx="5466080" cy="6919190"/>
                          </a:xfrm>
                        </wpg:grpSpPr>
                        <wpg:grpSp>
                          <wpg:cNvPr id="421" name="Group 421"/>
                          <wpg:cNvGrpSpPr/>
                          <wpg:grpSpPr>
                            <a:xfrm>
                              <a:off x="3136589" y="39755"/>
                              <a:ext cx="2329491" cy="6919190"/>
                              <a:chOff x="-8933" y="54531"/>
                              <a:chExt cx="2635381" cy="6920074"/>
                            </a:xfrm>
                          </wpg:grpSpPr>
                          <wps:wsp>
                            <wps:cNvPr id="422" name="Text Box 2"/>
                            <wps:cNvSpPr txBox="1">
                              <a:spLocks noChangeArrowheads="1"/>
                            </wps:cNvSpPr>
                            <wps:spPr bwMode="auto">
                              <a:xfrm>
                                <a:off x="2060" y="366113"/>
                                <a:ext cx="2292340" cy="426136"/>
                              </a:xfrm>
                              <a:prstGeom prst="rect">
                                <a:avLst/>
                              </a:prstGeom>
                              <a:noFill/>
                              <a:ln w="9525">
                                <a:noFill/>
                                <a:miter lim="800000"/>
                                <a:headEnd/>
                                <a:tailEnd/>
                              </a:ln>
                            </wps:spPr>
                            <wps:txbx>
                              <w:txbxContent>
                                <w:p w14:paraId="0F3A6E3B"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ybean|Glyma.18g152800.1</w:t>
                                  </w:r>
                                </w:p>
                              </w:txbxContent>
                            </wps:txbx>
                            <wps:bodyPr rot="0" vert="horz" wrap="square" lIns="91440" tIns="45720" rIns="91440" bIns="45720" anchor="t" anchorCtr="0">
                              <a:noAutofit/>
                            </wps:bodyPr>
                          </wps:wsp>
                          <wps:wsp>
                            <wps:cNvPr id="423" name="Text Box 2"/>
                            <wps:cNvSpPr txBox="1">
                              <a:spLocks noChangeArrowheads="1"/>
                            </wps:cNvSpPr>
                            <wps:spPr bwMode="auto">
                              <a:xfrm>
                                <a:off x="-2735" y="2318603"/>
                                <a:ext cx="2616913" cy="426136"/>
                              </a:xfrm>
                              <a:prstGeom prst="rect">
                                <a:avLst/>
                              </a:prstGeom>
                              <a:noFill/>
                              <a:ln w="9525">
                                <a:noFill/>
                                <a:miter lim="800000"/>
                                <a:headEnd/>
                                <a:tailEnd/>
                              </a:ln>
                            </wps:spPr>
                            <wps:txbx>
                              <w:txbxContent>
                                <w:p w14:paraId="4E787D9C" w14:textId="77777777" w:rsidR="00135FA1" w:rsidRPr="0045360C" w:rsidRDefault="00135FA1" w:rsidP="00083A71">
                                  <w:pPr>
                                    <w:jc w:val="left"/>
                                    <w:rPr>
                                      <w:rFonts w:asciiTheme="majorHAnsi" w:hAnsiTheme="majorHAnsi" w:cstheme="majorHAnsi"/>
                                      <w:b/>
                                      <w:bCs/>
                                      <w:sz w:val="20"/>
                                      <w:szCs w:val="20"/>
                                    </w:rPr>
                                  </w:pPr>
                                  <w:r w:rsidRPr="0045360C">
                                    <w:rPr>
                                      <w:rFonts w:asciiTheme="majorHAnsi" w:hAnsiTheme="majorHAnsi" w:cstheme="majorHAnsi"/>
                                      <w:sz w:val="20"/>
                                      <w:szCs w:val="20"/>
                                    </w:rPr>
                                    <w:t>Grape vine|Vitvi05g01370.1|VvEPFL9-1</w:t>
                                  </w:r>
                                </w:p>
                                <w:p w14:paraId="7F77A5E8" w14:textId="77777777" w:rsidR="00135FA1" w:rsidRPr="0045360C" w:rsidRDefault="00135FA1" w:rsidP="00083A71">
                                  <w:pPr>
                                    <w:rPr>
                                      <w:rFonts w:asciiTheme="majorHAnsi" w:hAnsiTheme="majorHAnsi" w:cstheme="majorHAnsi"/>
                                      <w:b/>
                                      <w:bCs/>
                                      <w:sz w:val="20"/>
                                      <w:szCs w:val="20"/>
                                    </w:rPr>
                                  </w:pPr>
                                </w:p>
                              </w:txbxContent>
                            </wps:txbx>
                            <wps:bodyPr rot="0" vert="horz" wrap="square" lIns="91440" tIns="45720" rIns="91440" bIns="45720" anchor="t" anchorCtr="0">
                              <a:noAutofit/>
                            </wps:bodyPr>
                          </wps:wsp>
                          <wps:wsp>
                            <wps:cNvPr id="424" name="Text Box 2"/>
                            <wps:cNvSpPr txBox="1">
                              <a:spLocks noChangeArrowheads="1"/>
                            </wps:cNvSpPr>
                            <wps:spPr bwMode="auto">
                              <a:xfrm>
                                <a:off x="6338" y="1012095"/>
                                <a:ext cx="2291705" cy="426136"/>
                              </a:xfrm>
                              <a:prstGeom prst="rect">
                                <a:avLst/>
                              </a:prstGeom>
                              <a:noFill/>
                              <a:ln w="9525">
                                <a:noFill/>
                                <a:miter lim="800000"/>
                                <a:headEnd/>
                                <a:tailEnd/>
                              </a:ln>
                            </wps:spPr>
                            <wps:txbx>
                              <w:txbxContent>
                                <w:p w14:paraId="1505E262"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Clementine|Ciclev10033128mg.1</w:t>
                                  </w:r>
                                </w:p>
                              </w:txbxContent>
                            </wps:txbx>
                            <wps:bodyPr rot="0" vert="horz" wrap="square" lIns="91440" tIns="45720" rIns="91440" bIns="45720" anchor="t" anchorCtr="0">
                              <a:noAutofit/>
                            </wps:bodyPr>
                          </wps:wsp>
                          <wps:wsp>
                            <wps:cNvPr id="425" name="Text Box 2"/>
                            <wps:cNvSpPr txBox="1">
                              <a:spLocks noChangeArrowheads="1"/>
                            </wps:cNvSpPr>
                            <wps:spPr bwMode="auto">
                              <a:xfrm>
                                <a:off x="2056" y="1667725"/>
                                <a:ext cx="2291705" cy="426136"/>
                              </a:xfrm>
                              <a:prstGeom prst="rect">
                                <a:avLst/>
                              </a:prstGeom>
                              <a:noFill/>
                              <a:ln w="9525">
                                <a:noFill/>
                                <a:miter lim="800000"/>
                                <a:headEnd/>
                                <a:tailEnd/>
                              </a:ln>
                            </wps:spPr>
                            <wps:txbx>
                              <w:txbxContent>
                                <w:p w14:paraId="7E52413C"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Tomato|Solyc08g066610.3.1</w:t>
                                  </w:r>
                                </w:p>
                              </w:txbxContent>
                            </wps:txbx>
                            <wps:bodyPr rot="0" vert="horz" wrap="square" lIns="91440" tIns="45720" rIns="91440" bIns="45720" anchor="t" anchorCtr="0">
                              <a:noAutofit/>
                            </wps:bodyPr>
                          </wps:wsp>
                          <wps:wsp>
                            <wps:cNvPr id="426" name="Text Box 2"/>
                            <wps:cNvSpPr txBox="1">
                              <a:spLocks noChangeArrowheads="1"/>
                            </wps:cNvSpPr>
                            <wps:spPr bwMode="auto">
                              <a:xfrm>
                                <a:off x="2056" y="2988816"/>
                                <a:ext cx="2291705" cy="426136"/>
                              </a:xfrm>
                              <a:prstGeom prst="rect">
                                <a:avLst/>
                              </a:prstGeom>
                              <a:noFill/>
                              <a:ln w="9525">
                                <a:noFill/>
                                <a:miter lim="800000"/>
                                <a:headEnd/>
                                <a:tailEnd/>
                              </a:ln>
                            </wps:spPr>
                            <wps:txbx>
                              <w:txbxContent>
                                <w:p w14:paraId="1A4523B9"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Brachypodium|Bradi2g58540.1</w:t>
                                  </w:r>
                                </w:p>
                              </w:txbxContent>
                            </wps:txbx>
                            <wps:bodyPr rot="0" vert="horz" wrap="square" lIns="91440" tIns="45720" rIns="91440" bIns="45720" anchor="t" anchorCtr="0">
                              <a:noAutofit/>
                            </wps:bodyPr>
                          </wps:wsp>
                          <wps:wsp>
                            <wps:cNvPr id="427" name="Text Box 2"/>
                            <wps:cNvSpPr txBox="1">
                              <a:spLocks noChangeArrowheads="1"/>
                            </wps:cNvSpPr>
                            <wps:spPr bwMode="auto">
                              <a:xfrm>
                                <a:off x="-577" y="5582393"/>
                                <a:ext cx="2393098" cy="426136"/>
                              </a:xfrm>
                              <a:prstGeom prst="rect">
                                <a:avLst/>
                              </a:prstGeom>
                              <a:noFill/>
                              <a:ln w="9525">
                                <a:noFill/>
                                <a:miter lim="800000"/>
                                <a:headEnd/>
                                <a:tailEnd/>
                              </a:ln>
                            </wps:spPr>
                            <wps:txbx>
                              <w:txbxContent>
                                <w:p w14:paraId="41905BA7"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Rice|LOC_Os08g41360.1|OsEPFL9-2</w:t>
                                  </w:r>
                                </w:p>
                              </w:txbxContent>
                            </wps:txbx>
                            <wps:bodyPr rot="0" vert="horz" wrap="square" lIns="91440" tIns="45720" rIns="91440" bIns="45720" anchor="t" anchorCtr="0">
                              <a:noAutofit/>
                            </wps:bodyPr>
                          </wps:wsp>
                          <wps:wsp>
                            <wps:cNvPr id="428" name="Text Box 2"/>
                            <wps:cNvSpPr txBox="1">
                              <a:spLocks noChangeArrowheads="1"/>
                            </wps:cNvSpPr>
                            <wps:spPr bwMode="auto">
                              <a:xfrm>
                                <a:off x="-4" y="3953329"/>
                                <a:ext cx="2625828" cy="363650"/>
                              </a:xfrm>
                              <a:prstGeom prst="rect">
                                <a:avLst/>
                              </a:prstGeom>
                              <a:noFill/>
                              <a:ln w="9525">
                                <a:noFill/>
                                <a:miter lim="800000"/>
                                <a:headEnd/>
                                <a:tailEnd/>
                              </a:ln>
                            </wps:spPr>
                            <wps:txbx>
                              <w:txbxContent>
                                <w:p w14:paraId="06D7A05D"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42381.1|ZmEPFL9-1a</w:t>
                                  </w:r>
                                </w:p>
                              </w:txbxContent>
                            </wps:txbx>
                            <wps:bodyPr rot="0" vert="horz" wrap="square" lIns="91440" tIns="45720" rIns="91440" bIns="45720" anchor="t" anchorCtr="0">
                              <a:noAutofit/>
                            </wps:bodyPr>
                          </wps:wsp>
                          <wps:wsp>
                            <wps:cNvPr id="429" name="Text Box 2"/>
                            <wps:cNvSpPr txBox="1">
                              <a:spLocks noChangeArrowheads="1"/>
                            </wps:cNvSpPr>
                            <wps:spPr bwMode="auto">
                              <a:xfrm>
                                <a:off x="-4290" y="4590857"/>
                                <a:ext cx="2291705" cy="426136"/>
                              </a:xfrm>
                              <a:prstGeom prst="rect">
                                <a:avLst/>
                              </a:prstGeom>
                              <a:noFill/>
                              <a:ln w="9525">
                                <a:noFill/>
                                <a:miter lim="800000"/>
                                <a:headEnd/>
                                <a:tailEnd/>
                              </a:ln>
                            </wps:spPr>
                            <wps:txbx>
                              <w:txbxContent>
                                <w:p w14:paraId="581AD63E"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06g365200.1</w:t>
                                  </w:r>
                                </w:p>
                              </w:txbxContent>
                            </wps:txbx>
                            <wps:bodyPr rot="0" vert="horz" wrap="square" lIns="91440" tIns="45720" rIns="91440" bIns="45720" anchor="t" anchorCtr="0">
                              <a:noAutofit/>
                            </wps:bodyPr>
                          </wps:wsp>
                          <wps:wsp>
                            <wps:cNvPr id="430" name="Text Box 2"/>
                            <wps:cNvSpPr txBox="1">
                              <a:spLocks noChangeArrowheads="1"/>
                            </wps:cNvSpPr>
                            <wps:spPr bwMode="auto">
                              <a:xfrm>
                                <a:off x="-575" y="6548469"/>
                                <a:ext cx="2291705" cy="426136"/>
                              </a:xfrm>
                              <a:prstGeom prst="rect">
                                <a:avLst/>
                              </a:prstGeom>
                              <a:noFill/>
                              <a:ln w="9525">
                                <a:noFill/>
                                <a:miter lim="800000"/>
                                <a:headEnd/>
                                <a:tailEnd/>
                              </a:ln>
                            </wps:spPr>
                            <wps:txbx>
                              <w:txbxContent>
                                <w:p w14:paraId="666D8ED6"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14g106500.1</w:t>
                                  </w:r>
                                </w:p>
                              </w:txbxContent>
                            </wps:txbx>
                            <wps:bodyPr rot="0" vert="horz" wrap="square" lIns="91440" tIns="45720" rIns="91440" bIns="45720" anchor="t" anchorCtr="0">
                              <a:noAutofit/>
                            </wps:bodyPr>
                          </wps:wsp>
                          <wpg:grpSp>
                            <wpg:cNvPr id="431" name="Group 431"/>
                            <wpg:cNvGrpSpPr/>
                            <wpg:grpSpPr>
                              <a:xfrm>
                                <a:off x="-8933" y="54531"/>
                                <a:ext cx="2635381" cy="6605088"/>
                                <a:chOff x="-377233" y="54531"/>
                                <a:chExt cx="2635381" cy="6605088"/>
                              </a:xfrm>
                            </wpg:grpSpPr>
                            <wpg:grpSp>
                              <wpg:cNvPr id="432" name="Group 432"/>
                              <wpg:cNvGrpSpPr/>
                              <wpg:grpSpPr>
                                <a:xfrm>
                                  <a:off x="-377233" y="54531"/>
                                  <a:ext cx="2609971" cy="3034426"/>
                                  <a:chOff x="-383583" y="54531"/>
                                  <a:chExt cx="2609971" cy="3034426"/>
                                </a:xfrm>
                              </wpg:grpSpPr>
                              <wps:wsp>
                                <wps:cNvPr id="433" name="Text Box 2"/>
                                <wps:cNvSpPr txBox="1">
                                  <a:spLocks noChangeArrowheads="1"/>
                                </wps:cNvSpPr>
                                <wps:spPr bwMode="auto">
                                  <a:xfrm>
                                    <a:off x="-383583" y="54531"/>
                                    <a:ext cx="2291705" cy="426136"/>
                                  </a:xfrm>
                                  <a:prstGeom prst="rect">
                                    <a:avLst/>
                                  </a:prstGeom>
                                  <a:noFill/>
                                  <a:ln w="9525">
                                    <a:noFill/>
                                    <a:miter lim="800000"/>
                                    <a:headEnd/>
                                    <a:tailEnd/>
                                  </a:ln>
                                </wps:spPr>
                                <wps:txbx>
                                  <w:txbxContent>
                                    <w:p w14:paraId="6A86655E"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ybean|Glyma.08g345100.1</w:t>
                                      </w:r>
                                    </w:p>
                                  </w:txbxContent>
                                </wps:txbx>
                                <wps:bodyPr rot="0" vert="horz" wrap="square" lIns="91440" tIns="45720" rIns="91440" bIns="45720" anchor="t" anchorCtr="0">
                                  <a:noAutofit/>
                                </wps:bodyPr>
                              </wps:wsp>
                              <wps:wsp>
                                <wps:cNvPr id="434" name="Text Box 2"/>
                                <wps:cNvSpPr txBox="1">
                                  <a:spLocks noChangeArrowheads="1"/>
                                </wps:cNvSpPr>
                                <wps:spPr bwMode="auto">
                                  <a:xfrm>
                                    <a:off x="-372601" y="684078"/>
                                    <a:ext cx="2598989" cy="412671"/>
                                  </a:xfrm>
                                  <a:prstGeom prst="rect">
                                    <a:avLst/>
                                  </a:prstGeom>
                                  <a:noFill/>
                                  <a:ln w="9525">
                                    <a:noFill/>
                                    <a:miter lim="800000"/>
                                    <a:headEnd/>
                                    <a:tailEnd/>
                                  </a:ln>
                                </wps:spPr>
                                <wps:txbx>
                                  <w:txbxContent>
                                    <w:p w14:paraId="3014FBD3" w14:textId="77777777" w:rsidR="00135FA1"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Grape vine |Vitvi07g04390.1|VvEPFL9-2</w:t>
                                      </w:r>
                                    </w:p>
                                    <w:p w14:paraId="300DA89E" w14:textId="77777777" w:rsidR="00135FA1" w:rsidRPr="0045360C" w:rsidRDefault="00135FA1" w:rsidP="00083A71">
                                      <w:pPr>
                                        <w:jc w:val="left"/>
                                        <w:rPr>
                                          <w:rFonts w:asciiTheme="majorHAnsi" w:hAnsiTheme="majorHAnsi" w:cstheme="majorHAnsi"/>
                                          <w:b/>
                                          <w:bCs/>
                                          <w:sz w:val="20"/>
                                          <w:szCs w:val="20"/>
                                        </w:rPr>
                                      </w:pPr>
                                    </w:p>
                                  </w:txbxContent>
                                </wps:txbx>
                                <wps:bodyPr rot="0" vert="horz" wrap="square" lIns="91440" tIns="45720" rIns="91440" bIns="45720" anchor="t" anchorCtr="0">
                                  <a:noAutofit/>
                                </wps:bodyPr>
                              </wps:wsp>
                              <wps:wsp>
                                <wps:cNvPr id="435" name="Text Box 2"/>
                                <wps:cNvSpPr txBox="1">
                                  <a:spLocks noChangeArrowheads="1"/>
                                </wps:cNvSpPr>
                                <wps:spPr bwMode="auto">
                                  <a:xfrm>
                                    <a:off x="-383231" y="1340703"/>
                                    <a:ext cx="2429230" cy="426136"/>
                                  </a:xfrm>
                                  <a:prstGeom prst="rect">
                                    <a:avLst/>
                                  </a:prstGeom>
                                  <a:noFill/>
                                  <a:ln w="9525">
                                    <a:noFill/>
                                    <a:miter lim="800000"/>
                                    <a:headEnd/>
                                    <a:tailEnd/>
                                  </a:ln>
                                </wps:spPr>
                                <wps:txbx>
                                  <w:txbxContent>
                                    <w:p w14:paraId="0857492B"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Poplar|Potri.002g249901.1|PtEPFL9</w:t>
                                      </w:r>
                                    </w:p>
                                  </w:txbxContent>
                                </wps:txbx>
                                <wps:bodyPr rot="0" vert="horz" wrap="square" lIns="91440" tIns="45720" rIns="91440" bIns="45720" anchor="t" anchorCtr="0">
                                  <a:noAutofit/>
                                </wps:bodyPr>
                              </wps:wsp>
                              <wps:wsp>
                                <wps:cNvPr id="436" name="Text Box 2"/>
                                <wps:cNvSpPr txBox="1">
                                  <a:spLocks noChangeArrowheads="1"/>
                                </wps:cNvSpPr>
                                <wps:spPr bwMode="auto">
                                  <a:xfrm>
                                    <a:off x="-378945" y="1992833"/>
                                    <a:ext cx="2397123" cy="426136"/>
                                  </a:xfrm>
                                  <a:prstGeom prst="rect">
                                    <a:avLst/>
                                  </a:prstGeom>
                                  <a:noFill/>
                                  <a:ln w="9525">
                                    <a:noFill/>
                                    <a:miter lim="800000"/>
                                    <a:headEnd/>
                                    <a:tailEnd/>
                                  </a:ln>
                                </wps:spPr>
                                <wps:txbx>
                                  <w:txbxContent>
                                    <w:p w14:paraId="3C0A5D1A"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Arabidopsis|At4g12970.1|AtEPFL9</w:t>
                                      </w:r>
                                    </w:p>
                                  </w:txbxContent>
                                </wps:txbx>
                                <wps:bodyPr rot="0" vert="horz" wrap="square" lIns="91440" tIns="45720" rIns="91440" bIns="45720" anchor="t" anchorCtr="0">
                                  <a:noAutofit/>
                                </wps:bodyPr>
                              </wps:wsp>
                              <wps:wsp>
                                <wps:cNvPr id="437" name="Text Box 2"/>
                                <wps:cNvSpPr txBox="1">
                                  <a:spLocks noChangeArrowheads="1"/>
                                </wps:cNvSpPr>
                                <wps:spPr bwMode="auto">
                                  <a:xfrm>
                                    <a:off x="-378943" y="2662821"/>
                                    <a:ext cx="2292340" cy="426136"/>
                                  </a:xfrm>
                                  <a:prstGeom prst="rect">
                                    <a:avLst/>
                                  </a:prstGeom>
                                  <a:noFill/>
                                  <a:ln w="9525">
                                    <a:noFill/>
                                    <a:miter lim="800000"/>
                                    <a:headEnd/>
                                    <a:tailEnd/>
                                  </a:ln>
                                </wps:spPr>
                                <wps:txbx>
                                  <w:txbxContent>
                                    <w:p w14:paraId="17EC05DF"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Pineapple|Aco017345.1</w:t>
                                      </w:r>
                                    </w:p>
                                  </w:txbxContent>
                                </wps:txbx>
                                <wps:bodyPr rot="0" vert="horz" wrap="square" lIns="91440" tIns="45720" rIns="91440" bIns="45720" anchor="t" anchorCtr="0">
                                  <a:noAutofit/>
                                </wps:bodyPr>
                              </wps:wsp>
                            </wpg:grpSp>
                            <wps:wsp>
                              <wps:cNvPr id="438" name="Text Box 2"/>
                              <wps:cNvSpPr txBox="1">
                                <a:spLocks noChangeArrowheads="1"/>
                              </wps:cNvSpPr>
                              <wps:spPr bwMode="auto">
                                <a:xfrm>
                                  <a:off x="-366246" y="3314663"/>
                                  <a:ext cx="2490750" cy="426136"/>
                                </a:xfrm>
                                <a:prstGeom prst="rect">
                                  <a:avLst/>
                                </a:prstGeom>
                                <a:noFill/>
                                <a:ln w="9525">
                                  <a:noFill/>
                                  <a:miter lim="800000"/>
                                  <a:headEnd/>
                                  <a:tailEnd/>
                                </a:ln>
                              </wps:spPr>
                              <wps:txbx>
                                <w:txbxContent>
                                  <w:p w14:paraId="1632E1A3"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Rice|LOC_Os01g68598.1|OsEPFL9-1</w:t>
                                    </w:r>
                                  </w:p>
                                </w:txbxContent>
                              </wps:txbx>
                              <wps:bodyPr rot="0" vert="horz" wrap="square" lIns="91440" tIns="45720" rIns="91440" bIns="45720" anchor="t" anchorCtr="0">
                                <a:noAutofit/>
                              </wps:bodyPr>
                            </wps:wsp>
                            <wps:wsp>
                              <wps:cNvPr id="439" name="Text Box 2"/>
                              <wps:cNvSpPr txBox="1">
                                <a:spLocks noChangeArrowheads="1"/>
                              </wps:cNvSpPr>
                              <wps:spPr bwMode="auto">
                                <a:xfrm>
                                  <a:off x="-368883" y="3647031"/>
                                  <a:ext cx="2627031" cy="323744"/>
                                </a:xfrm>
                                <a:prstGeom prst="rect">
                                  <a:avLst/>
                                </a:prstGeom>
                                <a:noFill/>
                                <a:ln w="9525">
                                  <a:noFill/>
                                  <a:miter lim="800000"/>
                                  <a:headEnd/>
                                  <a:tailEnd/>
                                </a:ln>
                              </wps:spPr>
                              <wps:txbx>
                                <w:txbxContent>
                                  <w:p w14:paraId="590BCE9B"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12079.1|ZmEPFL9-1b</w:t>
                                    </w:r>
                                  </w:p>
                                </w:txbxContent>
                              </wps:txbx>
                              <wps:bodyPr rot="0" vert="horz" wrap="square" lIns="91440" tIns="45720" rIns="91440" bIns="45720" anchor="t" anchorCtr="0">
                                <a:noAutofit/>
                              </wps:bodyPr>
                            </wps:wsp>
                            <wps:wsp>
                              <wps:cNvPr id="440" name="Text Box 2"/>
                              <wps:cNvSpPr txBox="1">
                                <a:spLocks noChangeArrowheads="1"/>
                              </wps:cNvSpPr>
                              <wps:spPr bwMode="auto">
                                <a:xfrm>
                                  <a:off x="-372595" y="5906531"/>
                                  <a:ext cx="2551163" cy="334904"/>
                                </a:xfrm>
                                <a:prstGeom prst="rect">
                                  <a:avLst/>
                                </a:prstGeom>
                                <a:noFill/>
                                <a:ln w="9525">
                                  <a:noFill/>
                                  <a:miter lim="800000"/>
                                  <a:headEnd/>
                                  <a:tailEnd/>
                                </a:ln>
                              </wps:spPr>
                              <wps:txbx>
                                <w:txbxContent>
                                  <w:p w14:paraId="29B954DA"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49795.1|ZmEPFL9-2</w:t>
                                    </w:r>
                                  </w:p>
                                </w:txbxContent>
                              </wps:txbx>
                              <wps:bodyPr rot="0" vert="horz" wrap="square" lIns="91440" tIns="45720" rIns="91440" bIns="45720" anchor="t" anchorCtr="0">
                                <a:noAutofit/>
                              </wps:bodyPr>
                            </wps:wsp>
                            <wps:wsp>
                              <wps:cNvPr id="441" name="Text Box 2"/>
                              <wps:cNvSpPr txBox="1">
                                <a:spLocks noChangeArrowheads="1"/>
                              </wps:cNvSpPr>
                              <wps:spPr bwMode="auto">
                                <a:xfrm>
                                  <a:off x="-372590" y="4269647"/>
                                  <a:ext cx="2292340" cy="426136"/>
                                </a:xfrm>
                                <a:prstGeom prst="rect">
                                  <a:avLst/>
                                </a:prstGeom>
                                <a:noFill/>
                                <a:ln w="9525">
                                  <a:noFill/>
                                  <a:miter lim="800000"/>
                                  <a:headEnd/>
                                  <a:tailEnd/>
                                </a:ln>
                              </wps:spPr>
                              <wps:txbx>
                                <w:txbxContent>
                                  <w:p w14:paraId="7B8C4A94"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rghum|Sobic.003g399800.1</w:t>
                                    </w:r>
                                  </w:p>
                                </w:txbxContent>
                              </wps:txbx>
                              <wps:bodyPr rot="0" vert="horz" wrap="square" lIns="91440" tIns="45720" rIns="91440" bIns="45720" anchor="t" anchorCtr="0">
                                <a:noAutofit/>
                              </wps:bodyPr>
                            </wps:wsp>
                            <wps:wsp>
                              <wps:cNvPr id="442" name="Text Box 2"/>
                              <wps:cNvSpPr txBox="1">
                                <a:spLocks noChangeArrowheads="1"/>
                              </wps:cNvSpPr>
                              <wps:spPr bwMode="auto">
                                <a:xfrm>
                                  <a:off x="-372594" y="6233483"/>
                                  <a:ext cx="2292340" cy="426136"/>
                                </a:xfrm>
                                <a:prstGeom prst="rect">
                                  <a:avLst/>
                                </a:prstGeom>
                                <a:noFill/>
                                <a:ln w="9525">
                                  <a:noFill/>
                                  <a:miter lim="800000"/>
                                  <a:headEnd/>
                                  <a:tailEnd/>
                                </a:ln>
                              </wps:spPr>
                              <wps:txbx>
                                <w:txbxContent>
                                  <w:p w14:paraId="7A1BE714"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rghum|Sobic.007g197500.1</w:t>
                                    </w:r>
                                  </w:p>
                                </w:txbxContent>
                              </wps:txbx>
                              <wps:bodyPr rot="0" vert="horz" wrap="square" lIns="91440" tIns="45720" rIns="91440" bIns="45720" anchor="t" anchorCtr="0">
                                <a:noAutofit/>
                              </wps:bodyPr>
                            </wps:wsp>
                            <wps:wsp>
                              <wps:cNvPr id="443" name="Text Box 2"/>
                              <wps:cNvSpPr txBox="1">
                                <a:spLocks noChangeArrowheads="1"/>
                              </wps:cNvSpPr>
                              <wps:spPr bwMode="auto">
                                <a:xfrm>
                                  <a:off x="-372594" y="4926653"/>
                                  <a:ext cx="2292340" cy="426136"/>
                                </a:xfrm>
                                <a:prstGeom prst="rect">
                                  <a:avLst/>
                                </a:prstGeom>
                                <a:noFill/>
                                <a:ln w="9525">
                                  <a:noFill/>
                                  <a:miter lim="800000"/>
                                  <a:headEnd/>
                                  <a:tailEnd/>
                                </a:ln>
                              </wps:spPr>
                              <wps:txbx>
                                <w:txbxContent>
                                  <w:p w14:paraId="20A681A7"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05g375600.1</w:t>
                                    </w:r>
                                  </w:p>
                                </w:txbxContent>
                              </wps:txbx>
                              <wps:bodyPr rot="0" vert="horz" wrap="square" lIns="91440" tIns="45720" rIns="91440" bIns="45720" anchor="t" anchorCtr="0">
                                <a:noAutofit/>
                              </wps:bodyPr>
                            </wps:wsp>
                            <wps:wsp>
                              <wps:cNvPr id="444" name="Text Box 2"/>
                              <wps:cNvSpPr txBox="1">
                                <a:spLocks noChangeArrowheads="1"/>
                              </wps:cNvSpPr>
                              <wps:spPr bwMode="auto">
                                <a:xfrm>
                                  <a:off x="-368239" y="5253608"/>
                                  <a:ext cx="2292340" cy="426136"/>
                                </a:xfrm>
                                <a:prstGeom prst="rect">
                                  <a:avLst/>
                                </a:prstGeom>
                                <a:noFill/>
                                <a:ln w="9525">
                                  <a:noFill/>
                                  <a:miter lim="800000"/>
                                  <a:headEnd/>
                                  <a:tailEnd/>
                                </a:ln>
                              </wps:spPr>
                              <wps:txbx>
                                <w:txbxContent>
                                  <w:p w14:paraId="63383722"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Brachypodium|Bradi3g40846.1</w:t>
                                    </w:r>
                                  </w:p>
                                </w:txbxContent>
                              </wps:txbx>
                              <wps:bodyPr rot="0" vert="horz" wrap="square" lIns="91440" tIns="45720" rIns="91440" bIns="45720" anchor="t" anchorCtr="0">
                                <a:noAutofit/>
                              </wps:bodyPr>
                            </wps:wsp>
                          </wpg:grpSp>
                        </wpg:grpSp>
                        <pic:pic xmlns:pic="http://schemas.openxmlformats.org/drawingml/2006/picture">
                          <pic:nvPicPr>
                            <pic:cNvPr id="445" name="Picture 445" descr="A picture containing chart&#10;&#10;Description automatically generated"/>
                            <pic:cNvPicPr>
                              <a:picLocks noChangeAspect="1"/>
                            </pic:cNvPicPr>
                          </pic:nvPicPr>
                          <pic:blipFill rotWithShape="1">
                            <a:blip r:embed="rId150">
                              <a:extLst>
                                <a:ext uri="{28A0092B-C50C-407E-A947-70E740481C1C}">
                                  <a14:useLocalDpi xmlns:a14="http://schemas.microsoft.com/office/drawing/2010/main" val="0"/>
                                </a:ext>
                              </a:extLst>
                            </a:blip>
                            <a:srcRect l="33222" t="694" r="24092" b="4679"/>
                            <a:stretch/>
                          </pic:blipFill>
                          <pic:spPr bwMode="auto">
                            <a:xfrm>
                              <a:off x="0" y="76200"/>
                              <a:ext cx="3045944" cy="673450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pic:pic xmlns:pic="http://schemas.openxmlformats.org/drawingml/2006/picture">
                        <pic:nvPicPr>
                          <pic:cNvPr id="446" name="Picture 446" descr="A picture containing chart&#10;&#10;Description automatically generated"/>
                          <pic:cNvPicPr>
                            <a:picLocks noChangeAspect="1"/>
                          </pic:cNvPicPr>
                        </pic:nvPicPr>
                        <pic:blipFill rotWithShape="1">
                          <a:blip r:embed="rId150">
                            <a:extLst>
                              <a:ext uri="{28A0092B-C50C-407E-A947-70E740481C1C}">
                                <a14:useLocalDpi xmlns:a14="http://schemas.microsoft.com/office/drawing/2010/main" val="0"/>
                              </a:ext>
                            </a:extLst>
                          </a:blip>
                          <a:srcRect l="34700" t="95581" r="57531"/>
                          <a:stretch/>
                        </pic:blipFill>
                        <pic:spPr bwMode="auto">
                          <a:xfrm>
                            <a:off x="63798" y="6371957"/>
                            <a:ext cx="570230" cy="3232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3BB61E0" id="Group 419" o:spid="_x0000_s1234" style="position:absolute;margin-left:-.2pt;margin-top:77pt;width:430.35pt;height:544.8pt;z-index:251607040;mso-position-vertical-relative:page;mso-width-relative:margin;mso-height-relative:margin" coordorigin="543,397" coordsize="54660,69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">
                <v:group id="Group 420" o:spid="_x0000_s1235" style="position:absolute;left:543;top:397;width:54661;height:69192" coordorigin=",397" coordsize="54660,69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">
                  <v:group id="Group 421" o:spid="_x0000_s1236" style="position:absolute;left:31365;top:397;width:23295;height:69192" coordorigin="-89,545" coordsize="26353,69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_x0000_s1237" type="#_x0000_t202" style="position:absolute;left:20;top:3661;width:22924;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" filled="f" stroked="f">
                      <v:textbox>
                        <w:txbxContent>
                          <w:p w14:paraId="0F3A6E3B"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ybean|Glyma.18g152800.1</w:t>
                            </w:r>
                          </w:p>
                        </w:txbxContent>
                      </v:textbox>
                    </v:shape>
                    <v:shape id="_x0000_s1238" type="#_x0000_t202" style="position:absolute;left:-27;top:23186;width:26168;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X5z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" filled="f" stroked="f">
                      <v:textbox>
                        <w:txbxContent>
                          <w:p w14:paraId="4E787D9C" w14:textId="77777777" w:rsidR="00135FA1" w:rsidRPr="0045360C" w:rsidRDefault="00135FA1" w:rsidP="00083A71">
                            <w:pPr>
                              <w:jc w:val="left"/>
                              <w:rPr>
                                <w:rFonts w:asciiTheme="majorHAnsi" w:hAnsiTheme="majorHAnsi" w:cstheme="majorHAnsi"/>
                                <w:b/>
                                <w:bCs/>
                                <w:sz w:val="20"/>
                                <w:szCs w:val="20"/>
                              </w:rPr>
                            </w:pPr>
                            <w:r w:rsidRPr="0045360C">
                              <w:rPr>
                                <w:rFonts w:asciiTheme="majorHAnsi" w:hAnsiTheme="majorHAnsi" w:cstheme="majorHAnsi"/>
                                <w:sz w:val="20"/>
                                <w:szCs w:val="20"/>
                              </w:rPr>
                              <w:t>Grape vine|Vitvi05g01370.1|VvEPFL9-1</w:t>
                            </w:r>
                          </w:p>
                          <w:p w14:paraId="7F77A5E8" w14:textId="77777777" w:rsidR="00135FA1" w:rsidRPr="0045360C" w:rsidRDefault="00135FA1" w:rsidP="00083A71">
                            <w:pPr>
                              <w:rPr>
                                <w:rFonts w:asciiTheme="majorHAnsi" w:hAnsiTheme="majorHAnsi" w:cstheme="majorHAnsi"/>
                                <w:b/>
                                <w:bCs/>
                                <w:sz w:val="20"/>
                                <w:szCs w:val="20"/>
                              </w:rPr>
                            </w:pPr>
                          </w:p>
                        </w:txbxContent>
                      </v:textbox>
                    </v:shape>
                    <v:shape id="_x0000_s1239" type="#_x0000_t202" style="position:absolute;left:63;top:10120;width:22917;height:4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" filled="f" stroked="f">
                      <v:textbox>
                        <w:txbxContent>
                          <w:p w14:paraId="1505E262"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Clementine|Ciclev10033128mg.1</w:t>
                            </w:r>
                          </w:p>
                        </w:txbxContent>
                      </v:textbox>
                    </v:shape>
                    <v:shape id="_x0000_s1240" type="#_x0000_t202" style="position:absolute;left:20;top:16677;width:22917;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" filled="f" stroked="f">
                      <v:textbox>
                        <w:txbxContent>
                          <w:p w14:paraId="7E52413C"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Tomato|Solyc08g066610.3.1</w:t>
                            </w:r>
                          </w:p>
                        </w:txbxContent>
                      </v:textbox>
                    </v:shape>
                    <v:shape id="_x0000_s1241" type="#_x0000_t202" style="position:absolute;left:20;top:29888;width:22917;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" filled="f" stroked="f">
                      <v:textbox>
                        <w:txbxContent>
                          <w:p w14:paraId="1A4523B9"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Brachypodium|Bradi2g58540.1</w:t>
                            </w:r>
                          </w:p>
                        </w:txbxContent>
                      </v:textbox>
                    </v:shape>
                    <v:shape id="_x0000_s1242" type="#_x0000_t202" style="position:absolute;left:-5;top:55823;width:23930;height:4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" filled="f" stroked="f">
                      <v:textbox>
                        <w:txbxContent>
                          <w:p w14:paraId="41905BA7"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Rice|LOC_Os08g41360.1|OsEPFL9-2</w:t>
                            </w:r>
                          </w:p>
                        </w:txbxContent>
                      </v:textbox>
                    </v:shape>
                    <v:shape id="_x0000_s1243" type="#_x0000_t202" style="position:absolute;top:39533;width:26258;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" filled="f" stroked="f">
                      <v:textbox>
                        <w:txbxContent>
                          <w:p w14:paraId="06D7A05D"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42381.1|ZmEPFL9-1a</w:t>
                            </w:r>
                          </w:p>
                        </w:txbxContent>
                      </v:textbox>
                    </v:shape>
                    <v:shape id="_x0000_s1244" type="#_x0000_t202" style="position:absolute;left:-42;top:45908;width:22916;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" filled="f" stroked="f">
                      <v:textbox>
                        <w:txbxContent>
                          <w:p w14:paraId="581AD63E"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06g365200.1</w:t>
                            </w:r>
                          </w:p>
                        </w:txbxContent>
                      </v:textbox>
                    </v:shape>
                    <v:shape id="_x0000_s1245" type="#_x0000_t202" style="position:absolute;left:-5;top:65484;width:22916;height:4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14:paraId="666D8ED6"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14g106500.1</w:t>
                            </w:r>
                          </w:p>
                        </w:txbxContent>
                      </v:textbox>
                    </v:shape>
                    <v:group id="Group 431" o:spid="_x0000_s1246" style="position:absolute;left:-89;top:545;width:26353;height:66051" coordorigin="-3772,545" coordsize="26353,6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group id="Group 432" o:spid="_x0000_s1247" style="position:absolute;left:-3772;top:545;width:26099;height:30344" coordorigin="-3835,545" coordsize="26099,3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_x0000_s1248" type="#_x0000_t202" style="position:absolute;left:-3835;top:545;width:22916;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14:paraId="6A86655E"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ybean|Glyma.08g345100.1</w:t>
                                </w:r>
                              </w:p>
                            </w:txbxContent>
                          </v:textbox>
                        </v:shape>
                        <v:shape id="_x0000_s1249" type="#_x0000_t202" style="position:absolute;left:-3726;top:6840;width:25989;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" filled="f" stroked="f">
                          <v:textbox>
                            <w:txbxContent>
                              <w:p w14:paraId="3014FBD3" w14:textId="77777777" w:rsidR="00135FA1"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Grape vine |Vitvi07g04390.1|VvEPFL9-2</w:t>
                                </w:r>
                              </w:p>
                              <w:p w14:paraId="300DA89E" w14:textId="77777777" w:rsidR="00135FA1" w:rsidRPr="0045360C" w:rsidRDefault="00135FA1" w:rsidP="00083A71">
                                <w:pPr>
                                  <w:jc w:val="left"/>
                                  <w:rPr>
                                    <w:rFonts w:asciiTheme="majorHAnsi" w:hAnsiTheme="majorHAnsi" w:cstheme="majorHAnsi"/>
                                    <w:b/>
                                    <w:bCs/>
                                    <w:sz w:val="20"/>
                                    <w:szCs w:val="20"/>
                                  </w:rPr>
                                </w:pPr>
                              </w:p>
                            </w:txbxContent>
                          </v:textbox>
                        </v:shape>
                        <v:shape id="_x0000_s1250" type="#_x0000_t202" style="position:absolute;left:-3832;top:13407;width:24291;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" filled="f" stroked="f">
                          <v:textbox>
                            <w:txbxContent>
                              <w:p w14:paraId="0857492B"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sz w:val="20"/>
                                    <w:szCs w:val="20"/>
                                  </w:rPr>
                                  <w:t>Poplar|Potri.002g249901.1|PtEPFL9</w:t>
                                </w:r>
                              </w:p>
                            </w:txbxContent>
                          </v:textbox>
                        </v:shape>
                        <v:shape id="_x0000_s1251" type="#_x0000_t202" style="position:absolute;left:-3789;top:19928;width:23970;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" filled="f" stroked="f">
                          <v:textbox>
                            <w:txbxContent>
                              <w:p w14:paraId="3C0A5D1A"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Arabidopsis|At4g12970.1|AtEPFL9</w:t>
                                </w:r>
                              </w:p>
                            </w:txbxContent>
                          </v:textbox>
                        </v:shape>
                        <v:shape id="_x0000_s1252" type="#_x0000_t202" style="position:absolute;left:-3789;top:26628;width:22922;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" filled="f" stroked="f">
                          <v:textbox>
                            <w:txbxContent>
                              <w:p w14:paraId="17EC05DF"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Pineapple|Aco017345.1</w:t>
                                </w:r>
                              </w:p>
                            </w:txbxContent>
                          </v:textbox>
                        </v:shape>
                      </v:group>
                      <v:shape id="_x0000_s1253" type="#_x0000_t202" style="position:absolute;left:-3662;top:33146;width:24907;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" filled="f" stroked="f">
                        <v:textbox>
                          <w:txbxContent>
                            <w:p w14:paraId="1632E1A3"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Rice|LOC_Os01g68598.1|OsEPFL9-1</w:t>
                              </w:r>
                            </w:p>
                          </w:txbxContent>
                        </v:textbox>
                      </v:shape>
                      <v:shape id="_x0000_s1254" type="#_x0000_t202" style="position:absolute;left:-3688;top:36470;width:26269;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" filled="f" stroked="f">
                        <v:textbox>
                          <w:txbxContent>
                            <w:p w14:paraId="590BCE9B"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12079.1|ZmEPFL9-1b</w:t>
                              </w:r>
                            </w:p>
                          </w:txbxContent>
                        </v:textbox>
                      </v:shape>
                      <v:shape id="_x0000_s1255" type="#_x0000_t202" style="position:absolute;left:-3725;top:59065;width:25510;height:3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" filled="f" stroked="f">
                        <v:textbox>
                          <w:txbxContent>
                            <w:p w14:paraId="29B954DA" w14:textId="77777777" w:rsidR="00135FA1" w:rsidRPr="0045360C" w:rsidRDefault="00135FA1" w:rsidP="00083A71">
                              <w:pPr>
                                <w:rPr>
                                  <w:rFonts w:asciiTheme="majorHAnsi" w:hAnsiTheme="majorHAnsi" w:cstheme="majorHAnsi"/>
                                  <w:b/>
                                  <w:bCs/>
                                  <w:sz w:val="20"/>
                                  <w:szCs w:val="20"/>
                                </w:rPr>
                              </w:pPr>
                              <w:r w:rsidRPr="0045360C">
                                <w:rPr>
                                  <w:rFonts w:asciiTheme="majorHAnsi" w:hAnsiTheme="majorHAnsi" w:cstheme="majorHAnsi"/>
                                  <w:b/>
                                  <w:bCs/>
                                  <w:sz w:val="20"/>
                                  <w:szCs w:val="20"/>
                                </w:rPr>
                                <w:t>Maize|Zm00001d049795.1|ZmEPFL9-2</w:t>
                              </w:r>
                            </w:p>
                          </w:txbxContent>
                        </v:textbox>
                      </v:shape>
                      <v:shape id="_x0000_s1256" type="#_x0000_t202" style="position:absolute;left:-3725;top:42696;width:22922;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" filled="f" stroked="f">
                        <v:textbox>
                          <w:txbxContent>
                            <w:p w14:paraId="7B8C4A94"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rghum|Sobic.003g399800.1</w:t>
                              </w:r>
                            </w:p>
                          </w:txbxContent>
                        </v:textbox>
                      </v:shape>
                      <v:shape id="_x0000_s1257" type="#_x0000_t202" style="position:absolute;left:-3725;top:62334;width:22922;height:4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" filled="f" stroked="f">
                        <v:textbox>
                          <w:txbxContent>
                            <w:p w14:paraId="7A1BE714"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Sorghum|Sobic.007g197500.1</w:t>
                              </w:r>
                            </w:p>
                          </w:txbxContent>
                        </v:textbox>
                      </v:shape>
                      <v:shape id="_x0000_s1258" type="#_x0000_t202" style="position:absolute;left:-3725;top:49266;width:22922;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" filled="f" stroked="f">
                        <v:textbox>
                          <w:txbxContent>
                            <w:p w14:paraId="20A681A7"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Miscanthus|Misin05g375600.1</w:t>
                              </w:r>
                            </w:p>
                          </w:txbxContent>
                        </v:textbox>
                      </v:shape>
                      <v:shape id="_x0000_s1259" type="#_x0000_t202" style="position:absolute;left:-3682;top:52536;width:22923;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" filled="f" stroked="f">
                        <v:textbox>
                          <w:txbxContent>
                            <w:p w14:paraId="63383722" w14:textId="77777777" w:rsidR="00135FA1" w:rsidRPr="0045360C" w:rsidRDefault="00135FA1" w:rsidP="00083A71">
                              <w:pPr>
                                <w:rPr>
                                  <w:rFonts w:asciiTheme="majorHAnsi" w:hAnsiTheme="majorHAnsi" w:cstheme="majorHAnsi"/>
                                  <w:sz w:val="20"/>
                                  <w:szCs w:val="20"/>
                                </w:rPr>
                              </w:pPr>
                              <w:r w:rsidRPr="0045360C">
                                <w:rPr>
                                  <w:rFonts w:asciiTheme="majorHAnsi" w:hAnsiTheme="majorHAnsi" w:cstheme="majorHAnsi"/>
                                  <w:sz w:val="20"/>
                                  <w:szCs w:val="20"/>
                                </w:rPr>
                                <w:t>Brachypodium|Bradi3g40846.1</w:t>
                              </w:r>
                            </w:p>
                          </w:txbxContent>
                        </v:textbox>
                      </v:shape>
                    </v:group>
                  </v:group>
                  <v:shape id="Picture 445" o:spid="_x0000_s1260" type="#_x0000_t75" alt="A picture containing chart&#10;&#10;Description automatically generated" style="position:absolute;top:762;width:30459;height:67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">
                    <v:imagedata r:id="rId151" o:title="A picture containing chart&#10;&#10;Description automatically generated" croptop="455f" cropbottom="3066f" cropleft="21772f" cropright="15789f"/>
                  </v:shape>
                </v:group>
                <v:shape id="Picture 446" o:spid="_x0000_s1261" type="#_x0000_t75" alt="A picture containing chart&#10;&#10;Description automatically generated" style="position:absolute;left:637;top:63719;width:5703;height:3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">
                  <v:imagedata r:id="rId151" o:title="A picture containing chart&#10;&#10;Description automatically generated" croptop="62640f" cropleft="22741f" cropright="37704f"/>
                </v:shape>
                <w10:wrap anchory="page"/>
              </v:group>
            </w:pict>
          </mc:Fallback>
        </mc:AlternateContent>
      </w:r>
    </w:p>
    <w:p w14:paraId="454B92E2" w14:textId="77777777" w:rsidR="00083A71" w:rsidRPr="00F71ECE" w:rsidRDefault="00083A71" w:rsidP="00083A71">
      <w:pPr>
        <w:spacing w:line="259" w:lineRule="auto"/>
        <w:jc w:val="left"/>
      </w:pPr>
    </w:p>
    <w:p w14:paraId="7F4ECBAD" w14:textId="77777777" w:rsidR="00083A71" w:rsidRPr="00F71ECE" w:rsidRDefault="00083A71" w:rsidP="00083A71">
      <w:pPr>
        <w:ind w:firstLine="720"/>
        <w:rPr>
          <w:noProof/>
          <w:vertAlign w:val="subscript"/>
        </w:rPr>
      </w:pPr>
    </w:p>
    <w:p w14:paraId="0CE8BB6A" w14:textId="77777777" w:rsidR="00083A71" w:rsidRPr="00F71ECE" w:rsidRDefault="00083A71" w:rsidP="00083A71">
      <w:pPr>
        <w:ind w:firstLine="720"/>
      </w:pPr>
    </w:p>
    <w:p w14:paraId="576A85E2" w14:textId="77777777" w:rsidR="00083A71" w:rsidRPr="00F71ECE" w:rsidRDefault="00083A71" w:rsidP="00083A71">
      <w:pPr>
        <w:ind w:firstLine="720"/>
      </w:pPr>
    </w:p>
    <w:p w14:paraId="2C9F07AB" w14:textId="77777777" w:rsidR="00083A71" w:rsidRPr="00F71ECE" w:rsidRDefault="00083A71" w:rsidP="00083A71">
      <w:pPr>
        <w:ind w:firstLine="720"/>
      </w:pPr>
    </w:p>
    <w:p w14:paraId="6BF5F96B" w14:textId="77777777" w:rsidR="00083A71" w:rsidRPr="00F71ECE" w:rsidRDefault="00083A71" w:rsidP="00083A71">
      <w:pPr>
        <w:ind w:firstLine="720"/>
      </w:pPr>
    </w:p>
    <w:p w14:paraId="566E76F4" w14:textId="77777777" w:rsidR="00083A71" w:rsidRPr="00F71ECE" w:rsidRDefault="00083A71" w:rsidP="00083A71">
      <w:pPr>
        <w:ind w:firstLine="720"/>
      </w:pPr>
    </w:p>
    <w:p w14:paraId="66D65CDC" w14:textId="77777777" w:rsidR="00083A71" w:rsidRPr="00F71ECE" w:rsidRDefault="00083A71" w:rsidP="00083A71">
      <w:pPr>
        <w:ind w:firstLine="720"/>
      </w:pPr>
    </w:p>
    <w:p w14:paraId="48B5452E" w14:textId="77777777" w:rsidR="00083A71" w:rsidRPr="00F71ECE" w:rsidRDefault="00083A71" w:rsidP="00083A71">
      <w:pPr>
        <w:ind w:firstLine="720"/>
      </w:pPr>
    </w:p>
    <w:p w14:paraId="6D2BC6B5" w14:textId="77777777" w:rsidR="00083A71" w:rsidRPr="00F71ECE" w:rsidRDefault="00083A71" w:rsidP="00083A71">
      <w:pPr>
        <w:ind w:firstLine="720"/>
      </w:pPr>
    </w:p>
    <w:p w14:paraId="4372F528" w14:textId="77777777" w:rsidR="00083A71" w:rsidRPr="00F71ECE" w:rsidRDefault="00083A71" w:rsidP="00083A71">
      <w:pPr>
        <w:ind w:firstLine="720"/>
      </w:pPr>
    </w:p>
    <w:p w14:paraId="2C33CC7C" w14:textId="77777777" w:rsidR="00083A71" w:rsidRPr="00F71ECE" w:rsidRDefault="00083A71" w:rsidP="00083A71">
      <w:pPr>
        <w:ind w:firstLine="720"/>
      </w:pPr>
    </w:p>
    <w:p w14:paraId="5A38796D" w14:textId="77777777" w:rsidR="00083A71" w:rsidRPr="00F71ECE" w:rsidRDefault="00083A71" w:rsidP="00083A71">
      <w:pPr>
        <w:ind w:firstLine="720"/>
      </w:pPr>
    </w:p>
    <w:p w14:paraId="43973645" w14:textId="77777777" w:rsidR="00083A71" w:rsidRPr="00F71ECE" w:rsidRDefault="00083A71" w:rsidP="00083A71">
      <w:pPr>
        <w:ind w:firstLine="720"/>
      </w:pPr>
    </w:p>
    <w:p w14:paraId="1B09CF95" w14:textId="77777777" w:rsidR="00083A71" w:rsidRPr="00F71ECE" w:rsidRDefault="00083A71" w:rsidP="00083A71">
      <w:pPr>
        <w:ind w:firstLine="720"/>
      </w:pPr>
    </w:p>
    <w:p w14:paraId="626D4ACA" w14:textId="77777777" w:rsidR="00083A71" w:rsidRPr="00F71ECE" w:rsidRDefault="00083A71" w:rsidP="00083A71">
      <w:pPr>
        <w:ind w:firstLine="720"/>
      </w:pPr>
    </w:p>
    <w:p w14:paraId="15DB020D" w14:textId="77777777" w:rsidR="00083A71" w:rsidRPr="00F71ECE" w:rsidRDefault="00083A71" w:rsidP="00083A71">
      <w:pPr>
        <w:ind w:firstLine="720"/>
      </w:pPr>
    </w:p>
    <w:p w14:paraId="0DEA57F6" w14:textId="77777777" w:rsidR="00083A71" w:rsidRPr="00F71ECE" w:rsidRDefault="00083A71" w:rsidP="00083A71">
      <w:pPr>
        <w:ind w:firstLine="720"/>
      </w:pPr>
    </w:p>
    <w:p w14:paraId="723D246C" w14:textId="77777777" w:rsidR="00083A71" w:rsidRPr="00F71ECE" w:rsidRDefault="00083A71" w:rsidP="00083A71">
      <w:pPr>
        <w:ind w:firstLine="720"/>
      </w:pPr>
    </w:p>
    <w:p w14:paraId="2EAB3BF2" w14:textId="77777777" w:rsidR="00083A71" w:rsidRPr="00F71ECE" w:rsidRDefault="00083A71" w:rsidP="00083A71">
      <w:pPr>
        <w:spacing w:after="0" w:line="240" w:lineRule="auto"/>
        <w:rPr>
          <w:sz w:val="21"/>
          <w:szCs w:val="21"/>
        </w:rPr>
      </w:pPr>
      <w:r w:rsidRPr="00F71ECE">
        <w:rPr>
          <w:b/>
          <w:bCs/>
          <w:sz w:val="21"/>
          <w:szCs w:val="21"/>
        </w:rPr>
        <w:br/>
      </w:r>
      <w:bookmarkStart w:id="46" w:name="_Hlk138969997"/>
      <w:r w:rsidRPr="00F71ECE">
        <w:rPr>
          <w:b/>
          <w:bCs/>
          <w:sz w:val="21"/>
          <w:szCs w:val="21"/>
        </w:rPr>
        <w:t>Figure 4.2. Evolutionary history of EPFL9 orthologues.</w:t>
      </w:r>
      <w:bookmarkEnd w:id="46"/>
      <w:r w:rsidRPr="00F71ECE">
        <w:rPr>
          <w:sz w:val="21"/>
          <w:szCs w:val="21"/>
        </w:rPr>
        <w:t xml:space="preserve"> Phylogeny of </w:t>
      </w:r>
      <w:r w:rsidRPr="00F71ECE">
        <w:rPr>
          <w:i/>
          <w:iCs/>
          <w:sz w:val="21"/>
          <w:szCs w:val="21"/>
        </w:rPr>
        <w:t xml:space="preserve">Arabidopsis thaliana </w:t>
      </w:r>
      <w:r w:rsidRPr="00F71ECE">
        <w:rPr>
          <w:sz w:val="21"/>
          <w:szCs w:val="21"/>
        </w:rPr>
        <w:t xml:space="preserve">AtEPFL9 and its orthologues from a range of dicotyledonous (Soybean – </w:t>
      </w:r>
      <w:r w:rsidRPr="00F71ECE">
        <w:rPr>
          <w:i/>
          <w:iCs/>
          <w:sz w:val="21"/>
          <w:szCs w:val="21"/>
        </w:rPr>
        <w:t>Glycine max</w:t>
      </w:r>
      <w:r w:rsidRPr="00F71ECE">
        <w:rPr>
          <w:sz w:val="21"/>
          <w:szCs w:val="21"/>
        </w:rPr>
        <w:t xml:space="preserve">; Tomato – </w:t>
      </w:r>
      <w:r w:rsidRPr="00F71ECE">
        <w:rPr>
          <w:i/>
          <w:iCs/>
          <w:sz w:val="21"/>
          <w:szCs w:val="21"/>
        </w:rPr>
        <w:t xml:space="preserve">Solanum </w:t>
      </w:r>
      <w:proofErr w:type="spellStart"/>
      <w:r w:rsidRPr="00F71ECE">
        <w:rPr>
          <w:i/>
          <w:iCs/>
          <w:sz w:val="21"/>
          <w:szCs w:val="21"/>
        </w:rPr>
        <w:t>lycoperiscum</w:t>
      </w:r>
      <w:proofErr w:type="spellEnd"/>
      <w:r w:rsidRPr="00F71ECE">
        <w:rPr>
          <w:sz w:val="21"/>
          <w:szCs w:val="21"/>
        </w:rPr>
        <w:t xml:space="preserve">; Grape vine – </w:t>
      </w:r>
      <w:r w:rsidRPr="00F71ECE">
        <w:rPr>
          <w:i/>
          <w:iCs/>
          <w:sz w:val="21"/>
          <w:szCs w:val="21"/>
        </w:rPr>
        <w:t>Vitis vinifera</w:t>
      </w:r>
      <w:r w:rsidRPr="00F71ECE">
        <w:rPr>
          <w:sz w:val="21"/>
          <w:szCs w:val="21"/>
        </w:rPr>
        <w:t xml:space="preserve">; Clementine – </w:t>
      </w:r>
      <w:r w:rsidRPr="00F71ECE">
        <w:rPr>
          <w:i/>
          <w:iCs/>
          <w:sz w:val="21"/>
          <w:szCs w:val="21"/>
        </w:rPr>
        <w:t xml:space="preserve">Citrus </w:t>
      </w:r>
      <w:proofErr w:type="spellStart"/>
      <w:r w:rsidRPr="00F71ECE">
        <w:rPr>
          <w:i/>
          <w:iCs/>
          <w:sz w:val="21"/>
          <w:szCs w:val="21"/>
        </w:rPr>
        <w:t>clementina</w:t>
      </w:r>
      <w:proofErr w:type="spellEnd"/>
      <w:r w:rsidRPr="00F71ECE">
        <w:rPr>
          <w:sz w:val="21"/>
          <w:szCs w:val="21"/>
        </w:rPr>
        <w:t xml:space="preserve">; Poplar – </w:t>
      </w:r>
      <w:r w:rsidRPr="00F71ECE">
        <w:rPr>
          <w:i/>
          <w:iCs/>
          <w:sz w:val="21"/>
          <w:szCs w:val="21"/>
        </w:rPr>
        <w:t xml:space="preserve">Populus </w:t>
      </w:r>
      <w:proofErr w:type="spellStart"/>
      <w:r w:rsidRPr="00F71ECE">
        <w:rPr>
          <w:i/>
          <w:iCs/>
          <w:sz w:val="21"/>
          <w:szCs w:val="21"/>
        </w:rPr>
        <w:t>trichocarpa</w:t>
      </w:r>
      <w:proofErr w:type="spellEnd"/>
      <w:r w:rsidRPr="00F71ECE">
        <w:rPr>
          <w:sz w:val="21"/>
          <w:szCs w:val="21"/>
        </w:rPr>
        <w:t xml:space="preserve">) and monocotyledonous (Maize – </w:t>
      </w:r>
      <w:r w:rsidRPr="00F71ECE">
        <w:rPr>
          <w:i/>
          <w:iCs/>
          <w:sz w:val="21"/>
          <w:szCs w:val="21"/>
        </w:rPr>
        <w:t>Zea mays</w:t>
      </w:r>
      <w:r w:rsidRPr="00F71ECE">
        <w:rPr>
          <w:sz w:val="21"/>
          <w:szCs w:val="21"/>
        </w:rPr>
        <w:t xml:space="preserve">; Rice – </w:t>
      </w:r>
      <w:r w:rsidRPr="00F71ECE">
        <w:rPr>
          <w:i/>
          <w:iCs/>
          <w:sz w:val="21"/>
          <w:szCs w:val="21"/>
        </w:rPr>
        <w:t>Oryzae sativa</w:t>
      </w:r>
      <w:r w:rsidRPr="00F71ECE">
        <w:rPr>
          <w:sz w:val="21"/>
          <w:szCs w:val="21"/>
        </w:rPr>
        <w:t xml:space="preserve">; Sorghum – </w:t>
      </w:r>
      <w:r w:rsidRPr="00F71ECE">
        <w:rPr>
          <w:i/>
          <w:iCs/>
          <w:sz w:val="21"/>
          <w:szCs w:val="21"/>
        </w:rPr>
        <w:t xml:space="preserve">Sorghum </w:t>
      </w:r>
      <w:proofErr w:type="spellStart"/>
      <w:r w:rsidRPr="00F71ECE">
        <w:rPr>
          <w:i/>
          <w:iCs/>
          <w:sz w:val="21"/>
          <w:szCs w:val="21"/>
        </w:rPr>
        <w:t>bicolor</w:t>
      </w:r>
      <w:proofErr w:type="spellEnd"/>
      <w:r w:rsidRPr="00F71ECE">
        <w:rPr>
          <w:sz w:val="21"/>
          <w:szCs w:val="21"/>
        </w:rPr>
        <w:t xml:space="preserve">; Miscanthus – </w:t>
      </w:r>
      <w:r w:rsidRPr="00F71ECE">
        <w:rPr>
          <w:i/>
          <w:iCs/>
          <w:sz w:val="21"/>
          <w:szCs w:val="21"/>
        </w:rPr>
        <w:t>Miscanthus sinensis</w:t>
      </w:r>
      <w:r w:rsidRPr="00F71ECE">
        <w:rPr>
          <w:sz w:val="21"/>
          <w:szCs w:val="21"/>
        </w:rPr>
        <w:t xml:space="preserve">; </w:t>
      </w:r>
      <w:proofErr w:type="spellStart"/>
      <w:r w:rsidRPr="00F71ECE">
        <w:rPr>
          <w:i/>
          <w:iCs/>
          <w:sz w:val="21"/>
          <w:szCs w:val="21"/>
        </w:rPr>
        <w:t>Brachypdoium</w:t>
      </w:r>
      <w:proofErr w:type="spellEnd"/>
      <w:r w:rsidRPr="00F71ECE">
        <w:rPr>
          <w:i/>
          <w:iCs/>
          <w:sz w:val="21"/>
          <w:szCs w:val="21"/>
        </w:rPr>
        <w:t xml:space="preserve"> </w:t>
      </w:r>
      <w:proofErr w:type="spellStart"/>
      <w:r w:rsidRPr="00F71ECE">
        <w:rPr>
          <w:i/>
          <w:iCs/>
          <w:sz w:val="21"/>
          <w:szCs w:val="21"/>
        </w:rPr>
        <w:t>distachyon</w:t>
      </w:r>
      <w:proofErr w:type="spellEnd"/>
      <w:r w:rsidRPr="00F71ECE">
        <w:rPr>
          <w:sz w:val="21"/>
          <w:szCs w:val="21"/>
        </w:rPr>
        <w:t xml:space="preserve">; Pineapple – </w:t>
      </w:r>
      <w:r w:rsidRPr="00F71ECE">
        <w:rPr>
          <w:i/>
          <w:iCs/>
          <w:sz w:val="21"/>
          <w:szCs w:val="21"/>
        </w:rPr>
        <w:t>Ananas comosus</w:t>
      </w:r>
      <w:r w:rsidRPr="00F71ECE">
        <w:rPr>
          <w:sz w:val="21"/>
          <w:szCs w:val="21"/>
        </w:rPr>
        <w:t xml:space="preserve">) plant species. Peptide sequences were retrieved from either </w:t>
      </w:r>
      <w:proofErr w:type="spellStart"/>
      <w:r w:rsidRPr="00F71ECE">
        <w:rPr>
          <w:sz w:val="21"/>
          <w:szCs w:val="21"/>
        </w:rPr>
        <w:t>Phytozome</w:t>
      </w:r>
      <w:proofErr w:type="spellEnd"/>
      <w:r w:rsidRPr="00F71ECE">
        <w:rPr>
          <w:sz w:val="21"/>
          <w:szCs w:val="21"/>
        </w:rPr>
        <w:t xml:space="preserve"> v13 or </w:t>
      </w:r>
      <w:proofErr w:type="spellStart"/>
      <w:r w:rsidRPr="00F71ECE">
        <w:rPr>
          <w:sz w:val="21"/>
          <w:szCs w:val="21"/>
        </w:rPr>
        <w:t>Ensembl</w:t>
      </w:r>
      <w:proofErr w:type="spellEnd"/>
      <w:r w:rsidRPr="00F71ECE">
        <w:rPr>
          <w:sz w:val="21"/>
          <w:szCs w:val="21"/>
        </w:rPr>
        <w:t xml:space="preserve"> Plants genomic databases and aligned by MUSCLE. The phylogenetic tree was constructed by MEGA X using the Neighbour-Joining method with 1000 bootstrap replicates. The bootstrap values are shown at the branch nodes, and the scale bar represents the evolutionary distances computed using the Poisson correction method. Branches for eudicot and monocot species are coloured pink and blue, respectively. Gene accession numbers are shown in the figure, and names are provided for genes that have been characterised.</w:t>
      </w:r>
    </w:p>
    <w:p w14:paraId="7A277E5D" w14:textId="77777777" w:rsidR="00083A71" w:rsidRPr="00F71ECE" w:rsidRDefault="00083A71" w:rsidP="00083A71">
      <w:pPr>
        <w:ind w:firstLine="720"/>
      </w:pPr>
      <w:r w:rsidRPr="00F71ECE">
        <w:lastRenderedPageBreak/>
        <w:t>The structure of the mature AtEPFL9 peptide has previously been determined by NMR spectroscopy (Figure 4.</w:t>
      </w:r>
      <w:r>
        <w:t>3</w:t>
      </w:r>
      <w:r w:rsidRPr="00F71ECE">
        <w:t xml:space="preserve">a) and consists of two structural parts: a scaffold, which is formed from two anti-parallel beta strands that are supported by the three disulphide bonds, and a loop which connects them. The scaffold and loop are respectively required for the activity and functional specificity of AtEPFL9 </w:t>
      </w:r>
      <w:r w:rsidRPr="00F71ECE">
        <w:fldChar w:fldCharType="begin"/>
      </w:r>
      <w:r>
        <w:instrText xml:space="preserve"> ADDIN ZOTERO_ITEM CSL_CITATION {"citationID":"cG6HKKoJ","properties":{"formattedCitation":"(Ohki et al., 2011)","plainCitation":"(Ohki et al., 2011)","noteIndex":0},"citationItems":[{"id":145,"uris":["http://zotero.org/users/local/Hcd06Tc7/items/SLZEA3K7"],"itemData":{"id":145,"type":"article-journal","abstract":"Stomatal development in plants is regulated by defensin-like secretory epidermal patterning factor (EPF) peptide hormones. Only one of these, stomagen, is a positive regulator, whereas EPF1, EPF2, and possibly others are negative regulators. Here we explore the structure–function relationships of EPFs, by integrating NMR and semi-in vitro stomagen experiments. We show that stomagen is composed of a loop and a scaffold containing three disulphide bonds. A mutant composed of the stomagen loop and the EPF2 scaffold positively regulates the stomatal density on Arabidopsis cotyledons. The reciprocal mutant composed of the EPF2 loop and the stomagen scaffold acts negatively. Deletion of the disulphide bond introduces unfolding and inactivity. Our results suggest that the loop confers the functional specificity of EPFs and that the scaffold is structurally required for their activity. This structural decomposition approach to elucidating the functional site could be adapted for the analysis of other cysteine-rich peptide families.","container-title":"Nature Communications","DOI":"10.1038/ncomms1520","ISSN":"2041-1723","issue":"1","journalAbbreviation":"Nat Commun","language":"en","license":"2011 The Author(s)","note":"number: 1\npublisher: Nature Publishing Group","page":"512","source":"www.nature.com","title":"The NMR structure of stomagen reveals the basis of stomatal density regulation by plant peptide hormones","volume":"2","author":[{"family":"Ohki","given":"Shinya"},{"family":"Takeuchi","given":"Makoto"},{"family":"Mori","given":"Masashi"}],"issued":{"date-parts":[["2011",10,25]]}}}],"schema":"https://github.com/citation-style-language/schema/raw/master/csl-citation.json"} </w:instrText>
      </w:r>
      <w:r w:rsidRPr="00F71ECE">
        <w:fldChar w:fldCharType="separate"/>
      </w:r>
      <w:r w:rsidRPr="00977CB3">
        <w:t>(Ohki et al., 2011)</w:t>
      </w:r>
      <w:r w:rsidRPr="00F71ECE">
        <w:fldChar w:fldCharType="end"/>
      </w:r>
      <w:r w:rsidRPr="00F71ECE">
        <w:t xml:space="preserve">. To investigate possible functionality of the putative maize EPFL9 paralogues, their protein structures were modelled using </w:t>
      </w:r>
      <w:proofErr w:type="spellStart"/>
      <w:r w:rsidRPr="00F71ECE">
        <w:t>Alphafold</w:t>
      </w:r>
      <w:proofErr w:type="spellEnd"/>
      <w:r w:rsidRPr="00F71ECE">
        <w:t xml:space="preserve"> 2.0 software. The mature peptide regions of all three maize paralogues were  predicted to comprise the characteristic EPF scaffold and loop (Figure 4.</w:t>
      </w:r>
      <w:r>
        <w:t>3</w:t>
      </w:r>
      <w:r w:rsidRPr="00F71ECE">
        <w:t>b-d), suggesting that they may be able to function similarly to AtEPFL9.</w:t>
      </w:r>
    </w:p>
    <w:p w14:paraId="5827B29D" w14:textId="77777777" w:rsidR="00083A71" w:rsidRPr="00F71ECE" w:rsidRDefault="00083A71" w:rsidP="00083A71">
      <w:pPr>
        <w:ind w:firstLine="720"/>
      </w:pPr>
    </w:p>
    <w:p w14:paraId="05FC228E" w14:textId="77777777" w:rsidR="00083A71" w:rsidRPr="00F71ECE" w:rsidRDefault="00083A71" w:rsidP="00083A71">
      <w:pPr>
        <w:spacing w:after="0" w:line="240" w:lineRule="auto"/>
        <w:rPr>
          <w:rFonts w:asciiTheme="majorHAnsi" w:hAnsiTheme="majorHAnsi" w:cstheme="majorHAnsi"/>
          <w:b/>
          <w:bCs/>
          <w:sz w:val="21"/>
        </w:rPr>
      </w:pPr>
    </w:p>
    <w:p w14:paraId="34C65C2E" w14:textId="77777777" w:rsidR="00083A71" w:rsidRPr="00F71ECE" w:rsidRDefault="00083A71" w:rsidP="00083A71">
      <w:pPr>
        <w:spacing w:after="0" w:line="240" w:lineRule="auto"/>
        <w:rPr>
          <w:rFonts w:asciiTheme="majorHAnsi" w:hAnsiTheme="majorHAnsi" w:cstheme="majorHAnsi"/>
          <w:b/>
          <w:bCs/>
          <w:sz w:val="21"/>
        </w:rPr>
      </w:pPr>
      <w:r w:rsidRPr="00F71ECE">
        <w:rPr>
          <w:rFonts w:asciiTheme="majorHAnsi" w:hAnsiTheme="majorHAnsi" w:cstheme="majorHAnsi"/>
          <w:b/>
          <w:bCs/>
          <w:noProof/>
          <w:sz w:val="21"/>
          <w:lang w:val="en-US" w:eastAsia="en-US"/>
        </w:rPr>
        <mc:AlternateContent>
          <mc:Choice Requires="wpg">
            <w:drawing>
              <wp:anchor distT="0" distB="0" distL="114300" distR="114300" simplePos="0" relativeHeight="251512832" behindDoc="0" locked="0" layoutInCell="1" allowOverlap="1" wp14:anchorId="20990E49" wp14:editId="2AC5D831">
                <wp:simplePos x="0" y="0"/>
                <wp:positionH relativeFrom="margin">
                  <wp:posOffset>0</wp:posOffset>
                </wp:positionH>
                <wp:positionV relativeFrom="margin">
                  <wp:posOffset>2866552</wp:posOffset>
                </wp:positionV>
                <wp:extent cx="5581650" cy="2818130"/>
                <wp:effectExtent l="0" t="0" r="0" b="1270"/>
                <wp:wrapNone/>
                <wp:docPr id="447" name="Group 447"/>
                <wp:cNvGraphicFramePr/>
                <a:graphic xmlns:a="http://schemas.openxmlformats.org/drawingml/2006/main">
                  <a:graphicData uri="http://schemas.microsoft.com/office/word/2010/wordprocessingGroup">
                    <wpg:wgp>
                      <wpg:cNvGrpSpPr/>
                      <wpg:grpSpPr>
                        <a:xfrm>
                          <a:off x="0" y="0"/>
                          <a:ext cx="5581650" cy="2818130"/>
                          <a:chOff x="0" y="0"/>
                          <a:chExt cx="5582242" cy="2818263"/>
                        </a:xfrm>
                      </wpg:grpSpPr>
                      <wpg:grpSp>
                        <wpg:cNvPr id="512" name="Group 512"/>
                        <wpg:cNvGrpSpPr/>
                        <wpg:grpSpPr>
                          <a:xfrm>
                            <a:off x="0" y="0"/>
                            <a:ext cx="5582242" cy="2522448"/>
                            <a:chOff x="-1" y="0"/>
                            <a:chExt cx="5582242" cy="2522448"/>
                          </a:xfrm>
                        </wpg:grpSpPr>
                        <pic:pic xmlns:pic="http://schemas.openxmlformats.org/drawingml/2006/picture">
                          <pic:nvPicPr>
                            <pic:cNvPr id="513" name="Picture 513" descr="A picture containing chart&#10;&#10;Description automatically generated"/>
                            <pic:cNvPicPr>
                              <a:picLocks noChangeAspect="1"/>
                            </pic:cNvPicPr>
                          </pic:nvPicPr>
                          <pic:blipFill rotWithShape="1">
                            <a:blip r:embed="rId152" cstate="print">
                              <a:extLst>
                                <a:ext uri="{28A0092B-C50C-407E-A947-70E740481C1C}">
                                  <a14:useLocalDpi xmlns:a14="http://schemas.microsoft.com/office/drawing/2010/main" val="0"/>
                                </a:ext>
                              </a:extLst>
                            </a:blip>
                            <a:srcRect l="34759" t="37244" r="53869" b="23322"/>
                            <a:stretch/>
                          </pic:blipFill>
                          <pic:spPr bwMode="auto">
                            <a:xfrm>
                              <a:off x="61581" y="61580"/>
                              <a:ext cx="1189990" cy="2017395"/>
                            </a:xfrm>
                            <a:prstGeom prst="rect">
                              <a:avLst/>
                            </a:prstGeom>
                            <a:ln w="6350">
                              <a:solidFill>
                                <a:srgbClr val="000000"/>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14" name="Picture 514" descr="A picture containing vector graphics&#10;&#10;Description automatically generated"/>
                            <pic:cNvPicPr>
                              <a:picLocks noChangeAspect="1"/>
                            </pic:cNvPicPr>
                          </pic:nvPicPr>
                          <pic:blipFill rotWithShape="1">
                            <a:blip r:embed="rId153" cstate="print">
                              <a:extLst>
                                <a:ext uri="{28A0092B-C50C-407E-A947-70E740481C1C}">
                                  <a14:useLocalDpi xmlns:a14="http://schemas.microsoft.com/office/drawing/2010/main" val="0"/>
                                </a:ext>
                              </a:extLst>
                            </a:blip>
                            <a:srcRect l="36435" t="39844" r="52714" b="29235"/>
                            <a:stretch/>
                          </pic:blipFill>
                          <pic:spPr bwMode="auto">
                            <a:xfrm>
                              <a:off x="1475711" y="61580"/>
                              <a:ext cx="1189990" cy="2016760"/>
                            </a:xfrm>
                            <a:prstGeom prst="rect">
                              <a:avLst/>
                            </a:prstGeom>
                            <a:ln w="635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15" name="Picture 515" descr="A picture containing vector graphics&#10;&#10;Description automatically generated"/>
                            <pic:cNvPicPr>
                              <a:picLocks noChangeAspect="1"/>
                            </pic:cNvPicPr>
                          </pic:nvPicPr>
                          <pic:blipFill rotWithShape="1">
                            <a:blip r:embed="rId154" cstate="print">
                              <a:extLst>
                                <a:ext uri="{28A0092B-C50C-407E-A947-70E740481C1C}">
                                  <a14:useLocalDpi xmlns:a14="http://schemas.microsoft.com/office/drawing/2010/main" val="0"/>
                                </a:ext>
                              </a:extLst>
                            </a:blip>
                            <a:srcRect l="39698" t="36534" r="48831" b="11665"/>
                            <a:stretch/>
                          </pic:blipFill>
                          <pic:spPr bwMode="auto">
                            <a:xfrm>
                              <a:off x="4314604" y="61580"/>
                              <a:ext cx="1173480" cy="2016760"/>
                            </a:xfrm>
                            <a:prstGeom prst="rect">
                              <a:avLst/>
                            </a:prstGeom>
                            <a:ln w="635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16" name="Picture 516" descr="A picture containing map&#10;&#10;Description automatically generated"/>
                            <pic:cNvPicPr>
                              <a:picLocks noChangeAspect="1"/>
                            </pic:cNvPicPr>
                          </pic:nvPicPr>
                          <pic:blipFill rotWithShape="1">
                            <a:blip r:embed="rId155" cstate="print">
                              <a:extLst>
                                <a:ext uri="{28A0092B-C50C-407E-A947-70E740481C1C}">
                                  <a14:useLocalDpi xmlns:a14="http://schemas.microsoft.com/office/drawing/2010/main" val="0"/>
                                </a:ext>
                              </a:extLst>
                            </a:blip>
                            <a:srcRect l="39107" t="39104" r="51779" b="28968"/>
                            <a:stretch/>
                          </pic:blipFill>
                          <pic:spPr bwMode="auto">
                            <a:xfrm>
                              <a:off x="2900474" y="61580"/>
                              <a:ext cx="1189990" cy="2016125"/>
                            </a:xfrm>
                            <a:prstGeom prst="rect">
                              <a:avLst/>
                            </a:prstGeom>
                            <a:ln w="635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17" name="Text Box 517"/>
                          <wps:cNvSpPr txBox="1">
                            <a:spLocks noChangeArrowheads="1"/>
                          </wps:cNvSpPr>
                          <wps:spPr bwMode="auto">
                            <a:xfrm>
                              <a:off x="-1" y="10631"/>
                              <a:ext cx="478465" cy="435936"/>
                            </a:xfrm>
                            <a:prstGeom prst="rect">
                              <a:avLst/>
                            </a:prstGeom>
                            <a:noFill/>
                            <a:ln w="9525">
                              <a:noFill/>
                              <a:miter lim="800000"/>
                              <a:headEnd/>
                              <a:tailEnd/>
                            </a:ln>
                          </wps:spPr>
                          <wps:txbx>
                            <w:txbxContent>
                              <w:p w14:paraId="0EAFFB08"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18" name="Text Box 518"/>
                          <wps:cNvSpPr txBox="1">
                            <a:spLocks noChangeArrowheads="1"/>
                          </wps:cNvSpPr>
                          <wps:spPr bwMode="auto">
                            <a:xfrm>
                              <a:off x="1413980" y="10631"/>
                              <a:ext cx="478613" cy="435896"/>
                            </a:xfrm>
                            <a:prstGeom prst="rect">
                              <a:avLst/>
                            </a:prstGeom>
                            <a:noFill/>
                            <a:ln w="9525">
                              <a:noFill/>
                              <a:miter lim="800000"/>
                              <a:headEnd/>
                              <a:tailEnd/>
                            </a:ln>
                          </wps:spPr>
                          <wps:txbx>
                            <w:txbxContent>
                              <w:p w14:paraId="3A149346"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519" name="Text Box 519"/>
                          <wps:cNvSpPr txBox="1">
                            <a:spLocks noChangeArrowheads="1"/>
                          </wps:cNvSpPr>
                          <wps:spPr bwMode="auto">
                            <a:xfrm>
                              <a:off x="2838894" y="0"/>
                              <a:ext cx="389255" cy="370840"/>
                            </a:xfrm>
                            <a:prstGeom prst="rect">
                              <a:avLst/>
                            </a:prstGeom>
                            <a:noFill/>
                            <a:ln w="9525">
                              <a:noFill/>
                              <a:miter lim="800000"/>
                              <a:headEnd/>
                              <a:tailEnd/>
                            </a:ln>
                          </wps:spPr>
                          <wps:txbx>
                            <w:txbxContent>
                              <w:p w14:paraId="5E728E09"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520" name="Text Box 520"/>
                          <wps:cNvSpPr txBox="1">
                            <a:spLocks noChangeArrowheads="1"/>
                          </wps:cNvSpPr>
                          <wps:spPr bwMode="auto">
                            <a:xfrm>
                              <a:off x="4252573" y="0"/>
                              <a:ext cx="478914" cy="414670"/>
                            </a:xfrm>
                            <a:prstGeom prst="rect">
                              <a:avLst/>
                            </a:prstGeom>
                            <a:noFill/>
                            <a:ln w="9525">
                              <a:noFill/>
                              <a:miter lim="800000"/>
                              <a:headEnd/>
                              <a:tailEnd/>
                            </a:ln>
                          </wps:spPr>
                          <wps:txbx>
                            <w:txbxContent>
                              <w:p w14:paraId="377C09E1"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d)</w:t>
                                </w:r>
                              </w:p>
                            </w:txbxContent>
                          </wps:txbx>
                          <wps:bodyPr rot="0" vert="horz" wrap="square" lIns="91440" tIns="45720" rIns="91440" bIns="45720" anchor="t" anchorCtr="0">
                            <a:noAutofit/>
                          </wps:bodyPr>
                        </wps:wsp>
                        <wps:wsp>
                          <wps:cNvPr id="521" name="Text Box 2"/>
                          <wps:cNvSpPr txBox="1">
                            <a:spLocks noChangeArrowheads="1"/>
                          </wps:cNvSpPr>
                          <wps:spPr bwMode="auto">
                            <a:xfrm>
                              <a:off x="308312" y="2041119"/>
                              <a:ext cx="941069" cy="481329"/>
                            </a:xfrm>
                            <a:prstGeom prst="rect">
                              <a:avLst/>
                            </a:prstGeom>
                            <a:noFill/>
                            <a:ln w="9525">
                              <a:noFill/>
                              <a:miter lim="800000"/>
                              <a:headEnd/>
                              <a:tailEnd/>
                            </a:ln>
                          </wps:spPr>
                          <wps:txbx>
                            <w:txbxContent>
                              <w:p w14:paraId="3DC14744"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AtEPFL9</w:t>
                                </w:r>
                              </w:p>
                            </w:txbxContent>
                          </wps:txbx>
                          <wps:bodyPr rot="0" vert="horz" wrap="square" lIns="91440" tIns="45720" rIns="91440" bIns="45720" anchor="t" anchorCtr="0">
                            <a:spAutoFit/>
                          </wps:bodyPr>
                        </wps:wsp>
                        <wps:wsp>
                          <wps:cNvPr id="522" name="Text Box 2"/>
                          <wps:cNvSpPr txBox="1">
                            <a:spLocks noChangeArrowheads="1"/>
                          </wps:cNvSpPr>
                          <wps:spPr bwMode="auto">
                            <a:xfrm>
                              <a:off x="2828261" y="2041451"/>
                              <a:ext cx="1656715" cy="480695"/>
                            </a:xfrm>
                            <a:prstGeom prst="rect">
                              <a:avLst/>
                            </a:prstGeom>
                            <a:noFill/>
                            <a:ln w="9525">
                              <a:noFill/>
                              <a:miter lim="800000"/>
                              <a:headEnd/>
                              <a:tailEnd/>
                            </a:ln>
                          </wps:spPr>
                          <wps:txbx>
                            <w:txbxContent>
                              <w:p w14:paraId="06083D16" w14:textId="77777777" w:rsidR="00135FA1" w:rsidRPr="0083341F" w:rsidRDefault="00135FA1" w:rsidP="00083A71">
                                <w:pPr>
                                  <w:rPr>
                                    <w:rFonts w:asciiTheme="majorHAnsi" w:hAnsiTheme="majorHAnsi" w:cstheme="majorHAnsi"/>
                                    <w:sz w:val="24"/>
                                    <w:szCs w:val="24"/>
                                  </w:rPr>
                                </w:pPr>
                                <w:r>
                                  <w:rPr>
                                    <w:rFonts w:asciiTheme="minorHAnsi" w:hAnsiTheme="minorHAnsi" w:cstheme="minorHAnsi"/>
                                    <w:b/>
                                    <w:bCs/>
                                    <w:sz w:val="24"/>
                                    <w:szCs w:val="24"/>
                                  </w:rPr>
                                  <w:t xml:space="preserve"> </w:t>
                                </w:r>
                                <w:r w:rsidRPr="0083341F">
                                  <w:rPr>
                                    <w:rFonts w:asciiTheme="majorHAnsi" w:hAnsiTheme="majorHAnsi" w:cstheme="majorHAnsi"/>
                                    <w:sz w:val="24"/>
                                    <w:szCs w:val="24"/>
                                  </w:rPr>
                                  <w:t>Zm00001d012079</w:t>
                                </w:r>
                              </w:p>
                            </w:txbxContent>
                          </wps:txbx>
                          <wps:bodyPr rot="0" vert="horz" wrap="square" lIns="91440" tIns="45720" rIns="91440" bIns="45720" anchor="t" anchorCtr="0">
                            <a:spAutoFit/>
                          </wps:bodyPr>
                        </wps:wsp>
                        <wps:wsp>
                          <wps:cNvPr id="523" name="Text Box 2"/>
                          <wps:cNvSpPr txBox="1">
                            <a:spLocks noChangeArrowheads="1"/>
                          </wps:cNvSpPr>
                          <wps:spPr bwMode="auto">
                            <a:xfrm>
                              <a:off x="1414131" y="2041451"/>
                              <a:ext cx="1348740" cy="480695"/>
                            </a:xfrm>
                            <a:prstGeom prst="rect">
                              <a:avLst/>
                            </a:prstGeom>
                            <a:noFill/>
                            <a:ln w="9525">
                              <a:noFill/>
                              <a:miter lim="800000"/>
                              <a:headEnd/>
                              <a:tailEnd/>
                            </a:ln>
                          </wps:spPr>
                          <wps:txbx>
                            <w:txbxContent>
                              <w:p w14:paraId="220A6F22"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 xml:space="preserve">Zm00001d042381 </w:t>
                                </w:r>
                              </w:p>
                            </w:txbxContent>
                          </wps:txbx>
                          <wps:bodyPr rot="0" vert="horz" wrap="square" lIns="91440" tIns="45720" rIns="91440" bIns="45720" anchor="t" anchorCtr="0">
                            <a:spAutoFit/>
                          </wps:bodyPr>
                        </wps:wsp>
                        <wps:wsp>
                          <wps:cNvPr id="524" name="Text Box 2"/>
                          <wps:cNvSpPr txBox="1">
                            <a:spLocks noChangeArrowheads="1"/>
                          </wps:cNvSpPr>
                          <wps:spPr bwMode="auto">
                            <a:xfrm>
                              <a:off x="4242391" y="2030818"/>
                              <a:ext cx="1339850" cy="480695"/>
                            </a:xfrm>
                            <a:prstGeom prst="rect">
                              <a:avLst/>
                            </a:prstGeom>
                            <a:noFill/>
                            <a:ln w="9525">
                              <a:noFill/>
                              <a:miter lim="800000"/>
                              <a:headEnd/>
                              <a:tailEnd/>
                            </a:ln>
                          </wps:spPr>
                          <wps:txbx>
                            <w:txbxContent>
                              <w:p w14:paraId="56A11D64"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Zm00001d049795</w:t>
                                </w:r>
                              </w:p>
                            </w:txbxContent>
                          </wps:txbx>
                          <wps:bodyPr rot="0" vert="horz" wrap="square" lIns="91440" tIns="45720" rIns="91440" bIns="45720" anchor="t" anchorCtr="0">
                            <a:spAutoFit/>
                          </wps:bodyPr>
                        </wps:wsp>
                      </wpg:grpSp>
                      <wpg:grpSp>
                        <wpg:cNvPr id="525" name="Group 525"/>
                        <wpg:cNvGrpSpPr/>
                        <wpg:grpSpPr>
                          <a:xfrm>
                            <a:off x="935665" y="2360428"/>
                            <a:ext cx="3628390" cy="457835"/>
                            <a:chOff x="-5787" y="5630"/>
                            <a:chExt cx="3628390" cy="457835"/>
                          </a:xfrm>
                        </wpg:grpSpPr>
                        <wps:wsp>
                          <wps:cNvPr id="526" name="Text Box 2"/>
                          <wps:cNvSpPr txBox="1">
                            <a:spLocks noChangeArrowheads="1"/>
                          </wps:cNvSpPr>
                          <wps:spPr bwMode="auto">
                            <a:xfrm>
                              <a:off x="-5787" y="5630"/>
                              <a:ext cx="3628390" cy="457835"/>
                            </a:xfrm>
                            <a:prstGeom prst="rect">
                              <a:avLst/>
                            </a:prstGeom>
                            <a:noFill/>
                            <a:ln w="9525">
                              <a:noFill/>
                              <a:miter lim="800000"/>
                              <a:headEnd/>
                              <a:tailEnd/>
                            </a:ln>
                          </wps:spPr>
                          <wps:txbx>
                            <w:txbxContent>
                              <w:p w14:paraId="2FD146D0" w14:textId="77777777" w:rsidR="00135FA1" w:rsidRPr="00F060FA" w:rsidRDefault="00135FA1" w:rsidP="00083A71">
                                <w:pPr>
                                  <w:rPr>
                                    <w:rFonts w:asciiTheme="majorHAnsi" w:hAnsiTheme="majorHAnsi" w:cstheme="majorHAnsi"/>
                                  </w:rPr>
                                </w:pPr>
                                <w:r>
                                  <w:rPr>
                                    <w:rFonts w:asciiTheme="majorHAnsi" w:hAnsiTheme="majorHAnsi" w:cstheme="majorHAnsi"/>
                                  </w:rPr>
                                  <w:t>pLDDT:</w:t>
                                </w:r>
                                <w:r>
                                  <w:rPr>
                                    <w:rFonts w:asciiTheme="majorHAnsi" w:hAnsiTheme="majorHAnsi" w:cstheme="majorHAnsi"/>
                                  </w:rPr>
                                  <w:tab/>
                                </w:r>
                                <w:r>
                                  <w:rPr>
                                    <w:rFonts w:asciiTheme="majorHAnsi" w:hAnsiTheme="majorHAnsi" w:cstheme="majorHAnsi"/>
                                  </w:rPr>
                                  <w:tab/>
                                </w:r>
                                <w:r>
                                  <w:rPr>
                                    <w:rFonts w:asciiTheme="majorHAnsi" w:hAnsiTheme="majorHAnsi" w:cstheme="majorHAnsi"/>
                                    <w:noProof/>
                                  </w:rPr>
                                  <w:t xml:space="preserve"> &gt;90            80            70            60            &lt;50</w:t>
                                </w:r>
                              </w:p>
                            </w:txbxContent>
                          </wps:txbx>
                          <wps:bodyPr rot="0" vert="horz" wrap="square" lIns="91440" tIns="45720" rIns="91440" bIns="45720" anchor="t" anchorCtr="0">
                            <a:spAutoFit/>
                          </wps:bodyPr>
                        </wps:wsp>
                        <wps:wsp>
                          <wps:cNvPr id="527" name="Rectangle 527"/>
                          <wps:cNvSpPr/>
                          <wps:spPr>
                            <a:xfrm>
                              <a:off x="819339" y="63374"/>
                              <a:ext cx="182880" cy="159385"/>
                            </a:xfrm>
                            <a:prstGeom prst="rect">
                              <a:avLst/>
                            </a:prstGeom>
                            <a:solidFill>
                              <a:srgbClr val="0000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Rectangle 528"/>
                          <wps:cNvSpPr/>
                          <wps:spPr>
                            <a:xfrm>
                              <a:off x="1416868" y="63374"/>
                              <a:ext cx="182880" cy="159385"/>
                            </a:xfrm>
                            <a:prstGeom prst="rect">
                              <a:avLst/>
                            </a:prstGeom>
                            <a:solidFill>
                              <a:srgbClr val="00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 name="Rectangle 529"/>
                          <wps:cNvSpPr/>
                          <wps:spPr>
                            <a:xfrm>
                              <a:off x="1941969" y="63374"/>
                              <a:ext cx="182880" cy="159385"/>
                            </a:xfrm>
                            <a:prstGeom prst="rect">
                              <a:avLst/>
                            </a:prstGeom>
                            <a:solidFill>
                              <a:srgbClr val="00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0" name="Rectangle 530"/>
                          <wps:cNvSpPr/>
                          <wps:spPr>
                            <a:xfrm>
                              <a:off x="2458016" y="63374"/>
                              <a:ext cx="182880" cy="159385"/>
                            </a:xfrm>
                            <a:prstGeom prst="rect">
                              <a:avLst/>
                            </a:prstGeom>
                            <a:solidFill>
                              <a:srgbClr val="FF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Rectangle 531"/>
                          <wps:cNvSpPr/>
                          <wps:spPr>
                            <a:xfrm>
                              <a:off x="2978591" y="63374"/>
                              <a:ext cx="182880" cy="159385"/>
                            </a:xfrm>
                            <a:prstGeom prst="rect">
                              <a:avLst/>
                            </a:prstGeom>
                            <a:solidFill>
                              <a:srgbClr val="FF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0990E49" id="Group 447" o:spid="_x0000_s1262" style="position:absolute;left:0;text-align:left;margin-left:0;margin-top:225.7pt;width:439.5pt;height:221.9pt;z-index:251512832;mso-position-horizontal-relative:margin;mso-position-vertical-relative:margin" coordsize="55822,28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">
                <v:group id="Group 512" o:spid="_x0000_s1263" style="position:absolute;width:55822;height:25224" coordorigin="" coordsize="55822,2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">
                  <v:shape id="Picture 513" o:spid="_x0000_s1264" type="#_x0000_t75" alt="A picture containing chart&#10;&#10;Description automatically generated" style="position:absolute;left:615;top:615;width:11900;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" stroked="t" strokeweight=".5pt">
                    <v:imagedata r:id="rId156" o:title="A picture containing chart&#10;&#10;Description automatically generated" croptop="24408f" cropbottom="15284f" cropleft="22780f" cropright="35304f"/>
                    <v:path arrowok="t"/>
                  </v:shape>
                  <v:shape id="Picture 514" o:spid="_x0000_s1265" type="#_x0000_t75" alt="A picture containing vector graphics&#10;&#10;Description automatically generated" style="position:absolute;left:14757;top:615;width:11900;height:20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" stroked="t" strokeweight=".5pt">
                    <v:stroke joinstyle="round"/>
                    <v:imagedata r:id="rId157" o:title="A picture containing vector graphics&#10;&#10;Description automatically generated" croptop="26112f" cropbottom="19159f" cropleft="23878f" cropright="34547f"/>
                    <v:path arrowok="t"/>
                  </v:shape>
                  <v:shape id="Picture 515" o:spid="_x0000_s1266" type="#_x0000_t75" alt="A picture containing vector graphics&#10;&#10;Description automatically generated" style="position:absolute;left:43146;top:615;width:11734;height:20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" stroked="t" strokeweight=".5pt">
                    <v:stroke joinstyle="round"/>
                    <v:imagedata r:id="rId158" o:title="A picture containing vector graphics&#10;&#10;Description automatically generated" croptop="23943f" cropbottom="7645f" cropleft="26016f" cropright="32002f"/>
                    <v:path arrowok="t"/>
                  </v:shape>
                  <v:shape id="Picture 516" o:spid="_x0000_s1267" type="#_x0000_t75" alt="A picture containing map&#10;&#10;Description automatically generated" style="position:absolute;left:29004;top:615;width:11900;height:20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" stroked="t" strokeweight=".5pt">
                    <v:stroke joinstyle="round"/>
                    <v:imagedata r:id="rId159" o:title="A picture containing map&#10;&#10;Description automatically generated" croptop="25627f" cropbottom="18984f" cropleft="25629f" cropright="33934f"/>
                    <v:path arrowok="t"/>
                  </v:shape>
                  <v:shape id="Text Box 517" o:spid="_x0000_s1268" type="#_x0000_t202" style="position:absolute;top:106;width:4784;height:4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" filled="f" stroked="f">
                    <v:textbox>
                      <w:txbxContent>
                        <w:p w14:paraId="0EAFFB08"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a)</w:t>
                          </w:r>
                        </w:p>
                      </w:txbxContent>
                    </v:textbox>
                  </v:shape>
                  <v:shape id="Text Box 518" o:spid="_x0000_s1269" type="#_x0000_t202" style="position:absolute;left:14139;top:106;width:4786;height:4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" filled="f" stroked="f">
                    <v:textbox>
                      <w:txbxContent>
                        <w:p w14:paraId="3A149346"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b)</w:t>
                          </w:r>
                        </w:p>
                      </w:txbxContent>
                    </v:textbox>
                  </v:shape>
                  <v:shape id="Text Box 519" o:spid="_x0000_s1270" type="#_x0000_t202" style="position:absolute;left:28388;width:3893;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" filled="f" stroked="f">
                    <v:textbox>
                      <w:txbxContent>
                        <w:p w14:paraId="5E728E09"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c)</w:t>
                          </w:r>
                        </w:p>
                      </w:txbxContent>
                    </v:textbox>
                  </v:shape>
                  <v:shape id="Text Box 520" o:spid="_x0000_s1271" type="#_x0000_t202" style="position:absolute;left:42525;width:478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" filled="f" stroked="f">
                    <v:textbox>
                      <w:txbxContent>
                        <w:p w14:paraId="377C09E1"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d)</w:t>
                          </w:r>
                        </w:p>
                      </w:txbxContent>
                    </v:textbox>
                  </v:shape>
                  <v:shape id="_x0000_s1272" type="#_x0000_t202" style="position:absolute;left:3083;top:20411;width:9410;height:4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" filled="f" stroked="f">
                    <v:textbox style="mso-fit-shape-to-text:t">
                      <w:txbxContent>
                        <w:p w14:paraId="3DC14744"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AtEPFL9</w:t>
                          </w:r>
                        </w:p>
                      </w:txbxContent>
                    </v:textbox>
                  </v:shape>
                  <v:shape id="_x0000_s1273" type="#_x0000_t202" style="position:absolute;left:28282;top:20414;width:16567;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" filled="f" stroked="f">
                    <v:textbox style="mso-fit-shape-to-text:t">
                      <w:txbxContent>
                        <w:p w14:paraId="06083D16" w14:textId="77777777" w:rsidR="00135FA1" w:rsidRPr="0083341F" w:rsidRDefault="00135FA1" w:rsidP="00083A71">
                          <w:pPr>
                            <w:rPr>
                              <w:rFonts w:asciiTheme="majorHAnsi" w:hAnsiTheme="majorHAnsi" w:cstheme="majorHAnsi"/>
                              <w:sz w:val="24"/>
                              <w:szCs w:val="24"/>
                            </w:rPr>
                          </w:pPr>
                          <w:r>
                            <w:rPr>
                              <w:rFonts w:asciiTheme="minorHAnsi" w:hAnsiTheme="minorHAnsi" w:cstheme="minorHAnsi"/>
                              <w:b/>
                              <w:bCs/>
                              <w:sz w:val="24"/>
                              <w:szCs w:val="24"/>
                            </w:rPr>
                            <w:t xml:space="preserve"> </w:t>
                          </w:r>
                          <w:r w:rsidRPr="0083341F">
                            <w:rPr>
                              <w:rFonts w:asciiTheme="majorHAnsi" w:hAnsiTheme="majorHAnsi" w:cstheme="majorHAnsi"/>
                              <w:sz w:val="24"/>
                              <w:szCs w:val="24"/>
                            </w:rPr>
                            <w:t>Zm00001d012079</w:t>
                          </w:r>
                        </w:p>
                      </w:txbxContent>
                    </v:textbox>
                  </v:shape>
                  <v:shape id="_x0000_s1274" type="#_x0000_t202" style="position:absolute;left:14141;top:20414;width:13487;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" filled="f" stroked="f">
                    <v:textbox style="mso-fit-shape-to-text:t">
                      <w:txbxContent>
                        <w:p w14:paraId="220A6F22"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 xml:space="preserve">Zm00001d042381 </w:t>
                          </w:r>
                        </w:p>
                      </w:txbxContent>
                    </v:textbox>
                  </v:shape>
                  <v:shape id="_x0000_s1275" type="#_x0000_t202" style="position:absolute;left:42423;top:20308;width:13399;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" filled="f" stroked="f">
                    <v:textbox style="mso-fit-shape-to-text:t">
                      <w:txbxContent>
                        <w:p w14:paraId="56A11D64" w14:textId="77777777" w:rsidR="00135FA1" w:rsidRPr="0083341F" w:rsidRDefault="00135FA1" w:rsidP="00083A71">
                          <w:pPr>
                            <w:rPr>
                              <w:rFonts w:asciiTheme="majorHAnsi" w:hAnsiTheme="majorHAnsi" w:cstheme="majorHAnsi"/>
                              <w:sz w:val="24"/>
                              <w:szCs w:val="24"/>
                            </w:rPr>
                          </w:pPr>
                          <w:r w:rsidRPr="0083341F">
                            <w:rPr>
                              <w:rFonts w:asciiTheme="majorHAnsi" w:hAnsiTheme="majorHAnsi" w:cstheme="majorHAnsi"/>
                              <w:sz w:val="24"/>
                              <w:szCs w:val="24"/>
                            </w:rPr>
                            <w:t>Zm00001d049795</w:t>
                          </w:r>
                        </w:p>
                      </w:txbxContent>
                    </v:textbox>
                  </v:shape>
                </v:group>
                <v:group id="Group 525" o:spid="_x0000_s1276" style="position:absolute;left:9356;top:23604;width:36284;height:4578" coordorigin="-57,56" coordsize="36283,4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">
                  <v:shape id="_x0000_s1277" type="#_x0000_t202" style="position:absolute;left:-57;top:56;width:36283;height:4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" filled="f" stroked="f">
                    <v:textbox style="mso-fit-shape-to-text:t">
                      <w:txbxContent>
                        <w:p w14:paraId="2FD146D0" w14:textId="77777777" w:rsidR="00135FA1" w:rsidRPr="00F060FA" w:rsidRDefault="00135FA1" w:rsidP="00083A71">
                          <w:pPr>
                            <w:rPr>
                              <w:rFonts w:asciiTheme="majorHAnsi" w:hAnsiTheme="majorHAnsi" w:cstheme="majorHAnsi"/>
                            </w:rPr>
                          </w:pPr>
                          <w:r>
                            <w:rPr>
                              <w:rFonts w:asciiTheme="majorHAnsi" w:hAnsiTheme="majorHAnsi" w:cstheme="majorHAnsi"/>
                            </w:rPr>
                            <w:t>pLDDT:</w:t>
                          </w:r>
                          <w:r>
                            <w:rPr>
                              <w:rFonts w:asciiTheme="majorHAnsi" w:hAnsiTheme="majorHAnsi" w:cstheme="majorHAnsi"/>
                            </w:rPr>
                            <w:tab/>
                          </w:r>
                          <w:r>
                            <w:rPr>
                              <w:rFonts w:asciiTheme="majorHAnsi" w:hAnsiTheme="majorHAnsi" w:cstheme="majorHAnsi"/>
                            </w:rPr>
                            <w:tab/>
                          </w:r>
                          <w:r>
                            <w:rPr>
                              <w:rFonts w:asciiTheme="majorHAnsi" w:hAnsiTheme="majorHAnsi" w:cstheme="majorHAnsi"/>
                              <w:noProof/>
                            </w:rPr>
                            <w:t xml:space="preserve"> &gt;90            80            70            60            &lt;50</w:t>
                          </w:r>
                        </w:p>
                      </w:txbxContent>
                    </v:textbox>
                  </v:shape>
                  <v:rect id="Rectangle 527" o:spid="_x0000_s1278" style="position:absolute;left:8193;top:633;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" fillcolor="blue" stroked="f" strokeweight="1pt"/>
                  <v:rect id="Rectangle 528" o:spid="_x0000_s1279" style="position:absolute;left:14168;top:633;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" fillcolor="aqua" stroked="f" strokeweight="1pt"/>
                  <v:rect id="Rectangle 529" o:spid="_x0000_s1280" style="position:absolute;left:19419;top:633;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" fillcolor="lime" stroked="f" strokeweight="1pt"/>
                  <v:rect id="Rectangle 530" o:spid="_x0000_s1281" style="position:absolute;left:24580;top:633;width:1828;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" fillcolor="yellow" stroked="f" strokeweight="1pt"/>
                  <v:rect id="Rectangle 531" o:spid="_x0000_s1282" style="position:absolute;left:29785;top:633;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" fillcolor="red" stroked="f" strokeweight="1pt"/>
                </v:group>
                <w10:wrap anchorx="margin" anchory="margin"/>
              </v:group>
            </w:pict>
          </mc:Fallback>
        </mc:AlternateContent>
      </w:r>
    </w:p>
    <w:p w14:paraId="38CB2C33" w14:textId="77777777" w:rsidR="00083A71" w:rsidRPr="00F71ECE" w:rsidRDefault="00083A71" w:rsidP="00083A71">
      <w:pPr>
        <w:spacing w:after="0" w:line="240" w:lineRule="auto"/>
        <w:rPr>
          <w:rFonts w:asciiTheme="majorHAnsi" w:hAnsiTheme="majorHAnsi" w:cstheme="majorHAnsi"/>
          <w:b/>
          <w:bCs/>
          <w:sz w:val="21"/>
        </w:rPr>
      </w:pPr>
    </w:p>
    <w:p w14:paraId="656B720C" w14:textId="77777777" w:rsidR="00083A71" w:rsidRPr="00F71ECE" w:rsidRDefault="00083A71" w:rsidP="00083A71">
      <w:pPr>
        <w:spacing w:after="0" w:line="240" w:lineRule="auto"/>
        <w:rPr>
          <w:rFonts w:asciiTheme="majorHAnsi" w:hAnsiTheme="majorHAnsi" w:cstheme="majorHAnsi"/>
          <w:b/>
          <w:bCs/>
          <w:sz w:val="21"/>
        </w:rPr>
      </w:pPr>
    </w:p>
    <w:p w14:paraId="6603282C" w14:textId="77777777" w:rsidR="00083A71" w:rsidRPr="00F71ECE" w:rsidRDefault="00083A71" w:rsidP="00083A71">
      <w:pPr>
        <w:spacing w:after="0" w:line="240" w:lineRule="auto"/>
        <w:rPr>
          <w:sz w:val="21"/>
        </w:rPr>
      </w:pPr>
    </w:p>
    <w:p w14:paraId="22291CD1" w14:textId="77777777" w:rsidR="00083A71" w:rsidRPr="00F71ECE" w:rsidRDefault="00083A71" w:rsidP="00083A71">
      <w:pPr>
        <w:spacing w:after="0" w:line="240" w:lineRule="auto"/>
        <w:rPr>
          <w:sz w:val="21"/>
        </w:rPr>
      </w:pPr>
    </w:p>
    <w:p w14:paraId="1E4348EE" w14:textId="77777777" w:rsidR="00083A71" w:rsidRPr="00F71ECE" w:rsidRDefault="00083A71" w:rsidP="00083A71">
      <w:pPr>
        <w:spacing w:after="0" w:line="240" w:lineRule="auto"/>
        <w:rPr>
          <w:sz w:val="21"/>
        </w:rPr>
      </w:pPr>
    </w:p>
    <w:p w14:paraId="1651A57C" w14:textId="77777777" w:rsidR="00083A71" w:rsidRPr="00F71ECE" w:rsidRDefault="00083A71" w:rsidP="00083A71">
      <w:pPr>
        <w:spacing w:after="0" w:line="240" w:lineRule="auto"/>
        <w:rPr>
          <w:sz w:val="21"/>
        </w:rPr>
      </w:pPr>
    </w:p>
    <w:p w14:paraId="5546436A" w14:textId="77777777" w:rsidR="00083A71" w:rsidRPr="00F71ECE" w:rsidRDefault="00083A71" w:rsidP="00083A71">
      <w:pPr>
        <w:spacing w:after="0" w:line="240" w:lineRule="auto"/>
        <w:rPr>
          <w:sz w:val="21"/>
        </w:rPr>
      </w:pPr>
    </w:p>
    <w:p w14:paraId="03950A49" w14:textId="77777777" w:rsidR="00083A71" w:rsidRPr="00F71ECE" w:rsidRDefault="00083A71" w:rsidP="00083A71">
      <w:pPr>
        <w:spacing w:after="0" w:line="240" w:lineRule="auto"/>
        <w:rPr>
          <w:sz w:val="21"/>
        </w:rPr>
      </w:pPr>
    </w:p>
    <w:p w14:paraId="07B83EA8" w14:textId="77777777" w:rsidR="00083A71" w:rsidRPr="00F71ECE" w:rsidRDefault="00083A71" w:rsidP="00083A71">
      <w:pPr>
        <w:spacing w:after="0" w:line="240" w:lineRule="auto"/>
        <w:rPr>
          <w:sz w:val="21"/>
        </w:rPr>
      </w:pPr>
    </w:p>
    <w:p w14:paraId="424865FC" w14:textId="77777777" w:rsidR="00083A71" w:rsidRPr="00F71ECE" w:rsidRDefault="00083A71" w:rsidP="00083A71">
      <w:pPr>
        <w:spacing w:after="0" w:line="240" w:lineRule="auto"/>
        <w:rPr>
          <w:sz w:val="21"/>
        </w:rPr>
      </w:pPr>
    </w:p>
    <w:p w14:paraId="6E7D3BCD" w14:textId="77777777" w:rsidR="00083A71" w:rsidRPr="00F71ECE" w:rsidRDefault="00083A71" w:rsidP="00083A71">
      <w:pPr>
        <w:spacing w:after="0" w:line="240" w:lineRule="auto"/>
        <w:rPr>
          <w:sz w:val="21"/>
        </w:rPr>
      </w:pPr>
    </w:p>
    <w:p w14:paraId="556C1DB5" w14:textId="77777777" w:rsidR="00083A71" w:rsidRPr="00F71ECE" w:rsidRDefault="00083A71" w:rsidP="00083A71">
      <w:pPr>
        <w:spacing w:after="0" w:line="240" w:lineRule="auto"/>
        <w:rPr>
          <w:sz w:val="21"/>
        </w:rPr>
      </w:pPr>
    </w:p>
    <w:p w14:paraId="2FBC9ADF" w14:textId="77777777" w:rsidR="00083A71" w:rsidRPr="00F71ECE" w:rsidRDefault="00083A71" w:rsidP="00083A71">
      <w:pPr>
        <w:spacing w:after="0" w:line="240" w:lineRule="auto"/>
        <w:rPr>
          <w:sz w:val="21"/>
        </w:rPr>
      </w:pPr>
    </w:p>
    <w:p w14:paraId="718E28FC" w14:textId="77777777" w:rsidR="00083A71" w:rsidRPr="00F71ECE" w:rsidRDefault="00083A71" w:rsidP="00083A71">
      <w:pPr>
        <w:spacing w:after="0" w:line="240" w:lineRule="auto"/>
        <w:rPr>
          <w:b/>
          <w:bCs/>
          <w:sz w:val="21"/>
        </w:rPr>
      </w:pPr>
    </w:p>
    <w:p w14:paraId="75C752CA" w14:textId="77777777" w:rsidR="00083A71" w:rsidRPr="00F71ECE" w:rsidRDefault="00083A71" w:rsidP="00083A71">
      <w:pPr>
        <w:spacing w:after="0" w:line="240" w:lineRule="auto"/>
        <w:rPr>
          <w:b/>
          <w:bCs/>
          <w:sz w:val="21"/>
        </w:rPr>
      </w:pPr>
    </w:p>
    <w:p w14:paraId="7AC00A56" w14:textId="77777777" w:rsidR="00083A71" w:rsidRPr="00F71ECE" w:rsidRDefault="00083A71" w:rsidP="00083A71">
      <w:pPr>
        <w:spacing w:after="0" w:line="240" w:lineRule="auto"/>
        <w:rPr>
          <w:b/>
          <w:bCs/>
          <w:sz w:val="21"/>
        </w:rPr>
      </w:pPr>
    </w:p>
    <w:p w14:paraId="3459884B" w14:textId="77777777" w:rsidR="00083A71" w:rsidRPr="00F71ECE" w:rsidRDefault="00083A71" w:rsidP="00083A71">
      <w:pPr>
        <w:spacing w:after="0" w:line="240" w:lineRule="auto"/>
        <w:rPr>
          <w:b/>
          <w:bCs/>
          <w:sz w:val="21"/>
        </w:rPr>
      </w:pPr>
    </w:p>
    <w:p w14:paraId="69CE733F" w14:textId="77777777" w:rsidR="00083A71" w:rsidRPr="00F71ECE" w:rsidRDefault="00083A71" w:rsidP="00083A71">
      <w:pPr>
        <w:spacing w:after="0" w:line="240" w:lineRule="auto"/>
        <w:rPr>
          <w:b/>
          <w:bCs/>
          <w:sz w:val="21"/>
        </w:rPr>
      </w:pPr>
    </w:p>
    <w:p w14:paraId="30281519" w14:textId="77777777" w:rsidR="00083A71" w:rsidRPr="00F71ECE" w:rsidRDefault="00083A71" w:rsidP="00083A71">
      <w:pPr>
        <w:spacing w:after="0" w:line="276" w:lineRule="auto"/>
        <w:rPr>
          <w:sz w:val="21"/>
          <w:szCs w:val="21"/>
        </w:rPr>
      </w:pPr>
      <w:bookmarkStart w:id="47" w:name="_Hlk138970005"/>
      <w:r w:rsidRPr="00F71ECE">
        <w:rPr>
          <w:b/>
          <w:bCs/>
          <w:sz w:val="21"/>
          <w:szCs w:val="21"/>
        </w:rPr>
        <w:t>F</w:t>
      </w:r>
      <w:bookmarkStart w:id="48" w:name="_Hlk138970254"/>
      <w:r w:rsidRPr="00F71ECE">
        <w:rPr>
          <w:b/>
          <w:bCs/>
          <w:sz w:val="21"/>
          <w:szCs w:val="21"/>
        </w:rPr>
        <w:t>igure 4.</w:t>
      </w:r>
      <w:r>
        <w:rPr>
          <w:b/>
          <w:bCs/>
          <w:sz w:val="21"/>
          <w:szCs w:val="21"/>
        </w:rPr>
        <w:t>3</w:t>
      </w:r>
      <w:r w:rsidRPr="00F71ECE">
        <w:rPr>
          <w:b/>
          <w:bCs/>
          <w:sz w:val="21"/>
          <w:szCs w:val="21"/>
        </w:rPr>
        <w:t>. Predicted structures of putative maize EPFL9 mature peptides.</w:t>
      </w:r>
      <w:bookmarkEnd w:id="48"/>
      <w:r w:rsidRPr="00F71ECE">
        <w:rPr>
          <w:sz w:val="21"/>
          <w:szCs w:val="21"/>
        </w:rPr>
        <w:t xml:space="preserve"> </w:t>
      </w:r>
      <w:bookmarkEnd w:id="47"/>
      <w:r w:rsidRPr="00F71ECE">
        <w:rPr>
          <w:sz w:val="21"/>
          <w:szCs w:val="21"/>
        </w:rPr>
        <w:t xml:space="preserve">Ribbon 3D models depicting the mature peptide structures of </w:t>
      </w:r>
      <w:r w:rsidRPr="00F71ECE">
        <w:rPr>
          <w:b/>
          <w:bCs/>
          <w:sz w:val="21"/>
          <w:szCs w:val="21"/>
        </w:rPr>
        <w:t>(a)</w:t>
      </w:r>
      <w:r w:rsidRPr="00F71ECE">
        <w:rPr>
          <w:sz w:val="21"/>
          <w:szCs w:val="21"/>
        </w:rPr>
        <w:t xml:space="preserve"> AtEPFL9 (At4g12970), previously determined by NMR and </w:t>
      </w:r>
      <w:r w:rsidRPr="00F71ECE">
        <w:rPr>
          <w:b/>
          <w:bCs/>
          <w:sz w:val="21"/>
          <w:szCs w:val="21"/>
        </w:rPr>
        <w:t>(b-d)</w:t>
      </w:r>
      <w:r w:rsidRPr="00F71ECE">
        <w:rPr>
          <w:sz w:val="21"/>
          <w:szCs w:val="21"/>
        </w:rPr>
        <w:t xml:space="preserve"> maize EPFL9-like paralogues, predicted via homology modelling by </w:t>
      </w:r>
      <w:proofErr w:type="spellStart"/>
      <w:r w:rsidRPr="00F71ECE">
        <w:rPr>
          <w:sz w:val="21"/>
          <w:szCs w:val="21"/>
        </w:rPr>
        <w:t>Alphafold</w:t>
      </w:r>
      <w:proofErr w:type="spellEnd"/>
      <w:r w:rsidRPr="00F71ECE">
        <w:rPr>
          <w:sz w:val="21"/>
          <w:szCs w:val="21"/>
        </w:rPr>
        <w:t xml:space="preserve"> 2.0 software. Protein structures were subsequently visualised using </w:t>
      </w:r>
      <w:proofErr w:type="spellStart"/>
      <w:r w:rsidRPr="00F71ECE">
        <w:rPr>
          <w:sz w:val="21"/>
          <w:szCs w:val="21"/>
        </w:rPr>
        <w:t>PyMOL</w:t>
      </w:r>
      <w:proofErr w:type="spellEnd"/>
      <w:r w:rsidRPr="00F71ECE">
        <w:rPr>
          <w:sz w:val="21"/>
          <w:szCs w:val="21"/>
        </w:rPr>
        <w:t xml:space="preserve"> and cropped to display the C-terminal domain. Models are coloured by their per-residue confidence score (predicted local distance difference test (pLDDT) score), with values greater than 90 indicating high modelling confidence.</w:t>
      </w:r>
    </w:p>
    <w:p w14:paraId="0CBE386D" w14:textId="77777777" w:rsidR="00083A71" w:rsidRPr="00F71ECE" w:rsidRDefault="00083A71" w:rsidP="00083A71">
      <w:pPr>
        <w:spacing w:after="0" w:line="240" w:lineRule="auto"/>
        <w:rPr>
          <w:sz w:val="21"/>
        </w:rPr>
      </w:pPr>
    </w:p>
    <w:p w14:paraId="788766FD" w14:textId="77777777" w:rsidR="00083A71" w:rsidRPr="00F71ECE" w:rsidRDefault="00083A71" w:rsidP="00083A71"/>
    <w:p w14:paraId="7D86FD5B" w14:textId="77777777" w:rsidR="00083A71" w:rsidRPr="00F71ECE" w:rsidRDefault="00083A71" w:rsidP="00083A71"/>
    <w:p w14:paraId="3EB2793B" w14:textId="77777777" w:rsidR="00083A71" w:rsidRPr="00F71ECE" w:rsidRDefault="00083A71" w:rsidP="00083A71"/>
    <w:p w14:paraId="5FE198EF" w14:textId="77777777" w:rsidR="00083A71" w:rsidRPr="00F71ECE" w:rsidRDefault="00083A71" w:rsidP="00083A71"/>
    <w:p w14:paraId="6CB4F41E" w14:textId="77777777" w:rsidR="00083A71" w:rsidRPr="00F71ECE" w:rsidRDefault="00083A71" w:rsidP="00083A71">
      <w:pPr>
        <w:spacing w:after="0" w:line="240" w:lineRule="auto"/>
        <w:rPr>
          <w:sz w:val="21"/>
        </w:rPr>
      </w:pPr>
    </w:p>
    <w:p w14:paraId="7506274B" w14:textId="77777777" w:rsidR="00083A71" w:rsidRPr="00F71ECE" w:rsidRDefault="00083A71" w:rsidP="00945E1B">
      <w:pPr>
        <w:ind w:firstLine="720"/>
      </w:pPr>
      <w:r w:rsidRPr="00F71ECE">
        <w:lastRenderedPageBreak/>
        <w:t>The publicly available RNA-</w:t>
      </w:r>
      <w:proofErr w:type="spellStart"/>
      <w:r w:rsidRPr="00F71ECE">
        <w:t>seq</w:t>
      </w:r>
      <w:proofErr w:type="spellEnd"/>
      <w:r w:rsidRPr="00F71ECE">
        <w:t xml:space="preserve"> dataset provided by </w:t>
      </w:r>
      <w:r w:rsidRPr="00F71ECE">
        <w:fldChar w:fldCharType="begin"/>
      </w:r>
      <w:r>
        <w:instrText xml:space="preserve"> ADDIN ZOTERO_ITEM CSL_CITATION {"citationID":"2H9XP9nI","properties":{"formattedCitation":"(Walley {\\i{}et al.}, 2016)","plainCitation":"(Walley et al., 2016)","dontUpdate":true,"noteIndex":0},"citationItems":[{"id":138,"uris":["http://zotero.org/users/local/Hcd06Tc7/items/FP7AAE3E"],"itemData":{"id":138,"type":"article-journal","abstract":"Coexpression networks and gene regulatory networks (GRNs) are emerging as important tools for predicting functional roles of individual genes at a system-wide scale. To enable network reconstructions, we built a large-scale gene expression atlas composed of 62,547 messenger RNAs (mRNAs), 17,862 nonmodified proteins, and 6227 phosphoproteins harboring 31,595 phosphorylation sites quantified across maize development. Networks in which nodes are genes connected on the basis of highly correlated expression patterns of mRNAs were very different from networks that were based on coexpression of proteins. Roughly 85% of highly interconnected hubs were not conserved in expression between RNA and protein networks. However, networks from either data type were enriched in similar ontological categories and were effective in predicting known regulatory relationships. Integration of mRNA, protein, and phosphoprotein data sets greatly improved the predictive power of GRNs.","container-title":"Science","DOI":"10.1126/science.aag1125","issue":"6301","note":"publisher: American Association for the Advancement of Science","page":"814-818","source":"science.org (Atypon)","title":"Integration of omic networks in a developmental atlas of maize","volume":"353","author":[{"family":"Walley","given":"Justin W."},{"family":"Sartor","given":"Ryan C."},{"family":"Shen","given":"Zhouxin"},{"family":"Schmitz","given":"Robert J."},{"family":"Wu","given":"Kevin J."},{"family":"Urich","given":"Mark A."},{"family":"Nery","given":"Joseph R."},{"family":"Smith","given":"Laurie G."},{"family":"Schnable","given":"James C."},{"family":"Ecker","given":"Joseph. R."},{"family":"Briggs","given":"Steven P."}],"issued":{"date-parts":[["2016",8,19]]}}}],"schema":"https://github.com/citation-style-language/schema/raw/master/csl-citation.json"} </w:instrText>
      </w:r>
      <w:r w:rsidRPr="00F71ECE">
        <w:fldChar w:fldCharType="separate"/>
      </w:r>
      <w:r w:rsidRPr="00F71ECE">
        <w:rPr>
          <w:szCs w:val="24"/>
        </w:rPr>
        <w:t xml:space="preserve">Walley </w:t>
      </w:r>
      <w:r w:rsidRPr="0033099E">
        <w:rPr>
          <w:szCs w:val="24"/>
        </w:rPr>
        <w:t>et al.</w:t>
      </w:r>
      <w:r w:rsidRPr="00F71ECE">
        <w:rPr>
          <w:szCs w:val="24"/>
        </w:rPr>
        <w:t xml:space="preserve"> (2016)</w:t>
      </w:r>
      <w:r w:rsidRPr="00F71ECE">
        <w:fldChar w:fldCharType="end"/>
      </w:r>
      <w:r w:rsidRPr="00F71ECE">
        <w:t xml:space="preserve"> was used to compare the expression profiles of each of the maize </w:t>
      </w:r>
      <w:r w:rsidRPr="00F71ECE">
        <w:rPr>
          <w:i/>
          <w:iCs/>
        </w:rPr>
        <w:t>EPFL9</w:t>
      </w:r>
      <w:r w:rsidRPr="00F71ECE">
        <w:t xml:space="preserve">-like genes. Within the ‘stomatal division zone’ of the developing maize leaf tissue, which is expected to have the highest EPF expression, </w:t>
      </w:r>
      <w:r w:rsidRPr="00F71ECE">
        <w:rPr>
          <w:i/>
          <w:iCs/>
        </w:rPr>
        <w:t xml:space="preserve">ZmEPFL9-1a </w:t>
      </w:r>
      <w:r w:rsidRPr="00F71ECE">
        <w:t xml:space="preserve">was expressed three times higher than </w:t>
      </w:r>
      <w:r w:rsidRPr="00F71ECE">
        <w:rPr>
          <w:i/>
          <w:iCs/>
        </w:rPr>
        <w:t>ZmEPFL9-1b</w:t>
      </w:r>
      <w:r w:rsidRPr="00F71ECE">
        <w:t xml:space="preserve">, with transcript expression levels of 122 and 39 TPM, respectively (Figure 4.4). Both </w:t>
      </w:r>
      <w:r w:rsidRPr="00F71ECE">
        <w:rPr>
          <w:i/>
          <w:iCs/>
        </w:rPr>
        <w:t xml:space="preserve">ZmEPFL9-1a </w:t>
      </w:r>
      <w:r w:rsidRPr="00F71ECE">
        <w:t xml:space="preserve">and </w:t>
      </w:r>
      <w:r w:rsidRPr="00F71ECE">
        <w:rPr>
          <w:i/>
          <w:iCs/>
        </w:rPr>
        <w:t>ZmEPFL9-1b</w:t>
      </w:r>
      <w:r w:rsidRPr="00F71ECE">
        <w:t xml:space="preserve"> also showed moderately high expression levels (&gt;18 TPM) in other tissues undergoing vegetative leaf growth and development. However, no expression was detected for </w:t>
      </w:r>
      <w:r w:rsidRPr="00F71ECE">
        <w:rPr>
          <w:i/>
          <w:iCs/>
        </w:rPr>
        <w:t xml:space="preserve">ZmEPFL9-2 </w:t>
      </w:r>
      <w:r w:rsidRPr="00F71ECE">
        <w:t xml:space="preserve">in any of these regions, suggesting it is unlikely to be involved in stomatal development. Instead, </w:t>
      </w:r>
      <w:r w:rsidRPr="00F71ECE">
        <w:rPr>
          <w:i/>
          <w:iCs/>
        </w:rPr>
        <w:t xml:space="preserve">ZmEPFL9-2 </w:t>
      </w:r>
      <w:r w:rsidRPr="00F71ECE">
        <w:t xml:space="preserve">was predominantly expressed in the post-pollination developing embryo, where </w:t>
      </w:r>
      <w:r w:rsidRPr="00F71ECE">
        <w:rPr>
          <w:i/>
          <w:iCs/>
        </w:rPr>
        <w:t xml:space="preserve">ZmEPFL9-1b </w:t>
      </w:r>
      <w:r w:rsidRPr="00F71ECE">
        <w:t xml:space="preserve">was also expressed. </w:t>
      </w:r>
    </w:p>
    <w:p w14:paraId="081E66F4" w14:textId="77777777" w:rsidR="00083A71" w:rsidRPr="00F71ECE" w:rsidRDefault="00945E1B" w:rsidP="00083A71">
      <w:pPr>
        <w:ind w:firstLine="720"/>
      </w:pPr>
      <w:r w:rsidRPr="00F71ECE">
        <w:rPr>
          <w:noProof/>
          <w:lang w:val="en-US" w:eastAsia="en-US"/>
        </w:rPr>
        <w:drawing>
          <wp:anchor distT="0" distB="0" distL="114300" distR="114300" simplePos="0" relativeHeight="251594752" behindDoc="0" locked="0" layoutInCell="1" allowOverlap="1" wp14:anchorId="0303A932" wp14:editId="3E7E8B07">
            <wp:simplePos x="0" y="0"/>
            <wp:positionH relativeFrom="margin">
              <wp:posOffset>0</wp:posOffset>
            </wp:positionH>
            <wp:positionV relativeFrom="page">
              <wp:posOffset>3712682</wp:posOffset>
            </wp:positionV>
            <wp:extent cx="5504815" cy="4284980"/>
            <wp:effectExtent l="0" t="0" r="0" b="0"/>
            <wp:wrapNone/>
            <wp:docPr id="194" name="Picture 19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screenshot of a computer screen&#10;&#10;Description automatically generated with low confidence"/>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504815" cy="4284980"/>
                    </a:xfrm>
                    <a:prstGeom prst="rect">
                      <a:avLst/>
                    </a:prstGeom>
                  </pic:spPr>
                </pic:pic>
              </a:graphicData>
            </a:graphic>
          </wp:anchor>
        </w:drawing>
      </w:r>
    </w:p>
    <w:p w14:paraId="1160581D" w14:textId="77777777" w:rsidR="00083A71" w:rsidRPr="00F71ECE" w:rsidRDefault="00083A71" w:rsidP="00083A71">
      <w:pPr>
        <w:ind w:firstLine="720"/>
      </w:pPr>
    </w:p>
    <w:p w14:paraId="3821103A" w14:textId="77777777" w:rsidR="00083A71" w:rsidRPr="00F71ECE" w:rsidRDefault="00083A71" w:rsidP="00083A71">
      <w:pPr>
        <w:ind w:firstLine="720"/>
      </w:pPr>
    </w:p>
    <w:p w14:paraId="677843AE" w14:textId="77777777" w:rsidR="00083A71" w:rsidRPr="00F71ECE" w:rsidRDefault="00083A71" w:rsidP="00083A71">
      <w:pPr>
        <w:ind w:firstLine="720"/>
      </w:pPr>
    </w:p>
    <w:p w14:paraId="0BC95669" w14:textId="77777777" w:rsidR="00083A71" w:rsidRPr="00F71ECE" w:rsidRDefault="00083A71" w:rsidP="00083A71">
      <w:pPr>
        <w:ind w:firstLine="720"/>
      </w:pPr>
    </w:p>
    <w:p w14:paraId="4604B8B6" w14:textId="77777777" w:rsidR="00083A71" w:rsidRPr="00F71ECE" w:rsidRDefault="00083A71" w:rsidP="00083A71">
      <w:pPr>
        <w:ind w:firstLine="720"/>
      </w:pPr>
    </w:p>
    <w:p w14:paraId="3E2EEB4B" w14:textId="77777777" w:rsidR="00083A71" w:rsidRPr="00F71ECE" w:rsidRDefault="00083A71" w:rsidP="00083A71">
      <w:pPr>
        <w:ind w:firstLine="720"/>
      </w:pPr>
    </w:p>
    <w:p w14:paraId="29057989" w14:textId="77777777" w:rsidR="00083A71" w:rsidRPr="00F71ECE" w:rsidRDefault="00083A71" w:rsidP="00083A71">
      <w:pPr>
        <w:ind w:firstLine="720"/>
      </w:pPr>
    </w:p>
    <w:p w14:paraId="521435B7" w14:textId="77777777" w:rsidR="00083A71" w:rsidRPr="00F71ECE" w:rsidRDefault="00083A71" w:rsidP="00083A71">
      <w:pPr>
        <w:ind w:firstLine="720"/>
      </w:pPr>
    </w:p>
    <w:p w14:paraId="6C5D891E" w14:textId="77777777" w:rsidR="00083A71" w:rsidRPr="00F71ECE" w:rsidRDefault="00083A71" w:rsidP="00083A71">
      <w:pPr>
        <w:ind w:firstLine="720"/>
      </w:pPr>
    </w:p>
    <w:p w14:paraId="5B62235B" w14:textId="77777777" w:rsidR="00083A71" w:rsidRPr="00F71ECE" w:rsidRDefault="00083A71" w:rsidP="00083A71"/>
    <w:p w14:paraId="5EF343C8" w14:textId="77777777" w:rsidR="00083A71" w:rsidRPr="00F71ECE" w:rsidRDefault="00083A71" w:rsidP="00083A71"/>
    <w:p w14:paraId="357C34CF" w14:textId="77777777" w:rsidR="00083A71" w:rsidRPr="00F71ECE" w:rsidRDefault="00083A71" w:rsidP="00083A71">
      <w:pPr>
        <w:spacing w:after="0" w:line="240" w:lineRule="auto"/>
        <w:rPr>
          <w:sz w:val="21"/>
        </w:rPr>
      </w:pPr>
    </w:p>
    <w:p w14:paraId="7902CB47" w14:textId="77777777" w:rsidR="00083A71" w:rsidRPr="00F71ECE" w:rsidRDefault="00083A71" w:rsidP="00083A71">
      <w:pPr>
        <w:spacing w:after="0" w:line="240" w:lineRule="auto"/>
        <w:rPr>
          <w:sz w:val="21"/>
        </w:rPr>
      </w:pPr>
    </w:p>
    <w:p w14:paraId="7B3D5A13" w14:textId="77777777" w:rsidR="00083A71" w:rsidRDefault="00945E1B" w:rsidP="00945E1B">
      <w:pPr>
        <w:spacing w:after="0" w:line="276" w:lineRule="auto"/>
        <w:rPr>
          <w:sz w:val="21"/>
          <w:szCs w:val="21"/>
        </w:rPr>
      </w:pPr>
      <w:bookmarkStart w:id="49" w:name="_Hlk138970281"/>
      <w:r>
        <w:rPr>
          <w:b/>
          <w:bCs/>
          <w:sz w:val="21"/>
          <w:szCs w:val="21"/>
        </w:rPr>
        <w:br/>
      </w:r>
      <w:r w:rsidR="00083A71" w:rsidRPr="00F71ECE">
        <w:rPr>
          <w:b/>
          <w:bCs/>
          <w:sz w:val="21"/>
          <w:szCs w:val="21"/>
        </w:rPr>
        <w:t xml:space="preserve">Figure 4.4. Expression levels of </w:t>
      </w:r>
      <w:r w:rsidR="00083A71" w:rsidRPr="00F71ECE">
        <w:rPr>
          <w:b/>
          <w:bCs/>
          <w:i/>
          <w:iCs/>
          <w:sz w:val="21"/>
          <w:szCs w:val="21"/>
        </w:rPr>
        <w:t>ZmEPFL9</w:t>
      </w:r>
      <w:r w:rsidR="00083A71" w:rsidRPr="00F71ECE">
        <w:rPr>
          <w:b/>
          <w:bCs/>
          <w:sz w:val="21"/>
          <w:szCs w:val="21"/>
        </w:rPr>
        <w:t xml:space="preserve"> genes.</w:t>
      </w:r>
      <w:r w:rsidR="00083A71" w:rsidRPr="00F71ECE">
        <w:rPr>
          <w:sz w:val="21"/>
          <w:szCs w:val="21"/>
        </w:rPr>
        <w:t xml:space="preserve"> </w:t>
      </w:r>
      <w:bookmarkEnd w:id="49"/>
      <w:r w:rsidR="00083A71" w:rsidRPr="00F71ECE">
        <w:rPr>
          <w:sz w:val="21"/>
          <w:szCs w:val="21"/>
        </w:rPr>
        <w:t xml:space="preserve">Transcript expression levels of </w:t>
      </w:r>
      <w:r w:rsidR="00083A71" w:rsidRPr="00F71ECE">
        <w:rPr>
          <w:i/>
          <w:iCs/>
          <w:sz w:val="21"/>
          <w:szCs w:val="21"/>
        </w:rPr>
        <w:t>ZmEPFL9-1a</w:t>
      </w:r>
      <w:r w:rsidR="00083A71" w:rsidRPr="00F71ECE">
        <w:rPr>
          <w:sz w:val="21"/>
          <w:szCs w:val="21"/>
        </w:rPr>
        <w:t xml:space="preserve"> (Zm00001d042381), </w:t>
      </w:r>
      <w:r w:rsidR="00083A71" w:rsidRPr="00F71ECE">
        <w:rPr>
          <w:i/>
          <w:iCs/>
          <w:sz w:val="21"/>
          <w:szCs w:val="21"/>
        </w:rPr>
        <w:t>ZmEPFL9-1b</w:t>
      </w:r>
      <w:r w:rsidR="00083A71" w:rsidRPr="00F71ECE">
        <w:rPr>
          <w:sz w:val="21"/>
          <w:szCs w:val="21"/>
        </w:rPr>
        <w:t xml:space="preserve"> (Zm00001d012079) and </w:t>
      </w:r>
      <w:r w:rsidR="00083A71" w:rsidRPr="00F71ECE">
        <w:rPr>
          <w:i/>
          <w:iCs/>
          <w:sz w:val="21"/>
          <w:szCs w:val="21"/>
        </w:rPr>
        <w:t>ZmEPFL9-2</w:t>
      </w:r>
      <w:r w:rsidR="00083A71" w:rsidRPr="00F71ECE">
        <w:rPr>
          <w:sz w:val="21"/>
          <w:szCs w:val="21"/>
        </w:rPr>
        <w:t xml:space="preserve"> (Zm00001d049795) measured as transcripts per million (TPM) across 23 tissue types. Data was extracted from the RNA-</w:t>
      </w:r>
      <w:proofErr w:type="spellStart"/>
      <w:r w:rsidR="00083A71" w:rsidRPr="00F71ECE">
        <w:rPr>
          <w:sz w:val="21"/>
          <w:szCs w:val="21"/>
        </w:rPr>
        <w:t>seq</w:t>
      </w:r>
      <w:proofErr w:type="spellEnd"/>
      <w:r w:rsidR="00083A71" w:rsidRPr="00F71ECE">
        <w:rPr>
          <w:sz w:val="21"/>
          <w:szCs w:val="21"/>
        </w:rPr>
        <w:t xml:space="preserve"> gene atlas of the maize cultivar B73, produced by </w:t>
      </w:r>
      <w:r w:rsidR="00083A71" w:rsidRPr="00F71ECE">
        <w:rPr>
          <w:sz w:val="21"/>
          <w:szCs w:val="21"/>
        </w:rPr>
        <w:fldChar w:fldCharType="begin"/>
      </w:r>
      <w:r w:rsidR="00083A71" w:rsidRPr="00F71ECE">
        <w:rPr>
          <w:sz w:val="21"/>
          <w:szCs w:val="21"/>
        </w:rPr>
        <w:instrText xml:space="preserve"> ADDIN ZOTERO_ITEM CSL_CITATION {"citationID":"fr4O1TQw","properties":{"formattedCitation":"(Walley {\\i{}et al.}, 2016)","plainCitation":"(Walley et al., 2016)","dontUpdate":true,"noteIndex":0},"citationItems":[{"id":138,"uris":["http://zotero.org/users/local/Hcd06Tc7/items/FP7AAE3E"],"itemData":{"id":138,"type":"article-journal","abstract":"Coexpression networks and gene regulatory networks (GRNs) are emerging as important tools for predicting functional roles of individual genes at a system-wide scale. To enable network reconstructions, we built a large-scale gene expression atlas composed of 62,547 messenger RNAs (mRNAs), 17,862 nonmodified proteins, and 6227 phosphoproteins harboring 31,595 phosphorylation sites quantified across maize development. Networks in which nodes are genes connected on the basis of highly correlated expression patterns of mRNAs were very different from networks that were based on coexpression of proteins. Roughly 85% of highly interconnected hubs were not conserved in expression between RNA and protein networks. However, networks from either data type were enriched in similar ontological categories and were effective in predicting known regulatory relationships. Integration of mRNA, protein, and phosphoprotein data sets greatly improved the predictive power of GRNs.","container-title":"Science","DOI":"10.1126/science.aag1125","issue":"6301","note":"publisher: American Association for the Advancement of Science","page":"814-818","source":"science.org (Atypon)","title":"Integration of omic networks in a developmental atlas of maize","volume":"353","author":[{"family":"Walley","given":"Justin W."},{"family":"Sartor","given":"Ryan C."},{"family":"Shen","given":"Zhouxin"},{"family":"Schmitz","given":"Robert J."},{"family":"Wu","given":"Kevin J."},{"family":"Urich","given":"Mark A."},{"family":"Nery","given":"Joseph R."},{"family":"Smith","given":"Laurie G."},{"family":"Schnable","given":"James C."},{"family":"Ecker","given":"Joseph. R."},{"family":"Briggs","given":"Steven P."}],"issued":{"date-parts":[["2016",8,19]]}}}],"schema":"https://github.com/citation-style-language/schema/raw/master/csl-citation.json"} </w:instrText>
      </w:r>
      <w:r w:rsidR="00083A71" w:rsidRPr="00F71ECE">
        <w:rPr>
          <w:sz w:val="21"/>
          <w:szCs w:val="21"/>
        </w:rPr>
        <w:fldChar w:fldCharType="separate"/>
      </w:r>
      <w:r w:rsidR="00083A71" w:rsidRPr="00F71ECE">
        <w:rPr>
          <w:sz w:val="21"/>
        </w:rPr>
        <w:t xml:space="preserve">Walley </w:t>
      </w:r>
      <w:r w:rsidR="00083A71" w:rsidRPr="0033099E">
        <w:rPr>
          <w:sz w:val="21"/>
        </w:rPr>
        <w:t>et al.</w:t>
      </w:r>
      <w:r w:rsidR="00083A71" w:rsidRPr="005A0F9D">
        <w:rPr>
          <w:sz w:val="21"/>
        </w:rPr>
        <w:t xml:space="preserve"> </w:t>
      </w:r>
      <w:r w:rsidR="00083A71" w:rsidRPr="00F71ECE">
        <w:rPr>
          <w:sz w:val="21"/>
        </w:rPr>
        <w:t>(2016)</w:t>
      </w:r>
      <w:r w:rsidR="00083A71" w:rsidRPr="00F71ECE">
        <w:rPr>
          <w:sz w:val="21"/>
          <w:szCs w:val="21"/>
        </w:rPr>
        <w:fldChar w:fldCharType="end"/>
      </w:r>
      <w:r w:rsidR="00083A71" w:rsidRPr="00F71ECE">
        <w:rPr>
          <w:sz w:val="21"/>
          <w:szCs w:val="21"/>
        </w:rPr>
        <w:t>, which has mapped reads to the B73_RefGen_v4 genome assembly version.</w:t>
      </w:r>
    </w:p>
    <w:p w14:paraId="7BB591B2" w14:textId="77777777" w:rsidR="00945E1B" w:rsidRDefault="00945E1B" w:rsidP="00945E1B">
      <w:pPr>
        <w:spacing w:after="0" w:line="276" w:lineRule="auto"/>
        <w:rPr>
          <w:sz w:val="21"/>
          <w:szCs w:val="21"/>
        </w:rPr>
      </w:pPr>
    </w:p>
    <w:p w14:paraId="7FA3512C" w14:textId="77777777" w:rsidR="00945E1B" w:rsidRDefault="00945E1B" w:rsidP="00945E1B">
      <w:pPr>
        <w:spacing w:after="0" w:line="276" w:lineRule="auto"/>
        <w:rPr>
          <w:sz w:val="21"/>
          <w:szCs w:val="21"/>
        </w:rPr>
      </w:pPr>
    </w:p>
    <w:p w14:paraId="376DFA66" w14:textId="77777777" w:rsidR="00945E1B" w:rsidRPr="00945E1B" w:rsidRDefault="00945E1B" w:rsidP="00945E1B">
      <w:pPr>
        <w:spacing w:after="0" w:line="276" w:lineRule="auto"/>
        <w:rPr>
          <w:sz w:val="21"/>
          <w:szCs w:val="21"/>
        </w:rPr>
      </w:pPr>
    </w:p>
    <w:p w14:paraId="112BE6CF"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4.2.2</w:t>
      </w:r>
      <w:r w:rsidRPr="00F71ECE">
        <w:rPr>
          <w:rFonts w:asciiTheme="minorHAnsi" w:eastAsiaTheme="majorEastAsia" w:hAnsiTheme="minorHAnsi" w:cs="Calibri"/>
          <w:b/>
          <w:sz w:val="24"/>
          <w:szCs w:val="24"/>
        </w:rPr>
        <w:tab/>
        <w:t xml:space="preserve">Analysis of </w:t>
      </w:r>
      <w:r w:rsidRPr="00F71ECE">
        <w:rPr>
          <w:rFonts w:asciiTheme="minorHAnsi" w:eastAsiaTheme="majorEastAsia" w:hAnsiTheme="minorHAnsi" w:cs="Calibri"/>
          <w:b/>
          <w:i/>
          <w:iCs/>
          <w:sz w:val="24"/>
          <w:szCs w:val="24"/>
        </w:rPr>
        <w:t>ZmEPFL9s</w:t>
      </w:r>
      <w:r w:rsidRPr="00F71ECE">
        <w:rPr>
          <w:rFonts w:asciiTheme="minorHAnsi" w:eastAsiaTheme="majorEastAsia" w:hAnsiTheme="minorHAnsi" w:cs="Calibri"/>
          <w:b/>
          <w:sz w:val="24"/>
          <w:szCs w:val="24"/>
        </w:rPr>
        <w:t xml:space="preserve"> in maize cultivar A188</w:t>
      </w:r>
    </w:p>
    <w:p w14:paraId="5C425F2D" w14:textId="77777777" w:rsidR="00083A71" w:rsidRDefault="00083A71" w:rsidP="00083A71">
      <w:r w:rsidRPr="00F71ECE">
        <w:t xml:space="preserve">Identification of the </w:t>
      </w:r>
      <w:r w:rsidRPr="00F71ECE">
        <w:rPr>
          <w:i/>
          <w:iCs/>
        </w:rPr>
        <w:t xml:space="preserve">ZmEPFL9 </w:t>
      </w:r>
      <w:r w:rsidRPr="00F71ECE">
        <w:t xml:space="preserve">genes was initially performed using the genome of the inbred elite B73 maize cultivar, however, the remaining work presented in this thesis will be carried out on A188 instead, a temperate inbred line. A188 is commonly used for maize genomic transformations, since it is one of the few lines that can efficiency form embryonic callus, which is required for plant regeneration </w:t>
      </w:r>
      <w:r w:rsidRPr="00F71ECE">
        <w:fldChar w:fldCharType="begin"/>
      </w:r>
      <w:r>
        <w:instrText xml:space="preserve"> ADDIN ZOTERO_ITEM CSL_CITATION {"citationID":"K2k6UkIX","properties":{"formattedCitation":"(Bronsema et al., 1997)","plainCitation":"(Bronsema et al., 1997)","noteIndex":0},"citationItems":[{"id":152,"uris":["http://zotero.org/users/local/Hcd06Tc7/items/WAKWJ9AD"],"itemData":{"id":152,"type":"article-journal","abstract":"Induction, maintenance, differentiation and embryogenic capacity of callus obtained from immature embryos by culture on induction medium, proliferation medium, maturation medium and regeneration medium, respectively, were compared for two inbred lines of maize, i.e. A188 and A632. The callus of inbred line A188 was embryogenic and maintained embryogenic capacity for at least 1 year. Immature embryos of inbred line A632 formed callus that was not embryogenic. It only produced roots. When sucrose was replaced by sorbitol to induce or improve embryogenesis, again only A188 formed embryogenic callus. Subculture of this callus, however, allowed 4 week intervals in stead of 2 week intervals without loss of embryogenic capacity.","container-title":"Plant Cell, Tissue and Organ Culture","DOI":"10.1023/A:1005802828004","ISSN":"1573-5044","issue":"1","journalAbbreviation":"Plant Cell, Tissue and Organ Culture","language":"en","page":"57-65","source":"Springer Link","title":"Comparative analysis of callus formation and regeneration on cultured immature maize embryos of the inbred lines A188 and A632","volume":"50","author":[{"family":"Bronsema","given":"F.B.F."},{"family":"Oostveen","given":"W.J.F.","non-dropping-particle":"van"},{"family":"Lammeren","given":"A.A.M.","non-dropping-particle":"van"}],"issued":{"date-parts":[["1997",7,1]]}}}],"schema":"https://github.com/citation-style-language/schema/raw/master/csl-citation.json"} </w:instrText>
      </w:r>
      <w:r w:rsidRPr="00F71ECE">
        <w:fldChar w:fldCharType="separate"/>
      </w:r>
      <w:r w:rsidRPr="00977CB3">
        <w:t>(Bronsema et al., 1997)</w:t>
      </w:r>
      <w:r w:rsidRPr="00F71ECE">
        <w:fldChar w:fldCharType="end"/>
      </w:r>
      <w:r w:rsidRPr="00F71ECE">
        <w:t xml:space="preserve">.  All three </w:t>
      </w:r>
      <w:r w:rsidRPr="00F71ECE">
        <w:rPr>
          <w:i/>
          <w:iCs/>
        </w:rPr>
        <w:t xml:space="preserve">ZmEPFL9 </w:t>
      </w:r>
      <w:r w:rsidRPr="00F71ECE">
        <w:t xml:space="preserve">gene variants were first confirmed to be present in genomic DNA extracted from A188 leaf tissue and amplified using primers designed to the B73 sequences. Sanger sequencing revealed that both </w:t>
      </w:r>
      <w:r w:rsidRPr="00F71ECE">
        <w:rPr>
          <w:i/>
          <w:iCs/>
        </w:rPr>
        <w:t xml:space="preserve">ZmEPFL9-1a </w:t>
      </w:r>
      <w:r w:rsidRPr="00F71ECE">
        <w:t xml:space="preserve">and </w:t>
      </w:r>
      <w:r w:rsidRPr="00F71ECE">
        <w:rPr>
          <w:i/>
          <w:iCs/>
        </w:rPr>
        <w:t xml:space="preserve">ZmEPFL9-1b </w:t>
      </w:r>
      <w:r w:rsidRPr="00F71ECE">
        <w:t xml:space="preserve">are highly conserved between the two cultivars, with only one amino acid substitution for each, occurring in the N-termini. However, large polymorphisms occur within </w:t>
      </w:r>
      <w:r w:rsidRPr="00F71ECE">
        <w:rPr>
          <w:i/>
          <w:iCs/>
        </w:rPr>
        <w:t>ZmEPFL9-2</w:t>
      </w:r>
      <w:r w:rsidRPr="00F71ECE">
        <w:t xml:space="preserve">; the genomic sequence in the A188 isoform is 295 nucleotides shorter than the B73 isoform, and only consists of one exon, rather than three. The putative amino acid sequences only share 72% identity between the cultivars. However, the changes predominantly occur in the </w:t>
      </w:r>
      <w:proofErr w:type="spellStart"/>
      <w:r w:rsidRPr="00F71ECE">
        <w:t>propeptide</w:t>
      </w:r>
      <w:proofErr w:type="spellEnd"/>
      <w:r w:rsidRPr="00F71ECE">
        <w:t xml:space="preserve"> region, with the C-terminus remaining identical between the cultivars. The predicted peptide sequence of the </w:t>
      </w:r>
      <w:r w:rsidRPr="00F71ECE">
        <w:rPr>
          <w:i/>
          <w:iCs/>
        </w:rPr>
        <w:t xml:space="preserve">ZmEPFL9-2 </w:t>
      </w:r>
      <w:r w:rsidRPr="00F71ECE">
        <w:t xml:space="preserve">A188 isoform (Figure 4.5) does not contain an N-terminal signal sequence or putative cleavage site, according to SignalP-6.0, and is predicted to have structural differences compared with the B73 isoform, according to </w:t>
      </w:r>
      <w:proofErr w:type="spellStart"/>
      <w:r w:rsidRPr="00F71ECE">
        <w:t>Alphafold</w:t>
      </w:r>
      <w:proofErr w:type="spellEnd"/>
      <w:r w:rsidRPr="00F71ECE">
        <w:t xml:space="preserve"> 2.0 (Figure 4.6). Whether these changes in </w:t>
      </w:r>
      <w:r w:rsidRPr="00F71ECE">
        <w:rPr>
          <w:i/>
          <w:iCs/>
        </w:rPr>
        <w:t xml:space="preserve">ZmEPFL9-2 </w:t>
      </w:r>
      <w:r w:rsidRPr="00F71ECE">
        <w:t>result in a change in peptide function is yet to be investigated.</w:t>
      </w:r>
    </w:p>
    <w:p w14:paraId="794A223A" w14:textId="77777777" w:rsidR="00945E1B" w:rsidRPr="00F71ECE" w:rsidRDefault="00945E1B" w:rsidP="00083A71"/>
    <w:p w14:paraId="2C1005F4" w14:textId="77777777" w:rsidR="00083A71" w:rsidRPr="00F71ECE" w:rsidRDefault="00945E1B" w:rsidP="00083A71">
      <w:pPr>
        <w:jc w:val="left"/>
        <w:rPr>
          <w:rFonts w:ascii="Courier New" w:hAnsi="Courier New" w:cs="Courier New"/>
          <w:b/>
          <w:bCs/>
          <w:color w:val="009999"/>
          <w:sz w:val="20"/>
          <w:szCs w:val="20"/>
        </w:rPr>
      </w:pPr>
      <w:r w:rsidRPr="00F71ECE">
        <w:rPr>
          <w:rFonts w:ascii="Courier New" w:hAnsi="Courier New" w:cs="Courier New"/>
          <w:b/>
          <w:bCs/>
          <w:noProof/>
          <w:color w:val="009999"/>
          <w:sz w:val="20"/>
          <w:szCs w:val="20"/>
          <w:lang w:val="en-US" w:eastAsia="en-US"/>
        </w:rPr>
        <mc:AlternateContent>
          <mc:Choice Requires="wpg">
            <w:drawing>
              <wp:anchor distT="0" distB="0" distL="114300" distR="114300" simplePos="0" relativeHeight="251601920" behindDoc="0" locked="0" layoutInCell="1" allowOverlap="1" wp14:anchorId="17A8574D" wp14:editId="3029E197">
                <wp:simplePos x="0" y="0"/>
                <wp:positionH relativeFrom="column">
                  <wp:posOffset>-60960</wp:posOffset>
                </wp:positionH>
                <wp:positionV relativeFrom="page">
                  <wp:posOffset>6685135</wp:posOffset>
                </wp:positionV>
                <wp:extent cx="5875020" cy="1496695"/>
                <wp:effectExtent l="0" t="0" r="0" b="8255"/>
                <wp:wrapNone/>
                <wp:docPr id="532" name="Group 532"/>
                <wp:cNvGraphicFramePr/>
                <a:graphic xmlns:a="http://schemas.openxmlformats.org/drawingml/2006/main">
                  <a:graphicData uri="http://schemas.microsoft.com/office/word/2010/wordprocessingGroup">
                    <wpg:wgp>
                      <wpg:cNvGrpSpPr/>
                      <wpg:grpSpPr>
                        <a:xfrm>
                          <a:off x="0" y="0"/>
                          <a:ext cx="5875020" cy="1496695"/>
                          <a:chOff x="0" y="0"/>
                          <a:chExt cx="5875654" cy="1497329"/>
                        </a:xfrm>
                      </wpg:grpSpPr>
                      <wpg:grpSp>
                        <wpg:cNvPr id="533" name="Group 533"/>
                        <wpg:cNvGrpSpPr/>
                        <wpg:grpSpPr>
                          <a:xfrm>
                            <a:off x="0" y="0"/>
                            <a:ext cx="5875654" cy="1497329"/>
                            <a:chOff x="0" y="0"/>
                            <a:chExt cx="5875654" cy="1497329"/>
                          </a:xfrm>
                        </wpg:grpSpPr>
                        <wps:wsp>
                          <wps:cNvPr id="534" name="Text Box 2"/>
                          <wps:cNvSpPr txBox="1">
                            <a:spLocks noChangeArrowheads="1"/>
                          </wps:cNvSpPr>
                          <wps:spPr bwMode="auto">
                            <a:xfrm>
                              <a:off x="0" y="0"/>
                              <a:ext cx="5875654" cy="1497329"/>
                            </a:xfrm>
                            <a:prstGeom prst="rect">
                              <a:avLst/>
                            </a:prstGeom>
                            <a:solidFill>
                              <a:srgbClr val="FFFFFF"/>
                            </a:solidFill>
                            <a:ln w="9525">
                              <a:noFill/>
                              <a:miter lim="800000"/>
                              <a:headEnd/>
                              <a:tailEnd/>
                            </a:ln>
                          </wps:spPr>
                          <wps:txbx>
                            <w:txbxContent>
                              <w:p w14:paraId="45832E5F" w14:textId="77777777" w:rsidR="00135FA1" w:rsidRPr="00CB33B9" w:rsidRDefault="00135FA1" w:rsidP="00083A71">
                                <w:pPr>
                                  <w:jc w:val="left"/>
                                  <w:rPr>
                                    <w:rFonts w:ascii="Courier New" w:hAnsi="Courier New" w:cs="Courier New"/>
                                    <w:b/>
                                    <w:bCs/>
                                  </w:rPr>
                                </w:pPr>
                                <w:r w:rsidRPr="001629C2">
                                  <w:rPr>
                                    <w:rFonts w:ascii="Courier New" w:hAnsi="Courier New" w:cs="Courier New"/>
                                    <w:b/>
                                    <w:bCs/>
                                    <w:color w:val="009999"/>
                                    <w:sz w:val="20"/>
                                    <w:szCs w:val="20"/>
                                  </w:rPr>
                                  <w:tab/>
                                </w:r>
                                <w:r w:rsidRPr="001629C2">
                                  <w:rPr>
                                    <w:rFonts w:ascii="Courier New" w:hAnsi="Courier New" w:cs="Courier New"/>
                                    <w:b/>
                                    <w:bCs/>
                                    <w:color w:val="009999"/>
                                    <w:sz w:val="20"/>
                                    <w:szCs w:val="20"/>
                                  </w:rPr>
                                  <w:tab/>
                                </w:r>
                                <w:r w:rsidRPr="001629C2">
                                  <w:rPr>
                                    <w:rFonts w:ascii="Courier New" w:hAnsi="Courier New" w:cs="Courier New"/>
                                    <w:b/>
                                    <w:bCs/>
                                    <w:sz w:val="20"/>
                                    <w:szCs w:val="20"/>
                                  </w:rPr>
                                  <w:t xml:space="preserve">1        10        20        30        40        50  </w:t>
                                </w:r>
                                <w:r w:rsidRPr="001629C2">
                                  <w:rPr>
                                    <w:rFonts w:ascii="Courier New" w:hAnsi="Courier New" w:cs="Courier New"/>
                                    <w:b/>
                                    <w:bCs/>
                                    <w:sz w:val="20"/>
                                    <w:szCs w:val="20"/>
                                  </w:rPr>
                                  <w:br/>
                                  <w:t>cv. B73</w:t>
                                </w:r>
                                <w:r w:rsidRPr="001629C2">
                                  <w:rPr>
                                    <w:rFonts w:ascii="Courier New" w:hAnsi="Courier New" w:cs="Courier New"/>
                                    <w:b/>
                                    <w:bCs/>
                                    <w:color w:val="009999"/>
                                    <w:sz w:val="20"/>
                                    <w:szCs w:val="20"/>
                                  </w:rPr>
                                  <w:tab/>
                                </w:r>
                                <w:r w:rsidRPr="001629C2">
                                  <w:rPr>
                                    <w:rFonts w:ascii="Courier New" w:hAnsi="Courier New" w:cs="Courier New"/>
                                    <w:b/>
                                    <w:bCs/>
                                    <w:color w:val="FFFFFF" w:themeColor="background1"/>
                                    <w:sz w:val="20"/>
                                    <w:szCs w:val="20"/>
                                    <w:highlight w:val="blue"/>
                                  </w:rPr>
                                  <w:t>MAAAHGSRHC</w:t>
                                </w:r>
                                <w:r w:rsidRPr="001629C2">
                                  <w:rPr>
                                    <w:rFonts w:ascii="Courier New" w:hAnsi="Courier New" w:cs="Courier New"/>
                                    <w:b/>
                                    <w:bCs/>
                                    <w:sz w:val="20"/>
                                    <w:szCs w:val="20"/>
                                  </w:rPr>
                                  <w:t>C</w:t>
                                </w:r>
                                <w:r w:rsidRPr="001629C2">
                                  <w:rPr>
                                    <w:rFonts w:ascii="Courier New" w:hAnsi="Courier New" w:cs="Courier New"/>
                                    <w:b/>
                                    <w:bCs/>
                                    <w:color w:val="FFFFFF" w:themeColor="background1"/>
                                    <w:sz w:val="20"/>
                                    <w:szCs w:val="20"/>
                                    <w:highlight w:val="blue"/>
                                  </w:rPr>
                                  <w:t>VA</w:t>
                                </w:r>
                                <w:r w:rsidRPr="001629C2">
                                  <w:rPr>
                                    <w:rFonts w:ascii="Courier New" w:hAnsi="Courier New" w:cs="Courier New"/>
                                    <w:b/>
                                    <w:bCs/>
                                    <w:sz w:val="20"/>
                                    <w:szCs w:val="20"/>
                                  </w:rPr>
                                  <w:t>P</w:t>
                                </w:r>
                                <w:r w:rsidRPr="001629C2">
                                  <w:rPr>
                                    <w:rFonts w:ascii="Courier New" w:hAnsi="Courier New" w:cs="Courier New"/>
                                    <w:b/>
                                    <w:bCs/>
                                    <w:color w:val="FFFFFF" w:themeColor="background1"/>
                                    <w:sz w:val="20"/>
                                    <w:szCs w:val="20"/>
                                    <w:highlight w:val="blue"/>
                                  </w:rPr>
                                  <w:t>CRLLLVVVLLVVTTG</w:t>
                                </w:r>
                                <w:r w:rsidRPr="001629C2">
                                  <w:rPr>
                                    <w:rFonts w:ascii="Courier New" w:hAnsi="Courier New" w:cs="Courier New"/>
                                    <w:b/>
                                    <w:bCs/>
                                    <w:sz w:val="20"/>
                                    <w:szCs w:val="20"/>
                                  </w:rPr>
                                  <w:t>DGAVVADAPT</w:t>
                                </w:r>
                                <w:r w:rsidRPr="001629C2">
                                  <w:rPr>
                                    <w:rFonts w:ascii="Courier New" w:hAnsi="Courier New" w:cs="Courier New"/>
                                    <w:b/>
                                    <w:bCs/>
                                    <w:sz w:val="20"/>
                                    <w:szCs w:val="20"/>
                                    <w:highlight w:val="lightGray"/>
                                  </w:rPr>
                                  <w:t>A</w:t>
                                </w:r>
                                <w:r w:rsidRPr="001629C2">
                                  <w:rPr>
                                    <w:rFonts w:ascii="Courier New" w:hAnsi="Courier New" w:cs="Courier New"/>
                                    <w:b/>
                                    <w:bCs/>
                                    <w:sz w:val="20"/>
                                    <w:szCs w:val="20"/>
                                  </w:rPr>
                                  <w:t>G</w:t>
                                </w:r>
                                <w:r w:rsidRPr="001629C2">
                                  <w:rPr>
                                    <w:rFonts w:ascii="Courier New" w:hAnsi="Courier New" w:cs="Courier New"/>
                                    <w:b/>
                                    <w:bCs/>
                                    <w:sz w:val="20"/>
                                    <w:szCs w:val="20"/>
                                    <w:highlight w:val="lightGray"/>
                                  </w:rPr>
                                  <w:t>S</w:t>
                                </w:r>
                                <w:r w:rsidRPr="001629C2">
                                  <w:rPr>
                                    <w:rFonts w:ascii="Courier New" w:hAnsi="Courier New" w:cs="Courier New"/>
                                    <w:b/>
                                    <w:bCs/>
                                    <w:sz w:val="20"/>
                                    <w:szCs w:val="20"/>
                                  </w:rPr>
                                  <w:t>PR</w:t>
                                </w:r>
                                <w:r w:rsidRPr="001629C2">
                                  <w:rPr>
                                    <w:rFonts w:ascii="Courier New" w:hAnsi="Courier New" w:cs="Courier New"/>
                                    <w:b/>
                                    <w:bCs/>
                                    <w:color w:val="FFFFFF" w:themeColor="background1"/>
                                    <w:sz w:val="20"/>
                                    <w:szCs w:val="20"/>
                                    <w:highlight w:val="blue"/>
                                  </w:rPr>
                                  <w:t>TD</w:t>
                                </w:r>
                                <w:r w:rsidRPr="001629C2">
                                  <w:rPr>
                                    <w:rFonts w:ascii="Courier New" w:hAnsi="Courier New" w:cs="Courier New"/>
                                    <w:b/>
                                    <w:bCs/>
                                    <w:sz w:val="20"/>
                                    <w:szCs w:val="20"/>
                                  </w:rPr>
                                  <w:t>E</w:t>
                                </w:r>
                                <w:r w:rsidRPr="001629C2">
                                  <w:rPr>
                                    <w:rFonts w:ascii="Courier New" w:hAnsi="Courier New" w:cs="Courier New"/>
                                    <w:b/>
                                    <w:bCs/>
                                    <w:color w:val="FFFFFF" w:themeColor="background1"/>
                                    <w:sz w:val="20"/>
                                    <w:szCs w:val="20"/>
                                    <w:highlight w:val="blue"/>
                                  </w:rPr>
                                  <w:t>VV</w:t>
                                </w:r>
                                <w:r w:rsidRPr="001629C2">
                                  <w:rPr>
                                    <w:rFonts w:ascii="Courier New" w:hAnsi="Courier New" w:cs="Courier New"/>
                                    <w:b/>
                                    <w:bCs/>
                                    <w:sz w:val="20"/>
                                    <w:szCs w:val="20"/>
                                  </w:rPr>
                                  <w:t>AA</w:t>
                                </w:r>
                                <w:r w:rsidRPr="001629C2">
                                  <w:rPr>
                                    <w:rFonts w:ascii="Courier New" w:hAnsi="Courier New" w:cs="Courier New"/>
                                    <w:b/>
                                    <w:bCs/>
                                    <w:color w:val="FFFFFF" w:themeColor="background1"/>
                                    <w:sz w:val="20"/>
                                    <w:szCs w:val="20"/>
                                    <w:highlight w:val="blue"/>
                                  </w:rPr>
                                  <w:t>LQ</w:t>
                                </w:r>
                                <w:r w:rsidRPr="001629C2">
                                  <w:rPr>
                                    <w:rFonts w:ascii="Courier New" w:hAnsi="Courier New" w:cs="Courier New"/>
                                    <w:b/>
                                    <w:bCs/>
                                    <w:sz w:val="20"/>
                                    <w:szCs w:val="20"/>
                                    <w:highlight w:val="lightGray"/>
                                  </w:rPr>
                                  <w:t>A</w:t>
                                </w:r>
                                <w:r w:rsidRPr="001629C2">
                                  <w:rPr>
                                    <w:rFonts w:ascii="Courier New" w:hAnsi="Courier New" w:cs="Courier New"/>
                                    <w:b/>
                                    <w:bCs/>
                                    <w:sz w:val="20"/>
                                    <w:szCs w:val="20"/>
                                  </w:rPr>
                                  <w:t>EQLLV</w:t>
                                </w:r>
                                <w:r w:rsidRPr="001629C2">
                                  <w:rPr>
                                    <w:rFonts w:ascii="Courier New" w:hAnsi="Courier New" w:cs="Courier New"/>
                                    <w:b/>
                                    <w:bCs/>
                                    <w:sz w:val="20"/>
                                    <w:szCs w:val="20"/>
                                  </w:rPr>
                                  <w:br/>
                                  <w:t xml:space="preserve">cv. A188  </w:t>
                                </w:r>
                                <w:r w:rsidRPr="001629C2">
                                  <w:rPr>
                                    <w:rFonts w:ascii="Courier New" w:hAnsi="Courier New" w:cs="Courier New"/>
                                    <w:b/>
                                    <w:bCs/>
                                    <w:sz w:val="20"/>
                                    <w:szCs w:val="20"/>
                                  </w:rPr>
                                  <w:tab/>
                                </w:r>
                                <w:r w:rsidRPr="001629C2">
                                  <w:rPr>
                                    <w:rFonts w:ascii="Courier New" w:hAnsi="Courier New" w:cs="Courier New"/>
                                    <w:b/>
                                    <w:bCs/>
                                    <w:color w:val="FFFFFF" w:themeColor="background1"/>
                                    <w:sz w:val="20"/>
                                    <w:szCs w:val="20"/>
                                    <w:highlight w:val="blue"/>
                                  </w:rPr>
                                  <w:t>MAAAHGSRHC</w:t>
                                </w:r>
                                <w:r w:rsidRPr="001629C2">
                                  <w:rPr>
                                    <w:rFonts w:ascii="Courier New" w:hAnsi="Courier New" w:cs="Courier New"/>
                                    <w:b/>
                                    <w:bCs/>
                                    <w:sz w:val="20"/>
                                    <w:szCs w:val="20"/>
                                  </w:rPr>
                                  <w:t>S</w:t>
                                </w:r>
                                <w:r w:rsidRPr="001629C2">
                                  <w:rPr>
                                    <w:rFonts w:ascii="Courier New" w:hAnsi="Courier New" w:cs="Courier New"/>
                                    <w:b/>
                                    <w:bCs/>
                                    <w:color w:val="FFFFFF" w:themeColor="background1"/>
                                    <w:sz w:val="20"/>
                                    <w:szCs w:val="20"/>
                                    <w:highlight w:val="blue"/>
                                  </w:rPr>
                                  <w:t>VA</w:t>
                                </w:r>
                                <w:r w:rsidRPr="001629C2">
                                  <w:rPr>
                                    <w:rFonts w:ascii="Courier New" w:hAnsi="Courier New" w:cs="Courier New"/>
                                    <w:b/>
                                    <w:bCs/>
                                    <w:sz w:val="20"/>
                                    <w:szCs w:val="20"/>
                                  </w:rPr>
                                  <w:t>L</w:t>
                                </w:r>
                                <w:r w:rsidRPr="001629C2">
                                  <w:rPr>
                                    <w:rFonts w:ascii="Courier New" w:hAnsi="Courier New" w:cs="Courier New"/>
                                    <w:b/>
                                    <w:bCs/>
                                    <w:color w:val="FFFFFF" w:themeColor="background1"/>
                                    <w:sz w:val="20"/>
                                    <w:szCs w:val="20"/>
                                    <w:highlight w:val="blue"/>
                                  </w:rPr>
                                  <w:t>CRLLLVVVLLVVTTG</w:t>
                                </w:r>
                                <w:r w:rsidRPr="001629C2">
                                  <w:rPr>
                                    <w:rFonts w:ascii="Courier New" w:hAnsi="Courier New" w:cs="Courier New"/>
                                    <w:b/>
                                    <w:bCs/>
                                    <w:sz w:val="20"/>
                                    <w:szCs w:val="20"/>
                                  </w:rPr>
                                  <w:t>----------</w:t>
                                </w:r>
                                <w:r w:rsidRPr="001629C2">
                                  <w:rPr>
                                    <w:rFonts w:ascii="Courier New" w:hAnsi="Courier New" w:cs="Courier New"/>
                                    <w:b/>
                                    <w:bCs/>
                                    <w:sz w:val="20"/>
                                    <w:szCs w:val="20"/>
                                    <w:highlight w:val="lightGray"/>
                                  </w:rPr>
                                  <w:t>I</w:t>
                                </w:r>
                                <w:r w:rsidRPr="001629C2">
                                  <w:rPr>
                                    <w:rFonts w:ascii="Courier New" w:hAnsi="Courier New" w:cs="Courier New"/>
                                    <w:b/>
                                    <w:bCs/>
                                    <w:sz w:val="20"/>
                                    <w:szCs w:val="20"/>
                                  </w:rPr>
                                  <w:t>L</w:t>
                                </w:r>
                                <w:r w:rsidRPr="001629C2">
                                  <w:rPr>
                                    <w:rFonts w:ascii="Courier New" w:hAnsi="Courier New" w:cs="Courier New"/>
                                    <w:b/>
                                    <w:bCs/>
                                    <w:sz w:val="20"/>
                                    <w:szCs w:val="20"/>
                                    <w:highlight w:val="lightGray"/>
                                  </w:rPr>
                                  <w:t>Q</w:t>
                                </w:r>
                                <w:r w:rsidRPr="001629C2">
                                  <w:rPr>
                                    <w:rFonts w:ascii="Courier New" w:hAnsi="Courier New" w:cs="Courier New"/>
                                    <w:b/>
                                    <w:bCs/>
                                    <w:sz w:val="20"/>
                                    <w:szCs w:val="20"/>
                                  </w:rPr>
                                  <w:t>FQ</w:t>
                                </w:r>
                                <w:r w:rsidRPr="001629C2">
                                  <w:rPr>
                                    <w:rFonts w:ascii="Courier New" w:hAnsi="Courier New" w:cs="Courier New"/>
                                    <w:b/>
                                    <w:bCs/>
                                    <w:color w:val="FFFFFF" w:themeColor="background1"/>
                                    <w:sz w:val="20"/>
                                    <w:szCs w:val="20"/>
                                    <w:highlight w:val="blue"/>
                                  </w:rPr>
                                  <w:t>TD</w:t>
                                </w:r>
                                <w:r w:rsidRPr="001629C2">
                                  <w:rPr>
                                    <w:rFonts w:ascii="Courier New" w:hAnsi="Courier New" w:cs="Courier New"/>
                                    <w:b/>
                                    <w:bCs/>
                                    <w:sz w:val="20"/>
                                    <w:szCs w:val="20"/>
                                  </w:rPr>
                                  <w:t>P</w:t>
                                </w:r>
                                <w:r w:rsidRPr="001629C2">
                                  <w:rPr>
                                    <w:rFonts w:ascii="Courier New" w:hAnsi="Courier New" w:cs="Courier New"/>
                                    <w:b/>
                                    <w:bCs/>
                                    <w:color w:val="FFFFFF" w:themeColor="background1"/>
                                    <w:sz w:val="20"/>
                                    <w:szCs w:val="20"/>
                                    <w:highlight w:val="blue"/>
                                  </w:rPr>
                                  <w:t>VV</w:t>
                                </w:r>
                                <w:r w:rsidRPr="001629C2">
                                  <w:rPr>
                                    <w:rFonts w:ascii="Courier New" w:hAnsi="Courier New" w:cs="Courier New"/>
                                    <w:b/>
                                    <w:bCs/>
                                    <w:sz w:val="20"/>
                                    <w:szCs w:val="20"/>
                                  </w:rPr>
                                  <w:t>SS</w:t>
                                </w:r>
                                <w:r w:rsidRPr="001629C2">
                                  <w:rPr>
                                    <w:rFonts w:ascii="Courier New" w:hAnsi="Courier New" w:cs="Courier New"/>
                                    <w:b/>
                                    <w:bCs/>
                                    <w:color w:val="FFFFFF" w:themeColor="background1"/>
                                    <w:sz w:val="20"/>
                                    <w:szCs w:val="20"/>
                                    <w:highlight w:val="blue"/>
                                  </w:rPr>
                                  <w:t>LQ</w:t>
                                </w:r>
                                <w:r w:rsidRPr="001629C2">
                                  <w:rPr>
                                    <w:rFonts w:ascii="Courier New" w:hAnsi="Courier New" w:cs="Courier New"/>
                                    <w:b/>
                                    <w:bCs/>
                                    <w:sz w:val="20"/>
                                    <w:szCs w:val="20"/>
                                    <w:highlight w:val="lightGray"/>
                                  </w:rPr>
                                  <w:t>I</w:t>
                                </w:r>
                                <w:r w:rsidRPr="001629C2">
                                  <w:rPr>
                                    <w:rFonts w:ascii="Courier New" w:hAnsi="Courier New" w:cs="Courier New"/>
                                    <w:b/>
                                    <w:bCs/>
                                    <w:sz w:val="20"/>
                                    <w:szCs w:val="20"/>
                                  </w:rPr>
                                  <w:t xml:space="preserve">----- </w:t>
                                </w:r>
                                <w:r w:rsidRPr="001629C2">
                                  <w:rPr>
                                    <w:rFonts w:ascii="Courier New" w:hAnsi="Courier New" w:cs="Courier New"/>
                                    <w:b/>
                                    <w:bCs/>
                                    <w:sz w:val="20"/>
                                    <w:szCs w:val="20"/>
                                  </w:rPr>
                                  <w:br/>
                                  <w:t xml:space="preserve"> </w:t>
                                </w:r>
                                <w:r w:rsidRPr="001629C2">
                                  <w:rPr>
                                    <w:rFonts w:ascii="Courier New" w:hAnsi="Courier New" w:cs="Courier New"/>
                                    <w:b/>
                                    <w:bCs/>
                                    <w:sz w:val="20"/>
                                    <w:szCs w:val="20"/>
                                  </w:rPr>
                                  <w:tab/>
                                </w:r>
                                <w:r w:rsidRPr="001629C2">
                                  <w:rPr>
                                    <w:rFonts w:ascii="Courier New" w:hAnsi="Courier New" w:cs="Courier New"/>
                                    <w:b/>
                                    <w:bCs/>
                                    <w:sz w:val="20"/>
                                    <w:szCs w:val="20"/>
                                  </w:rPr>
                                  <w:tab/>
                                  <w:t>60        70        80        90       100</w:t>
                                </w:r>
                                <w:r w:rsidRPr="001629C2">
                                  <w:rPr>
                                    <w:rFonts w:ascii="Courier New" w:hAnsi="Courier New" w:cs="Courier New"/>
                                    <w:b/>
                                    <w:bCs/>
                                    <w:sz w:val="20"/>
                                    <w:szCs w:val="20"/>
                                  </w:rPr>
                                  <w:br/>
                                  <w:t>cv. B73</w:t>
                                </w:r>
                                <w:r w:rsidRPr="001629C2">
                                  <w:rPr>
                                    <w:rFonts w:ascii="Courier New" w:hAnsi="Courier New" w:cs="Courier New"/>
                                    <w:b/>
                                    <w:bCs/>
                                    <w:sz w:val="20"/>
                                    <w:szCs w:val="20"/>
                                  </w:rPr>
                                  <w:tab/>
                                  <w:t>INEFRSRSGSEEE</w:t>
                                </w:r>
                                <w:r w:rsidRPr="001629C2">
                                  <w:rPr>
                                    <w:rFonts w:ascii="Courier New" w:hAnsi="Courier New" w:cs="Courier New"/>
                                    <w:b/>
                                    <w:bCs/>
                                    <w:color w:val="FFFFFF" w:themeColor="background1"/>
                                    <w:sz w:val="20"/>
                                    <w:szCs w:val="20"/>
                                    <w:highlight w:val="blue"/>
                                  </w:rPr>
                                  <w:t>APMTTTAAAAGWPVLNTEQQQAIITGVGGGRR</w:t>
                                </w:r>
                                <w:r w:rsidRPr="001629C2">
                                  <w:rPr>
                                    <w:rFonts w:ascii="Courier New" w:hAnsi="Courier New" w:cs="Courier New"/>
                                    <w:b/>
                                    <w:bCs/>
                                    <w:sz w:val="20"/>
                                    <w:szCs w:val="20"/>
                                    <w:highlight w:val="lightGray"/>
                                  </w:rPr>
                                  <w:t>K</w:t>
                                </w:r>
                                <w:r w:rsidRPr="001629C2">
                                  <w:rPr>
                                    <w:rFonts w:ascii="Courier New" w:hAnsi="Courier New" w:cs="Courier New"/>
                                    <w:b/>
                                    <w:bCs/>
                                    <w:sz w:val="20"/>
                                    <w:szCs w:val="20"/>
                                  </w:rPr>
                                  <w:t>---</w:t>
                                </w:r>
                                <w:r w:rsidRPr="001629C2">
                                  <w:rPr>
                                    <w:rFonts w:ascii="Courier New" w:hAnsi="Courier New" w:cs="Courier New"/>
                                    <w:b/>
                                    <w:bCs/>
                                    <w:sz w:val="20"/>
                                    <w:szCs w:val="20"/>
                                  </w:rPr>
                                  <w:br/>
                                  <w:t>cv. A188</w:t>
                                </w:r>
                                <w:r w:rsidRPr="001629C2">
                                  <w:rPr>
                                    <w:rFonts w:ascii="Courier New" w:hAnsi="Courier New" w:cs="Courier New"/>
                                    <w:b/>
                                    <w:bCs/>
                                    <w:sz w:val="20"/>
                                    <w:szCs w:val="20"/>
                                  </w:rPr>
                                  <w:tab/>
                                  <w:t>------------A</w:t>
                                </w:r>
                                <w:r w:rsidRPr="001629C2">
                                  <w:rPr>
                                    <w:rFonts w:ascii="Courier New" w:hAnsi="Courier New" w:cs="Courier New"/>
                                    <w:b/>
                                    <w:bCs/>
                                    <w:color w:val="FFFFFF" w:themeColor="background1"/>
                                    <w:sz w:val="20"/>
                                    <w:szCs w:val="20"/>
                                    <w:highlight w:val="blue"/>
                                  </w:rPr>
                                  <w:t>APMTTTAAAAGWPVLNTEQQQAIITGVGGGRR</w:t>
                                </w:r>
                                <w:r w:rsidRPr="001629C2">
                                  <w:rPr>
                                    <w:rFonts w:ascii="Courier New" w:hAnsi="Courier New" w:cs="Courier New"/>
                                    <w:b/>
                                    <w:bCs/>
                                    <w:sz w:val="20"/>
                                    <w:szCs w:val="20"/>
                                    <w:highlight w:val="lightGray"/>
                                  </w:rPr>
                                  <w:t>R</w:t>
                                </w:r>
                                <w:r w:rsidRPr="001629C2">
                                  <w:rPr>
                                    <w:rFonts w:ascii="Courier New" w:hAnsi="Courier New" w:cs="Courier New"/>
                                    <w:b/>
                                    <w:bCs/>
                                    <w:sz w:val="20"/>
                                    <w:szCs w:val="20"/>
                                  </w:rPr>
                                  <w:t>RRT</w:t>
                                </w:r>
                              </w:p>
                            </w:txbxContent>
                          </wps:txbx>
                          <wps:bodyPr rot="0" vert="horz" wrap="square" lIns="91440" tIns="45720" rIns="91440" bIns="45720" anchor="t" anchorCtr="0">
                            <a:spAutoFit/>
                          </wps:bodyPr>
                        </wps:wsp>
                        <wps:wsp>
                          <wps:cNvPr id="535" name="Text Box 2"/>
                          <wps:cNvSpPr txBox="1">
                            <a:spLocks noChangeArrowheads="1"/>
                          </wps:cNvSpPr>
                          <wps:spPr bwMode="auto">
                            <a:xfrm>
                              <a:off x="3484033" y="76200"/>
                              <a:ext cx="265814" cy="297711"/>
                            </a:xfrm>
                            <a:prstGeom prst="rect">
                              <a:avLst/>
                            </a:prstGeom>
                            <a:noFill/>
                            <a:ln w="9525">
                              <a:noFill/>
                              <a:miter lim="800000"/>
                              <a:headEnd/>
                              <a:tailEnd/>
                            </a:ln>
                          </wps:spPr>
                          <wps:txbx>
                            <w:txbxContent>
                              <w:p w14:paraId="36EE3898" w14:textId="77777777" w:rsidR="00135FA1" w:rsidRPr="001629C2" w:rsidRDefault="00135FA1" w:rsidP="00083A71">
                                <w:pPr>
                                  <w:rPr>
                                    <w:b/>
                                    <w:bCs/>
                                    <w:color w:val="DD3F83"/>
                                    <w:sz w:val="36"/>
                                    <w:szCs w:val="36"/>
                                  </w:rPr>
                                </w:pPr>
                                <w:r w:rsidRPr="001629C2">
                                  <w:rPr>
                                    <w:b/>
                                    <w:bCs/>
                                    <w:color w:val="DD3F83"/>
                                    <w:sz w:val="36"/>
                                    <w:szCs w:val="36"/>
                                  </w:rPr>
                                  <w:t>*</w:t>
                                </w:r>
                              </w:p>
                            </w:txbxContent>
                          </wps:txbx>
                          <wps:bodyPr rot="0" vert="horz" wrap="square" lIns="91440" tIns="45720" rIns="91440" bIns="45720" anchor="t" anchorCtr="0">
                            <a:noAutofit/>
                          </wps:bodyPr>
                        </wps:wsp>
                      </wpg:grpSp>
                      <wps:wsp>
                        <wps:cNvPr id="536" name="Connector: Elbow 536"/>
                        <wps:cNvCnPr/>
                        <wps:spPr>
                          <a:xfrm>
                            <a:off x="3076190" y="258992"/>
                            <a:ext cx="137160" cy="157480"/>
                          </a:xfrm>
                          <a:prstGeom prst="bentConnector3">
                            <a:avLst/>
                          </a:prstGeom>
                          <a:noFill/>
                          <a:ln w="19050" cap="flat" cmpd="sng" algn="ctr">
                            <a:solidFill>
                              <a:srgbClr val="DD3F83"/>
                            </a:solidFill>
                            <a:prstDash val="solid"/>
                            <a:miter lim="800000"/>
                          </a:ln>
                          <a:effectLst/>
                        </wps:spPr>
                        <wps:bodyPr/>
                      </wps:wsp>
                      <wps:wsp>
                        <wps:cNvPr id="537" name="Connector: Elbow 537"/>
                        <wps:cNvCnPr/>
                        <wps:spPr>
                          <a:xfrm>
                            <a:off x="1099395" y="903829"/>
                            <a:ext cx="137160" cy="157480"/>
                          </a:xfrm>
                          <a:prstGeom prst="bentConnector3">
                            <a:avLst/>
                          </a:prstGeom>
                          <a:noFill/>
                          <a:ln w="19050" cap="flat" cmpd="sng" algn="ctr">
                            <a:solidFill>
                              <a:srgbClr val="DD3F83"/>
                            </a:solidFill>
                            <a:prstDash val="solid"/>
                            <a:miter lim="800000"/>
                          </a:ln>
                          <a:effectLst/>
                        </wps:spPr>
                        <wps:bodyPr/>
                      </wps:wsp>
                    </wpg:wgp>
                  </a:graphicData>
                </a:graphic>
              </wp:anchor>
            </w:drawing>
          </mc:Choice>
          <mc:Fallback>
            <w:pict>
              <v:group w14:anchorId="17A8574D" id="Group 532" o:spid="_x0000_s1283" style="position:absolute;margin-left:-4.8pt;margin-top:526.4pt;width:462.6pt;height:117.85pt;z-index:251601920;mso-position-vertical-relative:page" coordsize="58756,14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">
                <v:group id="Group 533" o:spid="_x0000_s1284" style="position:absolute;width:58756;height:14973" coordsize="58756,14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_x0000_s1285" type="#_x0000_t202" style="position:absolute;width:58756;height:14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" stroked="f">
                    <v:textbox style="mso-fit-shape-to-text:t">
                      <w:txbxContent>
                        <w:p w14:paraId="45832E5F" w14:textId="77777777" w:rsidR="00135FA1" w:rsidRPr="00CB33B9" w:rsidRDefault="00135FA1" w:rsidP="00083A71">
                          <w:pPr>
                            <w:jc w:val="left"/>
                            <w:rPr>
                              <w:rFonts w:ascii="Courier New" w:hAnsi="Courier New" w:cs="Courier New"/>
                              <w:b/>
                              <w:bCs/>
                            </w:rPr>
                          </w:pPr>
                          <w:r w:rsidRPr="001629C2">
                            <w:rPr>
                              <w:rFonts w:ascii="Courier New" w:hAnsi="Courier New" w:cs="Courier New"/>
                              <w:b/>
                              <w:bCs/>
                              <w:color w:val="009999"/>
                              <w:sz w:val="20"/>
                              <w:szCs w:val="20"/>
                            </w:rPr>
                            <w:tab/>
                          </w:r>
                          <w:r w:rsidRPr="001629C2">
                            <w:rPr>
                              <w:rFonts w:ascii="Courier New" w:hAnsi="Courier New" w:cs="Courier New"/>
                              <w:b/>
                              <w:bCs/>
                              <w:color w:val="009999"/>
                              <w:sz w:val="20"/>
                              <w:szCs w:val="20"/>
                            </w:rPr>
                            <w:tab/>
                          </w:r>
                          <w:r w:rsidRPr="001629C2">
                            <w:rPr>
                              <w:rFonts w:ascii="Courier New" w:hAnsi="Courier New" w:cs="Courier New"/>
                              <w:b/>
                              <w:bCs/>
                              <w:sz w:val="20"/>
                              <w:szCs w:val="20"/>
                            </w:rPr>
                            <w:t xml:space="preserve">1        10        20        30        40        50  </w:t>
                          </w:r>
                          <w:r w:rsidRPr="001629C2">
                            <w:rPr>
                              <w:rFonts w:ascii="Courier New" w:hAnsi="Courier New" w:cs="Courier New"/>
                              <w:b/>
                              <w:bCs/>
                              <w:sz w:val="20"/>
                              <w:szCs w:val="20"/>
                            </w:rPr>
                            <w:br/>
                            <w:t>cv. B73</w:t>
                          </w:r>
                          <w:r w:rsidRPr="001629C2">
                            <w:rPr>
                              <w:rFonts w:ascii="Courier New" w:hAnsi="Courier New" w:cs="Courier New"/>
                              <w:b/>
                              <w:bCs/>
                              <w:color w:val="009999"/>
                              <w:sz w:val="20"/>
                              <w:szCs w:val="20"/>
                            </w:rPr>
                            <w:tab/>
                          </w:r>
                          <w:r w:rsidRPr="001629C2">
                            <w:rPr>
                              <w:rFonts w:ascii="Courier New" w:hAnsi="Courier New" w:cs="Courier New"/>
                              <w:b/>
                              <w:bCs/>
                              <w:color w:val="FFFFFF" w:themeColor="background1"/>
                              <w:sz w:val="20"/>
                              <w:szCs w:val="20"/>
                              <w:highlight w:val="blue"/>
                            </w:rPr>
                            <w:t>MAAAHGSRHC</w:t>
                          </w:r>
                          <w:r w:rsidRPr="001629C2">
                            <w:rPr>
                              <w:rFonts w:ascii="Courier New" w:hAnsi="Courier New" w:cs="Courier New"/>
                              <w:b/>
                              <w:bCs/>
                              <w:sz w:val="20"/>
                              <w:szCs w:val="20"/>
                            </w:rPr>
                            <w:t>C</w:t>
                          </w:r>
                          <w:r w:rsidRPr="001629C2">
                            <w:rPr>
                              <w:rFonts w:ascii="Courier New" w:hAnsi="Courier New" w:cs="Courier New"/>
                              <w:b/>
                              <w:bCs/>
                              <w:color w:val="FFFFFF" w:themeColor="background1"/>
                              <w:sz w:val="20"/>
                              <w:szCs w:val="20"/>
                              <w:highlight w:val="blue"/>
                            </w:rPr>
                            <w:t>VA</w:t>
                          </w:r>
                          <w:r w:rsidRPr="001629C2">
                            <w:rPr>
                              <w:rFonts w:ascii="Courier New" w:hAnsi="Courier New" w:cs="Courier New"/>
                              <w:b/>
                              <w:bCs/>
                              <w:sz w:val="20"/>
                              <w:szCs w:val="20"/>
                            </w:rPr>
                            <w:t>P</w:t>
                          </w:r>
                          <w:r w:rsidRPr="001629C2">
                            <w:rPr>
                              <w:rFonts w:ascii="Courier New" w:hAnsi="Courier New" w:cs="Courier New"/>
                              <w:b/>
                              <w:bCs/>
                              <w:color w:val="FFFFFF" w:themeColor="background1"/>
                              <w:sz w:val="20"/>
                              <w:szCs w:val="20"/>
                              <w:highlight w:val="blue"/>
                            </w:rPr>
                            <w:t>CRLLLVVVLLVVTTG</w:t>
                          </w:r>
                          <w:r w:rsidRPr="001629C2">
                            <w:rPr>
                              <w:rFonts w:ascii="Courier New" w:hAnsi="Courier New" w:cs="Courier New"/>
                              <w:b/>
                              <w:bCs/>
                              <w:sz w:val="20"/>
                              <w:szCs w:val="20"/>
                            </w:rPr>
                            <w:t>DGAVVADAPT</w:t>
                          </w:r>
                          <w:r w:rsidRPr="001629C2">
                            <w:rPr>
                              <w:rFonts w:ascii="Courier New" w:hAnsi="Courier New" w:cs="Courier New"/>
                              <w:b/>
                              <w:bCs/>
                              <w:sz w:val="20"/>
                              <w:szCs w:val="20"/>
                              <w:highlight w:val="lightGray"/>
                            </w:rPr>
                            <w:t>A</w:t>
                          </w:r>
                          <w:r w:rsidRPr="001629C2">
                            <w:rPr>
                              <w:rFonts w:ascii="Courier New" w:hAnsi="Courier New" w:cs="Courier New"/>
                              <w:b/>
                              <w:bCs/>
                              <w:sz w:val="20"/>
                              <w:szCs w:val="20"/>
                            </w:rPr>
                            <w:t>G</w:t>
                          </w:r>
                          <w:r w:rsidRPr="001629C2">
                            <w:rPr>
                              <w:rFonts w:ascii="Courier New" w:hAnsi="Courier New" w:cs="Courier New"/>
                              <w:b/>
                              <w:bCs/>
                              <w:sz w:val="20"/>
                              <w:szCs w:val="20"/>
                              <w:highlight w:val="lightGray"/>
                            </w:rPr>
                            <w:t>S</w:t>
                          </w:r>
                          <w:r w:rsidRPr="001629C2">
                            <w:rPr>
                              <w:rFonts w:ascii="Courier New" w:hAnsi="Courier New" w:cs="Courier New"/>
                              <w:b/>
                              <w:bCs/>
                              <w:sz w:val="20"/>
                              <w:szCs w:val="20"/>
                            </w:rPr>
                            <w:t>PR</w:t>
                          </w:r>
                          <w:r w:rsidRPr="001629C2">
                            <w:rPr>
                              <w:rFonts w:ascii="Courier New" w:hAnsi="Courier New" w:cs="Courier New"/>
                              <w:b/>
                              <w:bCs/>
                              <w:color w:val="FFFFFF" w:themeColor="background1"/>
                              <w:sz w:val="20"/>
                              <w:szCs w:val="20"/>
                              <w:highlight w:val="blue"/>
                            </w:rPr>
                            <w:t>TD</w:t>
                          </w:r>
                          <w:r w:rsidRPr="001629C2">
                            <w:rPr>
                              <w:rFonts w:ascii="Courier New" w:hAnsi="Courier New" w:cs="Courier New"/>
                              <w:b/>
                              <w:bCs/>
                              <w:sz w:val="20"/>
                              <w:szCs w:val="20"/>
                            </w:rPr>
                            <w:t>E</w:t>
                          </w:r>
                          <w:r w:rsidRPr="001629C2">
                            <w:rPr>
                              <w:rFonts w:ascii="Courier New" w:hAnsi="Courier New" w:cs="Courier New"/>
                              <w:b/>
                              <w:bCs/>
                              <w:color w:val="FFFFFF" w:themeColor="background1"/>
                              <w:sz w:val="20"/>
                              <w:szCs w:val="20"/>
                              <w:highlight w:val="blue"/>
                            </w:rPr>
                            <w:t>VV</w:t>
                          </w:r>
                          <w:r w:rsidRPr="001629C2">
                            <w:rPr>
                              <w:rFonts w:ascii="Courier New" w:hAnsi="Courier New" w:cs="Courier New"/>
                              <w:b/>
                              <w:bCs/>
                              <w:sz w:val="20"/>
                              <w:szCs w:val="20"/>
                            </w:rPr>
                            <w:t>AA</w:t>
                          </w:r>
                          <w:r w:rsidRPr="001629C2">
                            <w:rPr>
                              <w:rFonts w:ascii="Courier New" w:hAnsi="Courier New" w:cs="Courier New"/>
                              <w:b/>
                              <w:bCs/>
                              <w:color w:val="FFFFFF" w:themeColor="background1"/>
                              <w:sz w:val="20"/>
                              <w:szCs w:val="20"/>
                              <w:highlight w:val="blue"/>
                            </w:rPr>
                            <w:t>LQ</w:t>
                          </w:r>
                          <w:r w:rsidRPr="001629C2">
                            <w:rPr>
                              <w:rFonts w:ascii="Courier New" w:hAnsi="Courier New" w:cs="Courier New"/>
                              <w:b/>
                              <w:bCs/>
                              <w:sz w:val="20"/>
                              <w:szCs w:val="20"/>
                              <w:highlight w:val="lightGray"/>
                            </w:rPr>
                            <w:t>A</w:t>
                          </w:r>
                          <w:r w:rsidRPr="001629C2">
                            <w:rPr>
                              <w:rFonts w:ascii="Courier New" w:hAnsi="Courier New" w:cs="Courier New"/>
                              <w:b/>
                              <w:bCs/>
                              <w:sz w:val="20"/>
                              <w:szCs w:val="20"/>
                            </w:rPr>
                            <w:t>EQLLV</w:t>
                          </w:r>
                          <w:r w:rsidRPr="001629C2">
                            <w:rPr>
                              <w:rFonts w:ascii="Courier New" w:hAnsi="Courier New" w:cs="Courier New"/>
                              <w:b/>
                              <w:bCs/>
                              <w:sz w:val="20"/>
                              <w:szCs w:val="20"/>
                            </w:rPr>
                            <w:br/>
                            <w:t xml:space="preserve">cv. A188  </w:t>
                          </w:r>
                          <w:r w:rsidRPr="001629C2">
                            <w:rPr>
                              <w:rFonts w:ascii="Courier New" w:hAnsi="Courier New" w:cs="Courier New"/>
                              <w:b/>
                              <w:bCs/>
                              <w:sz w:val="20"/>
                              <w:szCs w:val="20"/>
                            </w:rPr>
                            <w:tab/>
                          </w:r>
                          <w:r w:rsidRPr="001629C2">
                            <w:rPr>
                              <w:rFonts w:ascii="Courier New" w:hAnsi="Courier New" w:cs="Courier New"/>
                              <w:b/>
                              <w:bCs/>
                              <w:color w:val="FFFFFF" w:themeColor="background1"/>
                              <w:sz w:val="20"/>
                              <w:szCs w:val="20"/>
                              <w:highlight w:val="blue"/>
                            </w:rPr>
                            <w:t>MAAAHGSRHC</w:t>
                          </w:r>
                          <w:r w:rsidRPr="001629C2">
                            <w:rPr>
                              <w:rFonts w:ascii="Courier New" w:hAnsi="Courier New" w:cs="Courier New"/>
                              <w:b/>
                              <w:bCs/>
                              <w:sz w:val="20"/>
                              <w:szCs w:val="20"/>
                            </w:rPr>
                            <w:t>S</w:t>
                          </w:r>
                          <w:r w:rsidRPr="001629C2">
                            <w:rPr>
                              <w:rFonts w:ascii="Courier New" w:hAnsi="Courier New" w:cs="Courier New"/>
                              <w:b/>
                              <w:bCs/>
                              <w:color w:val="FFFFFF" w:themeColor="background1"/>
                              <w:sz w:val="20"/>
                              <w:szCs w:val="20"/>
                              <w:highlight w:val="blue"/>
                            </w:rPr>
                            <w:t>VA</w:t>
                          </w:r>
                          <w:r w:rsidRPr="001629C2">
                            <w:rPr>
                              <w:rFonts w:ascii="Courier New" w:hAnsi="Courier New" w:cs="Courier New"/>
                              <w:b/>
                              <w:bCs/>
                              <w:sz w:val="20"/>
                              <w:szCs w:val="20"/>
                            </w:rPr>
                            <w:t>L</w:t>
                          </w:r>
                          <w:r w:rsidRPr="001629C2">
                            <w:rPr>
                              <w:rFonts w:ascii="Courier New" w:hAnsi="Courier New" w:cs="Courier New"/>
                              <w:b/>
                              <w:bCs/>
                              <w:color w:val="FFFFFF" w:themeColor="background1"/>
                              <w:sz w:val="20"/>
                              <w:szCs w:val="20"/>
                              <w:highlight w:val="blue"/>
                            </w:rPr>
                            <w:t>CRLLLVVVLLVVTTG</w:t>
                          </w:r>
                          <w:r w:rsidRPr="001629C2">
                            <w:rPr>
                              <w:rFonts w:ascii="Courier New" w:hAnsi="Courier New" w:cs="Courier New"/>
                              <w:b/>
                              <w:bCs/>
                              <w:sz w:val="20"/>
                              <w:szCs w:val="20"/>
                            </w:rPr>
                            <w:t>----------</w:t>
                          </w:r>
                          <w:r w:rsidRPr="001629C2">
                            <w:rPr>
                              <w:rFonts w:ascii="Courier New" w:hAnsi="Courier New" w:cs="Courier New"/>
                              <w:b/>
                              <w:bCs/>
                              <w:sz w:val="20"/>
                              <w:szCs w:val="20"/>
                              <w:highlight w:val="lightGray"/>
                            </w:rPr>
                            <w:t>I</w:t>
                          </w:r>
                          <w:r w:rsidRPr="001629C2">
                            <w:rPr>
                              <w:rFonts w:ascii="Courier New" w:hAnsi="Courier New" w:cs="Courier New"/>
                              <w:b/>
                              <w:bCs/>
                              <w:sz w:val="20"/>
                              <w:szCs w:val="20"/>
                            </w:rPr>
                            <w:t>L</w:t>
                          </w:r>
                          <w:r w:rsidRPr="001629C2">
                            <w:rPr>
                              <w:rFonts w:ascii="Courier New" w:hAnsi="Courier New" w:cs="Courier New"/>
                              <w:b/>
                              <w:bCs/>
                              <w:sz w:val="20"/>
                              <w:szCs w:val="20"/>
                              <w:highlight w:val="lightGray"/>
                            </w:rPr>
                            <w:t>Q</w:t>
                          </w:r>
                          <w:r w:rsidRPr="001629C2">
                            <w:rPr>
                              <w:rFonts w:ascii="Courier New" w:hAnsi="Courier New" w:cs="Courier New"/>
                              <w:b/>
                              <w:bCs/>
                              <w:sz w:val="20"/>
                              <w:szCs w:val="20"/>
                            </w:rPr>
                            <w:t>FQ</w:t>
                          </w:r>
                          <w:r w:rsidRPr="001629C2">
                            <w:rPr>
                              <w:rFonts w:ascii="Courier New" w:hAnsi="Courier New" w:cs="Courier New"/>
                              <w:b/>
                              <w:bCs/>
                              <w:color w:val="FFFFFF" w:themeColor="background1"/>
                              <w:sz w:val="20"/>
                              <w:szCs w:val="20"/>
                              <w:highlight w:val="blue"/>
                            </w:rPr>
                            <w:t>TD</w:t>
                          </w:r>
                          <w:r w:rsidRPr="001629C2">
                            <w:rPr>
                              <w:rFonts w:ascii="Courier New" w:hAnsi="Courier New" w:cs="Courier New"/>
                              <w:b/>
                              <w:bCs/>
                              <w:sz w:val="20"/>
                              <w:szCs w:val="20"/>
                            </w:rPr>
                            <w:t>P</w:t>
                          </w:r>
                          <w:r w:rsidRPr="001629C2">
                            <w:rPr>
                              <w:rFonts w:ascii="Courier New" w:hAnsi="Courier New" w:cs="Courier New"/>
                              <w:b/>
                              <w:bCs/>
                              <w:color w:val="FFFFFF" w:themeColor="background1"/>
                              <w:sz w:val="20"/>
                              <w:szCs w:val="20"/>
                              <w:highlight w:val="blue"/>
                            </w:rPr>
                            <w:t>VV</w:t>
                          </w:r>
                          <w:r w:rsidRPr="001629C2">
                            <w:rPr>
                              <w:rFonts w:ascii="Courier New" w:hAnsi="Courier New" w:cs="Courier New"/>
                              <w:b/>
                              <w:bCs/>
                              <w:sz w:val="20"/>
                              <w:szCs w:val="20"/>
                            </w:rPr>
                            <w:t>SS</w:t>
                          </w:r>
                          <w:r w:rsidRPr="001629C2">
                            <w:rPr>
                              <w:rFonts w:ascii="Courier New" w:hAnsi="Courier New" w:cs="Courier New"/>
                              <w:b/>
                              <w:bCs/>
                              <w:color w:val="FFFFFF" w:themeColor="background1"/>
                              <w:sz w:val="20"/>
                              <w:szCs w:val="20"/>
                              <w:highlight w:val="blue"/>
                            </w:rPr>
                            <w:t>LQ</w:t>
                          </w:r>
                          <w:r w:rsidRPr="001629C2">
                            <w:rPr>
                              <w:rFonts w:ascii="Courier New" w:hAnsi="Courier New" w:cs="Courier New"/>
                              <w:b/>
                              <w:bCs/>
                              <w:sz w:val="20"/>
                              <w:szCs w:val="20"/>
                              <w:highlight w:val="lightGray"/>
                            </w:rPr>
                            <w:t>I</w:t>
                          </w:r>
                          <w:r w:rsidRPr="001629C2">
                            <w:rPr>
                              <w:rFonts w:ascii="Courier New" w:hAnsi="Courier New" w:cs="Courier New"/>
                              <w:b/>
                              <w:bCs/>
                              <w:sz w:val="20"/>
                              <w:szCs w:val="20"/>
                            </w:rPr>
                            <w:t xml:space="preserve">----- </w:t>
                          </w:r>
                          <w:r w:rsidRPr="001629C2">
                            <w:rPr>
                              <w:rFonts w:ascii="Courier New" w:hAnsi="Courier New" w:cs="Courier New"/>
                              <w:b/>
                              <w:bCs/>
                              <w:sz w:val="20"/>
                              <w:szCs w:val="20"/>
                            </w:rPr>
                            <w:br/>
                            <w:t xml:space="preserve"> </w:t>
                          </w:r>
                          <w:r w:rsidRPr="001629C2">
                            <w:rPr>
                              <w:rFonts w:ascii="Courier New" w:hAnsi="Courier New" w:cs="Courier New"/>
                              <w:b/>
                              <w:bCs/>
                              <w:sz w:val="20"/>
                              <w:szCs w:val="20"/>
                            </w:rPr>
                            <w:tab/>
                          </w:r>
                          <w:r w:rsidRPr="001629C2">
                            <w:rPr>
                              <w:rFonts w:ascii="Courier New" w:hAnsi="Courier New" w:cs="Courier New"/>
                              <w:b/>
                              <w:bCs/>
                              <w:sz w:val="20"/>
                              <w:szCs w:val="20"/>
                            </w:rPr>
                            <w:tab/>
                            <w:t>60        70        80        90       100</w:t>
                          </w:r>
                          <w:r w:rsidRPr="001629C2">
                            <w:rPr>
                              <w:rFonts w:ascii="Courier New" w:hAnsi="Courier New" w:cs="Courier New"/>
                              <w:b/>
                              <w:bCs/>
                              <w:sz w:val="20"/>
                              <w:szCs w:val="20"/>
                            </w:rPr>
                            <w:br/>
                            <w:t>cv. B73</w:t>
                          </w:r>
                          <w:r w:rsidRPr="001629C2">
                            <w:rPr>
                              <w:rFonts w:ascii="Courier New" w:hAnsi="Courier New" w:cs="Courier New"/>
                              <w:b/>
                              <w:bCs/>
                              <w:sz w:val="20"/>
                              <w:szCs w:val="20"/>
                            </w:rPr>
                            <w:tab/>
                            <w:t>INEFRSRSGSEEE</w:t>
                          </w:r>
                          <w:r w:rsidRPr="001629C2">
                            <w:rPr>
                              <w:rFonts w:ascii="Courier New" w:hAnsi="Courier New" w:cs="Courier New"/>
                              <w:b/>
                              <w:bCs/>
                              <w:color w:val="FFFFFF" w:themeColor="background1"/>
                              <w:sz w:val="20"/>
                              <w:szCs w:val="20"/>
                              <w:highlight w:val="blue"/>
                            </w:rPr>
                            <w:t>APMTTTAAAAGWPVLNTEQQQAIITGVGGGRR</w:t>
                          </w:r>
                          <w:r w:rsidRPr="001629C2">
                            <w:rPr>
                              <w:rFonts w:ascii="Courier New" w:hAnsi="Courier New" w:cs="Courier New"/>
                              <w:b/>
                              <w:bCs/>
                              <w:sz w:val="20"/>
                              <w:szCs w:val="20"/>
                              <w:highlight w:val="lightGray"/>
                            </w:rPr>
                            <w:t>K</w:t>
                          </w:r>
                          <w:r w:rsidRPr="001629C2">
                            <w:rPr>
                              <w:rFonts w:ascii="Courier New" w:hAnsi="Courier New" w:cs="Courier New"/>
                              <w:b/>
                              <w:bCs/>
                              <w:sz w:val="20"/>
                              <w:szCs w:val="20"/>
                            </w:rPr>
                            <w:t>---</w:t>
                          </w:r>
                          <w:r w:rsidRPr="001629C2">
                            <w:rPr>
                              <w:rFonts w:ascii="Courier New" w:hAnsi="Courier New" w:cs="Courier New"/>
                              <w:b/>
                              <w:bCs/>
                              <w:sz w:val="20"/>
                              <w:szCs w:val="20"/>
                            </w:rPr>
                            <w:br/>
                            <w:t>cv. A188</w:t>
                          </w:r>
                          <w:r w:rsidRPr="001629C2">
                            <w:rPr>
                              <w:rFonts w:ascii="Courier New" w:hAnsi="Courier New" w:cs="Courier New"/>
                              <w:b/>
                              <w:bCs/>
                              <w:sz w:val="20"/>
                              <w:szCs w:val="20"/>
                            </w:rPr>
                            <w:tab/>
                            <w:t>------------A</w:t>
                          </w:r>
                          <w:r w:rsidRPr="001629C2">
                            <w:rPr>
                              <w:rFonts w:ascii="Courier New" w:hAnsi="Courier New" w:cs="Courier New"/>
                              <w:b/>
                              <w:bCs/>
                              <w:color w:val="FFFFFF" w:themeColor="background1"/>
                              <w:sz w:val="20"/>
                              <w:szCs w:val="20"/>
                              <w:highlight w:val="blue"/>
                            </w:rPr>
                            <w:t>APMTTTAAAAGWPVLNTEQQQAIITGVGGGRR</w:t>
                          </w:r>
                          <w:r w:rsidRPr="001629C2">
                            <w:rPr>
                              <w:rFonts w:ascii="Courier New" w:hAnsi="Courier New" w:cs="Courier New"/>
                              <w:b/>
                              <w:bCs/>
                              <w:sz w:val="20"/>
                              <w:szCs w:val="20"/>
                              <w:highlight w:val="lightGray"/>
                            </w:rPr>
                            <w:t>R</w:t>
                          </w:r>
                          <w:r w:rsidRPr="001629C2">
                            <w:rPr>
                              <w:rFonts w:ascii="Courier New" w:hAnsi="Courier New" w:cs="Courier New"/>
                              <w:b/>
                              <w:bCs/>
                              <w:sz w:val="20"/>
                              <w:szCs w:val="20"/>
                            </w:rPr>
                            <w:t>RRT</w:t>
                          </w:r>
                        </w:p>
                      </w:txbxContent>
                    </v:textbox>
                  </v:shape>
                  <v:shape id="_x0000_s1286" type="#_x0000_t202" style="position:absolute;left:34840;top:762;width:2658;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" filled="f" stroked="f">
                    <v:textbox>
                      <w:txbxContent>
                        <w:p w14:paraId="36EE3898" w14:textId="77777777" w:rsidR="00135FA1" w:rsidRPr="001629C2" w:rsidRDefault="00135FA1" w:rsidP="00083A71">
                          <w:pPr>
                            <w:rPr>
                              <w:b/>
                              <w:bCs/>
                              <w:color w:val="DD3F83"/>
                              <w:sz w:val="36"/>
                              <w:szCs w:val="36"/>
                            </w:rPr>
                          </w:pPr>
                          <w:r w:rsidRPr="001629C2">
                            <w:rPr>
                              <w:b/>
                              <w:bCs/>
                              <w:color w:val="DD3F83"/>
                              <w:sz w:val="36"/>
                              <w:szCs w:val="36"/>
                            </w:rPr>
                            <w:t>*</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36" o:spid="_x0000_s1287" type="#_x0000_t34" style="position:absolute;left:30761;top:2589;width:1372;height:15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" strokecolor="#dd3f83" strokeweight="1.5pt"/>
                <v:shape id="Connector: Elbow 537" o:spid="_x0000_s1288" type="#_x0000_t34" style="position:absolute;left:10993;top:9038;width:1372;height:15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" strokecolor="#dd3f83" strokeweight="1.5pt"/>
                <w10:wrap anchory="page"/>
              </v:group>
            </w:pict>
          </mc:Fallback>
        </mc:AlternateContent>
      </w:r>
    </w:p>
    <w:p w14:paraId="7DC13748" w14:textId="77777777" w:rsidR="00083A71" w:rsidRPr="00F71ECE" w:rsidRDefault="00083A71" w:rsidP="00083A71">
      <w:pPr>
        <w:jc w:val="left"/>
        <w:rPr>
          <w:rFonts w:ascii="Courier New" w:hAnsi="Courier New" w:cs="Courier New"/>
          <w:b/>
          <w:bCs/>
          <w:color w:val="009999"/>
          <w:sz w:val="20"/>
          <w:szCs w:val="20"/>
        </w:rPr>
      </w:pPr>
    </w:p>
    <w:p w14:paraId="7872B698" w14:textId="77777777" w:rsidR="00083A71" w:rsidRPr="00F71ECE" w:rsidRDefault="00083A71" w:rsidP="00083A71">
      <w:pPr>
        <w:jc w:val="left"/>
        <w:rPr>
          <w:rFonts w:ascii="Courier New" w:hAnsi="Courier New" w:cs="Courier New"/>
          <w:b/>
          <w:bCs/>
          <w:color w:val="009999"/>
          <w:sz w:val="20"/>
          <w:szCs w:val="20"/>
        </w:rPr>
      </w:pPr>
    </w:p>
    <w:p w14:paraId="63D3E5B8" w14:textId="77777777" w:rsidR="00083A71" w:rsidRPr="00F71ECE" w:rsidRDefault="00083A71" w:rsidP="00083A71">
      <w:pPr>
        <w:jc w:val="left"/>
        <w:rPr>
          <w:rFonts w:ascii="Courier New" w:hAnsi="Courier New" w:cs="Courier New"/>
          <w:b/>
          <w:bCs/>
          <w:color w:val="009999"/>
          <w:sz w:val="20"/>
          <w:szCs w:val="20"/>
        </w:rPr>
      </w:pPr>
    </w:p>
    <w:p w14:paraId="5320B177" w14:textId="77777777" w:rsidR="00083A71" w:rsidRPr="00F71ECE" w:rsidRDefault="00083A71" w:rsidP="00083A71">
      <w:pPr>
        <w:jc w:val="left"/>
        <w:rPr>
          <w:rFonts w:ascii="Courier New" w:hAnsi="Courier New" w:cs="Courier New"/>
          <w:b/>
          <w:bCs/>
          <w:color w:val="009999"/>
          <w:sz w:val="20"/>
          <w:szCs w:val="20"/>
        </w:rPr>
      </w:pPr>
    </w:p>
    <w:p w14:paraId="2844F21B" w14:textId="77777777" w:rsidR="00083A71" w:rsidRPr="00F71ECE" w:rsidRDefault="00083A71" w:rsidP="00083A71">
      <w:pPr>
        <w:spacing w:after="0" w:line="240" w:lineRule="auto"/>
        <w:rPr>
          <w:sz w:val="21"/>
        </w:rPr>
      </w:pPr>
    </w:p>
    <w:p w14:paraId="7808C168" w14:textId="77777777" w:rsidR="00083A71" w:rsidRDefault="00083A71" w:rsidP="00083A71">
      <w:pPr>
        <w:spacing w:after="0" w:line="276" w:lineRule="auto"/>
        <w:rPr>
          <w:b/>
          <w:bCs/>
          <w:sz w:val="21"/>
        </w:rPr>
      </w:pPr>
      <w:bookmarkStart w:id="50" w:name="_Hlk138970328"/>
    </w:p>
    <w:p w14:paraId="02F0BD8D" w14:textId="77777777" w:rsidR="00083A71" w:rsidRPr="00F71ECE" w:rsidRDefault="00083A71" w:rsidP="00083A71">
      <w:pPr>
        <w:spacing w:after="0" w:line="276" w:lineRule="auto"/>
        <w:rPr>
          <w:sz w:val="21"/>
        </w:rPr>
      </w:pPr>
      <w:r w:rsidRPr="00F71ECE">
        <w:rPr>
          <w:b/>
          <w:bCs/>
          <w:sz w:val="21"/>
        </w:rPr>
        <w:t xml:space="preserve">Figure 4.5. Sequence divergence of </w:t>
      </w:r>
      <w:r w:rsidRPr="00F71ECE">
        <w:rPr>
          <w:b/>
          <w:bCs/>
          <w:i/>
          <w:iCs/>
          <w:sz w:val="21"/>
        </w:rPr>
        <w:t>ZmEPFL9-2</w:t>
      </w:r>
      <w:r w:rsidRPr="00F71ECE">
        <w:rPr>
          <w:b/>
          <w:bCs/>
          <w:sz w:val="21"/>
        </w:rPr>
        <w:t xml:space="preserve"> in two maize cultivars.</w:t>
      </w:r>
      <w:bookmarkEnd w:id="50"/>
      <w:r w:rsidRPr="00F71ECE">
        <w:rPr>
          <w:b/>
          <w:bCs/>
          <w:sz w:val="21"/>
        </w:rPr>
        <w:t xml:space="preserve"> </w:t>
      </w:r>
      <w:r w:rsidRPr="00F71ECE">
        <w:rPr>
          <w:sz w:val="21"/>
        </w:rPr>
        <w:t xml:space="preserve">Alignment of amino acid sequences encoded by </w:t>
      </w:r>
      <w:r w:rsidRPr="00F71ECE">
        <w:rPr>
          <w:i/>
          <w:iCs/>
          <w:sz w:val="21"/>
        </w:rPr>
        <w:t>ZmEPFL9-2</w:t>
      </w:r>
      <w:r w:rsidRPr="00F71ECE">
        <w:rPr>
          <w:sz w:val="21"/>
        </w:rPr>
        <w:t xml:space="preserve"> in maize lines B73 (Zm00001d049795, from B73_RefGen_v4) and A188, generated with MUSCLE (MEGA X). The C-termini are not shown since they are identical. Pink asterisk shows predicted peptide cleavage site for Zm00001d049795, according to </w:t>
      </w:r>
      <w:proofErr w:type="spellStart"/>
      <w:r w:rsidRPr="00F71ECE">
        <w:rPr>
          <w:sz w:val="21"/>
        </w:rPr>
        <w:t>SignalP</w:t>
      </w:r>
      <w:proofErr w:type="spellEnd"/>
      <w:r w:rsidRPr="00F71ECE">
        <w:rPr>
          <w:sz w:val="21"/>
        </w:rPr>
        <w:t xml:space="preserve"> 6.0, and pink dividing lines indicate exon-exon borders; both of which are missing from the A188 </w:t>
      </w:r>
      <w:r w:rsidRPr="00F71ECE">
        <w:rPr>
          <w:i/>
          <w:iCs/>
          <w:sz w:val="21"/>
        </w:rPr>
        <w:t>ZmEPFL9-2</w:t>
      </w:r>
      <w:r w:rsidRPr="00F71ECE">
        <w:rPr>
          <w:sz w:val="21"/>
        </w:rPr>
        <w:t xml:space="preserve"> isoform. </w:t>
      </w:r>
    </w:p>
    <w:p w14:paraId="68A48CFB" w14:textId="77777777" w:rsidR="00083A71" w:rsidRPr="00F71ECE" w:rsidRDefault="00083A71" w:rsidP="00083A71">
      <w:pPr>
        <w:spacing w:after="0" w:line="240" w:lineRule="auto"/>
        <w:rPr>
          <w:sz w:val="21"/>
        </w:rPr>
      </w:pPr>
    </w:p>
    <w:p w14:paraId="0BC17353" w14:textId="77777777" w:rsidR="00083A71" w:rsidRPr="00F71ECE" w:rsidRDefault="00083A71" w:rsidP="00083A71"/>
    <w:p w14:paraId="1771DE1E" w14:textId="77777777" w:rsidR="00083A71" w:rsidRPr="00F71ECE" w:rsidRDefault="00083A71" w:rsidP="00083A71">
      <w:pPr>
        <w:spacing w:after="0" w:line="240" w:lineRule="auto"/>
        <w:rPr>
          <w:sz w:val="21"/>
        </w:rPr>
      </w:pPr>
    </w:p>
    <w:p w14:paraId="0662E9C3" w14:textId="77777777" w:rsidR="00083A71" w:rsidRPr="00F71ECE" w:rsidRDefault="00083A71" w:rsidP="00083A71">
      <w:pPr>
        <w:spacing w:after="0" w:line="240" w:lineRule="auto"/>
        <w:rPr>
          <w:sz w:val="21"/>
        </w:rPr>
      </w:pPr>
    </w:p>
    <w:p w14:paraId="1BAE8E8C" w14:textId="77777777" w:rsidR="00083A71" w:rsidRPr="00F71ECE" w:rsidRDefault="00083A71" w:rsidP="00083A71">
      <w:pPr>
        <w:spacing w:after="0" w:line="240" w:lineRule="auto"/>
        <w:rPr>
          <w:sz w:val="21"/>
        </w:rPr>
      </w:pPr>
    </w:p>
    <w:p w14:paraId="129F46E3" w14:textId="77777777" w:rsidR="00083A71" w:rsidRPr="00F71ECE" w:rsidRDefault="00083A71" w:rsidP="00083A71">
      <w:pPr>
        <w:spacing w:after="0" w:line="240" w:lineRule="auto"/>
        <w:rPr>
          <w:sz w:val="21"/>
        </w:rPr>
      </w:pPr>
      <w:r w:rsidRPr="00F71ECE">
        <w:rPr>
          <w:noProof/>
          <w:sz w:val="21"/>
          <w:lang w:val="en-US" w:eastAsia="en-US"/>
        </w:rPr>
        <mc:AlternateContent>
          <mc:Choice Requires="wpg">
            <w:drawing>
              <wp:anchor distT="0" distB="0" distL="114300" distR="114300" simplePos="0" relativeHeight="251517952" behindDoc="0" locked="0" layoutInCell="1" allowOverlap="1" wp14:anchorId="51C035AC" wp14:editId="55D7DCD4">
                <wp:simplePos x="0" y="0"/>
                <wp:positionH relativeFrom="margin">
                  <wp:align>right</wp:align>
                </wp:positionH>
                <wp:positionV relativeFrom="margin">
                  <wp:posOffset>50800</wp:posOffset>
                </wp:positionV>
                <wp:extent cx="5536565" cy="1998187"/>
                <wp:effectExtent l="0" t="0" r="0" b="2540"/>
                <wp:wrapNone/>
                <wp:docPr id="538" name="Group 538"/>
                <wp:cNvGraphicFramePr/>
                <a:graphic xmlns:a="http://schemas.openxmlformats.org/drawingml/2006/main">
                  <a:graphicData uri="http://schemas.microsoft.com/office/word/2010/wordprocessingGroup">
                    <wpg:wgp>
                      <wpg:cNvGrpSpPr/>
                      <wpg:grpSpPr>
                        <a:xfrm>
                          <a:off x="0" y="0"/>
                          <a:ext cx="5536565" cy="1998187"/>
                          <a:chOff x="0" y="0"/>
                          <a:chExt cx="5537141" cy="1998457"/>
                        </a:xfrm>
                      </wpg:grpSpPr>
                      <pic:pic xmlns:pic="http://schemas.openxmlformats.org/drawingml/2006/picture">
                        <pic:nvPicPr>
                          <pic:cNvPr id="539" name="Picture 539"/>
                          <pic:cNvPicPr>
                            <a:picLocks noChangeAspect="1"/>
                          </pic:cNvPicPr>
                        </pic:nvPicPr>
                        <pic:blipFill rotWithShape="1">
                          <a:blip r:embed="rId161" cstate="print">
                            <a:extLst>
                              <a:ext uri="{28A0092B-C50C-407E-A947-70E740481C1C}">
                                <a14:useLocalDpi xmlns:a14="http://schemas.microsoft.com/office/drawing/2010/main" val="0"/>
                              </a:ext>
                            </a:extLst>
                          </a:blip>
                          <a:srcRect l="41546" t="25303" r="34085" b="12203"/>
                          <a:stretch/>
                        </pic:blipFill>
                        <pic:spPr bwMode="auto">
                          <a:xfrm>
                            <a:off x="2872501" y="82845"/>
                            <a:ext cx="1898061" cy="1882621"/>
                          </a:xfrm>
                          <a:prstGeom prst="rect">
                            <a:avLst/>
                          </a:prstGeom>
                          <a:ln w="6350">
                            <a:solidFill>
                              <a:srgbClr val="000000"/>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40" name="Picture 540" descr="A picture containing text, map&#10;&#10;Description automatically generated"/>
                          <pic:cNvPicPr>
                            <a:picLocks noChangeAspect="1"/>
                          </pic:cNvPicPr>
                        </pic:nvPicPr>
                        <pic:blipFill rotWithShape="1">
                          <a:blip r:embed="rId162" cstate="print">
                            <a:extLst>
                              <a:ext uri="{28A0092B-C50C-407E-A947-70E740481C1C}">
                                <a14:useLocalDpi xmlns:a14="http://schemas.microsoft.com/office/drawing/2010/main" val="0"/>
                              </a:ext>
                            </a:extLst>
                          </a:blip>
                          <a:srcRect l="35349" t="14752" r="34716" b="6909"/>
                          <a:stretch/>
                        </pic:blipFill>
                        <pic:spPr bwMode="auto">
                          <a:xfrm>
                            <a:off x="406442" y="82846"/>
                            <a:ext cx="1904352" cy="1892914"/>
                          </a:xfrm>
                          <a:prstGeom prst="rect">
                            <a:avLst/>
                          </a:prstGeom>
                          <a:ln w="6350">
                            <a:solidFill>
                              <a:srgbClr val="000000"/>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41" name="Text Box 541"/>
                        <wps:cNvSpPr txBox="1">
                          <a:spLocks noChangeArrowheads="1"/>
                        </wps:cNvSpPr>
                        <wps:spPr bwMode="auto">
                          <a:xfrm>
                            <a:off x="2466754" y="0"/>
                            <a:ext cx="467360" cy="431800"/>
                          </a:xfrm>
                          <a:prstGeom prst="rect">
                            <a:avLst/>
                          </a:prstGeom>
                          <a:noFill/>
                          <a:ln w="9525">
                            <a:noFill/>
                            <a:miter lim="800000"/>
                            <a:headEnd/>
                            <a:tailEnd/>
                          </a:ln>
                        </wps:spPr>
                        <wps:txbx>
                          <w:txbxContent>
                            <w:p w14:paraId="0829130F"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542" name="Text Box 542"/>
                        <wps:cNvSpPr txBox="1">
                          <a:spLocks noChangeArrowheads="1"/>
                        </wps:cNvSpPr>
                        <wps:spPr bwMode="auto">
                          <a:xfrm>
                            <a:off x="0" y="0"/>
                            <a:ext cx="476885" cy="297180"/>
                          </a:xfrm>
                          <a:prstGeom prst="rect">
                            <a:avLst/>
                          </a:prstGeom>
                          <a:noFill/>
                          <a:ln w="9525">
                            <a:noFill/>
                            <a:miter lim="800000"/>
                            <a:headEnd/>
                            <a:tailEnd/>
                          </a:ln>
                        </wps:spPr>
                        <wps:txbx>
                          <w:txbxContent>
                            <w:p w14:paraId="0E4A3C5C"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a)</w:t>
                              </w:r>
                            </w:p>
                          </w:txbxContent>
                        </wps:txbx>
                        <wps:bodyPr rot="0" vert="horz" wrap="square" lIns="91440" tIns="45720" rIns="91440" bIns="45720" anchor="t" anchorCtr="0">
                          <a:noAutofit/>
                        </wps:bodyPr>
                      </wps:wsp>
                      <wpg:grpSp>
                        <wpg:cNvPr id="543" name="Group 543"/>
                        <wpg:cNvGrpSpPr/>
                        <wpg:grpSpPr>
                          <a:xfrm>
                            <a:off x="4742121" y="244549"/>
                            <a:ext cx="795020" cy="1753908"/>
                            <a:chOff x="0" y="0"/>
                            <a:chExt cx="795020" cy="1753908"/>
                          </a:xfrm>
                        </wpg:grpSpPr>
                        <wpg:grpSp>
                          <wpg:cNvPr id="544" name="Group 544"/>
                          <wpg:cNvGrpSpPr/>
                          <wpg:grpSpPr>
                            <a:xfrm>
                              <a:off x="149289" y="272454"/>
                              <a:ext cx="541176" cy="1481454"/>
                              <a:chOff x="0" y="0"/>
                              <a:chExt cx="541176" cy="1481454"/>
                            </a:xfrm>
                          </wpg:grpSpPr>
                          <wps:wsp>
                            <wps:cNvPr id="545" name="Text Box 2"/>
                            <wps:cNvSpPr txBox="1">
                              <a:spLocks noChangeArrowheads="1"/>
                            </wps:cNvSpPr>
                            <wps:spPr bwMode="auto">
                              <a:xfrm>
                                <a:off x="0" y="0"/>
                                <a:ext cx="412749" cy="1481454"/>
                              </a:xfrm>
                              <a:prstGeom prst="rect">
                                <a:avLst/>
                              </a:prstGeom>
                              <a:noFill/>
                              <a:ln w="9525">
                                <a:noFill/>
                                <a:miter lim="800000"/>
                                <a:headEnd/>
                                <a:tailEnd/>
                              </a:ln>
                            </wps:spPr>
                            <wps:txbx>
                              <w:txbxContent>
                                <w:p w14:paraId="303B09A7" w14:textId="77777777" w:rsidR="00135FA1" w:rsidRPr="00F060FA" w:rsidRDefault="00135FA1" w:rsidP="00083A71">
                                  <w:pPr>
                                    <w:jc w:val="right"/>
                                    <w:rPr>
                                      <w:rFonts w:asciiTheme="majorHAnsi" w:hAnsiTheme="majorHAnsi" w:cstheme="majorHAnsi"/>
                                    </w:rPr>
                                  </w:pPr>
                                  <w:r>
                                    <w:rPr>
                                      <w:rFonts w:asciiTheme="majorHAnsi" w:hAnsiTheme="majorHAnsi" w:cstheme="majorHAnsi"/>
                                      <w:noProof/>
                                    </w:rPr>
                                    <w:t>&gt;90</w:t>
                                  </w:r>
                                  <w:r>
                                    <w:rPr>
                                      <w:rFonts w:asciiTheme="majorHAnsi" w:hAnsiTheme="majorHAnsi" w:cstheme="majorHAnsi"/>
                                      <w:noProof/>
                                    </w:rPr>
                                    <w:br/>
                                    <w:t>80</w:t>
                                  </w:r>
                                  <w:r>
                                    <w:rPr>
                                      <w:rFonts w:asciiTheme="majorHAnsi" w:hAnsiTheme="majorHAnsi" w:cstheme="majorHAnsi"/>
                                      <w:noProof/>
                                    </w:rPr>
                                    <w:br/>
                                    <w:t>70</w:t>
                                  </w:r>
                                  <w:r>
                                    <w:rPr>
                                      <w:rFonts w:asciiTheme="majorHAnsi" w:hAnsiTheme="majorHAnsi" w:cstheme="majorHAnsi"/>
                                      <w:noProof/>
                                    </w:rPr>
                                    <w:br/>
                                    <w:t>60</w:t>
                                  </w:r>
                                  <w:r>
                                    <w:rPr>
                                      <w:rFonts w:asciiTheme="majorHAnsi" w:hAnsiTheme="majorHAnsi" w:cstheme="majorHAnsi"/>
                                      <w:noProof/>
                                    </w:rPr>
                                    <w:br/>
                                    <w:t>&lt;50</w:t>
                                  </w:r>
                                </w:p>
                              </w:txbxContent>
                            </wps:txbx>
                            <wps:bodyPr rot="0" vert="horz" wrap="square" lIns="91440" tIns="45720" rIns="91440" bIns="45720" anchor="t" anchorCtr="0">
                              <a:spAutoFit/>
                            </wps:bodyPr>
                          </wps:wsp>
                          <wpg:grpSp>
                            <wpg:cNvPr id="546" name="Group 546"/>
                            <wpg:cNvGrpSpPr/>
                            <wpg:grpSpPr>
                              <a:xfrm>
                                <a:off x="350831" y="55984"/>
                                <a:ext cx="190345" cy="1185752"/>
                                <a:chOff x="0" y="0"/>
                                <a:chExt cx="190345" cy="1185752"/>
                              </a:xfrm>
                            </wpg:grpSpPr>
                            <wps:wsp>
                              <wps:cNvPr id="547" name="Rectangle 547"/>
                              <wps:cNvSpPr/>
                              <wps:spPr>
                                <a:xfrm>
                                  <a:off x="0" y="0"/>
                                  <a:ext cx="182880" cy="159385"/>
                                </a:xfrm>
                                <a:prstGeom prst="rect">
                                  <a:avLst/>
                                </a:prstGeom>
                                <a:solidFill>
                                  <a:srgbClr val="0000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 name="Rectangle 548"/>
                              <wps:cNvSpPr/>
                              <wps:spPr>
                                <a:xfrm>
                                  <a:off x="3733" y="261257"/>
                                  <a:ext cx="182880" cy="159385"/>
                                </a:xfrm>
                                <a:prstGeom prst="rect">
                                  <a:avLst/>
                                </a:prstGeom>
                                <a:solidFill>
                                  <a:srgbClr val="00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 name="Rectangle 549"/>
                              <wps:cNvSpPr/>
                              <wps:spPr>
                                <a:xfrm>
                                  <a:off x="0" y="515050"/>
                                  <a:ext cx="182880" cy="159385"/>
                                </a:xfrm>
                                <a:prstGeom prst="rect">
                                  <a:avLst/>
                                </a:prstGeom>
                                <a:solidFill>
                                  <a:srgbClr val="00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 name="Rectangle 550"/>
                              <wps:cNvSpPr/>
                              <wps:spPr>
                                <a:xfrm>
                                  <a:off x="7465" y="768842"/>
                                  <a:ext cx="182880" cy="159385"/>
                                </a:xfrm>
                                <a:prstGeom prst="rect">
                                  <a:avLst/>
                                </a:prstGeom>
                                <a:solidFill>
                                  <a:srgbClr val="FF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Rectangle 551"/>
                              <wps:cNvSpPr/>
                              <wps:spPr>
                                <a:xfrm>
                                  <a:off x="3733" y="1026367"/>
                                  <a:ext cx="182880" cy="159385"/>
                                </a:xfrm>
                                <a:prstGeom prst="rect">
                                  <a:avLst/>
                                </a:prstGeom>
                                <a:solidFill>
                                  <a:srgbClr val="FF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52" name="Text Box 2"/>
                          <wps:cNvSpPr txBox="1">
                            <a:spLocks noChangeArrowheads="1"/>
                          </wps:cNvSpPr>
                          <wps:spPr bwMode="auto">
                            <a:xfrm>
                              <a:off x="0" y="0"/>
                              <a:ext cx="795020" cy="457835"/>
                            </a:xfrm>
                            <a:prstGeom prst="rect">
                              <a:avLst/>
                            </a:prstGeom>
                            <a:noFill/>
                            <a:ln w="9525">
                              <a:noFill/>
                              <a:miter lim="800000"/>
                              <a:headEnd/>
                              <a:tailEnd/>
                            </a:ln>
                          </wps:spPr>
                          <wps:txbx>
                            <w:txbxContent>
                              <w:p w14:paraId="42CE3624" w14:textId="77777777" w:rsidR="00135FA1" w:rsidRPr="00F060FA" w:rsidRDefault="00135FA1" w:rsidP="00083A71">
                                <w:pPr>
                                  <w:jc w:val="right"/>
                                  <w:rPr>
                                    <w:rFonts w:asciiTheme="majorHAnsi" w:hAnsiTheme="majorHAnsi" w:cstheme="majorHAnsi"/>
                                  </w:rPr>
                                </w:pPr>
                                <w:r>
                                  <w:rPr>
                                    <w:rFonts w:asciiTheme="majorHAnsi" w:hAnsiTheme="majorHAnsi" w:cstheme="majorHAnsi"/>
                                    <w:noProof/>
                                  </w:rPr>
                                  <w:t>pLDDT:</w:t>
                                </w:r>
                              </w:p>
                            </w:txbxContent>
                          </wps:txbx>
                          <wps:bodyPr rot="0" vert="horz" wrap="square" lIns="91440" tIns="45720" rIns="91440" bIns="45720" anchor="t" anchorCtr="0">
                            <a:spAutoFit/>
                          </wps:bodyPr>
                        </wps:wsp>
                      </wpg:grpSp>
                    </wpg:wgp>
                  </a:graphicData>
                </a:graphic>
                <wp14:sizeRelV relativeFrom="margin">
                  <wp14:pctHeight>0</wp14:pctHeight>
                </wp14:sizeRelV>
              </wp:anchor>
            </w:drawing>
          </mc:Choice>
          <mc:Fallback>
            <w:pict>
              <v:group w14:anchorId="51C035AC" id="Group 538" o:spid="_x0000_s1289" style="position:absolute;left:0;text-align:left;margin-left:384.75pt;margin-top:4pt;width:435.95pt;height:157.35pt;z-index:251517952;mso-position-horizontal:right;mso-position-horizontal-relative:margin;mso-position-vertical-relative:margin;mso-height-relative:margin" coordsize="55371,19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">
                <v:shape id="Picture 539" o:spid="_x0000_s1290" type="#_x0000_t75" style="position:absolute;left:28725;top:828;width:18980;height:18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" stroked="t" strokeweight=".5pt">
                  <v:imagedata r:id="rId163" o:title="" croptop="16583f" cropbottom="7997f" cropleft="27228f" cropright="22338f"/>
                  <v:path arrowok="t"/>
                </v:shape>
                <v:shape id="Picture 540" o:spid="_x0000_s1291" type="#_x0000_t75" alt="A picture containing text, map&#10;&#10;Description automatically generated" style="position:absolute;left:4064;top:828;width:19043;height:18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" stroked="t" strokeweight=".5pt">
                  <v:imagedata r:id="rId164" o:title="A picture containing text, map&#10;&#10;Description automatically generated" croptop="9668f" cropbottom="4528f" cropleft="23166f" cropright="22751f"/>
                  <v:path arrowok="t"/>
                </v:shape>
                <v:shape id="Text Box 541" o:spid="_x0000_s1292" type="#_x0000_t202" style="position:absolute;left:24667;width:4674;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" filled="f" stroked="f">
                  <v:textbox>
                    <w:txbxContent>
                      <w:p w14:paraId="0829130F"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b)</w:t>
                        </w:r>
                      </w:p>
                    </w:txbxContent>
                  </v:textbox>
                </v:shape>
                <v:shape id="Text Box 542" o:spid="_x0000_s1293" type="#_x0000_t202" style="position:absolute;width:476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" filled="f" stroked="f">
                  <v:textbox>
                    <w:txbxContent>
                      <w:p w14:paraId="0E4A3C5C" w14:textId="77777777" w:rsidR="00135FA1" w:rsidRPr="003739BD" w:rsidRDefault="00135FA1" w:rsidP="00083A71">
                        <w:pPr>
                          <w:rPr>
                            <w:rFonts w:asciiTheme="majorHAnsi" w:hAnsiTheme="majorHAnsi" w:cstheme="majorHAnsi"/>
                            <w:b/>
                            <w:bCs/>
                            <w:sz w:val="28"/>
                            <w:szCs w:val="28"/>
                          </w:rPr>
                        </w:pPr>
                        <w:r w:rsidRPr="003739BD">
                          <w:rPr>
                            <w:rFonts w:asciiTheme="majorHAnsi" w:hAnsiTheme="majorHAnsi" w:cstheme="majorHAnsi"/>
                            <w:b/>
                            <w:bCs/>
                            <w:sz w:val="28"/>
                            <w:szCs w:val="28"/>
                          </w:rPr>
                          <w:t>(a)</w:t>
                        </w:r>
                      </w:p>
                    </w:txbxContent>
                  </v:textbox>
                </v:shape>
                <v:group id="Group 543" o:spid="_x0000_s1294" style="position:absolute;left:47421;top:2445;width:7950;height:17539" coordsize="7950,17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xH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">
                  <v:group id="Group 544" o:spid="_x0000_s1295" style="position:absolute;left:1492;top:2724;width:5412;height:14815" coordsize="5411,14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_x0000_s1296" type="#_x0000_t202" style="position:absolute;width:4127;height:14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" filled="f" stroked="f">
                      <v:textbox style="mso-fit-shape-to-text:t">
                        <w:txbxContent>
                          <w:p w14:paraId="303B09A7" w14:textId="77777777" w:rsidR="00135FA1" w:rsidRPr="00F060FA" w:rsidRDefault="00135FA1" w:rsidP="00083A71">
                            <w:pPr>
                              <w:jc w:val="right"/>
                              <w:rPr>
                                <w:rFonts w:asciiTheme="majorHAnsi" w:hAnsiTheme="majorHAnsi" w:cstheme="majorHAnsi"/>
                              </w:rPr>
                            </w:pPr>
                            <w:r>
                              <w:rPr>
                                <w:rFonts w:asciiTheme="majorHAnsi" w:hAnsiTheme="majorHAnsi" w:cstheme="majorHAnsi"/>
                                <w:noProof/>
                              </w:rPr>
                              <w:t>&gt;90</w:t>
                            </w:r>
                            <w:r>
                              <w:rPr>
                                <w:rFonts w:asciiTheme="majorHAnsi" w:hAnsiTheme="majorHAnsi" w:cstheme="majorHAnsi"/>
                                <w:noProof/>
                              </w:rPr>
                              <w:br/>
                              <w:t>80</w:t>
                            </w:r>
                            <w:r>
                              <w:rPr>
                                <w:rFonts w:asciiTheme="majorHAnsi" w:hAnsiTheme="majorHAnsi" w:cstheme="majorHAnsi"/>
                                <w:noProof/>
                              </w:rPr>
                              <w:br/>
                              <w:t>70</w:t>
                            </w:r>
                            <w:r>
                              <w:rPr>
                                <w:rFonts w:asciiTheme="majorHAnsi" w:hAnsiTheme="majorHAnsi" w:cstheme="majorHAnsi"/>
                                <w:noProof/>
                              </w:rPr>
                              <w:br/>
                              <w:t>60</w:t>
                            </w:r>
                            <w:r>
                              <w:rPr>
                                <w:rFonts w:asciiTheme="majorHAnsi" w:hAnsiTheme="majorHAnsi" w:cstheme="majorHAnsi"/>
                                <w:noProof/>
                              </w:rPr>
                              <w:br/>
                              <w:t>&lt;50</w:t>
                            </w:r>
                          </w:p>
                        </w:txbxContent>
                      </v:textbox>
                    </v:shape>
                    <v:group id="Group 546" o:spid="_x0000_s1297" style="position:absolute;left:3508;top:559;width:1903;height:11858" coordsize="1903,1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rect id="Rectangle 547" o:spid="_x0000_s1298" style="position:absolute;width:1828;height:1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" fillcolor="blue" stroked="f" strokeweight="1pt"/>
                      <v:rect id="Rectangle 548" o:spid="_x0000_s1299" style="position:absolute;left:37;top:2612;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" fillcolor="aqua" stroked="f" strokeweight="1pt"/>
                      <v:rect id="Rectangle 549" o:spid="_x0000_s1300" style="position:absolute;top:5150;width:1828;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" fillcolor="lime" stroked="f" strokeweight="1pt"/>
                      <v:rect id="Rectangle 550" o:spid="_x0000_s1301" style="position:absolute;left:74;top:7688;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" fillcolor="yellow" stroked="f" strokeweight="1pt"/>
                      <v:rect id="Rectangle 551" o:spid="_x0000_s1302" style="position:absolute;left:37;top:10263;width:1829;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" fillcolor="red" stroked="f" strokeweight="1pt"/>
                    </v:group>
                  </v:group>
                  <v:shape id="_x0000_s1303" type="#_x0000_t202" style="position:absolute;width:7950;height:4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" filled="f" stroked="f">
                    <v:textbox style="mso-fit-shape-to-text:t">
                      <w:txbxContent>
                        <w:p w14:paraId="42CE3624" w14:textId="77777777" w:rsidR="00135FA1" w:rsidRPr="00F060FA" w:rsidRDefault="00135FA1" w:rsidP="00083A71">
                          <w:pPr>
                            <w:jc w:val="right"/>
                            <w:rPr>
                              <w:rFonts w:asciiTheme="majorHAnsi" w:hAnsiTheme="majorHAnsi" w:cstheme="majorHAnsi"/>
                            </w:rPr>
                          </w:pPr>
                          <w:r>
                            <w:rPr>
                              <w:rFonts w:asciiTheme="majorHAnsi" w:hAnsiTheme="majorHAnsi" w:cstheme="majorHAnsi"/>
                              <w:noProof/>
                            </w:rPr>
                            <w:t>pLDDT:</w:t>
                          </w:r>
                        </w:p>
                      </w:txbxContent>
                    </v:textbox>
                  </v:shape>
                </v:group>
                <w10:wrap anchorx="margin" anchory="margin"/>
              </v:group>
            </w:pict>
          </mc:Fallback>
        </mc:AlternateContent>
      </w:r>
    </w:p>
    <w:p w14:paraId="036F2485" w14:textId="77777777" w:rsidR="00083A71" w:rsidRPr="00F71ECE" w:rsidRDefault="00083A71" w:rsidP="00083A71">
      <w:pPr>
        <w:spacing w:after="0" w:line="240" w:lineRule="auto"/>
        <w:rPr>
          <w:sz w:val="21"/>
        </w:rPr>
      </w:pPr>
    </w:p>
    <w:p w14:paraId="59D8C2AE" w14:textId="77777777" w:rsidR="00083A71" w:rsidRPr="00F71ECE" w:rsidRDefault="00083A71" w:rsidP="00083A71">
      <w:pPr>
        <w:spacing w:after="0" w:line="240" w:lineRule="auto"/>
        <w:rPr>
          <w:sz w:val="21"/>
        </w:rPr>
      </w:pPr>
    </w:p>
    <w:p w14:paraId="6BB1682C" w14:textId="77777777" w:rsidR="00083A71" w:rsidRPr="00F71ECE" w:rsidRDefault="00083A71" w:rsidP="00083A71">
      <w:pPr>
        <w:spacing w:after="0" w:line="240" w:lineRule="auto"/>
        <w:rPr>
          <w:sz w:val="21"/>
        </w:rPr>
      </w:pPr>
    </w:p>
    <w:p w14:paraId="0FF64D75" w14:textId="77777777" w:rsidR="00083A71" w:rsidRPr="00F71ECE" w:rsidRDefault="00083A71" w:rsidP="00083A71">
      <w:pPr>
        <w:spacing w:after="0" w:line="240" w:lineRule="auto"/>
        <w:rPr>
          <w:sz w:val="21"/>
        </w:rPr>
      </w:pPr>
    </w:p>
    <w:p w14:paraId="77064383" w14:textId="77777777" w:rsidR="00083A71" w:rsidRPr="00F71ECE" w:rsidRDefault="00083A71" w:rsidP="00083A71">
      <w:pPr>
        <w:spacing w:after="0" w:line="240" w:lineRule="auto"/>
        <w:rPr>
          <w:sz w:val="21"/>
        </w:rPr>
      </w:pPr>
    </w:p>
    <w:p w14:paraId="4658F9C4" w14:textId="77777777" w:rsidR="00083A71" w:rsidRPr="00F71ECE" w:rsidRDefault="00083A71" w:rsidP="00083A71">
      <w:pPr>
        <w:spacing w:after="0" w:line="240" w:lineRule="auto"/>
        <w:rPr>
          <w:sz w:val="21"/>
        </w:rPr>
      </w:pPr>
    </w:p>
    <w:p w14:paraId="5E72B3BC" w14:textId="77777777" w:rsidR="00083A71" w:rsidRPr="00F71ECE" w:rsidRDefault="00083A71" w:rsidP="00083A71">
      <w:pPr>
        <w:spacing w:after="0" w:line="240" w:lineRule="auto"/>
        <w:rPr>
          <w:sz w:val="21"/>
        </w:rPr>
      </w:pPr>
    </w:p>
    <w:p w14:paraId="716623D6" w14:textId="77777777" w:rsidR="00083A71" w:rsidRPr="00F71ECE" w:rsidRDefault="00083A71" w:rsidP="00083A71">
      <w:pPr>
        <w:spacing w:after="0" w:line="240" w:lineRule="auto"/>
        <w:rPr>
          <w:sz w:val="21"/>
        </w:rPr>
      </w:pPr>
    </w:p>
    <w:p w14:paraId="7679C233" w14:textId="77777777" w:rsidR="00083A71" w:rsidRPr="00F71ECE" w:rsidRDefault="00083A71" w:rsidP="00083A71">
      <w:pPr>
        <w:spacing w:after="0" w:line="240" w:lineRule="auto"/>
        <w:rPr>
          <w:sz w:val="21"/>
        </w:rPr>
      </w:pPr>
    </w:p>
    <w:p w14:paraId="381C094D" w14:textId="77777777" w:rsidR="00083A71" w:rsidRPr="00F71ECE" w:rsidRDefault="00083A71" w:rsidP="00083A71">
      <w:pPr>
        <w:spacing w:after="0" w:line="240" w:lineRule="auto"/>
        <w:rPr>
          <w:sz w:val="21"/>
        </w:rPr>
      </w:pPr>
    </w:p>
    <w:p w14:paraId="269DA2AB" w14:textId="77777777" w:rsidR="00083A71" w:rsidRPr="00F71ECE" w:rsidRDefault="00083A71" w:rsidP="00083A71">
      <w:pPr>
        <w:spacing w:after="0" w:line="276" w:lineRule="auto"/>
        <w:rPr>
          <w:b/>
          <w:bCs/>
          <w:sz w:val="21"/>
          <w:szCs w:val="21"/>
        </w:rPr>
      </w:pPr>
    </w:p>
    <w:p w14:paraId="08764FD8" w14:textId="77777777" w:rsidR="00083A71" w:rsidRDefault="00083A71" w:rsidP="00083A71">
      <w:pPr>
        <w:spacing w:after="0" w:line="276" w:lineRule="auto"/>
        <w:rPr>
          <w:sz w:val="21"/>
          <w:szCs w:val="21"/>
        </w:rPr>
      </w:pPr>
      <w:bookmarkStart w:id="51" w:name="_Hlk138970361"/>
      <w:r w:rsidRPr="00F71ECE">
        <w:rPr>
          <w:b/>
          <w:bCs/>
          <w:sz w:val="21"/>
          <w:szCs w:val="21"/>
        </w:rPr>
        <w:t xml:space="preserve">Figure 4.6. Predicted protein structures of ZmEPFL9-2 in two maize cultivars. </w:t>
      </w:r>
      <w:bookmarkEnd w:id="51"/>
      <w:r w:rsidRPr="00F71ECE">
        <w:rPr>
          <w:sz w:val="21"/>
          <w:szCs w:val="21"/>
        </w:rPr>
        <w:t xml:space="preserve">Ribbon 3D models depicting the full peptide structures of ZmEPFL9-2 in maize cultivars </w:t>
      </w:r>
      <w:r w:rsidRPr="00F71ECE">
        <w:rPr>
          <w:b/>
          <w:bCs/>
          <w:sz w:val="21"/>
          <w:szCs w:val="21"/>
        </w:rPr>
        <w:t>(a)</w:t>
      </w:r>
      <w:r w:rsidRPr="00F71ECE">
        <w:rPr>
          <w:sz w:val="21"/>
          <w:szCs w:val="21"/>
        </w:rPr>
        <w:t xml:space="preserve"> B73 and </w:t>
      </w:r>
      <w:r w:rsidRPr="00F71ECE">
        <w:rPr>
          <w:b/>
          <w:bCs/>
          <w:sz w:val="21"/>
          <w:szCs w:val="21"/>
        </w:rPr>
        <w:t xml:space="preserve">(b) </w:t>
      </w:r>
      <w:r w:rsidRPr="00F71ECE">
        <w:rPr>
          <w:sz w:val="21"/>
          <w:szCs w:val="21"/>
        </w:rPr>
        <w:t xml:space="preserve">A188, predicted via homology modelling using </w:t>
      </w:r>
      <w:proofErr w:type="spellStart"/>
      <w:r w:rsidRPr="00F71ECE">
        <w:rPr>
          <w:sz w:val="21"/>
          <w:szCs w:val="21"/>
        </w:rPr>
        <w:t>Alphafold</w:t>
      </w:r>
      <w:proofErr w:type="spellEnd"/>
      <w:r w:rsidRPr="00F71ECE">
        <w:rPr>
          <w:sz w:val="21"/>
          <w:szCs w:val="21"/>
        </w:rPr>
        <w:t xml:space="preserve"> 2.0 software. Protein structures were subsequently visualised using </w:t>
      </w:r>
      <w:proofErr w:type="spellStart"/>
      <w:r w:rsidRPr="00F71ECE">
        <w:rPr>
          <w:sz w:val="21"/>
          <w:szCs w:val="21"/>
        </w:rPr>
        <w:t>PyMOL</w:t>
      </w:r>
      <w:proofErr w:type="spellEnd"/>
      <w:r w:rsidRPr="00F71ECE">
        <w:rPr>
          <w:sz w:val="21"/>
          <w:szCs w:val="21"/>
        </w:rPr>
        <w:t xml:space="preserve"> and coloured by their per-residue confidence score (pLDDT), with values &gt;70 indicating reasonable confidence and &gt;90 indicating high confidence.</w:t>
      </w:r>
    </w:p>
    <w:p w14:paraId="3DE1BD27" w14:textId="77777777" w:rsidR="00945E1B" w:rsidRDefault="00945E1B" w:rsidP="00083A71">
      <w:pPr>
        <w:spacing w:after="0" w:line="276" w:lineRule="auto"/>
        <w:rPr>
          <w:sz w:val="21"/>
          <w:szCs w:val="21"/>
        </w:rPr>
      </w:pPr>
    </w:p>
    <w:p w14:paraId="1822570A" w14:textId="77777777" w:rsidR="00945E1B" w:rsidRDefault="00945E1B" w:rsidP="00083A71">
      <w:pPr>
        <w:spacing w:after="0" w:line="276" w:lineRule="auto"/>
        <w:rPr>
          <w:sz w:val="21"/>
          <w:szCs w:val="21"/>
        </w:rPr>
      </w:pPr>
    </w:p>
    <w:p w14:paraId="7871D440" w14:textId="77777777" w:rsidR="00945E1B" w:rsidRDefault="00945E1B" w:rsidP="00083A71">
      <w:pPr>
        <w:spacing w:after="0" w:line="276" w:lineRule="auto"/>
        <w:rPr>
          <w:sz w:val="21"/>
          <w:szCs w:val="21"/>
        </w:rPr>
      </w:pPr>
    </w:p>
    <w:p w14:paraId="41E88F3D" w14:textId="77777777" w:rsidR="00945E1B" w:rsidRDefault="00945E1B" w:rsidP="00083A71">
      <w:pPr>
        <w:spacing w:after="0" w:line="276" w:lineRule="auto"/>
        <w:rPr>
          <w:sz w:val="21"/>
          <w:szCs w:val="21"/>
        </w:rPr>
      </w:pPr>
      <w:r w:rsidRPr="00F71ECE">
        <w:rPr>
          <w:noProof/>
          <w:lang w:val="en-US" w:eastAsia="en-US"/>
        </w:rPr>
        <mc:AlternateContent>
          <mc:Choice Requires="wpg">
            <w:drawing>
              <wp:anchor distT="0" distB="0" distL="114300" distR="114300" simplePos="0" relativeHeight="251531264" behindDoc="0" locked="0" layoutInCell="1" allowOverlap="1" wp14:anchorId="553F8695" wp14:editId="011AEC9B">
                <wp:simplePos x="0" y="0"/>
                <wp:positionH relativeFrom="margin">
                  <wp:posOffset>1905</wp:posOffset>
                </wp:positionH>
                <wp:positionV relativeFrom="margin">
                  <wp:posOffset>3886200</wp:posOffset>
                </wp:positionV>
                <wp:extent cx="4937125" cy="3392108"/>
                <wp:effectExtent l="0" t="0" r="0" b="0"/>
                <wp:wrapNone/>
                <wp:docPr id="553" name="Group 553"/>
                <wp:cNvGraphicFramePr/>
                <a:graphic xmlns:a="http://schemas.openxmlformats.org/drawingml/2006/main">
                  <a:graphicData uri="http://schemas.microsoft.com/office/word/2010/wordprocessingGroup">
                    <wpg:wgp>
                      <wpg:cNvGrpSpPr/>
                      <wpg:grpSpPr>
                        <a:xfrm>
                          <a:off x="0" y="0"/>
                          <a:ext cx="4937125" cy="3392108"/>
                          <a:chOff x="47708" y="-150037"/>
                          <a:chExt cx="4937732" cy="3392937"/>
                        </a:xfrm>
                      </wpg:grpSpPr>
                      <pic:pic xmlns:pic="http://schemas.openxmlformats.org/drawingml/2006/picture">
                        <pic:nvPicPr>
                          <pic:cNvPr id="554" name="Picture 554" descr="A picture containing logo&#10;&#10;Description automatically generated"/>
                          <pic:cNvPicPr>
                            <a:picLocks noChangeAspect="1"/>
                          </pic:cNvPicPr>
                        </pic:nvPicPr>
                        <pic:blipFill rotWithShape="1">
                          <a:blip r:embed="rId165" cstate="print">
                            <a:extLst>
                              <a:ext uri="{28A0092B-C50C-407E-A947-70E740481C1C}">
                                <a14:useLocalDpi xmlns:a14="http://schemas.microsoft.com/office/drawing/2010/main" val="0"/>
                              </a:ext>
                            </a:extLst>
                          </a:blip>
                          <a:srcRect r="4854"/>
                          <a:stretch/>
                        </pic:blipFill>
                        <pic:spPr bwMode="auto">
                          <a:xfrm>
                            <a:off x="2854753" y="-150037"/>
                            <a:ext cx="2130687" cy="339293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cNvPr id="555" name="Group 555"/>
                        <wpg:cNvGrpSpPr/>
                        <wpg:grpSpPr>
                          <a:xfrm rot="16200000">
                            <a:off x="122001" y="445821"/>
                            <a:ext cx="2670681" cy="1932845"/>
                            <a:chOff x="-576443" y="55875"/>
                            <a:chExt cx="2298826" cy="1611207"/>
                          </a:xfrm>
                        </wpg:grpSpPr>
                        <pic:pic xmlns:pic="http://schemas.openxmlformats.org/drawingml/2006/picture">
                          <pic:nvPicPr>
                            <pic:cNvPr id="556" name="Picture 9"/>
                            <pic:cNvPicPr>
                              <a:picLocks noChangeAspect="1"/>
                            </pic:cNvPicPr>
                          </pic:nvPicPr>
                          <pic:blipFill rotWithShape="1">
                            <a:blip r:embed="rId166">
                              <a:extLst>
                                <a:ext uri="{28A0092B-C50C-407E-A947-70E740481C1C}">
                                  <a14:useLocalDpi xmlns:a14="http://schemas.microsoft.com/office/drawing/2010/main" val="0"/>
                                </a:ext>
                              </a:extLst>
                            </a:blip>
                            <a:srcRect l="10868" t="62537" r="69028" b="17725"/>
                            <a:stretch/>
                          </pic:blipFill>
                          <pic:spPr bwMode="auto">
                            <a:xfrm rot="10800000">
                              <a:off x="-576443" y="55875"/>
                              <a:ext cx="2298826" cy="161120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57" name="Isosceles Triangle 557"/>
                          <wps:cNvSpPr/>
                          <wps:spPr>
                            <a:xfrm rot="9249673">
                              <a:off x="500617" y="475617"/>
                              <a:ext cx="92296" cy="141458"/>
                            </a:xfrm>
                            <a:prstGeom prst="triangle">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Isosceles Triangle 558"/>
                          <wps:cNvSpPr/>
                          <wps:spPr>
                            <a:xfrm rot="20138173">
                              <a:off x="699757" y="986717"/>
                              <a:ext cx="92294" cy="141456"/>
                            </a:xfrm>
                            <a:prstGeom prst="triangle">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59" name="Text Box 559"/>
                        <wps:cNvSpPr txBox="1">
                          <a:spLocks noChangeArrowheads="1"/>
                        </wps:cNvSpPr>
                        <wps:spPr bwMode="auto">
                          <a:xfrm>
                            <a:off x="47708" y="39466"/>
                            <a:ext cx="508000" cy="370205"/>
                          </a:xfrm>
                          <a:prstGeom prst="rect">
                            <a:avLst/>
                          </a:prstGeom>
                          <a:noFill/>
                          <a:ln w="9525">
                            <a:noFill/>
                            <a:miter lim="800000"/>
                            <a:headEnd/>
                            <a:tailEnd/>
                          </a:ln>
                        </wps:spPr>
                        <wps:txbx>
                          <w:txbxContent>
                            <w:p w14:paraId="1F2A534F" w14:textId="77777777" w:rsidR="00135FA1" w:rsidRPr="003739BD" w:rsidRDefault="00135FA1" w:rsidP="00083A71">
                              <w:pPr>
                                <w:rPr>
                                  <w:rFonts w:asciiTheme="majorHAnsi" w:hAnsiTheme="majorHAnsi" w:cstheme="majorHAnsi"/>
                                  <w:b/>
                                  <w:bCs/>
                                  <w:color w:val="000000" w:themeColor="text1"/>
                                  <w:sz w:val="28"/>
                                  <w:szCs w:val="28"/>
                                </w:rPr>
                              </w:pPr>
                              <w:r w:rsidRPr="003739BD">
                                <w:rPr>
                                  <w:rFonts w:asciiTheme="majorHAnsi" w:hAnsiTheme="majorHAnsi" w:cstheme="majorHAnsi"/>
                                  <w:b/>
                                  <w:bCs/>
                                  <w:color w:val="000000" w:themeColor="text1"/>
                                  <w:sz w:val="28"/>
                                  <w:szCs w:val="28"/>
                                </w:rPr>
                                <w:t>(a)</w:t>
                              </w:r>
                            </w:p>
                          </w:txbxContent>
                        </wps:txbx>
                        <wps:bodyPr rot="0" vert="horz" wrap="square" lIns="91440" tIns="45720" rIns="91440" bIns="45720" anchor="t" anchorCtr="0">
                          <a:noAutofit/>
                        </wps:bodyPr>
                      </wps:wsp>
                      <wps:wsp>
                        <wps:cNvPr id="560" name="Text Box 560"/>
                        <wps:cNvSpPr txBox="1">
                          <a:spLocks noChangeArrowheads="1"/>
                        </wps:cNvSpPr>
                        <wps:spPr bwMode="auto">
                          <a:xfrm>
                            <a:off x="2821244" y="21356"/>
                            <a:ext cx="484505" cy="317500"/>
                          </a:xfrm>
                          <a:prstGeom prst="rect">
                            <a:avLst/>
                          </a:prstGeom>
                          <a:noFill/>
                          <a:ln w="9525">
                            <a:noFill/>
                            <a:miter lim="800000"/>
                            <a:headEnd/>
                            <a:tailEnd/>
                          </a:ln>
                        </wps:spPr>
                        <wps:txbx>
                          <w:txbxContent>
                            <w:p w14:paraId="3CB3D4BE" w14:textId="77777777" w:rsidR="00135FA1" w:rsidRPr="00E2532A" w:rsidRDefault="00135FA1" w:rsidP="00083A71">
                              <w:pPr>
                                <w:rPr>
                                  <w:rFonts w:asciiTheme="majorHAnsi" w:hAnsiTheme="majorHAnsi" w:cstheme="majorHAnsi"/>
                                  <w:b/>
                                  <w:bCs/>
                                  <w:sz w:val="28"/>
                                  <w:szCs w:val="28"/>
                                </w:rPr>
                              </w:pPr>
                              <w:r w:rsidRPr="00E2532A">
                                <w:rPr>
                                  <w:rFonts w:asciiTheme="majorHAnsi" w:hAnsiTheme="majorHAnsi" w:cstheme="majorHAnsi"/>
                                  <w:b/>
                                  <w:bCs/>
                                  <w:sz w:val="28"/>
                                  <w:szCs w:val="28"/>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53F8695" id="Group 553" o:spid="_x0000_s1304" style="position:absolute;left:0;text-align:left;margin-left:.15pt;margin-top:306pt;width:388.75pt;height:267.1pt;z-index:251531264;mso-position-horizontal-relative:margin;mso-position-vertical-relative:margin;mso-width-relative:margin;mso-height-relative:margin" coordorigin="477,-1500" coordsize="49377,33929"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">
                <v:shape id="Picture 554" o:spid="_x0000_s1305" type="#_x0000_t75" alt="A picture containing logo&#10;&#10;Description automatically generated" style="position:absolute;left:28547;top:-1500;width:21307;height:33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">
                  <v:imagedata r:id="rId167" o:title="A picture containing logo&#10;&#10;Description automatically generated" cropright="3181f"/>
                </v:shape>
                <v:group id="Group 555" o:spid="_x0000_s1306" style="position:absolute;left:1220;top:4458;width:26706;height:19328;rotation:-90" coordorigin="-5764,558" coordsize="22988,1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">
                  <v:shape id="Picture 9" o:spid="_x0000_s1307" type="#_x0000_t75" style="position:absolute;left:-5764;top:558;width:22987;height:1611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">
                    <v:imagedata r:id="rId168" o:title="" croptop="40984f" cropbottom="11616f" cropleft="7122f" cropright="45238f"/>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57" o:spid="_x0000_s1308" type="#_x0000_t5" style="position:absolute;left:5006;top:4756;width:923;height:1414;rotation:1010310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" fillcolor="window" strokecolor="window" strokeweight="1pt"/>
                  <v:shape id="Isosceles Triangle 558" o:spid="_x0000_s1309" type="#_x0000_t5" style="position:absolute;left:6997;top:9867;width:923;height:1414;rotation:-15967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" fillcolor="window" strokecolor="window" strokeweight="1pt"/>
                </v:group>
                <v:shape id="Text Box 559" o:spid="_x0000_s1310" type="#_x0000_t202" style="position:absolute;left:477;top:394;width:508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" filled="f" stroked="f">
                  <v:textbox>
                    <w:txbxContent>
                      <w:p w14:paraId="1F2A534F" w14:textId="77777777" w:rsidR="00135FA1" w:rsidRPr="003739BD" w:rsidRDefault="00135FA1" w:rsidP="00083A71">
                        <w:pPr>
                          <w:rPr>
                            <w:rFonts w:asciiTheme="majorHAnsi" w:hAnsiTheme="majorHAnsi" w:cstheme="majorHAnsi"/>
                            <w:b/>
                            <w:bCs/>
                            <w:color w:val="000000" w:themeColor="text1"/>
                            <w:sz w:val="28"/>
                            <w:szCs w:val="28"/>
                          </w:rPr>
                        </w:pPr>
                        <w:r w:rsidRPr="003739BD">
                          <w:rPr>
                            <w:rFonts w:asciiTheme="majorHAnsi" w:hAnsiTheme="majorHAnsi" w:cstheme="majorHAnsi"/>
                            <w:b/>
                            <w:bCs/>
                            <w:color w:val="000000" w:themeColor="text1"/>
                            <w:sz w:val="28"/>
                            <w:szCs w:val="28"/>
                          </w:rPr>
                          <w:t>(a)</w:t>
                        </w:r>
                      </w:p>
                    </w:txbxContent>
                  </v:textbox>
                </v:shape>
                <v:shape id="Text Box 560" o:spid="_x0000_s1311" type="#_x0000_t202" style="position:absolute;left:28212;top:213;width:48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" filled="f" stroked="f">
                  <v:textbox>
                    <w:txbxContent>
                      <w:p w14:paraId="3CB3D4BE" w14:textId="77777777" w:rsidR="00135FA1" w:rsidRPr="00E2532A" w:rsidRDefault="00135FA1" w:rsidP="00083A71">
                        <w:pPr>
                          <w:rPr>
                            <w:rFonts w:asciiTheme="majorHAnsi" w:hAnsiTheme="majorHAnsi" w:cstheme="majorHAnsi"/>
                            <w:b/>
                            <w:bCs/>
                            <w:sz w:val="28"/>
                            <w:szCs w:val="28"/>
                          </w:rPr>
                        </w:pPr>
                        <w:r w:rsidRPr="00E2532A">
                          <w:rPr>
                            <w:rFonts w:asciiTheme="majorHAnsi" w:hAnsiTheme="majorHAnsi" w:cstheme="majorHAnsi"/>
                            <w:b/>
                            <w:bCs/>
                            <w:sz w:val="28"/>
                            <w:szCs w:val="28"/>
                          </w:rPr>
                          <w:t>(b)</w:t>
                        </w:r>
                      </w:p>
                    </w:txbxContent>
                  </v:textbox>
                </v:shape>
                <w10:wrap anchorx="margin" anchory="margin"/>
              </v:group>
            </w:pict>
          </mc:Fallback>
        </mc:AlternateContent>
      </w:r>
    </w:p>
    <w:p w14:paraId="11CBF7E5" w14:textId="77777777" w:rsidR="00945E1B" w:rsidRDefault="00945E1B" w:rsidP="00083A71">
      <w:pPr>
        <w:spacing w:after="0" w:line="276" w:lineRule="auto"/>
        <w:rPr>
          <w:sz w:val="21"/>
          <w:szCs w:val="21"/>
        </w:rPr>
      </w:pPr>
    </w:p>
    <w:p w14:paraId="58F1D2C6" w14:textId="77777777" w:rsidR="00945E1B" w:rsidRDefault="00945E1B" w:rsidP="00083A71">
      <w:pPr>
        <w:spacing w:after="0" w:line="276" w:lineRule="auto"/>
        <w:rPr>
          <w:sz w:val="21"/>
          <w:szCs w:val="21"/>
        </w:rPr>
      </w:pPr>
    </w:p>
    <w:p w14:paraId="502FD3D0" w14:textId="77777777" w:rsidR="00945E1B" w:rsidRDefault="00945E1B" w:rsidP="00083A71">
      <w:pPr>
        <w:spacing w:after="0" w:line="276" w:lineRule="auto"/>
        <w:rPr>
          <w:sz w:val="21"/>
          <w:szCs w:val="21"/>
        </w:rPr>
      </w:pPr>
    </w:p>
    <w:p w14:paraId="55DDC341" w14:textId="77777777" w:rsidR="00945E1B" w:rsidRDefault="00945E1B" w:rsidP="00083A71">
      <w:pPr>
        <w:spacing w:after="0" w:line="276" w:lineRule="auto"/>
        <w:rPr>
          <w:sz w:val="21"/>
          <w:szCs w:val="21"/>
        </w:rPr>
      </w:pPr>
    </w:p>
    <w:p w14:paraId="379875A5" w14:textId="77777777" w:rsidR="00945E1B" w:rsidRDefault="00945E1B" w:rsidP="00083A71">
      <w:pPr>
        <w:spacing w:after="0" w:line="276" w:lineRule="auto"/>
        <w:rPr>
          <w:sz w:val="21"/>
          <w:szCs w:val="21"/>
        </w:rPr>
      </w:pPr>
    </w:p>
    <w:p w14:paraId="6EE61D65" w14:textId="77777777" w:rsidR="00945E1B" w:rsidRDefault="00945E1B" w:rsidP="00083A71">
      <w:pPr>
        <w:spacing w:after="0" w:line="276" w:lineRule="auto"/>
        <w:rPr>
          <w:sz w:val="21"/>
          <w:szCs w:val="21"/>
        </w:rPr>
      </w:pPr>
    </w:p>
    <w:p w14:paraId="0D029F76" w14:textId="77777777" w:rsidR="00945E1B" w:rsidRDefault="00945E1B" w:rsidP="00083A71">
      <w:pPr>
        <w:spacing w:after="0" w:line="276" w:lineRule="auto"/>
        <w:rPr>
          <w:sz w:val="21"/>
          <w:szCs w:val="21"/>
        </w:rPr>
      </w:pPr>
    </w:p>
    <w:p w14:paraId="38AC1768" w14:textId="77777777" w:rsidR="00945E1B" w:rsidRDefault="00945E1B" w:rsidP="00083A71">
      <w:pPr>
        <w:spacing w:after="0" w:line="276" w:lineRule="auto"/>
        <w:rPr>
          <w:sz w:val="21"/>
          <w:szCs w:val="21"/>
        </w:rPr>
      </w:pPr>
    </w:p>
    <w:p w14:paraId="3D0ACAB2" w14:textId="77777777" w:rsidR="00945E1B" w:rsidRDefault="00945E1B" w:rsidP="00083A71">
      <w:pPr>
        <w:spacing w:after="0" w:line="276" w:lineRule="auto"/>
        <w:rPr>
          <w:sz w:val="21"/>
          <w:szCs w:val="21"/>
        </w:rPr>
      </w:pPr>
    </w:p>
    <w:p w14:paraId="620EE74D" w14:textId="77777777" w:rsidR="00945E1B" w:rsidRDefault="00945E1B" w:rsidP="00083A71">
      <w:pPr>
        <w:spacing w:after="0" w:line="276" w:lineRule="auto"/>
        <w:rPr>
          <w:sz w:val="21"/>
          <w:szCs w:val="21"/>
        </w:rPr>
      </w:pPr>
    </w:p>
    <w:p w14:paraId="70CC709A" w14:textId="77777777" w:rsidR="00945E1B" w:rsidRDefault="00945E1B" w:rsidP="00083A71">
      <w:pPr>
        <w:spacing w:after="0" w:line="276" w:lineRule="auto"/>
        <w:rPr>
          <w:sz w:val="21"/>
          <w:szCs w:val="21"/>
        </w:rPr>
      </w:pPr>
    </w:p>
    <w:p w14:paraId="6E08B8E8" w14:textId="77777777" w:rsidR="00945E1B" w:rsidRDefault="00945E1B" w:rsidP="00083A71">
      <w:pPr>
        <w:spacing w:after="0" w:line="276" w:lineRule="auto"/>
        <w:rPr>
          <w:sz w:val="21"/>
          <w:szCs w:val="21"/>
        </w:rPr>
      </w:pPr>
    </w:p>
    <w:p w14:paraId="5FAA8AF3" w14:textId="77777777" w:rsidR="00945E1B" w:rsidRDefault="00945E1B" w:rsidP="00083A71">
      <w:pPr>
        <w:spacing w:after="0" w:line="276" w:lineRule="auto"/>
        <w:rPr>
          <w:sz w:val="21"/>
          <w:szCs w:val="21"/>
        </w:rPr>
      </w:pPr>
    </w:p>
    <w:p w14:paraId="2CA1710F" w14:textId="77777777" w:rsidR="00945E1B" w:rsidRDefault="00945E1B" w:rsidP="00083A71">
      <w:pPr>
        <w:spacing w:after="0" w:line="276" w:lineRule="auto"/>
        <w:rPr>
          <w:sz w:val="21"/>
          <w:szCs w:val="21"/>
        </w:rPr>
      </w:pPr>
    </w:p>
    <w:p w14:paraId="487B0BB0" w14:textId="77777777" w:rsidR="00945E1B" w:rsidRDefault="00945E1B" w:rsidP="00083A71">
      <w:pPr>
        <w:spacing w:after="0" w:line="276" w:lineRule="auto"/>
        <w:rPr>
          <w:sz w:val="21"/>
          <w:szCs w:val="21"/>
        </w:rPr>
      </w:pPr>
    </w:p>
    <w:p w14:paraId="337C4477" w14:textId="77777777" w:rsidR="00945E1B" w:rsidRDefault="00945E1B" w:rsidP="00083A71">
      <w:pPr>
        <w:spacing w:after="0" w:line="276" w:lineRule="auto"/>
        <w:rPr>
          <w:sz w:val="21"/>
          <w:szCs w:val="21"/>
        </w:rPr>
      </w:pPr>
    </w:p>
    <w:p w14:paraId="415B67CA" w14:textId="77777777" w:rsidR="00945E1B" w:rsidRDefault="00945E1B" w:rsidP="00083A71">
      <w:pPr>
        <w:spacing w:after="0" w:line="276" w:lineRule="auto"/>
        <w:rPr>
          <w:sz w:val="21"/>
          <w:szCs w:val="21"/>
        </w:rPr>
      </w:pPr>
    </w:p>
    <w:p w14:paraId="6AA99310" w14:textId="77777777" w:rsidR="00945E1B" w:rsidRDefault="00945E1B" w:rsidP="00083A71">
      <w:pPr>
        <w:spacing w:after="0" w:line="276" w:lineRule="auto"/>
        <w:rPr>
          <w:sz w:val="21"/>
          <w:szCs w:val="21"/>
        </w:rPr>
      </w:pPr>
    </w:p>
    <w:p w14:paraId="067BAF1F" w14:textId="77777777" w:rsidR="00945E1B" w:rsidRPr="00D2298D" w:rsidRDefault="00945E1B" w:rsidP="00945E1B">
      <w:pPr>
        <w:pStyle w:val="NoSpacing"/>
        <w:spacing w:line="276" w:lineRule="auto"/>
        <w:rPr>
          <w:sz w:val="21"/>
          <w:szCs w:val="21"/>
        </w:rPr>
      </w:pPr>
      <w:r w:rsidRPr="00D2298D">
        <w:rPr>
          <w:b/>
          <w:bCs/>
          <w:sz w:val="21"/>
          <w:szCs w:val="21"/>
        </w:rPr>
        <w:t xml:space="preserve">Figure 4.7. Expression analysis of </w:t>
      </w:r>
      <w:r w:rsidRPr="00D2298D">
        <w:rPr>
          <w:b/>
          <w:bCs/>
          <w:i/>
          <w:iCs/>
          <w:sz w:val="21"/>
          <w:szCs w:val="21"/>
        </w:rPr>
        <w:t>ZmEPFL9</w:t>
      </w:r>
      <w:r w:rsidRPr="00D2298D">
        <w:rPr>
          <w:b/>
          <w:bCs/>
          <w:sz w:val="21"/>
          <w:szCs w:val="21"/>
        </w:rPr>
        <w:t xml:space="preserve"> genes in A188. (a) </w:t>
      </w:r>
      <w:r w:rsidRPr="00D2298D">
        <w:rPr>
          <w:sz w:val="21"/>
          <w:szCs w:val="21"/>
        </w:rPr>
        <w:t xml:space="preserve">Cell files were confirmed to be undergoing asymmetric divisions, indicated by the white arrows, at the base of leaf 2, which was used for RNA extractions. Image was taken from a cleared leaf sample by light microscopy. </w:t>
      </w:r>
      <w:r w:rsidRPr="00D2298D">
        <w:rPr>
          <w:b/>
          <w:bCs/>
          <w:sz w:val="21"/>
          <w:szCs w:val="21"/>
        </w:rPr>
        <w:t xml:space="preserve">(b) </w:t>
      </w:r>
      <w:r w:rsidRPr="00D2298D">
        <w:rPr>
          <w:sz w:val="21"/>
          <w:szCs w:val="21"/>
        </w:rPr>
        <w:t xml:space="preserve">RT-qPCR analysis of </w:t>
      </w:r>
      <w:r w:rsidRPr="00D2298D">
        <w:rPr>
          <w:i/>
          <w:iCs/>
          <w:sz w:val="21"/>
          <w:szCs w:val="21"/>
        </w:rPr>
        <w:t>ZmEPFL9</w:t>
      </w:r>
      <w:r w:rsidRPr="00D2298D">
        <w:rPr>
          <w:sz w:val="21"/>
          <w:szCs w:val="21"/>
        </w:rPr>
        <w:t xml:space="preserve"> A188 transcript levels, normalised to housekeeping genes, and calculated relatively to </w:t>
      </w:r>
      <w:r w:rsidRPr="00D2298D">
        <w:rPr>
          <w:i/>
          <w:iCs/>
          <w:sz w:val="21"/>
          <w:szCs w:val="21"/>
        </w:rPr>
        <w:t>ZmEPFL9-1b.</w:t>
      </w:r>
      <w:r w:rsidRPr="00D2298D">
        <w:rPr>
          <w:sz w:val="21"/>
          <w:szCs w:val="21"/>
        </w:rPr>
        <w:t xml:space="preserve"> Error bars represent standard error of the mean, n = 5 biological replicates.</w:t>
      </w:r>
    </w:p>
    <w:p w14:paraId="51F9F7BA" w14:textId="77777777" w:rsidR="00945E1B" w:rsidRPr="00F71ECE" w:rsidRDefault="00945E1B" w:rsidP="00083A71">
      <w:pPr>
        <w:spacing w:after="0" w:line="276" w:lineRule="auto"/>
        <w:rPr>
          <w:sz w:val="21"/>
          <w:szCs w:val="21"/>
        </w:rPr>
      </w:pPr>
    </w:p>
    <w:p w14:paraId="7DA16EA3" w14:textId="77777777" w:rsidR="00083A71" w:rsidRPr="00945E1B" w:rsidRDefault="00083A71" w:rsidP="00945E1B">
      <w:r w:rsidRPr="00F71ECE">
        <w:lastRenderedPageBreak/>
        <w:tab/>
        <w:t xml:space="preserve">The relative expression of the </w:t>
      </w:r>
      <w:r w:rsidRPr="00F71ECE">
        <w:rPr>
          <w:i/>
          <w:iCs/>
        </w:rPr>
        <w:t xml:space="preserve">ZmEPFL9 </w:t>
      </w:r>
      <w:r w:rsidRPr="00F71ECE">
        <w:t>genes</w:t>
      </w:r>
      <w:r w:rsidRPr="00F71ECE">
        <w:rPr>
          <w:i/>
          <w:iCs/>
        </w:rPr>
        <w:t xml:space="preserve"> </w:t>
      </w:r>
      <w:r w:rsidRPr="00F71ECE">
        <w:t xml:space="preserve">was quantified in developing leaf tissue of 7-day old maize seedlings (cv. A188), where cells were confirmed to be entering into the stomatal lineage (Figure 4.7a), and thus should have high mRNA abundance of stomatal development genes. RT-qPCR analyses revealed that the transcript expression level of </w:t>
      </w:r>
      <w:r w:rsidRPr="00F71ECE">
        <w:rPr>
          <w:i/>
          <w:iCs/>
        </w:rPr>
        <w:t xml:space="preserve">ZmEPFL9-1a </w:t>
      </w:r>
      <w:r w:rsidRPr="00F71ECE">
        <w:t xml:space="preserve">was 3-fold higher relative to </w:t>
      </w:r>
      <w:r w:rsidRPr="00F71ECE">
        <w:rPr>
          <w:i/>
          <w:iCs/>
        </w:rPr>
        <w:t xml:space="preserve">ZmEPFL9-1b, </w:t>
      </w:r>
      <w:r w:rsidRPr="00F71ECE">
        <w:t xml:space="preserve">whereas minimal expression of </w:t>
      </w:r>
      <w:r w:rsidRPr="00F71ECE">
        <w:rPr>
          <w:i/>
          <w:iCs/>
        </w:rPr>
        <w:t>ZmEPFL9-2</w:t>
      </w:r>
      <w:r w:rsidRPr="00F71ECE">
        <w:t xml:space="preserve"> transcript was detected (Figure 4.7b). </w:t>
      </w:r>
    </w:p>
    <w:p w14:paraId="351E5BC7" w14:textId="77777777" w:rsidR="00083A71" w:rsidRPr="00F71ECE" w:rsidRDefault="00083A71" w:rsidP="00083A71">
      <w:pPr>
        <w:spacing w:after="0" w:line="240" w:lineRule="auto"/>
        <w:rPr>
          <w:sz w:val="21"/>
        </w:rPr>
      </w:pPr>
    </w:p>
    <w:p w14:paraId="68B39ECF" w14:textId="77777777" w:rsidR="00083A71" w:rsidRPr="00F71ECE" w:rsidRDefault="00083A71" w:rsidP="00083A71">
      <w:pPr>
        <w:spacing w:before="240" w:after="240"/>
        <w:jc w:val="left"/>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4.2.3</w:t>
      </w:r>
      <w:r w:rsidRPr="00F71ECE">
        <w:rPr>
          <w:rFonts w:asciiTheme="minorHAnsi" w:eastAsiaTheme="majorEastAsia" w:hAnsiTheme="minorHAnsi" w:cs="Calibri"/>
          <w:b/>
          <w:sz w:val="24"/>
          <w:szCs w:val="24"/>
        </w:rPr>
        <w:tab/>
        <w:t xml:space="preserve">Overexpression of </w:t>
      </w:r>
      <w:r w:rsidRPr="00F71ECE">
        <w:rPr>
          <w:rFonts w:asciiTheme="minorHAnsi" w:eastAsiaTheme="majorEastAsia" w:hAnsiTheme="minorHAnsi" w:cs="Calibri"/>
          <w:b/>
          <w:i/>
          <w:iCs/>
          <w:sz w:val="24"/>
          <w:szCs w:val="24"/>
        </w:rPr>
        <w:t xml:space="preserve">ZmEPFL9s </w:t>
      </w:r>
      <w:r w:rsidRPr="00F71ECE">
        <w:rPr>
          <w:rFonts w:asciiTheme="minorHAnsi" w:eastAsiaTheme="majorEastAsia" w:hAnsiTheme="minorHAnsi" w:cs="Calibri"/>
          <w:b/>
          <w:sz w:val="24"/>
          <w:szCs w:val="24"/>
        </w:rPr>
        <w:t xml:space="preserve">in </w:t>
      </w:r>
      <w:r w:rsidRPr="00F71ECE">
        <w:rPr>
          <w:rFonts w:asciiTheme="minorHAnsi" w:eastAsiaTheme="majorEastAsia" w:hAnsiTheme="minorHAnsi" w:cs="Calibri"/>
          <w:b/>
          <w:i/>
          <w:iCs/>
          <w:sz w:val="24"/>
          <w:szCs w:val="24"/>
        </w:rPr>
        <w:t>Arabidopsis thaliana</w:t>
      </w:r>
    </w:p>
    <w:p w14:paraId="4DE049E8" w14:textId="77777777" w:rsidR="00083A71" w:rsidRPr="00F71ECE" w:rsidRDefault="00083A71" w:rsidP="00083A71">
      <w:r w:rsidRPr="00F71ECE">
        <w:t xml:space="preserve">To assess whether the gene products of the maize </w:t>
      </w:r>
      <w:r w:rsidRPr="00F71ECE">
        <w:rPr>
          <w:i/>
          <w:iCs/>
        </w:rPr>
        <w:t>ZmEPFL9s</w:t>
      </w:r>
      <w:r w:rsidRPr="00F71ECE">
        <w:t xml:space="preserve"> can function as positive regulators of stomatal development, they were each introduced into </w:t>
      </w:r>
      <w:r w:rsidRPr="00F71ECE">
        <w:rPr>
          <w:i/>
          <w:iCs/>
        </w:rPr>
        <w:t>Arabidopsis thaliana</w:t>
      </w:r>
      <w:r w:rsidRPr="00F71ECE">
        <w:t xml:space="preserve">. The full genomic DNA sequence of </w:t>
      </w:r>
      <w:r w:rsidRPr="00F71ECE">
        <w:rPr>
          <w:i/>
          <w:iCs/>
        </w:rPr>
        <w:t>ZmEPFL9-1a</w:t>
      </w:r>
      <w:r w:rsidRPr="00F71ECE">
        <w:t xml:space="preserve">, </w:t>
      </w:r>
      <w:r w:rsidRPr="00F71ECE">
        <w:rPr>
          <w:i/>
          <w:iCs/>
        </w:rPr>
        <w:t xml:space="preserve">ZmEPFL9-1b </w:t>
      </w:r>
      <w:r w:rsidRPr="00F71ECE">
        <w:t xml:space="preserve">and </w:t>
      </w:r>
      <w:r w:rsidRPr="00F71ECE">
        <w:rPr>
          <w:i/>
          <w:iCs/>
        </w:rPr>
        <w:t xml:space="preserve">ZmEPFL9-2 </w:t>
      </w:r>
      <w:r w:rsidRPr="00F71ECE">
        <w:t>from the maize cultivar A188 were each ectopically over-expressed in the Arabidopsis Col-0 ecotype background, directed by the Cauliflower Mosaic Virus (</w:t>
      </w:r>
      <w:proofErr w:type="spellStart"/>
      <w:r w:rsidRPr="00F71ECE">
        <w:t>CaMV</w:t>
      </w:r>
      <w:proofErr w:type="spellEnd"/>
      <w:r w:rsidRPr="00F71ECE">
        <w:t xml:space="preserve">) 35S promoter (as described in section 2.6). Two independently transformed lines were generated for each of the three </w:t>
      </w:r>
      <w:r w:rsidRPr="00F71ECE">
        <w:rPr>
          <w:i/>
          <w:iCs/>
        </w:rPr>
        <w:t>p35</w:t>
      </w:r>
      <w:proofErr w:type="gramStart"/>
      <w:r w:rsidRPr="00F71ECE">
        <w:rPr>
          <w:i/>
          <w:iCs/>
        </w:rPr>
        <w:t>S::</w:t>
      </w:r>
      <w:proofErr w:type="gramEnd"/>
      <w:r w:rsidRPr="00F71ECE">
        <w:rPr>
          <w:i/>
          <w:iCs/>
        </w:rPr>
        <w:t>ZmEPFL9</w:t>
      </w:r>
      <w:r w:rsidRPr="00F71ECE">
        <w:t xml:space="preserve"> constructs, and their epidermal phenotypes were assessed in the T</w:t>
      </w:r>
      <w:r w:rsidRPr="00F71ECE">
        <w:rPr>
          <w:vertAlign w:val="subscript"/>
        </w:rPr>
        <w:t>2</w:t>
      </w:r>
      <w:r w:rsidRPr="00F71ECE">
        <w:t xml:space="preserve"> generation, in comparison to Col-0 controls.</w:t>
      </w:r>
    </w:p>
    <w:p w14:paraId="308039E6" w14:textId="77777777" w:rsidR="00083A71" w:rsidRPr="00F71ECE" w:rsidRDefault="00083A71" w:rsidP="00083A71">
      <w:r w:rsidRPr="00F71ECE">
        <w:tab/>
        <w:t xml:space="preserve">In all four lines over-expressing either </w:t>
      </w:r>
      <w:r w:rsidRPr="00F71ECE">
        <w:rPr>
          <w:i/>
          <w:iCs/>
        </w:rPr>
        <w:t xml:space="preserve">ZmEPFL9-1a </w:t>
      </w:r>
      <w:r w:rsidRPr="00F71ECE">
        <w:t xml:space="preserve">and </w:t>
      </w:r>
      <w:r w:rsidRPr="00F71ECE">
        <w:rPr>
          <w:i/>
          <w:iCs/>
        </w:rPr>
        <w:t>ZmEPFL9-1b</w:t>
      </w:r>
      <w:r w:rsidRPr="00F71ECE">
        <w:t xml:space="preserve">, transgenic plants produced significantly more stomata compared with Col-0 controls (Figure 4.8a). On fully-expanded leaves of four-week old seedlings, a 5.7 to 5.9-fold increase in stomatal density was seen for </w:t>
      </w:r>
      <w:r w:rsidRPr="00F71ECE">
        <w:rPr>
          <w:i/>
          <w:iCs/>
        </w:rPr>
        <w:t>p35</w:t>
      </w:r>
      <w:proofErr w:type="gramStart"/>
      <w:r w:rsidRPr="00F71ECE">
        <w:rPr>
          <w:i/>
          <w:iCs/>
        </w:rPr>
        <w:t>S::</w:t>
      </w:r>
      <w:proofErr w:type="gramEnd"/>
      <w:r w:rsidRPr="00F71ECE">
        <w:rPr>
          <w:i/>
          <w:iCs/>
        </w:rPr>
        <w:t xml:space="preserve">ZmEPFL9-1a </w:t>
      </w:r>
      <w:r w:rsidRPr="00F71ECE">
        <w:t xml:space="preserve">lines, and a 4.4 to 4.7-fold increase seen for </w:t>
      </w:r>
      <w:r w:rsidRPr="00F71ECE">
        <w:rPr>
          <w:i/>
          <w:iCs/>
        </w:rPr>
        <w:t xml:space="preserve">p35S::ZmEPFL9-1b </w:t>
      </w:r>
      <w:r w:rsidRPr="00F71ECE">
        <w:t xml:space="preserve">lines. These results are consistent with the phenotype reported for Arabidopsis Col-0 plants ectopically over-expressing the native </w:t>
      </w:r>
      <w:r w:rsidRPr="00F71ECE">
        <w:rPr>
          <w:i/>
          <w:iCs/>
        </w:rPr>
        <w:t xml:space="preserve">AtEPFL9 </w:t>
      </w:r>
      <w:r w:rsidRPr="00F71ECE">
        <w:t xml:space="preserve">gene, as described by </w:t>
      </w:r>
      <w:r w:rsidRPr="00F71ECE">
        <w:fldChar w:fldCharType="begin"/>
      </w:r>
      <w:r w:rsidRPr="00F71ECE">
        <w:instrText xml:space="preserve"> ADDIN ZOTERO_ITEM CSL_CITATION {"citationID":"nJN6pzlM","properties":{"formattedCitation":"(Hunt, Bailey and Gray, 2010; Sugano {\\i{}et al.}, 2010)","plainCitation":"(Hunt, Bailey and Gray, 2010; Sugano et al., 2010)","dontUpdate":true,"noteIndex":0},"citationItems":[{"id":147,"uris":["http://zotero.org/users/local/Hcd06Tc7/items/5WCAJ5D2"],"itemData":{"id":147,"type":"article-journal","abstract":"• The putative secretory peptides epidermal patterning factor 1 (EPF1) and EPF2 act as negative regulators of stomatal clustering and density early in Arabidopsis leaf development. • Here, we investigated whether the related peptide gene epidermal patterning factor-like 9 (EPFL9), which is coexpressed with EPF1 and stomatal density and distribution 1 (SDD1), also plays a role in controlling stomatal development. • Plants manipulated to constitutively overexpress EPFL9 showed increased stomatal density and clustering, and those manipulated to have reduced EPFL9 expression showed reduced stomatal density with no clustering, confirming that EPFL9 is a regulator of stomatal development. Genetic analysis was consistent with EPFL9 acting independently of EPF1 to control stomatal clustering, independently of EPF2 to regulate stomatal density, and independently of SDD1 to control both stomatal clustering and density. • These findings demonstrate that at least three secretory peptides independently regulate stomatal development. Surprisingly, EPFL9 acts to increase, rather than decrease, stomatal density and clustering. However, in common with EPF1 and EPF2, EPFL9 is unlikely to be a substrate for proteolysis by SDD1.","container-title":"New Phytologist","DOI":"10.1111/j.1469-8137.2010.03200.x","ISSN":"1469-8137","issue":"3","language":"en","note":"_eprint: https://onlinelibrary.wiley.com/doi/pdf/10.1111/j.1469-8137.2010.03200.x","page":"609-614","source":"Wiley Online Library","title":"The signalling peptide EPFL9 is a positive regulator of stomatal development","volume":"186","author":[{"family":"Hunt","given":"Lee"},{"family":"Bailey","given":"Karen J."},{"family":"Gray","given":"Julie E."}],"issued":{"date-parts":[["2010"]]}},"label":"page"},{"id":143,"uris":["http://zotero.org/users/local/Hcd06Tc7/items/Z2SB72FV"],"itemData":{"id":143,"type":"article-journal","abstract":"As the portals through which carbon dioxide is exchanged between the epidermal leaf tissue of plants and the atmosphere, the stomata are key elements in plant physiology. As such they are the focus of genetic and environmental regulation in plants, but until now no positive signalling factor of stomata development has been identified. Now a protein with stomata-inducing properties has been identified in Arabidopsis. Termed stomagen, it is a cysteine-rich peptide found in the inner tissue (mesophyll) layers of young leaves where it initiates the stomatal lineage possibly by binding to the cell-surface receptor TMM. This discovery raises the prospect that stomagen might be used to develop crops and trees with high stomatal densities and hence high absorption capacity for CO2, not only by genetic engineering, but also by spraying with synthetic stomagen or related synthetic peptides.","container-title":"Nature","DOI":"10.1038/nature08682","ISSN":"1476-4687","issue":"7278","language":"en","license":"2009 Macmillan Publishers Limited. All rights reserved","note":"number: 7278\npublisher: Nature Publishing Group","page":"241-244","source":"www.nature.com","title":"Stomagen positively regulates stomatal density in Arabidopsis","volume":"463","author":[{"family":"Sugano","given":"Shigeo S."},{"family":"Shimada","given":"Tomoo"},{"family":"Imai","given":"Yu"},{"family":"Okawa","given":"Katsuya"},{"family":"Tamai","given":"Atsushi"},{"family":"Mori","given":"Masashi"},{"family":"Hara-Nishimura","given":"Ikuko"}],"issued":{"date-parts":[["2010",1]]}},"label":"page"}],"schema":"https://github.com/citation-style-language/schema/raw/master/csl-citation.json"} </w:instrText>
      </w:r>
      <w:r w:rsidRPr="00F71ECE">
        <w:fldChar w:fldCharType="separate"/>
      </w:r>
      <w:r w:rsidRPr="00F71ECE">
        <w:rPr>
          <w:szCs w:val="24"/>
        </w:rPr>
        <w:t>Hunt, Bailey and Gray</w:t>
      </w:r>
      <w:r>
        <w:rPr>
          <w:szCs w:val="24"/>
        </w:rPr>
        <w:t xml:space="preserve"> </w:t>
      </w:r>
      <w:r w:rsidRPr="00F71ECE">
        <w:rPr>
          <w:szCs w:val="24"/>
        </w:rPr>
        <w:t>(2010)</w:t>
      </w:r>
      <w:r w:rsidRPr="00F71ECE">
        <w:fldChar w:fldCharType="end"/>
      </w:r>
      <w:r w:rsidRPr="00F71ECE">
        <w:t xml:space="preserve">. However, the stomatal densities did not change in lines over-expressing </w:t>
      </w:r>
      <w:r w:rsidRPr="00F71ECE">
        <w:rPr>
          <w:i/>
          <w:iCs/>
        </w:rPr>
        <w:t xml:space="preserve">ZmEPFL9-2. </w:t>
      </w:r>
      <w:r w:rsidRPr="00F71ECE">
        <w:t xml:space="preserve">These findings suggest that only </w:t>
      </w:r>
      <w:r w:rsidRPr="00F71ECE">
        <w:rPr>
          <w:i/>
          <w:iCs/>
        </w:rPr>
        <w:t xml:space="preserve">ZmEPFL9-1a </w:t>
      </w:r>
      <w:r w:rsidRPr="00F71ECE">
        <w:t xml:space="preserve">and </w:t>
      </w:r>
      <w:r w:rsidRPr="00F71ECE">
        <w:rPr>
          <w:i/>
          <w:iCs/>
        </w:rPr>
        <w:t xml:space="preserve">ZmEPFL9-1b </w:t>
      </w:r>
      <w:r w:rsidRPr="00F71ECE">
        <w:t>can encode a functional gene product that is capable of regulating stomatal development in Arabidopsis.</w:t>
      </w:r>
    </w:p>
    <w:p w14:paraId="423A069E" w14:textId="77777777" w:rsidR="00083A71" w:rsidRPr="00F71ECE" w:rsidRDefault="00083A71" w:rsidP="00945E1B">
      <w:pPr>
        <w:ind w:firstLine="720"/>
      </w:pPr>
      <w:r w:rsidRPr="00F71ECE">
        <w:t xml:space="preserve">The over-expression of </w:t>
      </w:r>
      <w:r w:rsidRPr="00F71ECE">
        <w:rPr>
          <w:i/>
          <w:iCs/>
        </w:rPr>
        <w:t xml:space="preserve">ZmEPFL9-1a </w:t>
      </w:r>
      <w:r w:rsidRPr="00F71ECE">
        <w:t xml:space="preserve">and </w:t>
      </w:r>
      <w:r w:rsidRPr="00F71ECE">
        <w:rPr>
          <w:i/>
          <w:iCs/>
        </w:rPr>
        <w:t xml:space="preserve">ZmEPFL9-1b </w:t>
      </w:r>
      <w:r w:rsidRPr="00F71ECE">
        <w:t xml:space="preserve">also caused an 87-143% and 35-62% increase in the number of pavement cells on the leaf epidermis, respectively, compared to Col-0. This may have occurred due to more epidermal cells entering the stomatal lineage, driven by the expression of </w:t>
      </w:r>
      <w:r w:rsidRPr="00F71ECE">
        <w:rPr>
          <w:i/>
          <w:iCs/>
        </w:rPr>
        <w:t>EPFL9</w:t>
      </w:r>
      <w:r w:rsidRPr="00F71ECE">
        <w:t xml:space="preserve">, thus undergoing initial asymmetric divisions that produce more cells. Conversely, the number of pavement cells did not differ between </w:t>
      </w:r>
      <w:r w:rsidRPr="00F71ECE">
        <w:rPr>
          <w:i/>
          <w:iCs/>
        </w:rPr>
        <w:t>p35</w:t>
      </w:r>
      <w:proofErr w:type="gramStart"/>
      <w:r w:rsidRPr="00F71ECE">
        <w:rPr>
          <w:i/>
          <w:iCs/>
        </w:rPr>
        <w:t>S::</w:t>
      </w:r>
      <w:proofErr w:type="gramEnd"/>
      <w:r w:rsidRPr="00F71ECE">
        <w:rPr>
          <w:i/>
          <w:iCs/>
        </w:rPr>
        <w:t xml:space="preserve">ZmEPFL9-2 </w:t>
      </w:r>
      <w:r w:rsidRPr="00F71ECE">
        <w:t xml:space="preserve">lines and controls. When accounting for these changes in total epidermal cell density, both </w:t>
      </w:r>
      <w:r w:rsidRPr="00F71ECE">
        <w:rPr>
          <w:i/>
          <w:iCs/>
        </w:rPr>
        <w:t>p35</w:t>
      </w:r>
      <w:proofErr w:type="gramStart"/>
      <w:r w:rsidRPr="00F71ECE">
        <w:rPr>
          <w:i/>
          <w:iCs/>
        </w:rPr>
        <w:t>S::</w:t>
      </w:r>
      <w:proofErr w:type="gramEnd"/>
      <w:r w:rsidRPr="00F71ECE">
        <w:rPr>
          <w:i/>
          <w:iCs/>
        </w:rPr>
        <w:t xml:space="preserve">ZmEPFL9-1a </w:t>
      </w:r>
      <w:r w:rsidRPr="00F71ECE">
        <w:t xml:space="preserve">and both </w:t>
      </w:r>
      <w:r w:rsidRPr="00F71ECE">
        <w:rPr>
          <w:i/>
          <w:iCs/>
        </w:rPr>
        <w:t xml:space="preserve">p35S::ZmEPFL9-1b </w:t>
      </w:r>
      <w:r w:rsidRPr="00F71ECE">
        <w:t xml:space="preserve">lines exhibited </w:t>
      </w:r>
      <w:r w:rsidRPr="00F71ECE">
        <w:lastRenderedPageBreak/>
        <w:t xml:space="preserve">significantly higher stomatal indices compared to controls and </w:t>
      </w:r>
      <w:r w:rsidRPr="00F71ECE">
        <w:rPr>
          <w:i/>
          <w:iCs/>
        </w:rPr>
        <w:t xml:space="preserve">p35S::ZmEPFL9-2 </w:t>
      </w:r>
      <w:r w:rsidRPr="00F71ECE">
        <w:t xml:space="preserve">lines (Figure 4.8b). </w:t>
      </w:r>
    </w:p>
    <w:p w14:paraId="471CC1FA" w14:textId="77777777" w:rsidR="00083A71" w:rsidRPr="00F71ECE" w:rsidRDefault="00083A71" w:rsidP="00083A71"/>
    <w:p w14:paraId="354A60D9" w14:textId="77777777" w:rsidR="00083A71" w:rsidRPr="00F71ECE" w:rsidRDefault="00083A71" w:rsidP="00083A71">
      <w:r w:rsidRPr="00F71ECE">
        <w:rPr>
          <w:noProof/>
          <w:lang w:val="en-US" w:eastAsia="en-US"/>
        </w:rPr>
        <mc:AlternateContent>
          <mc:Choice Requires="wpg">
            <w:drawing>
              <wp:anchor distT="0" distB="0" distL="114300" distR="114300" simplePos="0" relativeHeight="251587584" behindDoc="0" locked="0" layoutInCell="1" allowOverlap="1" wp14:anchorId="00F3AE0F" wp14:editId="1F692E53">
                <wp:simplePos x="0" y="0"/>
                <wp:positionH relativeFrom="margin">
                  <wp:align>center</wp:align>
                </wp:positionH>
                <wp:positionV relativeFrom="paragraph">
                  <wp:posOffset>8831</wp:posOffset>
                </wp:positionV>
                <wp:extent cx="3858895" cy="5488940"/>
                <wp:effectExtent l="0" t="0" r="0" b="0"/>
                <wp:wrapNone/>
                <wp:docPr id="562" name="Group 562"/>
                <wp:cNvGraphicFramePr/>
                <a:graphic xmlns:a="http://schemas.openxmlformats.org/drawingml/2006/main">
                  <a:graphicData uri="http://schemas.microsoft.com/office/word/2010/wordprocessingGroup">
                    <wpg:wgp>
                      <wpg:cNvGrpSpPr/>
                      <wpg:grpSpPr>
                        <a:xfrm>
                          <a:off x="0" y="0"/>
                          <a:ext cx="3858895" cy="5488940"/>
                          <a:chOff x="0" y="0"/>
                          <a:chExt cx="3858895" cy="5488940"/>
                        </a:xfrm>
                      </wpg:grpSpPr>
                      <pic:pic xmlns:pic="http://schemas.openxmlformats.org/drawingml/2006/picture">
                        <pic:nvPicPr>
                          <pic:cNvPr id="563" name="Picture 563"/>
                          <pic:cNvPicPr>
                            <a:picLocks noChangeAspect="1"/>
                          </pic:cNvPicPr>
                        </pic:nvPicPr>
                        <pic:blipFill>
                          <a:blip r:embed="rId169" cstate="print">
                            <a:extLst>
                              <a:ext uri="{28A0092B-C50C-407E-A947-70E740481C1C}">
                                <a14:useLocalDpi xmlns:a14="http://schemas.microsoft.com/office/drawing/2010/main" val="0"/>
                              </a:ext>
                            </a:extLst>
                          </a:blip>
                          <a:stretch>
                            <a:fillRect/>
                          </a:stretch>
                        </pic:blipFill>
                        <pic:spPr>
                          <a:xfrm>
                            <a:off x="88900" y="2197100"/>
                            <a:ext cx="3769995" cy="3291840"/>
                          </a:xfrm>
                          <a:prstGeom prst="rect">
                            <a:avLst/>
                          </a:prstGeom>
                        </pic:spPr>
                      </pic:pic>
                      <pic:pic xmlns:pic="http://schemas.openxmlformats.org/drawingml/2006/picture">
                        <pic:nvPicPr>
                          <pic:cNvPr id="564" name="Picture 564" descr="A screenshot of a video game&#10;&#10;Description automatically generated with medium confidence"/>
                          <pic:cNvPicPr>
                            <a:picLocks noChangeAspect="1"/>
                          </pic:cNvPicPr>
                        </pic:nvPicPr>
                        <pic:blipFill rotWithShape="1">
                          <a:blip r:embed="rId170" cstate="print">
                            <a:extLst>
                              <a:ext uri="{28A0092B-C50C-407E-A947-70E740481C1C}">
                                <a14:useLocalDpi xmlns:a14="http://schemas.microsoft.com/office/drawing/2010/main" val="0"/>
                              </a:ext>
                            </a:extLst>
                          </a:blip>
                          <a:srcRect b="34385"/>
                          <a:stretch/>
                        </pic:blipFill>
                        <pic:spPr bwMode="auto">
                          <a:xfrm>
                            <a:off x="0" y="25400"/>
                            <a:ext cx="3844925" cy="21596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65" name="Text Box 2"/>
                        <wps:cNvSpPr txBox="1">
                          <a:spLocks noChangeArrowheads="1"/>
                        </wps:cNvSpPr>
                        <wps:spPr bwMode="auto">
                          <a:xfrm>
                            <a:off x="38100" y="0"/>
                            <a:ext cx="501719" cy="415763"/>
                          </a:xfrm>
                          <a:prstGeom prst="rect">
                            <a:avLst/>
                          </a:prstGeom>
                          <a:noFill/>
                          <a:ln w="9525">
                            <a:noFill/>
                            <a:miter lim="800000"/>
                            <a:headEnd/>
                            <a:tailEnd/>
                          </a:ln>
                        </wps:spPr>
                        <wps:txbx>
                          <w:txbxContent>
                            <w:p w14:paraId="34B8E675"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66" name="Text Box 2"/>
                        <wps:cNvSpPr txBox="1">
                          <a:spLocks noChangeArrowheads="1"/>
                        </wps:cNvSpPr>
                        <wps:spPr bwMode="auto">
                          <a:xfrm>
                            <a:off x="38100" y="2171700"/>
                            <a:ext cx="501719" cy="415763"/>
                          </a:xfrm>
                          <a:prstGeom prst="rect">
                            <a:avLst/>
                          </a:prstGeom>
                          <a:noFill/>
                          <a:ln w="9525">
                            <a:noFill/>
                            <a:miter lim="800000"/>
                            <a:headEnd/>
                            <a:tailEnd/>
                          </a:ln>
                        </wps:spPr>
                        <wps:txbx>
                          <w:txbxContent>
                            <w:p w14:paraId="7745C1A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anchor>
            </w:drawing>
          </mc:Choice>
          <mc:Fallback>
            <w:pict>
              <v:group w14:anchorId="00F3AE0F" id="Group 562" o:spid="_x0000_s1312" style="position:absolute;left:0;text-align:left;margin-left:0;margin-top:.7pt;width:303.85pt;height:432.2pt;z-index:251587584;mso-position-horizontal:center;mso-position-horizontal-relative:margin" coordsize="38588,5488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">
                <v:shape id="Picture 563" o:spid="_x0000_s1313" type="#_x0000_t75" style="position:absolute;left:889;top:21971;width:37699;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">
                  <v:imagedata r:id="rId171" o:title=""/>
                </v:shape>
                <v:shape id="Picture 564" o:spid="_x0000_s1314" type="#_x0000_t75" alt="A screenshot of a video game&#10;&#10;Description automatically generated with medium confidence" style="position:absolute;top:254;width:3844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">
                  <v:imagedata r:id="rId172" o:title="A screenshot of a video game&#10;&#10;Description automatically generated with medium confidence" cropbottom="22535f"/>
                </v:shape>
                <v:shape id="_x0000_s1315" type="#_x0000_t202" style="position:absolute;left:381;width:5017;height:4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" filled="f" stroked="f">
                  <v:textbox>
                    <w:txbxContent>
                      <w:p w14:paraId="34B8E675"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316" type="#_x0000_t202" style="position:absolute;left:381;top:21717;width:5017;height:4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14:paraId="7745C1A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v:textbox>
                </v:shape>
                <w10:wrap anchorx="margin"/>
              </v:group>
            </w:pict>
          </mc:Fallback>
        </mc:AlternateContent>
      </w:r>
    </w:p>
    <w:p w14:paraId="0172342F" w14:textId="77777777" w:rsidR="00083A71" w:rsidRPr="00F71ECE" w:rsidRDefault="00083A71" w:rsidP="00083A71"/>
    <w:p w14:paraId="1548B044" w14:textId="77777777" w:rsidR="00083A71" w:rsidRPr="00F71ECE" w:rsidRDefault="00083A71" w:rsidP="00083A71"/>
    <w:p w14:paraId="209ED53B" w14:textId="77777777" w:rsidR="00083A71" w:rsidRPr="00F71ECE" w:rsidRDefault="00083A71" w:rsidP="00083A71"/>
    <w:p w14:paraId="08670414" w14:textId="77777777" w:rsidR="00083A71" w:rsidRPr="00F71ECE" w:rsidRDefault="00083A71" w:rsidP="00083A71"/>
    <w:p w14:paraId="7314219B" w14:textId="77777777" w:rsidR="00083A71" w:rsidRPr="00F71ECE" w:rsidRDefault="00083A71" w:rsidP="00083A71"/>
    <w:p w14:paraId="665A318D" w14:textId="77777777" w:rsidR="00083A71" w:rsidRPr="00F71ECE" w:rsidRDefault="00083A71" w:rsidP="00083A71"/>
    <w:p w14:paraId="2D2BE895" w14:textId="77777777" w:rsidR="00083A71" w:rsidRPr="00F71ECE" w:rsidRDefault="00083A71" w:rsidP="00083A71"/>
    <w:p w14:paraId="0886675C" w14:textId="77777777" w:rsidR="00083A71" w:rsidRPr="00F71ECE" w:rsidRDefault="00083A71" w:rsidP="00083A71"/>
    <w:p w14:paraId="2737F5FC" w14:textId="77777777" w:rsidR="00083A71" w:rsidRPr="00F71ECE" w:rsidRDefault="00083A71" w:rsidP="00083A71"/>
    <w:p w14:paraId="28E49BEA" w14:textId="77777777" w:rsidR="00083A71" w:rsidRPr="00F71ECE" w:rsidRDefault="00083A71" w:rsidP="00083A71"/>
    <w:p w14:paraId="653E31E7" w14:textId="77777777" w:rsidR="00083A71" w:rsidRPr="00F71ECE" w:rsidRDefault="00083A71" w:rsidP="00083A71"/>
    <w:p w14:paraId="1E0D5937" w14:textId="77777777" w:rsidR="00083A71" w:rsidRPr="00F71ECE" w:rsidRDefault="00083A71" w:rsidP="00083A71"/>
    <w:p w14:paraId="012454D9" w14:textId="77777777" w:rsidR="00083A71" w:rsidRPr="00F71ECE" w:rsidRDefault="00083A71" w:rsidP="00083A71"/>
    <w:p w14:paraId="69D7AF58" w14:textId="77777777" w:rsidR="00083A71" w:rsidRPr="00F71ECE" w:rsidRDefault="00083A71" w:rsidP="00083A71"/>
    <w:p w14:paraId="126EAAC0" w14:textId="77777777" w:rsidR="00083A71" w:rsidRPr="00F71ECE" w:rsidRDefault="00083A71" w:rsidP="00083A71">
      <w:pPr>
        <w:spacing w:after="0" w:line="276" w:lineRule="auto"/>
        <w:rPr>
          <w:b/>
          <w:bCs/>
          <w:sz w:val="21"/>
          <w:szCs w:val="21"/>
        </w:rPr>
      </w:pPr>
    </w:p>
    <w:p w14:paraId="3A993648" w14:textId="77777777" w:rsidR="00083A71" w:rsidRPr="00945E1B" w:rsidRDefault="00083A71" w:rsidP="00945E1B">
      <w:pPr>
        <w:spacing w:after="0" w:line="276" w:lineRule="auto"/>
        <w:rPr>
          <w:sz w:val="21"/>
          <w:szCs w:val="21"/>
        </w:rPr>
      </w:pPr>
      <w:r w:rsidRPr="00F71ECE">
        <w:rPr>
          <w:b/>
          <w:bCs/>
          <w:sz w:val="21"/>
          <w:szCs w:val="21"/>
        </w:rPr>
        <w:br/>
      </w:r>
      <w:bookmarkStart w:id="52" w:name="_Hlk138970482"/>
      <w:r>
        <w:rPr>
          <w:b/>
          <w:bCs/>
          <w:sz w:val="21"/>
          <w:szCs w:val="21"/>
        </w:rPr>
        <w:br/>
      </w:r>
      <w:r w:rsidRPr="00F71ECE">
        <w:rPr>
          <w:b/>
          <w:bCs/>
          <w:sz w:val="21"/>
          <w:szCs w:val="21"/>
        </w:rPr>
        <w:t xml:space="preserve">Figure 4.8. Overexpression of two out of three </w:t>
      </w:r>
      <w:r w:rsidRPr="00F71ECE">
        <w:rPr>
          <w:b/>
          <w:bCs/>
          <w:i/>
          <w:iCs/>
          <w:sz w:val="21"/>
          <w:szCs w:val="21"/>
        </w:rPr>
        <w:t xml:space="preserve">ZmEPFL9 </w:t>
      </w:r>
      <w:r w:rsidRPr="00F71ECE">
        <w:rPr>
          <w:b/>
          <w:bCs/>
          <w:sz w:val="21"/>
          <w:szCs w:val="21"/>
        </w:rPr>
        <w:t xml:space="preserve">genes promotes stomatal development in </w:t>
      </w:r>
      <w:r w:rsidRPr="00F71ECE">
        <w:rPr>
          <w:b/>
          <w:bCs/>
          <w:i/>
          <w:iCs/>
          <w:sz w:val="21"/>
          <w:szCs w:val="21"/>
        </w:rPr>
        <w:t>Arabidopsis thaliana</w:t>
      </w:r>
      <w:r w:rsidRPr="00F71ECE">
        <w:rPr>
          <w:b/>
          <w:bCs/>
          <w:sz w:val="21"/>
          <w:szCs w:val="21"/>
        </w:rPr>
        <w:t xml:space="preserve">. </w:t>
      </w:r>
      <w:bookmarkEnd w:id="52"/>
      <w:r w:rsidRPr="00F71ECE">
        <w:rPr>
          <w:b/>
          <w:bCs/>
          <w:sz w:val="21"/>
          <w:szCs w:val="21"/>
        </w:rPr>
        <w:t>(a)</w:t>
      </w:r>
      <w:r w:rsidRPr="00F71ECE">
        <w:rPr>
          <w:sz w:val="21"/>
          <w:szCs w:val="21"/>
        </w:rPr>
        <w:t xml:space="preserve"> Stomatal densities and </w:t>
      </w:r>
      <w:r w:rsidRPr="00F71ECE">
        <w:rPr>
          <w:b/>
          <w:bCs/>
          <w:sz w:val="21"/>
          <w:szCs w:val="21"/>
        </w:rPr>
        <w:t xml:space="preserve">(b) </w:t>
      </w:r>
      <w:r w:rsidRPr="00F71ECE">
        <w:rPr>
          <w:sz w:val="21"/>
          <w:szCs w:val="21"/>
        </w:rPr>
        <w:t xml:space="preserve">stomatal indices (ratio of stomatal cells to total epidermal cells) of transgenic Arabidopsis lines ectopically over-expressing maize </w:t>
      </w:r>
      <w:r w:rsidRPr="00F71ECE">
        <w:rPr>
          <w:i/>
          <w:iCs/>
          <w:sz w:val="21"/>
          <w:szCs w:val="21"/>
        </w:rPr>
        <w:t>ZmEPFL9-1a</w:t>
      </w:r>
      <w:r w:rsidRPr="00F71ECE">
        <w:rPr>
          <w:sz w:val="21"/>
          <w:szCs w:val="21"/>
        </w:rPr>
        <w:t xml:space="preserve">, </w:t>
      </w:r>
      <w:r w:rsidRPr="00F71ECE">
        <w:rPr>
          <w:i/>
          <w:iCs/>
          <w:sz w:val="21"/>
          <w:szCs w:val="21"/>
        </w:rPr>
        <w:t xml:space="preserve">ZmEPFL9-1b </w:t>
      </w:r>
      <w:r w:rsidRPr="00F71ECE">
        <w:rPr>
          <w:sz w:val="21"/>
          <w:szCs w:val="21"/>
        </w:rPr>
        <w:t xml:space="preserve">or </w:t>
      </w:r>
      <w:r w:rsidRPr="00F71ECE">
        <w:rPr>
          <w:i/>
          <w:iCs/>
          <w:sz w:val="21"/>
          <w:szCs w:val="21"/>
        </w:rPr>
        <w:t xml:space="preserve">ZmEPFL9-2 </w:t>
      </w:r>
      <w:r w:rsidRPr="00F71ECE">
        <w:rPr>
          <w:sz w:val="21"/>
          <w:szCs w:val="21"/>
        </w:rPr>
        <w:t>genes, in comparison to Col-0 controls. Epidermal phenotypes were assessed on the abaxial surfaces of fully expanded leaves in 4-week old seedlings, from two independent T</w:t>
      </w:r>
      <w:r w:rsidRPr="00F71ECE">
        <w:rPr>
          <w:sz w:val="21"/>
          <w:szCs w:val="21"/>
          <w:vertAlign w:val="subscript"/>
        </w:rPr>
        <w:t>2</w:t>
      </w:r>
      <w:r w:rsidRPr="00F71ECE">
        <w:rPr>
          <w:sz w:val="21"/>
          <w:szCs w:val="21"/>
        </w:rPr>
        <w:t xml:space="preserve"> generation lines per construct. Individual points display the average values from 4 fields of view per biological replicate. Boxes display the upper (75%) and lower (25%) quartiles, the horizontal line represents the medians, and the whiskers indicate the ranges of the minimum and maximum values. Different letters denote significant differences between the means of groups (</w:t>
      </w:r>
      <w:r w:rsidRPr="00F71ECE">
        <w:rPr>
          <w:i/>
          <w:iCs/>
          <w:sz w:val="21"/>
          <w:szCs w:val="21"/>
        </w:rPr>
        <w:t>p</w:t>
      </w:r>
      <w:r w:rsidRPr="00F71ECE">
        <w:rPr>
          <w:sz w:val="21"/>
          <w:szCs w:val="21"/>
        </w:rPr>
        <w:t xml:space="preserve"> &lt; 0.05, one-way ANOVA followed by post-hoc Tukey’s test). n = 6 plants per genotype.</w:t>
      </w:r>
    </w:p>
    <w:p w14:paraId="22C43A48" w14:textId="77777777" w:rsidR="00083A71" w:rsidRPr="00F71ECE" w:rsidRDefault="00083A71" w:rsidP="00083A71">
      <w:r w:rsidRPr="00F71ECE">
        <w:lastRenderedPageBreak/>
        <w:tab/>
        <w:t xml:space="preserve">Further quantitative analysis of the epidermises of </w:t>
      </w:r>
      <w:r w:rsidRPr="0033099E">
        <w:rPr>
          <w:i/>
          <w:iCs/>
        </w:rPr>
        <w:t>p35</w:t>
      </w:r>
      <w:proofErr w:type="gramStart"/>
      <w:r w:rsidRPr="0033099E">
        <w:rPr>
          <w:i/>
          <w:iCs/>
        </w:rPr>
        <w:t>S::</w:t>
      </w:r>
      <w:proofErr w:type="gramEnd"/>
      <w:r w:rsidRPr="00F71ECE">
        <w:rPr>
          <w:i/>
          <w:iCs/>
        </w:rPr>
        <w:t>ZmEPFL9-</w:t>
      </w:r>
      <w:r w:rsidRPr="00F71ECE">
        <w:t xml:space="preserve">OE lines revealed that Arabidopsis plants over-expressing </w:t>
      </w:r>
      <w:r w:rsidRPr="00F71ECE">
        <w:rPr>
          <w:i/>
          <w:iCs/>
        </w:rPr>
        <w:t xml:space="preserve">ZmEPFL9-1a </w:t>
      </w:r>
      <w:r w:rsidRPr="00F71ECE">
        <w:t xml:space="preserve">or </w:t>
      </w:r>
      <w:r w:rsidRPr="00F71ECE">
        <w:rPr>
          <w:i/>
          <w:iCs/>
        </w:rPr>
        <w:t xml:space="preserve">ZmEPFL9-1b </w:t>
      </w:r>
      <w:r w:rsidRPr="00F71ECE">
        <w:t xml:space="preserve">exhibited higher levels of stomatal clustering, i.e. when two or more stomata develop adjacent to each other, compared to Col-0 controls and </w:t>
      </w:r>
      <w:r w:rsidRPr="00F71ECE">
        <w:rPr>
          <w:i/>
          <w:iCs/>
        </w:rPr>
        <w:t xml:space="preserve">p35S::ZmEPFL9-2 </w:t>
      </w:r>
      <w:r w:rsidRPr="00F71ECE">
        <w:t>lines. The distribution of stomata within each cluster class is displayed in Figure 4.9. This clustering phenotype disrupts the one-cell spacing rule in stomatal development, which is controlled through the actions of the negative regulating EPF1 and EPF2 peptides.</w:t>
      </w:r>
    </w:p>
    <w:p w14:paraId="5CFC92A1" w14:textId="77777777" w:rsidR="00083A71" w:rsidRPr="00F71ECE" w:rsidRDefault="00083A71" w:rsidP="00083A71">
      <w:pPr>
        <w:ind w:firstLine="720"/>
      </w:pPr>
      <w:r w:rsidRPr="00F71ECE">
        <w:t xml:space="preserve">Together, the work carried out in Arabidopsis suggests that only </w:t>
      </w:r>
      <w:r w:rsidRPr="00F71ECE">
        <w:rPr>
          <w:i/>
          <w:iCs/>
        </w:rPr>
        <w:t xml:space="preserve">ZmEPFL9-1a </w:t>
      </w:r>
      <w:r w:rsidRPr="00F71ECE">
        <w:t xml:space="preserve">and </w:t>
      </w:r>
      <w:r w:rsidRPr="00F71ECE">
        <w:rPr>
          <w:i/>
          <w:iCs/>
        </w:rPr>
        <w:t xml:space="preserve">ZmEPFL9-1b </w:t>
      </w:r>
      <w:r w:rsidRPr="00F71ECE">
        <w:t xml:space="preserve">function similarly to the native </w:t>
      </w:r>
      <w:r w:rsidRPr="00F71ECE">
        <w:rPr>
          <w:i/>
          <w:iCs/>
        </w:rPr>
        <w:t xml:space="preserve">AtEPFL9 </w:t>
      </w:r>
      <w:r w:rsidRPr="00F71ECE">
        <w:t xml:space="preserve">when expressed in the Col-0 background, showing similar increases in stomatal density, index and clustering that have previously been reported in </w:t>
      </w:r>
      <w:r w:rsidRPr="00F71ECE">
        <w:rPr>
          <w:i/>
          <w:iCs/>
        </w:rPr>
        <w:t>AtEPFL9-</w:t>
      </w:r>
      <w:r w:rsidRPr="00F71ECE">
        <w:t xml:space="preserve">OE lines. </w:t>
      </w:r>
    </w:p>
    <w:p w14:paraId="60920659" w14:textId="77777777" w:rsidR="00083A71" w:rsidRPr="00F71ECE" w:rsidRDefault="00083A71" w:rsidP="00083A71"/>
    <w:p w14:paraId="5D0A78B2" w14:textId="77777777" w:rsidR="00083A71" w:rsidRPr="00F71ECE" w:rsidRDefault="00083A71" w:rsidP="00083A71">
      <w:r w:rsidRPr="00F71ECE">
        <w:rPr>
          <w:noProof/>
          <w:lang w:val="en-US" w:eastAsia="en-US"/>
        </w:rPr>
        <w:drawing>
          <wp:anchor distT="0" distB="0" distL="114300" distR="114300" simplePos="0" relativeHeight="251536384" behindDoc="0" locked="0" layoutInCell="1" allowOverlap="1" wp14:anchorId="2122DFF6" wp14:editId="51F6953A">
            <wp:simplePos x="0" y="0"/>
            <wp:positionH relativeFrom="margin">
              <wp:align>right</wp:align>
            </wp:positionH>
            <wp:positionV relativeFrom="page">
              <wp:posOffset>4176502</wp:posOffset>
            </wp:positionV>
            <wp:extent cx="4609465" cy="4020185"/>
            <wp:effectExtent l="0" t="0" r="0" b="0"/>
            <wp:wrapNone/>
            <wp:docPr id="239" name="Picture 23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Icon&#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609465" cy="4020185"/>
                    </a:xfrm>
                    <a:prstGeom prst="rect">
                      <a:avLst/>
                    </a:prstGeom>
                  </pic:spPr>
                </pic:pic>
              </a:graphicData>
            </a:graphic>
            <wp14:sizeRelH relativeFrom="margin">
              <wp14:pctWidth>0</wp14:pctWidth>
            </wp14:sizeRelH>
            <wp14:sizeRelV relativeFrom="margin">
              <wp14:pctHeight>0</wp14:pctHeight>
            </wp14:sizeRelV>
          </wp:anchor>
        </w:drawing>
      </w:r>
    </w:p>
    <w:p w14:paraId="75C521DF" w14:textId="77777777" w:rsidR="00083A71" w:rsidRPr="00F71ECE" w:rsidRDefault="00083A71" w:rsidP="00083A71"/>
    <w:p w14:paraId="26B166B8" w14:textId="77777777" w:rsidR="00083A71" w:rsidRPr="00F71ECE" w:rsidRDefault="00083A71" w:rsidP="00083A71"/>
    <w:p w14:paraId="7EBE5A4F" w14:textId="77777777" w:rsidR="00083A71" w:rsidRPr="00F71ECE" w:rsidRDefault="00083A71" w:rsidP="00083A71"/>
    <w:p w14:paraId="679B951D" w14:textId="77777777" w:rsidR="00083A71" w:rsidRPr="00F71ECE" w:rsidRDefault="00083A71" w:rsidP="00083A71"/>
    <w:p w14:paraId="56B462A9" w14:textId="77777777" w:rsidR="00083A71" w:rsidRPr="00F71ECE" w:rsidRDefault="00083A71" w:rsidP="00083A71"/>
    <w:p w14:paraId="6139C12A" w14:textId="77777777" w:rsidR="00083A71" w:rsidRPr="00F71ECE" w:rsidRDefault="00083A71" w:rsidP="00083A71"/>
    <w:p w14:paraId="7FB444F1" w14:textId="77777777" w:rsidR="00083A71" w:rsidRPr="00F71ECE" w:rsidRDefault="00083A71" w:rsidP="00083A71"/>
    <w:p w14:paraId="41C5C5D7" w14:textId="77777777" w:rsidR="00083A71" w:rsidRPr="00F71ECE" w:rsidRDefault="00083A71" w:rsidP="00083A71"/>
    <w:p w14:paraId="5B439F59" w14:textId="77777777" w:rsidR="00083A71" w:rsidRPr="00F71ECE" w:rsidRDefault="00083A71" w:rsidP="00083A71"/>
    <w:p w14:paraId="4C44F5CB" w14:textId="77777777" w:rsidR="00083A71" w:rsidRPr="00F71ECE" w:rsidRDefault="00083A71" w:rsidP="00083A71"/>
    <w:p w14:paraId="0C964C22" w14:textId="77777777" w:rsidR="00083A71" w:rsidRPr="00F71ECE" w:rsidRDefault="00083A71" w:rsidP="00083A71">
      <w:pPr>
        <w:spacing w:after="0" w:line="276" w:lineRule="auto"/>
        <w:rPr>
          <w:b/>
          <w:bCs/>
          <w:sz w:val="21"/>
          <w:szCs w:val="21"/>
        </w:rPr>
      </w:pPr>
      <w:r w:rsidRPr="00F71ECE">
        <w:rPr>
          <w:b/>
          <w:bCs/>
          <w:sz w:val="21"/>
          <w:szCs w:val="21"/>
        </w:rPr>
        <w:br/>
      </w:r>
    </w:p>
    <w:p w14:paraId="7CF37097" w14:textId="77777777" w:rsidR="00083A71" w:rsidRPr="00F71ECE" w:rsidRDefault="00083A71" w:rsidP="00083A71">
      <w:pPr>
        <w:spacing w:after="0" w:line="276" w:lineRule="auto"/>
        <w:rPr>
          <w:sz w:val="21"/>
          <w:szCs w:val="21"/>
        </w:rPr>
      </w:pPr>
      <w:bookmarkStart w:id="53" w:name="_Hlk138970504"/>
      <w:r w:rsidRPr="00F71ECE">
        <w:rPr>
          <w:b/>
          <w:bCs/>
          <w:sz w:val="21"/>
          <w:szCs w:val="21"/>
        </w:rPr>
        <w:t xml:space="preserve">Figure 4.9. Overexpression of two out of three </w:t>
      </w:r>
      <w:r w:rsidRPr="00F71ECE">
        <w:rPr>
          <w:b/>
          <w:bCs/>
          <w:i/>
          <w:iCs/>
          <w:sz w:val="21"/>
          <w:szCs w:val="21"/>
        </w:rPr>
        <w:t xml:space="preserve">ZmEPFL9 </w:t>
      </w:r>
      <w:r w:rsidRPr="00F71ECE">
        <w:rPr>
          <w:b/>
          <w:bCs/>
          <w:sz w:val="21"/>
          <w:szCs w:val="21"/>
        </w:rPr>
        <w:t xml:space="preserve">genes increases stomatal clustering in </w:t>
      </w:r>
      <w:r w:rsidRPr="00F71ECE">
        <w:rPr>
          <w:b/>
          <w:bCs/>
          <w:i/>
          <w:iCs/>
          <w:sz w:val="21"/>
          <w:szCs w:val="21"/>
        </w:rPr>
        <w:t>Arabidopsis thaliana</w:t>
      </w:r>
      <w:r w:rsidRPr="00F71ECE">
        <w:rPr>
          <w:b/>
          <w:bCs/>
          <w:sz w:val="21"/>
          <w:szCs w:val="21"/>
        </w:rPr>
        <w:t xml:space="preserve">. </w:t>
      </w:r>
      <w:bookmarkEnd w:id="53"/>
      <w:r w:rsidRPr="00F71ECE">
        <w:rPr>
          <w:sz w:val="21"/>
          <w:szCs w:val="21"/>
        </w:rPr>
        <w:t xml:space="preserve">Histogram showing the percentage frequency of stomatal clusters present on the abaxial surface of </w:t>
      </w:r>
      <w:proofErr w:type="gramStart"/>
      <w:r w:rsidRPr="00F71ECE">
        <w:rPr>
          <w:sz w:val="21"/>
          <w:szCs w:val="21"/>
        </w:rPr>
        <w:t>fully-developed</w:t>
      </w:r>
      <w:proofErr w:type="gramEnd"/>
      <w:r w:rsidRPr="00F71ECE">
        <w:rPr>
          <w:sz w:val="21"/>
          <w:szCs w:val="21"/>
        </w:rPr>
        <w:t xml:space="preserve"> leaves in transgenic Arabidopsis lines ectopically over-expressing maize </w:t>
      </w:r>
      <w:r w:rsidRPr="00F71ECE">
        <w:rPr>
          <w:i/>
          <w:iCs/>
          <w:sz w:val="21"/>
          <w:szCs w:val="21"/>
        </w:rPr>
        <w:t>ZmEPFL9-1a</w:t>
      </w:r>
      <w:r w:rsidRPr="00F71ECE">
        <w:rPr>
          <w:sz w:val="21"/>
          <w:szCs w:val="21"/>
        </w:rPr>
        <w:t xml:space="preserve">, </w:t>
      </w:r>
      <w:r w:rsidRPr="00F71ECE">
        <w:rPr>
          <w:i/>
          <w:iCs/>
          <w:sz w:val="21"/>
          <w:szCs w:val="21"/>
        </w:rPr>
        <w:t xml:space="preserve">ZmEPFL9-1b </w:t>
      </w:r>
      <w:r w:rsidRPr="00F71ECE">
        <w:rPr>
          <w:sz w:val="21"/>
          <w:szCs w:val="21"/>
        </w:rPr>
        <w:t xml:space="preserve">or </w:t>
      </w:r>
      <w:r w:rsidRPr="00F71ECE">
        <w:rPr>
          <w:i/>
          <w:iCs/>
          <w:sz w:val="21"/>
          <w:szCs w:val="21"/>
        </w:rPr>
        <w:t xml:space="preserve">ZmEPFL9-2 </w:t>
      </w:r>
      <w:r w:rsidRPr="00F71ECE">
        <w:rPr>
          <w:sz w:val="21"/>
          <w:szCs w:val="21"/>
        </w:rPr>
        <w:t xml:space="preserve">genes, in comparison to Col-0 controls. Key represents the number of stomata within each cluster size class. n = 6 plants per genotype, with averages taken from 4 fields of view per biological replicate. </w:t>
      </w:r>
    </w:p>
    <w:p w14:paraId="2233528F" w14:textId="77777777" w:rsidR="00083A71" w:rsidRDefault="00083A71" w:rsidP="00083A71">
      <w:pPr>
        <w:spacing w:before="240" w:after="240"/>
        <w:jc w:val="left"/>
        <w:outlineLvl w:val="3"/>
        <w:rPr>
          <w:rFonts w:asciiTheme="minorHAnsi" w:eastAsiaTheme="majorEastAsia" w:hAnsiTheme="minorHAnsi" w:cs="Calibri"/>
          <w:b/>
          <w:sz w:val="24"/>
          <w:szCs w:val="24"/>
        </w:rPr>
      </w:pPr>
    </w:p>
    <w:p w14:paraId="25F2FB9D"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4.2.4</w:t>
      </w:r>
      <w:r w:rsidRPr="00F71ECE">
        <w:rPr>
          <w:rFonts w:asciiTheme="minorHAnsi" w:eastAsiaTheme="majorEastAsia" w:hAnsiTheme="minorHAnsi" w:cs="Calibri"/>
          <w:b/>
          <w:sz w:val="24"/>
          <w:szCs w:val="24"/>
        </w:rPr>
        <w:tab/>
        <w:t xml:space="preserve">Generation and screening of gene-edited </w:t>
      </w:r>
      <w:r>
        <w:rPr>
          <w:rFonts w:asciiTheme="minorHAnsi" w:eastAsiaTheme="majorEastAsia" w:hAnsiTheme="minorHAnsi" w:cs="Calibri"/>
          <w:b/>
          <w:i/>
          <w:iCs/>
          <w:sz w:val="24"/>
          <w:szCs w:val="24"/>
        </w:rPr>
        <w:t>Z</w:t>
      </w:r>
      <w:r w:rsidRPr="00F71ECE">
        <w:rPr>
          <w:rFonts w:asciiTheme="minorHAnsi" w:eastAsiaTheme="majorEastAsia" w:hAnsiTheme="minorHAnsi" w:cs="Calibri"/>
          <w:b/>
          <w:i/>
          <w:iCs/>
          <w:sz w:val="24"/>
          <w:szCs w:val="24"/>
        </w:rPr>
        <w:t xml:space="preserve">mepfl9 </w:t>
      </w:r>
      <w:r w:rsidRPr="00F71ECE">
        <w:rPr>
          <w:rFonts w:asciiTheme="minorHAnsi" w:eastAsiaTheme="majorEastAsia" w:hAnsiTheme="minorHAnsi" w:cs="Calibri"/>
          <w:b/>
          <w:sz w:val="24"/>
          <w:szCs w:val="24"/>
        </w:rPr>
        <w:t>lines</w:t>
      </w:r>
    </w:p>
    <w:p w14:paraId="75AB6A55" w14:textId="77777777" w:rsidR="00083A71" w:rsidRPr="00F71ECE" w:rsidRDefault="00083A71" w:rsidP="00083A71">
      <w:r w:rsidRPr="00F71ECE">
        <w:t xml:space="preserve">Based on the minimal expression of  </w:t>
      </w:r>
      <w:r w:rsidRPr="00F71ECE">
        <w:rPr>
          <w:i/>
          <w:iCs/>
        </w:rPr>
        <w:t>ZmEPFL9-2</w:t>
      </w:r>
      <w:r w:rsidRPr="00F71ECE">
        <w:t xml:space="preserve"> in maize developing leaf tissue (Figure 4.7), and the lack of stomatal phenotype observed when over-expressed in Arabidopsis (Figures 4.8-4.9), it is unlikely that this maize </w:t>
      </w:r>
      <w:r w:rsidRPr="00F71ECE">
        <w:rPr>
          <w:i/>
          <w:iCs/>
        </w:rPr>
        <w:t xml:space="preserve">EPFL9 </w:t>
      </w:r>
      <w:r w:rsidRPr="00F71ECE">
        <w:t>paralogue functions in stomatal development in the maize inbred A188</w:t>
      </w:r>
      <w:r>
        <w:t xml:space="preserve"> cultivar</w:t>
      </w:r>
      <w:r w:rsidRPr="00F71ECE">
        <w:t xml:space="preserve">, and thus was discounted as a target for gene-editing. Between the two-remaining maize </w:t>
      </w:r>
      <w:r w:rsidRPr="00F71ECE">
        <w:rPr>
          <w:i/>
          <w:iCs/>
        </w:rPr>
        <w:t xml:space="preserve">EPFL9 </w:t>
      </w:r>
      <w:r w:rsidRPr="00F71ECE">
        <w:t xml:space="preserve">paralogues, </w:t>
      </w:r>
      <w:r w:rsidRPr="00F71ECE">
        <w:rPr>
          <w:i/>
          <w:iCs/>
        </w:rPr>
        <w:t xml:space="preserve">ZmEPFL9-1a </w:t>
      </w:r>
      <w:r w:rsidRPr="00F71ECE">
        <w:t xml:space="preserve">was identified as the best candidate gene for editing, due to its higher transcript expression (Figure 4.7) and slightly greater increase in stomatal density when over-expressed in Arabidopsis compared to </w:t>
      </w:r>
      <w:r w:rsidRPr="00F71ECE">
        <w:rPr>
          <w:i/>
          <w:iCs/>
        </w:rPr>
        <w:t xml:space="preserve">ZmEPFL9-1b </w:t>
      </w:r>
      <w:r w:rsidRPr="00F71ECE">
        <w:t>(Figure 4.8)</w:t>
      </w:r>
      <w:r w:rsidRPr="00F71ECE">
        <w:rPr>
          <w:i/>
          <w:iCs/>
        </w:rPr>
        <w:t xml:space="preserve">. </w:t>
      </w:r>
      <w:r w:rsidRPr="00F71ECE">
        <w:t xml:space="preserve">However, given the high sequence similarity between the two </w:t>
      </w:r>
      <w:r w:rsidRPr="00F71ECE">
        <w:rPr>
          <w:i/>
          <w:iCs/>
        </w:rPr>
        <w:t xml:space="preserve">ZmEPFL9-1 </w:t>
      </w:r>
      <w:r w:rsidRPr="00F71ECE">
        <w:t xml:space="preserve">paralogues, it was possible to design guide RNAs that matched both gene sequences, and thus both </w:t>
      </w:r>
      <w:r w:rsidRPr="00F71ECE">
        <w:rPr>
          <w:i/>
          <w:iCs/>
        </w:rPr>
        <w:t xml:space="preserve">ZmEPFL9-1a </w:t>
      </w:r>
      <w:r w:rsidRPr="00F71ECE">
        <w:t xml:space="preserve">and </w:t>
      </w:r>
      <w:r w:rsidRPr="00F71ECE">
        <w:rPr>
          <w:i/>
          <w:iCs/>
        </w:rPr>
        <w:t xml:space="preserve">ZmEPFL9-1b </w:t>
      </w:r>
      <w:r w:rsidRPr="00F71ECE">
        <w:t xml:space="preserve">were selected for gene-editing. With the aim of generating both single and double knockout lines, to investigate whether the </w:t>
      </w:r>
      <w:r w:rsidRPr="00F71ECE">
        <w:rPr>
          <w:i/>
          <w:iCs/>
        </w:rPr>
        <w:t xml:space="preserve">ZmEPFL9-1 </w:t>
      </w:r>
      <w:r w:rsidRPr="00F71ECE">
        <w:t xml:space="preserve">paralogues play different roles in stomatal development, three gRNA sequences were designed: one that matched </w:t>
      </w:r>
      <w:r w:rsidRPr="00F71ECE">
        <w:rPr>
          <w:i/>
          <w:iCs/>
        </w:rPr>
        <w:t xml:space="preserve">ZmEPFL9-1a </w:t>
      </w:r>
      <w:r w:rsidRPr="00F71ECE">
        <w:t xml:space="preserve">only (exon 2), one that matched </w:t>
      </w:r>
      <w:r w:rsidRPr="00F71ECE">
        <w:rPr>
          <w:i/>
          <w:iCs/>
        </w:rPr>
        <w:t xml:space="preserve">ZmEPFL9-1b </w:t>
      </w:r>
      <w:r w:rsidRPr="00F71ECE">
        <w:t>only (exon 2), and one that matched both genes (exon 3 – C-terminal domain) (Figure 4.10).</w:t>
      </w:r>
    </w:p>
    <w:p w14:paraId="4C1B36D7" w14:textId="77777777" w:rsidR="00083A71" w:rsidRPr="00F71ECE" w:rsidRDefault="00083A71" w:rsidP="00083A71">
      <w:r w:rsidRPr="00F71ECE">
        <w:rPr>
          <w:noProof/>
          <w:lang w:val="en-US" w:eastAsia="en-US"/>
        </w:rPr>
        <w:drawing>
          <wp:anchor distT="0" distB="0" distL="114300" distR="114300" simplePos="0" relativeHeight="251541504" behindDoc="0" locked="0" layoutInCell="1" allowOverlap="1" wp14:anchorId="7BC7C4BF" wp14:editId="39D3C07C">
            <wp:simplePos x="0" y="0"/>
            <wp:positionH relativeFrom="margin">
              <wp:posOffset>-635</wp:posOffset>
            </wp:positionH>
            <wp:positionV relativeFrom="page">
              <wp:posOffset>4979670</wp:posOffset>
            </wp:positionV>
            <wp:extent cx="5504815" cy="2369185"/>
            <wp:effectExtent l="0" t="0" r="635" b="0"/>
            <wp:wrapNone/>
            <wp:docPr id="307" name="Picture 3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Picture 307" descr="Diagram&#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504815" cy="2369185"/>
                    </a:xfrm>
                    <a:prstGeom prst="rect">
                      <a:avLst/>
                    </a:prstGeom>
                  </pic:spPr>
                </pic:pic>
              </a:graphicData>
            </a:graphic>
          </wp:anchor>
        </w:drawing>
      </w:r>
    </w:p>
    <w:p w14:paraId="4B13A89A" w14:textId="77777777" w:rsidR="00083A71" w:rsidRPr="00F71ECE" w:rsidRDefault="00083A71" w:rsidP="00083A71"/>
    <w:p w14:paraId="4C37F542" w14:textId="77777777" w:rsidR="00083A71" w:rsidRPr="00F71ECE" w:rsidRDefault="00083A71" w:rsidP="00083A71"/>
    <w:p w14:paraId="19C8D299" w14:textId="77777777" w:rsidR="00083A71" w:rsidRPr="00F71ECE" w:rsidRDefault="00083A71" w:rsidP="00083A71"/>
    <w:p w14:paraId="48440775" w14:textId="77777777" w:rsidR="00083A71" w:rsidRPr="00F71ECE" w:rsidRDefault="00083A71" w:rsidP="00083A71"/>
    <w:p w14:paraId="74DEDF1B" w14:textId="77777777" w:rsidR="00083A71" w:rsidRPr="00F71ECE" w:rsidRDefault="00083A71" w:rsidP="00083A71"/>
    <w:p w14:paraId="2521F337" w14:textId="77777777" w:rsidR="00083A71" w:rsidRPr="00F71ECE" w:rsidRDefault="00083A71" w:rsidP="00083A71"/>
    <w:p w14:paraId="227C47BE" w14:textId="77777777" w:rsidR="00083A71" w:rsidRPr="00F71ECE" w:rsidRDefault="00083A71" w:rsidP="00083A71">
      <w:pPr>
        <w:spacing w:after="0" w:line="276" w:lineRule="auto"/>
        <w:rPr>
          <w:b/>
          <w:bCs/>
          <w:sz w:val="21"/>
          <w:szCs w:val="21"/>
        </w:rPr>
      </w:pPr>
    </w:p>
    <w:p w14:paraId="14D917CC" w14:textId="77777777" w:rsidR="00083A71" w:rsidRPr="00F71ECE" w:rsidRDefault="00083A71" w:rsidP="00083A71">
      <w:pPr>
        <w:spacing w:after="0" w:line="276" w:lineRule="auto"/>
        <w:rPr>
          <w:b/>
          <w:bCs/>
          <w:sz w:val="21"/>
          <w:szCs w:val="21"/>
        </w:rPr>
      </w:pPr>
      <w:bookmarkStart w:id="54" w:name="_Hlk138970527"/>
      <w:r w:rsidRPr="00F71ECE">
        <w:rPr>
          <w:b/>
          <w:bCs/>
          <w:sz w:val="21"/>
          <w:szCs w:val="21"/>
        </w:rPr>
        <w:t>Figure 4.10. Cartoon depicting Cas9-targeted guide RNA sites.</w:t>
      </w:r>
      <w:bookmarkEnd w:id="54"/>
      <w:r w:rsidRPr="00F71ECE">
        <w:rPr>
          <w:b/>
          <w:bCs/>
          <w:sz w:val="21"/>
          <w:szCs w:val="21"/>
        </w:rPr>
        <w:t xml:space="preserve"> </w:t>
      </w:r>
      <w:r w:rsidRPr="00F71ECE">
        <w:rPr>
          <w:sz w:val="21"/>
          <w:szCs w:val="21"/>
        </w:rPr>
        <w:t xml:space="preserve">Cartoon representation of </w:t>
      </w:r>
      <w:r w:rsidRPr="00F71ECE">
        <w:rPr>
          <w:i/>
          <w:iCs/>
          <w:sz w:val="21"/>
          <w:szCs w:val="21"/>
        </w:rPr>
        <w:t xml:space="preserve">ZmEPFL9-1a </w:t>
      </w:r>
      <w:r w:rsidRPr="00F71ECE">
        <w:rPr>
          <w:sz w:val="21"/>
          <w:szCs w:val="21"/>
        </w:rPr>
        <w:t xml:space="preserve">and </w:t>
      </w:r>
      <w:r w:rsidRPr="00F71ECE">
        <w:rPr>
          <w:i/>
          <w:iCs/>
          <w:sz w:val="21"/>
          <w:szCs w:val="21"/>
        </w:rPr>
        <w:t xml:space="preserve">ZmEPFL9-1b </w:t>
      </w:r>
      <w:r w:rsidRPr="00F71ECE">
        <w:rPr>
          <w:sz w:val="21"/>
          <w:szCs w:val="21"/>
        </w:rPr>
        <w:t xml:space="preserve">gene sequences, with </w:t>
      </w:r>
      <w:proofErr w:type="spellStart"/>
      <w:r w:rsidRPr="00F71ECE">
        <w:rPr>
          <w:sz w:val="21"/>
          <w:szCs w:val="21"/>
        </w:rPr>
        <w:t>exonic</w:t>
      </w:r>
      <w:proofErr w:type="spellEnd"/>
      <w:r w:rsidRPr="00F71ECE">
        <w:rPr>
          <w:sz w:val="21"/>
          <w:szCs w:val="21"/>
        </w:rPr>
        <w:t xml:space="preserve"> regions in blue and intronic regions represented by the grey dashed line. Black boxes indicate the locations of the gRNA sites used for gene-editing.</w:t>
      </w:r>
    </w:p>
    <w:p w14:paraId="6772A36E" w14:textId="77777777" w:rsidR="00083A71" w:rsidRDefault="00945E1B" w:rsidP="00083A71">
      <w:r>
        <w:br/>
      </w:r>
      <w:r w:rsidR="00083A71" w:rsidRPr="00F71ECE">
        <w:tab/>
      </w:r>
    </w:p>
    <w:p w14:paraId="33F4A740" w14:textId="77777777" w:rsidR="00083A71" w:rsidRPr="00F71ECE" w:rsidRDefault="00083A71" w:rsidP="00083A71">
      <w:pPr>
        <w:ind w:firstLine="720"/>
      </w:pPr>
      <w:r w:rsidRPr="00F71ECE">
        <w:t xml:space="preserve">As part of this ICASE project, the generation of </w:t>
      </w:r>
      <w:proofErr w:type="gramStart"/>
      <w:r w:rsidRPr="00F71ECE">
        <w:t>gene-edited</w:t>
      </w:r>
      <w:proofErr w:type="gramEnd"/>
      <w:r w:rsidRPr="00F71ECE">
        <w:t xml:space="preserve"> </w:t>
      </w:r>
      <w:r w:rsidRPr="00F71ECE">
        <w:rPr>
          <w:i/>
          <w:iCs/>
        </w:rPr>
        <w:t xml:space="preserve">Zmepfl9 </w:t>
      </w:r>
      <w:r w:rsidRPr="00F71ECE">
        <w:t xml:space="preserve">lines was performed by industrial partner, </w:t>
      </w:r>
      <w:proofErr w:type="spellStart"/>
      <w:r w:rsidRPr="00F71ECE">
        <w:t>Limagrain</w:t>
      </w:r>
      <w:proofErr w:type="spellEnd"/>
      <w:r w:rsidRPr="00F71ECE">
        <w:t>, in France. In brief, CRISP</w:t>
      </w:r>
      <w:r>
        <w:t>/</w:t>
      </w:r>
      <w:r w:rsidRPr="00F71ECE">
        <w:t xml:space="preserve">Cas9 constructs were first created that contained one of the gRNAs mentioned above, driven by the maize </w:t>
      </w:r>
      <w:r w:rsidRPr="00F71ECE">
        <w:rPr>
          <w:i/>
          <w:iCs/>
        </w:rPr>
        <w:t xml:space="preserve">ZmU6 </w:t>
      </w:r>
      <w:r w:rsidRPr="00F71ECE">
        <w:t>promoter, along with the Cas9 endonuclease, driven by the maize ubiquitin</w:t>
      </w:r>
      <w:r w:rsidRPr="00F71ECE">
        <w:rPr>
          <w:i/>
          <w:iCs/>
        </w:rPr>
        <w:t xml:space="preserve"> </w:t>
      </w:r>
      <w:r w:rsidRPr="00F71ECE">
        <w:t xml:space="preserve">promoter. </w:t>
      </w:r>
      <w:r w:rsidRPr="00F71ECE">
        <w:rPr>
          <w:i/>
          <w:iCs/>
        </w:rPr>
        <w:lastRenderedPageBreak/>
        <w:t>Agrobacterium tumefaciens</w:t>
      </w:r>
      <w:r w:rsidRPr="00F71ECE">
        <w:t xml:space="preserve">-mediated transformations were then performed on maize embryos from inbred A188 line, and embryonic </w:t>
      </w:r>
      <w:proofErr w:type="spellStart"/>
      <w:r w:rsidRPr="00F71ECE">
        <w:t>calli</w:t>
      </w:r>
      <w:proofErr w:type="spellEnd"/>
      <w:r w:rsidRPr="00F71ECE">
        <w:t xml:space="preserve"> were selected and regenerated into plantlets. Gene-edited modifications to </w:t>
      </w:r>
      <w:r w:rsidRPr="00F71ECE">
        <w:rPr>
          <w:i/>
          <w:iCs/>
        </w:rPr>
        <w:t xml:space="preserve">ZmEPFL9-1a </w:t>
      </w:r>
      <w:r w:rsidRPr="00F71ECE">
        <w:t xml:space="preserve">and/or </w:t>
      </w:r>
      <w:r w:rsidRPr="00F71ECE">
        <w:rPr>
          <w:i/>
          <w:iCs/>
        </w:rPr>
        <w:t xml:space="preserve">ZmEPFL9-1b </w:t>
      </w:r>
      <w:r w:rsidRPr="00F71ECE">
        <w:t>were determined via sequencing, and T</w:t>
      </w:r>
      <w:r w:rsidRPr="00F71ECE">
        <w:rPr>
          <w:vertAlign w:val="subscript"/>
        </w:rPr>
        <w:t>0</w:t>
      </w:r>
      <w:r w:rsidRPr="00F71ECE">
        <w:t xml:space="preserve"> plants were selected if they contained frameshift mutations that led to a non-functional protein (</w:t>
      </w:r>
      <w:r>
        <w:t xml:space="preserve">all </w:t>
      </w:r>
      <w:r w:rsidRPr="00F71ECE">
        <w:t>consisting of a 1-2 nucleotide insertion). Homozygous plants were then obtained for the mutations of interest in the T</w:t>
      </w:r>
      <w:r w:rsidRPr="00F71ECE">
        <w:rPr>
          <w:vertAlign w:val="subscript"/>
        </w:rPr>
        <w:t>1</w:t>
      </w:r>
      <w:r w:rsidRPr="00F71ECE">
        <w:t xml:space="preserve"> generation. </w:t>
      </w:r>
    </w:p>
    <w:p w14:paraId="4BC1187E" w14:textId="77777777" w:rsidR="00083A71" w:rsidRPr="00F71ECE" w:rsidRDefault="00083A71" w:rsidP="00083A71">
      <w:pPr>
        <w:ind w:firstLine="720"/>
      </w:pPr>
      <w:r w:rsidRPr="00F71ECE">
        <w:t xml:space="preserve">Within this thesis, all lines that contain mutations in </w:t>
      </w:r>
      <w:r w:rsidRPr="00F71ECE">
        <w:rPr>
          <w:i/>
          <w:iCs/>
        </w:rPr>
        <w:t xml:space="preserve">ZmEPFL9-1a </w:t>
      </w:r>
      <w:r w:rsidRPr="00F71ECE">
        <w:t xml:space="preserve">(either in the single or double knockout lines) have a premature stop codon at position 54AA (exon 2). Whereas, all lines, apart from one, that contain mutations within </w:t>
      </w:r>
      <w:r w:rsidRPr="00F71ECE">
        <w:rPr>
          <w:i/>
          <w:iCs/>
        </w:rPr>
        <w:t xml:space="preserve">ZmEPFL9-1b </w:t>
      </w:r>
      <w:r w:rsidRPr="00F71ECE">
        <w:t xml:space="preserve">(either in the single or double knockout lines) have a premature stop codon at position 111AA (exon 3). For both genes, the frameshift mutations occur only a few amino acids prior to the protein terminations described. The exception to this occurs in line </w:t>
      </w:r>
      <w:r w:rsidRPr="00F71ECE">
        <w:rPr>
          <w:i/>
          <w:iCs/>
        </w:rPr>
        <w:t xml:space="preserve">Zmepfl9-1a;Zmepfl9-1b </w:t>
      </w:r>
      <w:r w:rsidRPr="00F71ECE">
        <w:t xml:space="preserve">#6, which has a frameshift mutation in exon 2 of </w:t>
      </w:r>
      <w:r w:rsidRPr="00F71ECE">
        <w:rPr>
          <w:i/>
          <w:iCs/>
        </w:rPr>
        <w:t xml:space="preserve">ZmEPFL9-1b </w:t>
      </w:r>
      <w:r w:rsidRPr="00F71ECE">
        <w:t>(position 61AA), but this does not culminate in termination until position 103AA. For more information about the plant transformation process, see section 2.1.</w:t>
      </w:r>
    </w:p>
    <w:p w14:paraId="49D5763C" w14:textId="77777777" w:rsidR="00083A71" w:rsidRPr="00F71ECE" w:rsidRDefault="00083A71" w:rsidP="00083A71">
      <w:pPr>
        <w:ind w:firstLine="720"/>
      </w:pPr>
      <w:r w:rsidRPr="00F71ECE">
        <w:t xml:space="preserve">Following the generation of gene-edited maize plants at </w:t>
      </w:r>
      <w:proofErr w:type="spellStart"/>
      <w:r w:rsidRPr="00F71ECE">
        <w:t>Limagrain</w:t>
      </w:r>
      <w:proofErr w:type="spellEnd"/>
      <w:r w:rsidRPr="00F71ECE">
        <w:t>, initial screening for altered stomatal phenotypes was performed on T</w:t>
      </w:r>
      <w:r w:rsidRPr="00F71ECE">
        <w:rPr>
          <w:vertAlign w:val="subscript"/>
        </w:rPr>
        <w:t>2</w:t>
      </w:r>
      <w:r w:rsidRPr="00F71ECE">
        <w:t xml:space="preserve"> homozygous lines in Sheffield (Figure 4.11a-b). The stomatal densities on both epidermal surfaces of leaf 3 were assessed in several lines; three </w:t>
      </w:r>
      <w:r w:rsidRPr="00F71ECE">
        <w:rPr>
          <w:i/>
          <w:iCs/>
        </w:rPr>
        <w:t xml:space="preserve">Zmepfl9-1a </w:t>
      </w:r>
      <w:r w:rsidRPr="00F71ECE">
        <w:t xml:space="preserve">single knockouts (coloured in blue), two </w:t>
      </w:r>
      <w:r w:rsidRPr="00F71ECE">
        <w:rPr>
          <w:i/>
          <w:iCs/>
        </w:rPr>
        <w:t xml:space="preserve">Zmepfl9-1b </w:t>
      </w:r>
      <w:r w:rsidRPr="00F71ECE">
        <w:t xml:space="preserve">single knockouts (coloured in yellow) and five </w:t>
      </w:r>
      <w:r w:rsidRPr="00F71ECE">
        <w:rPr>
          <w:i/>
          <w:iCs/>
        </w:rPr>
        <w:t xml:space="preserve">Zmepfl9-1a;Zmepfl9-1b </w:t>
      </w:r>
      <w:r w:rsidRPr="00F71ECE">
        <w:t xml:space="preserve">double knockout lines (coloured in green) (Figure 4.11c). In all single </w:t>
      </w:r>
      <w:r w:rsidRPr="00F71ECE">
        <w:rPr>
          <w:i/>
          <w:iCs/>
        </w:rPr>
        <w:t xml:space="preserve">Zmepfl9-1a </w:t>
      </w:r>
      <w:r w:rsidRPr="00F71ECE">
        <w:t xml:space="preserve">knockout lines, and all double knockout lines, plants displayed significant reductions in the number of stomata in comparison to A188 controls. Across these eight lines, </w:t>
      </w:r>
      <w:r w:rsidRPr="00F71ECE">
        <w:rPr>
          <w:i/>
          <w:iCs/>
        </w:rPr>
        <w:t xml:space="preserve">SD </w:t>
      </w:r>
      <w:r w:rsidRPr="00F71ECE">
        <w:t xml:space="preserve">was reduced on average by 42-49% and 58-66% for the abaxial and adaxial surface, respectively, compared to controls. As all eight lines exhibited very similar </w:t>
      </w:r>
      <w:r w:rsidRPr="00F71ECE">
        <w:rPr>
          <w:i/>
          <w:iCs/>
        </w:rPr>
        <w:t>SD</w:t>
      </w:r>
      <w:r w:rsidRPr="00F71ECE">
        <w:t xml:space="preserve"> reductions to each other, and thus did not appear to display an additive stomatal phenotype from disrupting both </w:t>
      </w:r>
      <w:r w:rsidRPr="00F71ECE">
        <w:rPr>
          <w:i/>
          <w:iCs/>
        </w:rPr>
        <w:t xml:space="preserve">ZmEPFL9-1 </w:t>
      </w:r>
      <w:r w:rsidRPr="00F71ECE">
        <w:t xml:space="preserve">paralogues, this suggests that </w:t>
      </w:r>
      <w:r w:rsidRPr="00F71ECE">
        <w:rPr>
          <w:i/>
          <w:iCs/>
        </w:rPr>
        <w:t xml:space="preserve">ZmEPFL9-1a </w:t>
      </w:r>
      <w:r w:rsidRPr="00F71ECE">
        <w:t xml:space="preserve">is likely the dominant positive EPF regulator in maize stomatal development. This is further confirmed by the single </w:t>
      </w:r>
      <w:r w:rsidRPr="00F71ECE">
        <w:rPr>
          <w:i/>
          <w:iCs/>
        </w:rPr>
        <w:t xml:space="preserve">Zmepfl9-1b </w:t>
      </w:r>
      <w:r w:rsidRPr="00F71ECE">
        <w:t xml:space="preserve">knockout lines, which do not show a difference in </w:t>
      </w:r>
      <w:r w:rsidRPr="00F71ECE">
        <w:rPr>
          <w:i/>
          <w:iCs/>
        </w:rPr>
        <w:t xml:space="preserve">SD </w:t>
      </w:r>
      <w:r w:rsidRPr="00F71ECE">
        <w:t xml:space="preserve">on either leaf surface compared to A188 controls (Figure 4.11c) and suggests that </w:t>
      </w:r>
      <w:r w:rsidRPr="00F71ECE">
        <w:rPr>
          <w:i/>
          <w:iCs/>
        </w:rPr>
        <w:t xml:space="preserve">ZmEPFL9-1b </w:t>
      </w:r>
      <w:r w:rsidRPr="00F71ECE">
        <w:t xml:space="preserve">may play little-to-no role in leaf stomatal development, at least during the seedling stage surveyed. Interestingly, the disruption of </w:t>
      </w:r>
      <w:r w:rsidRPr="00F71ECE">
        <w:rPr>
          <w:i/>
          <w:iCs/>
        </w:rPr>
        <w:t xml:space="preserve">ZmEPFL9-1a </w:t>
      </w:r>
      <w:r w:rsidRPr="00F71ECE">
        <w:t>causes a more severe phenotype on the adaxial surface, which already has 78% fewer stomata than the abaxial surface on average in A188 plants. However, the mechanism driving these differences in stomatal patterning on the different leaf surfaces has not been further investigated.</w:t>
      </w:r>
    </w:p>
    <w:p w14:paraId="1D25BB2F" w14:textId="77777777" w:rsidR="00083A71" w:rsidRPr="00F71ECE" w:rsidRDefault="00083A71" w:rsidP="00083A71">
      <w:pPr>
        <w:rPr>
          <w:noProof/>
        </w:rPr>
      </w:pPr>
      <w:r w:rsidRPr="00F71ECE">
        <w:rPr>
          <w:noProof/>
          <w:lang w:val="en-US" w:eastAsia="en-US"/>
        </w:rPr>
        <w:lastRenderedPageBreak/>
        <mc:AlternateContent>
          <mc:Choice Requires="wpg">
            <w:drawing>
              <wp:anchor distT="0" distB="0" distL="114300" distR="114300" simplePos="0" relativeHeight="251582464" behindDoc="0" locked="0" layoutInCell="1" allowOverlap="1" wp14:anchorId="0B8C1A82" wp14:editId="18E1AF51">
                <wp:simplePos x="0" y="0"/>
                <wp:positionH relativeFrom="page">
                  <wp:posOffset>1220709</wp:posOffset>
                </wp:positionH>
                <wp:positionV relativeFrom="paragraph">
                  <wp:posOffset>18107</wp:posOffset>
                </wp:positionV>
                <wp:extent cx="5270499" cy="6790624"/>
                <wp:effectExtent l="0" t="0" r="0" b="0"/>
                <wp:wrapNone/>
                <wp:docPr id="567" name="Group 567"/>
                <wp:cNvGraphicFramePr/>
                <a:graphic xmlns:a="http://schemas.openxmlformats.org/drawingml/2006/main">
                  <a:graphicData uri="http://schemas.microsoft.com/office/word/2010/wordprocessingGroup">
                    <wpg:wgp>
                      <wpg:cNvGrpSpPr/>
                      <wpg:grpSpPr>
                        <a:xfrm>
                          <a:off x="0" y="0"/>
                          <a:ext cx="5270499" cy="6790624"/>
                          <a:chOff x="152400" y="0"/>
                          <a:chExt cx="5270499" cy="6790624"/>
                        </a:xfrm>
                      </wpg:grpSpPr>
                      <pic:pic xmlns:pic="http://schemas.openxmlformats.org/drawingml/2006/picture">
                        <pic:nvPicPr>
                          <pic:cNvPr id="568" name="Picture 10"/>
                          <pic:cNvPicPr>
                            <a:picLocks noChangeAspect="1"/>
                          </pic:cNvPicPr>
                        </pic:nvPicPr>
                        <pic:blipFill rotWithShape="1">
                          <a:blip r:embed="rId175" cstate="print">
                            <a:extLst>
                              <a:ext uri="{28A0092B-C50C-407E-A947-70E740481C1C}">
                                <a14:useLocalDpi xmlns:a14="http://schemas.microsoft.com/office/drawing/2010/main" val="0"/>
                              </a:ext>
                            </a:extLst>
                          </a:blip>
                          <a:srcRect t="1" r="4" b="4922"/>
                          <a:stretch/>
                        </pic:blipFill>
                        <pic:spPr bwMode="auto">
                          <a:xfrm>
                            <a:off x="838200" y="88900"/>
                            <a:ext cx="1693545" cy="21469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69" name="Content Placeholder 4" descr="A picture containing metal, tray, grill, rack&#10;&#10;Description automatically generated"/>
                          <pic:cNvPicPr>
                            <a:picLocks noChangeAspect="1"/>
                          </pic:cNvPicPr>
                        </pic:nvPicPr>
                        <pic:blipFill rotWithShape="1">
                          <a:blip r:embed="rId176" cstate="print">
                            <a:extLst>
                              <a:ext uri="{28A0092B-C50C-407E-A947-70E740481C1C}">
                                <a14:useLocalDpi xmlns:a14="http://schemas.microsoft.com/office/drawing/2010/main" val="0"/>
                              </a:ext>
                            </a:extLst>
                          </a:blip>
                          <a:srcRect l="12662" t="15164" r="5901" b="9296"/>
                          <a:stretch/>
                        </pic:blipFill>
                        <pic:spPr bwMode="auto">
                          <a:xfrm>
                            <a:off x="3009900" y="101600"/>
                            <a:ext cx="1729740" cy="21386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cNvPr id="570" name="Group 570"/>
                        <wpg:cNvGrpSpPr/>
                        <wpg:grpSpPr>
                          <a:xfrm>
                            <a:off x="190122" y="2209800"/>
                            <a:ext cx="5232777" cy="4580824"/>
                            <a:chOff x="190122" y="0"/>
                            <a:chExt cx="5232777" cy="4580824"/>
                          </a:xfrm>
                        </wpg:grpSpPr>
                        <pic:pic xmlns:pic="http://schemas.openxmlformats.org/drawingml/2006/picture">
                          <pic:nvPicPr>
                            <pic:cNvPr id="571" name="Picture 571" descr="Text&#10;&#10;Description automatically generated with low confidence"/>
                            <pic:cNvPicPr>
                              <a:picLocks noChangeAspect="1"/>
                            </pic:cNvPicPr>
                          </pic:nvPicPr>
                          <pic:blipFill rotWithShape="1">
                            <a:blip r:embed="rId177" cstate="print">
                              <a:extLst>
                                <a:ext uri="{28A0092B-C50C-407E-A947-70E740481C1C}">
                                  <a14:useLocalDpi xmlns:a14="http://schemas.microsoft.com/office/drawing/2010/main" val="0"/>
                                </a:ext>
                              </a:extLst>
                            </a:blip>
                            <a:srcRect l="77448" t="4876" b="71720"/>
                            <a:stretch/>
                          </pic:blipFill>
                          <pic:spPr bwMode="auto">
                            <a:xfrm>
                              <a:off x="3581400" y="355600"/>
                              <a:ext cx="1205865" cy="8718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72" name="Picture 572" descr="Chart&#10;&#10;Description automatically generated with low confidence"/>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a:xfrm>
                              <a:off x="190122" y="0"/>
                              <a:ext cx="5232777" cy="4580824"/>
                            </a:xfrm>
                            <a:prstGeom prst="rect">
                              <a:avLst/>
                            </a:prstGeom>
                          </pic:spPr>
                        </pic:pic>
                      </wpg:grpSp>
                      <wps:wsp>
                        <wps:cNvPr id="573" name="Text Box 2"/>
                        <wps:cNvSpPr txBox="1">
                          <a:spLocks noChangeArrowheads="1"/>
                        </wps:cNvSpPr>
                        <wps:spPr bwMode="auto">
                          <a:xfrm>
                            <a:off x="482600" y="0"/>
                            <a:ext cx="501650" cy="415290"/>
                          </a:xfrm>
                          <a:prstGeom prst="rect">
                            <a:avLst/>
                          </a:prstGeom>
                          <a:noFill/>
                          <a:ln w="9525">
                            <a:noFill/>
                            <a:miter lim="800000"/>
                            <a:headEnd/>
                            <a:tailEnd/>
                          </a:ln>
                        </wps:spPr>
                        <wps:txbx>
                          <w:txbxContent>
                            <w:p w14:paraId="5FA8D44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74" name="Text Box 2"/>
                        <wps:cNvSpPr txBox="1">
                          <a:spLocks noChangeArrowheads="1"/>
                        </wps:cNvSpPr>
                        <wps:spPr bwMode="auto">
                          <a:xfrm>
                            <a:off x="2641600" y="12700"/>
                            <a:ext cx="501719" cy="415763"/>
                          </a:xfrm>
                          <a:prstGeom prst="rect">
                            <a:avLst/>
                          </a:prstGeom>
                          <a:noFill/>
                          <a:ln w="9525">
                            <a:noFill/>
                            <a:miter lim="800000"/>
                            <a:headEnd/>
                            <a:tailEnd/>
                          </a:ln>
                        </wps:spPr>
                        <wps:txbx>
                          <w:txbxContent>
                            <w:p w14:paraId="343217F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575" name="Text Box 2"/>
                        <wps:cNvSpPr txBox="1">
                          <a:spLocks noChangeArrowheads="1"/>
                        </wps:cNvSpPr>
                        <wps:spPr bwMode="auto">
                          <a:xfrm>
                            <a:off x="152400" y="2400300"/>
                            <a:ext cx="501650" cy="415290"/>
                          </a:xfrm>
                          <a:prstGeom prst="rect">
                            <a:avLst/>
                          </a:prstGeom>
                          <a:noFill/>
                          <a:ln w="9525">
                            <a:noFill/>
                            <a:miter lim="800000"/>
                            <a:headEnd/>
                            <a:tailEnd/>
                          </a:ln>
                        </wps:spPr>
                        <wps:txbx>
                          <w:txbxContent>
                            <w:p w14:paraId="032C016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B8C1A82" id="Group 567" o:spid="_x0000_s1317" style="position:absolute;left:0;text-align:left;margin-left:96.1pt;margin-top:1.45pt;width:415pt;height:534.7pt;z-index:251582464;mso-position-horizontal-relative:page;mso-width-relative:margin;mso-height-relative:margin" coordorigin="1524" coordsize="52704,67906"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">
                <v:shape id="Picture 10" o:spid="_x0000_s1318" type="#_x0000_t75" style="position:absolute;left:8382;top:889;width:16935;height:21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">
                  <v:imagedata r:id="rId179" o:title="" croptop="1f" cropbottom="3226f" cropright="3f"/>
                </v:shape>
                <v:shape id="Content Placeholder 4" o:spid="_x0000_s1319" type="#_x0000_t75" alt="A picture containing metal, tray, grill, rack&#10;&#10;Description automatically generated" style="position:absolute;left:30099;top:1016;width:17297;height:21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">
                  <v:imagedata r:id="rId180" o:title="A picture containing metal, tray, grill, rack&#10;&#10;Description automatically generated" croptop="9938f" cropbottom="6092f" cropleft="8298f" cropright="3867f"/>
                </v:shape>
                <v:group id="Group 570" o:spid="_x0000_s1320" style="position:absolute;left:1901;top:22098;width:52327;height:45808" coordorigin="1901" coordsize="52327,45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">
                  <v:shape id="Picture 571" o:spid="_x0000_s1321" type="#_x0000_t75" alt="Text&#10;&#10;Description automatically generated with low confidence" style="position:absolute;left:35814;top:3556;width:12058;height:8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">
                    <v:imagedata r:id="rId181" o:title="Text&#10;&#10;Description automatically generated with low confidence" croptop="3196f" cropbottom="47002f" cropleft="50756f"/>
                  </v:shape>
                  <v:shape id="Picture 572" o:spid="_x0000_s1322" type="#_x0000_t75" alt="Chart&#10;&#10;Description automatically generated with low confidence" style="position:absolute;left:1901;width:52327;height:45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">
                    <v:imagedata r:id="rId182" o:title="Chart&#10;&#10;Description automatically generated with low confidence"/>
                  </v:shape>
                </v:group>
                <v:shape id="_x0000_s1323" type="#_x0000_t202" style="position:absolute;left:4826;width:5016;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" filled="f" stroked="f">
                  <v:textbox>
                    <w:txbxContent>
                      <w:p w14:paraId="5FA8D44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324" type="#_x0000_t202" style="position:absolute;left:26416;top:127;width:5017;height:4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" filled="f" stroked="f">
                  <v:textbox>
                    <w:txbxContent>
                      <w:p w14:paraId="343217F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v:textbox>
                </v:shape>
                <v:shape id="_x0000_s1325" type="#_x0000_t202" style="position:absolute;left:1524;top:24003;width:5016;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" filled="f" stroked="f">
                  <v:textbox>
                    <w:txbxContent>
                      <w:p w14:paraId="032C016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w10:wrap anchorx="page"/>
              </v:group>
            </w:pict>
          </mc:Fallback>
        </mc:AlternateContent>
      </w:r>
    </w:p>
    <w:p w14:paraId="4B8AB651" w14:textId="77777777" w:rsidR="00083A71" w:rsidRPr="00F71ECE" w:rsidRDefault="00083A71" w:rsidP="00083A71">
      <w:pPr>
        <w:ind w:firstLine="720"/>
        <w:rPr>
          <w:noProof/>
        </w:rPr>
      </w:pPr>
    </w:p>
    <w:p w14:paraId="23811CC4" w14:textId="77777777" w:rsidR="00083A71" w:rsidRPr="00F71ECE" w:rsidRDefault="00083A71" w:rsidP="00083A71">
      <w:pPr>
        <w:rPr>
          <w:noProof/>
        </w:rPr>
      </w:pPr>
    </w:p>
    <w:p w14:paraId="2B394ECA" w14:textId="77777777" w:rsidR="00083A71" w:rsidRPr="00F71ECE" w:rsidRDefault="00083A71" w:rsidP="00083A71">
      <w:pPr>
        <w:ind w:firstLine="720"/>
        <w:rPr>
          <w:noProof/>
        </w:rPr>
      </w:pPr>
    </w:p>
    <w:p w14:paraId="50906F14" w14:textId="77777777" w:rsidR="00083A71" w:rsidRPr="00F71ECE" w:rsidRDefault="00083A71" w:rsidP="00083A71">
      <w:pPr>
        <w:ind w:firstLine="720"/>
        <w:rPr>
          <w:noProof/>
        </w:rPr>
      </w:pPr>
    </w:p>
    <w:p w14:paraId="500227FC" w14:textId="77777777" w:rsidR="00083A71" w:rsidRPr="00F71ECE" w:rsidRDefault="00083A71" w:rsidP="00083A71">
      <w:pPr>
        <w:ind w:firstLine="720"/>
        <w:rPr>
          <w:noProof/>
        </w:rPr>
      </w:pPr>
    </w:p>
    <w:p w14:paraId="7DC4C097" w14:textId="77777777" w:rsidR="00083A71" w:rsidRPr="00F71ECE" w:rsidRDefault="00083A71" w:rsidP="00083A71">
      <w:pPr>
        <w:ind w:firstLine="720"/>
        <w:rPr>
          <w:noProof/>
        </w:rPr>
      </w:pPr>
    </w:p>
    <w:p w14:paraId="001D5D17" w14:textId="77777777" w:rsidR="00083A71" w:rsidRPr="00F71ECE" w:rsidRDefault="00083A71" w:rsidP="00083A71">
      <w:pPr>
        <w:ind w:firstLine="720"/>
        <w:rPr>
          <w:noProof/>
        </w:rPr>
      </w:pPr>
    </w:p>
    <w:p w14:paraId="0188F521" w14:textId="77777777" w:rsidR="00083A71" w:rsidRPr="00F71ECE" w:rsidRDefault="00083A71" w:rsidP="00083A71">
      <w:pPr>
        <w:ind w:firstLine="720"/>
        <w:rPr>
          <w:noProof/>
        </w:rPr>
      </w:pPr>
    </w:p>
    <w:p w14:paraId="7E30A82F" w14:textId="77777777" w:rsidR="00083A71" w:rsidRPr="00F71ECE" w:rsidRDefault="00083A71" w:rsidP="00083A71">
      <w:pPr>
        <w:rPr>
          <w:noProof/>
        </w:rPr>
      </w:pPr>
    </w:p>
    <w:p w14:paraId="2BB1204E" w14:textId="77777777" w:rsidR="00083A71" w:rsidRPr="00F71ECE" w:rsidRDefault="00083A71" w:rsidP="00083A71">
      <w:pPr>
        <w:ind w:firstLine="720"/>
        <w:rPr>
          <w:noProof/>
        </w:rPr>
      </w:pPr>
    </w:p>
    <w:p w14:paraId="4531078F" w14:textId="77777777" w:rsidR="00083A71" w:rsidRPr="00F71ECE" w:rsidRDefault="00083A71" w:rsidP="00083A71">
      <w:pPr>
        <w:ind w:firstLine="720"/>
        <w:rPr>
          <w:noProof/>
        </w:rPr>
      </w:pPr>
    </w:p>
    <w:p w14:paraId="04FBCDC6" w14:textId="77777777" w:rsidR="00083A71" w:rsidRPr="00F71ECE" w:rsidRDefault="00083A71" w:rsidP="00083A71">
      <w:pPr>
        <w:ind w:firstLine="720"/>
        <w:rPr>
          <w:noProof/>
        </w:rPr>
      </w:pPr>
    </w:p>
    <w:p w14:paraId="4B11C9B8" w14:textId="77777777" w:rsidR="00083A71" w:rsidRPr="00F71ECE" w:rsidRDefault="00083A71" w:rsidP="00083A71">
      <w:pPr>
        <w:ind w:firstLine="720"/>
        <w:rPr>
          <w:noProof/>
        </w:rPr>
      </w:pPr>
    </w:p>
    <w:p w14:paraId="047478CE" w14:textId="77777777" w:rsidR="00083A71" w:rsidRPr="00F71ECE" w:rsidRDefault="00083A71" w:rsidP="00083A71">
      <w:pPr>
        <w:ind w:firstLine="720"/>
        <w:rPr>
          <w:noProof/>
        </w:rPr>
      </w:pPr>
    </w:p>
    <w:p w14:paraId="034B2BF7" w14:textId="77777777" w:rsidR="00083A71" w:rsidRPr="00F71ECE" w:rsidRDefault="00083A71" w:rsidP="00083A71">
      <w:pPr>
        <w:ind w:firstLine="720"/>
      </w:pPr>
    </w:p>
    <w:p w14:paraId="75E24DE3" w14:textId="77777777" w:rsidR="00083A71" w:rsidRPr="00F71ECE" w:rsidRDefault="00083A71" w:rsidP="00083A71">
      <w:pPr>
        <w:ind w:firstLine="720"/>
      </w:pPr>
    </w:p>
    <w:p w14:paraId="05D2EF4A" w14:textId="77777777" w:rsidR="00083A71" w:rsidRPr="00F71ECE" w:rsidRDefault="00083A71" w:rsidP="00083A71">
      <w:pPr>
        <w:ind w:firstLine="720"/>
      </w:pPr>
    </w:p>
    <w:p w14:paraId="08328AA1" w14:textId="77777777" w:rsidR="00083A71" w:rsidRPr="00F71ECE" w:rsidRDefault="00083A71" w:rsidP="00083A71">
      <w:pPr>
        <w:ind w:firstLine="720"/>
      </w:pPr>
    </w:p>
    <w:p w14:paraId="15FD046E" w14:textId="77777777" w:rsidR="00083A71" w:rsidRPr="00F71ECE" w:rsidRDefault="00083A71" w:rsidP="00083A71">
      <w:pPr>
        <w:ind w:firstLine="720"/>
      </w:pPr>
    </w:p>
    <w:p w14:paraId="269F9D72" w14:textId="77777777" w:rsidR="00083A71" w:rsidRPr="00F71ECE" w:rsidRDefault="00083A71" w:rsidP="00083A71">
      <w:pPr>
        <w:spacing w:after="0" w:line="276" w:lineRule="auto"/>
        <w:rPr>
          <w:sz w:val="21"/>
          <w:szCs w:val="21"/>
        </w:rPr>
      </w:pPr>
      <w:bookmarkStart w:id="55" w:name="_Hlk138970586"/>
      <w:r w:rsidRPr="00F71ECE">
        <w:rPr>
          <w:b/>
          <w:bCs/>
          <w:sz w:val="21"/>
          <w:szCs w:val="21"/>
        </w:rPr>
        <w:t>Figure 4.11. Stomatal phenotypic screening of maize gene-edited lines.</w:t>
      </w:r>
      <w:r w:rsidRPr="00F71ECE">
        <w:rPr>
          <w:sz w:val="21"/>
          <w:szCs w:val="21"/>
        </w:rPr>
        <w:t xml:space="preserve"> </w:t>
      </w:r>
      <w:bookmarkEnd w:id="55"/>
      <w:r w:rsidRPr="00F71ECE">
        <w:rPr>
          <w:b/>
          <w:bCs/>
          <w:sz w:val="21"/>
          <w:szCs w:val="21"/>
        </w:rPr>
        <w:t>(a-b)</w:t>
      </w:r>
      <w:r w:rsidRPr="00F71ECE">
        <w:rPr>
          <w:sz w:val="21"/>
          <w:szCs w:val="21"/>
        </w:rPr>
        <w:t xml:space="preserve"> Initial screening of maize plants at seedling stage before impressions of leaf 3 were collected for analysis. </w:t>
      </w:r>
      <w:r w:rsidRPr="00F71ECE">
        <w:rPr>
          <w:b/>
          <w:bCs/>
          <w:sz w:val="21"/>
          <w:szCs w:val="21"/>
        </w:rPr>
        <w:t>(c)</w:t>
      </w:r>
      <w:r w:rsidRPr="00F71ECE">
        <w:rPr>
          <w:sz w:val="21"/>
          <w:szCs w:val="21"/>
        </w:rPr>
        <w:t xml:space="preserve"> Stomatal densities of several T</w:t>
      </w:r>
      <w:r w:rsidRPr="00F71ECE">
        <w:rPr>
          <w:sz w:val="21"/>
          <w:szCs w:val="21"/>
          <w:vertAlign w:val="subscript"/>
        </w:rPr>
        <w:t>2</w:t>
      </w:r>
      <w:r w:rsidRPr="00F71ECE">
        <w:rPr>
          <w:sz w:val="21"/>
          <w:szCs w:val="21"/>
        </w:rPr>
        <w:t xml:space="preserve"> homozygous maize lines which have been independently gene- edited, with mutations causing single knockouts in either </w:t>
      </w:r>
      <w:r w:rsidRPr="00F71ECE">
        <w:rPr>
          <w:i/>
          <w:iCs/>
          <w:sz w:val="21"/>
          <w:szCs w:val="21"/>
        </w:rPr>
        <w:t xml:space="preserve">ZmEPFL9-1a </w:t>
      </w:r>
      <w:r w:rsidRPr="00F71ECE">
        <w:rPr>
          <w:sz w:val="21"/>
          <w:szCs w:val="21"/>
        </w:rPr>
        <w:t>(coloured in shades of blue) or</w:t>
      </w:r>
      <w:r w:rsidRPr="00F71ECE">
        <w:rPr>
          <w:i/>
          <w:iCs/>
          <w:sz w:val="21"/>
          <w:szCs w:val="21"/>
        </w:rPr>
        <w:t xml:space="preserve"> ZmEPFL9-1b </w:t>
      </w:r>
      <w:r w:rsidRPr="00F71ECE">
        <w:rPr>
          <w:sz w:val="21"/>
          <w:szCs w:val="21"/>
        </w:rPr>
        <w:t>(coloured in shades of yellow), or double knockouts disrupting both genes (coloured in shades of green), in comparison to A188 control. Stomatal densities were measured on fully expanded leaf 3, on either the abaxial (filled bars) or adaxial (diagonal lined bars) surface. Error bars represent standard error of the mean, and different letters denote significant differences across both genotypes and leaf surfaces (</w:t>
      </w:r>
      <w:r w:rsidRPr="00F71ECE">
        <w:rPr>
          <w:i/>
          <w:iCs/>
          <w:sz w:val="21"/>
          <w:szCs w:val="21"/>
        </w:rPr>
        <w:t xml:space="preserve">p </w:t>
      </w:r>
      <w:r w:rsidRPr="00F71ECE">
        <w:rPr>
          <w:sz w:val="21"/>
          <w:szCs w:val="21"/>
        </w:rPr>
        <w:t xml:space="preserve">&lt; 0.05, two-way </w:t>
      </w:r>
      <w:r w:rsidRPr="00F71ECE">
        <w:rPr>
          <w:sz w:val="21"/>
          <w:szCs w:val="21"/>
        </w:rPr>
        <w:lastRenderedPageBreak/>
        <w:t xml:space="preserve">ANOVA and post-hoc Tukey’s test). n = 7-8 plants per genotype, with 4 fields of view averaged per biological replicate. </w:t>
      </w:r>
    </w:p>
    <w:p w14:paraId="5467DBB4" w14:textId="77777777" w:rsidR="00083A71" w:rsidRDefault="00083A71" w:rsidP="00083A71">
      <w:pPr>
        <w:ind w:firstLine="720"/>
      </w:pPr>
      <w:r w:rsidRPr="00F71ECE">
        <w:t xml:space="preserve">Based on the findings from the initial phenotypic screen, a subset of lines was selected for more in-depth phenotypic analyses. As there was little distinction between the stomatal phenotypes of several lines, as discussed above, genotypes were chosen based on their germination rates, plant vigour or otherwise randomly. Notably, there were no differences in stomatal or growth phenotypes seen between </w:t>
      </w:r>
      <w:r w:rsidRPr="00F71ECE">
        <w:rPr>
          <w:i/>
          <w:iCs/>
        </w:rPr>
        <w:t xml:space="preserve">Zmepfl9-1a;Zmepfl9-1b </w:t>
      </w:r>
      <w:r w:rsidRPr="00F71ECE">
        <w:t xml:space="preserve">#6 and the other double knockout lines, suggesting that the position of the frameshift mutation in </w:t>
      </w:r>
      <w:r w:rsidRPr="00F71ECE">
        <w:rPr>
          <w:i/>
          <w:iCs/>
        </w:rPr>
        <w:t xml:space="preserve">Zmepfl9-1b </w:t>
      </w:r>
      <w:r w:rsidRPr="00F71ECE">
        <w:t>(either in exon 2 or 3) did not change the resulting phenotype.</w:t>
      </w:r>
    </w:p>
    <w:p w14:paraId="2F64788F" w14:textId="77777777" w:rsidR="00083A71" w:rsidRPr="00F71ECE" w:rsidRDefault="00083A71" w:rsidP="00083A71">
      <w:pPr>
        <w:ind w:firstLine="720"/>
      </w:pPr>
    </w:p>
    <w:p w14:paraId="3C71DC91"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4.</w:t>
      </w:r>
      <w:r>
        <w:rPr>
          <w:rFonts w:asciiTheme="minorHAnsi" w:eastAsiaTheme="majorEastAsia" w:hAnsiTheme="minorHAnsi" w:cs="Calibri"/>
          <w:b/>
          <w:sz w:val="24"/>
          <w:szCs w:val="24"/>
        </w:rPr>
        <w:t>2</w:t>
      </w:r>
      <w:r w:rsidRPr="00F71ECE">
        <w:rPr>
          <w:rFonts w:asciiTheme="minorHAnsi" w:eastAsiaTheme="majorEastAsia" w:hAnsiTheme="minorHAnsi" w:cs="Calibri"/>
          <w:b/>
          <w:sz w:val="24"/>
          <w:szCs w:val="24"/>
        </w:rPr>
        <w:t>.5</w:t>
      </w:r>
      <w:r w:rsidRPr="00F71ECE">
        <w:rPr>
          <w:rFonts w:asciiTheme="minorHAnsi" w:eastAsiaTheme="majorEastAsia" w:hAnsiTheme="minorHAnsi" w:cs="Calibri"/>
          <w:b/>
          <w:sz w:val="24"/>
          <w:szCs w:val="24"/>
        </w:rPr>
        <w:tab/>
        <w:t xml:space="preserve">Characterisation of stomatal phenotypes of gene-edited </w:t>
      </w:r>
      <w:r>
        <w:rPr>
          <w:rFonts w:asciiTheme="minorHAnsi" w:eastAsiaTheme="majorEastAsia" w:hAnsiTheme="minorHAnsi" w:cs="Calibri"/>
          <w:b/>
          <w:i/>
          <w:iCs/>
          <w:sz w:val="24"/>
          <w:szCs w:val="24"/>
        </w:rPr>
        <w:t>Z</w:t>
      </w:r>
      <w:r w:rsidRPr="00F71ECE">
        <w:rPr>
          <w:rFonts w:asciiTheme="minorHAnsi" w:eastAsiaTheme="majorEastAsia" w:hAnsiTheme="minorHAnsi" w:cs="Calibri"/>
          <w:b/>
          <w:i/>
          <w:iCs/>
          <w:sz w:val="24"/>
          <w:szCs w:val="24"/>
        </w:rPr>
        <w:t xml:space="preserve">mepfl9 </w:t>
      </w:r>
      <w:r w:rsidRPr="00F71ECE">
        <w:rPr>
          <w:rFonts w:asciiTheme="minorHAnsi" w:eastAsiaTheme="majorEastAsia" w:hAnsiTheme="minorHAnsi" w:cs="Calibri"/>
          <w:b/>
          <w:sz w:val="24"/>
          <w:szCs w:val="24"/>
        </w:rPr>
        <w:t>lines</w:t>
      </w:r>
    </w:p>
    <w:p w14:paraId="77277F9D" w14:textId="77777777" w:rsidR="00083A71" w:rsidRPr="00F71ECE" w:rsidRDefault="00083A71" w:rsidP="005D70D9">
      <w:r w:rsidRPr="00F71ECE">
        <w:t xml:space="preserve">To elucidate the impact of disrupting the gene products encoded by </w:t>
      </w:r>
      <w:r w:rsidRPr="00F71ECE">
        <w:rPr>
          <w:i/>
          <w:iCs/>
        </w:rPr>
        <w:t xml:space="preserve">ZmEPFL9-1a </w:t>
      </w:r>
      <w:r w:rsidRPr="00F71ECE">
        <w:t xml:space="preserve">and </w:t>
      </w:r>
      <w:r w:rsidRPr="00F71ECE">
        <w:rPr>
          <w:i/>
          <w:iCs/>
        </w:rPr>
        <w:t xml:space="preserve">ZmEPFL9-1b </w:t>
      </w:r>
      <w:r w:rsidRPr="00F71ECE">
        <w:t>on maize stomatal development and patterning, the abaxial surface of leaf 6 was assessed in five selected gene-edited lines. Leaf 6 was chosen as this is the first non-embryonic leaf that maiz</w:t>
      </w:r>
      <w:r w:rsidR="005D70D9">
        <w:t xml:space="preserve">e produces </w:t>
      </w:r>
      <w:r w:rsidR="005D70D9">
        <w:fldChar w:fldCharType="begin"/>
      </w:r>
      <w:r w:rsidR="005D70D9">
        <w:instrText xml:space="preserve"> ADDIN ZOTERO_ITEM CSL_CITATION {"citationID":"wuWgQW0m","properties":{"formattedCitation":"(Liu et al., 2013)","plainCitation":"(Liu et al., 2013)","noteIndex":0},"citationItems":[{"id":905,"uris":["http://zotero.org/users/local/Hcd06Tc7/items/595SKHCB"],"itemData":{"id":905,"type":"article-journal","abstract":"Our anatomical analysis revealed that a dry maize seed contains four to five embryonic leaves at different developmental stages. Rudimentary kranz structure (KS) is apparent in the first leaf with a substantial density, but its density decreases toward younger leaves. Upon imbibition, leaf expansion occurs rapidly with new KSs initiated from the palisade-like ground meristem cells in the middle of the leaf. In parallel to the anatomical analysis, we obtained the time course transcriptomes for the embryonic leaves in dry and imbibed seeds every 6 h up to hour 72. Over this time course, the embryonic leaves exhibit transcripts of 30,255 genes at a level that can be regarded as “expressed.” In dry seeds, ∼25,500 genes are expressed, showing functional enrichment in transcription, RNA processing, protein synthesis, primary metabolic pathways, and calcium transport. During the 72-h time course, ∼13,900 genes, including 590 transcription factor genes, are differentially expressed. Indeed, by 30 h postimbibition, ∼2,200 genes expressed in dry seeds are already down-regulated, and ∼2,000 are up-regulated. Moreover, the top 1% expressed genes at 54 h or later are very different from those before 30 h, reflecting important developmental and physiological transitions. Interestingly, clusters of genes involved in hormone metabolism, signaling, and responses are differentially expressed at various time points and TF gene expression is also modular and stage specific. Our dataset provides an opportunity for hypothesizing the timing of regulatory actions, particularly in the context of KS development.","container-title":"Proceedings of the National Academy of Sciences","DOI":"10.1073/pnas.1301009110","issue":"10","note":"publisher: Proceedings of the National Academy of Sciences","page":"3979-3984","source":"pnas.org (Atypon)","title":"Anatomical and transcriptional dynamics of maize embryonic leaves during seed germination","volume":"110","author":[{"family":"Liu","given":"Wen-Yu"},{"family":"Chang","given":"Yao-Ming"},{"family":"Chen","given":"Sean Chun-Chang"},{"family":"Lu","given":"Chen-Hua"},{"family":"Wu","given":"Yeh-Hwa"},{"family":"Lu","given":"Mei-Yeh Jade"},{"family":"Chen","given":"Di-Rong"},{"family":"Shih","given":"Arthur Chun-Chieh"},{"family":"Sheue","given":"Chiou-Rong"},{"family":"Huang","given":"Hsuan-Cheng"},{"family":"Yu","given":"Chun-Ping"},{"family":"Lin","given":"Hsin-Hung"},{"family":"Shiu","given":"Shin-Han"},{"family":"Sun-Ben Ku","given":"Maurice"},{"family":"Li","given":"Wen-Hsiung"}],"issued":{"date-parts":[["2013",3,5]]}}}],"schema":"https://github.com/citation-style-language/schema/raw/master/csl-citation.json"} </w:instrText>
      </w:r>
      <w:r w:rsidR="005D70D9">
        <w:fldChar w:fldCharType="separate"/>
      </w:r>
      <w:r w:rsidR="005D70D9" w:rsidRPr="005D70D9">
        <w:t>(Liu et al., 2013)</w:t>
      </w:r>
      <w:r w:rsidR="005D70D9">
        <w:fldChar w:fldCharType="end"/>
      </w:r>
      <w:r w:rsidRPr="00F71ECE">
        <w:t xml:space="preserve">. Epidermal cell types were categorised, and their densities are presented in Figure 4.12, with additional values and statistical analyses presented in Table 4.1. As in leaf 3, there was a significant decrease in the number of stomata in single </w:t>
      </w:r>
      <w:r w:rsidRPr="00F71ECE">
        <w:rPr>
          <w:i/>
          <w:iCs/>
        </w:rPr>
        <w:t xml:space="preserve">Zmepfl9-1a </w:t>
      </w:r>
      <w:r w:rsidRPr="00F71ECE">
        <w:t xml:space="preserve">knockout lines (#1 and #2) and double gene knockout lines (#1 and #3) compared to A188 controls. Reductions in </w:t>
      </w:r>
      <w:r w:rsidRPr="00F71ECE">
        <w:rPr>
          <w:i/>
          <w:iCs/>
        </w:rPr>
        <w:t xml:space="preserve">SD </w:t>
      </w:r>
      <w:r w:rsidRPr="00F71ECE">
        <w:t xml:space="preserve">ranged from 56-59% across these lines, indicating a slightly more severe phenotype present on the abaxial surface of leaf 6 compared to leaf 3. Again, no significant difference in </w:t>
      </w:r>
      <w:r w:rsidRPr="00F71ECE">
        <w:rPr>
          <w:i/>
          <w:iCs/>
        </w:rPr>
        <w:t xml:space="preserve">SD </w:t>
      </w:r>
      <w:r w:rsidRPr="00F71ECE">
        <w:t xml:space="preserve">was seen for the single </w:t>
      </w:r>
      <w:r w:rsidRPr="00F71ECE">
        <w:rPr>
          <w:i/>
          <w:iCs/>
        </w:rPr>
        <w:t xml:space="preserve">Zmepfl9-1b </w:t>
      </w:r>
      <w:r w:rsidRPr="00F71ECE">
        <w:t xml:space="preserve">knockout line (#1), however, there was a very small reduction of around 6%. There were no significant differences in total epidermal cells (including stomata) across the different genotypes, apart from in </w:t>
      </w:r>
      <w:r w:rsidRPr="00F71ECE">
        <w:rPr>
          <w:i/>
          <w:iCs/>
        </w:rPr>
        <w:t xml:space="preserve">Zmepfl9-1a </w:t>
      </w:r>
      <w:r w:rsidRPr="00F71ECE">
        <w:t xml:space="preserve">#1, which had significantly fewer cells on the abaxial epidermis compared to A188 (Table 4.1). Despite this, owing to the much larger reductions in </w:t>
      </w:r>
      <w:r w:rsidRPr="00F71ECE">
        <w:rPr>
          <w:i/>
          <w:iCs/>
        </w:rPr>
        <w:t>SD</w:t>
      </w:r>
      <w:r w:rsidRPr="00F71ECE">
        <w:t xml:space="preserve">, </w:t>
      </w:r>
      <w:r w:rsidRPr="00F71ECE">
        <w:rPr>
          <w:i/>
          <w:iCs/>
        </w:rPr>
        <w:t xml:space="preserve">Zmepfl9-1a </w:t>
      </w:r>
      <w:r w:rsidRPr="00F71ECE">
        <w:t xml:space="preserve">#1 still had a significant and marked reduction in stomatal index, along with the other lines that have mutations in </w:t>
      </w:r>
      <w:r w:rsidRPr="00F71ECE">
        <w:rPr>
          <w:i/>
          <w:iCs/>
        </w:rPr>
        <w:t xml:space="preserve">Zmepfl9-1a </w:t>
      </w:r>
      <w:r w:rsidRPr="00F71ECE">
        <w:t>(Figure 4.1</w:t>
      </w:r>
      <w:r>
        <w:t>3</w:t>
      </w:r>
      <w:r w:rsidRPr="00F71ECE">
        <w:t>).</w:t>
      </w:r>
    </w:p>
    <w:p w14:paraId="41579B2D" w14:textId="77777777" w:rsidR="00083A71" w:rsidRDefault="00083A71" w:rsidP="00083A71">
      <w:pPr>
        <w:ind w:firstLine="720"/>
      </w:pPr>
      <w:r w:rsidRPr="00F71ECE">
        <w:tab/>
      </w:r>
    </w:p>
    <w:p w14:paraId="58E8F1FA" w14:textId="77777777" w:rsidR="00083A71" w:rsidRDefault="00083A71" w:rsidP="00083A71">
      <w:pPr>
        <w:ind w:firstLine="720"/>
      </w:pPr>
    </w:p>
    <w:p w14:paraId="7B97DB7C" w14:textId="77777777" w:rsidR="00083A71" w:rsidRDefault="00083A71" w:rsidP="00083A71">
      <w:pPr>
        <w:ind w:firstLine="720"/>
      </w:pPr>
    </w:p>
    <w:p w14:paraId="0BCC11D2" w14:textId="77777777" w:rsidR="00083A71" w:rsidRDefault="00083A71" w:rsidP="00083A71">
      <w:pPr>
        <w:ind w:firstLine="720"/>
      </w:pPr>
    </w:p>
    <w:p w14:paraId="2ED45CD0" w14:textId="77777777" w:rsidR="00083A71" w:rsidRPr="00F71ECE" w:rsidRDefault="00083A71" w:rsidP="00945E1B"/>
    <w:p w14:paraId="23F961E5" w14:textId="77777777" w:rsidR="00083A71" w:rsidRPr="00F71ECE" w:rsidRDefault="00083A71" w:rsidP="00083A71">
      <w:pPr>
        <w:rPr>
          <w:b/>
          <w:bCs/>
          <w:sz w:val="21"/>
          <w:szCs w:val="21"/>
        </w:rPr>
      </w:pPr>
      <w:r w:rsidRPr="00F71ECE">
        <w:rPr>
          <w:b/>
          <w:bCs/>
          <w:noProof/>
          <w:sz w:val="21"/>
          <w:szCs w:val="21"/>
          <w:lang w:val="en-US" w:eastAsia="en-US"/>
        </w:rPr>
        <w:lastRenderedPageBreak/>
        <mc:AlternateContent>
          <mc:Choice Requires="wpg">
            <w:drawing>
              <wp:anchor distT="0" distB="0" distL="114300" distR="114300" simplePos="0" relativeHeight="251570176" behindDoc="0" locked="0" layoutInCell="1" allowOverlap="1" wp14:anchorId="250F71D9" wp14:editId="5C8F46E1">
                <wp:simplePos x="0" y="0"/>
                <wp:positionH relativeFrom="margin">
                  <wp:posOffset>-161290</wp:posOffset>
                </wp:positionH>
                <wp:positionV relativeFrom="paragraph">
                  <wp:posOffset>102870</wp:posOffset>
                </wp:positionV>
                <wp:extent cx="5628005" cy="2847975"/>
                <wp:effectExtent l="0" t="0" r="0" b="0"/>
                <wp:wrapNone/>
                <wp:docPr id="256" name="Group 256"/>
                <wp:cNvGraphicFramePr/>
                <a:graphic xmlns:a="http://schemas.openxmlformats.org/drawingml/2006/main">
                  <a:graphicData uri="http://schemas.microsoft.com/office/word/2010/wordprocessingGroup">
                    <wpg:wgp>
                      <wpg:cNvGrpSpPr/>
                      <wpg:grpSpPr>
                        <a:xfrm>
                          <a:off x="0" y="0"/>
                          <a:ext cx="5628005" cy="2847975"/>
                          <a:chOff x="0" y="0"/>
                          <a:chExt cx="5628035" cy="2848064"/>
                        </a:xfrm>
                      </wpg:grpSpPr>
                      <pic:pic xmlns:pic="http://schemas.openxmlformats.org/drawingml/2006/picture">
                        <pic:nvPicPr>
                          <pic:cNvPr id="257" name="Picture 257" descr="Graphical user interface&#10;&#10;Description automatically generated with medium confidence"/>
                          <pic:cNvPicPr>
                            <a:picLocks noChangeAspect="1"/>
                          </pic:cNvPicPr>
                        </pic:nvPicPr>
                        <pic:blipFill rotWithShape="1">
                          <a:blip r:embed="rId183" cstate="print">
                            <a:extLst>
                              <a:ext uri="{28A0092B-C50C-407E-A947-70E740481C1C}">
                                <a14:useLocalDpi xmlns:a14="http://schemas.microsoft.com/office/drawing/2010/main" val="0"/>
                              </a:ext>
                            </a:extLst>
                          </a:blip>
                          <a:srcRect l="1319" r="23126"/>
                          <a:stretch/>
                        </pic:blipFill>
                        <pic:spPr bwMode="auto">
                          <a:xfrm>
                            <a:off x="0" y="202019"/>
                            <a:ext cx="5482590" cy="26460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58" name="Picture 258" descr="A picture containing graphical user interface&#10;&#10;Description automatically generated"/>
                          <pic:cNvPicPr>
                            <a:picLocks noChangeAspect="1"/>
                          </pic:cNvPicPr>
                        </pic:nvPicPr>
                        <pic:blipFill rotWithShape="1">
                          <a:blip r:embed="rId184" cstate="print">
                            <a:extLst>
                              <a:ext uri="{28A0092B-C50C-407E-A947-70E740481C1C}">
                                <a14:useLocalDpi xmlns:a14="http://schemas.microsoft.com/office/drawing/2010/main" val="0"/>
                              </a:ext>
                            </a:extLst>
                          </a:blip>
                          <a:srcRect l="77793" t="5546" b="81509"/>
                          <a:stretch/>
                        </pic:blipFill>
                        <pic:spPr bwMode="auto">
                          <a:xfrm>
                            <a:off x="1616149" y="10633"/>
                            <a:ext cx="1600200" cy="3486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59" name="Picture 259" descr="A picture containing graphical user interface&#10;&#10;Description automatically generated"/>
                          <pic:cNvPicPr>
                            <a:picLocks noChangeAspect="1"/>
                          </pic:cNvPicPr>
                        </pic:nvPicPr>
                        <pic:blipFill rotWithShape="1">
                          <a:blip r:embed="rId185" cstate="print">
                            <a:extLst>
                              <a:ext uri="{28A0092B-C50C-407E-A947-70E740481C1C}">
                                <a14:useLocalDpi xmlns:a14="http://schemas.microsoft.com/office/drawing/2010/main" val="0"/>
                              </a:ext>
                            </a:extLst>
                          </a:blip>
                          <a:srcRect l="77793" t="18800" b="67947"/>
                          <a:stretch/>
                        </pic:blipFill>
                        <pic:spPr bwMode="auto">
                          <a:xfrm>
                            <a:off x="2573079" y="53163"/>
                            <a:ext cx="1598930" cy="3568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60" name="Picture 260" descr="A picture containing graphical user interface&#10;&#10;Description automatically generated"/>
                          <pic:cNvPicPr>
                            <a:picLocks noChangeAspect="1"/>
                          </pic:cNvPicPr>
                        </pic:nvPicPr>
                        <pic:blipFill rotWithShape="1">
                          <a:blip r:embed="rId186" cstate="print">
                            <a:extLst>
                              <a:ext uri="{28A0092B-C50C-407E-A947-70E740481C1C}">
                                <a14:useLocalDpi xmlns:a14="http://schemas.microsoft.com/office/drawing/2010/main" val="0"/>
                              </a:ext>
                            </a:extLst>
                          </a:blip>
                          <a:srcRect l="77793" t="31745" b="52228"/>
                          <a:stretch/>
                        </pic:blipFill>
                        <pic:spPr bwMode="auto">
                          <a:xfrm>
                            <a:off x="4029740" y="0"/>
                            <a:ext cx="1598295" cy="431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1EA89DE0" id="Group 256" o:spid="_x0000_s1026" style="position:absolute;margin-left:-12.7pt;margin-top:8.1pt;width:443.15pt;height:224.25pt;z-index:251570176;mso-position-horizontal-relative:margin" coordsize="56280,2848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nk9n0/oFBoVDolFo1HpFJpVLplNp1PqFRqVTqlVq1XrFZrVbrldr1fsFhsVjslls1ntFptVrtl&#10;tt1vuFxuVzul1kMB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nk9n0/oFBoVDolFo1HpFJpVLplNp1PqFRqVTqlVq1XrFZrVbrldr1fsFhsVjslls1ntFptVrtl&#10;tt1vuFxuVzul1kMB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nk9n0/oFBoVDolFo1HpFJpVLplNp1PqFRqVTqlVq1XrFZrVbrldr1fsFhsVjslls1ntFptVrtl&#10;tt1vuFxuVzul1kMB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nk9n0/oFBoVDolFo1HpFJpVLplNp1PqFRqVTqlVq1XrFZrVbrldr1fsFhsVjslls1ntFptVrtl&#10;tt1vuFxuVzul1kMB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">
                <v:shape id="Picture 257" o:spid="_x0000_s1027" type="#_x0000_t75" alt="Graphical user interface&#10;&#10;Description automatically generated with medium confidence" style="position:absolute;top:2020;width:54825;height:2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">
                  <v:imagedata r:id="rId187" o:title="Graphical user interface&#10;&#10;Description automatically generated with medium confidence" cropleft="864f" cropright="15156f"/>
                </v:shape>
                <v:shape id="Picture 258" o:spid="_x0000_s1028" type="#_x0000_t75" alt="A picture containing graphical user interface&#10;&#10;Description automatically generated" style="position:absolute;left:16161;top:106;width:16002;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">
                  <v:imagedata r:id="rId188" o:title="A picture containing graphical user interface&#10;&#10;Description automatically generated" croptop="3635f" cropbottom="53418f" cropleft="50982f"/>
                </v:shape>
                <v:shape id="Picture 259" o:spid="_x0000_s1029" type="#_x0000_t75" alt="A picture containing graphical user interface&#10;&#10;Description automatically generated" style="position:absolute;left:25730;top:531;width:15990;height:3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">
                  <v:imagedata r:id="rId189" o:title="A picture containing graphical user interface&#10;&#10;Description automatically generated" croptop="12321f" cropbottom="44530f" cropleft="50982f"/>
                </v:shape>
                <v:shape id="Picture 260" o:spid="_x0000_s1030" type="#_x0000_t75" alt="A picture containing graphical user interface&#10;&#10;Description automatically generated" style="position:absolute;left:40297;width:15983;height:4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">
                  <v:imagedata r:id="rId190" o:title="A picture containing graphical user interface&#10;&#10;Description automatically generated" croptop="20804f" cropbottom="34228f" cropleft="50982f"/>
                </v:shape>
                <w10:wrap anchorx="margin"/>
              </v:group>
            </w:pict>
          </mc:Fallback>
        </mc:AlternateContent>
      </w:r>
      <w:r w:rsidRPr="00F71ECE">
        <w:t xml:space="preserve"> </w:t>
      </w:r>
    </w:p>
    <w:p w14:paraId="312D48DD" w14:textId="77777777" w:rsidR="00083A71" w:rsidRPr="00F71ECE" w:rsidRDefault="00083A71" w:rsidP="00083A71">
      <w:pPr>
        <w:spacing w:after="0" w:line="276" w:lineRule="auto"/>
        <w:rPr>
          <w:b/>
          <w:bCs/>
          <w:sz w:val="21"/>
          <w:szCs w:val="21"/>
        </w:rPr>
      </w:pPr>
    </w:p>
    <w:p w14:paraId="31510261" w14:textId="77777777" w:rsidR="00083A71" w:rsidRPr="00F71ECE" w:rsidRDefault="00083A71" w:rsidP="00083A71">
      <w:pPr>
        <w:spacing w:after="0" w:line="276" w:lineRule="auto"/>
        <w:rPr>
          <w:b/>
          <w:bCs/>
          <w:sz w:val="21"/>
          <w:szCs w:val="21"/>
        </w:rPr>
      </w:pPr>
    </w:p>
    <w:p w14:paraId="0BD510A5" w14:textId="77777777" w:rsidR="00083A71" w:rsidRPr="00F71ECE" w:rsidRDefault="00083A71" w:rsidP="00083A71">
      <w:pPr>
        <w:spacing w:after="0" w:line="276" w:lineRule="auto"/>
        <w:rPr>
          <w:b/>
          <w:bCs/>
          <w:sz w:val="21"/>
          <w:szCs w:val="21"/>
        </w:rPr>
      </w:pPr>
    </w:p>
    <w:p w14:paraId="07EC2F69" w14:textId="77777777" w:rsidR="00083A71" w:rsidRPr="00F71ECE" w:rsidRDefault="00083A71" w:rsidP="00083A71">
      <w:pPr>
        <w:spacing w:after="0" w:line="276" w:lineRule="auto"/>
        <w:rPr>
          <w:b/>
          <w:bCs/>
          <w:sz w:val="21"/>
          <w:szCs w:val="21"/>
        </w:rPr>
      </w:pPr>
    </w:p>
    <w:p w14:paraId="0AE37BBB" w14:textId="77777777" w:rsidR="00083A71" w:rsidRPr="00F71ECE" w:rsidRDefault="00083A71" w:rsidP="00083A71">
      <w:pPr>
        <w:spacing w:after="0" w:line="276" w:lineRule="auto"/>
        <w:rPr>
          <w:b/>
          <w:bCs/>
          <w:sz w:val="21"/>
          <w:szCs w:val="21"/>
        </w:rPr>
      </w:pPr>
    </w:p>
    <w:p w14:paraId="540E6B55" w14:textId="77777777" w:rsidR="00083A71" w:rsidRPr="00F71ECE" w:rsidRDefault="00083A71" w:rsidP="00083A71">
      <w:pPr>
        <w:spacing w:after="0" w:line="276" w:lineRule="auto"/>
        <w:rPr>
          <w:b/>
          <w:bCs/>
          <w:sz w:val="21"/>
          <w:szCs w:val="21"/>
        </w:rPr>
      </w:pPr>
    </w:p>
    <w:p w14:paraId="483870C6" w14:textId="77777777" w:rsidR="00083A71" w:rsidRPr="00F71ECE" w:rsidRDefault="00083A71" w:rsidP="00083A71">
      <w:pPr>
        <w:spacing w:after="0" w:line="276" w:lineRule="auto"/>
        <w:rPr>
          <w:b/>
          <w:bCs/>
          <w:sz w:val="21"/>
          <w:szCs w:val="21"/>
        </w:rPr>
      </w:pPr>
    </w:p>
    <w:p w14:paraId="384B2E0D" w14:textId="77777777" w:rsidR="00083A71" w:rsidRPr="00F71ECE" w:rsidRDefault="00083A71" w:rsidP="00083A71">
      <w:pPr>
        <w:spacing w:after="0" w:line="276" w:lineRule="auto"/>
        <w:rPr>
          <w:b/>
          <w:bCs/>
          <w:sz w:val="21"/>
          <w:szCs w:val="21"/>
        </w:rPr>
      </w:pPr>
    </w:p>
    <w:p w14:paraId="3732858F" w14:textId="77777777" w:rsidR="00083A71" w:rsidRPr="00F71ECE" w:rsidRDefault="00083A71" w:rsidP="00083A71">
      <w:pPr>
        <w:spacing w:after="0" w:line="276" w:lineRule="auto"/>
        <w:rPr>
          <w:b/>
          <w:bCs/>
          <w:sz w:val="21"/>
          <w:szCs w:val="21"/>
        </w:rPr>
      </w:pPr>
    </w:p>
    <w:p w14:paraId="283A9AD0" w14:textId="77777777" w:rsidR="00083A71" w:rsidRPr="00F71ECE" w:rsidRDefault="00083A71" w:rsidP="00083A71">
      <w:pPr>
        <w:spacing w:after="0" w:line="276" w:lineRule="auto"/>
        <w:rPr>
          <w:b/>
          <w:bCs/>
          <w:sz w:val="21"/>
          <w:szCs w:val="21"/>
        </w:rPr>
      </w:pPr>
    </w:p>
    <w:p w14:paraId="6B51EB8F" w14:textId="77777777" w:rsidR="00083A71" w:rsidRPr="00F71ECE" w:rsidRDefault="00083A71" w:rsidP="00083A71">
      <w:pPr>
        <w:spacing w:after="0" w:line="276" w:lineRule="auto"/>
        <w:rPr>
          <w:b/>
          <w:bCs/>
          <w:sz w:val="21"/>
          <w:szCs w:val="21"/>
        </w:rPr>
      </w:pPr>
    </w:p>
    <w:p w14:paraId="40C6D086" w14:textId="77777777" w:rsidR="00083A71" w:rsidRPr="00F71ECE" w:rsidRDefault="00083A71" w:rsidP="00083A71">
      <w:pPr>
        <w:spacing w:after="0" w:line="276" w:lineRule="auto"/>
        <w:rPr>
          <w:b/>
          <w:bCs/>
          <w:sz w:val="21"/>
          <w:szCs w:val="21"/>
        </w:rPr>
      </w:pPr>
    </w:p>
    <w:p w14:paraId="263A7D06" w14:textId="77777777" w:rsidR="00083A71" w:rsidRPr="00F71ECE" w:rsidRDefault="00083A71" w:rsidP="00083A71">
      <w:pPr>
        <w:spacing w:after="0" w:line="276" w:lineRule="auto"/>
        <w:rPr>
          <w:b/>
          <w:bCs/>
          <w:sz w:val="21"/>
          <w:szCs w:val="21"/>
        </w:rPr>
      </w:pPr>
    </w:p>
    <w:p w14:paraId="2CDB0894" w14:textId="77777777" w:rsidR="00083A71" w:rsidRPr="00F71ECE" w:rsidRDefault="00083A71" w:rsidP="00083A71">
      <w:pPr>
        <w:spacing w:after="0" w:line="276" w:lineRule="auto"/>
        <w:rPr>
          <w:b/>
          <w:bCs/>
          <w:sz w:val="21"/>
          <w:szCs w:val="21"/>
        </w:rPr>
      </w:pPr>
    </w:p>
    <w:p w14:paraId="69E4CE7C" w14:textId="77777777" w:rsidR="00083A71" w:rsidRPr="00F71ECE" w:rsidRDefault="00083A71" w:rsidP="00083A71">
      <w:pPr>
        <w:spacing w:line="276" w:lineRule="auto"/>
        <w:rPr>
          <w:sz w:val="21"/>
          <w:szCs w:val="21"/>
        </w:rPr>
      </w:pPr>
      <w:r w:rsidRPr="00F71ECE">
        <w:rPr>
          <w:b/>
          <w:bCs/>
          <w:sz w:val="21"/>
          <w:szCs w:val="21"/>
        </w:rPr>
        <w:br/>
      </w:r>
      <w:bookmarkStart w:id="56" w:name="_Hlk138970628"/>
      <w:r w:rsidRPr="00F71ECE">
        <w:rPr>
          <w:b/>
          <w:bCs/>
          <w:sz w:val="21"/>
          <w:szCs w:val="21"/>
        </w:rPr>
        <w:t xml:space="preserve">Figure 4.12. Epidermal cell densities of </w:t>
      </w:r>
      <w:r w:rsidRPr="00F71ECE">
        <w:rPr>
          <w:b/>
          <w:bCs/>
          <w:i/>
          <w:iCs/>
          <w:sz w:val="21"/>
          <w:szCs w:val="21"/>
        </w:rPr>
        <w:t xml:space="preserve">Zmepfl9 </w:t>
      </w:r>
      <w:r w:rsidRPr="00F71ECE">
        <w:rPr>
          <w:b/>
          <w:bCs/>
          <w:sz w:val="21"/>
          <w:szCs w:val="21"/>
        </w:rPr>
        <w:t xml:space="preserve">lines. </w:t>
      </w:r>
      <w:bookmarkEnd w:id="56"/>
      <w:r w:rsidRPr="00F71ECE">
        <w:rPr>
          <w:sz w:val="21"/>
          <w:szCs w:val="21"/>
        </w:rPr>
        <w:t>Different cell types are shown in different colours and stacked to display the total epidermal cell densities. Error bars represent the standard error of the mean</w:t>
      </w:r>
      <w:r>
        <w:rPr>
          <w:sz w:val="21"/>
          <w:szCs w:val="21"/>
        </w:rPr>
        <w:t xml:space="preserve"> for each category in stacked bar</w:t>
      </w:r>
      <w:r w:rsidRPr="00F71ECE">
        <w:rPr>
          <w:sz w:val="21"/>
          <w:szCs w:val="21"/>
        </w:rPr>
        <w:t>,</w:t>
      </w:r>
      <w:r>
        <w:rPr>
          <w:sz w:val="21"/>
          <w:szCs w:val="21"/>
        </w:rPr>
        <w:t xml:space="preserve"> and</w:t>
      </w:r>
      <w:r w:rsidRPr="00F71ECE">
        <w:rPr>
          <w:sz w:val="21"/>
          <w:szCs w:val="21"/>
        </w:rPr>
        <w:t xml:space="preserve"> statistical analyses are shown in Table 4.1.  n = 8 plants per genotype, 4 fields of view averaged per biological replicate.</w:t>
      </w:r>
    </w:p>
    <w:p w14:paraId="09D25825" w14:textId="77777777" w:rsidR="00083A71" w:rsidRPr="00F71ECE" w:rsidRDefault="00083A71" w:rsidP="00083A71">
      <w:r w:rsidRPr="00F71ECE">
        <w:rPr>
          <w:noProof/>
          <w:lang w:val="en-US" w:eastAsia="en-US"/>
        </w:rPr>
        <w:drawing>
          <wp:anchor distT="0" distB="0" distL="114300" distR="114300" simplePos="0" relativeHeight="251577344" behindDoc="0" locked="0" layoutInCell="1" allowOverlap="1" wp14:anchorId="7F9F16A7" wp14:editId="1534FA9C">
            <wp:simplePos x="0" y="0"/>
            <wp:positionH relativeFrom="margin">
              <wp:align>center</wp:align>
            </wp:positionH>
            <wp:positionV relativeFrom="paragraph">
              <wp:posOffset>101600</wp:posOffset>
            </wp:positionV>
            <wp:extent cx="3515360" cy="3541395"/>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Picture 409"/>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3515360" cy="3541395"/>
                    </a:xfrm>
                    <a:prstGeom prst="rect">
                      <a:avLst/>
                    </a:prstGeom>
                  </pic:spPr>
                </pic:pic>
              </a:graphicData>
            </a:graphic>
          </wp:anchor>
        </w:drawing>
      </w:r>
    </w:p>
    <w:p w14:paraId="658C48E6" w14:textId="77777777" w:rsidR="00083A71" w:rsidRPr="00F71ECE" w:rsidRDefault="00083A71" w:rsidP="00083A71"/>
    <w:p w14:paraId="51D58801" w14:textId="77777777" w:rsidR="00083A71" w:rsidRPr="00F71ECE" w:rsidRDefault="00083A71" w:rsidP="00083A71">
      <w:pPr>
        <w:spacing w:after="0" w:line="276" w:lineRule="auto"/>
        <w:rPr>
          <w:b/>
          <w:bCs/>
          <w:sz w:val="21"/>
          <w:szCs w:val="21"/>
        </w:rPr>
      </w:pPr>
    </w:p>
    <w:p w14:paraId="07CF7026" w14:textId="77777777" w:rsidR="00083A71" w:rsidRPr="00F71ECE" w:rsidRDefault="00083A71" w:rsidP="00083A71"/>
    <w:p w14:paraId="3C0E16DB" w14:textId="77777777" w:rsidR="00083A71" w:rsidRPr="00F71ECE" w:rsidRDefault="00083A71" w:rsidP="00083A71"/>
    <w:p w14:paraId="038F9A1E" w14:textId="77777777" w:rsidR="00083A71" w:rsidRPr="00F71ECE" w:rsidRDefault="00083A71" w:rsidP="00083A71"/>
    <w:p w14:paraId="37181A1C" w14:textId="77777777" w:rsidR="00083A71" w:rsidRPr="00F71ECE" w:rsidRDefault="00083A71" w:rsidP="00083A71"/>
    <w:p w14:paraId="32AE7A44" w14:textId="77777777" w:rsidR="00083A71" w:rsidRPr="00F71ECE" w:rsidRDefault="00083A71" w:rsidP="00083A71"/>
    <w:p w14:paraId="6A95513A" w14:textId="77777777" w:rsidR="00083A71" w:rsidRPr="00F71ECE" w:rsidRDefault="00083A71" w:rsidP="00083A71"/>
    <w:p w14:paraId="7D5A05B1" w14:textId="77777777" w:rsidR="00083A71" w:rsidRPr="00F71ECE" w:rsidRDefault="00083A71" w:rsidP="00083A71"/>
    <w:p w14:paraId="01995F86" w14:textId="77777777" w:rsidR="00083A71" w:rsidRPr="00F71ECE" w:rsidRDefault="00083A71" w:rsidP="00083A71"/>
    <w:p w14:paraId="73F253D8" w14:textId="77777777" w:rsidR="00083A71" w:rsidRPr="00F71ECE" w:rsidRDefault="00083A71" w:rsidP="00083A71">
      <w:pPr>
        <w:spacing w:after="0" w:line="276" w:lineRule="auto"/>
        <w:rPr>
          <w:sz w:val="21"/>
          <w:szCs w:val="21"/>
        </w:rPr>
      </w:pPr>
      <w:bookmarkStart w:id="57" w:name="_Hlk138970638"/>
      <w:r w:rsidRPr="00F71ECE">
        <w:rPr>
          <w:b/>
          <w:bCs/>
          <w:sz w:val="21"/>
          <w:szCs w:val="21"/>
        </w:rPr>
        <w:t xml:space="preserve">Figure 4.13. Stomatal indices of </w:t>
      </w:r>
      <w:r w:rsidRPr="00F71ECE">
        <w:rPr>
          <w:b/>
          <w:bCs/>
          <w:i/>
          <w:iCs/>
          <w:sz w:val="21"/>
          <w:szCs w:val="21"/>
        </w:rPr>
        <w:t xml:space="preserve">Zmepfl9 </w:t>
      </w:r>
      <w:r w:rsidRPr="00F955DF">
        <w:rPr>
          <w:b/>
          <w:bCs/>
          <w:sz w:val="21"/>
          <w:szCs w:val="21"/>
        </w:rPr>
        <w:t>lines.</w:t>
      </w:r>
      <w:r w:rsidRPr="00F71ECE">
        <w:rPr>
          <w:b/>
          <w:bCs/>
          <w:i/>
          <w:iCs/>
          <w:sz w:val="21"/>
          <w:szCs w:val="21"/>
        </w:rPr>
        <w:t xml:space="preserve"> </w:t>
      </w:r>
      <w:bookmarkEnd w:id="57"/>
      <w:r w:rsidRPr="00F71ECE">
        <w:rPr>
          <w:sz w:val="21"/>
          <w:szCs w:val="21"/>
        </w:rPr>
        <w:t xml:space="preserve">Stomatal indices (ratio of stomatal cells to total epidermal cells) of leaf 6 abaxial surface in gene edited </w:t>
      </w:r>
      <w:r w:rsidRPr="00F71ECE">
        <w:rPr>
          <w:i/>
          <w:iCs/>
          <w:sz w:val="21"/>
          <w:szCs w:val="21"/>
        </w:rPr>
        <w:t xml:space="preserve">Zmepfl9 </w:t>
      </w:r>
      <w:r w:rsidRPr="00F71ECE">
        <w:rPr>
          <w:sz w:val="21"/>
          <w:szCs w:val="21"/>
        </w:rPr>
        <w:t xml:space="preserve">lines in comparison to A188 controls. </w:t>
      </w:r>
      <w:bookmarkStart w:id="58" w:name="_Hlk130738322"/>
      <w:r w:rsidRPr="00F71ECE">
        <w:rPr>
          <w:sz w:val="21"/>
          <w:szCs w:val="21"/>
        </w:rPr>
        <w:t>Individual points display the average values from 4 fields of view per biological replicate. Box</w:t>
      </w:r>
      <w:r>
        <w:rPr>
          <w:sz w:val="21"/>
          <w:szCs w:val="21"/>
        </w:rPr>
        <w:t xml:space="preserve"> and whisker plots as previously described. </w:t>
      </w:r>
      <w:r w:rsidRPr="00F71ECE">
        <w:rPr>
          <w:sz w:val="21"/>
          <w:szCs w:val="21"/>
        </w:rPr>
        <w:t>Different letters denote significant differences between the means of groups (</w:t>
      </w:r>
      <w:r w:rsidRPr="00F71ECE">
        <w:rPr>
          <w:i/>
          <w:iCs/>
          <w:sz w:val="21"/>
          <w:szCs w:val="21"/>
        </w:rPr>
        <w:t>p</w:t>
      </w:r>
      <w:r w:rsidRPr="00F71ECE">
        <w:rPr>
          <w:sz w:val="21"/>
          <w:szCs w:val="21"/>
        </w:rPr>
        <w:t xml:space="preserve"> &lt; 0.05, one-way ANOVA followed by post-hoc Tukey’s test). n = 8 plants per genotype.</w:t>
      </w:r>
      <w:bookmarkEnd w:id="58"/>
    </w:p>
    <w:p w14:paraId="32878034" w14:textId="77777777" w:rsidR="00083A71" w:rsidRDefault="00083A71" w:rsidP="00083A71">
      <w:pPr>
        <w:spacing w:after="0" w:line="276" w:lineRule="auto"/>
        <w:rPr>
          <w:rFonts w:cstheme="majorHAnsi"/>
          <w:sz w:val="21"/>
        </w:rPr>
      </w:pPr>
      <w:bookmarkStart w:id="59" w:name="_Hlk138970648"/>
      <w:r w:rsidRPr="00F71ECE">
        <w:rPr>
          <w:b/>
          <w:bCs/>
          <w:sz w:val="21"/>
          <w:szCs w:val="21"/>
        </w:rPr>
        <w:lastRenderedPageBreak/>
        <w:t>Table 4.1. Densities of different cell of file types on the abaxial leaf 6 epidermis of</w:t>
      </w:r>
      <w:r>
        <w:rPr>
          <w:b/>
          <w:bCs/>
          <w:sz w:val="21"/>
          <w:szCs w:val="21"/>
        </w:rPr>
        <w:t xml:space="preserve"> </w:t>
      </w:r>
      <w:r>
        <w:rPr>
          <w:b/>
          <w:bCs/>
          <w:i/>
          <w:iCs/>
          <w:sz w:val="21"/>
          <w:szCs w:val="21"/>
        </w:rPr>
        <w:t>Z</w:t>
      </w:r>
      <w:r w:rsidRPr="00F71ECE">
        <w:rPr>
          <w:b/>
          <w:bCs/>
          <w:i/>
          <w:iCs/>
          <w:sz w:val="21"/>
          <w:szCs w:val="21"/>
        </w:rPr>
        <w:t xml:space="preserve">mepfl9 </w:t>
      </w:r>
      <w:r w:rsidRPr="00F71ECE">
        <w:rPr>
          <w:b/>
          <w:bCs/>
          <w:sz w:val="21"/>
          <w:szCs w:val="21"/>
        </w:rPr>
        <w:t>lines.</w:t>
      </w:r>
      <w:bookmarkEnd w:id="59"/>
      <w:r w:rsidRPr="00F71ECE">
        <w:rPr>
          <w:b/>
          <w:bCs/>
          <w:sz w:val="21"/>
          <w:szCs w:val="21"/>
        </w:rPr>
        <w:t xml:space="preserve"> </w:t>
      </w:r>
      <w:bookmarkStart w:id="60" w:name="_Hlk130821952"/>
      <w:r w:rsidRPr="00F71ECE">
        <w:rPr>
          <w:sz w:val="21"/>
          <w:szCs w:val="21"/>
        </w:rPr>
        <w:t xml:space="preserve">Values represent the mean </w:t>
      </w:r>
      <w:r w:rsidRPr="00F71ECE">
        <w:rPr>
          <w:rFonts w:cstheme="majorHAnsi"/>
          <w:sz w:val="21"/>
        </w:rPr>
        <w:t>± standard error, and different letters denote significant differences between genotypes, analysed individually per measurement row (</w:t>
      </w:r>
      <w:r w:rsidRPr="00F71ECE">
        <w:rPr>
          <w:rFonts w:cstheme="majorHAnsi"/>
          <w:i/>
          <w:iCs/>
          <w:sz w:val="21"/>
        </w:rPr>
        <w:t xml:space="preserve">p </w:t>
      </w:r>
      <w:r w:rsidRPr="00F71ECE">
        <w:rPr>
          <w:rFonts w:cstheme="majorHAnsi"/>
          <w:sz w:val="21"/>
        </w:rPr>
        <w:t>&lt; 0.05, one-way ANOVA followed by post-hoc Tukey’s test), ns indicates no significant differences. n = 8 plants per genotype, 4 fields of view averaged per biological replicate.</w:t>
      </w:r>
      <w:bookmarkEnd w:id="60"/>
    </w:p>
    <w:p w14:paraId="134E1E24" w14:textId="77777777" w:rsidR="00083A71" w:rsidRPr="00F71ECE" w:rsidRDefault="00083A71" w:rsidP="00083A71">
      <w:pPr>
        <w:spacing w:after="0" w:line="276" w:lineRule="auto"/>
        <w:rPr>
          <w:sz w:val="21"/>
          <w:szCs w:val="21"/>
        </w:rPr>
      </w:pPr>
    </w:p>
    <w:tbl>
      <w:tblPr>
        <w:tblStyle w:val="TableGrid2"/>
        <w:tblW w:w="9175" w:type="dxa"/>
        <w:tblInd w:w="-142" w:type="dxa"/>
        <w:tblLook w:val="04A0" w:firstRow="1" w:lastRow="0" w:firstColumn="1" w:lastColumn="0" w:noHBand="0" w:noVBand="1"/>
      </w:tblPr>
      <w:tblGrid>
        <w:gridCol w:w="2269"/>
        <w:gridCol w:w="1134"/>
        <w:gridCol w:w="1134"/>
        <w:gridCol w:w="1134"/>
        <w:gridCol w:w="1134"/>
        <w:gridCol w:w="1134"/>
        <w:gridCol w:w="1236"/>
      </w:tblGrid>
      <w:tr w:rsidR="00083A71" w:rsidRPr="00F71ECE" w14:paraId="2B4B7969" w14:textId="77777777" w:rsidTr="009D3DC9">
        <w:trPr>
          <w:trHeight w:hRule="exact" w:val="524"/>
        </w:trPr>
        <w:tc>
          <w:tcPr>
            <w:tcW w:w="2269" w:type="dxa"/>
            <w:vMerge w:val="restart"/>
            <w:tcBorders>
              <w:top w:val="single" w:sz="4" w:space="0" w:color="auto"/>
              <w:left w:val="nil"/>
              <w:right w:val="nil"/>
            </w:tcBorders>
          </w:tcPr>
          <w:p w14:paraId="36E6F6FD" w14:textId="77777777" w:rsidR="00083A71" w:rsidRPr="00F71ECE" w:rsidRDefault="00083A71" w:rsidP="009D3DC9">
            <w:pPr>
              <w:spacing w:line="240" w:lineRule="auto"/>
              <w:jc w:val="left"/>
              <w:rPr>
                <w:rFonts w:cstheme="majorHAnsi"/>
              </w:rPr>
            </w:pPr>
            <w:bookmarkStart w:id="61" w:name="_Hlk130510757"/>
            <w:r w:rsidRPr="00F71ECE">
              <w:rPr>
                <w:rFonts w:cstheme="majorHAnsi"/>
              </w:rPr>
              <w:t>Density of cells or     files on leaf 6 abaxial epidermis (mm</w:t>
            </w:r>
            <w:r w:rsidRPr="00F71ECE">
              <w:rPr>
                <w:rFonts w:cstheme="majorHAnsi"/>
                <w:vertAlign w:val="superscript"/>
              </w:rPr>
              <w:t>-2</w:t>
            </w:r>
            <w:r w:rsidRPr="00F71ECE">
              <w:rPr>
                <w:rFonts w:cstheme="majorHAnsi"/>
              </w:rPr>
              <w:t>)</w:t>
            </w:r>
          </w:p>
        </w:tc>
        <w:tc>
          <w:tcPr>
            <w:tcW w:w="6906" w:type="dxa"/>
            <w:gridSpan w:val="6"/>
            <w:tcBorders>
              <w:top w:val="single" w:sz="4" w:space="0" w:color="auto"/>
              <w:left w:val="nil"/>
              <w:bottom w:val="single" w:sz="4" w:space="0" w:color="auto"/>
              <w:right w:val="nil"/>
            </w:tcBorders>
          </w:tcPr>
          <w:p w14:paraId="559E0C52" w14:textId="77777777" w:rsidR="00083A71" w:rsidRPr="00F71ECE" w:rsidRDefault="00083A71" w:rsidP="009D3DC9">
            <w:pPr>
              <w:spacing w:line="240" w:lineRule="auto"/>
              <w:jc w:val="center"/>
              <w:rPr>
                <w:rFonts w:cstheme="majorHAnsi"/>
              </w:rPr>
            </w:pPr>
            <w:r w:rsidRPr="00F71ECE">
              <w:rPr>
                <w:rFonts w:cstheme="majorHAnsi"/>
              </w:rPr>
              <w:t>Genotype</w:t>
            </w:r>
          </w:p>
        </w:tc>
      </w:tr>
      <w:tr w:rsidR="00083A71" w:rsidRPr="00F71ECE" w14:paraId="54105F88" w14:textId="77777777" w:rsidTr="009D3DC9">
        <w:trPr>
          <w:trHeight w:hRule="exact" w:val="808"/>
        </w:trPr>
        <w:tc>
          <w:tcPr>
            <w:tcW w:w="2269" w:type="dxa"/>
            <w:vMerge/>
            <w:tcBorders>
              <w:left w:val="nil"/>
              <w:bottom w:val="single" w:sz="4" w:space="0" w:color="auto"/>
              <w:right w:val="nil"/>
            </w:tcBorders>
          </w:tcPr>
          <w:p w14:paraId="097D7FE6" w14:textId="77777777" w:rsidR="00083A71" w:rsidRPr="00F71ECE" w:rsidRDefault="00083A71" w:rsidP="009D3DC9">
            <w:pPr>
              <w:spacing w:line="240" w:lineRule="auto"/>
              <w:rPr>
                <w:rFonts w:cstheme="majorHAnsi"/>
              </w:rPr>
            </w:pPr>
          </w:p>
        </w:tc>
        <w:tc>
          <w:tcPr>
            <w:tcW w:w="1134" w:type="dxa"/>
            <w:tcBorders>
              <w:top w:val="single" w:sz="4" w:space="0" w:color="auto"/>
              <w:left w:val="nil"/>
              <w:bottom w:val="single" w:sz="4" w:space="0" w:color="auto"/>
              <w:right w:val="nil"/>
            </w:tcBorders>
          </w:tcPr>
          <w:p w14:paraId="2EA04A5C" w14:textId="77777777" w:rsidR="00083A71" w:rsidRPr="00F71ECE" w:rsidRDefault="00083A71" w:rsidP="009D3DC9">
            <w:pPr>
              <w:spacing w:line="240" w:lineRule="auto"/>
              <w:rPr>
                <w:rFonts w:cstheme="majorHAnsi"/>
              </w:rPr>
            </w:pPr>
            <w:r w:rsidRPr="00F71ECE">
              <w:rPr>
                <w:rFonts w:cstheme="majorHAnsi"/>
              </w:rPr>
              <w:t>A188</w:t>
            </w:r>
          </w:p>
        </w:tc>
        <w:tc>
          <w:tcPr>
            <w:tcW w:w="1134" w:type="dxa"/>
            <w:tcBorders>
              <w:top w:val="single" w:sz="4" w:space="0" w:color="auto"/>
              <w:left w:val="nil"/>
              <w:bottom w:val="single" w:sz="4" w:space="0" w:color="auto"/>
              <w:right w:val="nil"/>
            </w:tcBorders>
          </w:tcPr>
          <w:p w14:paraId="565180EA" w14:textId="77777777" w:rsidR="00083A71" w:rsidRPr="00F71ECE" w:rsidRDefault="00083A71" w:rsidP="009D3DC9">
            <w:pPr>
              <w:spacing w:line="240" w:lineRule="auto"/>
              <w:rPr>
                <w:rFonts w:cstheme="majorHAnsi"/>
                <w:i/>
                <w:iCs/>
              </w:rPr>
            </w:pPr>
            <w:r w:rsidRPr="00F71ECE">
              <w:rPr>
                <w:rFonts w:cstheme="majorHAnsi"/>
                <w:i/>
                <w:iCs/>
              </w:rPr>
              <w:t>Zmepfl9-1a</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0FCB7484" w14:textId="77777777" w:rsidR="00083A71" w:rsidRPr="00F71ECE" w:rsidRDefault="00083A71" w:rsidP="009D3DC9">
            <w:pPr>
              <w:spacing w:line="240" w:lineRule="auto"/>
              <w:rPr>
                <w:rFonts w:cstheme="majorHAnsi"/>
                <w:i/>
                <w:iCs/>
              </w:rPr>
            </w:pPr>
            <w:r w:rsidRPr="00F71ECE">
              <w:rPr>
                <w:rFonts w:cstheme="majorHAnsi"/>
                <w:i/>
                <w:iCs/>
              </w:rPr>
              <w:t>Zmepfl9-1a</w:t>
            </w:r>
            <w:r w:rsidRPr="00F71ECE">
              <w:rPr>
                <w:rFonts w:cstheme="majorHAnsi"/>
              </w:rPr>
              <w:t xml:space="preserve"> #2</w:t>
            </w:r>
          </w:p>
        </w:tc>
        <w:tc>
          <w:tcPr>
            <w:tcW w:w="1134" w:type="dxa"/>
            <w:tcBorders>
              <w:top w:val="single" w:sz="4" w:space="0" w:color="auto"/>
              <w:left w:val="nil"/>
              <w:bottom w:val="single" w:sz="4" w:space="0" w:color="auto"/>
              <w:right w:val="nil"/>
            </w:tcBorders>
          </w:tcPr>
          <w:p w14:paraId="0B41A7D3" w14:textId="77777777" w:rsidR="00083A71" w:rsidRPr="00F71ECE" w:rsidRDefault="00083A71" w:rsidP="009D3DC9">
            <w:pPr>
              <w:spacing w:line="240" w:lineRule="auto"/>
              <w:rPr>
                <w:rFonts w:cstheme="majorHAnsi"/>
                <w:i/>
                <w:iCs/>
              </w:rPr>
            </w:pPr>
            <w:r w:rsidRPr="00F71ECE">
              <w:rPr>
                <w:rFonts w:cstheme="majorHAnsi"/>
                <w:i/>
                <w:iCs/>
              </w:rPr>
              <w:t>Zmepfl9-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70D00225" w14:textId="77777777" w:rsidR="00083A71" w:rsidRPr="00F71ECE" w:rsidRDefault="00083A71" w:rsidP="009D3DC9">
            <w:pPr>
              <w:spacing w:line="240" w:lineRule="auto"/>
              <w:rPr>
                <w:rFonts w:cstheme="majorHAnsi"/>
                <w:i/>
                <w:iCs/>
              </w:rPr>
            </w:pPr>
            <w:r w:rsidRPr="00F71ECE">
              <w:rPr>
                <w:rFonts w:cstheme="majorHAnsi"/>
                <w:i/>
                <w:iCs/>
              </w:rPr>
              <w:t>Zmepfl9-1a; 1b</w:t>
            </w:r>
            <w:r w:rsidRPr="00F71ECE">
              <w:rPr>
                <w:rFonts w:cstheme="majorHAnsi"/>
              </w:rPr>
              <w:t xml:space="preserve"> #1</w:t>
            </w:r>
          </w:p>
        </w:tc>
        <w:tc>
          <w:tcPr>
            <w:tcW w:w="1236" w:type="dxa"/>
            <w:tcBorders>
              <w:top w:val="single" w:sz="4" w:space="0" w:color="auto"/>
              <w:left w:val="nil"/>
              <w:bottom w:val="single" w:sz="4" w:space="0" w:color="auto"/>
              <w:right w:val="nil"/>
            </w:tcBorders>
          </w:tcPr>
          <w:p w14:paraId="76EF43FE" w14:textId="77777777" w:rsidR="00083A71" w:rsidRPr="00F71ECE" w:rsidRDefault="00083A71" w:rsidP="009D3DC9">
            <w:pPr>
              <w:spacing w:line="240" w:lineRule="auto"/>
              <w:rPr>
                <w:rFonts w:cstheme="majorHAnsi"/>
                <w:i/>
                <w:iCs/>
              </w:rPr>
            </w:pPr>
            <w:r w:rsidRPr="00F71ECE">
              <w:rPr>
                <w:rFonts w:cstheme="majorHAnsi"/>
                <w:i/>
                <w:iCs/>
              </w:rPr>
              <w:t>Zmepfl9-1a; 1b</w:t>
            </w:r>
            <w:r w:rsidRPr="00F71ECE">
              <w:rPr>
                <w:rFonts w:cstheme="majorHAnsi"/>
              </w:rPr>
              <w:t xml:space="preserve"> #3</w:t>
            </w:r>
          </w:p>
        </w:tc>
      </w:tr>
      <w:tr w:rsidR="00083A71" w:rsidRPr="00F71ECE" w14:paraId="17AD4E82" w14:textId="77777777" w:rsidTr="009D3DC9">
        <w:trPr>
          <w:trHeight w:hRule="exact" w:val="737"/>
        </w:trPr>
        <w:tc>
          <w:tcPr>
            <w:tcW w:w="2269" w:type="dxa"/>
            <w:tcBorders>
              <w:top w:val="single" w:sz="4" w:space="0" w:color="auto"/>
              <w:left w:val="nil"/>
              <w:bottom w:val="nil"/>
              <w:right w:val="nil"/>
            </w:tcBorders>
          </w:tcPr>
          <w:p w14:paraId="132DD2C7" w14:textId="77777777" w:rsidR="00083A71" w:rsidRPr="00F71ECE" w:rsidRDefault="00083A71" w:rsidP="009D3DC9">
            <w:pPr>
              <w:spacing w:line="240" w:lineRule="auto"/>
              <w:jc w:val="left"/>
              <w:rPr>
                <w:rFonts w:cstheme="majorHAnsi"/>
              </w:rPr>
            </w:pPr>
            <w:r w:rsidRPr="00F71ECE">
              <w:rPr>
                <w:rFonts w:cstheme="majorHAnsi"/>
              </w:rPr>
              <w:t>Mature stomata</w:t>
            </w:r>
          </w:p>
        </w:tc>
        <w:tc>
          <w:tcPr>
            <w:tcW w:w="1134" w:type="dxa"/>
            <w:tcBorders>
              <w:left w:val="nil"/>
              <w:bottom w:val="nil"/>
              <w:right w:val="nil"/>
            </w:tcBorders>
          </w:tcPr>
          <w:p w14:paraId="5FFBE51F" w14:textId="77777777" w:rsidR="00083A71" w:rsidRPr="00F71ECE" w:rsidRDefault="00083A71" w:rsidP="009D3DC9">
            <w:pPr>
              <w:spacing w:line="240" w:lineRule="auto"/>
              <w:jc w:val="center"/>
              <w:rPr>
                <w:rFonts w:cstheme="majorHAnsi"/>
              </w:rPr>
            </w:pPr>
            <w:r w:rsidRPr="00F71ECE">
              <w:rPr>
                <w:rFonts w:cstheme="majorHAnsi"/>
              </w:rPr>
              <w:t xml:space="preserve">107.81 </w:t>
            </w:r>
            <w:r w:rsidRPr="00F71ECE">
              <w:rPr>
                <w:rFonts w:cstheme="majorHAnsi"/>
              </w:rPr>
              <w:br/>
              <w:t xml:space="preserve">±4.82 </w:t>
            </w:r>
            <w:r w:rsidRPr="00F71ECE">
              <w:rPr>
                <w:rFonts w:cstheme="majorHAnsi"/>
                <w:b/>
                <w:bCs/>
              </w:rPr>
              <w:t>a</w:t>
            </w:r>
          </w:p>
        </w:tc>
        <w:tc>
          <w:tcPr>
            <w:tcW w:w="1134" w:type="dxa"/>
            <w:tcBorders>
              <w:left w:val="nil"/>
              <w:bottom w:val="nil"/>
              <w:right w:val="nil"/>
            </w:tcBorders>
          </w:tcPr>
          <w:p w14:paraId="5D91C561" w14:textId="77777777" w:rsidR="00083A71" w:rsidRPr="00F71ECE" w:rsidRDefault="00083A71" w:rsidP="009D3DC9">
            <w:pPr>
              <w:spacing w:line="240" w:lineRule="auto"/>
              <w:jc w:val="center"/>
              <w:rPr>
                <w:rFonts w:cstheme="majorHAnsi"/>
              </w:rPr>
            </w:pPr>
            <w:r w:rsidRPr="00F71ECE">
              <w:rPr>
                <w:rFonts w:cstheme="majorHAnsi"/>
              </w:rPr>
              <w:t xml:space="preserve">44.01 ±3.03 </w:t>
            </w:r>
            <w:r w:rsidRPr="00F71ECE">
              <w:rPr>
                <w:rFonts w:cstheme="majorHAnsi"/>
                <w:b/>
                <w:bCs/>
              </w:rPr>
              <w:t>b</w:t>
            </w:r>
          </w:p>
        </w:tc>
        <w:tc>
          <w:tcPr>
            <w:tcW w:w="1134" w:type="dxa"/>
            <w:tcBorders>
              <w:left w:val="nil"/>
              <w:bottom w:val="nil"/>
              <w:right w:val="nil"/>
            </w:tcBorders>
          </w:tcPr>
          <w:p w14:paraId="3C4E0264" w14:textId="77777777" w:rsidR="00083A71" w:rsidRPr="00F71ECE" w:rsidRDefault="00083A71" w:rsidP="009D3DC9">
            <w:pPr>
              <w:spacing w:line="240" w:lineRule="auto"/>
              <w:jc w:val="center"/>
              <w:rPr>
                <w:rFonts w:cstheme="majorHAnsi"/>
              </w:rPr>
            </w:pPr>
            <w:r w:rsidRPr="00F71ECE">
              <w:rPr>
                <w:rFonts w:cstheme="majorHAnsi"/>
              </w:rPr>
              <w:t xml:space="preserve">43.75 ±2.15 </w:t>
            </w:r>
            <w:r w:rsidRPr="00F71ECE">
              <w:rPr>
                <w:rFonts w:cstheme="majorHAnsi"/>
                <w:b/>
                <w:bCs/>
              </w:rPr>
              <w:t>b</w:t>
            </w:r>
          </w:p>
        </w:tc>
        <w:tc>
          <w:tcPr>
            <w:tcW w:w="1134" w:type="dxa"/>
            <w:tcBorders>
              <w:left w:val="nil"/>
              <w:bottom w:val="nil"/>
              <w:right w:val="nil"/>
            </w:tcBorders>
          </w:tcPr>
          <w:p w14:paraId="17BE7C3D" w14:textId="77777777" w:rsidR="00083A71" w:rsidRPr="00F71ECE" w:rsidRDefault="00083A71" w:rsidP="009D3DC9">
            <w:pPr>
              <w:spacing w:line="240" w:lineRule="auto"/>
              <w:jc w:val="center"/>
              <w:rPr>
                <w:rFonts w:cstheme="majorHAnsi"/>
              </w:rPr>
            </w:pPr>
            <w:r w:rsidRPr="00F71ECE">
              <w:rPr>
                <w:rFonts w:cstheme="majorHAnsi"/>
              </w:rPr>
              <w:t xml:space="preserve">100.69 ±2.93 </w:t>
            </w:r>
            <w:r w:rsidRPr="00F71ECE">
              <w:rPr>
                <w:rFonts w:cstheme="majorHAnsi"/>
                <w:b/>
                <w:bCs/>
              </w:rPr>
              <w:t>a</w:t>
            </w:r>
          </w:p>
        </w:tc>
        <w:tc>
          <w:tcPr>
            <w:tcW w:w="1134" w:type="dxa"/>
            <w:tcBorders>
              <w:left w:val="nil"/>
              <w:bottom w:val="nil"/>
              <w:right w:val="nil"/>
            </w:tcBorders>
          </w:tcPr>
          <w:p w14:paraId="01B0F5B3" w14:textId="77777777" w:rsidR="00083A71" w:rsidRPr="00F71ECE" w:rsidRDefault="00083A71" w:rsidP="009D3DC9">
            <w:pPr>
              <w:spacing w:line="240" w:lineRule="auto"/>
              <w:jc w:val="center"/>
              <w:rPr>
                <w:rFonts w:cstheme="majorHAnsi"/>
              </w:rPr>
            </w:pPr>
            <w:r w:rsidRPr="00F71ECE">
              <w:rPr>
                <w:rFonts w:cstheme="majorHAnsi"/>
              </w:rPr>
              <w:t xml:space="preserve">43.75 ±3.36 </w:t>
            </w:r>
            <w:r w:rsidRPr="00F71ECE">
              <w:rPr>
                <w:rFonts w:cstheme="majorHAnsi"/>
                <w:b/>
                <w:bCs/>
              </w:rPr>
              <w:t>b</w:t>
            </w:r>
          </w:p>
        </w:tc>
        <w:tc>
          <w:tcPr>
            <w:tcW w:w="1236" w:type="dxa"/>
            <w:tcBorders>
              <w:left w:val="nil"/>
              <w:bottom w:val="nil"/>
              <w:right w:val="nil"/>
            </w:tcBorders>
          </w:tcPr>
          <w:p w14:paraId="7CCE76B7" w14:textId="77777777" w:rsidR="00083A71" w:rsidRPr="00F71ECE" w:rsidRDefault="00083A71" w:rsidP="009D3DC9">
            <w:pPr>
              <w:spacing w:line="240" w:lineRule="auto"/>
              <w:jc w:val="center"/>
              <w:rPr>
                <w:rFonts w:cstheme="majorHAnsi"/>
              </w:rPr>
            </w:pPr>
            <w:r w:rsidRPr="00F71ECE">
              <w:rPr>
                <w:rFonts w:cstheme="majorHAnsi"/>
              </w:rPr>
              <w:t xml:space="preserve">47.08  ±2.14 </w:t>
            </w:r>
            <w:r w:rsidRPr="00F71ECE">
              <w:rPr>
                <w:rFonts w:cstheme="majorHAnsi"/>
                <w:b/>
                <w:bCs/>
              </w:rPr>
              <w:t>b</w:t>
            </w:r>
          </w:p>
        </w:tc>
      </w:tr>
      <w:tr w:rsidR="00083A71" w:rsidRPr="00F71ECE" w14:paraId="60E00FDB" w14:textId="77777777" w:rsidTr="009D3DC9">
        <w:trPr>
          <w:trHeight w:hRule="exact" w:val="737"/>
        </w:trPr>
        <w:tc>
          <w:tcPr>
            <w:tcW w:w="2269" w:type="dxa"/>
            <w:tcBorders>
              <w:top w:val="nil"/>
              <w:left w:val="nil"/>
              <w:bottom w:val="nil"/>
              <w:right w:val="nil"/>
            </w:tcBorders>
          </w:tcPr>
          <w:p w14:paraId="6EA99DBA" w14:textId="77777777" w:rsidR="00083A71" w:rsidRPr="00F71ECE" w:rsidRDefault="00083A71" w:rsidP="009D3DC9">
            <w:pPr>
              <w:spacing w:line="240" w:lineRule="auto"/>
              <w:jc w:val="left"/>
              <w:rPr>
                <w:rFonts w:cstheme="majorHAnsi"/>
              </w:rPr>
            </w:pPr>
            <w:r w:rsidRPr="00F71ECE">
              <w:rPr>
                <w:rFonts w:cstheme="majorHAnsi"/>
              </w:rPr>
              <w:t>Arrested stomatal precursors (ASP)</w:t>
            </w:r>
          </w:p>
        </w:tc>
        <w:tc>
          <w:tcPr>
            <w:tcW w:w="1134" w:type="dxa"/>
            <w:tcBorders>
              <w:top w:val="nil"/>
              <w:left w:val="nil"/>
              <w:bottom w:val="nil"/>
              <w:right w:val="nil"/>
            </w:tcBorders>
          </w:tcPr>
          <w:p w14:paraId="7C14D3DD" w14:textId="77777777" w:rsidR="00083A71" w:rsidRPr="00F71ECE" w:rsidRDefault="00083A71" w:rsidP="009D3DC9">
            <w:pPr>
              <w:spacing w:line="240" w:lineRule="auto"/>
              <w:jc w:val="center"/>
              <w:rPr>
                <w:rFonts w:cstheme="majorHAnsi"/>
              </w:rPr>
            </w:pPr>
            <w:r w:rsidRPr="00F71ECE">
              <w:rPr>
                <w:rFonts w:cstheme="majorHAnsi"/>
              </w:rPr>
              <w:t xml:space="preserve">2.43  ±0.32 </w:t>
            </w:r>
            <w:r w:rsidRPr="00F71ECE">
              <w:rPr>
                <w:rFonts w:cstheme="majorHAnsi"/>
                <w:b/>
                <w:bCs/>
              </w:rPr>
              <w:t>a</w:t>
            </w:r>
          </w:p>
        </w:tc>
        <w:tc>
          <w:tcPr>
            <w:tcW w:w="1134" w:type="dxa"/>
            <w:tcBorders>
              <w:top w:val="nil"/>
              <w:left w:val="nil"/>
              <w:bottom w:val="nil"/>
              <w:right w:val="nil"/>
            </w:tcBorders>
          </w:tcPr>
          <w:p w14:paraId="4610C9AF" w14:textId="77777777" w:rsidR="00083A71" w:rsidRPr="00F71ECE" w:rsidRDefault="00083A71" w:rsidP="009D3DC9">
            <w:pPr>
              <w:spacing w:line="240" w:lineRule="auto"/>
              <w:jc w:val="center"/>
              <w:rPr>
                <w:rFonts w:cstheme="majorHAnsi"/>
              </w:rPr>
            </w:pPr>
            <w:r w:rsidRPr="00F71ECE">
              <w:rPr>
                <w:rFonts w:cstheme="majorHAnsi"/>
              </w:rPr>
              <w:t xml:space="preserve">31.33  ±1.87 </w:t>
            </w:r>
            <w:r w:rsidRPr="00F71ECE">
              <w:rPr>
                <w:rFonts w:cstheme="majorHAnsi"/>
                <w:b/>
                <w:bCs/>
              </w:rPr>
              <w:t>b</w:t>
            </w:r>
          </w:p>
        </w:tc>
        <w:tc>
          <w:tcPr>
            <w:tcW w:w="1134" w:type="dxa"/>
            <w:tcBorders>
              <w:top w:val="nil"/>
              <w:left w:val="nil"/>
              <w:bottom w:val="nil"/>
              <w:right w:val="nil"/>
            </w:tcBorders>
          </w:tcPr>
          <w:p w14:paraId="0D1616EB" w14:textId="77777777" w:rsidR="00083A71" w:rsidRPr="00F71ECE" w:rsidRDefault="00083A71" w:rsidP="009D3DC9">
            <w:pPr>
              <w:spacing w:line="240" w:lineRule="auto"/>
              <w:jc w:val="center"/>
              <w:rPr>
                <w:rFonts w:cstheme="majorHAnsi"/>
              </w:rPr>
            </w:pPr>
            <w:r w:rsidRPr="00F71ECE">
              <w:rPr>
                <w:rFonts w:cstheme="majorHAnsi"/>
              </w:rPr>
              <w:t xml:space="preserve">43.75  ±2.95 </w:t>
            </w:r>
            <w:r w:rsidRPr="00F71ECE">
              <w:rPr>
                <w:rFonts w:cstheme="majorHAnsi"/>
                <w:b/>
                <w:bCs/>
              </w:rPr>
              <w:t>c</w:t>
            </w:r>
          </w:p>
        </w:tc>
        <w:tc>
          <w:tcPr>
            <w:tcW w:w="1134" w:type="dxa"/>
            <w:tcBorders>
              <w:top w:val="nil"/>
              <w:left w:val="nil"/>
              <w:bottom w:val="nil"/>
              <w:right w:val="nil"/>
            </w:tcBorders>
          </w:tcPr>
          <w:p w14:paraId="2379EEC5" w14:textId="77777777" w:rsidR="00083A71" w:rsidRPr="00F71ECE" w:rsidRDefault="00083A71" w:rsidP="009D3DC9">
            <w:pPr>
              <w:spacing w:line="240" w:lineRule="auto"/>
              <w:jc w:val="center"/>
              <w:rPr>
                <w:rFonts w:cstheme="majorHAnsi"/>
              </w:rPr>
            </w:pPr>
            <w:r w:rsidRPr="00F71ECE">
              <w:rPr>
                <w:rFonts w:cstheme="majorHAnsi"/>
              </w:rPr>
              <w:t xml:space="preserve">4.86  ±1.76 </w:t>
            </w:r>
            <w:r w:rsidRPr="00F71ECE">
              <w:rPr>
                <w:rFonts w:cstheme="majorHAnsi"/>
                <w:b/>
                <w:bCs/>
              </w:rPr>
              <w:t>a</w:t>
            </w:r>
          </w:p>
        </w:tc>
        <w:tc>
          <w:tcPr>
            <w:tcW w:w="1134" w:type="dxa"/>
            <w:tcBorders>
              <w:top w:val="nil"/>
              <w:left w:val="nil"/>
              <w:bottom w:val="nil"/>
              <w:right w:val="nil"/>
            </w:tcBorders>
          </w:tcPr>
          <w:p w14:paraId="17C9B44A" w14:textId="77777777" w:rsidR="00083A71" w:rsidRPr="00F71ECE" w:rsidRDefault="00083A71" w:rsidP="009D3DC9">
            <w:pPr>
              <w:spacing w:line="240" w:lineRule="auto"/>
              <w:jc w:val="center"/>
              <w:rPr>
                <w:rFonts w:cstheme="majorHAnsi"/>
              </w:rPr>
            </w:pPr>
            <w:r w:rsidRPr="00F71ECE">
              <w:rPr>
                <w:rFonts w:cstheme="majorHAnsi"/>
              </w:rPr>
              <w:t xml:space="preserve">37.15  ±4.35 </w:t>
            </w:r>
            <w:proofErr w:type="spellStart"/>
            <w:r w:rsidRPr="00F71ECE">
              <w:rPr>
                <w:rFonts w:cstheme="majorHAnsi"/>
                <w:b/>
                <w:bCs/>
              </w:rPr>
              <w:t>bc</w:t>
            </w:r>
            <w:proofErr w:type="spellEnd"/>
          </w:p>
        </w:tc>
        <w:tc>
          <w:tcPr>
            <w:tcW w:w="1236" w:type="dxa"/>
            <w:tcBorders>
              <w:top w:val="nil"/>
              <w:left w:val="nil"/>
              <w:bottom w:val="nil"/>
              <w:right w:val="nil"/>
            </w:tcBorders>
          </w:tcPr>
          <w:p w14:paraId="3016419E" w14:textId="77777777" w:rsidR="00083A71" w:rsidRPr="00F71ECE" w:rsidRDefault="00083A71" w:rsidP="009D3DC9">
            <w:pPr>
              <w:spacing w:line="240" w:lineRule="auto"/>
              <w:jc w:val="center"/>
              <w:rPr>
                <w:rFonts w:cstheme="majorHAnsi"/>
              </w:rPr>
            </w:pPr>
            <w:r w:rsidRPr="00F71ECE">
              <w:rPr>
                <w:rFonts w:cstheme="majorHAnsi"/>
              </w:rPr>
              <w:t>31.67  ±</w:t>
            </w:r>
            <w:r w:rsidRPr="00F71ECE">
              <w:t>4.03</w:t>
            </w:r>
            <w:r w:rsidRPr="00F71ECE">
              <w:rPr>
                <w:rFonts w:cstheme="majorHAnsi"/>
              </w:rPr>
              <w:t xml:space="preserve"> </w:t>
            </w:r>
            <w:proofErr w:type="spellStart"/>
            <w:r w:rsidRPr="00F71ECE">
              <w:rPr>
                <w:rFonts w:cstheme="majorHAnsi"/>
                <w:b/>
                <w:bCs/>
              </w:rPr>
              <w:t>bc</w:t>
            </w:r>
            <w:proofErr w:type="spellEnd"/>
          </w:p>
        </w:tc>
      </w:tr>
      <w:tr w:rsidR="00083A71" w:rsidRPr="00F71ECE" w14:paraId="1315DDC8" w14:textId="77777777" w:rsidTr="009D3DC9">
        <w:trPr>
          <w:trHeight w:hRule="exact" w:val="737"/>
        </w:trPr>
        <w:tc>
          <w:tcPr>
            <w:tcW w:w="2269" w:type="dxa"/>
            <w:tcBorders>
              <w:top w:val="nil"/>
              <w:left w:val="nil"/>
              <w:bottom w:val="nil"/>
              <w:right w:val="nil"/>
            </w:tcBorders>
          </w:tcPr>
          <w:p w14:paraId="0ECD2D03" w14:textId="77777777" w:rsidR="00083A71" w:rsidRPr="00F71ECE" w:rsidRDefault="00083A71" w:rsidP="009D3DC9">
            <w:pPr>
              <w:spacing w:line="240" w:lineRule="auto"/>
              <w:jc w:val="left"/>
              <w:rPr>
                <w:rFonts w:cstheme="majorHAnsi"/>
              </w:rPr>
            </w:pPr>
            <w:r w:rsidRPr="00F71ECE">
              <w:rPr>
                <w:rFonts w:cstheme="majorHAnsi"/>
              </w:rPr>
              <w:t>Other pavement cells (non-ASP)</w:t>
            </w:r>
          </w:p>
        </w:tc>
        <w:tc>
          <w:tcPr>
            <w:tcW w:w="1134" w:type="dxa"/>
            <w:tcBorders>
              <w:top w:val="nil"/>
              <w:left w:val="nil"/>
              <w:bottom w:val="nil"/>
              <w:right w:val="nil"/>
            </w:tcBorders>
          </w:tcPr>
          <w:p w14:paraId="70448781" w14:textId="77777777" w:rsidR="00083A71" w:rsidRPr="00F71ECE" w:rsidRDefault="00083A71" w:rsidP="009D3DC9">
            <w:pPr>
              <w:spacing w:line="240" w:lineRule="auto"/>
              <w:jc w:val="center"/>
              <w:rPr>
                <w:rFonts w:cstheme="majorHAnsi"/>
              </w:rPr>
            </w:pPr>
            <w:r w:rsidRPr="00F71ECE">
              <w:rPr>
                <w:rFonts w:cstheme="majorHAnsi"/>
              </w:rPr>
              <w:t xml:space="preserve">329.86  ±5.08 </w:t>
            </w:r>
            <w:r w:rsidRPr="00F71ECE">
              <w:rPr>
                <w:rFonts w:cstheme="majorHAnsi"/>
                <w:b/>
                <w:bCs/>
              </w:rPr>
              <w:t>a</w:t>
            </w:r>
          </w:p>
        </w:tc>
        <w:tc>
          <w:tcPr>
            <w:tcW w:w="1134" w:type="dxa"/>
            <w:tcBorders>
              <w:top w:val="nil"/>
              <w:left w:val="nil"/>
              <w:bottom w:val="nil"/>
              <w:right w:val="nil"/>
            </w:tcBorders>
          </w:tcPr>
          <w:p w14:paraId="100F61A4" w14:textId="77777777" w:rsidR="00083A71" w:rsidRPr="00F71ECE" w:rsidRDefault="00083A71" w:rsidP="009D3DC9">
            <w:pPr>
              <w:spacing w:line="240" w:lineRule="auto"/>
              <w:jc w:val="center"/>
              <w:rPr>
                <w:rFonts w:cstheme="majorHAnsi"/>
              </w:rPr>
            </w:pPr>
            <w:r w:rsidRPr="00F71ECE">
              <w:rPr>
                <w:rFonts w:cstheme="majorHAnsi"/>
              </w:rPr>
              <w:t>334.46  ±7.70</w:t>
            </w:r>
            <w:r w:rsidRPr="00F71ECE">
              <w:rPr>
                <w:rFonts w:cstheme="majorHAnsi"/>
                <w:b/>
                <w:bCs/>
              </w:rPr>
              <w:t xml:space="preserve"> ab</w:t>
            </w:r>
          </w:p>
        </w:tc>
        <w:tc>
          <w:tcPr>
            <w:tcW w:w="1134" w:type="dxa"/>
            <w:tcBorders>
              <w:top w:val="nil"/>
              <w:left w:val="nil"/>
              <w:bottom w:val="nil"/>
              <w:right w:val="nil"/>
            </w:tcBorders>
          </w:tcPr>
          <w:p w14:paraId="39219B22" w14:textId="77777777" w:rsidR="00083A71" w:rsidRPr="00F71ECE" w:rsidRDefault="00083A71" w:rsidP="009D3DC9">
            <w:pPr>
              <w:spacing w:line="240" w:lineRule="auto"/>
              <w:jc w:val="center"/>
              <w:rPr>
                <w:rFonts w:cstheme="majorHAnsi"/>
              </w:rPr>
            </w:pPr>
            <w:r w:rsidRPr="00F71ECE">
              <w:rPr>
                <w:rFonts w:cstheme="majorHAnsi"/>
              </w:rPr>
              <w:t>349.65 ±6.26</w:t>
            </w:r>
            <w:r w:rsidRPr="00F71ECE">
              <w:rPr>
                <w:rFonts w:cstheme="majorHAnsi"/>
                <w:b/>
                <w:bCs/>
              </w:rPr>
              <w:t xml:space="preserve"> ab</w:t>
            </w:r>
          </w:p>
        </w:tc>
        <w:tc>
          <w:tcPr>
            <w:tcW w:w="1134" w:type="dxa"/>
            <w:tcBorders>
              <w:top w:val="nil"/>
              <w:left w:val="nil"/>
              <w:bottom w:val="nil"/>
              <w:right w:val="nil"/>
            </w:tcBorders>
          </w:tcPr>
          <w:p w14:paraId="594936ED" w14:textId="77777777" w:rsidR="00083A71" w:rsidRPr="00F71ECE" w:rsidRDefault="00083A71" w:rsidP="009D3DC9">
            <w:pPr>
              <w:spacing w:line="240" w:lineRule="auto"/>
              <w:jc w:val="center"/>
              <w:rPr>
                <w:rFonts w:cstheme="majorHAnsi"/>
              </w:rPr>
            </w:pPr>
            <w:r w:rsidRPr="00F71ECE">
              <w:rPr>
                <w:rFonts w:cstheme="majorHAnsi"/>
              </w:rPr>
              <w:t>356.60  ±9.76</w:t>
            </w:r>
            <w:r w:rsidRPr="00F71ECE">
              <w:rPr>
                <w:rFonts w:cstheme="majorHAnsi"/>
                <w:b/>
                <w:bCs/>
              </w:rPr>
              <w:t xml:space="preserve"> ab</w:t>
            </w:r>
          </w:p>
        </w:tc>
        <w:tc>
          <w:tcPr>
            <w:tcW w:w="1134" w:type="dxa"/>
            <w:tcBorders>
              <w:top w:val="nil"/>
              <w:left w:val="nil"/>
              <w:bottom w:val="nil"/>
              <w:right w:val="nil"/>
            </w:tcBorders>
          </w:tcPr>
          <w:p w14:paraId="68CCF830" w14:textId="77777777" w:rsidR="00083A71" w:rsidRPr="00F71ECE" w:rsidRDefault="00083A71" w:rsidP="009D3DC9">
            <w:pPr>
              <w:spacing w:line="240" w:lineRule="auto"/>
              <w:jc w:val="center"/>
              <w:rPr>
                <w:rFonts w:cstheme="majorHAnsi"/>
              </w:rPr>
            </w:pPr>
            <w:r w:rsidRPr="00F71ECE">
              <w:rPr>
                <w:rFonts w:cstheme="majorHAnsi"/>
              </w:rPr>
              <w:t>352.43 ±6.88</w:t>
            </w:r>
            <w:r w:rsidRPr="00F71ECE">
              <w:rPr>
                <w:rFonts w:cstheme="majorHAnsi"/>
                <w:b/>
                <w:bCs/>
              </w:rPr>
              <w:t xml:space="preserve"> ab</w:t>
            </w:r>
          </w:p>
        </w:tc>
        <w:tc>
          <w:tcPr>
            <w:tcW w:w="1236" w:type="dxa"/>
            <w:tcBorders>
              <w:top w:val="nil"/>
              <w:left w:val="nil"/>
              <w:bottom w:val="nil"/>
              <w:right w:val="nil"/>
            </w:tcBorders>
          </w:tcPr>
          <w:p w14:paraId="1A5A3E54" w14:textId="77777777" w:rsidR="00083A71" w:rsidRPr="00F71ECE" w:rsidRDefault="00083A71" w:rsidP="009D3DC9">
            <w:pPr>
              <w:spacing w:line="240" w:lineRule="auto"/>
              <w:jc w:val="center"/>
              <w:rPr>
                <w:rFonts w:cstheme="majorHAnsi"/>
              </w:rPr>
            </w:pPr>
            <w:r w:rsidRPr="00F71ECE">
              <w:rPr>
                <w:rFonts w:cstheme="majorHAnsi"/>
              </w:rPr>
              <w:t>365.42 ±9.47</w:t>
            </w:r>
            <w:r w:rsidRPr="00F71ECE">
              <w:rPr>
                <w:rFonts w:cstheme="majorHAnsi"/>
                <w:b/>
                <w:bCs/>
              </w:rPr>
              <w:t xml:space="preserve"> b</w:t>
            </w:r>
          </w:p>
        </w:tc>
      </w:tr>
      <w:tr w:rsidR="00083A71" w:rsidRPr="00F71ECE" w14:paraId="6DA61DE9" w14:textId="77777777" w:rsidTr="009D3DC9">
        <w:trPr>
          <w:trHeight w:hRule="exact" w:val="737"/>
        </w:trPr>
        <w:tc>
          <w:tcPr>
            <w:tcW w:w="2269" w:type="dxa"/>
            <w:tcBorders>
              <w:top w:val="nil"/>
              <w:left w:val="nil"/>
              <w:bottom w:val="nil"/>
              <w:right w:val="nil"/>
            </w:tcBorders>
          </w:tcPr>
          <w:p w14:paraId="48E9FD26" w14:textId="77777777" w:rsidR="00083A71" w:rsidRPr="00F71ECE" w:rsidRDefault="00083A71" w:rsidP="009D3DC9">
            <w:pPr>
              <w:spacing w:line="240" w:lineRule="auto"/>
              <w:jc w:val="left"/>
              <w:rPr>
                <w:rFonts w:cstheme="majorHAnsi"/>
              </w:rPr>
            </w:pPr>
            <w:r w:rsidRPr="00F71ECE">
              <w:rPr>
                <w:rFonts w:cstheme="majorHAnsi"/>
              </w:rPr>
              <w:t>Total stomatal lineage cells</w:t>
            </w:r>
          </w:p>
        </w:tc>
        <w:tc>
          <w:tcPr>
            <w:tcW w:w="1134" w:type="dxa"/>
            <w:tcBorders>
              <w:top w:val="nil"/>
              <w:left w:val="nil"/>
              <w:bottom w:val="nil"/>
              <w:right w:val="nil"/>
            </w:tcBorders>
          </w:tcPr>
          <w:p w14:paraId="53A17D2F" w14:textId="77777777" w:rsidR="00083A71" w:rsidRPr="00F71ECE" w:rsidRDefault="00083A71" w:rsidP="009D3DC9">
            <w:pPr>
              <w:spacing w:line="240" w:lineRule="auto"/>
              <w:jc w:val="center"/>
              <w:rPr>
                <w:rFonts w:cstheme="majorHAnsi"/>
              </w:rPr>
            </w:pPr>
            <w:r w:rsidRPr="00F71ECE">
              <w:rPr>
                <w:rFonts w:cstheme="majorHAnsi"/>
              </w:rPr>
              <w:t xml:space="preserve">110.24  ±4.81 </w:t>
            </w:r>
            <w:r w:rsidRPr="00F71ECE">
              <w:rPr>
                <w:rFonts w:cstheme="majorHAnsi"/>
                <w:b/>
                <w:bCs/>
              </w:rPr>
              <w:t>a</w:t>
            </w:r>
          </w:p>
        </w:tc>
        <w:tc>
          <w:tcPr>
            <w:tcW w:w="1134" w:type="dxa"/>
            <w:tcBorders>
              <w:top w:val="nil"/>
              <w:left w:val="nil"/>
              <w:bottom w:val="nil"/>
              <w:right w:val="nil"/>
            </w:tcBorders>
          </w:tcPr>
          <w:p w14:paraId="754C60DE" w14:textId="77777777" w:rsidR="00083A71" w:rsidRPr="00F71ECE" w:rsidRDefault="00083A71" w:rsidP="009D3DC9">
            <w:pPr>
              <w:spacing w:line="240" w:lineRule="auto"/>
              <w:jc w:val="center"/>
              <w:rPr>
                <w:rFonts w:cstheme="majorHAnsi"/>
              </w:rPr>
            </w:pPr>
            <w:r w:rsidRPr="00F71ECE">
              <w:rPr>
                <w:rFonts w:cstheme="majorHAnsi"/>
              </w:rPr>
              <w:t xml:space="preserve">75.35  ±1.74 </w:t>
            </w:r>
            <w:r w:rsidRPr="00F71ECE">
              <w:rPr>
                <w:rFonts w:cstheme="majorHAnsi"/>
                <w:b/>
                <w:bCs/>
              </w:rPr>
              <w:t>b</w:t>
            </w:r>
          </w:p>
        </w:tc>
        <w:tc>
          <w:tcPr>
            <w:tcW w:w="1134" w:type="dxa"/>
            <w:tcBorders>
              <w:top w:val="nil"/>
              <w:left w:val="nil"/>
              <w:bottom w:val="nil"/>
              <w:right w:val="nil"/>
            </w:tcBorders>
          </w:tcPr>
          <w:p w14:paraId="0E2D1AF7" w14:textId="77777777" w:rsidR="00083A71" w:rsidRPr="00F71ECE" w:rsidRDefault="00083A71" w:rsidP="009D3DC9">
            <w:pPr>
              <w:spacing w:line="240" w:lineRule="auto"/>
              <w:jc w:val="center"/>
              <w:rPr>
                <w:rFonts w:cstheme="majorHAnsi"/>
              </w:rPr>
            </w:pPr>
            <w:r w:rsidRPr="00F71ECE">
              <w:rPr>
                <w:rFonts w:cstheme="majorHAnsi"/>
              </w:rPr>
              <w:t xml:space="preserve">87.50  ±4.56 </w:t>
            </w:r>
            <w:r w:rsidRPr="00F71ECE">
              <w:rPr>
                <w:rFonts w:cstheme="majorHAnsi"/>
                <w:b/>
                <w:bCs/>
              </w:rPr>
              <w:t>b</w:t>
            </w:r>
          </w:p>
        </w:tc>
        <w:tc>
          <w:tcPr>
            <w:tcW w:w="1134" w:type="dxa"/>
            <w:tcBorders>
              <w:top w:val="nil"/>
              <w:left w:val="nil"/>
              <w:bottom w:val="nil"/>
              <w:right w:val="nil"/>
            </w:tcBorders>
          </w:tcPr>
          <w:p w14:paraId="73702203" w14:textId="77777777" w:rsidR="00083A71" w:rsidRPr="00F71ECE" w:rsidRDefault="00083A71" w:rsidP="009D3DC9">
            <w:pPr>
              <w:spacing w:line="240" w:lineRule="auto"/>
              <w:jc w:val="center"/>
              <w:rPr>
                <w:rFonts w:cstheme="majorHAnsi"/>
              </w:rPr>
            </w:pPr>
            <w:r w:rsidRPr="00F71ECE">
              <w:rPr>
                <w:rFonts w:cstheme="majorHAnsi"/>
              </w:rPr>
              <w:t xml:space="preserve">105.56  ±3.83 </w:t>
            </w:r>
            <w:r w:rsidRPr="00F71ECE">
              <w:rPr>
                <w:rFonts w:cstheme="majorHAnsi"/>
                <w:b/>
                <w:bCs/>
              </w:rPr>
              <w:t>a</w:t>
            </w:r>
          </w:p>
        </w:tc>
        <w:tc>
          <w:tcPr>
            <w:tcW w:w="1134" w:type="dxa"/>
            <w:tcBorders>
              <w:top w:val="nil"/>
              <w:left w:val="nil"/>
              <w:bottom w:val="nil"/>
              <w:right w:val="nil"/>
            </w:tcBorders>
          </w:tcPr>
          <w:p w14:paraId="2FD5B458" w14:textId="77777777" w:rsidR="00083A71" w:rsidRPr="00F71ECE" w:rsidRDefault="00083A71" w:rsidP="009D3DC9">
            <w:pPr>
              <w:spacing w:line="240" w:lineRule="auto"/>
              <w:jc w:val="center"/>
              <w:rPr>
                <w:rFonts w:cstheme="majorHAnsi"/>
              </w:rPr>
            </w:pPr>
            <w:r w:rsidRPr="00F71ECE">
              <w:rPr>
                <w:rFonts w:cstheme="majorHAnsi"/>
              </w:rPr>
              <w:t xml:space="preserve">80.90  ±4.85 </w:t>
            </w:r>
            <w:r w:rsidRPr="00F71ECE">
              <w:rPr>
                <w:rFonts w:cstheme="majorHAnsi"/>
                <w:b/>
                <w:bCs/>
              </w:rPr>
              <w:t>b</w:t>
            </w:r>
          </w:p>
        </w:tc>
        <w:tc>
          <w:tcPr>
            <w:tcW w:w="1236" w:type="dxa"/>
            <w:tcBorders>
              <w:top w:val="nil"/>
              <w:left w:val="nil"/>
              <w:bottom w:val="nil"/>
              <w:right w:val="nil"/>
            </w:tcBorders>
          </w:tcPr>
          <w:p w14:paraId="34745322" w14:textId="77777777" w:rsidR="00083A71" w:rsidRPr="00F71ECE" w:rsidRDefault="00083A71" w:rsidP="009D3DC9">
            <w:pPr>
              <w:spacing w:line="240" w:lineRule="auto"/>
              <w:jc w:val="center"/>
              <w:rPr>
                <w:rFonts w:cstheme="majorHAnsi"/>
              </w:rPr>
            </w:pPr>
            <w:r w:rsidRPr="00F71ECE">
              <w:rPr>
                <w:rFonts w:cstheme="majorHAnsi"/>
              </w:rPr>
              <w:t xml:space="preserve">78.75  ±4.03 </w:t>
            </w:r>
            <w:r w:rsidRPr="00F71ECE">
              <w:rPr>
                <w:rFonts w:cstheme="majorHAnsi"/>
                <w:b/>
                <w:bCs/>
              </w:rPr>
              <w:t>b</w:t>
            </w:r>
          </w:p>
        </w:tc>
      </w:tr>
      <w:tr w:rsidR="00083A71" w:rsidRPr="00F71ECE" w14:paraId="33BC41A9" w14:textId="77777777" w:rsidTr="009D3DC9">
        <w:trPr>
          <w:trHeight w:hRule="exact" w:val="737"/>
        </w:trPr>
        <w:tc>
          <w:tcPr>
            <w:tcW w:w="2269" w:type="dxa"/>
            <w:tcBorders>
              <w:top w:val="nil"/>
              <w:left w:val="nil"/>
              <w:bottom w:val="nil"/>
              <w:right w:val="nil"/>
            </w:tcBorders>
          </w:tcPr>
          <w:p w14:paraId="18D65654" w14:textId="77777777" w:rsidR="00083A71" w:rsidRPr="00F71ECE" w:rsidRDefault="00083A71" w:rsidP="009D3DC9">
            <w:pPr>
              <w:spacing w:line="240" w:lineRule="auto"/>
              <w:jc w:val="left"/>
              <w:rPr>
                <w:rFonts w:cstheme="majorHAnsi"/>
              </w:rPr>
            </w:pPr>
            <w:r w:rsidRPr="00F71ECE">
              <w:rPr>
                <w:rFonts w:cstheme="majorHAnsi"/>
              </w:rPr>
              <w:t>Total epidermal cells</w:t>
            </w:r>
          </w:p>
        </w:tc>
        <w:tc>
          <w:tcPr>
            <w:tcW w:w="1134" w:type="dxa"/>
            <w:tcBorders>
              <w:top w:val="nil"/>
              <w:left w:val="nil"/>
              <w:bottom w:val="nil"/>
              <w:right w:val="nil"/>
            </w:tcBorders>
          </w:tcPr>
          <w:p w14:paraId="71BA9088" w14:textId="77777777" w:rsidR="00083A71" w:rsidRPr="00F71ECE" w:rsidRDefault="00083A71" w:rsidP="009D3DC9">
            <w:pPr>
              <w:spacing w:line="240" w:lineRule="auto"/>
              <w:jc w:val="center"/>
              <w:rPr>
                <w:rFonts w:cstheme="majorHAnsi"/>
              </w:rPr>
            </w:pPr>
            <w:r w:rsidRPr="00F71ECE">
              <w:rPr>
                <w:rFonts w:cstheme="majorHAnsi"/>
              </w:rPr>
              <w:t xml:space="preserve">440.10  </w:t>
            </w:r>
            <w:bookmarkStart w:id="62" w:name="OLE_LINK6"/>
            <w:r w:rsidRPr="00F71ECE">
              <w:rPr>
                <w:rFonts w:cstheme="majorHAnsi"/>
              </w:rPr>
              <w:t>±</w:t>
            </w:r>
            <w:bookmarkEnd w:id="62"/>
            <w:r w:rsidRPr="00F71ECE">
              <w:rPr>
                <w:rFonts w:cstheme="majorHAnsi"/>
              </w:rPr>
              <w:t xml:space="preserve">9.48 </w:t>
            </w:r>
            <w:r w:rsidRPr="00F71ECE">
              <w:rPr>
                <w:rFonts w:cstheme="majorHAnsi"/>
                <w:b/>
                <w:bCs/>
              </w:rPr>
              <w:t>ab</w:t>
            </w:r>
          </w:p>
        </w:tc>
        <w:tc>
          <w:tcPr>
            <w:tcW w:w="1134" w:type="dxa"/>
            <w:tcBorders>
              <w:top w:val="nil"/>
              <w:left w:val="nil"/>
              <w:bottom w:val="nil"/>
              <w:right w:val="nil"/>
            </w:tcBorders>
          </w:tcPr>
          <w:p w14:paraId="1D479E34" w14:textId="77777777" w:rsidR="00083A71" w:rsidRPr="00F71ECE" w:rsidRDefault="00083A71" w:rsidP="009D3DC9">
            <w:pPr>
              <w:spacing w:line="240" w:lineRule="auto"/>
              <w:jc w:val="center"/>
              <w:rPr>
                <w:rFonts w:cstheme="majorHAnsi"/>
              </w:rPr>
            </w:pPr>
            <w:r w:rsidRPr="00F71ECE">
              <w:rPr>
                <w:rFonts w:cstheme="majorHAnsi"/>
              </w:rPr>
              <w:t xml:space="preserve">409.81 ±8.08 </w:t>
            </w:r>
            <w:r w:rsidRPr="00F71ECE">
              <w:rPr>
                <w:rFonts w:cstheme="majorHAnsi"/>
                <w:b/>
                <w:bCs/>
              </w:rPr>
              <w:t>b</w:t>
            </w:r>
          </w:p>
        </w:tc>
        <w:tc>
          <w:tcPr>
            <w:tcW w:w="1134" w:type="dxa"/>
            <w:tcBorders>
              <w:top w:val="nil"/>
              <w:left w:val="nil"/>
              <w:bottom w:val="nil"/>
              <w:right w:val="nil"/>
            </w:tcBorders>
          </w:tcPr>
          <w:p w14:paraId="5F8D00D6" w14:textId="77777777" w:rsidR="00083A71" w:rsidRPr="00F71ECE" w:rsidRDefault="00083A71" w:rsidP="009D3DC9">
            <w:pPr>
              <w:spacing w:line="240" w:lineRule="auto"/>
              <w:jc w:val="center"/>
              <w:rPr>
                <w:rFonts w:cstheme="majorHAnsi"/>
              </w:rPr>
            </w:pPr>
            <w:r w:rsidRPr="00F71ECE">
              <w:rPr>
                <w:rFonts w:cstheme="majorHAnsi"/>
              </w:rPr>
              <w:t xml:space="preserve">437.15 ±8.70 </w:t>
            </w:r>
            <w:r w:rsidRPr="00F71ECE">
              <w:rPr>
                <w:rFonts w:cstheme="majorHAnsi"/>
                <w:b/>
                <w:bCs/>
              </w:rPr>
              <w:t>ab</w:t>
            </w:r>
          </w:p>
        </w:tc>
        <w:tc>
          <w:tcPr>
            <w:tcW w:w="1134" w:type="dxa"/>
            <w:tcBorders>
              <w:top w:val="nil"/>
              <w:left w:val="nil"/>
              <w:bottom w:val="nil"/>
              <w:right w:val="nil"/>
            </w:tcBorders>
          </w:tcPr>
          <w:p w14:paraId="3F660AAD" w14:textId="77777777" w:rsidR="00083A71" w:rsidRPr="00F71ECE" w:rsidRDefault="00083A71" w:rsidP="009D3DC9">
            <w:pPr>
              <w:spacing w:line="240" w:lineRule="auto"/>
              <w:jc w:val="center"/>
              <w:rPr>
                <w:rFonts w:cstheme="majorHAnsi"/>
              </w:rPr>
            </w:pPr>
            <w:r w:rsidRPr="00F71ECE">
              <w:rPr>
                <w:rFonts w:cstheme="majorHAnsi"/>
              </w:rPr>
              <w:t xml:space="preserve">462.15 ±12.21 </w:t>
            </w:r>
            <w:r w:rsidRPr="00F71ECE">
              <w:rPr>
                <w:rFonts w:cstheme="majorHAnsi"/>
                <w:b/>
                <w:bCs/>
              </w:rPr>
              <w:t>a</w:t>
            </w:r>
          </w:p>
        </w:tc>
        <w:tc>
          <w:tcPr>
            <w:tcW w:w="1134" w:type="dxa"/>
            <w:tcBorders>
              <w:top w:val="nil"/>
              <w:left w:val="nil"/>
              <w:bottom w:val="nil"/>
              <w:right w:val="nil"/>
            </w:tcBorders>
          </w:tcPr>
          <w:p w14:paraId="48B46F21" w14:textId="77777777" w:rsidR="00083A71" w:rsidRPr="00F71ECE" w:rsidRDefault="00083A71" w:rsidP="009D3DC9">
            <w:pPr>
              <w:spacing w:line="240" w:lineRule="auto"/>
              <w:jc w:val="center"/>
              <w:rPr>
                <w:rFonts w:cstheme="majorHAnsi"/>
              </w:rPr>
            </w:pPr>
            <w:r w:rsidRPr="00F71ECE">
              <w:rPr>
                <w:rFonts w:cstheme="majorHAnsi"/>
              </w:rPr>
              <w:t xml:space="preserve">433.33 ±9.56 </w:t>
            </w:r>
            <w:r w:rsidRPr="00F71ECE">
              <w:rPr>
                <w:rFonts w:cstheme="majorHAnsi"/>
                <w:b/>
                <w:bCs/>
              </w:rPr>
              <w:t>ab</w:t>
            </w:r>
          </w:p>
        </w:tc>
        <w:tc>
          <w:tcPr>
            <w:tcW w:w="1236" w:type="dxa"/>
            <w:tcBorders>
              <w:top w:val="nil"/>
              <w:left w:val="nil"/>
              <w:bottom w:val="nil"/>
              <w:right w:val="nil"/>
            </w:tcBorders>
          </w:tcPr>
          <w:p w14:paraId="4D182E7D" w14:textId="77777777" w:rsidR="00083A71" w:rsidRPr="00F71ECE" w:rsidRDefault="00083A71" w:rsidP="009D3DC9">
            <w:pPr>
              <w:spacing w:line="240" w:lineRule="auto"/>
              <w:jc w:val="center"/>
              <w:rPr>
                <w:rFonts w:cstheme="majorHAnsi"/>
              </w:rPr>
            </w:pPr>
            <w:r w:rsidRPr="00F71ECE">
              <w:rPr>
                <w:rFonts w:cstheme="majorHAnsi"/>
              </w:rPr>
              <w:t xml:space="preserve">444.17 ±12.51 </w:t>
            </w:r>
            <w:r w:rsidRPr="00F71ECE">
              <w:rPr>
                <w:rFonts w:cstheme="majorHAnsi"/>
                <w:b/>
                <w:bCs/>
              </w:rPr>
              <w:t>ab</w:t>
            </w:r>
          </w:p>
        </w:tc>
      </w:tr>
      <w:tr w:rsidR="00083A71" w:rsidRPr="00F71ECE" w14:paraId="11C1318E" w14:textId="77777777" w:rsidTr="009D3DC9">
        <w:trPr>
          <w:trHeight w:hRule="exact" w:val="737"/>
        </w:trPr>
        <w:tc>
          <w:tcPr>
            <w:tcW w:w="2269" w:type="dxa"/>
            <w:tcBorders>
              <w:top w:val="nil"/>
              <w:left w:val="nil"/>
              <w:bottom w:val="nil"/>
              <w:right w:val="nil"/>
            </w:tcBorders>
          </w:tcPr>
          <w:p w14:paraId="582FB879" w14:textId="77777777" w:rsidR="00083A71" w:rsidRPr="00F71ECE" w:rsidRDefault="00083A71" w:rsidP="009D3DC9">
            <w:pPr>
              <w:spacing w:line="240" w:lineRule="auto"/>
              <w:jc w:val="left"/>
              <w:rPr>
                <w:rFonts w:cstheme="majorHAnsi"/>
              </w:rPr>
            </w:pPr>
            <w:r w:rsidRPr="00F71ECE">
              <w:rPr>
                <w:rFonts w:cstheme="majorHAnsi"/>
              </w:rPr>
              <w:t>Files containing mature stomata</w:t>
            </w:r>
          </w:p>
        </w:tc>
        <w:tc>
          <w:tcPr>
            <w:tcW w:w="1134" w:type="dxa"/>
            <w:tcBorders>
              <w:top w:val="nil"/>
              <w:left w:val="nil"/>
              <w:bottom w:val="nil"/>
              <w:right w:val="nil"/>
            </w:tcBorders>
          </w:tcPr>
          <w:p w14:paraId="39C4F01F" w14:textId="77777777" w:rsidR="00083A71" w:rsidRPr="00F71ECE" w:rsidRDefault="00083A71" w:rsidP="009D3DC9">
            <w:pPr>
              <w:spacing w:line="240" w:lineRule="auto"/>
              <w:jc w:val="center"/>
              <w:rPr>
                <w:rFonts w:cstheme="majorHAnsi"/>
              </w:rPr>
            </w:pPr>
            <w:r w:rsidRPr="00F71ECE">
              <w:rPr>
                <w:rFonts w:cstheme="majorHAnsi"/>
              </w:rPr>
              <w:t xml:space="preserve">10.90 ±0.40 </w:t>
            </w:r>
            <w:r w:rsidRPr="00F71ECE">
              <w:rPr>
                <w:rFonts w:cstheme="majorHAnsi"/>
                <w:b/>
                <w:bCs/>
              </w:rPr>
              <w:t>a</w:t>
            </w:r>
          </w:p>
        </w:tc>
        <w:tc>
          <w:tcPr>
            <w:tcW w:w="1134" w:type="dxa"/>
            <w:tcBorders>
              <w:top w:val="nil"/>
              <w:left w:val="nil"/>
              <w:bottom w:val="nil"/>
              <w:right w:val="nil"/>
            </w:tcBorders>
          </w:tcPr>
          <w:p w14:paraId="533C99E5" w14:textId="77777777" w:rsidR="00083A71" w:rsidRPr="00F71ECE" w:rsidRDefault="00083A71" w:rsidP="009D3DC9">
            <w:pPr>
              <w:spacing w:line="240" w:lineRule="auto"/>
              <w:jc w:val="center"/>
              <w:rPr>
                <w:rFonts w:cstheme="majorHAnsi"/>
              </w:rPr>
            </w:pPr>
            <w:r w:rsidRPr="00F71ECE">
              <w:rPr>
                <w:rFonts w:cstheme="majorHAnsi"/>
              </w:rPr>
              <w:t xml:space="preserve">7.64 ±0.33 </w:t>
            </w:r>
            <w:r w:rsidRPr="00F71ECE">
              <w:rPr>
                <w:rFonts w:cstheme="majorHAnsi"/>
                <w:b/>
                <w:bCs/>
              </w:rPr>
              <w:t>b</w:t>
            </w:r>
          </w:p>
        </w:tc>
        <w:tc>
          <w:tcPr>
            <w:tcW w:w="1134" w:type="dxa"/>
            <w:tcBorders>
              <w:top w:val="nil"/>
              <w:left w:val="nil"/>
              <w:bottom w:val="nil"/>
              <w:right w:val="nil"/>
            </w:tcBorders>
          </w:tcPr>
          <w:p w14:paraId="56E8CEB7" w14:textId="77777777" w:rsidR="00083A71" w:rsidRPr="00F71ECE" w:rsidRDefault="00083A71" w:rsidP="009D3DC9">
            <w:pPr>
              <w:spacing w:line="240" w:lineRule="auto"/>
              <w:jc w:val="center"/>
              <w:rPr>
                <w:rFonts w:cstheme="majorHAnsi"/>
              </w:rPr>
            </w:pPr>
            <w:r w:rsidRPr="00F71ECE">
              <w:rPr>
                <w:rFonts w:cstheme="majorHAnsi"/>
              </w:rPr>
              <w:t xml:space="preserve">8.33 ±0.43 </w:t>
            </w:r>
            <w:r w:rsidRPr="00F71ECE">
              <w:rPr>
                <w:rFonts w:cstheme="majorHAnsi"/>
                <w:b/>
                <w:bCs/>
              </w:rPr>
              <w:t>b</w:t>
            </w:r>
          </w:p>
        </w:tc>
        <w:tc>
          <w:tcPr>
            <w:tcW w:w="1134" w:type="dxa"/>
            <w:tcBorders>
              <w:top w:val="nil"/>
              <w:left w:val="nil"/>
              <w:bottom w:val="nil"/>
              <w:right w:val="nil"/>
            </w:tcBorders>
          </w:tcPr>
          <w:p w14:paraId="3C4F2B3B" w14:textId="77777777" w:rsidR="00083A71" w:rsidRPr="00F71ECE" w:rsidRDefault="00083A71" w:rsidP="009D3DC9">
            <w:pPr>
              <w:spacing w:line="240" w:lineRule="auto"/>
              <w:jc w:val="center"/>
              <w:rPr>
                <w:rFonts w:cstheme="majorHAnsi"/>
              </w:rPr>
            </w:pPr>
            <w:r w:rsidRPr="00F71ECE">
              <w:rPr>
                <w:rFonts w:cstheme="majorHAnsi"/>
              </w:rPr>
              <w:t xml:space="preserve">10.56 ±0.46 </w:t>
            </w:r>
            <w:r w:rsidRPr="00F71ECE">
              <w:rPr>
                <w:rFonts w:cstheme="majorHAnsi"/>
                <w:b/>
                <w:bCs/>
              </w:rPr>
              <w:t>a</w:t>
            </w:r>
          </w:p>
        </w:tc>
        <w:tc>
          <w:tcPr>
            <w:tcW w:w="1134" w:type="dxa"/>
            <w:tcBorders>
              <w:top w:val="nil"/>
              <w:left w:val="nil"/>
              <w:bottom w:val="nil"/>
              <w:right w:val="nil"/>
            </w:tcBorders>
          </w:tcPr>
          <w:p w14:paraId="443A4DBA" w14:textId="77777777" w:rsidR="00083A71" w:rsidRPr="00F71ECE" w:rsidRDefault="00083A71" w:rsidP="009D3DC9">
            <w:pPr>
              <w:spacing w:line="240" w:lineRule="auto"/>
              <w:jc w:val="center"/>
              <w:rPr>
                <w:rFonts w:cstheme="majorHAnsi"/>
              </w:rPr>
            </w:pPr>
            <w:r w:rsidRPr="00F71ECE">
              <w:rPr>
                <w:rFonts w:cstheme="majorHAnsi"/>
              </w:rPr>
              <w:t xml:space="preserve">7.78 ±0.35 </w:t>
            </w:r>
            <w:r w:rsidRPr="00F71ECE">
              <w:rPr>
                <w:rFonts w:cstheme="majorHAnsi"/>
                <w:b/>
                <w:bCs/>
              </w:rPr>
              <w:t>b</w:t>
            </w:r>
          </w:p>
        </w:tc>
        <w:tc>
          <w:tcPr>
            <w:tcW w:w="1236" w:type="dxa"/>
            <w:tcBorders>
              <w:top w:val="nil"/>
              <w:left w:val="nil"/>
              <w:bottom w:val="nil"/>
              <w:right w:val="nil"/>
            </w:tcBorders>
          </w:tcPr>
          <w:p w14:paraId="0BC4A381" w14:textId="77777777" w:rsidR="00083A71" w:rsidRPr="00F71ECE" w:rsidRDefault="00083A71" w:rsidP="009D3DC9">
            <w:pPr>
              <w:spacing w:line="240" w:lineRule="auto"/>
              <w:jc w:val="center"/>
              <w:rPr>
                <w:rFonts w:cstheme="majorHAnsi"/>
              </w:rPr>
            </w:pPr>
            <w:r w:rsidRPr="00F71ECE">
              <w:rPr>
                <w:rFonts w:cstheme="majorHAnsi"/>
              </w:rPr>
              <w:t xml:space="preserve">7.50  ±0.46 </w:t>
            </w:r>
            <w:r w:rsidRPr="00F71ECE">
              <w:rPr>
                <w:rFonts w:cstheme="majorHAnsi"/>
                <w:b/>
                <w:bCs/>
              </w:rPr>
              <w:t>b</w:t>
            </w:r>
          </w:p>
        </w:tc>
      </w:tr>
      <w:tr w:rsidR="00083A71" w:rsidRPr="00F71ECE" w14:paraId="317ED757" w14:textId="77777777" w:rsidTr="009D3DC9">
        <w:trPr>
          <w:trHeight w:hRule="exact" w:val="737"/>
        </w:trPr>
        <w:tc>
          <w:tcPr>
            <w:tcW w:w="2269" w:type="dxa"/>
            <w:tcBorders>
              <w:top w:val="nil"/>
              <w:left w:val="nil"/>
              <w:right w:val="nil"/>
            </w:tcBorders>
          </w:tcPr>
          <w:p w14:paraId="3B96D613" w14:textId="77777777" w:rsidR="00083A71" w:rsidRPr="00F71ECE" w:rsidRDefault="00083A71" w:rsidP="009D3DC9">
            <w:pPr>
              <w:spacing w:line="240" w:lineRule="auto"/>
              <w:jc w:val="left"/>
              <w:rPr>
                <w:rFonts w:cstheme="majorHAnsi"/>
              </w:rPr>
            </w:pPr>
            <w:r w:rsidRPr="00F71ECE">
              <w:rPr>
                <w:rFonts w:cstheme="majorHAnsi"/>
              </w:rPr>
              <w:t>Files containing any stomatal lineage cells</w:t>
            </w:r>
          </w:p>
        </w:tc>
        <w:tc>
          <w:tcPr>
            <w:tcW w:w="1134" w:type="dxa"/>
            <w:tcBorders>
              <w:top w:val="nil"/>
              <w:left w:val="nil"/>
              <w:right w:val="nil"/>
            </w:tcBorders>
          </w:tcPr>
          <w:p w14:paraId="249F674D" w14:textId="77777777" w:rsidR="00083A71" w:rsidRPr="00F71ECE" w:rsidRDefault="00083A71" w:rsidP="009D3DC9">
            <w:pPr>
              <w:spacing w:line="240" w:lineRule="auto"/>
              <w:jc w:val="center"/>
              <w:rPr>
                <w:rFonts w:cstheme="majorHAnsi"/>
              </w:rPr>
            </w:pPr>
            <w:r w:rsidRPr="00F71ECE">
              <w:rPr>
                <w:rFonts w:cstheme="majorHAnsi"/>
              </w:rPr>
              <w:t xml:space="preserve">10.90 ±0.40 </w:t>
            </w:r>
            <w:r w:rsidRPr="00F71ECE">
              <w:rPr>
                <w:rFonts w:cstheme="majorHAnsi"/>
                <w:b/>
                <w:bCs/>
              </w:rPr>
              <w:t>ns</w:t>
            </w:r>
          </w:p>
        </w:tc>
        <w:tc>
          <w:tcPr>
            <w:tcW w:w="1134" w:type="dxa"/>
            <w:tcBorders>
              <w:top w:val="nil"/>
              <w:left w:val="nil"/>
              <w:right w:val="nil"/>
            </w:tcBorders>
          </w:tcPr>
          <w:p w14:paraId="124ACAFE" w14:textId="77777777" w:rsidR="00083A71" w:rsidRPr="00F71ECE" w:rsidRDefault="00083A71" w:rsidP="009D3DC9">
            <w:pPr>
              <w:spacing w:line="240" w:lineRule="auto"/>
              <w:jc w:val="center"/>
              <w:rPr>
                <w:rFonts w:cstheme="majorHAnsi"/>
              </w:rPr>
            </w:pPr>
            <w:r w:rsidRPr="00F71ECE">
              <w:rPr>
                <w:rFonts w:cstheme="majorHAnsi"/>
              </w:rPr>
              <w:t xml:space="preserve">10.56 ±0.46 </w:t>
            </w:r>
            <w:r w:rsidRPr="00F71ECE">
              <w:rPr>
                <w:rFonts w:cstheme="majorHAnsi"/>
                <w:b/>
                <w:bCs/>
              </w:rPr>
              <w:t>ns</w:t>
            </w:r>
          </w:p>
        </w:tc>
        <w:tc>
          <w:tcPr>
            <w:tcW w:w="1134" w:type="dxa"/>
            <w:tcBorders>
              <w:top w:val="nil"/>
              <w:left w:val="nil"/>
              <w:right w:val="nil"/>
            </w:tcBorders>
          </w:tcPr>
          <w:p w14:paraId="5A5A39D4" w14:textId="77777777" w:rsidR="00083A71" w:rsidRPr="00F71ECE" w:rsidRDefault="00083A71" w:rsidP="009D3DC9">
            <w:pPr>
              <w:spacing w:line="240" w:lineRule="auto"/>
              <w:jc w:val="center"/>
              <w:rPr>
                <w:rFonts w:cstheme="majorHAnsi"/>
              </w:rPr>
            </w:pPr>
            <w:r w:rsidRPr="00F71ECE">
              <w:rPr>
                <w:rFonts w:cstheme="majorHAnsi"/>
              </w:rPr>
              <w:t>9.78 ±0.41</w:t>
            </w:r>
            <w:r w:rsidRPr="00F71ECE">
              <w:rPr>
                <w:rFonts w:cstheme="majorHAnsi"/>
                <w:b/>
                <w:bCs/>
              </w:rPr>
              <w:t xml:space="preserve"> ns</w:t>
            </w:r>
          </w:p>
        </w:tc>
        <w:tc>
          <w:tcPr>
            <w:tcW w:w="1134" w:type="dxa"/>
            <w:tcBorders>
              <w:top w:val="nil"/>
              <w:left w:val="nil"/>
              <w:right w:val="nil"/>
            </w:tcBorders>
          </w:tcPr>
          <w:p w14:paraId="526965C3" w14:textId="77777777" w:rsidR="00083A71" w:rsidRPr="00F71ECE" w:rsidRDefault="00083A71" w:rsidP="009D3DC9">
            <w:pPr>
              <w:spacing w:line="240" w:lineRule="auto"/>
              <w:jc w:val="center"/>
              <w:rPr>
                <w:rFonts w:cstheme="majorHAnsi"/>
              </w:rPr>
            </w:pPr>
            <w:r w:rsidRPr="00F71ECE">
              <w:rPr>
                <w:rFonts w:cstheme="majorHAnsi"/>
              </w:rPr>
              <w:t>10.32 ±0.44</w:t>
            </w:r>
            <w:r w:rsidRPr="00F71ECE">
              <w:rPr>
                <w:rFonts w:cstheme="majorHAnsi"/>
                <w:b/>
                <w:bCs/>
              </w:rPr>
              <w:t xml:space="preserve"> ns</w:t>
            </w:r>
          </w:p>
        </w:tc>
        <w:tc>
          <w:tcPr>
            <w:tcW w:w="1134" w:type="dxa"/>
            <w:tcBorders>
              <w:top w:val="nil"/>
              <w:left w:val="nil"/>
              <w:right w:val="nil"/>
            </w:tcBorders>
          </w:tcPr>
          <w:p w14:paraId="3071CB53" w14:textId="77777777" w:rsidR="00083A71" w:rsidRPr="00F71ECE" w:rsidRDefault="00083A71" w:rsidP="009D3DC9">
            <w:pPr>
              <w:spacing w:line="240" w:lineRule="auto"/>
              <w:jc w:val="center"/>
              <w:rPr>
                <w:rFonts w:cstheme="majorHAnsi"/>
              </w:rPr>
            </w:pPr>
            <w:r w:rsidRPr="00F71ECE">
              <w:rPr>
                <w:rFonts w:cstheme="majorHAnsi"/>
              </w:rPr>
              <w:t>10.44 ±0.40</w:t>
            </w:r>
            <w:r w:rsidRPr="00F71ECE">
              <w:rPr>
                <w:rFonts w:cstheme="majorHAnsi"/>
                <w:b/>
                <w:bCs/>
              </w:rPr>
              <w:t xml:space="preserve"> ns</w:t>
            </w:r>
          </w:p>
        </w:tc>
        <w:tc>
          <w:tcPr>
            <w:tcW w:w="1236" w:type="dxa"/>
            <w:tcBorders>
              <w:top w:val="nil"/>
              <w:left w:val="nil"/>
              <w:right w:val="nil"/>
            </w:tcBorders>
          </w:tcPr>
          <w:p w14:paraId="1891EEB2" w14:textId="77777777" w:rsidR="00083A71" w:rsidRPr="00F71ECE" w:rsidRDefault="00083A71" w:rsidP="009D3DC9">
            <w:pPr>
              <w:spacing w:line="240" w:lineRule="auto"/>
              <w:jc w:val="center"/>
              <w:rPr>
                <w:rFonts w:cstheme="majorHAnsi"/>
              </w:rPr>
            </w:pPr>
            <w:r w:rsidRPr="00F71ECE">
              <w:rPr>
                <w:rFonts w:cstheme="majorHAnsi"/>
              </w:rPr>
              <w:t>9.93  ±0.47</w:t>
            </w:r>
            <w:r w:rsidRPr="00F71ECE">
              <w:rPr>
                <w:rFonts w:cstheme="majorHAnsi"/>
                <w:b/>
                <w:bCs/>
              </w:rPr>
              <w:t xml:space="preserve"> ns</w:t>
            </w:r>
          </w:p>
        </w:tc>
      </w:tr>
    </w:tbl>
    <w:bookmarkEnd w:id="61"/>
    <w:p w14:paraId="6A17F2AE" w14:textId="77777777" w:rsidR="00083A71" w:rsidRDefault="00083A71" w:rsidP="005D70D9">
      <w:r>
        <w:br/>
      </w:r>
    </w:p>
    <w:p w14:paraId="33C5E164" w14:textId="77777777" w:rsidR="00083A71" w:rsidRPr="00F71ECE" w:rsidRDefault="00083A71" w:rsidP="00083A71">
      <w:pPr>
        <w:ind w:firstLine="720"/>
      </w:pPr>
      <w:r w:rsidRPr="00F71ECE">
        <w:t>When viewing their epidermis, it became apparent that genotypes contain</w:t>
      </w:r>
      <w:r>
        <w:t>ing</w:t>
      </w:r>
      <w:r w:rsidRPr="00F71ECE">
        <w:t xml:space="preserve"> mutations within </w:t>
      </w:r>
      <w:r w:rsidRPr="00F71ECE">
        <w:rPr>
          <w:i/>
          <w:iCs/>
        </w:rPr>
        <w:t xml:space="preserve">Zmepfl9-1a </w:t>
      </w:r>
      <w:r w:rsidRPr="00F71ECE">
        <w:t>exhibited greater numbers of oval-shaped cells within stomatal cell files, in positions that you would expect to see a mature stoma (i.e. upholding the one-cell spacing rule). These smaller distinctive cells resemble guard mother cells (GMCs), which arise after cells undergo an asymmetric entry division. This suggests that they had initially gained stomatal lineage cell fate but were unable to progress past the GMC stage to form mature guard cells (GCs) and subsidiary cells (SCs).  Representative micrographs from a subset of the gene-edited genotypes are presented in Figure 4.1</w:t>
      </w:r>
      <w:r>
        <w:t>4</w:t>
      </w:r>
      <w:r w:rsidRPr="00F71ECE">
        <w:t xml:space="preserve">, with the </w:t>
      </w:r>
      <w:r>
        <w:t>yellow</w:t>
      </w:r>
      <w:r w:rsidRPr="00F71ECE">
        <w:t xml:space="preserve"> asterisks highlighting these arrested stomatal precursors (ASP).</w:t>
      </w:r>
    </w:p>
    <w:p w14:paraId="49648D8C" w14:textId="77777777" w:rsidR="00083A71" w:rsidRDefault="00083A71" w:rsidP="00083A71"/>
    <w:p w14:paraId="319713FE" w14:textId="77777777" w:rsidR="00083A71" w:rsidRDefault="00083A71" w:rsidP="00083A71"/>
    <w:p w14:paraId="0BE6D2D7" w14:textId="77777777" w:rsidR="005D70D9" w:rsidRDefault="005D70D9" w:rsidP="00083A71"/>
    <w:p w14:paraId="3133343C" w14:textId="77777777" w:rsidR="00083A71" w:rsidRDefault="00083A71" w:rsidP="00083A71"/>
    <w:p w14:paraId="1467A922" w14:textId="77777777" w:rsidR="00083A71" w:rsidRDefault="00083A71" w:rsidP="00083A71"/>
    <w:p w14:paraId="67D02DD4" w14:textId="77777777" w:rsidR="00083A71" w:rsidRDefault="00083A71" w:rsidP="00083A71"/>
    <w:p w14:paraId="387B0BDC" w14:textId="77777777" w:rsidR="00083A71" w:rsidRDefault="00083A71" w:rsidP="00083A71"/>
    <w:p w14:paraId="6382DBB3" w14:textId="77777777" w:rsidR="00083A71" w:rsidRDefault="00083A71" w:rsidP="00083A71"/>
    <w:p w14:paraId="2E3347A2" w14:textId="77777777" w:rsidR="00083A71" w:rsidRPr="00F71ECE" w:rsidRDefault="00083A71" w:rsidP="00083A71"/>
    <w:p w14:paraId="004FD105" w14:textId="77777777" w:rsidR="00083A71" w:rsidRPr="00F71ECE" w:rsidRDefault="00083A71" w:rsidP="00083A71"/>
    <w:p w14:paraId="11126504" w14:textId="77777777" w:rsidR="00083A71" w:rsidRPr="00F71ECE" w:rsidRDefault="00083A71" w:rsidP="00083A71">
      <w:pPr>
        <w:ind w:firstLine="720"/>
      </w:pPr>
      <w:r w:rsidRPr="00F71ECE">
        <w:rPr>
          <w:b/>
          <w:bCs/>
          <w:noProof/>
          <w:szCs w:val="21"/>
          <w:lang w:val="en-US" w:eastAsia="en-US"/>
        </w:rPr>
        <mc:AlternateContent>
          <mc:Choice Requires="wpg">
            <w:drawing>
              <wp:anchor distT="0" distB="0" distL="114300" distR="114300" simplePos="0" relativeHeight="251555840" behindDoc="0" locked="0" layoutInCell="1" allowOverlap="1" wp14:anchorId="2C7EE28D" wp14:editId="1AC617B0">
                <wp:simplePos x="0" y="0"/>
                <wp:positionH relativeFrom="margin">
                  <wp:posOffset>279400</wp:posOffset>
                </wp:positionH>
                <wp:positionV relativeFrom="margin">
                  <wp:posOffset>-63500</wp:posOffset>
                </wp:positionV>
                <wp:extent cx="4835525" cy="7783195"/>
                <wp:effectExtent l="0" t="0" r="0" b="8255"/>
                <wp:wrapNone/>
                <wp:docPr id="383" name="Group 383"/>
                <wp:cNvGraphicFramePr/>
                <a:graphic xmlns:a="http://schemas.openxmlformats.org/drawingml/2006/main">
                  <a:graphicData uri="http://schemas.microsoft.com/office/word/2010/wordprocessingGroup">
                    <wpg:wgp>
                      <wpg:cNvGrpSpPr/>
                      <wpg:grpSpPr>
                        <a:xfrm>
                          <a:off x="0" y="0"/>
                          <a:ext cx="4835525" cy="7783195"/>
                          <a:chOff x="0" y="-63500"/>
                          <a:chExt cx="4835525" cy="7783340"/>
                        </a:xfrm>
                      </wpg:grpSpPr>
                      <wpg:grpSp>
                        <wpg:cNvPr id="382" name="Group 382"/>
                        <wpg:cNvGrpSpPr/>
                        <wpg:grpSpPr>
                          <a:xfrm>
                            <a:off x="0" y="-63500"/>
                            <a:ext cx="4375785" cy="3820795"/>
                            <a:chOff x="0" y="-63500"/>
                            <a:chExt cx="4375785" cy="3820795"/>
                          </a:xfrm>
                        </wpg:grpSpPr>
                        <wpg:grpSp>
                          <wpg:cNvPr id="380" name="Group 380"/>
                          <wpg:cNvGrpSpPr/>
                          <wpg:grpSpPr>
                            <a:xfrm>
                              <a:off x="0" y="0"/>
                              <a:ext cx="2232660" cy="3757295"/>
                              <a:chOff x="0" y="0"/>
                              <a:chExt cx="2232660" cy="3757295"/>
                            </a:xfrm>
                          </wpg:grpSpPr>
                          <pic:pic xmlns:pic="http://schemas.openxmlformats.org/drawingml/2006/picture">
                            <pic:nvPicPr>
                              <pic:cNvPr id="361" name="Picture 361" descr="A picture containing text&#10;&#10;Description automatically generated"/>
                              <pic:cNvPicPr>
                                <a:picLocks noChangeAspect="1"/>
                              </pic:cNvPicPr>
                            </pic:nvPicPr>
                            <pic:blipFill rotWithShape="1">
                              <a:blip r:embed="rId192" cstate="print">
                                <a:extLst>
                                  <a:ext uri="{BEBA8EAE-BF5A-486C-A8C5-ECC9F3942E4B}">
                                    <a14:imgProps xmlns:a14="http://schemas.microsoft.com/office/drawing/2010/main">
                                      <a14:imgLayer r:embed="rId193">
                                        <a14:imgEffect>
                                          <a14:colorTemperature colorTemp="5300"/>
                                        </a14:imgEffect>
                                      </a14:imgLayer>
                                    </a14:imgProps>
                                  </a:ext>
                                  <a:ext uri="{28A0092B-C50C-407E-A947-70E740481C1C}">
                                    <a14:useLocalDpi xmlns:a14="http://schemas.microsoft.com/office/drawing/2010/main" val="0"/>
                                  </a:ext>
                                </a:extLst>
                              </a:blip>
                              <a:srcRect l="41834" t="9829" r="25627" b="12595"/>
                              <a:stretch/>
                            </pic:blipFill>
                            <pic:spPr bwMode="auto">
                              <a:xfrm>
                                <a:off x="323850" y="342900"/>
                                <a:ext cx="1908810" cy="34143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64" name="Text Box 2"/>
                            <wps:cNvSpPr txBox="1">
                              <a:spLocks noChangeArrowheads="1"/>
                            </wps:cNvSpPr>
                            <wps:spPr bwMode="auto">
                              <a:xfrm>
                                <a:off x="0" y="0"/>
                                <a:ext cx="1637665" cy="504190"/>
                              </a:xfrm>
                              <a:prstGeom prst="rect">
                                <a:avLst/>
                              </a:prstGeom>
                              <a:noFill/>
                              <a:ln w="9525">
                                <a:noFill/>
                                <a:miter lim="800000"/>
                                <a:headEnd/>
                                <a:tailEnd/>
                              </a:ln>
                            </wps:spPr>
                            <wps:txbx>
                              <w:txbxContent>
                                <w:p w14:paraId="5C33008C" w14:textId="77777777" w:rsidR="00135FA1" w:rsidRPr="005D1100" w:rsidRDefault="00135FA1" w:rsidP="00083A71">
                                  <w:pPr>
                                    <w:pStyle w:val="ListParagraph"/>
                                    <w:numPr>
                                      <w:ilvl w:val="0"/>
                                      <w:numId w:val="7"/>
                                    </w:numPr>
                                    <w:spacing w:before="0" w:after="160"/>
                                    <w:rPr>
                                      <w:rFonts w:asciiTheme="majorHAnsi" w:hAnsiTheme="majorHAnsi" w:cstheme="majorHAnsi"/>
                                      <w:b/>
                                      <w:bCs/>
                                      <w:sz w:val="28"/>
                                      <w:szCs w:val="28"/>
                                    </w:rPr>
                                  </w:pPr>
                                  <w:r w:rsidRPr="005D1100">
                                    <w:rPr>
                                      <w:rFonts w:asciiTheme="majorHAnsi" w:hAnsiTheme="majorHAnsi" w:cstheme="majorHAnsi"/>
                                      <w:b/>
                                      <w:bCs/>
                                      <w:sz w:val="28"/>
                                      <w:szCs w:val="28"/>
                                    </w:rPr>
                                    <w:t xml:space="preserve">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A188</w:t>
                                  </w:r>
                                </w:p>
                              </w:txbxContent>
                            </wps:txbx>
                            <wps:bodyPr rot="0" vert="horz" wrap="square" lIns="91440" tIns="45720" rIns="91440" bIns="45720" anchor="t" anchorCtr="0">
                              <a:noAutofit/>
                            </wps:bodyPr>
                          </wps:wsp>
                          <wps:wsp>
                            <wps:cNvPr id="370" name="Straight Connector 370"/>
                            <wps:cNvCnPr/>
                            <wps:spPr>
                              <a:xfrm>
                                <a:off x="1257300" y="3657600"/>
                                <a:ext cx="906315" cy="0"/>
                              </a:xfrm>
                              <a:prstGeom prst="line">
                                <a:avLst/>
                              </a:prstGeom>
                              <a:noFill/>
                              <a:ln w="28575" cap="flat" cmpd="sng" algn="ctr">
                                <a:solidFill>
                                  <a:sysClr val="window" lastClr="FFFFFF"/>
                                </a:solidFill>
                                <a:prstDash val="solid"/>
                                <a:miter lim="800000"/>
                              </a:ln>
                              <a:effectLst/>
                            </wps:spPr>
                            <wps:bodyPr/>
                          </wps:wsp>
                        </wpg:grpSp>
                        <wpg:grpSp>
                          <wpg:cNvPr id="381" name="Group 381"/>
                          <wpg:cNvGrpSpPr/>
                          <wpg:grpSpPr>
                            <a:xfrm>
                              <a:off x="1816100" y="-63500"/>
                              <a:ext cx="2559685" cy="3810635"/>
                              <a:chOff x="-165100" y="-76200"/>
                              <a:chExt cx="2559685" cy="3810635"/>
                            </a:xfrm>
                          </wpg:grpSpPr>
                          <wpg:grpSp>
                            <wpg:cNvPr id="379" name="Group 379"/>
                            <wpg:cNvGrpSpPr/>
                            <wpg:grpSpPr>
                              <a:xfrm>
                                <a:off x="-165100" y="-76200"/>
                                <a:ext cx="2559685" cy="3810635"/>
                                <a:chOff x="-165100" y="-76200"/>
                                <a:chExt cx="2559685" cy="3810635"/>
                              </a:xfrm>
                            </wpg:grpSpPr>
                            <pic:pic xmlns:pic="http://schemas.openxmlformats.org/drawingml/2006/picture">
                              <pic:nvPicPr>
                                <pic:cNvPr id="360" name="Picture 360" descr="A picture containing stone&#10;&#10;Description automatically generated"/>
                                <pic:cNvPicPr>
                                  <a:picLocks noChangeAspect="1"/>
                                </pic:cNvPicPr>
                              </pic:nvPicPr>
                              <pic:blipFill rotWithShape="1">
                                <a:blip r:embed="rId194" cstate="print">
                                  <a:extLst>
                                    <a:ext uri="{BEBA8EAE-BF5A-486C-A8C5-ECC9F3942E4B}">
                                      <a14:imgProps xmlns:a14="http://schemas.microsoft.com/office/drawing/2010/main">
                                        <a14:imgLayer r:embed="rId195">
                                          <a14:imgEffect>
                                            <a14:colorTemperature colorTemp="5300"/>
                                          </a14:imgEffect>
                                        </a14:imgLayer>
                                      </a14:imgProps>
                                    </a:ext>
                                    <a:ext uri="{28A0092B-C50C-407E-A947-70E740481C1C}">
                                      <a14:useLocalDpi xmlns:a14="http://schemas.microsoft.com/office/drawing/2010/main" val="0"/>
                                    </a:ext>
                                  </a:extLst>
                                </a:blip>
                                <a:srcRect l="39013" t="797" r="27859" b="18653"/>
                                <a:stretch/>
                              </pic:blipFill>
                              <pic:spPr bwMode="auto">
                                <a:xfrm flipH="1" flipV="1">
                                  <a:off x="527050" y="330200"/>
                                  <a:ext cx="1867535" cy="34042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66" name="Text Box 2"/>
                              <wps:cNvSpPr txBox="1">
                                <a:spLocks noChangeArrowheads="1"/>
                              </wps:cNvSpPr>
                              <wps:spPr bwMode="auto">
                                <a:xfrm>
                                  <a:off x="-165100" y="-76200"/>
                                  <a:ext cx="2434590" cy="504190"/>
                                </a:xfrm>
                                <a:prstGeom prst="rect">
                                  <a:avLst/>
                                </a:prstGeom>
                                <a:noFill/>
                                <a:ln w="9525">
                                  <a:noFill/>
                                  <a:miter lim="800000"/>
                                  <a:headEnd/>
                                  <a:tailEnd/>
                                </a:ln>
                              </wps:spPr>
                              <wps:txbx>
                                <w:txbxContent>
                                  <w:p w14:paraId="0B97D34B" w14:textId="77777777" w:rsidR="00135FA1" w:rsidRPr="005D1100" w:rsidRDefault="00135FA1" w:rsidP="00083A71">
                                    <w:pPr>
                                      <w:pStyle w:val="ListParagraph"/>
                                      <w:ind w:left="730"/>
                                      <w:rPr>
                                        <w:rFonts w:asciiTheme="majorHAnsi" w:hAnsiTheme="majorHAnsi" w:cstheme="majorHAnsi"/>
                                        <w:b/>
                                        <w:bCs/>
                                        <w:i/>
                                        <w:iCs/>
                                        <w:sz w:val="28"/>
                                        <w:szCs w:val="28"/>
                                      </w:rPr>
                                    </w:pPr>
                                    <w:r w:rsidRPr="005D1100">
                                      <w:rPr>
                                        <w:rFonts w:asciiTheme="majorHAnsi" w:hAnsiTheme="majorHAnsi" w:cstheme="majorHAnsi"/>
                                        <w:b/>
                                        <w:bCs/>
                                        <w:sz w:val="28"/>
                                        <w:szCs w:val="28"/>
                                      </w:rPr>
                                      <w:t xml:space="preserve">(b)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a </w:t>
                                    </w:r>
                                    <w:r w:rsidRPr="00182E3F">
                                      <w:rPr>
                                        <w:rFonts w:asciiTheme="majorHAnsi" w:hAnsiTheme="majorHAnsi" w:cstheme="majorHAnsi"/>
                                        <w:b/>
                                        <w:bCs/>
                                        <w:sz w:val="28"/>
                                        <w:szCs w:val="28"/>
                                      </w:rPr>
                                      <w:t>#2</w:t>
                                    </w:r>
                                  </w:p>
                                </w:txbxContent>
                              </wps:txbx>
                              <wps:bodyPr rot="0" vert="horz" wrap="square" lIns="91440" tIns="45720" rIns="91440" bIns="45720" anchor="t" anchorCtr="0">
                                <a:noAutofit/>
                              </wps:bodyPr>
                            </wps:wsp>
                            <wps:wsp>
                              <wps:cNvPr id="373" name="Text Box 2"/>
                              <wps:cNvSpPr txBox="1">
                                <a:spLocks noChangeArrowheads="1"/>
                              </wps:cNvSpPr>
                              <wps:spPr bwMode="auto">
                                <a:xfrm>
                                  <a:off x="1860550" y="1968500"/>
                                  <a:ext cx="438337" cy="473399"/>
                                </a:xfrm>
                                <a:prstGeom prst="rect">
                                  <a:avLst/>
                                </a:prstGeom>
                                <a:noFill/>
                                <a:ln w="9525">
                                  <a:noFill/>
                                  <a:miter lim="800000"/>
                                  <a:headEnd/>
                                  <a:tailEnd/>
                                </a:ln>
                              </wps:spPr>
                              <wps:txbx>
                                <w:txbxContent>
                                  <w:p w14:paraId="1C4B9ED7"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s:wsp>
                              <wps:cNvPr id="374" name="Text Box 2"/>
                              <wps:cNvSpPr txBox="1">
                                <a:spLocks noChangeArrowheads="1"/>
                              </wps:cNvSpPr>
                              <wps:spPr bwMode="auto">
                                <a:xfrm>
                                  <a:off x="1670050" y="412750"/>
                                  <a:ext cx="438337" cy="473399"/>
                                </a:xfrm>
                                <a:prstGeom prst="rect">
                                  <a:avLst/>
                                </a:prstGeom>
                                <a:noFill/>
                                <a:ln w="9525">
                                  <a:noFill/>
                                  <a:miter lim="800000"/>
                                  <a:headEnd/>
                                  <a:tailEnd/>
                                </a:ln>
                              </wps:spPr>
                              <wps:txbx>
                                <w:txbxContent>
                                  <w:p w14:paraId="16804315"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s:wsp>
                              <wps:cNvPr id="375" name="Text Box 2"/>
                              <wps:cNvSpPr txBox="1">
                                <a:spLocks noChangeArrowheads="1"/>
                              </wps:cNvSpPr>
                              <wps:spPr bwMode="auto">
                                <a:xfrm>
                                  <a:off x="622300" y="927100"/>
                                  <a:ext cx="438337" cy="473399"/>
                                </a:xfrm>
                                <a:prstGeom prst="rect">
                                  <a:avLst/>
                                </a:prstGeom>
                                <a:noFill/>
                                <a:ln w="9525">
                                  <a:noFill/>
                                  <a:miter lim="800000"/>
                                  <a:headEnd/>
                                  <a:tailEnd/>
                                </a:ln>
                              </wps:spPr>
                              <wps:txbx>
                                <w:txbxContent>
                                  <w:p w14:paraId="2536D655"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g:grpSp>
                          <wps:wsp>
                            <wps:cNvPr id="371" name="Straight Connector 371"/>
                            <wps:cNvCnPr/>
                            <wps:spPr>
                              <a:xfrm>
                                <a:off x="1428750" y="3644900"/>
                                <a:ext cx="906145" cy="0"/>
                              </a:xfrm>
                              <a:prstGeom prst="line">
                                <a:avLst/>
                              </a:prstGeom>
                              <a:noFill/>
                              <a:ln w="28575" cap="flat" cmpd="sng" algn="ctr">
                                <a:solidFill>
                                  <a:sysClr val="window" lastClr="FFFFFF"/>
                                </a:solidFill>
                                <a:prstDash val="solid"/>
                                <a:miter lim="800000"/>
                              </a:ln>
                              <a:effectLst/>
                            </wps:spPr>
                            <wps:bodyPr/>
                          </wps:wsp>
                        </wpg:grpSp>
                      </wpg:grpSp>
                      <wpg:grpSp>
                        <wpg:cNvPr id="378" name="Group 378"/>
                        <wpg:cNvGrpSpPr/>
                        <wpg:grpSpPr>
                          <a:xfrm>
                            <a:off x="260350" y="3816350"/>
                            <a:ext cx="4575175" cy="3903490"/>
                            <a:chOff x="0" y="-76200"/>
                            <a:chExt cx="4575175" cy="3903490"/>
                          </a:xfrm>
                        </wpg:grpSpPr>
                        <wpg:grpSp>
                          <wpg:cNvPr id="377" name="Group 377"/>
                          <wpg:cNvGrpSpPr/>
                          <wpg:grpSpPr>
                            <a:xfrm>
                              <a:off x="1555750" y="-76200"/>
                              <a:ext cx="3019425" cy="3903490"/>
                              <a:chOff x="-114300" y="-88900"/>
                              <a:chExt cx="3019425" cy="3903490"/>
                            </a:xfrm>
                          </wpg:grpSpPr>
                          <wpg:grpSp>
                            <wpg:cNvPr id="348" name="Group 348"/>
                            <wpg:cNvGrpSpPr/>
                            <wpg:grpSpPr>
                              <a:xfrm>
                                <a:off x="584200" y="321148"/>
                                <a:ext cx="1867535" cy="3493442"/>
                                <a:chOff x="1330291" y="-183634"/>
                                <a:chExt cx="1487979" cy="2872499"/>
                              </a:xfrm>
                            </wpg:grpSpPr>
                            <pic:pic xmlns:pic="http://schemas.openxmlformats.org/drawingml/2006/picture">
                              <pic:nvPicPr>
                                <pic:cNvPr id="343" name="Picture 343" descr="A picture containing stone&#10;&#10;Description automatically generated"/>
                                <pic:cNvPicPr>
                                  <a:picLocks noChangeAspect="1"/>
                                </pic:cNvPicPr>
                              </pic:nvPicPr>
                              <pic:blipFill rotWithShape="1">
                                <a:blip r:embed="rId196" cstate="print">
                                  <a:extLst>
                                    <a:ext uri="{BEBA8EAE-BF5A-486C-A8C5-ECC9F3942E4B}">
                                      <a14:imgProps xmlns:a14="http://schemas.microsoft.com/office/drawing/2010/main">
                                        <a14:imgLayer r:embed="rId197">
                                          <a14:imgEffect>
                                            <a14:colorTemperature colorTemp="5300"/>
                                          </a14:imgEffect>
                                        </a14:imgLayer>
                                      </a14:imgProps>
                                    </a:ext>
                                    <a:ext uri="{28A0092B-C50C-407E-A947-70E740481C1C}">
                                      <a14:useLocalDpi xmlns:a14="http://schemas.microsoft.com/office/drawing/2010/main" val="0"/>
                                    </a:ext>
                                  </a:extLst>
                                </a:blip>
                                <a:srcRect l="20505" t="-111" r="47617" b="18770"/>
                                <a:stretch/>
                              </pic:blipFill>
                              <pic:spPr bwMode="auto">
                                <a:xfrm>
                                  <a:off x="1330291" y="-183634"/>
                                  <a:ext cx="1487979" cy="284979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45" name="Text Box 2"/>
                              <wps:cNvSpPr txBox="1">
                                <a:spLocks noChangeArrowheads="1"/>
                              </wps:cNvSpPr>
                              <wps:spPr bwMode="auto">
                                <a:xfrm>
                                  <a:off x="2400579" y="2299610"/>
                                  <a:ext cx="349250" cy="389255"/>
                                </a:xfrm>
                                <a:prstGeom prst="rect">
                                  <a:avLst/>
                                </a:prstGeom>
                                <a:noFill/>
                                <a:ln w="9525">
                                  <a:noFill/>
                                  <a:miter lim="800000"/>
                                  <a:headEnd/>
                                  <a:tailEnd/>
                                </a:ln>
                              </wps:spPr>
                              <wps:txbx>
                                <w:txbxContent>
                                  <w:p w14:paraId="1C62586D"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s:wsp>
                              <wps:cNvPr id="346" name="Text Box 2"/>
                              <wps:cNvSpPr txBox="1">
                                <a:spLocks noChangeArrowheads="1"/>
                              </wps:cNvSpPr>
                              <wps:spPr bwMode="auto">
                                <a:xfrm>
                                  <a:off x="2366001" y="449384"/>
                                  <a:ext cx="349250" cy="389255"/>
                                </a:xfrm>
                                <a:prstGeom prst="rect">
                                  <a:avLst/>
                                </a:prstGeom>
                                <a:noFill/>
                                <a:ln w="9525">
                                  <a:noFill/>
                                  <a:miter lim="800000"/>
                                  <a:headEnd/>
                                  <a:tailEnd/>
                                </a:ln>
                              </wps:spPr>
                              <wps:txbx>
                                <w:txbxContent>
                                  <w:p w14:paraId="51491A41"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s:wsp>
                              <wps:cNvPr id="347" name="Text Box 2"/>
                              <wps:cNvSpPr txBox="1">
                                <a:spLocks noChangeArrowheads="1"/>
                              </wps:cNvSpPr>
                              <wps:spPr bwMode="auto">
                                <a:xfrm>
                                  <a:off x="1447267" y="139880"/>
                                  <a:ext cx="349250" cy="389255"/>
                                </a:xfrm>
                                <a:prstGeom prst="rect">
                                  <a:avLst/>
                                </a:prstGeom>
                                <a:noFill/>
                                <a:ln w="9525">
                                  <a:noFill/>
                                  <a:miter lim="800000"/>
                                  <a:headEnd/>
                                  <a:tailEnd/>
                                </a:ln>
                              </wps:spPr>
                              <wps:txbx>
                                <w:txbxContent>
                                  <w:p w14:paraId="7CE45DDA"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g:grpSp>
                          <wps:wsp>
                            <wps:cNvPr id="367" name="Text Box 2"/>
                            <wps:cNvSpPr txBox="1">
                              <a:spLocks noChangeArrowheads="1"/>
                            </wps:cNvSpPr>
                            <wps:spPr bwMode="auto">
                              <a:xfrm>
                                <a:off x="-114300" y="-88900"/>
                                <a:ext cx="3019425" cy="504190"/>
                              </a:xfrm>
                              <a:prstGeom prst="rect">
                                <a:avLst/>
                              </a:prstGeom>
                              <a:noFill/>
                              <a:ln w="9525">
                                <a:noFill/>
                                <a:miter lim="800000"/>
                                <a:headEnd/>
                                <a:tailEnd/>
                              </a:ln>
                            </wps:spPr>
                            <wps:txbx>
                              <w:txbxContent>
                                <w:p w14:paraId="4E13B2E7" w14:textId="77777777" w:rsidR="00135FA1" w:rsidRPr="005D1100" w:rsidRDefault="00135FA1" w:rsidP="00083A71">
                                  <w:pPr>
                                    <w:pStyle w:val="ListParagraph"/>
                                    <w:ind w:left="730"/>
                                    <w:rPr>
                                      <w:rFonts w:asciiTheme="majorHAnsi" w:hAnsiTheme="majorHAnsi" w:cstheme="majorHAnsi"/>
                                      <w:b/>
                                      <w:bCs/>
                                      <w:i/>
                                      <w:iCs/>
                                      <w:sz w:val="28"/>
                                      <w:szCs w:val="28"/>
                                    </w:rPr>
                                  </w:pPr>
                                  <w:r w:rsidRPr="005D1100">
                                    <w:rPr>
                                      <w:rFonts w:asciiTheme="majorHAnsi" w:hAnsiTheme="majorHAnsi" w:cstheme="majorHAnsi"/>
                                      <w:b/>
                                      <w:bCs/>
                                      <w:sz w:val="28"/>
                                      <w:szCs w:val="28"/>
                                    </w:rPr>
                                    <w:t xml:space="preserve">(d)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a;1b </w:t>
                                  </w:r>
                                  <w:r w:rsidRPr="00182E3F">
                                    <w:rPr>
                                      <w:rFonts w:asciiTheme="majorHAnsi" w:hAnsiTheme="majorHAnsi" w:cstheme="majorHAnsi"/>
                                      <w:b/>
                                      <w:bCs/>
                                      <w:sz w:val="28"/>
                                      <w:szCs w:val="28"/>
                                    </w:rPr>
                                    <w:t>#1</w:t>
                                  </w:r>
                                </w:p>
                              </w:txbxContent>
                            </wps:txbx>
                            <wps:bodyPr rot="0" vert="horz" wrap="square" lIns="91440" tIns="45720" rIns="91440" bIns="45720" anchor="t" anchorCtr="0">
                              <a:noAutofit/>
                            </wps:bodyPr>
                          </wps:wsp>
                          <wps:wsp>
                            <wps:cNvPr id="368" name="Straight Connector 368"/>
                            <wps:cNvCnPr/>
                            <wps:spPr>
                              <a:xfrm>
                                <a:off x="1485900" y="3695700"/>
                                <a:ext cx="906315" cy="0"/>
                              </a:xfrm>
                              <a:prstGeom prst="line">
                                <a:avLst/>
                              </a:prstGeom>
                              <a:noFill/>
                              <a:ln w="28575" cap="flat" cmpd="sng" algn="ctr">
                                <a:solidFill>
                                  <a:sysClr val="window" lastClr="FFFFFF"/>
                                </a:solidFill>
                                <a:prstDash val="solid"/>
                                <a:miter lim="800000"/>
                              </a:ln>
                              <a:effectLst/>
                            </wps:spPr>
                            <wps:bodyPr/>
                          </wps:wsp>
                        </wpg:grpSp>
                        <wpg:grpSp>
                          <wpg:cNvPr id="376" name="Group 376"/>
                          <wpg:cNvGrpSpPr/>
                          <wpg:grpSpPr>
                            <a:xfrm>
                              <a:off x="0" y="0"/>
                              <a:ext cx="2147570" cy="3808730"/>
                              <a:chOff x="0" y="0"/>
                              <a:chExt cx="2147570" cy="3808730"/>
                            </a:xfrm>
                          </wpg:grpSpPr>
                          <pic:pic xmlns:pic="http://schemas.openxmlformats.org/drawingml/2006/picture">
                            <pic:nvPicPr>
                              <pic:cNvPr id="362" name="Picture 362" descr="A picture containing text, building, stone, building material&#10;&#10;Description automatically generated"/>
                              <pic:cNvPicPr>
                                <a:picLocks noChangeAspect="1"/>
                              </pic:cNvPicPr>
                            </pic:nvPicPr>
                            <pic:blipFill rotWithShape="1">
                              <a:blip r:embed="rId198" cstate="print">
                                <a:extLst>
                                  <a:ext uri="{BEBA8EAE-BF5A-486C-A8C5-ECC9F3942E4B}">
                                    <a14:imgProps xmlns:a14="http://schemas.microsoft.com/office/drawing/2010/main">
                                      <a14:imgLayer r:embed="rId199">
                                        <a14:imgEffect>
                                          <a14:colorTemperature colorTemp="5300"/>
                                        </a14:imgEffect>
                                      </a14:imgLayer>
                                    </a14:imgProps>
                                  </a:ext>
                                  <a:ext uri="{28A0092B-C50C-407E-A947-70E740481C1C}">
                                    <a14:useLocalDpi xmlns:a14="http://schemas.microsoft.com/office/drawing/2010/main" val="0"/>
                                  </a:ext>
                                </a:extLst>
                              </a:blip>
                              <a:srcRect l="39720" t="9756" r="27781" b="11613"/>
                              <a:stretch/>
                            </pic:blipFill>
                            <pic:spPr bwMode="auto">
                              <a:xfrm>
                                <a:off x="57150" y="342900"/>
                                <a:ext cx="1910080" cy="34658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65" name="Text Box 2"/>
                            <wps:cNvSpPr txBox="1">
                              <a:spLocks noChangeArrowheads="1"/>
                            </wps:cNvSpPr>
                            <wps:spPr bwMode="auto">
                              <a:xfrm>
                                <a:off x="0" y="0"/>
                                <a:ext cx="2147570" cy="504190"/>
                              </a:xfrm>
                              <a:prstGeom prst="rect">
                                <a:avLst/>
                              </a:prstGeom>
                              <a:noFill/>
                              <a:ln w="9525">
                                <a:noFill/>
                                <a:miter lim="800000"/>
                                <a:headEnd/>
                                <a:tailEnd/>
                              </a:ln>
                            </wps:spPr>
                            <wps:txbx>
                              <w:txbxContent>
                                <w:p w14:paraId="2E996E24" w14:textId="77777777" w:rsidR="00135FA1" w:rsidRPr="005D1100" w:rsidRDefault="00135FA1" w:rsidP="00083A71">
                                  <w:pPr>
                                    <w:rPr>
                                      <w:rFonts w:asciiTheme="majorHAnsi" w:hAnsiTheme="majorHAnsi" w:cstheme="majorHAnsi"/>
                                      <w:b/>
                                      <w:bCs/>
                                      <w:i/>
                                      <w:iCs/>
                                      <w:sz w:val="28"/>
                                      <w:szCs w:val="28"/>
                                    </w:rPr>
                                  </w:pPr>
                                  <w:r w:rsidRPr="005D1100">
                                    <w:rPr>
                                      <w:rFonts w:asciiTheme="majorHAnsi" w:hAnsiTheme="majorHAnsi" w:cstheme="majorHAnsi"/>
                                      <w:b/>
                                      <w:bCs/>
                                      <w:sz w:val="28"/>
                                      <w:szCs w:val="28"/>
                                    </w:rPr>
                                    <w:t xml:space="preserve">(c)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b </w:t>
                                  </w:r>
                                  <w:r w:rsidRPr="005D1100">
                                    <w:rPr>
                                      <w:rFonts w:asciiTheme="majorHAnsi" w:hAnsiTheme="majorHAnsi" w:cstheme="majorHAnsi"/>
                                      <w:b/>
                                      <w:bCs/>
                                      <w:sz w:val="28"/>
                                      <w:szCs w:val="28"/>
                                    </w:rPr>
                                    <w:t>#1</w:t>
                                  </w:r>
                                </w:p>
                              </w:txbxContent>
                            </wps:txbx>
                            <wps:bodyPr rot="0" vert="horz" wrap="square" lIns="91440" tIns="45720" rIns="91440" bIns="45720" anchor="t" anchorCtr="0">
                              <a:noAutofit/>
                            </wps:bodyPr>
                          </wps:wsp>
                          <wps:wsp>
                            <wps:cNvPr id="369" name="Straight Connector 369"/>
                            <wps:cNvCnPr/>
                            <wps:spPr>
                              <a:xfrm>
                                <a:off x="965200" y="3721100"/>
                                <a:ext cx="906315" cy="0"/>
                              </a:xfrm>
                              <a:prstGeom prst="line">
                                <a:avLst/>
                              </a:prstGeom>
                              <a:noFill/>
                              <a:ln w="28575" cap="flat" cmpd="sng" algn="ctr">
                                <a:solidFill>
                                  <a:sysClr val="window" lastClr="FFFFFF"/>
                                </a:solidFill>
                                <a:prstDash val="solid"/>
                                <a:miter lim="800000"/>
                              </a:ln>
                              <a:effectLst/>
                            </wps:spPr>
                            <wps:bodyPr/>
                          </wps:wsp>
                          <wps:wsp>
                            <wps:cNvPr id="372" name="Text Box 2"/>
                            <wps:cNvSpPr txBox="1">
                              <a:spLocks noChangeArrowheads="1"/>
                            </wps:cNvSpPr>
                            <wps:spPr bwMode="auto">
                              <a:xfrm>
                                <a:off x="1308100" y="2038350"/>
                                <a:ext cx="438337" cy="473399"/>
                              </a:xfrm>
                              <a:prstGeom prst="rect">
                                <a:avLst/>
                              </a:prstGeom>
                              <a:noFill/>
                              <a:ln w="9525">
                                <a:noFill/>
                                <a:miter lim="800000"/>
                                <a:headEnd/>
                                <a:tailEnd/>
                              </a:ln>
                            </wps:spPr>
                            <wps:txbx>
                              <w:txbxContent>
                                <w:p w14:paraId="10148233"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C7EE28D" id="Group 383" o:spid="_x0000_s1326" style="position:absolute;left:0;text-align:left;margin-left:22pt;margin-top:-5pt;width:380.75pt;height:612.85pt;z-index:251555840;mso-position-horizontal-relative:margin;mso-position-vertical-relative:margin;mso-width-relative:margin;mso-height-relative:margin" coordorigin=",-635" coordsize="48355,7783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">
                <v:group id="Group 382" o:spid="_x0000_s1327" style="position:absolute;top:-635;width:43757;height:38207" coordorigin=",-635" coordsize="43757,38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group id="Group 380" o:spid="_x0000_s1328" style="position:absolute;width:22326;height:37572" coordsize="22326,37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Picture 361" o:spid="_x0000_s1329" type="#_x0000_t75" alt="A picture containing text&#10;&#10;Description automatically generated" style="position:absolute;left:3238;top:3429;width:19088;height:34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">
                      <v:imagedata r:id="rId200" o:title="A picture containing text&#10;&#10;Description automatically generated" croptop="6442f" cropbottom="8254f" cropleft="27416f" cropright="16795f"/>
                    </v:shape>
                    <v:shape id="_x0000_s1330" type="#_x0000_t202" style="position:absolute;width:16376;height:5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14:paraId="5C33008C" w14:textId="77777777" w:rsidR="00135FA1" w:rsidRPr="005D1100" w:rsidRDefault="00135FA1" w:rsidP="00083A71">
                            <w:pPr>
                              <w:pStyle w:val="ListParagraph"/>
                              <w:numPr>
                                <w:ilvl w:val="0"/>
                                <w:numId w:val="7"/>
                              </w:numPr>
                              <w:spacing w:before="0" w:after="160"/>
                              <w:rPr>
                                <w:rFonts w:asciiTheme="majorHAnsi" w:hAnsiTheme="majorHAnsi" w:cstheme="majorHAnsi"/>
                                <w:b/>
                                <w:bCs/>
                                <w:sz w:val="28"/>
                                <w:szCs w:val="28"/>
                              </w:rPr>
                            </w:pPr>
                            <w:r w:rsidRPr="005D1100">
                              <w:rPr>
                                <w:rFonts w:asciiTheme="majorHAnsi" w:hAnsiTheme="majorHAnsi" w:cstheme="majorHAnsi"/>
                                <w:b/>
                                <w:bCs/>
                                <w:sz w:val="28"/>
                                <w:szCs w:val="28"/>
                              </w:rPr>
                              <w:t xml:space="preserve">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A188</w:t>
                            </w:r>
                          </w:p>
                        </w:txbxContent>
                      </v:textbox>
                    </v:shape>
                    <v:line id="Straight Connector 370" o:spid="_x0000_s1331" style="position:absolute;visibility:visible;mso-wrap-style:square" from="12573,36576" to="21636,36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" strokecolor="window" strokeweight="2.25pt">
                      <v:stroke joinstyle="miter"/>
                    </v:line>
                  </v:group>
                  <v:group id="Group 381" o:spid="_x0000_s1332" style="position:absolute;left:18161;top:-635;width:25596;height:38106" coordorigin="-1651,-762" coordsize="25596,38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group id="Group 379" o:spid="_x0000_s1333" style="position:absolute;left:-1651;top:-762;width:25596;height:38106" coordorigin="-1651,-762" coordsize="25596,38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shape id="Picture 360" o:spid="_x0000_s1334" type="#_x0000_t75" alt="A picture containing stone&#10;&#10;Description automatically generated" style="position:absolute;left:5270;top:3302;width:18675;height:34042;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">
                        <v:imagedata r:id="rId201" o:title="A picture containing stone&#10;&#10;Description automatically generated" croptop="522f" cropbottom="12224f" cropleft="25568f" cropright="18258f"/>
                      </v:shape>
                      <v:shape id="_x0000_s1335" type="#_x0000_t202" style="position:absolute;left:-1651;top:-762;width:24345;height:5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14:paraId="0B97D34B" w14:textId="77777777" w:rsidR="00135FA1" w:rsidRPr="005D1100" w:rsidRDefault="00135FA1" w:rsidP="00083A71">
                              <w:pPr>
                                <w:pStyle w:val="ListParagraph"/>
                                <w:ind w:left="730"/>
                                <w:rPr>
                                  <w:rFonts w:asciiTheme="majorHAnsi" w:hAnsiTheme="majorHAnsi" w:cstheme="majorHAnsi"/>
                                  <w:b/>
                                  <w:bCs/>
                                  <w:i/>
                                  <w:iCs/>
                                  <w:sz w:val="28"/>
                                  <w:szCs w:val="28"/>
                                </w:rPr>
                              </w:pPr>
                              <w:r w:rsidRPr="005D1100">
                                <w:rPr>
                                  <w:rFonts w:asciiTheme="majorHAnsi" w:hAnsiTheme="majorHAnsi" w:cstheme="majorHAnsi"/>
                                  <w:b/>
                                  <w:bCs/>
                                  <w:sz w:val="28"/>
                                  <w:szCs w:val="28"/>
                                </w:rPr>
                                <w:t xml:space="preserve">(b)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a </w:t>
                              </w:r>
                              <w:r w:rsidRPr="00182E3F">
                                <w:rPr>
                                  <w:rFonts w:asciiTheme="majorHAnsi" w:hAnsiTheme="majorHAnsi" w:cstheme="majorHAnsi"/>
                                  <w:b/>
                                  <w:bCs/>
                                  <w:sz w:val="28"/>
                                  <w:szCs w:val="28"/>
                                </w:rPr>
                                <w:t>#2</w:t>
                              </w:r>
                            </w:p>
                          </w:txbxContent>
                        </v:textbox>
                      </v:shape>
                      <v:shape id="_x0000_s1336" type="#_x0000_t202" style="position:absolute;left:18605;top:19685;width:4383;height:4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1C4B9ED7"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shape id="_x0000_s1337" type="#_x0000_t202" style="position:absolute;left:16700;top:4127;width:4383;height:4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" filled="f" stroked="f">
                        <v:textbox>
                          <w:txbxContent>
                            <w:p w14:paraId="16804315"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shape id="_x0000_s1338" type="#_x0000_t202" style="position:absolute;left:6223;top:9271;width:4383;height:4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" filled="f" stroked="f">
                        <v:textbox>
                          <w:txbxContent>
                            <w:p w14:paraId="2536D655"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group>
                    <v:line id="Straight Connector 371" o:spid="_x0000_s1339" style="position:absolute;visibility:visible;mso-wrap-style:square" from="14287,36449" to="23348,36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" strokecolor="window" strokeweight="2.25pt">
                      <v:stroke joinstyle="miter"/>
                    </v:line>
                  </v:group>
                </v:group>
                <v:group id="Group 378" o:spid="_x0000_s1340" style="position:absolute;left:2603;top:38163;width:45752;height:39035" coordorigin=",-762" coordsize="45751,39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341" style="position:absolute;left:15557;top:-762;width:30194;height:39034" coordorigin="-1143,-889" coordsize="30194,39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oup 348" o:spid="_x0000_s1342" style="position:absolute;left:5842;top:3211;width:18675;height:34934" coordorigin="13302,-1836" coordsize="14879,2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Picture 343" o:spid="_x0000_s1343" type="#_x0000_t75" alt="A picture containing stone&#10;&#10;Description automatically generated" style="position:absolute;left:13302;top:-1836;width:14880;height:28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">
                        <v:imagedata r:id="rId202" o:title="A picture containing stone&#10;&#10;Description automatically generated" croptop="-73f" cropbottom="12301f" cropleft="13438f" cropright="31206f"/>
                      </v:shape>
                      <v:shape id="_x0000_s1344" type="#_x0000_t202" style="position:absolute;left:24005;top:22996;width:3493;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" filled="f" stroked="f">
                        <v:textbox>
                          <w:txbxContent>
                            <w:p w14:paraId="1C62586D"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shape id="_x0000_s1345" type="#_x0000_t202" style="position:absolute;left:23660;top:4493;width:3492;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" filled="f" stroked="f">
                        <v:textbox>
                          <w:txbxContent>
                            <w:p w14:paraId="51491A41"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shape id="_x0000_s1346" type="#_x0000_t202" style="position:absolute;left:14472;top:1398;width:3493;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CE45DDA"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group>
                    <v:shape id="_x0000_s1347" type="#_x0000_t202" style="position:absolute;left:-1143;top:-889;width:30194;height:5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w:txbxContent>
                          <w:p w14:paraId="4E13B2E7" w14:textId="77777777" w:rsidR="00135FA1" w:rsidRPr="005D1100" w:rsidRDefault="00135FA1" w:rsidP="00083A71">
                            <w:pPr>
                              <w:pStyle w:val="ListParagraph"/>
                              <w:ind w:left="730"/>
                              <w:rPr>
                                <w:rFonts w:asciiTheme="majorHAnsi" w:hAnsiTheme="majorHAnsi" w:cstheme="majorHAnsi"/>
                                <w:b/>
                                <w:bCs/>
                                <w:i/>
                                <w:iCs/>
                                <w:sz w:val="28"/>
                                <w:szCs w:val="28"/>
                              </w:rPr>
                            </w:pPr>
                            <w:r w:rsidRPr="005D1100">
                              <w:rPr>
                                <w:rFonts w:asciiTheme="majorHAnsi" w:hAnsiTheme="majorHAnsi" w:cstheme="majorHAnsi"/>
                                <w:b/>
                                <w:bCs/>
                                <w:sz w:val="28"/>
                                <w:szCs w:val="28"/>
                              </w:rPr>
                              <w:t xml:space="preserve">(d)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a;1b </w:t>
                            </w:r>
                            <w:r w:rsidRPr="00182E3F">
                              <w:rPr>
                                <w:rFonts w:asciiTheme="majorHAnsi" w:hAnsiTheme="majorHAnsi" w:cstheme="majorHAnsi"/>
                                <w:b/>
                                <w:bCs/>
                                <w:sz w:val="28"/>
                                <w:szCs w:val="28"/>
                              </w:rPr>
                              <w:t>#1</w:t>
                            </w:r>
                          </w:p>
                        </w:txbxContent>
                      </v:textbox>
                    </v:shape>
                    <v:line id="Straight Connector 368" o:spid="_x0000_s1348" style="position:absolute;visibility:visible;mso-wrap-style:square" from="14859,36957" to="23922,36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" strokecolor="window" strokeweight="2.25pt">
                      <v:stroke joinstyle="miter"/>
                    </v:line>
                  </v:group>
                  <v:group id="Group 376" o:spid="_x0000_s1349" style="position:absolute;width:21475;height:38087" coordsize="21475,38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Picture 362" o:spid="_x0000_s1350" type="#_x0000_t75" alt="A picture containing text, building, stone, building material&#10;&#10;Description automatically generated" style="position:absolute;left:571;top:3429;width:19101;height:34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">
                      <v:imagedata r:id="rId203" o:title="A picture containing text, building, stone, building material&#10;&#10;Description automatically generated" croptop="6394f" cropbottom="7611f" cropleft="26031f" cropright="18207f"/>
                    </v:shape>
                    <v:shape id="_x0000_s1351" type="#_x0000_t202" style="position:absolute;width:21475;height:5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2E996E24" w14:textId="77777777" w:rsidR="00135FA1" w:rsidRPr="005D1100" w:rsidRDefault="00135FA1" w:rsidP="00083A71">
                            <w:pPr>
                              <w:rPr>
                                <w:rFonts w:asciiTheme="majorHAnsi" w:hAnsiTheme="majorHAnsi" w:cstheme="majorHAnsi"/>
                                <w:b/>
                                <w:bCs/>
                                <w:i/>
                                <w:iCs/>
                                <w:sz w:val="28"/>
                                <w:szCs w:val="28"/>
                              </w:rPr>
                            </w:pPr>
                            <w:r w:rsidRPr="005D1100">
                              <w:rPr>
                                <w:rFonts w:asciiTheme="majorHAnsi" w:hAnsiTheme="majorHAnsi" w:cstheme="majorHAnsi"/>
                                <w:b/>
                                <w:bCs/>
                                <w:sz w:val="28"/>
                                <w:szCs w:val="28"/>
                              </w:rPr>
                              <w:t xml:space="preserve">(c)  </w:t>
                            </w:r>
                            <w:r>
                              <w:rPr>
                                <w:rFonts w:asciiTheme="majorHAnsi" w:hAnsiTheme="majorHAnsi" w:cstheme="majorHAnsi"/>
                                <w:b/>
                                <w:bCs/>
                                <w:sz w:val="28"/>
                                <w:szCs w:val="28"/>
                              </w:rPr>
                              <w:t xml:space="preserve">  </w:t>
                            </w:r>
                            <w:r w:rsidRPr="005D1100">
                              <w:rPr>
                                <w:rFonts w:asciiTheme="majorHAnsi" w:hAnsiTheme="majorHAnsi" w:cstheme="majorHAnsi"/>
                                <w:b/>
                                <w:bCs/>
                                <w:sz w:val="28"/>
                                <w:szCs w:val="28"/>
                              </w:rPr>
                              <w:t xml:space="preserve">  </w:t>
                            </w:r>
                            <w:r w:rsidRPr="005D1100">
                              <w:rPr>
                                <w:rFonts w:asciiTheme="majorHAnsi" w:hAnsiTheme="majorHAnsi" w:cstheme="majorHAnsi"/>
                                <w:b/>
                                <w:bCs/>
                                <w:i/>
                                <w:iCs/>
                                <w:sz w:val="28"/>
                                <w:szCs w:val="28"/>
                              </w:rPr>
                              <w:t xml:space="preserve">Zmepfl9-1b </w:t>
                            </w:r>
                            <w:r w:rsidRPr="005D1100">
                              <w:rPr>
                                <w:rFonts w:asciiTheme="majorHAnsi" w:hAnsiTheme="majorHAnsi" w:cstheme="majorHAnsi"/>
                                <w:b/>
                                <w:bCs/>
                                <w:sz w:val="28"/>
                                <w:szCs w:val="28"/>
                              </w:rPr>
                              <w:t>#1</w:t>
                            </w:r>
                          </w:p>
                        </w:txbxContent>
                      </v:textbox>
                    </v:shape>
                    <v:line id="Straight Connector 369" o:spid="_x0000_s1352" style="position:absolute;visibility:visible;mso-wrap-style:square" from="9652,37211" to="18715,37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" strokecolor="window" strokeweight="2.25pt">
                      <v:stroke joinstyle="miter"/>
                    </v:line>
                    <v:shape id="_x0000_s1353" type="#_x0000_t202" style="position:absolute;left:13081;top:20383;width:4383;height:4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10148233" w14:textId="77777777" w:rsidR="00135FA1" w:rsidRPr="0033099E" w:rsidRDefault="00135FA1" w:rsidP="00083A71">
                            <w:pPr>
                              <w:rPr>
                                <w:rFonts w:asciiTheme="majorHAnsi" w:hAnsiTheme="majorHAnsi" w:cstheme="majorHAnsi"/>
                                <w:color w:val="FFFF00"/>
                                <w:sz w:val="56"/>
                                <w:szCs w:val="56"/>
                              </w:rPr>
                            </w:pPr>
                            <w:r w:rsidRPr="0033099E">
                              <w:rPr>
                                <w:rFonts w:asciiTheme="majorHAnsi" w:hAnsiTheme="majorHAnsi" w:cstheme="majorHAnsi"/>
                                <w:color w:val="FFFF00"/>
                                <w:sz w:val="56"/>
                                <w:szCs w:val="56"/>
                              </w:rPr>
                              <w:t>*</w:t>
                            </w:r>
                          </w:p>
                        </w:txbxContent>
                      </v:textbox>
                    </v:shape>
                  </v:group>
                </v:group>
                <w10:wrap anchorx="margin" anchory="margin"/>
              </v:group>
            </w:pict>
          </mc:Fallback>
        </mc:AlternateContent>
      </w:r>
    </w:p>
    <w:p w14:paraId="09BA06C7" w14:textId="77777777" w:rsidR="00083A71" w:rsidRPr="00F71ECE" w:rsidRDefault="00083A71" w:rsidP="00083A71">
      <w:pPr>
        <w:ind w:firstLine="720"/>
      </w:pPr>
    </w:p>
    <w:p w14:paraId="40A2A43D" w14:textId="77777777" w:rsidR="00083A71" w:rsidRPr="00F71ECE" w:rsidRDefault="00083A71" w:rsidP="00083A71"/>
    <w:p w14:paraId="3A83A10B" w14:textId="77777777" w:rsidR="00083A71" w:rsidRPr="00F71ECE" w:rsidRDefault="00083A71" w:rsidP="00083A71">
      <w:pPr>
        <w:ind w:firstLine="720"/>
      </w:pPr>
    </w:p>
    <w:p w14:paraId="66C5E9BA" w14:textId="77777777" w:rsidR="00083A71" w:rsidRPr="00F71ECE" w:rsidRDefault="00083A71" w:rsidP="00083A71">
      <w:pPr>
        <w:ind w:firstLine="720"/>
      </w:pPr>
    </w:p>
    <w:p w14:paraId="51A47064" w14:textId="77777777" w:rsidR="00083A71" w:rsidRPr="00F71ECE" w:rsidRDefault="00083A71" w:rsidP="00083A71">
      <w:pPr>
        <w:ind w:firstLine="720"/>
      </w:pPr>
    </w:p>
    <w:p w14:paraId="2C7894C8" w14:textId="77777777" w:rsidR="00083A71" w:rsidRPr="00F71ECE" w:rsidRDefault="00083A71" w:rsidP="00083A71">
      <w:pPr>
        <w:ind w:firstLine="720"/>
      </w:pPr>
    </w:p>
    <w:p w14:paraId="28F07813" w14:textId="77777777" w:rsidR="00083A71" w:rsidRPr="00F71ECE" w:rsidRDefault="00083A71" w:rsidP="00083A71">
      <w:pPr>
        <w:ind w:firstLine="720"/>
      </w:pPr>
    </w:p>
    <w:p w14:paraId="2C3B4C51" w14:textId="77777777" w:rsidR="00083A71" w:rsidRPr="00F71ECE" w:rsidRDefault="00083A71" w:rsidP="00083A71">
      <w:pPr>
        <w:ind w:firstLine="720"/>
      </w:pPr>
    </w:p>
    <w:p w14:paraId="79EB89FA" w14:textId="77777777" w:rsidR="00083A71" w:rsidRPr="00F71ECE" w:rsidRDefault="00083A71" w:rsidP="00083A71">
      <w:pPr>
        <w:ind w:firstLine="720"/>
      </w:pPr>
    </w:p>
    <w:p w14:paraId="5C1931C2" w14:textId="77777777" w:rsidR="00083A71" w:rsidRPr="00F71ECE" w:rsidRDefault="00083A71" w:rsidP="00083A71">
      <w:pPr>
        <w:ind w:firstLine="720"/>
      </w:pPr>
    </w:p>
    <w:p w14:paraId="4D96B5B8" w14:textId="77777777" w:rsidR="00083A71" w:rsidRPr="00F71ECE" w:rsidRDefault="00083A71" w:rsidP="00083A71">
      <w:pPr>
        <w:ind w:firstLine="720"/>
      </w:pPr>
    </w:p>
    <w:p w14:paraId="29C6304F" w14:textId="77777777" w:rsidR="00083A71" w:rsidRPr="00F71ECE" w:rsidRDefault="00083A71" w:rsidP="00083A71">
      <w:pPr>
        <w:spacing w:after="0" w:line="276" w:lineRule="auto"/>
        <w:rPr>
          <w:b/>
          <w:bCs/>
          <w:sz w:val="21"/>
        </w:rPr>
      </w:pPr>
    </w:p>
    <w:p w14:paraId="3337FFB9" w14:textId="77777777" w:rsidR="00083A71" w:rsidRDefault="00083A71" w:rsidP="00083A71">
      <w:pPr>
        <w:spacing w:after="0" w:line="276" w:lineRule="auto"/>
        <w:rPr>
          <w:b/>
          <w:bCs/>
          <w:sz w:val="21"/>
        </w:rPr>
      </w:pPr>
      <w:bookmarkStart w:id="63" w:name="_Hlk138970794"/>
    </w:p>
    <w:p w14:paraId="065A1874" w14:textId="77777777" w:rsidR="00083A71" w:rsidRDefault="00083A71" w:rsidP="00083A71">
      <w:pPr>
        <w:spacing w:after="0" w:line="276" w:lineRule="auto"/>
        <w:rPr>
          <w:b/>
          <w:bCs/>
          <w:sz w:val="21"/>
        </w:rPr>
      </w:pPr>
    </w:p>
    <w:p w14:paraId="4968CF1D" w14:textId="77777777" w:rsidR="00083A71" w:rsidRDefault="00083A71" w:rsidP="00083A71">
      <w:pPr>
        <w:spacing w:after="0" w:line="276" w:lineRule="auto"/>
        <w:rPr>
          <w:b/>
          <w:bCs/>
          <w:sz w:val="21"/>
        </w:rPr>
      </w:pPr>
    </w:p>
    <w:p w14:paraId="54DE757C" w14:textId="77777777" w:rsidR="00083A71" w:rsidRDefault="00083A71" w:rsidP="00083A71">
      <w:pPr>
        <w:spacing w:after="0" w:line="276" w:lineRule="auto"/>
        <w:rPr>
          <w:b/>
          <w:bCs/>
          <w:sz w:val="21"/>
        </w:rPr>
      </w:pPr>
    </w:p>
    <w:p w14:paraId="754DE9BD" w14:textId="77777777" w:rsidR="00083A71" w:rsidRPr="00F71ECE" w:rsidRDefault="00083A71" w:rsidP="00083A71">
      <w:pPr>
        <w:spacing w:after="0" w:line="276" w:lineRule="auto"/>
        <w:rPr>
          <w:sz w:val="21"/>
        </w:rPr>
      </w:pPr>
      <w:r w:rsidRPr="00F71ECE">
        <w:rPr>
          <w:b/>
          <w:bCs/>
          <w:sz w:val="21"/>
        </w:rPr>
        <w:t>Figure 4.1</w:t>
      </w:r>
      <w:r>
        <w:rPr>
          <w:b/>
          <w:bCs/>
          <w:sz w:val="21"/>
        </w:rPr>
        <w:t>4</w:t>
      </w:r>
      <w:r w:rsidRPr="00F71ECE">
        <w:rPr>
          <w:b/>
          <w:bCs/>
          <w:sz w:val="21"/>
        </w:rPr>
        <w:t xml:space="preserve">. Micrographs of a subset of maize </w:t>
      </w:r>
      <w:r>
        <w:rPr>
          <w:b/>
          <w:bCs/>
          <w:i/>
          <w:iCs/>
          <w:sz w:val="21"/>
        </w:rPr>
        <w:t>Z</w:t>
      </w:r>
      <w:r w:rsidRPr="00F71ECE">
        <w:rPr>
          <w:b/>
          <w:bCs/>
          <w:i/>
          <w:iCs/>
          <w:sz w:val="21"/>
        </w:rPr>
        <w:t xml:space="preserve">mepfl9 </w:t>
      </w:r>
      <w:r w:rsidRPr="00F71ECE">
        <w:rPr>
          <w:b/>
          <w:bCs/>
          <w:sz w:val="21"/>
        </w:rPr>
        <w:t>knockout lines.</w:t>
      </w:r>
      <w:bookmarkEnd w:id="63"/>
      <w:r w:rsidRPr="00F71ECE">
        <w:rPr>
          <w:b/>
          <w:bCs/>
          <w:sz w:val="21"/>
        </w:rPr>
        <w:t xml:space="preserve"> </w:t>
      </w:r>
      <w:r w:rsidRPr="00F71ECE">
        <w:rPr>
          <w:sz w:val="21"/>
        </w:rPr>
        <w:t>Representative images taken from nail varnish impressions of the abaxial leaf 6 epidermis from a subset of gene-edited lines and A188 control</w:t>
      </w:r>
      <w:r>
        <w:rPr>
          <w:sz w:val="21"/>
        </w:rPr>
        <w:t xml:space="preserve"> </w:t>
      </w:r>
      <w:r w:rsidRPr="00F71ECE">
        <w:rPr>
          <w:sz w:val="21"/>
        </w:rPr>
        <w:t xml:space="preserve">and imaged by </w:t>
      </w:r>
      <w:r>
        <w:rPr>
          <w:sz w:val="21"/>
        </w:rPr>
        <w:t xml:space="preserve">bright-field </w:t>
      </w:r>
      <w:r w:rsidRPr="00F71ECE">
        <w:rPr>
          <w:sz w:val="21"/>
        </w:rPr>
        <w:t xml:space="preserve">microscopy at 20X magnification. White bar in bottom right of image represents 100µm scale. </w:t>
      </w:r>
      <w:r>
        <w:rPr>
          <w:sz w:val="21"/>
        </w:rPr>
        <w:t>Yellow</w:t>
      </w:r>
      <w:r w:rsidRPr="00F71ECE">
        <w:rPr>
          <w:sz w:val="21"/>
        </w:rPr>
        <w:t xml:space="preserve"> asterisks indicate arrested stomatal precursors (ASP).</w:t>
      </w:r>
    </w:p>
    <w:p w14:paraId="490CF3BE" w14:textId="77777777" w:rsidR="00083A71" w:rsidRPr="00F71ECE" w:rsidRDefault="00083A71" w:rsidP="00083A71">
      <w:pPr>
        <w:ind w:firstLine="720"/>
      </w:pPr>
      <w:r w:rsidRPr="00F71ECE">
        <w:lastRenderedPageBreak/>
        <w:t xml:space="preserve">Whilst occasionally present in the epidermis of A188 controls, all of the single </w:t>
      </w:r>
      <w:r w:rsidRPr="00F71ECE">
        <w:rPr>
          <w:i/>
          <w:iCs/>
        </w:rPr>
        <w:t>Zmepfl9-1a</w:t>
      </w:r>
      <w:r w:rsidRPr="00F71ECE">
        <w:t xml:space="preserve"> knockout and double knockout lines had significantly more ASP cells in comparison (Figure 4.12, Table 4.1). Of these, line </w:t>
      </w:r>
      <w:r w:rsidRPr="00F71ECE">
        <w:rPr>
          <w:i/>
          <w:iCs/>
        </w:rPr>
        <w:t xml:space="preserve">Zmepfl9-1a </w:t>
      </w:r>
      <w:r w:rsidRPr="00F71ECE">
        <w:t xml:space="preserve">#2 exhibited the most, with equal numbers of stomata and ASP cells (Table 4.1). However, these four genotypes still had a significantly lower total number of cells that have at some point gained stomatal lineage fate (i.e. mature stomata plus ASP) compared to A188. This implies that </w:t>
      </w:r>
      <w:r w:rsidRPr="00F71ECE">
        <w:rPr>
          <w:i/>
          <w:iCs/>
        </w:rPr>
        <w:t xml:space="preserve">ZmEPFL9-1a </w:t>
      </w:r>
      <w:r w:rsidRPr="00F71ECE">
        <w:t xml:space="preserve">is involved in regulating both the initiation of cells into the stomatal lineage, and their progression from GMC status.  In the single </w:t>
      </w:r>
      <w:r w:rsidRPr="00F71ECE">
        <w:rPr>
          <w:i/>
          <w:iCs/>
        </w:rPr>
        <w:t xml:space="preserve">Zmepfl9-1b </w:t>
      </w:r>
      <w:r w:rsidRPr="00F71ECE">
        <w:t xml:space="preserve">knockout line, there was a slight increase in the presence of ASP cells within the epidermis, and a slight decrease in the total stomatal lineage cells and stomatal index, however, neither of these were significantly different to A188 (Figure 4.12, Table 4.1). This could possibly suggest a very minor role of </w:t>
      </w:r>
      <w:r w:rsidRPr="00F71ECE">
        <w:rPr>
          <w:i/>
          <w:iCs/>
        </w:rPr>
        <w:t xml:space="preserve">ZmEPFL9-1b </w:t>
      </w:r>
      <w:r w:rsidRPr="00F71ECE">
        <w:t>as a positive regulator of maize leaf 6 stomatal development.</w:t>
      </w:r>
    </w:p>
    <w:p w14:paraId="10EF9213" w14:textId="77777777" w:rsidR="00083A71" w:rsidRDefault="00083A71" w:rsidP="00083A71">
      <w:r w:rsidRPr="00F71ECE">
        <w:tab/>
        <w:t xml:space="preserve">There was also a significant decrease in the number of cell files containing mature stomata within the measured area of epidermis for genotypes containing mutations in </w:t>
      </w:r>
      <w:r w:rsidRPr="00F71ECE">
        <w:rPr>
          <w:i/>
          <w:iCs/>
        </w:rPr>
        <w:t>Zmepfl9-1a</w:t>
      </w:r>
      <w:r w:rsidRPr="00F71ECE">
        <w:t xml:space="preserve">; however, when including cell files that contain ASP cells too, there were no significant differences, suggesting that </w:t>
      </w:r>
      <w:r w:rsidRPr="00F71ECE">
        <w:rPr>
          <w:i/>
          <w:iCs/>
        </w:rPr>
        <w:t xml:space="preserve">Zmepfl9-1a </w:t>
      </w:r>
      <w:r w:rsidRPr="00F71ECE">
        <w:t>is not involved in the determination of stomatal files (Table 4.1).</w:t>
      </w:r>
    </w:p>
    <w:p w14:paraId="51C39268" w14:textId="77777777" w:rsidR="00083A71" w:rsidRPr="00F71ECE" w:rsidRDefault="00083A71" w:rsidP="00083A71"/>
    <w:p w14:paraId="56D47FC3"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4.2.6</w:t>
      </w:r>
      <w:r w:rsidRPr="00F71ECE">
        <w:rPr>
          <w:rFonts w:asciiTheme="minorHAnsi" w:eastAsiaTheme="majorEastAsia" w:hAnsiTheme="minorHAnsi" w:cs="Calibri"/>
          <w:b/>
          <w:sz w:val="24"/>
          <w:szCs w:val="24"/>
        </w:rPr>
        <w:tab/>
        <w:t xml:space="preserve">Stomatal size and </w:t>
      </w:r>
      <w:r>
        <w:rPr>
          <w:rFonts w:asciiTheme="minorHAnsi" w:eastAsiaTheme="majorEastAsia" w:hAnsiTheme="minorHAnsi" w:cs="Calibri"/>
          <w:b/>
          <w:sz w:val="24"/>
          <w:szCs w:val="24"/>
        </w:rPr>
        <w:t>anatomical</w:t>
      </w:r>
      <w:r w:rsidRPr="00F71ECE">
        <w:rPr>
          <w:rFonts w:asciiTheme="minorHAnsi" w:eastAsiaTheme="majorEastAsia" w:hAnsiTheme="minorHAnsi" w:cs="Calibri"/>
          <w:b/>
          <w:sz w:val="24"/>
          <w:szCs w:val="24"/>
        </w:rPr>
        <w:t xml:space="preserve"> </w:t>
      </w:r>
      <w:r w:rsidRPr="00F71ECE">
        <w:rPr>
          <w:rFonts w:asciiTheme="minorHAnsi" w:eastAsiaTheme="majorEastAsia" w:hAnsiTheme="minorHAnsi" w:cs="Calibri"/>
          <w:b/>
          <w:i/>
          <w:iCs/>
          <w:sz w:val="24"/>
          <w:szCs w:val="24"/>
        </w:rPr>
        <w:t>g</w:t>
      </w:r>
      <w:r w:rsidRPr="00F71ECE">
        <w:rPr>
          <w:rFonts w:asciiTheme="minorHAnsi" w:eastAsiaTheme="majorEastAsia" w:hAnsiTheme="minorHAnsi" w:cs="Calibri"/>
          <w:b/>
          <w:sz w:val="24"/>
          <w:szCs w:val="24"/>
          <w:vertAlign w:val="subscript"/>
        </w:rPr>
        <w:t>smax</w:t>
      </w:r>
      <w:r w:rsidRPr="00F71ECE">
        <w:rPr>
          <w:rFonts w:asciiTheme="minorHAnsi" w:eastAsiaTheme="majorEastAsia" w:hAnsiTheme="minorHAnsi" w:cs="Calibri"/>
          <w:b/>
          <w:sz w:val="24"/>
          <w:szCs w:val="24"/>
        </w:rPr>
        <w:t xml:space="preserve"> of </w:t>
      </w:r>
      <w:r w:rsidRPr="00F71ECE">
        <w:rPr>
          <w:rFonts w:asciiTheme="minorHAnsi" w:eastAsiaTheme="majorEastAsia" w:hAnsiTheme="minorHAnsi" w:cs="Calibri"/>
          <w:b/>
          <w:i/>
          <w:iCs/>
          <w:sz w:val="24"/>
          <w:szCs w:val="24"/>
        </w:rPr>
        <w:t xml:space="preserve">Zmepfl9 </w:t>
      </w:r>
      <w:r w:rsidRPr="00F71ECE">
        <w:rPr>
          <w:rFonts w:asciiTheme="minorHAnsi" w:eastAsiaTheme="majorEastAsia" w:hAnsiTheme="minorHAnsi" w:cs="Calibri"/>
          <w:b/>
          <w:sz w:val="24"/>
          <w:szCs w:val="24"/>
        </w:rPr>
        <w:t>maize lines</w:t>
      </w:r>
    </w:p>
    <w:p w14:paraId="31364FD4" w14:textId="77777777" w:rsidR="00083A71" w:rsidRPr="00F71ECE" w:rsidRDefault="00083A71" w:rsidP="00083A71">
      <w:r w:rsidRPr="00F71ECE">
        <w:t xml:space="preserve">Stomatal size (SS) and </w:t>
      </w:r>
      <w:r w:rsidRPr="00F71ECE">
        <w:rPr>
          <w:i/>
          <w:iCs/>
        </w:rPr>
        <w:t>SD</w:t>
      </w:r>
      <w:r w:rsidRPr="00F71ECE">
        <w:t xml:space="preserve"> are generally believed to be negatively correlated, </w:t>
      </w:r>
      <w:r>
        <w:t>evidenced</w:t>
      </w:r>
      <w:r w:rsidRPr="00F71ECE">
        <w:t xml:space="preserve"> across a wide range of species and throughout evolutionary timescales. To investigate whether the loss of </w:t>
      </w:r>
      <w:r w:rsidRPr="00F71ECE">
        <w:rPr>
          <w:i/>
          <w:iCs/>
        </w:rPr>
        <w:t xml:space="preserve">ZmEPFL9-1 </w:t>
      </w:r>
      <w:r w:rsidRPr="00F71ECE">
        <w:t xml:space="preserve">paralogues in maize causes alterations in </w:t>
      </w:r>
      <w:r w:rsidRPr="00F71ECE">
        <w:rPr>
          <w:i/>
          <w:iCs/>
        </w:rPr>
        <w:t xml:space="preserve">SS </w:t>
      </w:r>
      <w:r w:rsidRPr="00F71ECE">
        <w:t>as well as</w:t>
      </w:r>
      <w:r w:rsidRPr="00F71ECE">
        <w:rPr>
          <w:i/>
          <w:iCs/>
        </w:rPr>
        <w:t xml:space="preserve"> SD</w:t>
      </w:r>
      <w:r w:rsidRPr="00F71ECE">
        <w:t xml:space="preserve">, measurements of GC length, GC width and total stomatal complex area (including flanking SCs) were taken from nail varnish impressions of the abaxial surface of fully expanded leaf 6 and imaged under 40X magnification to allow for increased precision. </w:t>
      </w:r>
    </w:p>
    <w:p w14:paraId="0BA158C0" w14:textId="77777777" w:rsidR="00083A71" w:rsidRPr="00F71ECE" w:rsidRDefault="00083A71" w:rsidP="00083A71">
      <w:pPr>
        <w:ind w:firstLine="720"/>
      </w:pPr>
      <w:r w:rsidRPr="00F71ECE">
        <w:t xml:space="preserve">All genotypes with mutations in </w:t>
      </w:r>
      <w:r w:rsidRPr="00F71ECE">
        <w:rPr>
          <w:i/>
          <w:iCs/>
        </w:rPr>
        <w:t>ZmEPFL9-1a</w:t>
      </w:r>
      <w:r w:rsidRPr="00F71ECE">
        <w:t xml:space="preserve"> showed a trend towards decreased </w:t>
      </w:r>
      <w:r w:rsidRPr="00F71ECE">
        <w:rPr>
          <w:i/>
          <w:iCs/>
        </w:rPr>
        <w:t>SS</w:t>
      </w:r>
      <w:r w:rsidRPr="00F71ECE">
        <w:t xml:space="preserve">, however, only two of these lines, </w:t>
      </w:r>
      <w:r w:rsidRPr="00F71ECE">
        <w:rPr>
          <w:i/>
          <w:iCs/>
        </w:rPr>
        <w:t xml:space="preserve">Zmepfl9-1a </w:t>
      </w:r>
      <w:r w:rsidRPr="00F71ECE">
        <w:t xml:space="preserve">#3 and </w:t>
      </w:r>
      <w:r w:rsidRPr="00F71ECE">
        <w:rPr>
          <w:i/>
          <w:iCs/>
        </w:rPr>
        <w:t xml:space="preserve">Zmepfl9-1a;Zmepfl9-1b </w:t>
      </w:r>
      <w:r w:rsidRPr="00F71ECE">
        <w:t>#1, had statistically significant shorter GC lengths (Figure 4.1</w:t>
      </w:r>
      <w:r>
        <w:t>5</w:t>
      </w:r>
      <w:r w:rsidRPr="00F71ECE">
        <w:t>a) and smaller stomatal complex areas (Figure 4.1</w:t>
      </w:r>
      <w:r>
        <w:t>5</w:t>
      </w:r>
      <w:r w:rsidRPr="00F71ECE">
        <w:t>c) in comparison to controls. However, there were no significant differences in GC width between these genotypes and A188 (Figure 4.1</w:t>
      </w:r>
      <w:r>
        <w:t>5</w:t>
      </w:r>
      <w:r w:rsidRPr="00F71ECE">
        <w:t xml:space="preserve">b). For the single </w:t>
      </w:r>
      <w:r w:rsidRPr="00F71ECE">
        <w:rPr>
          <w:i/>
          <w:iCs/>
        </w:rPr>
        <w:t xml:space="preserve">Zmepfl9-1b </w:t>
      </w:r>
      <w:r w:rsidRPr="00F71ECE">
        <w:t xml:space="preserve">knockout line, which did show a reduction in </w:t>
      </w:r>
      <w:r w:rsidRPr="00F71ECE">
        <w:rPr>
          <w:i/>
          <w:iCs/>
        </w:rPr>
        <w:t>SD</w:t>
      </w:r>
      <w:r w:rsidRPr="00F71ECE">
        <w:t xml:space="preserve">, no differences were seen for any </w:t>
      </w:r>
      <w:r w:rsidRPr="00F71ECE">
        <w:rPr>
          <w:i/>
          <w:iCs/>
        </w:rPr>
        <w:t xml:space="preserve">SS </w:t>
      </w:r>
      <w:r w:rsidRPr="00F71ECE">
        <w:t>measurements (Figure 4.1</w:t>
      </w:r>
      <w:r>
        <w:t>5</w:t>
      </w:r>
      <w:r w:rsidRPr="00F71ECE">
        <w:t xml:space="preserve">a-c). This result is intriguing since a reduction in </w:t>
      </w:r>
      <w:r w:rsidRPr="00F71ECE">
        <w:rPr>
          <w:i/>
          <w:iCs/>
        </w:rPr>
        <w:t xml:space="preserve">SD </w:t>
      </w:r>
      <w:r w:rsidRPr="00F71ECE">
        <w:t xml:space="preserve">is often accompanied with an increase in </w:t>
      </w:r>
      <w:r w:rsidRPr="00F71ECE">
        <w:rPr>
          <w:i/>
          <w:iCs/>
        </w:rPr>
        <w:t>SS</w:t>
      </w:r>
      <w:r w:rsidRPr="00F71ECE">
        <w:t xml:space="preserve">, yet the reverse is seen in lines that do not possess </w:t>
      </w:r>
      <w:r w:rsidRPr="00F71ECE">
        <w:lastRenderedPageBreak/>
        <w:t xml:space="preserve">a functional </w:t>
      </w:r>
      <w:r w:rsidRPr="00F71ECE">
        <w:rPr>
          <w:i/>
          <w:iCs/>
        </w:rPr>
        <w:t>ZmEPFL9-1a</w:t>
      </w:r>
      <w:r w:rsidRPr="00F71ECE">
        <w:t xml:space="preserve"> gene. When GC length is plotted against </w:t>
      </w:r>
      <w:r w:rsidRPr="00F71ECE">
        <w:rPr>
          <w:i/>
          <w:iCs/>
        </w:rPr>
        <w:t>SD</w:t>
      </w:r>
      <w:r w:rsidRPr="00F71ECE">
        <w:t xml:space="preserve"> for individual plants across the different genotypes, there is a significant positive relationship between the two stomatal traits, albeit only slight (Figure 4.1</w:t>
      </w:r>
      <w:r>
        <w:t>6</w:t>
      </w:r>
      <w:r w:rsidRPr="00F71ECE">
        <w:t>).</w:t>
      </w:r>
    </w:p>
    <w:p w14:paraId="47D68455" w14:textId="77777777" w:rsidR="00083A71" w:rsidRPr="00F71ECE" w:rsidRDefault="00083A71" w:rsidP="00083A71">
      <w:pPr>
        <w:ind w:firstLine="720"/>
      </w:pPr>
      <w:r w:rsidRPr="00F71ECE">
        <w:rPr>
          <w:noProof/>
          <w:lang w:val="en-US" w:eastAsia="en-US"/>
        </w:rPr>
        <mc:AlternateContent>
          <mc:Choice Requires="wpg">
            <w:drawing>
              <wp:anchor distT="0" distB="0" distL="114300" distR="114300" simplePos="0" relativeHeight="251563008" behindDoc="0" locked="0" layoutInCell="1" allowOverlap="1" wp14:anchorId="3C8773F5" wp14:editId="3378609C">
                <wp:simplePos x="0" y="0"/>
                <wp:positionH relativeFrom="margin">
                  <wp:align>left</wp:align>
                </wp:positionH>
                <wp:positionV relativeFrom="paragraph">
                  <wp:posOffset>10544</wp:posOffset>
                </wp:positionV>
                <wp:extent cx="5694680" cy="5763260"/>
                <wp:effectExtent l="0" t="0" r="0" b="0"/>
                <wp:wrapNone/>
                <wp:docPr id="261" name="Group 261"/>
                <wp:cNvGraphicFramePr/>
                <a:graphic xmlns:a="http://schemas.openxmlformats.org/drawingml/2006/main">
                  <a:graphicData uri="http://schemas.microsoft.com/office/word/2010/wordprocessingGroup">
                    <wpg:wgp>
                      <wpg:cNvGrpSpPr/>
                      <wpg:grpSpPr>
                        <a:xfrm>
                          <a:off x="0" y="0"/>
                          <a:ext cx="5694680" cy="5763260"/>
                          <a:chOff x="0" y="0"/>
                          <a:chExt cx="5693899" cy="5765507"/>
                        </a:xfrm>
                      </wpg:grpSpPr>
                      <pic:pic xmlns:pic="http://schemas.openxmlformats.org/drawingml/2006/picture">
                        <pic:nvPicPr>
                          <pic:cNvPr id="262" name="Picture 262" descr="A screenshot of a computer&#10;&#10;Description automatically generated with low confidence"/>
                          <pic:cNvPicPr>
                            <a:picLocks noChangeAspect="1"/>
                          </pic:cNvPicPr>
                        </pic:nvPicPr>
                        <pic:blipFill>
                          <a:blip r:embed="rId204" cstate="print">
                            <a:extLst>
                              <a:ext uri="{28A0092B-C50C-407E-A947-70E740481C1C}">
                                <a14:useLocalDpi xmlns:a14="http://schemas.microsoft.com/office/drawing/2010/main" val="0"/>
                              </a:ext>
                            </a:extLst>
                          </a:blip>
                          <a:stretch>
                            <a:fillRect/>
                          </a:stretch>
                        </pic:blipFill>
                        <pic:spPr>
                          <a:xfrm>
                            <a:off x="0" y="2335237"/>
                            <a:ext cx="2938145" cy="3430270"/>
                          </a:xfrm>
                          <a:prstGeom prst="rect">
                            <a:avLst/>
                          </a:prstGeom>
                        </pic:spPr>
                      </pic:pic>
                      <pic:pic xmlns:pic="http://schemas.openxmlformats.org/drawingml/2006/picture">
                        <pic:nvPicPr>
                          <pic:cNvPr id="263" name="Picture 263" descr="A screenshot of a computer&#10;&#10;Description automatically generated with low confidence"/>
                          <pic:cNvPicPr>
                            <a:picLocks noChangeAspect="1"/>
                          </pic:cNvPicPr>
                        </pic:nvPicPr>
                        <pic:blipFill rotWithShape="1">
                          <a:blip r:embed="rId205" cstate="print">
                            <a:extLst>
                              <a:ext uri="{28A0092B-C50C-407E-A947-70E740481C1C}">
                                <a14:useLocalDpi xmlns:a14="http://schemas.microsoft.com/office/drawing/2010/main" val="0"/>
                              </a:ext>
                            </a:extLst>
                          </a:blip>
                          <a:srcRect r="7972" b="36732"/>
                          <a:stretch/>
                        </pic:blipFill>
                        <pic:spPr bwMode="auto">
                          <a:xfrm>
                            <a:off x="2750234" y="77373"/>
                            <a:ext cx="2703830" cy="216916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64" name="Picture 264" descr="A screenshot of a computer&#10;&#10;Description automatically generated with medium confidence"/>
                          <pic:cNvPicPr>
                            <a:picLocks noChangeAspect="1"/>
                          </pic:cNvPicPr>
                        </pic:nvPicPr>
                        <pic:blipFill rotWithShape="1">
                          <a:blip r:embed="rId206" cstate="print">
                            <a:extLst>
                              <a:ext uri="{28A0092B-C50C-407E-A947-70E740481C1C}">
                                <a14:useLocalDpi xmlns:a14="http://schemas.microsoft.com/office/drawing/2010/main" val="0"/>
                              </a:ext>
                            </a:extLst>
                          </a:blip>
                          <a:srcRect b="36764"/>
                          <a:stretch/>
                        </pic:blipFill>
                        <pic:spPr bwMode="auto">
                          <a:xfrm>
                            <a:off x="35169" y="56271"/>
                            <a:ext cx="2901315" cy="21685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65" name="Picture 265" descr="A screenshot of a video game&#10;&#10;Description automatically generated with medium confidence"/>
                          <pic:cNvPicPr>
                            <a:picLocks noChangeAspect="1"/>
                          </pic:cNvPicPr>
                        </pic:nvPicPr>
                        <pic:blipFill>
                          <a:blip r:embed="rId207" cstate="print">
                            <a:extLst>
                              <a:ext uri="{28A0092B-C50C-407E-A947-70E740481C1C}">
                                <a14:useLocalDpi xmlns:a14="http://schemas.microsoft.com/office/drawing/2010/main" val="0"/>
                              </a:ext>
                            </a:extLst>
                          </a:blip>
                          <a:stretch>
                            <a:fillRect/>
                          </a:stretch>
                        </pic:blipFill>
                        <pic:spPr>
                          <a:xfrm>
                            <a:off x="2722099" y="2328203"/>
                            <a:ext cx="2971800" cy="3430270"/>
                          </a:xfrm>
                          <a:prstGeom prst="rect">
                            <a:avLst/>
                          </a:prstGeom>
                        </pic:spPr>
                      </pic:pic>
                      <wps:wsp>
                        <wps:cNvPr id="266" name="Text Box 2"/>
                        <wps:cNvSpPr txBox="1">
                          <a:spLocks noChangeArrowheads="1"/>
                        </wps:cNvSpPr>
                        <wps:spPr bwMode="auto">
                          <a:xfrm>
                            <a:off x="0" y="0"/>
                            <a:ext cx="501650" cy="415925"/>
                          </a:xfrm>
                          <a:prstGeom prst="rect">
                            <a:avLst/>
                          </a:prstGeom>
                          <a:noFill/>
                          <a:ln w="9525">
                            <a:noFill/>
                            <a:miter lim="800000"/>
                            <a:headEnd/>
                            <a:tailEnd/>
                          </a:ln>
                        </wps:spPr>
                        <wps:txbx>
                          <w:txbxContent>
                            <w:p w14:paraId="396118D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267" name="Text Box 2"/>
                        <wps:cNvSpPr txBox="1">
                          <a:spLocks noChangeArrowheads="1"/>
                        </wps:cNvSpPr>
                        <wps:spPr bwMode="auto">
                          <a:xfrm>
                            <a:off x="2729132" y="0"/>
                            <a:ext cx="501650" cy="415925"/>
                          </a:xfrm>
                          <a:prstGeom prst="rect">
                            <a:avLst/>
                          </a:prstGeom>
                          <a:noFill/>
                          <a:ln w="9525">
                            <a:noFill/>
                            <a:miter lim="800000"/>
                            <a:headEnd/>
                            <a:tailEnd/>
                          </a:ln>
                        </wps:spPr>
                        <wps:txbx>
                          <w:txbxContent>
                            <w:p w14:paraId="625FFB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268" name="Text Box 2"/>
                        <wps:cNvSpPr txBox="1">
                          <a:spLocks noChangeArrowheads="1"/>
                        </wps:cNvSpPr>
                        <wps:spPr bwMode="auto">
                          <a:xfrm>
                            <a:off x="0" y="2286000"/>
                            <a:ext cx="501650" cy="425513"/>
                          </a:xfrm>
                          <a:prstGeom prst="rect">
                            <a:avLst/>
                          </a:prstGeom>
                          <a:noFill/>
                          <a:ln w="9525">
                            <a:noFill/>
                            <a:miter lim="800000"/>
                            <a:headEnd/>
                            <a:tailEnd/>
                          </a:ln>
                        </wps:spPr>
                        <wps:txbx>
                          <w:txbxContent>
                            <w:p w14:paraId="4EC9BA7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269" name="Text Box 2"/>
                        <wps:cNvSpPr txBox="1">
                          <a:spLocks noChangeArrowheads="1"/>
                        </wps:cNvSpPr>
                        <wps:spPr bwMode="auto">
                          <a:xfrm>
                            <a:off x="2693963" y="2286000"/>
                            <a:ext cx="501650" cy="415925"/>
                          </a:xfrm>
                          <a:prstGeom prst="rect">
                            <a:avLst/>
                          </a:prstGeom>
                          <a:noFill/>
                          <a:ln w="9525">
                            <a:noFill/>
                            <a:miter lim="800000"/>
                            <a:headEnd/>
                            <a:tailEnd/>
                          </a:ln>
                        </wps:spPr>
                        <wps:txbx>
                          <w:txbxContent>
                            <w:p w14:paraId="3998AEE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8773F5" id="Group 261" o:spid="_x0000_s1354" style="position:absolute;left:0;text-align:left;margin-left:0;margin-top:.85pt;width:448.4pt;height:453.8pt;z-index:251563008;mso-position-horizontal:left;mso-position-horizontal-relative:margin;mso-width-relative:margin;mso-height-relative:margin" coordsize="56938,5765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">
                <v:shape id="Picture 262" o:spid="_x0000_s1355" type="#_x0000_t75" alt="A screenshot of a computer&#10;&#10;Description automatically generated with low confidence" style="position:absolute;top:23352;width:29381;height:34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">
                  <v:imagedata r:id="rId208" o:title="A screenshot of a computer&#10;&#10;Description automatically generated with low confidence"/>
                </v:shape>
                <v:shape id="Picture 263" o:spid="_x0000_s1356" type="#_x0000_t75" alt="A screenshot of a computer&#10;&#10;Description automatically generated with low confidence" style="position:absolute;left:27502;top:773;width:27038;height:2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">
                  <v:imagedata r:id="rId209" o:title="A screenshot of a computer&#10;&#10;Description automatically generated with low confidence" cropbottom="24073f" cropright="5225f"/>
                </v:shape>
                <v:shape id="Picture 264" o:spid="_x0000_s1357" type="#_x0000_t75" alt="A screenshot of a computer&#10;&#10;Description automatically generated with medium confidence" style="position:absolute;left:351;top:562;width:29013;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">
                  <v:imagedata r:id="rId210" o:title="A screenshot of a computer&#10;&#10;Description automatically generated with medium confidence" cropbottom="24094f"/>
                </v:shape>
                <v:shape id="Picture 265" o:spid="_x0000_s1358" type="#_x0000_t75" alt="A screenshot of a video game&#10;&#10;Description automatically generated with medium confidence" style="position:absolute;left:27220;top:23282;width:29718;height:34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">
                  <v:imagedata r:id="rId211" o:title="A screenshot of a video game&#10;&#10;Description automatically generated with medium confidence"/>
                </v:shape>
                <v:shape id="_x0000_s1359" type="#_x0000_t202" style="position:absolute;width:5016;height:4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396118D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360" type="#_x0000_t202" style="position:absolute;left:27291;width:5016;height:4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25FFB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361" type="#_x0000_t202" style="position:absolute;top:22860;width:5016;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4EC9BA7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v:shape id="_x0000_s1362" type="#_x0000_t202" style="position:absolute;left:26939;top:22860;width:5017;height:4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3998AEE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v:textbox>
                </v:shape>
                <w10:wrap anchorx="margin"/>
              </v:group>
            </w:pict>
          </mc:Fallback>
        </mc:AlternateContent>
      </w:r>
    </w:p>
    <w:p w14:paraId="0B9F8EC5" w14:textId="77777777" w:rsidR="00083A71" w:rsidRPr="00F71ECE" w:rsidRDefault="00083A71" w:rsidP="00083A71">
      <w:pPr>
        <w:ind w:firstLine="720"/>
      </w:pPr>
    </w:p>
    <w:p w14:paraId="0334BF89" w14:textId="77777777" w:rsidR="00083A71" w:rsidRPr="00F71ECE" w:rsidRDefault="00083A71" w:rsidP="00083A71">
      <w:pPr>
        <w:ind w:firstLine="720"/>
      </w:pPr>
    </w:p>
    <w:p w14:paraId="19A4A571" w14:textId="77777777" w:rsidR="00083A71" w:rsidRPr="00F71ECE" w:rsidRDefault="00083A71" w:rsidP="00083A71">
      <w:pPr>
        <w:ind w:firstLine="720"/>
      </w:pPr>
    </w:p>
    <w:p w14:paraId="5C6B9C25" w14:textId="77777777" w:rsidR="00083A71" w:rsidRPr="00F71ECE" w:rsidRDefault="00083A71" w:rsidP="00083A71">
      <w:pPr>
        <w:ind w:firstLine="720"/>
      </w:pPr>
    </w:p>
    <w:p w14:paraId="27521BD9" w14:textId="77777777" w:rsidR="00083A71" w:rsidRPr="00F71ECE" w:rsidRDefault="00083A71" w:rsidP="00083A71">
      <w:pPr>
        <w:ind w:firstLine="720"/>
      </w:pPr>
    </w:p>
    <w:p w14:paraId="14031699" w14:textId="77777777" w:rsidR="00083A71" w:rsidRPr="00F71ECE" w:rsidRDefault="00083A71" w:rsidP="00083A71">
      <w:pPr>
        <w:ind w:firstLine="720"/>
      </w:pPr>
    </w:p>
    <w:p w14:paraId="558698FD" w14:textId="77777777" w:rsidR="00083A71" w:rsidRPr="00F71ECE" w:rsidRDefault="00083A71" w:rsidP="00083A71">
      <w:pPr>
        <w:ind w:firstLine="720"/>
      </w:pPr>
    </w:p>
    <w:p w14:paraId="27A7FE99" w14:textId="77777777" w:rsidR="00083A71" w:rsidRPr="00F71ECE" w:rsidRDefault="00083A71" w:rsidP="00083A71">
      <w:pPr>
        <w:ind w:firstLine="720"/>
      </w:pPr>
    </w:p>
    <w:p w14:paraId="72DF0181" w14:textId="77777777" w:rsidR="00083A71" w:rsidRPr="00F71ECE" w:rsidRDefault="00083A71" w:rsidP="00083A71">
      <w:pPr>
        <w:ind w:firstLine="720"/>
      </w:pPr>
    </w:p>
    <w:p w14:paraId="7049AE77" w14:textId="77777777" w:rsidR="00083A71" w:rsidRPr="00F71ECE" w:rsidRDefault="00083A71" w:rsidP="00083A71">
      <w:pPr>
        <w:ind w:firstLine="720"/>
      </w:pPr>
    </w:p>
    <w:p w14:paraId="55B70E21" w14:textId="77777777" w:rsidR="00083A71" w:rsidRPr="00F71ECE" w:rsidRDefault="00083A71" w:rsidP="00083A71">
      <w:pPr>
        <w:ind w:firstLine="720"/>
      </w:pPr>
    </w:p>
    <w:p w14:paraId="6AA5EE6A" w14:textId="77777777" w:rsidR="00083A71" w:rsidRPr="00F71ECE" w:rsidRDefault="00083A71" w:rsidP="00083A71">
      <w:pPr>
        <w:ind w:firstLine="720"/>
      </w:pPr>
    </w:p>
    <w:p w14:paraId="7AB83DF5" w14:textId="77777777" w:rsidR="00083A71" w:rsidRPr="00F71ECE" w:rsidRDefault="00083A71" w:rsidP="00083A71">
      <w:pPr>
        <w:ind w:firstLine="720"/>
      </w:pPr>
    </w:p>
    <w:p w14:paraId="092DDDF6" w14:textId="77777777" w:rsidR="00083A71" w:rsidRPr="00F71ECE" w:rsidRDefault="00083A71" w:rsidP="00083A71">
      <w:pPr>
        <w:ind w:firstLine="720"/>
      </w:pPr>
    </w:p>
    <w:p w14:paraId="3FA8E6E1" w14:textId="77777777" w:rsidR="00083A71" w:rsidRPr="00F71ECE" w:rsidRDefault="00083A71" w:rsidP="00083A71">
      <w:pPr>
        <w:ind w:firstLine="720"/>
      </w:pPr>
    </w:p>
    <w:p w14:paraId="4DAE2EA3" w14:textId="77777777" w:rsidR="00083A71" w:rsidRPr="00F71ECE" w:rsidRDefault="00083A71" w:rsidP="00083A71">
      <w:pPr>
        <w:spacing w:after="0" w:line="276" w:lineRule="auto"/>
        <w:rPr>
          <w:sz w:val="21"/>
        </w:rPr>
      </w:pPr>
    </w:p>
    <w:p w14:paraId="2E400872" w14:textId="77777777" w:rsidR="00083A71" w:rsidRPr="00F71ECE" w:rsidRDefault="00083A71" w:rsidP="00083A71">
      <w:pPr>
        <w:spacing w:after="0" w:line="276" w:lineRule="auto"/>
        <w:rPr>
          <w:b/>
          <w:bCs/>
          <w:sz w:val="21"/>
          <w:szCs w:val="21"/>
        </w:rPr>
      </w:pPr>
    </w:p>
    <w:p w14:paraId="6990C019" w14:textId="77777777" w:rsidR="00083A71" w:rsidRPr="00F71ECE" w:rsidRDefault="00083A71" w:rsidP="00083A71">
      <w:pPr>
        <w:spacing w:after="0" w:line="276" w:lineRule="auto"/>
        <w:rPr>
          <w:sz w:val="21"/>
          <w:szCs w:val="21"/>
        </w:rPr>
      </w:pPr>
      <w:bookmarkStart w:id="64" w:name="_Hlk138970933"/>
      <w:r w:rsidRPr="00F71ECE">
        <w:rPr>
          <w:b/>
          <w:bCs/>
          <w:sz w:val="21"/>
          <w:szCs w:val="21"/>
        </w:rPr>
        <w:t>Figure 4.1</w:t>
      </w:r>
      <w:r>
        <w:rPr>
          <w:b/>
          <w:bCs/>
          <w:sz w:val="21"/>
          <w:szCs w:val="21"/>
        </w:rPr>
        <w:t>5</w:t>
      </w:r>
      <w:r w:rsidRPr="00F71ECE">
        <w:rPr>
          <w:b/>
          <w:bCs/>
          <w:sz w:val="21"/>
          <w:szCs w:val="21"/>
        </w:rPr>
        <w:t xml:space="preserve">. </w:t>
      </w:r>
      <w:r>
        <w:rPr>
          <w:b/>
          <w:bCs/>
          <w:sz w:val="21"/>
          <w:szCs w:val="21"/>
        </w:rPr>
        <w:t>Stomatal size</w:t>
      </w:r>
      <w:r w:rsidRPr="00F71ECE">
        <w:rPr>
          <w:b/>
          <w:bCs/>
          <w:sz w:val="21"/>
          <w:szCs w:val="21"/>
        </w:rPr>
        <w:t xml:space="preserve"> and </w:t>
      </w:r>
      <w:r>
        <w:rPr>
          <w:b/>
          <w:bCs/>
          <w:sz w:val="21"/>
          <w:szCs w:val="21"/>
        </w:rPr>
        <w:t>anatomical</w:t>
      </w:r>
      <w:r w:rsidRPr="00F71ECE">
        <w:rPr>
          <w:b/>
          <w:bCs/>
          <w:sz w:val="21"/>
          <w:szCs w:val="21"/>
        </w:rPr>
        <w:t xml:space="preserve"> </w:t>
      </w:r>
      <w:r w:rsidRPr="00F71ECE">
        <w:rPr>
          <w:b/>
          <w:bCs/>
          <w:i/>
          <w:iCs/>
          <w:sz w:val="21"/>
          <w:szCs w:val="21"/>
        </w:rPr>
        <w:t>g</w:t>
      </w:r>
      <w:r w:rsidRPr="00F71ECE">
        <w:rPr>
          <w:b/>
          <w:bCs/>
          <w:sz w:val="21"/>
          <w:szCs w:val="21"/>
          <w:vertAlign w:val="subscript"/>
        </w:rPr>
        <w:t>smax</w:t>
      </w:r>
      <w:r w:rsidRPr="00F71ECE">
        <w:rPr>
          <w:b/>
          <w:bCs/>
          <w:sz w:val="21"/>
          <w:szCs w:val="21"/>
        </w:rPr>
        <w:t xml:space="preserve"> </w:t>
      </w:r>
      <w:r>
        <w:rPr>
          <w:b/>
          <w:bCs/>
          <w:sz w:val="21"/>
          <w:szCs w:val="21"/>
        </w:rPr>
        <w:t xml:space="preserve">measurements </w:t>
      </w:r>
      <w:r w:rsidRPr="00F71ECE">
        <w:rPr>
          <w:b/>
          <w:bCs/>
          <w:sz w:val="21"/>
          <w:szCs w:val="21"/>
        </w:rPr>
        <w:t xml:space="preserve">in </w:t>
      </w:r>
      <w:r w:rsidRPr="00F71ECE">
        <w:rPr>
          <w:b/>
          <w:bCs/>
          <w:i/>
          <w:iCs/>
          <w:sz w:val="21"/>
          <w:szCs w:val="21"/>
        </w:rPr>
        <w:t xml:space="preserve">Zmepfl9 </w:t>
      </w:r>
      <w:r w:rsidRPr="00F71ECE">
        <w:rPr>
          <w:b/>
          <w:bCs/>
          <w:sz w:val="21"/>
          <w:szCs w:val="21"/>
        </w:rPr>
        <w:t xml:space="preserve">lines. </w:t>
      </w:r>
      <w:bookmarkEnd w:id="64"/>
      <w:r w:rsidRPr="00F71ECE">
        <w:rPr>
          <w:sz w:val="21"/>
          <w:szCs w:val="21"/>
        </w:rPr>
        <w:t xml:space="preserve">Anatomical data for </w:t>
      </w:r>
      <w:r w:rsidRPr="00F71ECE">
        <w:rPr>
          <w:b/>
          <w:bCs/>
          <w:sz w:val="21"/>
          <w:szCs w:val="21"/>
        </w:rPr>
        <w:t xml:space="preserve">(a) </w:t>
      </w:r>
      <w:r w:rsidRPr="00F71ECE">
        <w:rPr>
          <w:sz w:val="21"/>
          <w:szCs w:val="21"/>
        </w:rPr>
        <w:t xml:space="preserve">guard cell length, </w:t>
      </w:r>
      <w:r w:rsidRPr="00F71ECE">
        <w:rPr>
          <w:b/>
          <w:bCs/>
          <w:sz w:val="21"/>
          <w:szCs w:val="21"/>
        </w:rPr>
        <w:t xml:space="preserve">(b) </w:t>
      </w:r>
      <w:r w:rsidRPr="00F71ECE">
        <w:rPr>
          <w:sz w:val="21"/>
          <w:szCs w:val="21"/>
        </w:rPr>
        <w:t xml:space="preserve">guard cell width and </w:t>
      </w:r>
      <w:r w:rsidRPr="00F71ECE">
        <w:rPr>
          <w:b/>
          <w:bCs/>
          <w:sz w:val="21"/>
          <w:szCs w:val="21"/>
        </w:rPr>
        <w:t xml:space="preserve">(c) </w:t>
      </w:r>
      <w:r w:rsidRPr="00F71ECE">
        <w:rPr>
          <w:sz w:val="21"/>
          <w:szCs w:val="21"/>
        </w:rPr>
        <w:t xml:space="preserve">stomatal complex area (guard cells and subsidiary cells combined) collected from the abaxial surface of </w:t>
      </w:r>
      <w:proofErr w:type="gramStart"/>
      <w:r w:rsidRPr="00F71ECE">
        <w:rPr>
          <w:sz w:val="21"/>
          <w:szCs w:val="21"/>
        </w:rPr>
        <w:t>fully-expanded</w:t>
      </w:r>
      <w:proofErr w:type="gramEnd"/>
      <w:r w:rsidRPr="00F71ECE">
        <w:rPr>
          <w:sz w:val="21"/>
          <w:szCs w:val="21"/>
        </w:rPr>
        <w:t xml:space="preserve"> leaf 6. </w:t>
      </w:r>
      <w:r w:rsidRPr="00F71ECE">
        <w:rPr>
          <w:b/>
          <w:bCs/>
          <w:sz w:val="21"/>
          <w:szCs w:val="21"/>
        </w:rPr>
        <w:t xml:space="preserve">(d) </w:t>
      </w:r>
      <w:r w:rsidRPr="00F71ECE">
        <w:rPr>
          <w:sz w:val="21"/>
          <w:szCs w:val="21"/>
        </w:rPr>
        <w:t>Maximum stomatal conductance values (</w:t>
      </w:r>
      <w:r w:rsidRPr="00F71ECE">
        <w:rPr>
          <w:i/>
          <w:iCs/>
          <w:sz w:val="21"/>
          <w:szCs w:val="21"/>
        </w:rPr>
        <w:t>g</w:t>
      </w:r>
      <w:r w:rsidRPr="00F71ECE">
        <w:rPr>
          <w:sz w:val="21"/>
          <w:szCs w:val="21"/>
          <w:vertAlign w:val="subscript"/>
        </w:rPr>
        <w:t>smax</w:t>
      </w:r>
      <w:r w:rsidRPr="00F71ECE">
        <w:rPr>
          <w:sz w:val="21"/>
          <w:szCs w:val="21"/>
        </w:rPr>
        <w:t xml:space="preserve">) estimated for the abaxial surface for each line, using stomatal density measurements and estimations of pore length, width and depth (calculated from GC anatomical measurements). Individual points display the average values from 4 fields of view per biological replicate. </w:t>
      </w:r>
      <w:r>
        <w:rPr>
          <w:sz w:val="21"/>
          <w:szCs w:val="21"/>
        </w:rPr>
        <w:t>Box and whisker plots as previously described</w:t>
      </w:r>
      <w:r w:rsidRPr="00F71ECE">
        <w:rPr>
          <w:sz w:val="21"/>
          <w:szCs w:val="21"/>
        </w:rPr>
        <w:t>. Different letters denote significant differences between the means of groups (</w:t>
      </w:r>
      <w:r w:rsidRPr="00F71ECE">
        <w:rPr>
          <w:i/>
          <w:iCs/>
          <w:sz w:val="21"/>
          <w:szCs w:val="21"/>
        </w:rPr>
        <w:t>p</w:t>
      </w:r>
      <w:r w:rsidRPr="00F71ECE">
        <w:rPr>
          <w:sz w:val="21"/>
          <w:szCs w:val="21"/>
        </w:rPr>
        <w:t xml:space="preserve"> &lt; 0.05, one-way ANOVA followed by post-hoc Tukey’s test). n = 6 plants per genotype.</w:t>
      </w:r>
    </w:p>
    <w:p w14:paraId="7126723E" w14:textId="77777777" w:rsidR="00083A71" w:rsidRPr="00F71ECE" w:rsidRDefault="00083A71" w:rsidP="00083A71">
      <w:pPr>
        <w:ind w:firstLine="720"/>
      </w:pPr>
    </w:p>
    <w:p w14:paraId="6AF9BBB1" w14:textId="77777777" w:rsidR="00083A71" w:rsidRPr="00F71ECE" w:rsidRDefault="00083A71" w:rsidP="00083A71">
      <w:pPr>
        <w:ind w:firstLine="720"/>
      </w:pPr>
    </w:p>
    <w:p w14:paraId="09A26938" w14:textId="77777777" w:rsidR="00083A71" w:rsidRPr="00F71ECE" w:rsidRDefault="00083A71" w:rsidP="00083A71">
      <w:r w:rsidRPr="00F71ECE">
        <w:rPr>
          <w:noProof/>
          <w:lang w:val="en-US" w:eastAsia="en-US"/>
        </w:rPr>
        <mc:AlternateContent>
          <mc:Choice Requires="wpg">
            <w:drawing>
              <wp:anchor distT="0" distB="0" distL="114300" distR="114300" simplePos="0" relativeHeight="251548672" behindDoc="0" locked="0" layoutInCell="1" allowOverlap="1" wp14:anchorId="2C1F1C03" wp14:editId="408262AD">
                <wp:simplePos x="0" y="0"/>
                <wp:positionH relativeFrom="page">
                  <wp:align>center</wp:align>
                </wp:positionH>
                <wp:positionV relativeFrom="margin">
                  <wp:posOffset>31107</wp:posOffset>
                </wp:positionV>
                <wp:extent cx="5505450" cy="2902585"/>
                <wp:effectExtent l="0" t="0" r="0" b="0"/>
                <wp:wrapNone/>
                <wp:docPr id="350" name="Group 350"/>
                <wp:cNvGraphicFramePr/>
                <a:graphic xmlns:a="http://schemas.openxmlformats.org/drawingml/2006/main">
                  <a:graphicData uri="http://schemas.microsoft.com/office/word/2010/wordprocessingGroup">
                    <wpg:wgp>
                      <wpg:cNvGrpSpPr/>
                      <wpg:grpSpPr>
                        <a:xfrm>
                          <a:off x="0" y="0"/>
                          <a:ext cx="5505450" cy="2902585"/>
                          <a:chOff x="-191387" y="0"/>
                          <a:chExt cx="5505698" cy="2902688"/>
                        </a:xfrm>
                      </wpg:grpSpPr>
                      <pic:pic xmlns:pic="http://schemas.openxmlformats.org/drawingml/2006/picture">
                        <pic:nvPicPr>
                          <pic:cNvPr id="323" name="Picture 323" descr="A screenshot of a computer&#10;&#10;Description automatically generated with low confidence"/>
                          <pic:cNvPicPr>
                            <a:picLocks noChangeAspect="1"/>
                          </pic:cNvPicPr>
                        </pic:nvPicPr>
                        <pic:blipFill rotWithShape="1">
                          <a:blip r:embed="rId212" cstate="print">
                            <a:extLst>
                              <a:ext uri="{28A0092B-C50C-407E-A947-70E740481C1C}">
                                <a14:useLocalDpi xmlns:a14="http://schemas.microsoft.com/office/drawing/2010/main" val="0"/>
                              </a:ext>
                            </a:extLst>
                          </a:blip>
                          <a:srcRect r="35911"/>
                          <a:stretch/>
                        </pic:blipFill>
                        <pic:spPr bwMode="auto">
                          <a:xfrm>
                            <a:off x="-191387" y="0"/>
                            <a:ext cx="3770079" cy="290268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49" name="Picture 349" descr="A screenshot of a computer&#10;&#10;Description automatically generated with low confidence"/>
                          <pic:cNvPicPr>
                            <a:picLocks noChangeAspect="1"/>
                          </pic:cNvPicPr>
                        </pic:nvPicPr>
                        <pic:blipFill rotWithShape="1">
                          <a:blip r:embed="rId213" cstate="print">
                            <a:extLst>
                              <a:ext uri="{28A0092B-C50C-407E-A947-70E740481C1C}">
                                <a14:useLocalDpi xmlns:a14="http://schemas.microsoft.com/office/drawing/2010/main" val="0"/>
                              </a:ext>
                            </a:extLst>
                          </a:blip>
                          <a:srcRect l="62842" t="6118" b="36934"/>
                          <a:stretch/>
                        </pic:blipFill>
                        <pic:spPr bwMode="auto">
                          <a:xfrm>
                            <a:off x="3397251" y="234950"/>
                            <a:ext cx="1917060" cy="144977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70F7B6E8" id="Group 350" o:spid="_x0000_s1026" style="position:absolute;margin-left:0;margin-top:2.45pt;width:433.5pt;height:228.55pt;z-index:251548672;mso-position-horizontal:center;mso-position-horizontal-relative:page;mso-position-vertical-relative:margin;mso-width-relative:margin;mso-height-relative:margin" coordorigin="-1913" coordsize="55056,290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">
                <v:shape id="Picture 323" o:spid="_x0000_s1027" type="#_x0000_t75" alt="A screenshot of a computer&#10;&#10;Description automatically generated with low confidence" style="position:absolute;left:-1913;width:37699;height:29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">
                  <v:imagedata r:id="rId214" o:title="A screenshot of a computer&#10;&#10;Description automatically generated with low confidence" cropright="23535f"/>
                </v:shape>
                <v:shape id="Picture 349" o:spid="_x0000_s1028" type="#_x0000_t75" alt="A screenshot of a computer&#10;&#10;Description automatically generated with low confidence" style="position:absolute;left:33972;top:2349;width:19171;height:14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">
                  <v:imagedata r:id="rId215" o:title="A screenshot of a computer&#10;&#10;Description automatically generated with low confidence" croptop="4009f" cropbottom="24205f" cropleft="41184f"/>
                </v:shape>
                <w10:wrap anchorx="page" anchory="margin"/>
              </v:group>
            </w:pict>
          </mc:Fallback>
        </mc:AlternateContent>
      </w:r>
    </w:p>
    <w:p w14:paraId="36AB3CD2" w14:textId="77777777" w:rsidR="00083A71" w:rsidRPr="00F71ECE" w:rsidRDefault="00083A71" w:rsidP="00083A71"/>
    <w:p w14:paraId="624915F6" w14:textId="77777777" w:rsidR="00083A71" w:rsidRPr="00F71ECE" w:rsidRDefault="00083A71" w:rsidP="00083A71"/>
    <w:p w14:paraId="28DC57C2" w14:textId="77777777" w:rsidR="00083A71" w:rsidRPr="00F71ECE" w:rsidRDefault="00083A71" w:rsidP="00083A71"/>
    <w:p w14:paraId="281F7BB4" w14:textId="77777777" w:rsidR="00083A71" w:rsidRPr="00F71ECE" w:rsidRDefault="00083A71" w:rsidP="00083A71"/>
    <w:p w14:paraId="5AD97424" w14:textId="77777777" w:rsidR="00083A71" w:rsidRPr="00F71ECE" w:rsidRDefault="00083A71" w:rsidP="00083A71"/>
    <w:p w14:paraId="63497B6B" w14:textId="77777777" w:rsidR="00083A71" w:rsidRPr="00F71ECE" w:rsidRDefault="00083A71" w:rsidP="00083A71"/>
    <w:p w14:paraId="151098C2" w14:textId="77777777" w:rsidR="00083A71" w:rsidRPr="00F71ECE" w:rsidRDefault="00083A71" w:rsidP="00083A71"/>
    <w:p w14:paraId="38C0F8A2" w14:textId="77777777" w:rsidR="00083A71" w:rsidRDefault="00083A71" w:rsidP="00083A71">
      <w:pPr>
        <w:spacing w:after="0" w:line="276" w:lineRule="auto"/>
        <w:rPr>
          <w:b/>
          <w:bCs/>
          <w:sz w:val="21"/>
        </w:rPr>
      </w:pPr>
    </w:p>
    <w:p w14:paraId="5E0F347E" w14:textId="77777777" w:rsidR="00083A71" w:rsidRPr="00F71ECE" w:rsidRDefault="00083A71" w:rsidP="00083A71">
      <w:pPr>
        <w:spacing w:after="0" w:line="276" w:lineRule="auto"/>
        <w:rPr>
          <w:sz w:val="21"/>
        </w:rPr>
      </w:pPr>
      <w:bookmarkStart w:id="65" w:name="_Hlk138970944"/>
      <w:r w:rsidRPr="00F71ECE">
        <w:rPr>
          <w:b/>
          <w:bCs/>
          <w:sz w:val="21"/>
        </w:rPr>
        <w:t>Figure 4.1</w:t>
      </w:r>
      <w:r>
        <w:rPr>
          <w:b/>
          <w:bCs/>
          <w:sz w:val="21"/>
        </w:rPr>
        <w:t>6</w:t>
      </w:r>
      <w:r w:rsidRPr="00F71ECE">
        <w:rPr>
          <w:b/>
          <w:bCs/>
          <w:sz w:val="21"/>
        </w:rPr>
        <w:t xml:space="preserve">. </w:t>
      </w:r>
      <w:bookmarkStart w:id="66" w:name="_Hlk131110609"/>
      <w:r w:rsidRPr="00F71ECE">
        <w:rPr>
          <w:b/>
          <w:bCs/>
          <w:sz w:val="21"/>
        </w:rPr>
        <w:t xml:space="preserve">Relationship between stomatal size and density across </w:t>
      </w:r>
      <w:r>
        <w:rPr>
          <w:b/>
          <w:bCs/>
          <w:i/>
          <w:iCs/>
          <w:sz w:val="21"/>
        </w:rPr>
        <w:t>Z</w:t>
      </w:r>
      <w:r w:rsidRPr="00F71ECE">
        <w:rPr>
          <w:b/>
          <w:bCs/>
          <w:i/>
          <w:iCs/>
          <w:sz w:val="21"/>
        </w:rPr>
        <w:t xml:space="preserve">mepfl9 </w:t>
      </w:r>
      <w:r w:rsidRPr="00F71ECE">
        <w:rPr>
          <w:b/>
          <w:bCs/>
          <w:sz w:val="21"/>
        </w:rPr>
        <w:t>maize lines and controls.</w:t>
      </w:r>
      <w:bookmarkEnd w:id="65"/>
      <w:r w:rsidRPr="00F71ECE">
        <w:rPr>
          <w:sz w:val="21"/>
        </w:rPr>
        <w:t xml:space="preserve"> Scatter plot of guard cell length against stomatal density, with individual points representing average values for each individual plant across the six maize lines (genotypes coloured differently). Linear regression analysis revealed a positive relationship between the two parameters, with an R</w:t>
      </w:r>
      <w:r w:rsidRPr="00F71ECE">
        <w:rPr>
          <w:sz w:val="21"/>
          <w:vertAlign w:val="superscript"/>
        </w:rPr>
        <w:t xml:space="preserve">2 </w:t>
      </w:r>
      <w:r w:rsidRPr="00F71ECE">
        <w:rPr>
          <w:sz w:val="21"/>
        </w:rPr>
        <w:t>value of 0.132. The solid black line represents the modelled best-fit line, and the dotted lines either side represents the 95% confidence intervals. The slope of the best-fit line was found to be significantly non-zero (</w:t>
      </w:r>
      <w:r w:rsidRPr="00F71ECE">
        <w:rPr>
          <w:i/>
          <w:iCs/>
          <w:sz w:val="21"/>
        </w:rPr>
        <w:t xml:space="preserve">p </w:t>
      </w:r>
      <w:r w:rsidRPr="00F71ECE">
        <w:rPr>
          <w:sz w:val="21"/>
        </w:rPr>
        <w:t>&lt; 0.05, linear regression).</w:t>
      </w:r>
    </w:p>
    <w:bookmarkEnd w:id="66"/>
    <w:p w14:paraId="085DB738" w14:textId="77777777" w:rsidR="00083A71" w:rsidRPr="00F71ECE" w:rsidRDefault="00083A71" w:rsidP="00083A71"/>
    <w:p w14:paraId="0E4A92F9" w14:textId="77777777" w:rsidR="00083A71" w:rsidRPr="00F71ECE" w:rsidRDefault="00083A71" w:rsidP="00083A71"/>
    <w:p w14:paraId="5DF513B3" w14:textId="77777777" w:rsidR="00083A71" w:rsidRPr="00F71ECE" w:rsidRDefault="00083A71" w:rsidP="00083A71">
      <w:pPr>
        <w:rPr>
          <w:i/>
          <w:iCs/>
        </w:rPr>
      </w:pPr>
      <w:r w:rsidRPr="00F71ECE">
        <w:tab/>
        <w:t>Stomatal anatomical traits can influence a leaf’s maximum stomatal conductance capacity (</w:t>
      </w:r>
      <w:r w:rsidRPr="00F71ECE">
        <w:rPr>
          <w:i/>
          <w:iCs/>
        </w:rPr>
        <w:t>g</w:t>
      </w:r>
      <w:r w:rsidRPr="00F71ECE">
        <w:rPr>
          <w:vertAlign w:val="subscript"/>
        </w:rPr>
        <w:t>smax</w:t>
      </w:r>
      <w:r w:rsidRPr="00F71ECE">
        <w:t>), which in turn can impact on its operational stomatal conductance rates (</w:t>
      </w:r>
      <w:r w:rsidRPr="00F71ECE">
        <w:rPr>
          <w:i/>
          <w:iCs/>
        </w:rPr>
        <w:t>g</w:t>
      </w:r>
      <w:r w:rsidRPr="00F71ECE">
        <w:rPr>
          <w:vertAlign w:val="subscript"/>
        </w:rPr>
        <w:t>s</w:t>
      </w:r>
      <w:r w:rsidRPr="00F71ECE">
        <w:t>). From the guard cell measurements described above, pore length, pore width and pore depth can be estimated.  In turn, these can be used, along with stomatal density measurements, to calculate the</w:t>
      </w:r>
      <w:r>
        <w:t xml:space="preserve"> </w:t>
      </w:r>
      <w:bookmarkStart w:id="67" w:name="OLE_LINK3"/>
      <w:r>
        <w:t xml:space="preserve">anatomical </w:t>
      </w:r>
      <w:r w:rsidRPr="00F71ECE">
        <w:rPr>
          <w:i/>
          <w:iCs/>
        </w:rPr>
        <w:t>g</w:t>
      </w:r>
      <w:r w:rsidRPr="00F71ECE">
        <w:rPr>
          <w:vertAlign w:val="subscript"/>
        </w:rPr>
        <w:t>smax</w:t>
      </w:r>
      <w:bookmarkEnd w:id="67"/>
      <w:r w:rsidRPr="00F71ECE">
        <w:t xml:space="preserve"> for a specified area of leaf epidermis, which refers to the maximum gas exchange that can occur assuming that all stomata are fully open. Estimations of </w:t>
      </w:r>
      <w:r w:rsidRPr="00F71ECE">
        <w:rPr>
          <w:i/>
          <w:iCs/>
        </w:rPr>
        <w:t>g</w:t>
      </w:r>
      <w:r w:rsidRPr="00F71ECE">
        <w:rPr>
          <w:vertAlign w:val="subscript"/>
        </w:rPr>
        <w:t>smax</w:t>
      </w:r>
      <w:r w:rsidRPr="00F71ECE">
        <w:t xml:space="preserve"> for the abaxial surface of leaf 6 revealed that all single </w:t>
      </w:r>
      <w:r w:rsidRPr="00F71ECE">
        <w:rPr>
          <w:i/>
          <w:iCs/>
        </w:rPr>
        <w:t xml:space="preserve">Zmepfl9-1a </w:t>
      </w:r>
      <w:r w:rsidRPr="00F71ECE">
        <w:t>knockout lines and double knockout lines had on average a significant reduction of 58-62% in their theoretical maximum capacity for gas exchange compared to controls</w:t>
      </w:r>
      <w:r>
        <w:t xml:space="preserve"> (Figure 4.15d)</w:t>
      </w:r>
      <w:r w:rsidRPr="00F71ECE">
        <w:t xml:space="preserve">, which is driven by a simultaneous reduction in their </w:t>
      </w:r>
      <w:r w:rsidRPr="00F71ECE">
        <w:rPr>
          <w:i/>
          <w:iCs/>
        </w:rPr>
        <w:t xml:space="preserve">SD </w:t>
      </w:r>
      <w:r w:rsidRPr="00F71ECE">
        <w:t xml:space="preserve">and </w:t>
      </w:r>
      <w:r w:rsidRPr="00F71ECE">
        <w:rPr>
          <w:i/>
          <w:iCs/>
        </w:rPr>
        <w:t>SS</w:t>
      </w:r>
      <w:r w:rsidRPr="00F71ECE">
        <w:t>. Similarly to the other stomatal measurements reported</w:t>
      </w:r>
      <w:r>
        <w:t>,</w:t>
      </w:r>
      <w:r w:rsidRPr="00F71ECE">
        <w:t xml:space="preserve"> the </w:t>
      </w:r>
      <w:r w:rsidRPr="00F71ECE">
        <w:rPr>
          <w:i/>
          <w:iCs/>
        </w:rPr>
        <w:t xml:space="preserve">Zmepfl9-1b </w:t>
      </w:r>
      <w:r w:rsidRPr="00F71ECE">
        <w:t xml:space="preserve">line did not have an altered </w:t>
      </w:r>
      <w:r w:rsidRPr="00F71ECE">
        <w:rPr>
          <w:i/>
          <w:iCs/>
        </w:rPr>
        <w:t>g</w:t>
      </w:r>
      <w:r w:rsidRPr="00F71ECE">
        <w:rPr>
          <w:vertAlign w:val="subscript"/>
        </w:rPr>
        <w:t xml:space="preserve">smax </w:t>
      </w:r>
      <w:r w:rsidRPr="00F71ECE">
        <w:t>compared to A188</w:t>
      </w:r>
      <w:r>
        <w:t xml:space="preserve"> (Figure 4.15d).</w:t>
      </w:r>
    </w:p>
    <w:p w14:paraId="1E01B18A" w14:textId="77777777" w:rsidR="00083A71" w:rsidRPr="00F71ECE" w:rsidRDefault="00083A71" w:rsidP="00083A71">
      <w:pPr>
        <w:rPr>
          <w:rFonts w:asciiTheme="majorHAnsi" w:hAnsiTheme="majorHAnsi" w:cstheme="majorHAnsi"/>
          <w:noProof/>
        </w:rPr>
      </w:pPr>
    </w:p>
    <w:p w14:paraId="4204CA1C" w14:textId="77777777" w:rsidR="00083A71" w:rsidRPr="00F71ECE" w:rsidRDefault="00083A71" w:rsidP="00083A71">
      <w:pPr>
        <w:rPr>
          <w:rFonts w:asciiTheme="majorHAnsi" w:hAnsiTheme="majorHAnsi" w:cstheme="majorHAnsi"/>
          <w:noProof/>
        </w:rPr>
      </w:pPr>
    </w:p>
    <w:p w14:paraId="4CCA58E1"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68" w:name="_Toc131628573"/>
      <w:r w:rsidRPr="00F71ECE">
        <w:rPr>
          <w:rFonts w:asciiTheme="minorHAnsi" w:eastAsiaTheme="majorEastAsia" w:hAnsiTheme="minorHAnsi" w:cs="Calibri"/>
          <w:b/>
          <w:sz w:val="28"/>
          <w:szCs w:val="28"/>
        </w:rPr>
        <w:lastRenderedPageBreak/>
        <w:t>4.3</w:t>
      </w:r>
      <w:r w:rsidRPr="00F71ECE">
        <w:rPr>
          <w:rFonts w:asciiTheme="minorHAnsi" w:eastAsiaTheme="majorEastAsia" w:hAnsiTheme="minorHAnsi" w:cs="Calibri"/>
          <w:b/>
          <w:sz w:val="28"/>
          <w:szCs w:val="28"/>
        </w:rPr>
        <w:tab/>
        <w:t>Discussion</w:t>
      </w:r>
      <w:bookmarkEnd w:id="68"/>
    </w:p>
    <w:p w14:paraId="09C09F3C"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4.3.1</w:t>
      </w:r>
      <w:r w:rsidRPr="00F71ECE">
        <w:rPr>
          <w:rFonts w:asciiTheme="minorHAnsi" w:eastAsiaTheme="majorEastAsia" w:hAnsiTheme="minorHAnsi" w:cs="Calibri"/>
          <w:b/>
          <w:sz w:val="24"/>
          <w:szCs w:val="24"/>
        </w:rPr>
        <w:tab/>
        <w:t xml:space="preserve">Maize </w:t>
      </w:r>
      <w:r w:rsidRPr="00F71ECE">
        <w:rPr>
          <w:rFonts w:asciiTheme="minorHAnsi" w:eastAsiaTheme="majorEastAsia" w:hAnsiTheme="minorHAnsi" w:cs="Calibri"/>
          <w:b/>
          <w:i/>
          <w:iCs/>
          <w:sz w:val="24"/>
          <w:szCs w:val="24"/>
        </w:rPr>
        <w:t>ZmEPFL9-1a</w:t>
      </w:r>
      <w:r w:rsidRPr="00F71ECE">
        <w:rPr>
          <w:rFonts w:asciiTheme="minorHAnsi" w:eastAsiaTheme="majorEastAsia" w:hAnsiTheme="minorHAnsi" w:cs="Calibri"/>
          <w:b/>
          <w:sz w:val="24"/>
          <w:szCs w:val="24"/>
        </w:rPr>
        <w:t xml:space="preserve"> positively regulates stomatal development</w:t>
      </w:r>
    </w:p>
    <w:p w14:paraId="3DA97F10" w14:textId="77777777" w:rsidR="00083A71" w:rsidRPr="00F71ECE" w:rsidRDefault="00083A71" w:rsidP="00083A71">
      <w:pPr>
        <w:rPr>
          <w:i/>
          <w:iCs/>
        </w:rPr>
      </w:pPr>
      <w:r w:rsidRPr="00F71ECE">
        <w:t xml:space="preserve">It is well known that in the </w:t>
      </w:r>
      <w:proofErr w:type="spellStart"/>
      <w:r w:rsidRPr="00F71ECE">
        <w:rPr>
          <w:i/>
          <w:iCs/>
        </w:rPr>
        <w:t>Poacea</w:t>
      </w:r>
      <w:proofErr w:type="spellEnd"/>
      <w:r w:rsidRPr="00F71ECE">
        <w:rPr>
          <w:i/>
          <w:iCs/>
        </w:rPr>
        <w:t xml:space="preserve"> </w:t>
      </w:r>
      <w:r w:rsidRPr="00F71ECE">
        <w:t xml:space="preserve">family of grasses, the positive stomatal regulator </w:t>
      </w:r>
      <w:r w:rsidRPr="00F71ECE">
        <w:rPr>
          <w:i/>
          <w:iCs/>
        </w:rPr>
        <w:t>EPFL9</w:t>
      </w:r>
      <w:r w:rsidRPr="00F71ECE">
        <w:t xml:space="preserve"> has undergone a gene duplication event </w:t>
      </w:r>
      <w:r w:rsidRPr="00F71ECE">
        <w:fldChar w:fldCharType="begin"/>
      </w:r>
      <w:r>
        <w:instrText xml:space="preserve"> ADDIN ZOTERO_ITEM CSL_CITATION {"citationID":"jqtnHNQJ","properties":{"formattedCitation":"(Hepworth et al., 2018)","plainCitation":"(Hepworth et al., 2018)","noteIndex":0},"citationItems":[{"id":216,"uris":["http://zotero.org/users/local/Hcd06Tc7/items/7X8FTBVM"],"itemData":{"id":216,"type":"article-journal","abstract":"The development and patterning of stomata in the plant epidermis has emerged as an ideal system for studying fundamental plant developmental processes. Over the past twenty years most studies of stomata have used the model dicotyledonous plant Arabidopsis thaliana. However, cultivated monocotyledonous grass (or Gramineae) varieties provide the majority of human nutrition, and future research into grass stomata could be of critical importance for improving food security. Recent studies using Brachypodium distachyon, Hordeum vulgare (barley) and Oryza sativa (rice) have led to the identification of the core transcriptional regulators essential for stomatal initiation and progression in grasses, and begun to unravel the role of secretory signaling peptides in controlling stomatal developmental. This review revisits how stomatal developmental unfolds in grasses, and identifies key ontogenetic steps for which knowledge of the underpinning molecular mechanisms remains outstanding.","collection-title":"Growth and development","container-title":"Current Opinion in Plant Biology","DOI":"10.1016/j.pbi.2017.07.009","ISSN":"1369-5266","journalAbbreviation":"Current Opinion in Plant Biology","language":"en","page":"1-7","source":"ScienceDirect","title":"Stomatal development: focusing on the grasses","title-short":"Stomatal development","volume":"41","author":[{"family":"Hepworth","given":"Christopher"},{"family":"Caine","given":"Robert S"},{"family":"Harrison","given":"Emily L"},{"family":"Sloan","given":"Jennifer"},{"family":"Gray","given":"Julie E"}],"issued":{"date-parts":[["2018",2,1]]}}}],"schema":"https://github.com/citation-style-language/schema/raw/master/csl-citation.json"} </w:instrText>
      </w:r>
      <w:r w:rsidRPr="00F71ECE">
        <w:fldChar w:fldCharType="separate"/>
      </w:r>
      <w:r w:rsidRPr="00977CB3">
        <w:t>(Hepworth et al., 2018)</w:t>
      </w:r>
      <w:r w:rsidRPr="00F71ECE">
        <w:fldChar w:fldCharType="end"/>
      </w:r>
      <w:r w:rsidRPr="00F71ECE">
        <w:t xml:space="preserve">. In rice, the two paralogues play partially redundant roles in stomatal development, with the loss of </w:t>
      </w:r>
      <w:r w:rsidRPr="00F71ECE">
        <w:rPr>
          <w:i/>
          <w:iCs/>
        </w:rPr>
        <w:t xml:space="preserve">OsEPFL9-1 </w:t>
      </w:r>
      <w:r w:rsidRPr="00F71ECE">
        <w:t xml:space="preserve">causing an 80-90% reduction in </w:t>
      </w:r>
      <w:r w:rsidRPr="00F71ECE">
        <w:rPr>
          <w:i/>
          <w:iCs/>
        </w:rPr>
        <w:t>SD</w:t>
      </w:r>
      <w:r w:rsidRPr="00F71ECE">
        <w:t xml:space="preserve">, and the loss of </w:t>
      </w:r>
      <w:r w:rsidRPr="00F71ECE">
        <w:rPr>
          <w:i/>
          <w:iCs/>
        </w:rPr>
        <w:t xml:space="preserve">OsEPFL9-2 </w:t>
      </w:r>
      <w:r w:rsidRPr="00F71ECE">
        <w:t xml:space="preserve">causing a 25% reduction, with the latter expressed at a </w:t>
      </w:r>
      <w:r w:rsidR="005D70D9">
        <w:t>lower</w:t>
      </w:r>
      <w:r w:rsidRPr="00F71ECE">
        <w:t xml:space="preserve"> level </w:t>
      </w:r>
      <w:r w:rsidRPr="00F71ECE">
        <w:fldChar w:fldCharType="begin"/>
      </w:r>
      <w:r w:rsidR="00D2465F">
        <w:instrText xml:space="preserve"> ADDIN ZOTERO_ITEM CSL_CITATION {"citationID":"jlwiDlqX","properties":{"formattedCitation":"(Karavolias et al., 2023; Yin et al., 2017a)","plainCitation":"(Karavolias et al., 2023; Yin et al., 2017a)","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label":"page"},{"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F71ECE">
        <w:fldChar w:fldCharType="separate"/>
      </w:r>
      <w:r w:rsidRPr="00977CB3">
        <w:t>(Karavolias et al., 2023; Yin et al., 2017)</w:t>
      </w:r>
      <w:r w:rsidRPr="00F71ECE">
        <w:fldChar w:fldCharType="end"/>
      </w:r>
      <w:r w:rsidRPr="00F71ECE">
        <w:t xml:space="preserve">. The authors suggested that through selective pressure, the peptide variation and expression pattern of these two paralogues has arisen to restore the imbalance in gene dosage incurred by the duplication of </w:t>
      </w:r>
      <w:r w:rsidRPr="00F71ECE">
        <w:rPr>
          <w:i/>
          <w:iCs/>
        </w:rPr>
        <w:t>EPFL9</w:t>
      </w:r>
      <w:r w:rsidRPr="00F71ECE">
        <w:t xml:space="preserve">. In this Chapter, three maize </w:t>
      </w:r>
      <w:r w:rsidRPr="00F71ECE">
        <w:rPr>
          <w:i/>
          <w:iCs/>
        </w:rPr>
        <w:t xml:space="preserve">EPFL9 </w:t>
      </w:r>
      <w:r w:rsidRPr="00F71ECE">
        <w:t xml:space="preserve">paralogues were identified. This is the first time that three have been reported, with other studies only identifying two in their phylogenetic analyses </w:t>
      </w:r>
      <w:r w:rsidRPr="00F71ECE">
        <w:fldChar w:fldCharType="begin"/>
      </w:r>
      <w:r>
        <w:instrText xml:space="preserve"> ADDIN ZOTERO_ITEM CSL_CITATION {"citationID":"RL3r3Un8","properties":{"formattedCitation":"(Clemens et al., 2022; Lu et al., 2019)","plainCitation":"(Clemens et al., 2022; Lu et al., 2019)","noteIndex":0},"citationItems":[{"id":428,"uris":["http://zotero.org/users/local/Hcd06Tc7/items/W873MHVB"],"itemData":{"id":428,"type":"article-journal","abstract":"Stomata are microscopic pores on the surface of leaves through which water as vapor passes to the atmosphere and CO2 uptake for the photosynthesis. The signaling peptides of the epidermal patterning factor (EPF) family regulate stomatal development and density in Arabidopsis. Several putative homologs of EPF/EPFL exist in rice genome. To understand their possible involvement in stomatal formation, in this study we generated a series of transgenic lines including reporter promoter fusions, down-regulation and overexpression and demonstrated drastic differences in stomatal densities between different genotypes, as elevated expression of OsEPF1 or OsEPF2 greatly reduced stomatal density in rice, whereas ectopic overexpression of either OsEPF1 or OsEPF2 significantly decreased the high stomatal frequency of both mutant lines of epf2 and epf1epf2 Arabidopsis. Conversely, knocking down OsEPFL9 transcription conferred transgenic plants with fewer stomata than WT in rice, whereas overexpressing rice OsEPFL9 gene could cause excessive production of stomata in Arabidopsis. In conclusion, homologs of EPF/EPFL regulate stomatal development in a generally highly conserved way yet there exist function distinctions between dicot and monocot plants.","container-title":"Journal of Plant Physiology","DOI":"10.1016/j.jplph.2019.01.010","ISSN":"0176-1617","journalAbbreviation":"Journal of Plant Physiology","language":"en","page":"18-27","source":"ScienceDirect","title":"Homologous genes of epidermal patterning factor regulate stomatal development in rice","volume":"234-235","author":[{"family":"Lu","given":"Jinjin"},{"family":"He","given":"Jingjing"},{"family":"Zhou","given":"Xiaosheng"},{"family":"Zhong","given":"Jinjin"},{"family":"Li","given":"Jiao"},{"family":"Liang","given":"Yun-Kuan"}],"issued":{"date-parts":[["2019",3,1]]}}},{"id":426,"uris":["http://zotero.org/users/local/Hcd06Tc7/items/P6DFPA3R"],"itemData":{"id":426,"type":"article-journal","abstract":"Epidermal Patterning Factor Like 9 (EPFL9), also known as STOMAGEN, is a cysteine-rich peptide that induces stomata formation in vascular plants, acting antagonistically to other epidermal patterning factors (EPF1, EPF2). In grapevine there are two EPFL9 genes, EPFL9-1 and EPFL9-2 sharing 82% identity at protein level in the mature functional C-terminal domain. In this study, CRISPR/Cas9 system was applied to functionally characterize VvEPFL9-1 in ‘Sugraone’, a highly transformable genotype. A set of plants, regenerated after gene transfer in embryogenic calli via Agrobacterium tumefaciens, were selected for evaluation. For many lines, the editing profile in the target site displayed a range of mutations mainly causing frameshift in the coding sequence or affecting the second cysteine residue. The analysis of stomata density revealed that in edited plants the number of stomata was significantly reduced compared to control, demonstrating for the first time the role of EPFL9 in a perennial fruit crop. Three edited lines were then assessed for growth, photosynthesis, stomatal conductance, and water use efficiency in experiments carried out at different environmental conditions. Intrinsic water-use efficiency was improved in edited lines compared to control, indicating possible advantages in reducing stomatal density under future environmental drier scenarios. Our results show the potential of manipulating stomatal density for optimizing grapevine adaptation under changing climate conditions.","container-title":"Frontiers in Plant Science","ISSN":"1664-462X","source":"Frontiers","title":"VvEPFL9-1 Knock-Out via CRISPR/Cas9 Reduces Stomatal Density in Grapevine","URL":"https://www.frontiersin.org/articles/10.3389/fpls.2022.878001","volume":"13","author":[{"family":"Clemens","given":"Molly"},{"family":"Faralli","given":"Michele"},{"family":"Lagreze","given":"Jorge"},{"family":"Bontempo","given":"Luana"},{"family":"Piazza","given":"Stefano"},{"family":"Varotto","given":"Claudio"},{"family":"Malnoy","given":"Mickael"},{"family":"Oechel","given":"Walter"},{"family":"Rizzoli","given":"Annapaola"},{"family":"Dalla Costa","given":"Lorenza"}],"accessed":{"date-parts":[["2023",4,2]]},"issued":{"date-parts":[["2022"]]}},"label":"page"}],"schema":"https://github.com/citation-style-language/schema/raw/master/csl-citation.json"} </w:instrText>
      </w:r>
      <w:r w:rsidRPr="00F71ECE">
        <w:fldChar w:fldCharType="separate"/>
      </w:r>
      <w:r w:rsidRPr="00977CB3">
        <w:t>(Clemens et al., 2022; Lu et al., 2019)</w:t>
      </w:r>
      <w:r w:rsidRPr="00F71ECE">
        <w:fldChar w:fldCharType="end"/>
      </w:r>
      <w:r w:rsidRPr="00F71ECE">
        <w:t xml:space="preserve">. This likely is a consequence of those authors using an older maize reference genome, which may not have had all three genes annotated to it. Maize </w:t>
      </w:r>
      <w:r w:rsidR="005D70D9">
        <w:t>appears to have</w:t>
      </w:r>
      <w:r w:rsidRPr="00F71ECE">
        <w:t xml:space="preserve"> undergone a second </w:t>
      </w:r>
      <w:r w:rsidRPr="00F71ECE">
        <w:rPr>
          <w:i/>
          <w:iCs/>
        </w:rPr>
        <w:t xml:space="preserve">EPFL9 </w:t>
      </w:r>
      <w:r w:rsidRPr="00F71ECE">
        <w:t>duplication, which can also be seen in the C</w:t>
      </w:r>
      <w:r w:rsidRPr="00F71ECE">
        <w:rPr>
          <w:vertAlign w:val="subscript"/>
        </w:rPr>
        <w:t xml:space="preserve">4 </w:t>
      </w:r>
      <w:r w:rsidRPr="00F71ECE">
        <w:t xml:space="preserve">grass Miscanthus. This is unsurprising since the large maize genome contains extensive chromosomal duplications, and is believed to have ancient polyploid origin </w:t>
      </w:r>
      <w:r w:rsidRPr="00F71ECE">
        <w:fldChar w:fldCharType="begin"/>
      </w:r>
      <w:r w:rsidRPr="00F71ECE">
        <w:instrText xml:space="preserve"> ADDIN ZOTERO_ITEM CSL_CITATION {"citationID":"iRVIUiDK","properties":{"formattedCitation":"(Gaut, 2001)","plainCitation":"(Gaut, 2001)","noteIndex":0},"citationItems":[{"id":453,"uris":["http://zotero.org/users/local/Hcd06Tc7/items/337VW44R"],"itemData":{"id":453,"type":"article-journal","abstract":"The maize genome contains extensive chromosomal duplications that probably were produced by an ancient tetraploid event. Comparative cereal maps have identified at least 10 duplicated, or homologous, chromosomal regions within maize. However, the methods used to document chromosomal homologies from comparative maps are not statistical, and their criteria are often unclear. This paper describes the development of a simulation method to test for the statistical significance of marker colinearity between chromosomes, and the application of the method to a molecular map of maize. The method documents colinearity among 24 pairs of maize chromosomes, suggesting homology in maize is more complex than represented by comparative cereal maps. The results also reveal that 60%–82% of the genome has been retained in colinear regions and that as much as a third of the genome could be present in multiple copies. Altogether, the complex pattern of colinearity among maize chromosomes suggests that current comparative cereal maps do not adequately represent the evolution and organization of the maize genome.","container-title":"Genome Research","ISSN":"1088-9051","issue":"1","journalAbbreviation":"Genome Res","note":"PMID: 11156615\nPMCID: PMC311014","page":"55-66","source":"PubMed Central","title":"Patterns of Chromosomal Duplication in Maize and Their Implications for Comparative Maps of the Grasses","volume":"11","author":[{"family":"Gaut","given":"Brandon S."}],"issued":{"date-parts":[["2001",1]]}}}],"schema":"https://github.com/citation-style-language/schema/raw/master/csl-citation.json"} </w:instrText>
      </w:r>
      <w:r w:rsidRPr="00F71ECE">
        <w:fldChar w:fldCharType="separate"/>
      </w:r>
      <w:r w:rsidRPr="00F71ECE">
        <w:t>(Gaut, 2001)</w:t>
      </w:r>
      <w:r w:rsidRPr="00F71ECE">
        <w:fldChar w:fldCharType="end"/>
      </w:r>
      <w:r w:rsidRPr="00F71ECE">
        <w:t xml:space="preserve">. However, </w:t>
      </w:r>
      <w:r w:rsidR="005D70D9">
        <w:t xml:space="preserve">the results in this Chapter suggest that, unlike rice, </w:t>
      </w:r>
      <w:r w:rsidRPr="00F71ECE">
        <w:t>only one</w:t>
      </w:r>
      <w:r w:rsidR="005D70D9">
        <w:t xml:space="preserve"> </w:t>
      </w:r>
      <w:r w:rsidRPr="00F71ECE">
        <w:rPr>
          <w:i/>
          <w:iCs/>
        </w:rPr>
        <w:t xml:space="preserve">ZmEPFL9 </w:t>
      </w:r>
      <w:r w:rsidRPr="00F71ECE">
        <w:t>gene</w:t>
      </w:r>
      <w:r w:rsidR="005D70D9">
        <w:t xml:space="preserve"> (</w:t>
      </w:r>
      <w:r w:rsidR="005D70D9" w:rsidRPr="00F71ECE">
        <w:rPr>
          <w:i/>
          <w:iCs/>
        </w:rPr>
        <w:t>ZmEPFL9-1a</w:t>
      </w:r>
      <w:r w:rsidR="005D70D9">
        <w:t>)</w:t>
      </w:r>
      <w:r w:rsidRPr="00F71ECE">
        <w:t xml:space="preserve"> </w:t>
      </w:r>
      <w:r w:rsidR="005D70D9">
        <w:t>plays</w:t>
      </w:r>
      <w:r w:rsidRPr="00F71ECE">
        <w:t xml:space="preserve"> a major role in maize stomatal development</w:t>
      </w:r>
      <w:r w:rsidR="005D70D9">
        <w:t>.</w:t>
      </w:r>
    </w:p>
    <w:p w14:paraId="2A7C607B" w14:textId="77777777" w:rsidR="00083A71" w:rsidRPr="00F71ECE" w:rsidRDefault="00083A71" w:rsidP="007A57C0">
      <w:r w:rsidRPr="00F71ECE">
        <w:rPr>
          <w:i/>
          <w:iCs/>
        </w:rPr>
        <w:tab/>
      </w:r>
      <w:r w:rsidRPr="00F71ECE">
        <w:t xml:space="preserve">The loss of </w:t>
      </w:r>
      <w:r w:rsidRPr="00F71ECE">
        <w:rPr>
          <w:i/>
          <w:iCs/>
        </w:rPr>
        <w:t xml:space="preserve">ZmEPFL9-1a </w:t>
      </w:r>
      <w:r w:rsidRPr="00F71ECE">
        <w:t xml:space="preserve">function in the maize cultivar A188 resulted in plants with less than half the number of stomata. These lines also exhibited significantly more arrested stomatal precursors, however, these did not fully account for the reduction in </w:t>
      </w:r>
      <w:r w:rsidRPr="00F71ECE">
        <w:rPr>
          <w:i/>
          <w:iCs/>
        </w:rPr>
        <w:t>SD</w:t>
      </w:r>
      <w:r w:rsidRPr="00F71ECE">
        <w:t xml:space="preserve">. These findings confirms that </w:t>
      </w:r>
      <w:r w:rsidRPr="00F71ECE">
        <w:rPr>
          <w:i/>
          <w:iCs/>
        </w:rPr>
        <w:t xml:space="preserve">ZmEPFL9-1a </w:t>
      </w:r>
      <w:r w:rsidRPr="00F71ECE">
        <w:t xml:space="preserve">is a positive regulator of stomatal development, and </w:t>
      </w:r>
      <w:r w:rsidR="005D70D9">
        <w:t>controls</w:t>
      </w:r>
      <w:r w:rsidRPr="00F71ECE">
        <w:t xml:space="preserve"> both the initiation into the stomatal lineage and the cell-fate transition of the guard mother cells. Furthermore, the number of total epidermal cells, and files containing stomatal lineage cells, was not altered in these </w:t>
      </w:r>
      <w:r w:rsidRPr="00F71ECE">
        <w:rPr>
          <w:i/>
          <w:iCs/>
        </w:rPr>
        <w:t xml:space="preserve">Zmepfl9-1a </w:t>
      </w:r>
      <w:r w:rsidRPr="00F71ECE">
        <w:t xml:space="preserve">lines, suggesting that </w:t>
      </w:r>
      <w:r w:rsidRPr="00F71ECE">
        <w:rPr>
          <w:i/>
          <w:iCs/>
        </w:rPr>
        <w:t xml:space="preserve">ZmEPFL9-1a </w:t>
      </w:r>
      <w:r w:rsidRPr="00F71ECE">
        <w:t xml:space="preserve">is not involved in the determination of cell files, or pavement cell divisions. Similar phenotypes have been observed in the Arabidopsis </w:t>
      </w:r>
      <w:r w:rsidRPr="00F71ECE">
        <w:rPr>
          <w:i/>
          <w:iCs/>
        </w:rPr>
        <w:t>AtE</w:t>
      </w:r>
      <w:r>
        <w:rPr>
          <w:i/>
          <w:iCs/>
        </w:rPr>
        <w:t>P</w:t>
      </w:r>
      <w:r w:rsidRPr="00F71ECE">
        <w:rPr>
          <w:i/>
          <w:iCs/>
        </w:rPr>
        <w:t xml:space="preserve">FL9 </w:t>
      </w:r>
      <w:r w:rsidRPr="00F71ECE">
        <w:t xml:space="preserve">RNA interference line </w:t>
      </w:r>
      <w:r w:rsidRPr="00F71ECE">
        <w:fldChar w:fldCharType="begin"/>
      </w:r>
      <w:r>
        <w:instrText xml:space="preserve"> ADDIN ZOTERO_ITEM CSL_CITATION {"citationID":"AMiDPOg9","properties":{"formattedCitation":"(Doheny-Adams et al., 2012)","plainCitation":"(Doheny-Adams et al., 2012)","noteIndex":0},"citationItems":[{"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schema":"https://github.com/citation-style-language/schema/raw/master/csl-citation.json"} </w:instrText>
      </w:r>
      <w:r w:rsidRPr="00F71ECE">
        <w:fldChar w:fldCharType="separate"/>
      </w:r>
      <w:r w:rsidRPr="00977CB3">
        <w:t>(Doheny-Adams et al., 2012)</w:t>
      </w:r>
      <w:r w:rsidRPr="00F71ECE">
        <w:fldChar w:fldCharType="end"/>
      </w:r>
      <w:r w:rsidRPr="00F71ECE">
        <w:t xml:space="preserve">, as well as in rice and barley plants that ectopically over-express </w:t>
      </w:r>
      <w:r w:rsidRPr="00F71ECE">
        <w:rPr>
          <w:i/>
          <w:iCs/>
        </w:rPr>
        <w:t>EPF1</w:t>
      </w:r>
      <w:r w:rsidR="003A1B02">
        <w:t>, which e</w:t>
      </w:r>
      <w:r w:rsidRPr="00F71ECE">
        <w:t>ffectively reduce</w:t>
      </w:r>
      <w:r w:rsidR="003A1B02">
        <w:t>s</w:t>
      </w:r>
      <w:r w:rsidRPr="00F71ECE">
        <w:t xml:space="preserve"> </w:t>
      </w:r>
      <w:r w:rsidRPr="00F71ECE">
        <w:rPr>
          <w:i/>
          <w:iCs/>
        </w:rPr>
        <w:t xml:space="preserve">EPFL9 </w:t>
      </w:r>
      <w:r w:rsidRPr="00F71ECE">
        <w:t xml:space="preserve">receptor binding through increased competition </w:t>
      </w:r>
      <w:r w:rsidRPr="00F71ECE">
        <w:fldChar w:fldCharType="begin"/>
      </w:r>
      <w:r w:rsidR="00D2465F">
        <w:instrText xml:space="preserve"> ADDIN ZOTERO_ITEM CSL_CITATION {"citationID":"FxQ8h0Ba","properties":{"formattedCitation":"(Caine et al., 2019b; Hughes et al., 2017)","plainCitation":"(Caine et al., 2019b; Hughes et al., 2017)","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fldChar w:fldCharType="separate"/>
      </w:r>
      <w:r w:rsidRPr="00977CB3">
        <w:t>(Caine et al., 2019; Hughes et al., 2017)</w:t>
      </w:r>
      <w:r w:rsidRPr="00F71ECE">
        <w:fldChar w:fldCharType="end"/>
      </w:r>
      <w:r w:rsidRPr="00F71ECE">
        <w:t xml:space="preserve">. It can therefore be concluded that </w:t>
      </w:r>
      <w:r w:rsidRPr="00F71ECE">
        <w:rPr>
          <w:i/>
          <w:iCs/>
        </w:rPr>
        <w:t xml:space="preserve">ZmEPFL9-1a </w:t>
      </w:r>
      <w:r w:rsidRPr="00F71ECE">
        <w:t>retains a very similar function to orthologues in other species</w:t>
      </w:r>
      <w:r w:rsidR="003A1B02">
        <w:t>. S</w:t>
      </w:r>
      <w:r w:rsidRPr="00F71ECE">
        <w:t xml:space="preserve">ince several of the bHLH transcription factors involved in stomatal regulation have also been characterised in maize </w:t>
      </w:r>
      <w:r w:rsidRPr="00F71ECE">
        <w:fldChar w:fldCharType="begin"/>
      </w:r>
      <w:r w:rsidR="00D2465F">
        <w:instrText xml:space="preserve"> ADDIN ZOTERO_ITEM CSL_CITATION {"citationID":"XxMMZwaq","properties":{"formattedCitation":"(T. D. Liu et al., 2020)","plainCitation":"(T. D. Liu et al., 2020)","dontUpdate":true,"noteIndex":0},"citationItems":[{"id":456,"uris":["http://zotero.org/users/local/Hcd06Tc7/items/ZWGIGFF5"],"itemData":{"id":456,"type":"article-journal","abstract":"Red light significantly affects the expression of plant photoreceptor genes and influences stomatal development through crosstalk of the constitutive photomorphogenic 1–cryptochrome–phytochrome signaling pathway. When blue light was replaced with red light, the expression levels of ZmCry1, ZmPhyB1, ZmEPF2, and ZmEPFL9 were enhanced, whereas that of ZmCOP1 was restricted. Moreover, the expression levels of ZmSPCH and ZmMUTE were also enhanced, but they were generally lower than those under white light. Consequently, stomatal formation, which was determined by net photosynthesis, stomatal conductance, intercellular CO2 concentration, and transpiration rate, was inhibited through decreased stomatal index and stomatal density. We conclude that red light positively regulates EPFL9 in the intercellular signaling but reduces the positive regulation of blue light on COP1 and epidermal patterning factor 2 in the intracellular and intercellular signaling; therefore, though red light promotes the gene’s function on stomatal development of seedling maize, blue light maybe dominant to red light in seedling stage.","container-title":"Canadian Journal of Plant Science","DOI":"10.1139/cjps-2019-0140","ISSN":"0008-4220","issue":"3","journalAbbreviation":"Can. J. Plant Sci.","note":"publisher: NRC Research Press","page":"296-303","source":"cdnsciencepub.com (Atypon)","title":"Influence of red light on the expression of genes on stomatal formation in maize seedlings","volume":"100","author":[{"family":"Liu","given":"Tie Dong"},{"family":"Zhang","given":"Xi Wen"},{"family":"Xu","given":"Yong"}],"issued":{"date-parts":[["2020",6]]}}}],"schema":"https://github.com/citation-style-language/schema/raw/master/csl-citation.json"} </w:instrText>
      </w:r>
      <w:r w:rsidRPr="00F71ECE">
        <w:fldChar w:fldCharType="separate"/>
      </w:r>
      <w:r w:rsidRPr="00977CB3">
        <w:t>(Liu et al., 2020)</w:t>
      </w:r>
      <w:r w:rsidRPr="00F71ECE">
        <w:fldChar w:fldCharType="end"/>
      </w:r>
      <w:r w:rsidRPr="00F71ECE">
        <w:t xml:space="preserve">, it is likely that the full stomatal development module has been conserved. Of note, however, is that it was not possible to reduce </w:t>
      </w:r>
      <w:r w:rsidRPr="00F71ECE">
        <w:rPr>
          <w:i/>
          <w:iCs/>
        </w:rPr>
        <w:t xml:space="preserve">SD </w:t>
      </w:r>
      <w:r w:rsidRPr="00F71ECE">
        <w:t xml:space="preserve">by the same amount as what has been </w:t>
      </w:r>
      <w:r w:rsidRPr="00F71ECE">
        <w:lastRenderedPageBreak/>
        <w:t xml:space="preserve">reported for several other </w:t>
      </w:r>
      <w:r w:rsidR="003A1B02">
        <w:t xml:space="preserve">grass </w:t>
      </w:r>
      <w:r w:rsidRPr="00F71ECE">
        <w:t xml:space="preserve">EPF mutant lines </w:t>
      </w:r>
      <w:r w:rsidRPr="00F71ECE">
        <w:fldChar w:fldCharType="begin"/>
      </w:r>
      <w:r w:rsidR="00D2465F">
        <w:instrText xml:space="preserve"> ADDIN ZOTERO_ITEM CSL_CITATION {"citationID":"QVsU7Kmv","properties":{"formattedCitation":"(Caine et al., 2019b; Dunn et al., 2019; Karavolias et al., 2023; Yin et al., 2017a)","plainCitation":"(Caine et al., 2019b; Dunn et al., 2019; Karavolias et al., 2023; Yin et al., 2017a)","dontUpdate":true,"noteIndex":0},"citationItems":[{"id":176,"uris":["http://zotero.org/users/local/Hcd06Tc7/items/C2LA6NTV"],"itemData":{"id":176,"type":"article-journal","abstract":"CRISPR-Cas9/Cpf1 system with its unique gene targeting efficiency, could be an important tool for functional study of early developmental genes through the generation of successful knockout plants. The introduction and utilization of systems biology approaches have identified several genes that are involved in early development of a plant and with such knowledge a robust tool is required for the functional validation of putative candidate genes thus obtained. The development of the CRISPR-Cas9/Cpf1 genome editing system has provided a convenient tool for creating loss of function mutants for genes of interest. The present study utilized CRISPR/Cas9 and CRISPR-Cpf1 technology to knock out an early developmental gene EPFL9 (Epidermal Patterning Factor like-9, a positive regulator of stomatal development in Arabidopsis) orthologue in rice. Germ-line mutants that were generated showed edits that were carried forward into the T2 generation when Cas9-free homozygous mutants were obtained. The homozygous mutant plants showed more than an eightfold reduction in stomatal density on the abaxial leaf surface of the edited rice plants. Potential off-target analysis showed no significant off-target effects. This study also utilized the CRISPR-LbCpf1 (Lachnospiracae bacterium Cpf1) to target the same OsEPFL9 gene to test the activity of this class-2 CRISPR system in rice and found that Cpf1 is also capable of genome editing and edits get transmitted through generations with similar phenotypic changes seen with CRISPR-Cas9. This study demonstrates the application of CRISPR-Cas9/Cpf1 to precisely target genomic locations and develop transgene-free homozygous heritable gene edits and confirms that the loss of function analysis of the candidate genes emerging from different systems biology based approaches, could be performed, and therefore, this system adds value in the validation of gene function studies.","container-title":"Plant Cell Reports","DOI":"10.1007/s00299-017-2118-z","ISSN":"1432-203X","issue":"5","journalAbbreviation":"Plant Cell Rep","language":"eng","note":"PMID: 28349358","page":"745-757","source":"PubMed","title":"CRISPR-Cas9 and CRISPR-Cpf1 mediated targeting of a stomatal developmental gene EPFL9 in rice","volume":"36","author":[{"family":"Yin","given":"Xiaojia"},{"family":"Biswal","given":"Akshaya K."},{"family":"Dionora","given":"Jacqueline"},{"family":"Perdigon","given":"Kristel M."},{"family":"Balahadia","given":"Christian P."},{"family":"Mazumdar","given":"Shamik"},{"family":"Chater","given":"Caspar"},{"family":"Lin","given":"Hsiang-Chun"},{"family":"Coe","given":"Robert A."},{"family":"Kretzschmar","given":"Tobias"},{"family":"Gray","given":"Julie E."},{"family":"Quick","given":"Paul W."},{"family":"Bandyopadhyay","given":"Anindya"}],"issued":{"date-parts":[["2017",5]]}}},{"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label":"page"}],"schema":"https://github.com/citation-style-language/schema/raw/master/csl-citation.json"} </w:instrText>
      </w:r>
      <w:r w:rsidRPr="00F71ECE">
        <w:fldChar w:fldCharType="separate"/>
      </w:r>
      <w:r w:rsidRPr="00977CB3">
        <w:t>(Caine et al., 2019; Dunn et al., 2019; Karavolias et al., 2023; Yin et al., 2017)</w:t>
      </w:r>
      <w:r w:rsidRPr="00F71ECE">
        <w:fldChar w:fldCharType="end"/>
      </w:r>
      <w:r w:rsidRPr="00F71ECE">
        <w:t xml:space="preserve">. It is curious as to why this is, although it may simply be a result of the different growth conditions between studies. As shown in Chapter 3, the </w:t>
      </w:r>
      <w:r w:rsidRPr="00F71ECE">
        <w:rPr>
          <w:i/>
          <w:iCs/>
        </w:rPr>
        <w:t xml:space="preserve">SD </w:t>
      </w:r>
      <w:r w:rsidRPr="00F71ECE">
        <w:t xml:space="preserve">reduction of </w:t>
      </w:r>
      <w:r w:rsidRPr="00F71ECE">
        <w:rPr>
          <w:i/>
          <w:iCs/>
        </w:rPr>
        <w:t xml:space="preserve">Osepfl9 </w:t>
      </w:r>
      <w:r w:rsidRPr="00F71ECE">
        <w:t xml:space="preserve">and OsEPF1-OE plants was around a third less than has been previously reported, despite using the same lines. Despite this, the reduction in </w:t>
      </w:r>
      <w:r w:rsidRPr="00F71ECE">
        <w:rPr>
          <w:i/>
          <w:iCs/>
        </w:rPr>
        <w:t xml:space="preserve">SD </w:t>
      </w:r>
      <w:r w:rsidRPr="00F71ECE">
        <w:t xml:space="preserve">achieved in the maize gene-edited lines </w:t>
      </w:r>
      <w:r w:rsidR="003A1B02">
        <w:t>produced for this thesis</w:t>
      </w:r>
      <w:r w:rsidRPr="00F71ECE">
        <w:t xml:space="preserve"> is</w:t>
      </w:r>
      <w:r w:rsidR="003A1B02">
        <w:t xml:space="preserve"> still</w:t>
      </w:r>
      <w:r w:rsidRPr="00F71ECE">
        <w:t xml:space="preserve"> greater than other efforts to manipulate the </w:t>
      </w:r>
      <w:r w:rsidR="003A1B02">
        <w:t xml:space="preserve">maize </w:t>
      </w:r>
      <w:r w:rsidRPr="00F71ECE">
        <w:t xml:space="preserve">stomatal development pathway, such as the over-expression of </w:t>
      </w:r>
      <w:r w:rsidRPr="00F71ECE">
        <w:rPr>
          <w:i/>
          <w:iCs/>
        </w:rPr>
        <w:t>ZmSDD1</w:t>
      </w:r>
      <w:r w:rsidRPr="00F71ECE">
        <w:t xml:space="preserve">, which resulted in </w:t>
      </w:r>
      <w:r w:rsidR="003A1B02">
        <w:t xml:space="preserve">maize </w:t>
      </w:r>
      <w:r w:rsidRPr="00F71ECE">
        <w:t xml:space="preserve">plants with only 30% fewer stomata </w:t>
      </w:r>
      <w:r w:rsidRPr="00F71ECE">
        <w:fldChar w:fldCharType="begin"/>
      </w:r>
      <w:r>
        <w:instrText xml:space="preserve"> ADDIN ZOTERO_ITEM CSL_CITATION {"citationID":"xID7DLAx","properties":{"formattedCitation":"(Liu et al., 2015)","plainCitation":"(Liu et al., 2015)","noteIndex":0},"citationItems":[{"id":338,"uris":["http://zotero.org/users/local/Hcd06Tc7/items/J8AE3CD6"],"itemData":{"id":338,"type":"article-journal","abstract":"Drought is one of major factors limiting the high and stable yields of maize, and thus, improvement of water use efficiency (WUE) and cultivation of drought-resistant maize cultivars have become very urgent. Previous research shows that SDD1 from Arabidopsis thaliana, a key gene during stomatal development, negatively regulates stomatal density, reduces transpiration, and improves WUE and drought resistance without reducing biomass. In this study, maize SDD1 (ZmSDD1) containing intron was cloned, and the phylogenetic tree was constructed, revealing a close genetic relationship with the SDD1 of Oryza sativa. ZmSDD1 was expressed in the leaves, shoots, and roots of maize. Under drought, cold, and salt stress conditions, the expression of ZmSDD1 in B73 maize leaves is reduced. To reveal the functions of ZmSDD1, we built a plant expression vector pGM626-Ubi-SDD1-ABt containing ZmSDD1 which was driven by the maize Ubiquitin promoter. Transgenic plants were obtained via shoot-tip transformation. The stomata number on leaf surfaces of the plants within Ubiquitin::ZmSDD1 overexpression plants was 30 % lower than that in the wildtype ones. After repeated drought treatments the transgenic maizes demonstrated a much higher survival rate with 6.68-fold ZmSDD1 overexpression, which indicated the expression of the gene negatively regulating stomata density and caused the reduction of stomatal conductance and transpiration rate after drought-treatment. In addition, ZmSDD1 enhanced the drought resistance in the transgenic maizes through improving WUE and photosynthetic rate which was considered as the result of the higher PEPCase activity, CO2 utilization rate and the lower CO2 compensation point.","container-title":"Plant Cell, Tissue and Organ Culture (PCTOC)","DOI":"10.1007/s11240-015-0757-8","ISSN":"1573-5044","issue":"1","journalAbbreviation":"Plant Cell Tiss Organ Cult","language":"en","page":"147-159","source":"Springer Link","title":"Overexpression of maize SDD1 (ZmSDD1) improves drought resistance in Zea mays L. by reducing stomatal density","volume":"122","author":[{"family":"Liu","given":"Yanbo"},{"family":"Qin","given":"Lijun"},{"family":"Han","given":"Lizhen"},{"family":"Xiang","given":"Yang"},{"family":"Zhao","given":"Degang"}],"issued":{"date-parts":[["2015",7,1]]}}}],"schema":"https://github.com/citation-style-language/schema/raw/master/csl-citation.json"} </w:instrText>
      </w:r>
      <w:r w:rsidRPr="00F71ECE">
        <w:fldChar w:fldCharType="separate"/>
      </w:r>
      <w:r w:rsidRPr="00977CB3">
        <w:t>(Liu et al., 2015)</w:t>
      </w:r>
      <w:r w:rsidRPr="00F71ECE">
        <w:fldChar w:fldCharType="end"/>
      </w:r>
      <w:r w:rsidRPr="00F71ECE">
        <w:t>.</w:t>
      </w:r>
    </w:p>
    <w:p w14:paraId="008E1618" w14:textId="77777777" w:rsidR="00083A71" w:rsidRPr="00F71ECE" w:rsidRDefault="007A57C0" w:rsidP="00083A71">
      <w:pPr>
        <w:spacing w:before="240" w:after="240"/>
        <w:jc w:val="left"/>
        <w:outlineLvl w:val="3"/>
        <w:rPr>
          <w:rFonts w:asciiTheme="minorHAnsi" w:eastAsiaTheme="majorEastAsia" w:hAnsiTheme="minorHAnsi" w:cs="Calibri"/>
          <w:b/>
          <w:sz w:val="24"/>
          <w:szCs w:val="24"/>
        </w:rPr>
      </w:pPr>
      <w:r>
        <w:rPr>
          <w:rFonts w:asciiTheme="minorHAnsi" w:eastAsiaTheme="majorEastAsia" w:hAnsiTheme="minorHAnsi" w:cs="Calibri"/>
          <w:b/>
          <w:sz w:val="24"/>
          <w:szCs w:val="24"/>
        </w:rPr>
        <w:br/>
      </w:r>
      <w:r w:rsidR="00083A71" w:rsidRPr="00F71ECE">
        <w:rPr>
          <w:rFonts w:asciiTheme="minorHAnsi" w:eastAsiaTheme="majorEastAsia" w:hAnsiTheme="minorHAnsi" w:cs="Calibri"/>
          <w:b/>
          <w:sz w:val="24"/>
          <w:szCs w:val="24"/>
        </w:rPr>
        <w:t>4.3.2</w:t>
      </w:r>
      <w:r w:rsidR="00083A71" w:rsidRPr="00F71ECE">
        <w:rPr>
          <w:rFonts w:asciiTheme="minorHAnsi" w:eastAsiaTheme="majorEastAsia" w:hAnsiTheme="minorHAnsi" w:cs="Calibri"/>
          <w:b/>
          <w:sz w:val="24"/>
          <w:szCs w:val="24"/>
        </w:rPr>
        <w:tab/>
        <w:t xml:space="preserve">Putative roles of the other </w:t>
      </w:r>
      <w:r w:rsidR="00083A71" w:rsidRPr="00F71ECE">
        <w:rPr>
          <w:rFonts w:asciiTheme="minorHAnsi" w:eastAsiaTheme="majorEastAsia" w:hAnsiTheme="minorHAnsi" w:cs="Calibri"/>
          <w:b/>
          <w:i/>
          <w:iCs/>
          <w:sz w:val="24"/>
          <w:szCs w:val="24"/>
        </w:rPr>
        <w:t xml:space="preserve">ZmEPFL9 </w:t>
      </w:r>
      <w:r w:rsidR="00083A71" w:rsidRPr="00F71ECE">
        <w:rPr>
          <w:rFonts w:asciiTheme="minorHAnsi" w:eastAsiaTheme="majorEastAsia" w:hAnsiTheme="minorHAnsi" w:cs="Calibri"/>
          <w:b/>
          <w:sz w:val="24"/>
          <w:szCs w:val="24"/>
        </w:rPr>
        <w:t xml:space="preserve">paralogues </w:t>
      </w:r>
    </w:p>
    <w:p w14:paraId="65F24E2A" w14:textId="77777777" w:rsidR="00D21C57" w:rsidRDefault="00083A71" w:rsidP="00083A71">
      <w:r w:rsidRPr="00F71ECE">
        <w:t xml:space="preserve">For the second </w:t>
      </w:r>
      <w:r w:rsidRPr="00F71ECE">
        <w:rPr>
          <w:i/>
          <w:iCs/>
        </w:rPr>
        <w:t xml:space="preserve">ZmEPFL9-1b </w:t>
      </w:r>
      <w:r w:rsidRPr="00F71ECE">
        <w:t xml:space="preserve">gene, despite its highly similar sequence to </w:t>
      </w:r>
      <w:r w:rsidRPr="00F71ECE">
        <w:rPr>
          <w:i/>
          <w:iCs/>
        </w:rPr>
        <w:t xml:space="preserve">ZmEPFL9-1a, </w:t>
      </w:r>
      <w:r w:rsidRPr="00F71ECE">
        <w:t xml:space="preserve">loss of its function did not impact stomatal development significantly. </w:t>
      </w:r>
      <w:r w:rsidRPr="00F71ECE">
        <w:rPr>
          <w:i/>
          <w:iCs/>
        </w:rPr>
        <w:t xml:space="preserve">Zmepfl9-1b </w:t>
      </w:r>
      <w:r w:rsidRPr="00F71ECE">
        <w:t xml:space="preserve">plants did show a very minor reduction in </w:t>
      </w:r>
      <w:r w:rsidRPr="00F71ECE">
        <w:rPr>
          <w:i/>
          <w:iCs/>
        </w:rPr>
        <w:t>SD</w:t>
      </w:r>
      <w:r w:rsidRPr="00F71ECE">
        <w:t xml:space="preserve"> and increase in arrested stomatal precursors, so it is possible that this paralogue makes a very small contribution to the regulation of leaf stomatal development. When </w:t>
      </w:r>
      <w:r w:rsidRPr="00F71ECE">
        <w:rPr>
          <w:i/>
          <w:iCs/>
        </w:rPr>
        <w:t xml:space="preserve">ZmEPFL9-1b </w:t>
      </w:r>
      <w:r w:rsidRPr="00F71ECE">
        <w:t>was over-expressed in Arabidopsis, it was able to promote stomatal development and clustering, thus proving the gene can encode a functional peptide. Therefore, its lower expression in maize developing leaf tissues</w:t>
      </w:r>
      <w:r w:rsidR="003A1B02">
        <w:t xml:space="preserve"> compared to </w:t>
      </w:r>
      <w:r w:rsidR="003A1B02">
        <w:rPr>
          <w:i/>
          <w:iCs/>
        </w:rPr>
        <w:t>ZmEPFL9-1a</w:t>
      </w:r>
      <w:r w:rsidR="003A1B02">
        <w:t xml:space="preserve">, </w:t>
      </w:r>
      <w:r w:rsidRPr="00F71ECE">
        <w:t xml:space="preserve">may be the reason that the knock-out of this gene did not produce a noticeable phenotype in maize. In this study, only leaf 3 and leaf 6 was assessed, therefore it would be interesting to examine stomatal patterning in other organs, such as the husk leaves and tassel </w:t>
      </w:r>
      <w:proofErr w:type="spellStart"/>
      <w:r w:rsidRPr="00F71ECE">
        <w:t>spikelets</w:t>
      </w:r>
      <w:proofErr w:type="spellEnd"/>
      <w:r w:rsidRPr="00F71ECE">
        <w:t xml:space="preserve">, to identify any possible functional divergence between the two genes. </w:t>
      </w:r>
    </w:p>
    <w:p w14:paraId="1BAD8AFC" w14:textId="77777777" w:rsidR="00083A71" w:rsidRPr="00F71ECE" w:rsidRDefault="00E65F10" w:rsidP="00D21C57">
      <w:pPr>
        <w:ind w:firstLine="720"/>
      </w:pPr>
      <w:r>
        <w:t xml:space="preserve">Based on the preliminary results generated, </w:t>
      </w:r>
      <w:proofErr w:type="spellStart"/>
      <w:r>
        <w:t>Limagrain</w:t>
      </w:r>
      <w:proofErr w:type="spellEnd"/>
      <w:r>
        <w:t xml:space="preserve"> decided against producing a gene-edited maize line for the third </w:t>
      </w:r>
      <w:r w:rsidRPr="00F71ECE">
        <w:rPr>
          <w:i/>
          <w:iCs/>
        </w:rPr>
        <w:t xml:space="preserve">ZmEPFL9-2 </w:t>
      </w:r>
      <w:r w:rsidRPr="00F71ECE">
        <w:t>paralogue</w:t>
      </w:r>
      <w:r>
        <w:t xml:space="preserve">. </w:t>
      </w:r>
      <w:r w:rsidR="00D21C57">
        <w:t xml:space="preserve">Unfortunately, </w:t>
      </w:r>
      <w:r>
        <w:t>this meant that the putative function of this gene could not be determined in maize. However</w:t>
      </w:r>
      <w:r w:rsidR="00083A71" w:rsidRPr="00F71ECE">
        <w:t xml:space="preserve">, based on its virtually undetected expression in the leaf stomatal development zone, and lack of stomatal phenotype when over-expressed in Arabidopsis, it is unlikely that this gene is involved in stomatal development. Since no signal peptide sequence was detected for </w:t>
      </w:r>
      <w:r w:rsidR="00083A71" w:rsidRPr="00F71ECE">
        <w:rPr>
          <w:i/>
          <w:iCs/>
        </w:rPr>
        <w:t>ZmEPFL9-2</w:t>
      </w:r>
      <w:r w:rsidR="00083A71" w:rsidRPr="00F71ECE">
        <w:t xml:space="preserve"> in the cultivar A188, but was in B73, it is possible that the loss of peptide function is species</w:t>
      </w:r>
      <w:r>
        <w:t>-</w:t>
      </w:r>
      <w:r w:rsidR="00083A71" w:rsidRPr="00F71ECE">
        <w:t xml:space="preserve">specific. </w:t>
      </w:r>
      <w:r w:rsidR="00083A71">
        <w:t xml:space="preserve">However, the </w:t>
      </w:r>
      <w:proofErr w:type="spellStart"/>
      <w:r w:rsidR="00083A71">
        <w:t>RNAseq</w:t>
      </w:r>
      <w:proofErr w:type="spellEnd"/>
      <w:r w:rsidR="00083A71">
        <w:t xml:space="preserve"> expression data also supports the same conclusion for B73.</w:t>
      </w:r>
    </w:p>
    <w:p w14:paraId="6BB9AFCC" w14:textId="77777777" w:rsidR="00083A71" w:rsidRDefault="00083A71" w:rsidP="00083A71">
      <w:pPr>
        <w:ind w:firstLine="720"/>
      </w:pPr>
      <w:r w:rsidRPr="00F71ECE">
        <w:t>Interestingly</w:t>
      </w:r>
      <w:r w:rsidR="00D21C57">
        <w:t>,</w:t>
      </w:r>
      <w:r w:rsidRPr="00F71ECE">
        <w:t xml:space="preserve"> transcriptomic data revealed that both </w:t>
      </w:r>
      <w:r w:rsidRPr="00F71ECE">
        <w:rPr>
          <w:i/>
          <w:iCs/>
        </w:rPr>
        <w:t xml:space="preserve">ZmEPFL9-1b </w:t>
      </w:r>
      <w:r w:rsidRPr="00F71ECE">
        <w:t xml:space="preserve">and </w:t>
      </w:r>
      <w:r w:rsidRPr="00F71ECE">
        <w:rPr>
          <w:i/>
          <w:iCs/>
        </w:rPr>
        <w:t xml:space="preserve">ZmEPFL9-2 </w:t>
      </w:r>
      <w:r w:rsidRPr="00F71ECE">
        <w:t>were expressed in developing embryos, whereas the main stomatal regulator</w:t>
      </w:r>
      <w:r w:rsidR="00D21C57">
        <w:t xml:space="preserve">, </w:t>
      </w:r>
      <w:r w:rsidR="00D21C57">
        <w:rPr>
          <w:i/>
          <w:iCs/>
        </w:rPr>
        <w:t>ZmEPFL9-1a</w:t>
      </w:r>
      <w:r w:rsidR="00D21C57">
        <w:t xml:space="preserve">, </w:t>
      </w:r>
      <w:r w:rsidRPr="00F71ECE">
        <w:t xml:space="preserve">wasn’t. In Arabidopsis, </w:t>
      </w:r>
      <w:r w:rsidRPr="00F71ECE">
        <w:rPr>
          <w:i/>
          <w:iCs/>
        </w:rPr>
        <w:t xml:space="preserve">AtEPFL9 </w:t>
      </w:r>
      <w:r w:rsidRPr="00F71ECE">
        <w:t xml:space="preserve">is known to </w:t>
      </w:r>
      <w:r w:rsidR="00D21C57" w:rsidRPr="00F71ECE">
        <w:t>coordinate</w:t>
      </w:r>
      <w:r w:rsidRPr="00F71ECE">
        <w:t xml:space="preserve"> ovule patterning</w:t>
      </w:r>
      <w:r w:rsidR="00D21C57">
        <w:t>,</w:t>
      </w:r>
      <w:r w:rsidRPr="00F71ECE">
        <w:t xml:space="preserve"> by interacting with ERECTA family receptors </w:t>
      </w:r>
      <w:r w:rsidRPr="00F71ECE">
        <w:fldChar w:fldCharType="begin"/>
      </w:r>
      <w:r>
        <w:instrText xml:space="preserve"> ADDIN ZOTERO_ITEM CSL_CITATION {"citationID":"7Q9DsepD","properties":{"formattedCitation":"(Kawamoto et al., 2020)","plainCitation":"(Kawamoto et al., 2020)","noteIndex":0},"citationItems":[{"id":157,"uris":["http://zotero.org/users/local/Hcd06Tc7/items/X3ZZ6P7E"],"itemData":{"id":157,"type":"article-journal","abstract":"Ovule development in Arabidopsis thaliana involves pattern formation, which ensures that ovules are regularly arranged in the pistils to reduce competition for nutrients and space. Mechanisms underlying pattern formation in plants, such as phyllotaxis, flower morphogenesis, or lateral root initiation, have been extensively studied, and genes controlling the initiation of ovules have been identified. However, the fundamental patterning mechanism that determines the spacing of ovule anlagen within the placenta remained unexplored. Using natural variation analysis combined with quantitative trait locus analysis, we found that the spacing of ovules in the developing gynoecium and fruits is controlled by two secreted peptides, EPFL2 and EPFL9 (also known as Stomagen), and their receptors from the ERECTA (ER) family that act from the carpel wall and the placental tissue. We found that a signaling pathway controlled by EPFL9 acting from the carpel wall through the LRR-receptor kinases ER, ERL1, and ERL2 promotes fruit growth. Regular spacing of ovules depends on EPFL2 expression in the carpel wall and in the inter-ovule spaces, where it acts through ERL1 and ERL2. Loss of EPFL2 signaling results in shorter gynoecia and fruits and irregular spacing of ovules or even ovule twinning. We propose that the EPFL2 signaling module evolved to control the initiation and regular, equidistant spacing of ovule primordia, which may serve to minimize competition between seeds or facilitate equal resource allocation. Together, EPFL2 and EPFL9 help to coordinate ovule patterning and thereby seed number with gynoecium and fruit growth through a set of shared receptors.","container-title":"Current Biology","DOI":"10.1016/j.cub.2020.08.050","ISSN":"0960-9822","issue":"22","journalAbbreviation":"Current Biology","language":"en","page":"4352-4361.e4","source":"ScienceDirect","title":"A Peptide Pair Coordinates Regular Ovule Initiation Patterns with Seed Number and Fruit Size","volume":"30","author":[{"family":"Kawamoto","given":"Nozomi"},{"family":"Del Carpio","given":"Dunia Pino"},{"family":"Hofmann","given":"Alexander"},{"family":"Mizuta","given":"Yoko"},{"family":"Kurihara","given":"Daisuke"},{"family":"Higashiyama","given":"Tetsuya"},{"family":"Uchida","given":"Naoyuki"},{"family":"Torii","given":"Keiko U."},{"family":"Colombo","given":"Lucia"},{"family":"Groth","given":"Georg"},{"family":"Simon","given":"Rüdiger"}],"issued":{"date-parts":[["2020",11,16]]}}}],"schema":"https://github.com/citation-style-language/schema/raw/master/csl-citation.json"} </w:instrText>
      </w:r>
      <w:r w:rsidRPr="00F71ECE">
        <w:fldChar w:fldCharType="separate"/>
      </w:r>
      <w:r w:rsidRPr="00977CB3">
        <w:t>(Kawamoto et al., 2020)</w:t>
      </w:r>
      <w:r w:rsidRPr="00F71ECE">
        <w:fldChar w:fldCharType="end"/>
      </w:r>
      <w:r w:rsidRPr="00F71ECE">
        <w:t xml:space="preserve">, </w:t>
      </w:r>
      <w:r w:rsidR="00D21C57">
        <w:t>and also regulate</w:t>
      </w:r>
      <w:r w:rsidRPr="00F71ECE">
        <w:t xml:space="preserve"> fruit growth post</w:t>
      </w:r>
      <w:r w:rsidR="00D21C57">
        <w:t>-</w:t>
      </w:r>
      <w:r w:rsidRPr="00F71ECE">
        <w:t>fertilisation</w:t>
      </w:r>
      <w:r w:rsidR="00D21C57">
        <w:t>,</w:t>
      </w:r>
      <w:r w:rsidRPr="00F71ECE">
        <w:t xml:space="preserve"> by modulating Gibberellic acid signalling</w:t>
      </w:r>
      <w:r w:rsidR="00D21C57">
        <w:t>,</w:t>
      </w:r>
      <w:r w:rsidRPr="00F71ECE">
        <w:t xml:space="preserve"> which in turn activates DELLA </w:t>
      </w:r>
      <w:r w:rsidRPr="00F71ECE">
        <w:lastRenderedPageBreak/>
        <w:t xml:space="preserve">proteins </w:t>
      </w:r>
      <w:r w:rsidRPr="00F71ECE">
        <w:fldChar w:fldCharType="begin"/>
      </w:r>
      <w:r>
        <w:instrText xml:space="preserve"> ADDIN ZOTERO_ITEM CSL_CITATION {"citationID":"B9EFQ9hw","properties":{"formattedCitation":"(Cui et al., 2014)","plainCitation":"(Cui et al., 2014)","noteIndex":0},"citationItems":[{"id":458,"uris":["http://zotero.org/users/local/Hcd06Tc7/items/P69MXDDV"],"itemData":{"id":458,"type":"article-journal","abstract":"Reactive oxygen species (ROS) are harmful to all living organisms and therefore they must be removed to ensure normal growth and development. ROS are also signaling molecules, but so far little is known about the mechanisms of ROS perception and developmental response in plants. We here report that hydrogen peroxide induces cortex proliferation in the Arabidopsis root and that SPINDLY (SPY), an O-linked glucosamine acetyltransferase, regulates cortex proliferation by maintaining cellular redox homeostasis. We also found that mutation in the leucine-rich receptor kinase ERECTA and its putative peptide ligand STOMAGEN block the effect of hydrogen peroxide on root cortex proliferation. However, ERECTA and STOMAGEN are expressed in the vascular tissue, whereas extra cortex cells are produced from the endodermis, suggesting the involvement of intercellular signaling. SPY appears to act downstream of ERECTA, because the spy mutation still caused cortex proliferation in the erecta mutant background. We therefore have not only gained insight into the mechanism by which SPY regulates root development but also uncovered a novel pathway for ROS signaling in plants. The importance of redox-mediated cortex proliferation as a protective mechanism against oxidative stress is also discussed.","container-title":"Molecular Plant","DOI":"10.1093/mp/ssu106","ISSN":"1674-2052","issue":"12","journalAbbreviation":"Molecular Plant","language":"en","page":"1727-1739","source":"ScienceDirect","title":"SPINDLY, ERECTA, and Its Ligand STOMAGEN Have a Role in Redox-Mediated Cortex Proliferation in the Arabidopsis Root","volume":"7","author":[{"family":"Cui","given":"Hongchang"},{"family":"Kong","given":"Danyu"},{"family":"Wei","given":"Pengcheng"},{"family":"Hao","given":"Yueling"},{"family":"Torii","given":"Keiko U."},{"family":"Lee","given":"Jin Suk"},{"family":"Li","given":"Jie"}],"issued":{"date-parts":[["2014",12,1]]}}}],"schema":"https://github.com/citation-style-language/schema/raw/master/csl-citation.json"} </w:instrText>
      </w:r>
      <w:r w:rsidRPr="00F71ECE">
        <w:fldChar w:fldCharType="separate"/>
      </w:r>
      <w:r w:rsidRPr="00977CB3">
        <w:t>(Cui et al., 2014)</w:t>
      </w:r>
      <w:r w:rsidRPr="00F71ECE">
        <w:fldChar w:fldCharType="end"/>
      </w:r>
      <w:r w:rsidRPr="00F71ECE">
        <w:t xml:space="preserve">. Furthermore, </w:t>
      </w:r>
      <w:r w:rsidRPr="00F71ECE">
        <w:rPr>
          <w:i/>
          <w:iCs/>
        </w:rPr>
        <w:t xml:space="preserve">OsEPFL9-1 </w:t>
      </w:r>
      <w:r w:rsidRPr="00F71ECE">
        <w:t xml:space="preserve">plays a role in panicle development in rice </w:t>
      </w:r>
      <w:r w:rsidRPr="00F71ECE">
        <w:fldChar w:fldCharType="begin"/>
      </w:r>
      <w:r>
        <w:instrText xml:space="preserve"> ADDIN ZOTERO_ITEM CSL_CITATION {"citationID":"xlLZwIFF","properties":{"formattedCitation":"(Guo et al., 2023)","plainCitation":"(Guo et al., 2023)","noteIndex":0},"citationItems":[{"id":460,"uris":["http://zotero.org/users/local/Hcd06Tc7/items/GPSM5BQ5"],"itemData":{"id":460,"type":"article-journal","abstract":"Rice panicle architecture determines the grain number per panicle and therefore impacts grain yield. The OsER1–OsMKKK10–OsMKK4–OsMPK6 pathway shapes panicle architecture by regulating cytokinin metabolism. However, the specific upstream ligands perceived by the OsER1 receptor are unknown. Here, we report that the EPIDERMAL PATTERNING FACTOR (EPF)/EPF-LIKE (EPFL) small secreted peptide family members OsEPFL6, OsEPFL7, OsEPFL8, and OsEPFL9 synergistically contribute to rice panicle morphogenesis by recognizing the OsER1 receptor and activating the mitogen-activated protein kinase cascade. Notably, OsEPFL6, OsEPFL7, OsEPFL8, and OsEPFL9 negatively regulate spikelet number per panicle, but OsEPFL8 also controls rice spikelet fertility. A osepfl6 osepfl7 osepfl9 triple mutant had significantly enhanced grain yield without affecting spikelet fertility, suggesting that specifically suppressing the OsEPFL6–OsER1, OsEPFL7–OsER1, and OsEPFL9–OsER1 ligand–receptor pairs can optimize rice panicle architecture. These findings provide a framework for fundamental understanding of the role of ligand–receptor signaling in rice panicle development and demonstrate a potential method to overcome the trade-off between spikelet number and fertility.","container-title":"Nature Communications","DOI":"10.1038/s41467-023-37326-x","ISSN":"2041-1723","issue":"1","journalAbbreviation":"Nat Commun","language":"en","license":"2023 The Author(s)","note":"number: 1\npublisher: Nature Publishing Group","page":"1640","source":"www.nature.com","title":"Optimization of rice panicle architecture by specifically suppressing ligand–receptor pairs","volume":"14","author":[{"family":"Guo","given":"Tao"},{"family":"Lu","given":"Zi-Qi"},{"family":"Xiong","given":"Yehui"},{"family":"Shan","given":"Jun-Xiang"},{"family":"Ye","given":"Wang-Wei"},{"family":"Dong","given":"Nai-Qian"},{"family":"Kan","given":"Yi"},{"family":"Yang","given":"Yi-Bing"},{"family":"Zhao","given":"Huai-Yu"},{"family":"Yu","given":"Hong-Xiao"},{"family":"Guo","given":"Shuang-Qin"},{"family":"Lei","given":"Jie-Jie"},{"family":"Liao","given":"Ben"},{"family":"Chai","given":"Jijie"},{"family":"Lin","given":"Hong-Xuan"}],"issued":{"date-parts":[["2023",3,24]]}}}],"schema":"https://github.com/citation-style-language/schema/raw/master/csl-citation.json"} </w:instrText>
      </w:r>
      <w:r w:rsidRPr="00F71ECE">
        <w:fldChar w:fldCharType="separate"/>
      </w:r>
      <w:r w:rsidRPr="00977CB3">
        <w:t>(Guo et al., 2023)</w:t>
      </w:r>
      <w:r w:rsidRPr="00F71ECE">
        <w:fldChar w:fldCharType="end"/>
      </w:r>
      <w:r w:rsidRPr="00F71ECE">
        <w:t xml:space="preserve">. It is therefore possible that these duplicated </w:t>
      </w:r>
      <w:r w:rsidRPr="00F71ECE">
        <w:rPr>
          <w:i/>
          <w:iCs/>
        </w:rPr>
        <w:t xml:space="preserve">EPFL9 </w:t>
      </w:r>
      <w:r w:rsidRPr="00F71ECE">
        <w:t xml:space="preserve">genes have undergone functional divergence, and been co-opted into different pathways to each other. One method to assess the putative roles of these non-dominant paralogues </w:t>
      </w:r>
      <w:r w:rsidR="00D21C57">
        <w:t>c</w:t>
      </w:r>
      <w:r w:rsidRPr="00F71ECE">
        <w:t xml:space="preserve">ould be to compliment </w:t>
      </w:r>
      <w:r w:rsidRPr="00F71ECE">
        <w:rPr>
          <w:i/>
          <w:iCs/>
        </w:rPr>
        <w:t xml:space="preserve">Atepfl9 </w:t>
      </w:r>
      <w:r w:rsidRPr="00F71ECE">
        <w:t>to see if these genes are able to rescue its unusual flowering phenotype, as d</w:t>
      </w:r>
      <w:r w:rsidR="00D21C57">
        <w:t>escribed</w:t>
      </w:r>
      <w:r w:rsidRPr="00F71ECE">
        <w:t xml:space="preserve"> in Chapter 3. Unfortunately, due to the abortion of flowers and low seed set, efforts to compliment </w:t>
      </w:r>
      <w:r w:rsidRPr="00F71ECE">
        <w:rPr>
          <w:i/>
          <w:iCs/>
        </w:rPr>
        <w:t xml:space="preserve">Atepfl9 </w:t>
      </w:r>
      <w:r w:rsidRPr="00F71ECE">
        <w:t xml:space="preserve">with the </w:t>
      </w:r>
      <w:r w:rsidRPr="00F71ECE">
        <w:rPr>
          <w:i/>
          <w:iCs/>
        </w:rPr>
        <w:t>p35</w:t>
      </w:r>
      <w:proofErr w:type="gramStart"/>
      <w:r w:rsidRPr="00F71ECE">
        <w:rPr>
          <w:i/>
          <w:iCs/>
        </w:rPr>
        <w:t>S::</w:t>
      </w:r>
      <w:proofErr w:type="gramEnd"/>
      <w:r w:rsidRPr="00F71ECE">
        <w:rPr>
          <w:i/>
          <w:iCs/>
        </w:rPr>
        <w:t xml:space="preserve">ZmEPFL9 </w:t>
      </w:r>
      <w:r w:rsidRPr="00F71ECE">
        <w:t>constructs, either through floral transformations or manual cross-pollination, were unsuccessful. However, it would be an interesting line of enquiry to follow up on.</w:t>
      </w:r>
    </w:p>
    <w:p w14:paraId="4D9A2589" w14:textId="77777777" w:rsidR="00083A71" w:rsidRDefault="00083A71" w:rsidP="00083A71">
      <w:pPr>
        <w:ind w:firstLine="720"/>
      </w:pPr>
    </w:p>
    <w:p w14:paraId="2D9EDF7F"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4.3.3</w:t>
      </w:r>
      <w:r w:rsidRPr="00F71ECE">
        <w:rPr>
          <w:rFonts w:asciiTheme="minorHAnsi" w:eastAsiaTheme="majorEastAsia" w:hAnsiTheme="minorHAnsi" w:cs="Calibri"/>
          <w:b/>
          <w:sz w:val="24"/>
          <w:szCs w:val="24"/>
        </w:rPr>
        <w:tab/>
        <w:t xml:space="preserve">Loss of </w:t>
      </w:r>
      <w:r w:rsidRPr="00F71ECE">
        <w:rPr>
          <w:rFonts w:asciiTheme="minorHAnsi" w:eastAsiaTheme="majorEastAsia" w:hAnsiTheme="minorHAnsi" w:cs="Calibri"/>
          <w:b/>
          <w:i/>
          <w:iCs/>
          <w:sz w:val="24"/>
          <w:szCs w:val="24"/>
        </w:rPr>
        <w:t xml:space="preserve">ZmEPFL9-1a </w:t>
      </w:r>
      <w:r w:rsidRPr="00F71ECE">
        <w:rPr>
          <w:rFonts w:asciiTheme="minorHAnsi" w:eastAsiaTheme="majorEastAsia" w:hAnsiTheme="minorHAnsi" w:cs="Calibri"/>
          <w:b/>
          <w:sz w:val="24"/>
          <w:szCs w:val="24"/>
        </w:rPr>
        <w:t>breaks the stomatal size-density relationship</w:t>
      </w:r>
    </w:p>
    <w:p w14:paraId="42F0E61A" w14:textId="77777777" w:rsidR="00083A71" w:rsidRDefault="00083A71" w:rsidP="00083A71">
      <w:r w:rsidRPr="00F71ECE">
        <w:t xml:space="preserve">A negative relationship between </w:t>
      </w:r>
      <w:r w:rsidRPr="00F71ECE">
        <w:rPr>
          <w:i/>
          <w:iCs/>
        </w:rPr>
        <w:t>SS</w:t>
      </w:r>
      <w:r w:rsidRPr="00F71ECE">
        <w:t xml:space="preserve"> and </w:t>
      </w:r>
      <w:r w:rsidRPr="00F71ECE">
        <w:rPr>
          <w:i/>
          <w:iCs/>
        </w:rPr>
        <w:t>SD</w:t>
      </w:r>
      <w:r w:rsidRPr="00F71ECE">
        <w:t xml:space="preserve"> has been demonstrated in many species, and throughout the fossil record. However, contrary to this, reducing </w:t>
      </w:r>
      <w:r w:rsidRPr="00F71ECE">
        <w:rPr>
          <w:i/>
          <w:iCs/>
        </w:rPr>
        <w:t xml:space="preserve">SD </w:t>
      </w:r>
      <w:r w:rsidRPr="00F71ECE">
        <w:t xml:space="preserve">in maize via the manipulation of </w:t>
      </w:r>
      <w:r w:rsidRPr="00F71ECE">
        <w:rPr>
          <w:i/>
          <w:iCs/>
        </w:rPr>
        <w:t>ZmEPFL9-1a</w:t>
      </w:r>
      <w:r w:rsidRPr="00F71ECE">
        <w:t xml:space="preserve"> resulted in a reduction in </w:t>
      </w:r>
      <w:r w:rsidRPr="00F71ECE">
        <w:rPr>
          <w:i/>
          <w:iCs/>
        </w:rPr>
        <w:t>SS</w:t>
      </w:r>
      <w:r w:rsidRPr="00F71ECE">
        <w:t xml:space="preserve">, resulting in a smaller fraction of the epidermis being allocated to stomata. This result is in line with the phenotypes reported for rice </w:t>
      </w:r>
      <w:r w:rsidRPr="0033099E">
        <w:t>OsEPF1-</w:t>
      </w:r>
      <w:r w:rsidRPr="00F71ECE">
        <w:t xml:space="preserve">OE (IR-64 background) and barley </w:t>
      </w:r>
      <w:r w:rsidRPr="0033099E">
        <w:t>HvEPF1</w:t>
      </w:r>
      <w:r w:rsidRPr="00F71ECE">
        <w:rPr>
          <w:i/>
          <w:iCs/>
        </w:rPr>
        <w:t>-</w:t>
      </w:r>
      <w:r w:rsidRPr="00F71ECE">
        <w:t xml:space="preserve">OE </w:t>
      </w:r>
      <w:r w:rsidRPr="00F71ECE">
        <w:fldChar w:fldCharType="begin"/>
      </w:r>
      <w:r w:rsidR="00D2465F">
        <w:instrText xml:space="preserve"> ADDIN ZOTERO_ITEM CSL_CITATION {"citationID":"98v3KkCg","properties":{"formattedCitation":"(Caine et al., 2019b; Hughes et al., 2017)","plainCitation":"(Caine et al., 2019b; Hughes et al., 2017)","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label":"page"},{"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fldChar w:fldCharType="separate"/>
      </w:r>
      <w:r w:rsidRPr="00977CB3">
        <w:t>(Caine et al., 2019; Hughes et al., 2017)</w:t>
      </w:r>
      <w:r w:rsidRPr="00F71ECE">
        <w:fldChar w:fldCharType="end"/>
      </w:r>
      <w:r w:rsidRPr="00F71ECE">
        <w:t>, but contrasts with other low-</w:t>
      </w:r>
      <w:r w:rsidRPr="00F71ECE">
        <w:rPr>
          <w:i/>
          <w:iCs/>
        </w:rPr>
        <w:t>SD</w:t>
      </w:r>
      <w:r w:rsidRPr="00F71ECE">
        <w:t xml:space="preserve"> EPF mutants such as rice </w:t>
      </w:r>
      <w:r w:rsidRPr="0033099E">
        <w:t>OsEPF1-</w:t>
      </w:r>
      <w:r w:rsidRPr="00F71ECE">
        <w:t>OE (</w:t>
      </w:r>
      <w:proofErr w:type="spellStart"/>
      <w:r w:rsidRPr="00F71ECE">
        <w:t>Nipponbare</w:t>
      </w:r>
      <w:proofErr w:type="spellEnd"/>
      <w:r w:rsidRPr="00F71ECE">
        <w:t xml:space="preserve"> background) and grapevine </w:t>
      </w:r>
      <w:r w:rsidRPr="00F71ECE">
        <w:rPr>
          <w:i/>
          <w:iCs/>
        </w:rPr>
        <w:t xml:space="preserve">Vvepfl9-1 </w:t>
      </w:r>
      <w:r w:rsidRPr="00F71ECE">
        <w:rPr>
          <w:i/>
          <w:iCs/>
        </w:rPr>
        <w:fldChar w:fldCharType="begin"/>
      </w:r>
      <w:r>
        <w:rPr>
          <w:i/>
          <w:iCs/>
        </w:rPr>
        <w:instrText xml:space="preserve"> ADDIN ZOTERO_ITEM CSL_CITATION {"citationID":"u8UNYLX1","properties":{"formattedCitation":"(Clemens et al., 2022; Mohammed et al., 2019)","plainCitation":"(Clemens et al., 2022; Mohammed et al., 2019)","noteIndex":0},"citationItems":[{"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label":"page"},{"id":426,"uris":["http://zotero.org/users/local/Hcd06Tc7/items/P6DFPA3R"],"itemData":{"id":426,"type":"article-journal","abstract":"Epidermal Patterning Factor Like 9 (EPFL9), also known as STOMAGEN, is a cysteine-rich peptide that induces stomata formation in vascular plants, acting antagonistically to other epidermal patterning factors (EPF1, EPF2). In grapevine there are two EPFL9 genes, EPFL9-1 and EPFL9-2 sharing 82% identity at protein level in the mature functional C-terminal domain. In this study, CRISPR/Cas9 system was applied to functionally characterize VvEPFL9-1 in ‘Sugraone’, a highly transformable genotype. A set of plants, regenerated after gene transfer in embryogenic calli via Agrobacterium tumefaciens, were selected for evaluation. For many lines, the editing profile in the target site displayed a range of mutations mainly causing frameshift in the coding sequence or affecting the second cysteine residue. The analysis of stomata density revealed that in edited plants the number of stomata was significantly reduced compared to control, demonstrating for the first time the role of EPFL9 in a perennial fruit crop. Three edited lines were then assessed for growth, photosynthesis, stomatal conductance, and water use efficiency in experiments carried out at different environmental conditions. Intrinsic water-use efficiency was improved in edited lines compared to control, indicating possible advantages in reducing stomatal density under future environmental drier scenarios. Our results show the potential of manipulating stomatal density for optimizing grapevine adaptation under changing climate conditions.","container-title":"Frontiers in Plant Science","ISSN":"1664-462X","source":"Frontiers","title":"VvEPFL9-1 Knock-Out via CRISPR/Cas9 Reduces Stomatal Density in Grapevine","URL":"https://www.frontiersin.org/articles/10.3389/fpls.2022.878001","volume":"13","author":[{"family":"Clemens","given":"Molly"},{"family":"Faralli","given":"Michele"},{"family":"Lagreze","given":"Jorge"},{"family":"Bontempo","given":"Luana"},{"family":"Piazza","given":"Stefano"},{"family":"Varotto","given":"Claudio"},{"family":"Malnoy","given":"Mickael"},{"family":"Oechel","given":"Walter"},{"family":"Rizzoli","given":"Annapaola"},{"family":"Dalla Costa","given":"Lorenza"}],"accessed":{"date-parts":[["2023",4,2]]},"issued":{"date-parts":[["2022"]]}}}],"schema":"https://github.com/citation-style-language/schema/raw/master/csl-citation.json"} </w:instrText>
      </w:r>
      <w:r w:rsidRPr="00F71ECE">
        <w:rPr>
          <w:i/>
          <w:iCs/>
        </w:rPr>
        <w:fldChar w:fldCharType="separate"/>
      </w:r>
      <w:r w:rsidRPr="00977CB3">
        <w:t>(Clemens et al., 2022; Mohammed et al., 2019)</w:t>
      </w:r>
      <w:r w:rsidRPr="00F71ECE">
        <w:rPr>
          <w:i/>
          <w:iCs/>
        </w:rPr>
        <w:fldChar w:fldCharType="end"/>
      </w:r>
      <w:r w:rsidRPr="00F71ECE">
        <w:rPr>
          <w:i/>
          <w:iCs/>
        </w:rPr>
        <w:t xml:space="preserve">. </w:t>
      </w:r>
      <w:r w:rsidRPr="00F71ECE">
        <w:t xml:space="preserve">Currently, little is known about the regulatory pathways that control for </w:t>
      </w:r>
      <w:r w:rsidRPr="00F71ECE">
        <w:rPr>
          <w:i/>
          <w:iCs/>
        </w:rPr>
        <w:t>SS.</w:t>
      </w:r>
      <w:r w:rsidRPr="00F71ECE">
        <w:t xml:space="preserve"> It appears that manipulating EPF expression produces an unpredictable result on </w:t>
      </w:r>
      <w:r w:rsidRPr="00F71ECE">
        <w:rPr>
          <w:i/>
          <w:iCs/>
        </w:rPr>
        <w:t>SS,</w:t>
      </w:r>
      <w:r w:rsidRPr="00F71ECE">
        <w:t xml:space="preserve"> being highly dependent on both the species and cultivar, therefore it is unclear what role, if any, they play in </w:t>
      </w:r>
      <w:r w:rsidRPr="00F71ECE">
        <w:rPr>
          <w:i/>
          <w:iCs/>
        </w:rPr>
        <w:t xml:space="preserve">SS </w:t>
      </w:r>
      <w:r w:rsidRPr="00F71ECE">
        <w:t xml:space="preserve">regulation. It would be valuable to identify what is governing the </w:t>
      </w:r>
      <w:r w:rsidRPr="00F71ECE">
        <w:rPr>
          <w:i/>
          <w:iCs/>
        </w:rPr>
        <w:t>SD</w:t>
      </w:r>
      <w:r w:rsidRPr="00F71ECE">
        <w:t xml:space="preserve"> and </w:t>
      </w:r>
      <w:r w:rsidRPr="00F71ECE">
        <w:rPr>
          <w:i/>
          <w:iCs/>
        </w:rPr>
        <w:t xml:space="preserve">SS </w:t>
      </w:r>
      <w:r w:rsidRPr="00F71ECE">
        <w:t xml:space="preserve">relationship, since smaller stomata are considered to have faster stomatal aperture responses </w:t>
      </w:r>
      <w:r w:rsidRPr="00F71ECE">
        <w:fldChar w:fldCharType="begin"/>
      </w:r>
      <w:r w:rsidRPr="00F71ECE">
        <w:instrText xml:space="preserve"> ADDIN ZOTERO_ITEM CSL_CITATION {"citationID":"WFafzkzb","properties":{"formattedCitation":"(Lawson and Blatt, 2014)","plainCitation":"(Lawson and Blatt, 2014)","noteIndex":0},"citationItems":[{"id":402,"uris":["http://zotero.org/users/local/Hcd06Tc7/items/JVQRPC3Q"],"itemData":{"id":402,"type":"article-journal","abstract":"The control of gaseous exchange between the leaf and bulk atmosphere by stomata governs CO2 uptake for photosynthesis and transpiration, determining plant productivity and water use efficiency. The balance between these two processes depends on stomatal responses to environmental and internal cues and the synchrony of stomatal behavior relative to mesophyll demands for CO2. Here we examine the rapidity of stomatal responses with attention to their relationship to photosynthetic CO2 uptake and the consequences for water use. We discuss the influence of anatomical characteristics on the velocity of changes in stomatal conductance and explore the potential for manipulating the physical as well as physiological characteristics of stomatal guard cells in order to accelerate stomatal movements in synchrony with mesophyll CO2 demand and to improve water use efficiency without substantial cost to photosynthetic carbon fixation. We conclude that manipulating guard cell transport and metabolism is just as, if not more likely to yield useful benefits as manipulations of their physical and anatomical characteristics. Achieving these benefits should be greatly facilitated by quantitative systems analysis that connects directly the molecular properties of the guard cells to their function in the field.","container-title":"Plant Physiology","DOI":"10.1104/pp.114.237107","ISSN":"0032-0889","issue":"4","journalAbbreviation":"Plant Physiology","page":"1556-1570","source":"Silverchair","title":"Stomatal Size, Speed, and Responsiveness Impact on Photosynthesis and Water Use Efficiency","volume":"164","author":[{"family":"Lawson","given":"Tracy"},{"family":"Blatt","given":"Michael R."}],"issued":{"date-parts":[["2014",4,1]]}}}],"schema":"https://github.com/citation-style-language/schema/raw/master/csl-citation.json"} </w:instrText>
      </w:r>
      <w:r w:rsidRPr="00F71ECE">
        <w:fldChar w:fldCharType="separate"/>
      </w:r>
      <w:r w:rsidRPr="00F71ECE">
        <w:t>(Lawson and Blatt, 2014)</w:t>
      </w:r>
      <w:r w:rsidRPr="00F71ECE">
        <w:fldChar w:fldCharType="end"/>
      </w:r>
      <w:r w:rsidRPr="00F71ECE">
        <w:t xml:space="preserve">, and thus may offer an adaptive benefit under fluctuating light conditions. Stomata respond to changes in their environment both in the short term through stomatal aperture changes, and in the long term through modulation of stomatal development; both of which are important for the adaptability of the plant. The work presented in this thesis only investigated stomatal development in these lines under one growth condition. Therefore, it would be valuable to check whether these maize plants with altered </w:t>
      </w:r>
      <w:r w:rsidRPr="00F71ECE">
        <w:rPr>
          <w:i/>
          <w:iCs/>
        </w:rPr>
        <w:t xml:space="preserve">ZmEPFL9 </w:t>
      </w:r>
      <w:r w:rsidRPr="00F71ECE">
        <w:t xml:space="preserve">expression still retain the ability to adjust their stomatal development in response to different conditions, to ensure that these lines would be able to adapt to more natural environments if grown in the field. </w:t>
      </w:r>
    </w:p>
    <w:p w14:paraId="2EB83A8E" w14:textId="77777777" w:rsidR="00083A71" w:rsidRDefault="00083A71" w:rsidP="00083A71"/>
    <w:p w14:paraId="6CAB1B85" w14:textId="77777777" w:rsidR="00083A71" w:rsidRPr="00F71ECE" w:rsidRDefault="00083A71" w:rsidP="00083A71">
      <w:r w:rsidRPr="00F71ECE">
        <w:rPr>
          <w:noProof/>
          <w:lang w:val="en-US" w:eastAsia="en-US"/>
        </w:rPr>
        <w:lastRenderedPageBreak/>
        <mc:AlternateContent>
          <mc:Choice Requires="wpg">
            <w:drawing>
              <wp:anchor distT="0" distB="0" distL="114300" distR="114300" simplePos="0" relativeHeight="251619328" behindDoc="0" locked="0" layoutInCell="1" allowOverlap="1" wp14:anchorId="65105A8A" wp14:editId="3F6E5C37">
                <wp:simplePos x="0" y="0"/>
                <wp:positionH relativeFrom="margin">
                  <wp:align>left</wp:align>
                </wp:positionH>
                <wp:positionV relativeFrom="paragraph">
                  <wp:posOffset>6840</wp:posOffset>
                </wp:positionV>
                <wp:extent cx="6117605" cy="6711625"/>
                <wp:effectExtent l="0" t="0" r="0" b="0"/>
                <wp:wrapNone/>
                <wp:docPr id="270" name="Group 270"/>
                <wp:cNvGraphicFramePr/>
                <a:graphic xmlns:a="http://schemas.openxmlformats.org/drawingml/2006/main">
                  <a:graphicData uri="http://schemas.microsoft.com/office/word/2010/wordprocessingGroup">
                    <wpg:wgp>
                      <wpg:cNvGrpSpPr/>
                      <wpg:grpSpPr>
                        <a:xfrm>
                          <a:off x="0" y="0"/>
                          <a:ext cx="6117605" cy="6711625"/>
                          <a:chOff x="0" y="0"/>
                          <a:chExt cx="6117605" cy="6711625"/>
                        </a:xfrm>
                      </wpg:grpSpPr>
                      <wpg:grpSp>
                        <wpg:cNvPr id="271" name="Group 271"/>
                        <wpg:cNvGrpSpPr/>
                        <wpg:grpSpPr>
                          <a:xfrm>
                            <a:off x="0" y="0"/>
                            <a:ext cx="6117605" cy="6711625"/>
                            <a:chOff x="0" y="0"/>
                            <a:chExt cx="6117605" cy="6711625"/>
                          </a:xfrm>
                        </wpg:grpSpPr>
                        <wpg:grpSp>
                          <wpg:cNvPr id="272" name="Group 272"/>
                          <wpg:cNvGrpSpPr/>
                          <wpg:grpSpPr>
                            <a:xfrm>
                              <a:off x="3157870" y="0"/>
                              <a:ext cx="2959735" cy="5137785"/>
                              <a:chOff x="-13445" y="-68476"/>
                              <a:chExt cx="2961197" cy="5138892"/>
                            </a:xfrm>
                          </wpg:grpSpPr>
                          <wps:wsp>
                            <wps:cNvPr id="273" name="Text Box 2"/>
                            <wps:cNvSpPr txBox="1">
                              <a:spLocks noChangeArrowheads="1"/>
                            </wps:cNvSpPr>
                            <wps:spPr bwMode="auto">
                              <a:xfrm>
                                <a:off x="-4296" y="167598"/>
                                <a:ext cx="2292340" cy="388237"/>
                              </a:xfrm>
                              <a:prstGeom prst="rect">
                                <a:avLst/>
                              </a:prstGeom>
                              <a:noFill/>
                              <a:ln w="9525">
                                <a:noFill/>
                                <a:miter lim="800000"/>
                                <a:headEnd/>
                                <a:tailEnd/>
                              </a:ln>
                            </wps:spPr>
                            <wps:txbx>
                              <w:txbxContent>
                                <w:p w14:paraId="79ED99D7"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42381.1</w:t>
                                  </w:r>
                                </w:p>
                                <w:p w14:paraId="2B33B57B" w14:textId="77777777" w:rsidR="00135FA1" w:rsidRPr="008B67DF" w:rsidRDefault="00135FA1" w:rsidP="00083A71">
                                  <w:pPr>
                                    <w:rPr>
                                      <w:rFonts w:asciiTheme="majorHAnsi" w:hAnsiTheme="majorHAnsi" w:cstheme="majorHAnsi"/>
                                      <w:sz w:val="20"/>
                                      <w:szCs w:val="20"/>
                                    </w:rPr>
                                  </w:pPr>
                                </w:p>
                              </w:txbxContent>
                            </wps:txbx>
                            <wps:bodyPr rot="0" vert="horz" wrap="square" lIns="91440" tIns="45720" rIns="91440" bIns="45720" anchor="t" anchorCtr="0">
                              <a:noAutofit/>
                            </wps:bodyPr>
                          </wps:wsp>
                          <wps:wsp>
                            <wps:cNvPr id="274" name="Text Box 2"/>
                            <wps:cNvSpPr txBox="1">
                              <a:spLocks noChangeArrowheads="1"/>
                            </wps:cNvSpPr>
                            <wps:spPr bwMode="auto">
                              <a:xfrm>
                                <a:off x="-3665" y="1573136"/>
                                <a:ext cx="2615644" cy="340031"/>
                              </a:xfrm>
                              <a:prstGeom prst="rect">
                                <a:avLst/>
                              </a:prstGeom>
                              <a:noFill/>
                              <a:ln w="9525">
                                <a:noFill/>
                                <a:miter lim="800000"/>
                                <a:headEnd/>
                                <a:tailEnd/>
                              </a:ln>
                            </wps:spPr>
                            <wps:txbx>
                              <w:txbxContent>
                                <w:p w14:paraId="3D90698B"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3857.1</w:t>
                                  </w:r>
                                </w:p>
                                <w:p w14:paraId="682DBF8D" w14:textId="77777777" w:rsidR="00135FA1" w:rsidRPr="00C23C0C" w:rsidRDefault="00135FA1" w:rsidP="00083A71">
                                  <w:pPr>
                                    <w:rPr>
                                      <w:rFonts w:asciiTheme="majorHAnsi" w:hAnsiTheme="majorHAnsi" w:cstheme="majorHAnsi"/>
                                      <w:b/>
                                      <w:bCs/>
                                      <w:sz w:val="20"/>
                                      <w:szCs w:val="20"/>
                                    </w:rPr>
                                  </w:pPr>
                                </w:p>
                              </w:txbxContent>
                            </wps:txbx>
                            <wps:bodyPr rot="0" vert="horz" wrap="square" lIns="91440" tIns="45720" rIns="91440" bIns="45720" anchor="t" anchorCtr="0">
                              <a:noAutofit/>
                            </wps:bodyPr>
                          </wps:wsp>
                          <wps:wsp>
                            <wps:cNvPr id="275" name="Text Box 2"/>
                            <wps:cNvSpPr txBox="1">
                              <a:spLocks noChangeArrowheads="1"/>
                            </wps:cNvSpPr>
                            <wps:spPr bwMode="auto">
                              <a:xfrm>
                                <a:off x="-20" y="639789"/>
                                <a:ext cx="2291705" cy="435028"/>
                              </a:xfrm>
                              <a:prstGeom prst="rect">
                                <a:avLst/>
                              </a:prstGeom>
                              <a:noFill/>
                              <a:ln w="9525">
                                <a:noFill/>
                                <a:miter lim="800000"/>
                                <a:headEnd/>
                                <a:tailEnd/>
                              </a:ln>
                            </wps:spPr>
                            <wps:txbx>
                              <w:txbxContent>
                                <w:p w14:paraId="1962C644"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049795.1</w:t>
                                  </w:r>
                                </w:p>
                              </w:txbxContent>
                            </wps:txbx>
                            <wps:bodyPr rot="0" vert="horz" wrap="square" lIns="91440" tIns="45720" rIns="91440" bIns="45720" anchor="t" anchorCtr="0">
                              <a:spAutoFit/>
                            </wps:bodyPr>
                          </wps:wsp>
                          <wps:wsp>
                            <wps:cNvPr id="276" name="Text Box 2"/>
                            <wps:cNvSpPr txBox="1">
                              <a:spLocks noChangeArrowheads="1"/>
                            </wps:cNvSpPr>
                            <wps:spPr bwMode="auto">
                              <a:xfrm>
                                <a:off x="-2836" y="1104699"/>
                                <a:ext cx="2291070" cy="435028"/>
                              </a:xfrm>
                              <a:prstGeom prst="rect">
                                <a:avLst/>
                              </a:prstGeom>
                              <a:noFill/>
                              <a:ln w="9525">
                                <a:noFill/>
                                <a:miter lim="800000"/>
                                <a:headEnd/>
                                <a:tailEnd/>
                              </a:ln>
                            </wps:spPr>
                            <wps:txbx>
                              <w:txbxContent>
                                <w:p w14:paraId="6DA7587E"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4g37810.1|AtEPFL2</w:t>
                                  </w:r>
                                </w:p>
                              </w:txbxContent>
                            </wps:txbx>
                            <wps:bodyPr rot="0" vert="horz" wrap="square" lIns="91440" tIns="45720" rIns="91440" bIns="45720" anchor="t" anchorCtr="0">
                              <a:spAutoFit/>
                            </wps:bodyPr>
                          </wps:wsp>
                          <wps:wsp>
                            <wps:cNvPr id="277" name="Text Box 2"/>
                            <wps:cNvSpPr txBox="1">
                              <a:spLocks noChangeArrowheads="1"/>
                            </wps:cNvSpPr>
                            <wps:spPr bwMode="auto">
                              <a:xfrm>
                                <a:off x="-2463" y="2047933"/>
                                <a:ext cx="2291070" cy="435028"/>
                              </a:xfrm>
                              <a:prstGeom prst="rect">
                                <a:avLst/>
                              </a:prstGeom>
                              <a:noFill/>
                              <a:ln w="9525">
                                <a:noFill/>
                                <a:miter lim="800000"/>
                                <a:headEnd/>
                                <a:tailEnd/>
                              </a:ln>
                            </wps:spPr>
                            <wps:txbx>
                              <w:txbxContent>
                                <w:p w14:paraId="7A4D42CF"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5g10310.1|AtEPFL1</w:t>
                                  </w:r>
                                </w:p>
                              </w:txbxContent>
                            </wps:txbx>
                            <wps:bodyPr rot="0" vert="horz" wrap="square" lIns="91440" tIns="45720" rIns="91440" bIns="45720" anchor="t" anchorCtr="0">
                              <a:spAutoFit/>
                            </wps:bodyPr>
                          </wps:wsp>
                          <wps:wsp>
                            <wps:cNvPr id="278" name="Text Box 2"/>
                            <wps:cNvSpPr txBox="1">
                              <a:spLocks noChangeArrowheads="1"/>
                            </wps:cNvSpPr>
                            <wps:spPr bwMode="auto">
                              <a:xfrm>
                                <a:off x="-8345" y="3923492"/>
                                <a:ext cx="2291070" cy="435028"/>
                              </a:xfrm>
                              <a:prstGeom prst="rect">
                                <a:avLst/>
                              </a:prstGeom>
                              <a:noFill/>
                              <a:ln w="9525">
                                <a:noFill/>
                                <a:miter lim="800000"/>
                                <a:headEnd/>
                                <a:tailEnd/>
                              </a:ln>
                            </wps:spPr>
                            <wps:txbx>
                              <w:txbxContent>
                                <w:p w14:paraId="51D8FD20"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52967.1</w:t>
                                  </w:r>
                                </w:p>
                              </w:txbxContent>
                            </wps:txbx>
                            <wps:bodyPr rot="0" vert="horz" wrap="square" lIns="91440" tIns="45720" rIns="91440" bIns="45720" anchor="t" anchorCtr="0">
                              <a:spAutoFit/>
                            </wps:bodyPr>
                          </wps:wsp>
                          <wps:wsp>
                            <wps:cNvPr id="279" name="Text Box 2"/>
                            <wps:cNvSpPr txBox="1">
                              <a:spLocks noChangeArrowheads="1"/>
                            </wps:cNvSpPr>
                            <wps:spPr bwMode="auto">
                              <a:xfrm>
                                <a:off x="-13444" y="2748841"/>
                                <a:ext cx="2592778" cy="435028"/>
                              </a:xfrm>
                              <a:prstGeom prst="rect">
                                <a:avLst/>
                              </a:prstGeom>
                              <a:noFill/>
                              <a:ln w="9525">
                                <a:noFill/>
                                <a:miter lim="800000"/>
                                <a:headEnd/>
                                <a:tailEnd/>
                              </a:ln>
                            </wps:spPr>
                            <wps:txbx>
                              <w:txbxContent>
                                <w:p w14:paraId="4AB9CB02"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1g80133.1|AtEPFL8</w:t>
                                  </w:r>
                                </w:p>
                              </w:txbxContent>
                            </wps:txbx>
                            <wps:bodyPr rot="0" vert="horz" wrap="square" lIns="91440" tIns="45720" rIns="91440" bIns="45720" anchor="t" anchorCtr="0">
                              <a:spAutoFit/>
                            </wps:bodyPr>
                          </wps:wsp>
                          <wps:wsp>
                            <wps:cNvPr id="280" name="Text Box 2"/>
                            <wps:cNvSpPr txBox="1">
                              <a:spLocks noChangeArrowheads="1"/>
                            </wps:cNvSpPr>
                            <wps:spPr bwMode="auto">
                              <a:xfrm>
                                <a:off x="-8345" y="3213708"/>
                                <a:ext cx="2291070" cy="435028"/>
                              </a:xfrm>
                              <a:prstGeom prst="rect">
                                <a:avLst/>
                              </a:prstGeom>
                              <a:noFill/>
                              <a:ln w="9525">
                                <a:noFill/>
                                <a:miter lim="800000"/>
                                <a:headEnd/>
                                <a:tailEnd/>
                              </a:ln>
                            </wps:spPr>
                            <wps:txbx>
                              <w:txbxContent>
                                <w:p w14:paraId="3091633A"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8469.1</w:t>
                                  </w:r>
                                </w:p>
                              </w:txbxContent>
                            </wps:txbx>
                            <wps:bodyPr rot="0" vert="horz" wrap="square" lIns="91440" tIns="45720" rIns="91440" bIns="45720" anchor="t" anchorCtr="0">
                              <a:spAutoFit/>
                            </wps:bodyPr>
                          </wps:wsp>
                          <wps:wsp>
                            <wps:cNvPr id="281" name="Text Box 2"/>
                            <wps:cNvSpPr txBox="1">
                              <a:spLocks noChangeArrowheads="1"/>
                            </wps:cNvSpPr>
                            <wps:spPr bwMode="auto">
                              <a:xfrm>
                                <a:off x="-3665" y="4635388"/>
                                <a:ext cx="2291070" cy="435028"/>
                              </a:xfrm>
                              <a:prstGeom prst="rect">
                                <a:avLst/>
                              </a:prstGeom>
                              <a:noFill/>
                              <a:ln w="9525">
                                <a:noFill/>
                                <a:miter lim="800000"/>
                                <a:headEnd/>
                                <a:tailEnd/>
                              </a:ln>
                            </wps:spPr>
                            <wps:txbx>
                              <w:txbxContent>
                                <w:p w14:paraId="75A64863"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4g14723.1|AtEPFL4</w:t>
                                  </w:r>
                                </w:p>
                              </w:txbxContent>
                            </wps:txbx>
                            <wps:bodyPr rot="0" vert="horz" wrap="square" lIns="91440" tIns="45720" rIns="91440" bIns="45720" anchor="t" anchorCtr="0">
                              <a:spAutoFit/>
                            </wps:bodyPr>
                          </wps:wsp>
                          <wpg:grpSp>
                            <wpg:cNvPr id="282" name="Group 282"/>
                            <wpg:cNvGrpSpPr/>
                            <wpg:grpSpPr>
                              <a:xfrm>
                                <a:off x="-13445" y="-68476"/>
                                <a:ext cx="2961197" cy="4903587"/>
                                <a:chOff x="-381745" y="-68476"/>
                                <a:chExt cx="2961197" cy="4903587"/>
                              </a:xfrm>
                            </wpg:grpSpPr>
                            <wpg:grpSp>
                              <wpg:cNvPr id="283" name="Group 283"/>
                              <wpg:cNvGrpSpPr/>
                              <wpg:grpSpPr>
                                <a:xfrm>
                                  <a:off x="-381745" y="-68476"/>
                                  <a:ext cx="2961197" cy="2319542"/>
                                  <a:chOff x="-388095" y="-68476"/>
                                  <a:chExt cx="2961197" cy="2319542"/>
                                </a:xfrm>
                              </wpg:grpSpPr>
                              <wps:wsp>
                                <wps:cNvPr id="284" name="Text Box 2"/>
                                <wps:cNvSpPr txBox="1">
                                  <a:spLocks noChangeArrowheads="1"/>
                                </wps:cNvSpPr>
                                <wps:spPr bwMode="auto">
                                  <a:xfrm>
                                    <a:off x="-374585" y="-68476"/>
                                    <a:ext cx="2291070" cy="273084"/>
                                  </a:xfrm>
                                  <a:prstGeom prst="rect">
                                    <a:avLst/>
                                  </a:prstGeom>
                                  <a:noFill/>
                                  <a:ln w="9525">
                                    <a:noFill/>
                                    <a:miter lim="800000"/>
                                    <a:headEnd/>
                                    <a:tailEnd/>
                                  </a:ln>
                                </wps:spPr>
                                <wps:txbx>
                                  <w:txbxContent>
                                    <w:p w14:paraId="712EC36B"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2079.1</w:t>
                                      </w:r>
                                    </w:p>
                                  </w:txbxContent>
                                </wps:txbx>
                                <wps:bodyPr rot="0" vert="horz" wrap="square" lIns="91440" tIns="45720" rIns="91440" bIns="45720" anchor="t" anchorCtr="0">
                                  <a:noAutofit/>
                                </wps:bodyPr>
                              </wps:wsp>
                              <wps:wsp>
                                <wps:cNvPr id="285" name="Text Box 2"/>
                                <wps:cNvSpPr txBox="1">
                                  <a:spLocks noChangeArrowheads="1"/>
                                </wps:cNvSpPr>
                                <wps:spPr bwMode="auto">
                                  <a:xfrm>
                                    <a:off x="-372599" y="403611"/>
                                    <a:ext cx="2291705" cy="391399"/>
                                  </a:xfrm>
                                  <a:prstGeom prst="rect">
                                    <a:avLst/>
                                  </a:prstGeom>
                                  <a:noFill/>
                                  <a:ln w="9525">
                                    <a:noFill/>
                                    <a:miter lim="800000"/>
                                    <a:headEnd/>
                                    <a:tailEnd/>
                                  </a:ln>
                                </wps:spPr>
                                <wps:txbx>
                                  <w:txbxContent>
                                    <w:p w14:paraId="20309DA9"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4g12970.1|AtEPFL9</w:t>
                                      </w:r>
                                    </w:p>
                                  </w:txbxContent>
                                </wps:txbx>
                                <wps:bodyPr rot="0" vert="horz" wrap="square" lIns="91440" tIns="45720" rIns="91440" bIns="45720" anchor="t" anchorCtr="0">
                                  <a:noAutofit/>
                                </wps:bodyPr>
                              </wps:wsp>
                              <wps:wsp>
                                <wps:cNvPr id="286" name="Text Box 2"/>
                                <wps:cNvSpPr txBox="1">
                                  <a:spLocks noChangeArrowheads="1"/>
                                </wps:cNvSpPr>
                                <wps:spPr bwMode="auto">
                                  <a:xfrm>
                                    <a:off x="-375278" y="877022"/>
                                    <a:ext cx="2292341" cy="435028"/>
                                  </a:xfrm>
                                  <a:prstGeom prst="rect">
                                    <a:avLst/>
                                  </a:prstGeom>
                                  <a:noFill/>
                                  <a:ln w="9525">
                                    <a:noFill/>
                                    <a:miter lim="800000"/>
                                    <a:headEnd/>
                                    <a:tailEnd/>
                                  </a:ln>
                                </wps:spPr>
                                <wps:txbx>
                                  <w:txbxContent>
                                    <w:p w14:paraId="6C60B3E0"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3g13893.1|AtEPFL3</w:t>
                                      </w:r>
                                    </w:p>
                                  </w:txbxContent>
                                </wps:txbx>
                                <wps:bodyPr rot="0" vert="horz" wrap="square" lIns="91440" tIns="45720" rIns="91440" bIns="45720" anchor="t" anchorCtr="0">
                                  <a:spAutoFit/>
                                </wps:bodyPr>
                              </wps:wsp>
                              <wps:wsp>
                                <wps:cNvPr id="287" name="Text Box 2"/>
                                <wps:cNvSpPr txBox="1">
                                  <a:spLocks noChangeArrowheads="1"/>
                                </wps:cNvSpPr>
                                <wps:spPr bwMode="auto">
                                  <a:xfrm>
                                    <a:off x="-382995" y="1336844"/>
                                    <a:ext cx="2956097" cy="281934"/>
                                  </a:xfrm>
                                  <a:prstGeom prst="rect">
                                    <a:avLst/>
                                  </a:prstGeom>
                                  <a:noFill/>
                                  <a:ln w="9525">
                                    <a:noFill/>
                                    <a:miter lim="800000"/>
                                    <a:headEnd/>
                                    <a:tailEnd/>
                                  </a:ln>
                                </wps:spPr>
                                <wps:txbx>
                                  <w:txbxContent>
                                    <w:p w14:paraId="6D091E8C"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1199.1</w:t>
                                      </w:r>
                                    </w:p>
                                  </w:txbxContent>
                                </wps:txbx>
                                <wps:bodyPr rot="0" vert="horz" wrap="square" lIns="91440" tIns="45720" rIns="91440" bIns="45720" anchor="t" anchorCtr="0">
                                  <a:noAutofit/>
                                </wps:bodyPr>
                              </wps:wsp>
                              <wps:wsp>
                                <wps:cNvPr id="288" name="Text Box 2"/>
                                <wps:cNvSpPr txBox="1">
                                  <a:spLocks noChangeArrowheads="1"/>
                                </wps:cNvSpPr>
                                <wps:spPr bwMode="auto">
                                  <a:xfrm>
                                    <a:off x="-388095" y="1816038"/>
                                    <a:ext cx="2291070" cy="435028"/>
                                  </a:xfrm>
                                  <a:prstGeom prst="rect">
                                    <a:avLst/>
                                  </a:prstGeom>
                                  <a:noFill/>
                                  <a:ln w="9525">
                                    <a:noFill/>
                                    <a:miter lim="800000"/>
                                    <a:headEnd/>
                                    <a:tailEnd/>
                                  </a:ln>
                                </wps:spPr>
                                <wps:txbx>
                                  <w:txbxContent>
                                    <w:p w14:paraId="3A5F9B7D"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9470.1</w:t>
                                      </w:r>
                                    </w:p>
                                  </w:txbxContent>
                                </wps:txbx>
                                <wps:bodyPr rot="0" vert="horz" wrap="square" lIns="91440" tIns="45720" rIns="91440" bIns="45720" anchor="t" anchorCtr="0">
                                  <a:spAutoFit/>
                                </wps:bodyPr>
                              </wps:wsp>
                            </wpg:grpSp>
                            <wps:wsp>
                              <wps:cNvPr id="289" name="Text Box 2"/>
                              <wps:cNvSpPr txBox="1">
                                <a:spLocks noChangeArrowheads="1"/>
                              </wps:cNvSpPr>
                              <wps:spPr bwMode="auto">
                                <a:xfrm>
                                  <a:off x="-371209" y="2280803"/>
                                  <a:ext cx="2291070" cy="435028"/>
                                </a:xfrm>
                                <a:prstGeom prst="rect">
                                  <a:avLst/>
                                </a:prstGeom>
                                <a:noFill/>
                                <a:ln w="9525">
                                  <a:noFill/>
                                  <a:miter lim="800000"/>
                                  <a:headEnd/>
                                  <a:tailEnd/>
                                </a:ln>
                              </wps:spPr>
                              <wps:txbx>
                                <w:txbxContent>
                                  <w:p w14:paraId="356F59F3"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52208.2</w:t>
                                    </w:r>
                                  </w:p>
                                </w:txbxContent>
                              </wps:txbx>
                              <wps:bodyPr rot="0" vert="horz" wrap="square" lIns="91440" tIns="45720" rIns="91440" bIns="45720" anchor="t" anchorCtr="0">
                                <a:spAutoFit/>
                              </wps:bodyPr>
                            </wps:wsp>
                            <wps:wsp>
                              <wps:cNvPr id="290" name="Text Box 2"/>
                              <wps:cNvSpPr txBox="1">
                                <a:spLocks noChangeArrowheads="1"/>
                              </wps:cNvSpPr>
                              <wps:spPr bwMode="auto">
                                <a:xfrm>
                                  <a:off x="-376644" y="2516709"/>
                                  <a:ext cx="2635970" cy="435028"/>
                                </a:xfrm>
                                <a:prstGeom prst="rect">
                                  <a:avLst/>
                                </a:prstGeom>
                                <a:noFill/>
                                <a:ln w="9525">
                                  <a:noFill/>
                                  <a:miter lim="800000"/>
                                  <a:headEnd/>
                                  <a:tailEnd/>
                                </a:ln>
                              </wps:spPr>
                              <wps:txbx>
                                <w:txbxContent>
                                  <w:p w14:paraId="596AF0FA"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8104.1</w:t>
                                    </w:r>
                                  </w:p>
                                </w:txbxContent>
                              </wps:txbx>
                              <wps:bodyPr rot="0" vert="horz" wrap="square" lIns="91440" tIns="45720" rIns="91440" bIns="45720" anchor="t" anchorCtr="0">
                                <a:spAutoFit/>
                              </wps:bodyPr>
                            </wps:wsp>
                            <wps:wsp>
                              <wps:cNvPr id="291" name="Text Box 2"/>
                              <wps:cNvSpPr txBox="1">
                                <a:spLocks noChangeArrowheads="1"/>
                              </wps:cNvSpPr>
                              <wps:spPr bwMode="auto">
                                <a:xfrm>
                                  <a:off x="-381743" y="4166842"/>
                                  <a:ext cx="2291070" cy="435028"/>
                                </a:xfrm>
                                <a:prstGeom prst="rect">
                                  <a:avLst/>
                                </a:prstGeom>
                                <a:noFill/>
                                <a:ln w="9525">
                                  <a:noFill/>
                                  <a:miter lim="800000"/>
                                  <a:headEnd/>
                                  <a:tailEnd/>
                                </a:ln>
                              </wps:spPr>
                              <wps:txbx>
                                <w:txbxContent>
                                  <w:p w14:paraId="2E3F9060"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2g30370.1|AtEPFL6</w:t>
                                    </w:r>
                                  </w:p>
                                </w:txbxContent>
                              </wps:txbx>
                              <wps:bodyPr rot="0" vert="horz" wrap="square" lIns="91440" tIns="45720" rIns="91440" bIns="45720" anchor="t" anchorCtr="0">
                                <a:spAutoFit/>
                              </wps:bodyPr>
                            </wps:wsp>
                            <wps:wsp>
                              <wps:cNvPr id="292" name="Text Box 2"/>
                              <wps:cNvSpPr txBox="1">
                                <a:spLocks noChangeArrowheads="1"/>
                              </wps:cNvSpPr>
                              <wps:spPr bwMode="auto">
                                <a:xfrm>
                                  <a:off x="-376645" y="2984953"/>
                                  <a:ext cx="2291070" cy="435028"/>
                                </a:xfrm>
                                <a:prstGeom prst="rect">
                                  <a:avLst/>
                                </a:prstGeom>
                                <a:noFill/>
                                <a:ln w="9525">
                                  <a:noFill/>
                                  <a:miter lim="800000"/>
                                  <a:headEnd/>
                                  <a:tailEnd/>
                                </a:ln>
                              </wps:spPr>
                              <wps:txbx>
                                <w:txbxContent>
                                  <w:p w14:paraId="2B0DA716"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0613.2</w:t>
                                    </w:r>
                                  </w:p>
                                </w:txbxContent>
                              </wps:txbx>
                              <wps:bodyPr rot="0" vert="horz" wrap="square" lIns="91440" tIns="45720" rIns="91440" bIns="45720" anchor="t" anchorCtr="0">
                                <a:spAutoFit/>
                              </wps:bodyPr>
                            </wps:wsp>
                            <wps:wsp>
                              <wps:cNvPr id="293" name="Text Box 2"/>
                              <wps:cNvSpPr txBox="1">
                                <a:spLocks noChangeArrowheads="1"/>
                              </wps:cNvSpPr>
                              <wps:spPr bwMode="auto">
                                <a:xfrm>
                                  <a:off x="-381743" y="4400083"/>
                                  <a:ext cx="2291070" cy="435028"/>
                                </a:xfrm>
                                <a:prstGeom prst="rect">
                                  <a:avLst/>
                                </a:prstGeom>
                                <a:noFill/>
                                <a:ln w="9525">
                                  <a:noFill/>
                                  <a:miter lim="800000"/>
                                  <a:headEnd/>
                                  <a:tailEnd/>
                                </a:ln>
                              </wps:spPr>
                              <wps:txbx>
                                <w:txbxContent>
                                  <w:p w14:paraId="4EFE9EE6"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3g22820.1|AtEPFL5</w:t>
                                    </w:r>
                                  </w:p>
                                </w:txbxContent>
                              </wps:txbx>
                              <wps:bodyPr rot="0" vert="horz" wrap="square" lIns="91440" tIns="45720" rIns="91440" bIns="45720" anchor="t" anchorCtr="0">
                                <a:spAutoFit/>
                              </wps:bodyPr>
                            </wps:wsp>
                            <wps:wsp>
                              <wps:cNvPr id="294" name="Text Box 2"/>
                              <wps:cNvSpPr txBox="1">
                                <a:spLocks noChangeArrowheads="1"/>
                              </wps:cNvSpPr>
                              <wps:spPr bwMode="auto">
                                <a:xfrm>
                                  <a:off x="-371750" y="3457630"/>
                                  <a:ext cx="2291070" cy="435028"/>
                                </a:xfrm>
                                <a:prstGeom prst="rect">
                                  <a:avLst/>
                                </a:prstGeom>
                                <a:noFill/>
                                <a:ln w="9525">
                                  <a:noFill/>
                                  <a:miter lim="800000"/>
                                  <a:headEnd/>
                                  <a:tailEnd/>
                                </a:ln>
                              </wps:spPr>
                              <wps:txbx>
                                <w:txbxContent>
                                  <w:p w14:paraId="62CE7BC7"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43039.1</w:t>
                                    </w:r>
                                  </w:p>
                                </w:txbxContent>
                              </wps:txbx>
                              <wps:bodyPr rot="0" vert="horz" wrap="square" lIns="91440" tIns="45720" rIns="91440" bIns="45720" anchor="t" anchorCtr="0">
                                <a:spAutoFit/>
                              </wps:bodyPr>
                            </wps:wsp>
                            <wps:wsp>
                              <wps:cNvPr id="295" name="Text Box 2"/>
                              <wps:cNvSpPr txBox="1">
                                <a:spLocks noChangeArrowheads="1"/>
                              </wps:cNvSpPr>
                              <wps:spPr bwMode="auto">
                                <a:xfrm>
                                  <a:off x="-376645" y="3689384"/>
                                  <a:ext cx="2291070" cy="435028"/>
                                </a:xfrm>
                                <a:prstGeom prst="rect">
                                  <a:avLst/>
                                </a:prstGeom>
                                <a:noFill/>
                                <a:ln w="9525">
                                  <a:noFill/>
                                  <a:miter lim="800000"/>
                                  <a:headEnd/>
                                  <a:tailEnd/>
                                </a:ln>
                              </wps:spPr>
                              <wps:txbx>
                                <w:txbxContent>
                                  <w:p w14:paraId="1AC2A51C"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48438.1</w:t>
                                    </w:r>
                                  </w:p>
                                </w:txbxContent>
                              </wps:txbx>
                              <wps:bodyPr rot="0" vert="horz" wrap="square" lIns="91440" tIns="45720" rIns="91440" bIns="45720" anchor="t" anchorCtr="0">
                                <a:spAutoFit/>
                              </wps:bodyPr>
                            </wps:wsp>
                          </wpg:grpSp>
                        </wpg:grpSp>
                        <pic:pic xmlns:pic="http://schemas.openxmlformats.org/drawingml/2006/picture">
                          <pic:nvPicPr>
                            <pic:cNvPr id="296" name="Picture 296" descr="Graphical user interface&#10;&#10;Description automatically generated with low confidence"/>
                            <pic:cNvPicPr>
                              <a:picLocks noChangeAspect="1"/>
                            </pic:cNvPicPr>
                          </pic:nvPicPr>
                          <pic:blipFill rotWithShape="1">
                            <a:blip r:embed="rId216">
                              <a:extLst>
                                <a:ext uri="{28A0092B-C50C-407E-A947-70E740481C1C}">
                                  <a14:useLocalDpi xmlns:a14="http://schemas.microsoft.com/office/drawing/2010/main" val="0"/>
                                </a:ext>
                              </a:extLst>
                            </a:blip>
                            <a:srcRect l="30794" r="22974"/>
                            <a:stretch/>
                          </pic:blipFill>
                          <pic:spPr bwMode="auto">
                            <a:xfrm>
                              <a:off x="0" y="21265"/>
                              <a:ext cx="3241040" cy="669036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97" name="Text Box 2"/>
                          <wps:cNvSpPr txBox="1">
                            <a:spLocks noChangeArrowheads="1"/>
                          </wps:cNvSpPr>
                          <wps:spPr bwMode="auto">
                            <a:xfrm>
                              <a:off x="3147238" y="5635256"/>
                              <a:ext cx="2291080" cy="382772"/>
                            </a:xfrm>
                            <a:prstGeom prst="rect">
                              <a:avLst/>
                            </a:prstGeom>
                            <a:noFill/>
                            <a:ln w="9525">
                              <a:noFill/>
                              <a:miter lim="800000"/>
                              <a:headEnd/>
                              <a:tailEnd/>
                            </a:ln>
                          </wps:spPr>
                          <wps:txbx>
                            <w:txbxContent>
                              <w:p w14:paraId="467AD27D"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1g34245.1|AtEPF2</w:t>
                                </w:r>
                              </w:p>
                            </w:txbxContent>
                          </wps:txbx>
                          <wps:bodyPr rot="0" vert="horz" wrap="square" lIns="91440" tIns="45720" rIns="91440" bIns="45720" anchor="t" anchorCtr="0">
                            <a:noAutofit/>
                          </wps:bodyPr>
                        </wps:wsp>
                        <wps:wsp>
                          <wps:cNvPr id="298" name="Text Box 2"/>
                          <wps:cNvSpPr txBox="1">
                            <a:spLocks noChangeArrowheads="1"/>
                          </wps:cNvSpPr>
                          <wps:spPr bwMode="auto">
                            <a:xfrm>
                              <a:off x="3147230" y="6102806"/>
                              <a:ext cx="2291079" cy="434974"/>
                            </a:xfrm>
                            <a:prstGeom prst="rect">
                              <a:avLst/>
                            </a:prstGeom>
                            <a:noFill/>
                            <a:ln w="9525">
                              <a:noFill/>
                              <a:miter lim="800000"/>
                              <a:headEnd/>
                              <a:tailEnd/>
                            </a:ln>
                          </wps:spPr>
                          <wps:txbx>
                            <w:txbxContent>
                              <w:p w14:paraId="5A008B12"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02144.1</w:t>
                                </w:r>
                              </w:p>
                            </w:txbxContent>
                          </wps:txbx>
                          <wps:bodyPr rot="0" vert="horz" wrap="square" lIns="91440" tIns="45720" rIns="91440" bIns="45720" anchor="t" anchorCtr="0">
                            <a:spAutoFit/>
                          </wps:bodyPr>
                        </wps:wsp>
                        <wps:wsp>
                          <wps:cNvPr id="299" name="Text Box 2"/>
                          <wps:cNvSpPr txBox="1">
                            <a:spLocks noChangeArrowheads="1"/>
                          </wps:cNvSpPr>
                          <wps:spPr bwMode="auto">
                            <a:xfrm>
                              <a:off x="3147230" y="5167184"/>
                              <a:ext cx="2291079" cy="434974"/>
                            </a:xfrm>
                            <a:prstGeom prst="rect">
                              <a:avLst/>
                            </a:prstGeom>
                            <a:noFill/>
                            <a:ln w="9525">
                              <a:noFill/>
                              <a:miter lim="800000"/>
                              <a:headEnd/>
                              <a:tailEnd/>
                            </a:ln>
                          </wps:spPr>
                          <wps:txbx>
                            <w:txbxContent>
                              <w:p w14:paraId="08A02B5B"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Arabidopsis|At1g71866.1|</w:t>
                                </w:r>
                                <w:r w:rsidRPr="006A51D2">
                                  <w:rPr>
                                    <w:rFonts w:asciiTheme="majorHAnsi" w:hAnsiTheme="majorHAnsi" w:cstheme="majorHAnsi"/>
                                    <w:sz w:val="20"/>
                                    <w:szCs w:val="20"/>
                                  </w:rPr>
                                  <w:t>AtEPFL7</w:t>
                                </w:r>
                              </w:p>
                            </w:txbxContent>
                          </wps:txbx>
                          <wps:bodyPr rot="0" vert="horz" wrap="square" lIns="91440" tIns="45720" rIns="91440" bIns="45720" anchor="t" anchorCtr="0">
                            <a:spAutoFit/>
                          </wps:bodyPr>
                        </wps:wsp>
                      </wpg:grpSp>
                      <wps:wsp>
                        <wps:cNvPr id="300" name="Text Box 2"/>
                        <wps:cNvSpPr txBox="1">
                          <a:spLocks noChangeArrowheads="1"/>
                        </wps:cNvSpPr>
                        <wps:spPr bwMode="auto">
                          <a:xfrm>
                            <a:off x="3147230" y="4922647"/>
                            <a:ext cx="2291079" cy="434974"/>
                          </a:xfrm>
                          <a:prstGeom prst="rect">
                            <a:avLst/>
                          </a:prstGeom>
                          <a:noFill/>
                          <a:ln w="9525">
                            <a:noFill/>
                            <a:miter lim="800000"/>
                            <a:headEnd/>
                            <a:tailEnd/>
                          </a:ln>
                        </wps:spPr>
                        <wps:txbx>
                          <w:txbxContent>
                            <w:p w14:paraId="78C9057D"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25579.1</w:t>
                              </w:r>
                            </w:p>
                          </w:txbxContent>
                        </wps:txbx>
                        <wps:bodyPr rot="0" vert="horz" wrap="square" lIns="91440" tIns="45720" rIns="91440" bIns="45720" anchor="t" anchorCtr="0">
                          <a:spAutoFit/>
                        </wps:bodyPr>
                      </wps:wsp>
                      <wps:wsp>
                        <wps:cNvPr id="301" name="Text Box 2"/>
                        <wps:cNvSpPr txBox="1">
                          <a:spLocks noChangeArrowheads="1"/>
                        </wps:cNvSpPr>
                        <wps:spPr bwMode="auto">
                          <a:xfrm>
                            <a:off x="3147230" y="5868901"/>
                            <a:ext cx="2291079" cy="434974"/>
                          </a:xfrm>
                          <a:prstGeom prst="rect">
                            <a:avLst/>
                          </a:prstGeom>
                          <a:noFill/>
                          <a:ln w="9525">
                            <a:noFill/>
                            <a:miter lim="800000"/>
                            <a:headEnd/>
                            <a:tailEnd/>
                          </a:ln>
                        </wps:spPr>
                        <wps:txbx>
                          <w:txbxContent>
                            <w:p w14:paraId="2291D033" w14:textId="77777777" w:rsidR="00135FA1" w:rsidRPr="008B67DF" w:rsidRDefault="00135FA1" w:rsidP="00083A71">
                              <w:pPr>
                                <w:rPr>
                                  <w:rFonts w:asciiTheme="majorHAnsi" w:hAnsiTheme="majorHAnsi" w:cstheme="majorHAnsi"/>
                                  <w:b/>
                                  <w:bCs/>
                                  <w:sz w:val="20"/>
                                  <w:szCs w:val="20"/>
                                </w:rPr>
                              </w:pPr>
                              <w:r w:rsidRPr="008B67DF">
                                <w:rPr>
                                  <w:rFonts w:asciiTheme="majorHAnsi" w:hAnsiTheme="majorHAnsi" w:cstheme="majorHAnsi"/>
                                  <w:sz w:val="20"/>
                                  <w:szCs w:val="20"/>
                                </w:rPr>
                                <w:t>Maize|Zm00001d026401.1</w:t>
                              </w:r>
                            </w:p>
                          </w:txbxContent>
                        </wps:txbx>
                        <wps:bodyPr rot="0" vert="horz" wrap="square" lIns="91440" tIns="45720" rIns="91440" bIns="45720" anchor="t" anchorCtr="0">
                          <a:spAutoFit/>
                        </wps:bodyPr>
                      </wps:wsp>
                      <wps:wsp>
                        <wps:cNvPr id="302" name="Text Box 2"/>
                        <wps:cNvSpPr txBox="1">
                          <a:spLocks noChangeArrowheads="1"/>
                        </wps:cNvSpPr>
                        <wps:spPr bwMode="auto">
                          <a:xfrm>
                            <a:off x="3147238" y="5401339"/>
                            <a:ext cx="2291080" cy="361507"/>
                          </a:xfrm>
                          <a:prstGeom prst="rect">
                            <a:avLst/>
                          </a:prstGeom>
                          <a:noFill/>
                          <a:ln w="9525">
                            <a:noFill/>
                            <a:miter lim="800000"/>
                            <a:headEnd/>
                            <a:tailEnd/>
                          </a:ln>
                        </wps:spPr>
                        <wps:txbx>
                          <w:txbxContent>
                            <w:p w14:paraId="76F9A191"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2g20875.1|AtEPF1</w:t>
                              </w:r>
                            </w:p>
                          </w:txbxContent>
                        </wps:txbx>
                        <wps:bodyPr rot="0" vert="horz" wrap="square" lIns="91440" tIns="45720" rIns="91440" bIns="45720" anchor="t" anchorCtr="0">
                          <a:noAutofit/>
                        </wps:bodyPr>
                      </wps:wsp>
                    </wpg:wgp>
                  </a:graphicData>
                </a:graphic>
              </wp:anchor>
            </w:drawing>
          </mc:Choice>
          <mc:Fallback>
            <w:pict>
              <v:group w14:anchorId="65105A8A" id="Group 270" o:spid="_x0000_s1363" style="position:absolute;left:0;text-align:left;margin-left:0;margin-top:.55pt;width:481.7pt;height:528.45pt;z-index:251619328;mso-position-horizontal:left;mso-position-horizontal-relative:margin" coordsize="61176,67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">
                <v:group id="Group 271" o:spid="_x0000_s1364" style="position:absolute;width:61176;height:67116" coordsize="61176,67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group id="Group 272" o:spid="_x0000_s1365" style="position:absolute;left:31578;width:29598;height:51377" coordorigin="-134,-684" coordsize="29611,5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 id="_x0000_s1366" type="#_x0000_t202" style="position:absolute;left:-42;top:1675;width:22922;height:3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79ED99D7"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42381.1</w:t>
                            </w:r>
                          </w:p>
                          <w:p w14:paraId="2B33B57B" w14:textId="77777777" w:rsidR="00135FA1" w:rsidRPr="008B67DF" w:rsidRDefault="00135FA1" w:rsidP="00083A71">
                            <w:pPr>
                              <w:rPr>
                                <w:rFonts w:asciiTheme="majorHAnsi" w:hAnsiTheme="majorHAnsi" w:cstheme="majorHAnsi"/>
                                <w:sz w:val="20"/>
                                <w:szCs w:val="20"/>
                              </w:rPr>
                            </w:pPr>
                          </w:p>
                        </w:txbxContent>
                      </v:textbox>
                    </v:shape>
                    <v:shape id="_x0000_s1367" type="#_x0000_t202" style="position:absolute;left:-36;top:15731;width:26155;height:3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3D90698B"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3857.1</w:t>
                            </w:r>
                          </w:p>
                          <w:p w14:paraId="682DBF8D" w14:textId="77777777" w:rsidR="00135FA1" w:rsidRPr="00C23C0C" w:rsidRDefault="00135FA1" w:rsidP="00083A71">
                            <w:pPr>
                              <w:rPr>
                                <w:rFonts w:asciiTheme="majorHAnsi" w:hAnsiTheme="majorHAnsi" w:cstheme="majorHAnsi"/>
                                <w:b/>
                                <w:bCs/>
                                <w:sz w:val="20"/>
                                <w:szCs w:val="20"/>
                              </w:rPr>
                            </w:pPr>
                          </w:p>
                        </w:txbxContent>
                      </v:textbox>
                    </v:shape>
                    <v:shape id="_x0000_s1368" type="#_x0000_t202" style="position:absolute;top:6397;width:22916;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" filled="f" stroked="f">
                      <v:textbox style="mso-fit-shape-to-text:t">
                        <w:txbxContent>
                          <w:p w14:paraId="1962C644"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049795.1</w:t>
                            </w:r>
                          </w:p>
                        </w:txbxContent>
                      </v:textbox>
                    </v:shape>
                    <v:shape id="_x0000_s1369" type="#_x0000_t202" style="position:absolute;left:-28;top:11046;width:22910;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" filled="f" stroked="f">
                      <v:textbox style="mso-fit-shape-to-text:t">
                        <w:txbxContent>
                          <w:p w14:paraId="6DA7587E"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4g37810.1|AtEPFL2</w:t>
                            </w:r>
                          </w:p>
                        </w:txbxContent>
                      </v:textbox>
                    </v:shape>
                    <v:shape id="_x0000_s1370" type="#_x0000_t202" style="position:absolute;left:-24;top:20479;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" filled="f" stroked="f">
                      <v:textbox style="mso-fit-shape-to-text:t">
                        <w:txbxContent>
                          <w:p w14:paraId="7A4D42CF"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5g10310.1|AtEPFL1</w:t>
                            </w:r>
                          </w:p>
                        </w:txbxContent>
                      </v:textbox>
                    </v:shape>
                    <v:shape id="_x0000_s1371" type="#_x0000_t202" style="position:absolute;left:-83;top:39234;width:22910;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" filled="f" stroked="f">
                      <v:textbox style="mso-fit-shape-to-text:t">
                        <w:txbxContent>
                          <w:p w14:paraId="51D8FD20"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52967.1</w:t>
                            </w:r>
                          </w:p>
                        </w:txbxContent>
                      </v:textbox>
                    </v:shape>
                    <v:shape id="_x0000_s1372" type="#_x0000_t202" style="position:absolute;left:-134;top:27488;width:25927;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" filled="f" stroked="f">
                      <v:textbox style="mso-fit-shape-to-text:t">
                        <w:txbxContent>
                          <w:p w14:paraId="4AB9CB02"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1g80133.1|AtEPFL8</w:t>
                            </w:r>
                          </w:p>
                        </w:txbxContent>
                      </v:textbox>
                    </v:shape>
                    <v:shape id="_x0000_s1373" type="#_x0000_t202" style="position:absolute;left:-83;top:32137;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" filled="f" stroked="f">
                      <v:textbox style="mso-fit-shape-to-text:t">
                        <w:txbxContent>
                          <w:p w14:paraId="3091633A"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8469.1</w:t>
                            </w:r>
                          </w:p>
                        </w:txbxContent>
                      </v:textbox>
                    </v:shape>
                    <v:shape id="_x0000_s1374" type="#_x0000_t202" style="position:absolute;left:-36;top:46353;width:22910;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" filled="f" stroked="f">
                      <v:textbox style="mso-fit-shape-to-text:t">
                        <w:txbxContent>
                          <w:p w14:paraId="75A64863"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4g14723.1|AtEPFL4</w:t>
                            </w:r>
                          </w:p>
                        </w:txbxContent>
                      </v:textbox>
                    </v:shape>
                    <v:group id="Group 282" o:spid="_x0000_s1375" style="position:absolute;left:-134;top:-684;width:29611;height:49035" coordorigin="-3817,-684" coordsize="29611,49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Group 283" o:spid="_x0000_s1376" style="position:absolute;left:-3817;top:-684;width:29611;height:23194" coordorigin="-3880,-684" coordsize="29611,2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_x0000_s1377" type="#_x0000_t202" style="position:absolute;left:-3745;top:-684;width:2290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712EC36B"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2079.1</w:t>
                                </w:r>
                              </w:p>
                            </w:txbxContent>
                          </v:textbox>
                        </v:shape>
                        <v:shape id="_x0000_s1378" type="#_x0000_t202" style="position:absolute;left:-3725;top:4036;width:22916;height:3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20309DA9"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4g12970.1|AtEPFL9</w:t>
                                </w:r>
                              </w:p>
                            </w:txbxContent>
                          </v:textbox>
                        </v:shape>
                        <v:shape id="_x0000_s1379" type="#_x0000_t202" style="position:absolute;left:-3752;top:8770;width:22922;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" filled="f" stroked="f">
                          <v:textbox style="mso-fit-shape-to-text:t">
                            <w:txbxContent>
                              <w:p w14:paraId="6C60B3E0"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3g13893.1|AtEPFL3</w:t>
                                </w:r>
                              </w:p>
                            </w:txbxContent>
                          </v:textbox>
                        </v:shape>
                        <v:shape id="_x0000_s1380" type="#_x0000_t202" style="position:absolute;left:-3829;top:13368;width:29560;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6D091E8C"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1199.1</w:t>
                                </w:r>
                              </w:p>
                            </w:txbxContent>
                          </v:textbox>
                        </v:shape>
                        <v:shape id="_x0000_s1381" type="#_x0000_t202" style="position:absolute;left:-3880;top:18160;width:22909;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" filled="f" stroked="f">
                          <v:textbox style="mso-fit-shape-to-text:t">
                            <w:txbxContent>
                              <w:p w14:paraId="3A5F9B7D"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39470.1</w:t>
                                </w:r>
                              </w:p>
                            </w:txbxContent>
                          </v:textbox>
                        </v:shape>
                      </v:group>
                      <v:shape id="_x0000_s1382" type="#_x0000_t202" style="position:absolute;left:-3712;top:22808;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" filled="f" stroked="f">
                        <v:textbox style="mso-fit-shape-to-text:t">
                          <w:txbxContent>
                            <w:p w14:paraId="356F59F3"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52208.2</w:t>
                              </w:r>
                            </w:p>
                          </w:txbxContent>
                        </v:textbox>
                      </v:shape>
                      <v:shape id="_x0000_s1383" type="#_x0000_t202" style="position:absolute;left:-3766;top:25167;width:26359;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" filled="f" stroked="f">
                        <v:textbox style="mso-fit-shape-to-text:t">
                          <w:txbxContent>
                            <w:p w14:paraId="596AF0FA"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8104.1</w:t>
                              </w:r>
                            </w:p>
                          </w:txbxContent>
                        </v:textbox>
                      </v:shape>
                      <v:shape id="_x0000_s1384" type="#_x0000_t202" style="position:absolute;left:-3817;top:41668;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" filled="f" stroked="f">
                        <v:textbox style="mso-fit-shape-to-text:t">
                          <w:txbxContent>
                            <w:p w14:paraId="2E3F9060" w14:textId="77777777" w:rsidR="00135FA1" w:rsidRPr="00C23C0C" w:rsidRDefault="00135FA1" w:rsidP="00083A71">
                              <w:pPr>
                                <w:rPr>
                                  <w:rFonts w:asciiTheme="majorHAnsi" w:hAnsiTheme="majorHAnsi" w:cstheme="majorHAnsi"/>
                                  <w:b/>
                                  <w:bCs/>
                                  <w:sz w:val="20"/>
                                  <w:szCs w:val="20"/>
                                </w:rPr>
                              </w:pPr>
                              <w:r w:rsidRPr="00C23C0C">
                                <w:rPr>
                                  <w:rFonts w:asciiTheme="majorHAnsi" w:hAnsiTheme="majorHAnsi" w:cstheme="majorHAnsi"/>
                                  <w:sz w:val="20"/>
                                  <w:szCs w:val="20"/>
                                </w:rPr>
                                <w:t>Arabidopsis|At2g30370.1|AtEPFL6</w:t>
                              </w:r>
                            </w:p>
                          </w:txbxContent>
                        </v:textbox>
                      </v:shape>
                      <v:shape id="_x0000_s1385" type="#_x0000_t202" style="position:absolute;left:-3766;top:29849;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" filled="f" stroked="f">
                        <v:textbox style="mso-fit-shape-to-text:t">
                          <w:txbxContent>
                            <w:p w14:paraId="2B0DA716"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10613.2</w:t>
                              </w:r>
                            </w:p>
                          </w:txbxContent>
                        </v:textbox>
                      </v:shape>
                      <v:shape id="_x0000_s1386" type="#_x0000_t202" style="position:absolute;left:-3817;top:44000;width:22910;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" filled="f" stroked="f">
                        <v:textbox style="mso-fit-shape-to-text:t">
                          <w:txbxContent>
                            <w:p w14:paraId="4EFE9EE6"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Arabidopsis|At3g22820.1|AtEPFL5</w:t>
                              </w:r>
                            </w:p>
                          </w:txbxContent>
                        </v:textbox>
                      </v:shape>
                      <v:shape id="_x0000_s1387" type="#_x0000_t202" style="position:absolute;left:-3717;top:34576;width:22910;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" filled="f" stroked="f">
                        <v:textbox style="mso-fit-shape-to-text:t">
                          <w:txbxContent>
                            <w:p w14:paraId="62CE7BC7"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43039.1</w:t>
                              </w:r>
                            </w:p>
                          </w:txbxContent>
                        </v:textbox>
                      </v:shape>
                      <v:shape id="_x0000_s1388" type="#_x0000_t202" style="position:absolute;left:-3766;top:36893;width:22910;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" filled="f" stroked="f">
                        <v:textbox style="mso-fit-shape-to-text:t">
                          <w:txbxContent>
                            <w:p w14:paraId="1AC2A51C" w14:textId="77777777" w:rsidR="00135FA1" w:rsidRPr="00C23C0C" w:rsidRDefault="00135FA1" w:rsidP="00083A71">
                              <w:pPr>
                                <w:rPr>
                                  <w:rFonts w:asciiTheme="majorHAnsi" w:hAnsiTheme="majorHAnsi" w:cstheme="majorHAnsi"/>
                                  <w:sz w:val="20"/>
                                  <w:szCs w:val="20"/>
                                </w:rPr>
                              </w:pPr>
                              <w:r w:rsidRPr="00C23C0C">
                                <w:rPr>
                                  <w:rFonts w:asciiTheme="majorHAnsi" w:hAnsiTheme="majorHAnsi" w:cstheme="majorHAnsi"/>
                                  <w:sz w:val="20"/>
                                  <w:szCs w:val="20"/>
                                </w:rPr>
                                <w:t>Maize|Zm00001d048438.1</w:t>
                              </w:r>
                            </w:p>
                          </w:txbxContent>
                        </v:textbox>
                      </v:shape>
                    </v:group>
                  </v:group>
                  <v:shape id="Picture 296" o:spid="_x0000_s1389" type="#_x0000_t75" alt="Graphical user interface&#10;&#10;Description automatically generated with low confidence" style="position:absolute;top:212;width:32410;height:66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">
                    <v:imagedata r:id="rId217" o:title="Graphical user interface&#10;&#10;Description automatically generated with low confidence" cropleft="20181f" cropright="15056f"/>
                  </v:shape>
                  <v:shape id="_x0000_s1390" type="#_x0000_t202" style="position:absolute;left:31472;top:56352;width:22911;height:3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nNv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NoHXmXgE5PIJAAD//wMAUEsBAi0AFAAGAAgAAAAhANvh9svuAAAAhQEAABMAAAAAAAAAAAAA&#10;AAAAAAAAAFtDb250ZW50X1R5cGVzXS54bWxQSwECLQAUAAYACAAAACEAWvQsW78AAAAVAQAACwAA&#10;AAAAAAAAAAAAAAAfAQAAX3JlbHMvLnJlbHNQSwECLQAUAAYACAAAACEAUJZzb8MAAADcAAAADwAA&#10;AAAAAAAAAAAAAAAHAgAAZHJzL2Rvd25yZXYueG1sUEsFBgAAAAADAAMAtwAAAPcCAAAAAA==&#10;" filled="f" stroked="f">
                    <v:textbox>
                      <w:txbxContent>
                        <w:p w14:paraId="467AD27D"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1g34245.1|AtEPF2</w:t>
                          </w:r>
                        </w:p>
                      </w:txbxContent>
                    </v:textbox>
                  </v:shape>
                  <v:shape id="_x0000_s1391" type="#_x0000_t202" style="position:absolute;left:31472;top:61028;width:22911;height:4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" filled="f" stroked="f">
                    <v:textbox style="mso-fit-shape-to-text:t">
                      <w:txbxContent>
                        <w:p w14:paraId="5A008B12"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02144.1</w:t>
                          </w:r>
                        </w:p>
                      </w:txbxContent>
                    </v:textbox>
                  </v:shape>
                  <v:shape id="_x0000_s1392" type="#_x0000_t202" style="position:absolute;left:31472;top:51671;width:22911;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" filled="f" stroked="f">
                    <v:textbox style="mso-fit-shape-to-text:t">
                      <w:txbxContent>
                        <w:p w14:paraId="08A02B5B"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Arabidopsis|At1g71866.1|</w:t>
                          </w:r>
                          <w:r w:rsidRPr="006A51D2">
                            <w:rPr>
                              <w:rFonts w:asciiTheme="majorHAnsi" w:hAnsiTheme="majorHAnsi" w:cstheme="majorHAnsi"/>
                              <w:sz w:val="20"/>
                              <w:szCs w:val="20"/>
                            </w:rPr>
                            <w:t>AtEPFL7</w:t>
                          </w:r>
                        </w:p>
                      </w:txbxContent>
                    </v:textbox>
                  </v:shape>
                </v:group>
                <v:shape id="_x0000_s1393" type="#_x0000_t202" style="position:absolute;left:31472;top:49226;width:22911;height:4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" filled="f" stroked="f">
                  <v:textbox style="mso-fit-shape-to-text:t">
                    <w:txbxContent>
                      <w:p w14:paraId="78C9057D" w14:textId="77777777" w:rsidR="00135FA1" w:rsidRPr="008B67DF" w:rsidRDefault="00135FA1" w:rsidP="00083A71">
                        <w:pPr>
                          <w:rPr>
                            <w:rFonts w:asciiTheme="majorHAnsi" w:hAnsiTheme="majorHAnsi" w:cstheme="majorHAnsi"/>
                            <w:sz w:val="20"/>
                            <w:szCs w:val="20"/>
                          </w:rPr>
                        </w:pPr>
                        <w:r w:rsidRPr="008B67DF">
                          <w:rPr>
                            <w:rFonts w:asciiTheme="majorHAnsi" w:hAnsiTheme="majorHAnsi" w:cstheme="majorHAnsi"/>
                            <w:sz w:val="20"/>
                            <w:szCs w:val="20"/>
                          </w:rPr>
                          <w:t>Maize|Zm00001d025579.1</w:t>
                        </w:r>
                      </w:p>
                    </w:txbxContent>
                  </v:textbox>
                </v:shape>
                <v:shape id="_x0000_s1394" type="#_x0000_t202" style="position:absolute;left:31472;top:58689;width:22911;height:4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" filled="f" stroked="f">
                  <v:textbox style="mso-fit-shape-to-text:t">
                    <w:txbxContent>
                      <w:p w14:paraId="2291D033" w14:textId="77777777" w:rsidR="00135FA1" w:rsidRPr="008B67DF" w:rsidRDefault="00135FA1" w:rsidP="00083A71">
                        <w:pPr>
                          <w:rPr>
                            <w:rFonts w:asciiTheme="majorHAnsi" w:hAnsiTheme="majorHAnsi" w:cstheme="majorHAnsi"/>
                            <w:b/>
                            <w:bCs/>
                            <w:sz w:val="20"/>
                            <w:szCs w:val="20"/>
                          </w:rPr>
                        </w:pPr>
                        <w:r w:rsidRPr="008B67DF">
                          <w:rPr>
                            <w:rFonts w:asciiTheme="majorHAnsi" w:hAnsiTheme="majorHAnsi" w:cstheme="majorHAnsi"/>
                            <w:sz w:val="20"/>
                            <w:szCs w:val="20"/>
                          </w:rPr>
                          <w:t>Maize|Zm00001d026401.1</w:t>
                        </w:r>
                      </w:p>
                    </w:txbxContent>
                  </v:textbox>
                </v:shape>
                <v:shape id="_x0000_s1395" type="#_x0000_t202" style="position:absolute;left:31472;top:54013;width:22911;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76F9A191" w14:textId="77777777" w:rsidR="00135FA1" w:rsidRPr="006A51D2" w:rsidRDefault="00135FA1" w:rsidP="00083A71">
                        <w:pPr>
                          <w:rPr>
                            <w:rFonts w:asciiTheme="majorHAnsi" w:hAnsiTheme="majorHAnsi" w:cstheme="majorHAnsi"/>
                            <w:b/>
                            <w:bCs/>
                            <w:sz w:val="20"/>
                            <w:szCs w:val="20"/>
                          </w:rPr>
                        </w:pPr>
                        <w:r w:rsidRPr="006A51D2">
                          <w:rPr>
                            <w:rFonts w:asciiTheme="majorHAnsi" w:hAnsiTheme="majorHAnsi" w:cstheme="majorHAnsi"/>
                            <w:b/>
                            <w:bCs/>
                            <w:sz w:val="20"/>
                            <w:szCs w:val="20"/>
                          </w:rPr>
                          <w:t>Arabidopsis|At2g20875.1|AtEPF1</w:t>
                        </w:r>
                      </w:p>
                    </w:txbxContent>
                  </v:textbox>
                </v:shape>
                <w10:wrap anchorx="margin"/>
              </v:group>
            </w:pict>
          </mc:Fallback>
        </mc:AlternateContent>
      </w:r>
    </w:p>
    <w:p w14:paraId="7B4BB785" w14:textId="77777777" w:rsidR="00083A71" w:rsidRPr="00F71ECE" w:rsidRDefault="00083A71" w:rsidP="00083A71"/>
    <w:p w14:paraId="22CC7369" w14:textId="77777777" w:rsidR="00083A71" w:rsidRPr="00F71ECE" w:rsidRDefault="00083A71" w:rsidP="00083A71"/>
    <w:p w14:paraId="187453FF" w14:textId="77777777" w:rsidR="00083A71" w:rsidRPr="00F71ECE" w:rsidRDefault="00083A71" w:rsidP="00083A71"/>
    <w:p w14:paraId="41C710BD" w14:textId="77777777" w:rsidR="00083A71" w:rsidRPr="00F71ECE" w:rsidRDefault="00083A71" w:rsidP="00083A71"/>
    <w:p w14:paraId="0CD9F7DB" w14:textId="77777777" w:rsidR="00083A71" w:rsidRPr="00F71ECE" w:rsidRDefault="00083A71" w:rsidP="00083A71"/>
    <w:p w14:paraId="21065431" w14:textId="77777777" w:rsidR="00083A71" w:rsidRPr="00F71ECE" w:rsidRDefault="00083A71" w:rsidP="00083A71"/>
    <w:p w14:paraId="0AD8A828" w14:textId="77777777" w:rsidR="00083A71" w:rsidRPr="00F71ECE" w:rsidRDefault="00083A71" w:rsidP="00083A71"/>
    <w:p w14:paraId="34B7BD88" w14:textId="77777777" w:rsidR="00083A71" w:rsidRPr="00F71ECE" w:rsidRDefault="00083A71" w:rsidP="00083A71"/>
    <w:p w14:paraId="07EECA53" w14:textId="77777777" w:rsidR="00083A71" w:rsidRPr="00F71ECE" w:rsidRDefault="00083A71" w:rsidP="00083A71"/>
    <w:p w14:paraId="6ED4834E" w14:textId="77777777" w:rsidR="00083A71" w:rsidRPr="00F71ECE" w:rsidRDefault="00083A71" w:rsidP="00083A71"/>
    <w:p w14:paraId="69BE272B" w14:textId="77777777" w:rsidR="00083A71" w:rsidRPr="00F71ECE" w:rsidRDefault="00083A71" w:rsidP="00083A71"/>
    <w:p w14:paraId="3EF182C0" w14:textId="77777777" w:rsidR="00083A71" w:rsidRPr="00F71ECE" w:rsidRDefault="00083A71" w:rsidP="00083A71"/>
    <w:p w14:paraId="5231C954" w14:textId="77777777" w:rsidR="00083A71" w:rsidRPr="00F71ECE" w:rsidRDefault="00083A71" w:rsidP="00083A71"/>
    <w:p w14:paraId="5B058397" w14:textId="77777777" w:rsidR="00083A71" w:rsidRPr="00F71ECE" w:rsidRDefault="00083A71" w:rsidP="00083A71"/>
    <w:p w14:paraId="7D961D28" w14:textId="77777777" w:rsidR="00083A71" w:rsidRPr="00F71ECE" w:rsidRDefault="00083A71" w:rsidP="00083A71"/>
    <w:p w14:paraId="02E9778E" w14:textId="77777777" w:rsidR="00083A71" w:rsidRPr="00F71ECE" w:rsidRDefault="00083A71" w:rsidP="00083A71"/>
    <w:p w14:paraId="519C24FA" w14:textId="77777777" w:rsidR="00083A71" w:rsidRPr="00F71ECE" w:rsidRDefault="00083A71" w:rsidP="00083A71"/>
    <w:p w14:paraId="6E4372F8" w14:textId="77777777" w:rsidR="00083A71" w:rsidRPr="00F71ECE" w:rsidRDefault="00083A71" w:rsidP="00083A71"/>
    <w:p w14:paraId="2C9E975F" w14:textId="77777777" w:rsidR="00083A71" w:rsidRDefault="00083A71" w:rsidP="00083A71">
      <w:pPr>
        <w:spacing w:line="240" w:lineRule="auto"/>
        <w:rPr>
          <w:b/>
          <w:bCs/>
          <w:sz w:val="20"/>
          <w:szCs w:val="20"/>
        </w:rPr>
      </w:pPr>
    </w:p>
    <w:p w14:paraId="5B21D3FA" w14:textId="77777777" w:rsidR="00083A71" w:rsidRDefault="00083A71" w:rsidP="00083A71">
      <w:pPr>
        <w:spacing w:line="240" w:lineRule="auto"/>
        <w:rPr>
          <w:sz w:val="20"/>
          <w:szCs w:val="20"/>
        </w:rPr>
        <w:sectPr w:rsidR="00083A71" w:rsidSect="009D3DC9">
          <w:headerReference w:type="even" r:id="rId218"/>
          <w:headerReference w:type="default" r:id="rId219"/>
          <w:pgSz w:w="11906" w:h="16838" w:code="9"/>
          <w:pgMar w:top="1440" w:right="1440" w:bottom="1440" w:left="1797" w:header="709" w:footer="170" w:gutter="0"/>
          <w:cols w:space="708"/>
          <w:docGrid w:linePitch="360"/>
        </w:sectPr>
      </w:pPr>
      <w:bookmarkStart w:id="69" w:name="_Hlk138971156"/>
      <w:r w:rsidRPr="005B490E">
        <w:rPr>
          <w:b/>
          <w:bCs/>
          <w:sz w:val="21"/>
          <w:szCs w:val="21"/>
        </w:rPr>
        <w:t>Appendix Figure 4.1. Phylogenetic relationship of Arabidopsis EPF/L family and putative maize orthologues.</w:t>
      </w:r>
      <w:r w:rsidRPr="005B490E">
        <w:rPr>
          <w:sz w:val="21"/>
          <w:szCs w:val="21"/>
        </w:rPr>
        <w:t xml:space="preserve"> </w:t>
      </w:r>
      <w:bookmarkEnd w:id="69"/>
      <w:r w:rsidRPr="00E2422F">
        <w:rPr>
          <w:sz w:val="20"/>
          <w:szCs w:val="20"/>
        </w:rPr>
        <w:t xml:space="preserve">Phylogeny of </w:t>
      </w:r>
      <w:r w:rsidRPr="00E2422F">
        <w:rPr>
          <w:i/>
          <w:iCs/>
          <w:sz w:val="20"/>
          <w:szCs w:val="20"/>
        </w:rPr>
        <w:t xml:space="preserve">Arabidopsis thaliana </w:t>
      </w:r>
      <w:r w:rsidRPr="00E2422F">
        <w:rPr>
          <w:sz w:val="20"/>
          <w:szCs w:val="20"/>
        </w:rPr>
        <w:t>EPIDERMAL PATTERNING FACTOR (EPF) and EPF-Like family of signalling peptides and the corresponding orthologues in maize (</w:t>
      </w:r>
      <w:r w:rsidRPr="00E2422F">
        <w:rPr>
          <w:i/>
          <w:iCs/>
          <w:sz w:val="20"/>
          <w:szCs w:val="20"/>
        </w:rPr>
        <w:t xml:space="preserve">Zea mays </w:t>
      </w:r>
      <w:r w:rsidRPr="00E2422F">
        <w:rPr>
          <w:sz w:val="20"/>
          <w:szCs w:val="20"/>
        </w:rPr>
        <w:t xml:space="preserve">L.). Arabidopsis peptide sequences were retrieved from </w:t>
      </w:r>
      <w:proofErr w:type="spellStart"/>
      <w:r w:rsidRPr="00E2422F">
        <w:rPr>
          <w:sz w:val="20"/>
          <w:szCs w:val="20"/>
        </w:rPr>
        <w:t>Phytozome</w:t>
      </w:r>
      <w:proofErr w:type="spellEnd"/>
      <w:r w:rsidRPr="00E2422F">
        <w:rPr>
          <w:sz w:val="20"/>
          <w:szCs w:val="20"/>
        </w:rPr>
        <w:t xml:space="preserve"> v13 and individually used as queries on the Maize Genomic Database website to find orthologous genes in maize, with any duplicates ignored. Alignments were generated by MUSCLE, and a phylogenetic tree was constructed by MEGA X using the Neighbour-Joining method with 1000 bootstrap replicates. The bootstrap values are shown at the branch nodes, and the scale bar represents the evolutionary distances computed using the Poisson correction method. Branches coloured in blue show the positive stomatal regulator AtEPFL9 and its putative maize orthologues.  Branches coloured in pink show the genes with eight C-terminal domain cysteine residues, which include the known negative stomatal regulators in Arabidopsis. Gene accession numbers and names for characterised genes are shown in the figure.</w:t>
      </w:r>
    </w:p>
    <w:p w14:paraId="3BCE0E10" w14:textId="77777777" w:rsidR="00083A71" w:rsidRDefault="00083A71" w:rsidP="00083A71">
      <w:pPr>
        <w:spacing w:after="120"/>
        <w:outlineLvl w:val="0"/>
        <w:rPr>
          <w:rFonts w:asciiTheme="minorHAnsi" w:eastAsiaTheme="majorEastAsia" w:hAnsiTheme="minorHAnsi" w:cs="Calibri"/>
          <w:b/>
          <w:caps/>
          <w:sz w:val="48"/>
          <w:szCs w:val="48"/>
        </w:rPr>
      </w:pPr>
      <w:bookmarkStart w:id="70" w:name="_Hlk130825925"/>
      <w:bookmarkEnd w:id="70"/>
    </w:p>
    <w:p w14:paraId="6AFE5965" w14:textId="77777777" w:rsidR="00083A71" w:rsidRPr="00F71ECE" w:rsidRDefault="00083A71" w:rsidP="00083A71">
      <w:pPr>
        <w:spacing w:after="120"/>
        <w:jc w:val="center"/>
        <w:outlineLvl w:val="0"/>
        <w:rPr>
          <w:rFonts w:asciiTheme="minorHAnsi" w:eastAsiaTheme="majorEastAsia" w:hAnsiTheme="minorHAnsi" w:cs="Calibri"/>
          <w:b/>
          <w:caps/>
          <w:sz w:val="48"/>
          <w:szCs w:val="48"/>
        </w:rPr>
      </w:pPr>
      <w:bookmarkStart w:id="71" w:name="_Toc131628574"/>
      <w:r w:rsidRPr="00F71ECE">
        <w:rPr>
          <w:rFonts w:asciiTheme="minorHAnsi" w:eastAsiaTheme="majorEastAsia" w:hAnsiTheme="minorHAnsi" w:cs="Calibri"/>
          <w:b/>
          <w:caps/>
          <w:sz w:val="48"/>
          <w:szCs w:val="48"/>
        </w:rPr>
        <w:t>CHAPTER 5</w:t>
      </w:r>
      <w:bookmarkEnd w:id="71"/>
    </w:p>
    <w:p w14:paraId="3AB872E0" w14:textId="77777777" w:rsidR="00083A71" w:rsidRPr="003A4E62" w:rsidRDefault="00083A71" w:rsidP="00083A71">
      <w:pPr>
        <w:spacing w:after="240"/>
        <w:jc w:val="center"/>
        <w:outlineLvl w:val="1"/>
        <w:rPr>
          <w:rFonts w:asciiTheme="minorHAnsi" w:eastAsiaTheme="majorEastAsia" w:hAnsiTheme="minorHAnsi" w:cs="Calibri"/>
          <w:b/>
          <w:sz w:val="40"/>
          <w:szCs w:val="40"/>
        </w:rPr>
      </w:pPr>
      <w:bookmarkStart w:id="72" w:name="_Toc131628575"/>
      <w:r>
        <w:rPr>
          <w:rFonts w:asciiTheme="minorHAnsi" w:eastAsiaTheme="majorEastAsia" w:hAnsiTheme="minorHAnsi" w:cs="Calibri"/>
          <w:b/>
          <w:sz w:val="40"/>
          <w:szCs w:val="40"/>
        </w:rPr>
        <w:t>The p</w:t>
      </w:r>
      <w:r w:rsidRPr="003A4E62">
        <w:rPr>
          <w:rFonts w:asciiTheme="minorHAnsi" w:eastAsiaTheme="majorEastAsia" w:hAnsiTheme="minorHAnsi" w:cs="Calibri"/>
          <w:b/>
          <w:sz w:val="40"/>
          <w:szCs w:val="40"/>
        </w:rPr>
        <w:t>hysiological implications of reducing stomatal density in maize</w:t>
      </w:r>
      <w:bookmarkEnd w:id="72"/>
    </w:p>
    <w:p w14:paraId="511BC687" w14:textId="77777777" w:rsidR="00083A71" w:rsidRPr="00F71ECE" w:rsidRDefault="00083A71" w:rsidP="00083A71">
      <w:pPr>
        <w:jc w:val="left"/>
        <w:rPr>
          <w:rFonts w:asciiTheme="minorHAnsi" w:hAnsiTheme="minorHAnsi"/>
          <w:sz w:val="28"/>
          <w:szCs w:val="28"/>
        </w:rPr>
      </w:pPr>
    </w:p>
    <w:p w14:paraId="319C0A00"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73" w:name="_Toc131628576"/>
      <w:r w:rsidRPr="00F71ECE">
        <w:rPr>
          <w:rFonts w:asciiTheme="minorHAnsi" w:eastAsiaTheme="majorEastAsia" w:hAnsiTheme="minorHAnsi" w:cs="Calibri"/>
          <w:b/>
          <w:sz w:val="28"/>
          <w:szCs w:val="28"/>
        </w:rPr>
        <w:t>5.1</w:t>
      </w:r>
      <w:r w:rsidRPr="00F71ECE">
        <w:rPr>
          <w:rFonts w:asciiTheme="minorHAnsi" w:eastAsiaTheme="majorEastAsia" w:hAnsiTheme="minorHAnsi" w:cs="Calibri"/>
          <w:b/>
          <w:sz w:val="28"/>
          <w:szCs w:val="28"/>
        </w:rPr>
        <w:tab/>
        <w:t>Introduction</w:t>
      </w:r>
      <w:bookmarkEnd w:id="73"/>
    </w:p>
    <w:p w14:paraId="4A387D7D"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1.1</w:t>
      </w:r>
      <w:r w:rsidRPr="00F71ECE">
        <w:rPr>
          <w:rFonts w:asciiTheme="minorHAnsi" w:eastAsiaTheme="majorEastAsia" w:hAnsiTheme="minorHAnsi" w:cs="Calibri"/>
          <w:b/>
          <w:sz w:val="24"/>
          <w:szCs w:val="24"/>
        </w:rPr>
        <w:tab/>
        <w:t>Drought stress in maize</w:t>
      </w:r>
    </w:p>
    <w:p w14:paraId="7432F5EE" w14:textId="77777777" w:rsidR="00083A71" w:rsidRPr="00F71ECE" w:rsidRDefault="00083A71" w:rsidP="00083A71">
      <w:r w:rsidRPr="00F71ECE">
        <w:t xml:space="preserve">Drought stress is a major concern for future global maize production, as around 80% of the maize grown during the wet season relies on rainfed conditions </w:t>
      </w:r>
      <w:r>
        <w:fldChar w:fldCharType="begin"/>
      </w:r>
      <w:r>
        <w:instrText xml:space="preserve"> ADDIN ZOTERO_ITEM CSL_CITATION {"citationID":"a2b034o23n7","properties":{"formattedCitation":"(Trachsel et al., 2016)","plainCitation":"(Trachsel et al., 2016)","noteIndex":0},"citationItems":[{"id":667,"uris":["http://zotero.org/users/local/Hcd06Tc7/items/T36QFXL9"],"itemData":{"id":667,"type":"article-journal","abstract":"We aimed to identify quantitative trait loci (QTL) for secondary traits related to grain yield (GY) in two BC1F2:3 backcross populations (LPSpop and DTPpop) under well-watered (4 environments; WW) and drought stressed (6; DS) conditions to facilitate breeding efforts towards drought tolerant maize. GY reached 5.6 and 5.8 t/ha under WW in the LPSpop and the DTPpop, respectively. Under DS, grain yield was reduced by 65% (LPSpop) to 59% (DTPpop) relative to WW. GY was strongly associated with the normalized vegetative index (NDVI; r ranging from 0.61 to 0.96) across environmental conditions and with an early flowering under drought stressed conditions (r ranging from -0.18 to -0.25) indicative of the importance of early vigor and drought escape for GY. Out of the 105 detected QTL, 53 were overdominant indicative of strong heterosis. For 14 out of 18 detected vigor QTL, as well as for eight flowering time QTL the trait increasing allele was derived from CML491. Collocations of early vigor QTL with QTL for stay green (bin 2.02, WW, LPSpop; 2.07, DS, DTPpop), the number of ears per plant (bins 2.02, 2.05, WW, LPSpop; 5.02, DS, LPSpop) and GY (bin 2.07, WW, DTPpop; 5.04, WW, LPSpop), reinforce the importance of the observed correlations. LOD scores for early vigor QTL in these bins ranged from 2.2 to 11.25 explaining 4.6 (additivity: +0.28) to 19.9% (additivity: +0.49) of the observed phenotypic variance. A strong flowering QTL was detected in bin 2.06 across populations and environmental conditions explaining 26–31.3% of the observed phenotypic variation (LOD: 13–17; additivity: 0.1–0.6d). Improving drought tolerance while at the same time maintaining yield potential could be achieved by combining alleles conferring early vigor from the recurrent parent with alleles advancing flowering from the donor. Additionally bin 8.06 (DTPpop) harbored a QTL for GY under WW (additivity: 0.27 t/ha) and DS (additivity: 0.58 t/ha). R2 ranged from 0 (DTPpop, WW) to 26.54% (LPSpop, DS) for NDVI, 18.6 (LPSpop, WW) to 42.45% (LPSpop, DS) for anthesis and from 0 (DTPpop, DS) to 24.83% (LPSpop, WW) for GY. Lines out-yielding the best check by 32.5% (DTPpop, WW) to 60% (DTPpop, DS) for all population-by-irrigation treatment combination (except LPSpop, WW) identified are immediately available for the use by breeders.","container-title":"PLoS ONE","DOI":"10.1371/journal.pone.0149636","ISSN":"1932-6203","issue":"3","journalAbbreviation":"PLoS One","note":"PMID: 26999525\nPMCID: PMC4801329","page":"e0149636","source":"PubMed Central","title":"Identification of QTL for Early Vigor and Stay-Green Conferring Tolerance to Drought in Two Connected Advanced Backcross Populations in Tropical Maize (Zea mays L.)","volume":"11","author":[{"family":"Trachsel","given":"Samuel"},{"family":"Sun","given":"Dapeng"},{"family":"SanVicente","given":"Felix M."},{"family":"Zheng","given":"Hongjian"},{"family":"Atlin","given":"Gary N."},{"family":"Suarez","given":"Edgar Antonio"},{"family":"Babu","given":"Raman"},{"family":"Zhang","given":"Xuecai"}],"issued":{"date-parts":[["2016",3,21]]}}}],"schema":"https://github.com/citation-style-language/schema/raw/master/csl-citation.json"} </w:instrText>
      </w:r>
      <w:r>
        <w:fldChar w:fldCharType="separate"/>
      </w:r>
      <w:r w:rsidRPr="00977CB3">
        <w:t>(Trachsel et al., 2016)</w:t>
      </w:r>
      <w:r>
        <w:fldChar w:fldCharType="end"/>
      </w:r>
      <w:r w:rsidRPr="00F71ECE">
        <w:t xml:space="preserve">, which are predicted to become increasingly more unpredictable </w:t>
      </w:r>
      <w:r>
        <w:fldChar w:fldCharType="begin"/>
      </w:r>
      <w:r>
        <w:instrText xml:space="preserve"> ADDIN ZOTERO_ITEM CSL_CITATION {"citationID":"a16ip7mcvit","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fldChar w:fldCharType="separate"/>
      </w:r>
      <w:r w:rsidRPr="00977CB3">
        <w:t>(Shukla et al., 2022)</w:t>
      </w:r>
      <w:r>
        <w:fldChar w:fldCharType="end"/>
      </w:r>
      <w:r w:rsidRPr="00F71ECE">
        <w:t xml:space="preserve">. Through breeding for greater productivity, water requirements have also increased, making the larger elite lines particularly vulnerable to periods of water deficit </w:t>
      </w:r>
      <w:r>
        <w:fldChar w:fldCharType="begin"/>
      </w:r>
      <w:r>
        <w:instrText xml:space="preserve"> ADDIN ZOTERO_ITEM CSL_CITATION {"citationID":"a1ka02ndaqt","properties":{"formattedCitation":"(Meng et al., 2015)","plainCitation":"(Meng et al., 2015)","noteIndex":0},"citationItems":[{"id":291,"uris":["http://zotero.org/users/local/Hcd06Tc7/items/PX9IWGXM"],"itemData":{"id":291,"type":"article-journal","abstract":"Plants use cell-surface-resident receptor-like kinases (RLKs) to sense diverse extrinsic and intrinsic cues and elicit distinct biological responses. In Arabidopsis, ERECTA family RLKs recognize EPIDERMAL PATTERNING FACTORS (EPFs) to specify stomatal patterning. However, little is known about the molecular link between ERECTA activation and intracellular signaling. We report here that the SOMATIC EMBRYOGENESIS RECEPTOR KINASE (SERK) family RLKs regulate stomatal patterning downstream of EPF ligands and upstream of a MAP kinase cascade. EPF ligands induce the heteromerization of ERECTA and SERK family RLKs. SERK and ERECTA family RLKs transphosphorylate each other. In addition, SERKs associate with the receptor-like protein (RLP) TMM, a signal modulator of stomata development, in a ligand-independent manner, suggesting that ERECTA, SERKs, and TMM form a multiprotein receptorsome consisting of different RLKs and RLP perceiving peptide ligands to regulate stomatal patterning. In contrast to the differential requirement of individual SERK members in plant immunity, cell-death control, and brassinosteroid (BR) signaling, all four functional SERKs are essential but have unequal genetic contributions to stomatal patterning, with descending order of importance from SERK3/BAK1 to SERK2 to SERK1 to SERK4. Although BR signaling connects stomatal development via multiple components, the function of SERKs in stomatal patterning is uncoupled from their involvement in BR signaling. Our results reveal that the SERK family is a shared key module in diverse Arabidopsis signaling receptorsomes and that different combinatorial codes of individual SERK members regulate distinct functions.","container-title":"Current Biology","DOI":"10.1016/j.cub.2015.07.068","ISSN":"0960-9822","issue":"18","journalAbbreviation":"Current Biology","language":"en","page":"2361-2372","source":"ScienceDirect","title":"Differential Function of Arabidopsis SERK Family Receptor-like Kinases in Stomatal Patterning","volume":"25","author":[{"family":"Meng","given":"Xiangzong"},{"family":"Chen","given":"Xin"},{"family":"Mang","given":"Hyunggon"},{"family":"Liu","given":"Chenglong"},{"family":"Yu","given":"Xiao"},{"family":"Gao","given":"Xiquan"},{"family":"Torii","given":"Keiko U."},{"family":"He","given":"Ping"},{"family":"Shan","given":"Libo"}],"issued":{"date-parts":[["2015",9,21]]}}}],"schema":"https://github.com/citation-style-language/schema/raw/master/csl-citation.json"} </w:instrText>
      </w:r>
      <w:r>
        <w:fldChar w:fldCharType="separate"/>
      </w:r>
      <w:r w:rsidRPr="00977CB3">
        <w:t>(Meng et al., 2015)</w:t>
      </w:r>
      <w:r>
        <w:fldChar w:fldCharType="end"/>
      </w:r>
      <w:r>
        <w:t xml:space="preserve">. </w:t>
      </w:r>
      <w:r w:rsidRPr="00F71ECE">
        <w:t xml:space="preserve">Drought stress can severely impact maize yields </w:t>
      </w:r>
      <w:r>
        <w:fldChar w:fldCharType="begin"/>
      </w:r>
      <w:r>
        <w:instrText xml:space="preserve"> ADDIN ZOTERO_ITEM CSL_CITATION {"citationID":"a2nfod9d7n","properties":{"formattedCitation":"(Kim et al., 2019)","plainCitation":"(Kim et al., 2019)","noteIndex":0},"citationItems":[{"id":674,"uris":["http://zotero.org/users/local/Hcd06Tc7/items/LD85RMWP"],"itemData":{"id":674,"type":"article-journal","abstract":"Abstract Droughts represent an important type of climate extreme that reduces crop production and food security. Although this fact is well known, the global geographic pattern of drought-driven reductions in crop production is poorly characterized. As the incidence of relatively more severe droughts is expected to increase under climate change, understanding the vulnerability of crop production to droughts is a key research priority. Here, we estimate the production losses of maize, rice, soy, and wheat from 1983 to 2009 using empirical relationships among crop yields, a drought index, and annual precipitation. We find that approximately three-fourths of the global harvested areas—454 million hectares—experienced drought-induced yield losses over this period, and the cumulative production losses correspond to 166 billion U.S. dollars. Globally averaged, one drought event decreases agricultural gross domestic production by 0.8%, with varying magnitudes of impacts by country. Crop production systems display decreased vulnerability or increased resilience to drought according to increases in per capita gross domestic production (GDP) in the countries with extensive semiarid agricultural areas. These changes in vulnerability accompany technological improvements represented by per capita GDP increases. Our estimates of drought-induced economic losses in agricultural systems offer a sound basis for subsequent assessments of the costs of adaptation to droughts under climate change.","container-title":"Journal of Applied Meteorology and Climatology","DOI":"10.1175/JAMC-D-18-0174.1","ISSN":"1558-8424, 1558-8432","issue":"6","language":"EN","note":"publisher: American Meteorological Society\nsection: Journal of Applied Meteorology and Climatology","page":"1233-1244","source":"journals.ametsoc.org","title":"Global Patterns of Crop Production Losses Associated with Droughts from 1983 to 2009","volume":"58","author":[{"family":"Kim","given":"Wonsik"},{"family":"Iizumi","given":"Toshichika"},{"family":"Nishimori","given":"Motoki"}],"issued":{"date-parts":[["2019",6,1]]}}}],"schema":"https://github.com/citation-style-language/schema/raw/master/csl-citation.json"} </w:instrText>
      </w:r>
      <w:r>
        <w:fldChar w:fldCharType="separate"/>
      </w:r>
      <w:r w:rsidRPr="00977CB3">
        <w:t>(Kim et al., 2019)</w:t>
      </w:r>
      <w:r>
        <w:fldChar w:fldCharType="end"/>
      </w:r>
      <w:r w:rsidRPr="00F71ECE">
        <w:t xml:space="preserve">, with losses ranging from 30-90%, depending on the duration and intensity of the drought stress, as well as the crop’s growth stage </w:t>
      </w:r>
      <w:r>
        <w:fldChar w:fldCharType="begin"/>
      </w:r>
      <w:r>
        <w:instrText xml:space="preserve"> ADDIN ZOTERO_ITEM CSL_CITATION {"citationID":"a2h0geg84r9","properties":{"formattedCitation":"(Sah et al., 2020)","plainCitation":"(Sah et al., 2020)","noteIndex":0},"citationItems":[{"id":676,"uris":["http://zotero.org/users/local/Hcd06Tc7/items/RNKZJPU6"],"itemData":{"id":676,"type":"article-journal","abstract":"Fifteen million farmers in India engaged in Maize cultivation. India would require 45 MMT of Maize by 2022. But, only 15% of cultivated area of maize is under irrigation and water shortage has been a challenge for sustainability of maize production. Water deficit stress (WDS) during pre-flowering and grain filling stages massively affects the plant performance due to imprecise traits function. Thus, the effect of WDS on non-drought tolerant (NDT) and drought tolerant (DT) maize lines were investigated. WDS increased the flowering days, days to maturity, anthesis silk interval, decreased the leaf number, abnormal expression of secondary stress responsive traits, loss of normal root architecture which overall lead to a reduction in GY/ha. WDS at flowering and grain filling stage leads to significant yield penalty especially in NDT lines than DT lines. The yield penalty was ranged from 34.28 to 66.15% in NDT and 38.48 to 55.95% in DT lines due to WDS. Using multiple statistics, traits which improve WDS tolerance in maize were identified viz; number of leaves, number of stomata on lower surface of leaf, leaf angle at ear forming node internodal length between 3rd and 4th leaf from top, flag leaf length, flag leaf width, ear per plants, leaf senescence, pollen stainability, root fresh weight and root length. These traits would help in trait specific breeding in maize for WDS tolerance.","container-title":"Scientific Reports","DOI":"10.1038/s41598-020-59689-7","ISSN":"2045-2322","issue":"1","journalAbbreviation":"Sci Rep","language":"en","license":"2020 The Author(s)","note":"number: 1\npublisher: Nature Publishing Group","page":"2944","source":"www.nature.com","title":"Impact of water deficit stress in maize: Phenology and yield components","title-short":"Impact of water deficit stress in maize","volume":"10","author":[{"family":"Sah","given":"R. P."},{"family":"Chakraborty","given":"M."},{"family":"Prasad","given":"K."},{"family":"Pandit","given":"M."},{"family":"Tudu","given":"V. K."},{"family":"Chakravarty","given":"M. K."},{"family":"Narayan","given":"S. C."},{"family":"Rana","given":"M."},{"family":"Moharana","given":"D."}],"issued":{"date-parts":[["2020",2,19]]}}}],"schema":"https://github.com/citation-style-language/schema/raw/master/csl-citation.json"} </w:instrText>
      </w:r>
      <w:r>
        <w:fldChar w:fldCharType="separate"/>
      </w:r>
      <w:r w:rsidRPr="00977CB3">
        <w:t>(Sah et al., 2020)</w:t>
      </w:r>
      <w:r>
        <w:fldChar w:fldCharType="end"/>
      </w:r>
      <w:r>
        <w:t>.</w:t>
      </w:r>
    </w:p>
    <w:p w14:paraId="62119D46" w14:textId="77777777" w:rsidR="00083A71" w:rsidRDefault="00083A71" w:rsidP="00083A71">
      <w:pPr>
        <w:ind w:firstLine="720"/>
      </w:pPr>
      <w:r w:rsidRPr="00F71ECE">
        <w:t>In maize, the growth phenological stages can be divided into two broad stages, the vegetative and the reproductive stage (Figure 5.1a). Within the vegetative stage, once the seedling has emerged (stage VE), developmental stages are defined by the number of fully emerged leaves, classed as those with visible collars (V1,V2…). The final vegetative stage occurs when the tassel emerges (VT). After this, plants transition into the reproductive phase when the silks (elongated styles) emerge (R1), and progress through to stage R6 as the fertilised embryos transition through the blister, milking, soft dough and hard dough stages. As seen in Figure 5.1b, these growth stages are impacted by drought differently</w:t>
      </w:r>
      <w:r>
        <w:t xml:space="preserve"> </w:t>
      </w:r>
      <w:r>
        <w:fldChar w:fldCharType="begin"/>
      </w:r>
      <w:r>
        <w:instrText xml:space="preserve"> ADDIN ZOTERO_ITEM CSL_CITATION {"citationID":"a1lm6hqgpv2","properties":{"formattedCitation":"(Anami et al., 2009)","plainCitation":"(Anami et al., 2009)","noteIndex":0},"citationItems":[{"id":678,"uris":["http://zotero.org/users/local/Hcd06Tc7/items/W8NZVIT9"],"itemData":{"id":678,"type":"article-journal","abstract":"The C4 grass Zea mays (maize or corn) is the third most important food crop globally after wheat and rice in terms of production and the second most widespread genetically modified (GM) crop, after soybean. Its demand is predicted to increase by 45% by the year 2020. In sub-Saharan Africa, tropical maize has traditionally been the main staple of the diet, 95% of the maize grown is consumed directly as human food and as an important source of income for the resource—poor rural population. However, its growth, development and production are greatly affected by environmental stresses such as drought and salinization. In this respect, food security in tropical sub-Saharan Africa is increasingly dependent on continuous improvement of tropical maize through conventional breeding involving improved germplasm, greater input of fertilizers, irrigation, and production of two or more crops per year on the same piece of land. Integration of advances in biotechnology, genomic research, and molecular marker applications with conventional plant breeding practices opens tremendous avenues for genetic modifications and fundamental research in tropical maize. The ability to transfer genes into this agronomically important crop might enable improvement of the species with respect to enhanced characteristics, such as enriched nutritional quality, high yield, resistance to herbicides, diseases, viruses, and insects, and tolerance to drought, salt, and flooding. These improvements in tropical maize will ultimately enhance global food production and human health. Molecular approaches to modulate drought stress tolerance are discussed for sub-Saharan Africa, but widely applicable to other tropical genotypes in Central and Latin America. This review highlights abiotic constraints that affect growth, development and production of tropical maize and subsequently focuses on the mechanisms that regulate drought stress tolerance in maize. Biotechnological approaches to manage abiotic stress tolerance in maize will be discussed. The current status of tropical maize transformation using Agrobacterium as a vehicle for DNA transfer is emphasized. This review also addresses the present status of genetically modified organisms (GMOs) regulation in sub-Saharan Africa.","container-title":"Critical Reviews in Plant Sciences - CRIT REV PLANT SCI","DOI":"10.1080/07352680802665305","journalAbbreviation":"Critical Reviews in Plant Sciences - CRIT REV PLANT SCI","page":"16-35","source":"ResearchGate","title":"Molecular Improvement of Tropical Maize for Drought Stress Tolerance in Sub-Saharan Africa","volume":"28","author":[{"family":"Anami","given":"Sylvester"},{"family":"De Block","given":"Marc"},{"family":"Machuka","given":"Jesse"},{"family":"Lijsebettens","given":"Mieke"}],"issued":{"date-parts":[["2009",3,19]]}}}],"schema":"https://github.com/citation-style-language/schema/raw/master/csl-citation.json"} </w:instrText>
      </w:r>
      <w:r>
        <w:fldChar w:fldCharType="separate"/>
      </w:r>
      <w:r w:rsidRPr="00977CB3">
        <w:t>(Anami et al., 2009)</w:t>
      </w:r>
      <w:r>
        <w:fldChar w:fldCharType="end"/>
      </w:r>
      <w:r w:rsidRPr="00F71ECE">
        <w:t>, due to their different water and photo</w:t>
      </w:r>
      <w:r>
        <w:t>-</w:t>
      </w:r>
      <w:r w:rsidRPr="00F71ECE">
        <w:t xml:space="preserve">assimilate requirements. The most critical stage occurs around tasselling and silking, however the vegetative stage preceding tassel emergence and the period of grain filling following fertilisation is also highly susceptible to water restriction. As described </w:t>
      </w:r>
      <w:r>
        <w:t>before,</w:t>
      </w:r>
      <w:r w:rsidRPr="00F71ECE">
        <w:t xml:space="preserve"> </w:t>
      </w:r>
      <w:r>
        <w:t xml:space="preserve">a </w:t>
      </w:r>
      <w:r w:rsidRPr="00F71ECE">
        <w:t xml:space="preserve">plant’s first line of defence in response to drought is to close its stomata to reduce further water loss, which if sustained </w:t>
      </w:r>
      <w:r w:rsidRPr="00F71ECE">
        <w:lastRenderedPageBreak/>
        <w:t xml:space="preserve">can lead to carbon starvation, ROS production and photodamage. Furthermore, reduced turgor pressure of the cells can limit cell division and expansion. Together, drought usually results in the halting of plant growth and premature senescence of leaves, which can impact yield upon rewatering, along with a delay in the development of reproductive organs. </w:t>
      </w:r>
    </w:p>
    <w:p w14:paraId="58CB8355" w14:textId="77777777" w:rsidR="00083A71" w:rsidRPr="00F71ECE" w:rsidRDefault="00083A71" w:rsidP="00083A71">
      <w:pPr>
        <w:ind w:firstLine="720"/>
      </w:pPr>
    </w:p>
    <w:p w14:paraId="127A4C38" w14:textId="77777777" w:rsidR="00083A71" w:rsidRPr="00F71ECE" w:rsidRDefault="00083A71" w:rsidP="00083A71">
      <w:pPr>
        <w:ind w:firstLine="720"/>
      </w:pPr>
      <w:r w:rsidRPr="00F71ECE">
        <w:rPr>
          <w:noProof/>
          <w:lang w:val="en-US" w:eastAsia="en-US"/>
        </w:rPr>
        <mc:AlternateContent>
          <mc:Choice Requires="wpg">
            <w:drawing>
              <wp:anchor distT="0" distB="0" distL="114300" distR="114300" simplePos="0" relativeHeight="251780096" behindDoc="0" locked="0" layoutInCell="1" allowOverlap="1" wp14:anchorId="07D47C08" wp14:editId="7DA6EE68">
                <wp:simplePos x="0" y="0"/>
                <wp:positionH relativeFrom="page">
                  <wp:posOffset>1473200</wp:posOffset>
                </wp:positionH>
                <wp:positionV relativeFrom="paragraph">
                  <wp:posOffset>39370</wp:posOffset>
                </wp:positionV>
                <wp:extent cx="4689475" cy="3016250"/>
                <wp:effectExtent l="19050" t="19050" r="15875" b="12700"/>
                <wp:wrapNone/>
                <wp:docPr id="306" name="Group 306"/>
                <wp:cNvGraphicFramePr/>
                <a:graphic xmlns:a="http://schemas.openxmlformats.org/drawingml/2006/main">
                  <a:graphicData uri="http://schemas.microsoft.com/office/word/2010/wordprocessingGroup">
                    <wpg:wgp>
                      <wpg:cNvGrpSpPr/>
                      <wpg:grpSpPr>
                        <a:xfrm>
                          <a:off x="0" y="0"/>
                          <a:ext cx="4689475" cy="3016250"/>
                          <a:chOff x="0" y="0"/>
                          <a:chExt cx="5467985" cy="3272790"/>
                        </a:xfrm>
                      </wpg:grpSpPr>
                      <pic:pic xmlns:pic="http://schemas.openxmlformats.org/drawingml/2006/picture">
                        <pic:nvPicPr>
                          <pic:cNvPr id="308" name="Picture 308" descr="A picture containing background pattern&#10;&#10;Description automatically generated"/>
                          <pic:cNvPicPr>
                            <a:picLocks noChangeAspect="1"/>
                          </pic:cNvPicPr>
                        </pic:nvPicPr>
                        <pic:blipFill rotWithShape="1">
                          <a:blip r:embed="rId220" cstate="print">
                            <a:extLst>
                              <a:ext uri="{28A0092B-C50C-407E-A947-70E740481C1C}">
                                <a14:useLocalDpi xmlns:a14="http://schemas.microsoft.com/office/drawing/2010/main" val="0"/>
                              </a:ext>
                            </a:extLst>
                          </a:blip>
                          <a:srcRect l="666" b="386"/>
                          <a:stretch/>
                        </pic:blipFill>
                        <pic:spPr bwMode="auto">
                          <a:xfrm>
                            <a:off x="0" y="0"/>
                            <a:ext cx="5467985" cy="3272790"/>
                          </a:xfrm>
                          <a:prstGeom prst="rect">
                            <a:avLst/>
                          </a:prstGeom>
                          <a:ln w="952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09" name="Picture 309" descr="A picture containing chart&#10;&#10;Description automatically generated"/>
                          <pic:cNvPicPr>
                            <a:picLocks noChangeAspect="1"/>
                          </pic:cNvPicPr>
                        </pic:nvPicPr>
                        <pic:blipFill rotWithShape="1">
                          <a:blip r:embed="rId221" cstate="print">
                            <a:extLst>
                              <a:ext uri="{28A0092B-C50C-407E-A947-70E740481C1C}">
                                <a14:useLocalDpi xmlns:a14="http://schemas.microsoft.com/office/drawing/2010/main" val="0"/>
                              </a:ext>
                            </a:extLst>
                          </a:blip>
                          <a:srcRect t="13663" r="1348" b="12041"/>
                          <a:stretch/>
                        </pic:blipFill>
                        <pic:spPr bwMode="auto">
                          <a:xfrm>
                            <a:off x="44450" y="44450"/>
                            <a:ext cx="2330450" cy="10344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04A2575C" id="Group 306" o:spid="_x0000_s1026" style="position:absolute;margin-left:116pt;margin-top:3.1pt;width:369.25pt;height:237.5pt;z-index:251780096;mso-position-horizontal-relative:page;mso-width-relative:margin;mso-height-relative:margin" coordsize="54679,327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">
                <v:shape id="Picture 308" o:spid="_x0000_s1027" type="#_x0000_t75" alt="A picture containing background pattern&#10;&#10;Description automatically generated" style="position:absolute;width:54679;height:32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" stroked="t">
                  <v:stroke joinstyle="round"/>
                  <v:imagedata r:id="rId222" o:title="A picture containing background pattern&#10;&#10;Description automatically generated" cropbottom="253f" cropleft="436f"/>
                  <v:path arrowok="t"/>
                </v:shape>
                <v:shape id="Picture 309" o:spid="_x0000_s1028" type="#_x0000_t75" alt="A picture containing chart&#10;&#10;Description automatically generated" style="position:absolute;left:444;top:444;width:23305;height:10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">
                  <v:imagedata r:id="rId223" o:title="A picture containing chart&#10;&#10;Description automatically generated" croptop="8954f" cropbottom="7891f" cropright="883f"/>
                </v:shape>
                <w10:wrap anchorx="page"/>
              </v:group>
            </w:pict>
          </mc:Fallback>
        </mc:AlternateContent>
      </w:r>
      <w:r w:rsidRPr="00F71ECE">
        <w:rPr>
          <w:noProof/>
          <w:lang w:val="en-US" w:eastAsia="en-US"/>
        </w:rPr>
        <mc:AlternateContent>
          <mc:Choice Requires="wps">
            <w:drawing>
              <wp:anchor distT="0" distB="0" distL="114300" distR="114300" simplePos="0" relativeHeight="251815936" behindDoc="0" locked="0" layoutInCell="1" allowOverlap="1" wp14:anchorId="08151222" wp14:editId="2B6549B1">
                <wp:simplePos x="0" y="0"/>
                <wp:positionH relativeFrom="margin">
                  <wp:align>left</wp:align>
                </wp:positionH>
                <wp:positionV relativeFrom="paragraph">
                  <wp:posOffset>19715</wp:posOffset>
                </wp:positionV>
                <wp:extent cx="501611" cy="415262"/>
                <wp:effectExtent l="0" t="0" r="0" b="4445"/>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11" cy="415262"/>
                        </a:xfrm>
                        <a:prstGeom prst="rect">
                          <a:avLst/>
                        </a:prstGeom>
                        <a:noFill/>
                        <a:ln w="9525">
                          <a:noFill/>
                          <a:miter lim="800000"/>
                          <a:headEnd/>
                          <a:tailEnd/>
                        </a:ln>
                      </wps:spPr>
                      <wps:txbx>
                        <w:txbxContent>
                          <w:p w14:paraId="73DCDD8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a:graphicData>
                </a:graphic>
              </wp:anchor>
            </w:drawing>
          </mc:Choice>
          <mc:Fallback>
            <w:pict>
              <v:shape w14:anchorId="08151222" id="_x0000_s1396" type="#_x0000_t202" style="position:absolute;left:0;text-align:left;margin-left:0;margin-top:1.55pt;width:39.5pt;height:32.7pt;z-index:251815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" filled="f" stroked="f">
                <v:textbox>
                  <w:txbxContent>
                    <w:p w14:paraId="73DCDD8E"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w10:wrap anchorx="margin"/>
              </v:shape>
            </w:pict>
          </mc:Fallback>
        </mc:AlternateContent>
      </w:r>
    </w:p>
    <w:p w14:paraId="78CAA8E0" w14:textId="77777777" w:rsidR="00083A71" w:rsidRPr="00F71ECE" w:rsidRDefault="00083A71" w:rsidP="00083A71">
      <w:pPr>
        <w:ind w:firstLine="720"/>
      </w:pPr>
    </w:p>
    <w:p w14:paraId="11BDA3D8" w14:textId="77777777" w:rsidR="00083A71" w:rsidRPr="00F71ECE" w:rsidRDefault="00083A71" w:rsidP="00083A71">
      <w:pPr>
        <w:ind w:firstLine="720"/>
      </w:pPr>
    </w:p>
    <w:p w14:paraId="334362B9" w14:textId="77777777" w:rsidR="00083A71" w:rsidRPr="00F71ECE" w:rsidRDefault="00083A71" w:rsidP="00083A71">
      <w:pPr>
        <w:ind w:firstLine="720"/>
      </w:pPr>
    </w:p>
    <w:p w14:paraId="3B2F1119" w14:textId="77777777" w:rsidR="00083A71" w:rsidRPr="00F71ECE" w:rsidRDefault="00083A71" w:rsidP="00083A71">
      <w:pPr>
        <w:ind w:firstLine="720"/>
      </w:pPr>
    </w:p>
    <w:p w14:paraId="17AFC746" w14:textId="77777777" w:rsidR="00083A71" w:rsidRPr="00F71ECE" w:rsidRDefault="00083A71" w:rsidP="00083A71">
      <w:pPr>
        <w:ind w:firstLine="720"/>
      </w:pPr>
    </w:p>
    <w:p w14:paraId="4D7C7E14" w14:textId="77777777" w:rsidR="00083A71" w:rsidRPr="00F71ECE" w:rsidRDefault="00083A71" w:rsidP="00083A71">
      <w:pPr>
        <w:ind w:firstLine="720"/>
      </w:pPr>
    </w:p>
    <w:p w14:paraId="3BFDA134" w14:textId="77777777" w:rsidR="00083A71" w:rsidRPr="00F71ECE" w:rsidRDefault="00083A71" w:rsidP="00083A71">
      <w:pPr>
        <w:ind w:firstLine="720"/>
      </w:pPr>
    </w:p>
    <w:p w14:paraId="0C1E1CDD" w14:textId="77777777" w:rsidR="00083A71" w:rsidRPr="00F71ECE" w:rsidRDefault="00083A71" w:rsidP="00083A71">
      <w:pPr>
        <w:ind w:firstLine="720"/>
      </w:pPr>
    </w:p>
    <w:p w14:paraId="7A45FD02" w14:textId="77777777" w:rsidR="00083A71" w:rsidRPr="00F71ECE" w:rsidRDefault="00083A71" w:rsidP="00083A71">
      <w:pPr>
        <w:ind w:firstLine="720"/>
      </w:pPr>
      <w:r w:rsidRPr="00F71ECE">
        <w:rPr>
          <w:noProof/>
          <w:lang w:val="en-US" w:eastAsia="en-US"/>
        </w:rPr>
        <mc:AlternateContent>
          <mc:Choice Requires="wps">
            <w:drawing>
              <wp:anchor distT="0" distB="0" distL="114300" distR="114300" simplePos="0" relativeHeight="251823104" behindDoc="0" locked="0" layoutInCell="1" allowOverlap="1" wp14:anchorId="67C8CCA3" wp14:editId="1D5F720B">
                <wp:simplePos x="0" y="0"/>
                <wp:positionH relativeFrom="margin">
                  <wp:posOffset>403712</wp:posOffset>
                </wp:positionH>
                <wp:positionV relativeFrom="paragraph">
                  <wp:posOffset>162309</wp:posOffset>
                </wp:positionV>
                <wp:extent cx="501611" cy="415262"/>
                <wp:effectExtent l="0" t="0" r="0" b="444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11" cy="415262"/>
                        </a:xfrm>
                        <a:prstGeom prst="rect">
                          <a:avLst/>
                        </a:prstGeom>
                        <a:noFill/>
                        <a:ln w="9525">
                          <a:noFill/>
                          <a:miter lim="800000"/>
                          <a:headEnd/>
                          <a:tailEnd/>
                        </a:ln>
                      </wps:spPr>
                      <wps:txbx>
                        <w:txbxContent>
                          <w:p w14:paraId="73ADB5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a:graphicData>
                </a:graphic>
              </wp:anchor>
            </w:drawing>
          </mc:Choice>
          <mc:Fallback>
            <w:pict>
              <v:shape w14:anchorId="67C8CCA3" id="_x0000_s1397" type="#_x0000_t202" style="position:absolute;left:0;text-align:left;margin-left:31.8pt;margin-top:12.8pt;width:39.5pt;height:32.7pt;z-index:251823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" filled="f" stroked="f">
                <v:textbox>
                  <w:txbxContent>
                    <w:p w14:paraId="73ADB5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b</w:t>
                      </w:r>
                      <w:r w:rsidRPr="005D1100">
                        <w:rPr>
                          <w:rFonts w:asciiTheme="majorHAnsi" w:hAnsiTheme="majorHAnsi" w:cstheme="majorHAnsi"/>
                          <w:b/>
                          <w:bCs/>
                          <w:sz w:val="28"/>
                          <w:szCs w:val="28"/>
                        </w:rPr>
                        <w:t>)</w:t>
                      </w:r>
                    </w:p>
                  </w:txbxContent>
                </v:textbox>
                <w10:wrap anchorx="margin"/>
              </v:shape>
            </w:pict>
          </mc:Fallback>
        </mc:AlternateContent>
      </w:r>
      <w:r w:rsidRPr="00F71ECE">
        <w:rPr>
          <w:noProof/>
          <w:lang w:val="en-US" w:eastAsia="en-US"/>
        </w:rPr>
        <w:drawing>
          <wp:anchor distT="0" distB="0" distL="114300" distR="114300" simplePos="0" relativeHeight="251787264" behindDoc="0" locked="0" layoutInCell="1" allowOverlap="1" wp14:anchorId="71A6C7E4" wp14:editId="264F6300">
            <wp:simplePos x="0" y="0"/>
            <wp:positionH relativeFrom="margin">
              <wp:align>center</wp:align>
            </wp:positionH>
            <wp:positionV relativeFrom="paragraph">
              <wp:posOffset>143732</wp:posOffset>
            </wp:positionV>
            <wp:extent cx="3830830" cy="2564572"/>
            <wp:effectExtent l="0" t="0" r="0" b="7620"/>
            <wp:wrapNone/>
            <wp:docPr id="624" name="Picture 624" descr="Chart, 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with medium confidence"/>
                    <pic:cNvPicPr/>
                  </pic:nvPicPr>
                  <pic:blipFill>
                    <a:blip r:embed="rId224">
                      <a:extLst>
                        <a:ext uri="{28A0092B-C50C-407E-A947-70E740481C1C}">
                          <a14:useLocalDpi xmlns:a14="http://schemas.microsoft.com/office/drawing/2010/main" val="0"/>
                        </a:ext>
                      </a:extLst>
                    </a:blip>
                    <a:stretch>
                      <a:fillRect/>
                    </a:stretch>
                  </pic:blipFill>
                  <pic:spPr>
                    <a:xfrm>
                      <a:off x="0" y="0"/>
                      <a:ext cx="3830830" cy="2564572"/>
                    </a:xfrm>
                    <a:prstGeom prst="rect">
                      <a:avLst/>
                    </a:prstGeom>
                  </pic:spPr>
                </pic:pic>
              </a:graphicData>
            </a:graphic>
            <wp14:sizeRelH relativeFrom="margin">
              <wp14:pctWidth>0</wp14:pctWidth>
            </wp14:sizeRelH>
            <wp14:sizeRelV relativeFrom="margin">
              <wp14:pctHeight>0</wp14:pctHeight>
            </wp14:sizeRelV>
          </wp:anchor>
        </w:drawing>
      </w:r>
    </w:p>
    <w:p w14:paraId="6A0834CD" w14:textId="77777777" w:rsidR="00083A71" w:rsidRPr="00F71ECE" w:rsidRDefault="00083A71" w:rsidP="00083A71">
      <w:pPr>
        <w:ind w:firstLine="720"/>
      </w:pPr>
    </w:p>
    <w:p w14:paraId="57DE9F12" w14:textId="77777777" w:rsidR="00083A71" w:rsidRPr="00F71ECE" w:rsidRDefault="00083A71" w:rsidP="00083A71">
      <w:pPr>
        <w:ind w:firstLine="720"/>
      </w:pPr>
    </w:p>
    <w:p w14:paraId="12896662" w14:textId="77777777" w:rsidR="00083A71" w:rsidRPr="00F71ECE" w:rsidRDefault="00083A71" w:rsidP="00083A71">
      <w:pPr>
        <w:ind w:firstLine="720"/>
      </w:pPr>
    </w:p>
    <w:p w14:paraId="3C298635" w14:textId="77777777" w:rsidR="00083A71" w:rsidRPr="00F71ECE" w:rsidRDefault="00083A71" w:rsidP="00083A71">
      <w:pPr>
        <w:ind w:firstLine="720"/>
      </w:pPr>
    </w:p>
    <w:p w14:paraId="200E7978" w14:textId="77777777" w:rsidR="00083A71" w:rsidRPr="00F71ECE" w:rsidRDefault="00083A71" w:rsidP="00083A71">
      <w:pPr>
        <w:ind w:firstLine="720"/>
      </w:pPr>
    </w:p>
    <w:p w14:paraId="6656BEBE" w14:textId="77777777" w:rsidR="00083A71" w:rsidRPr="00F71ECE" w:rsidRDefault="00083A71" w:rsidP="00083A71">
      <w:pPr>
        <w:ind w:firstLine="720"/>
      </w:pPr>
    </w:p>
    <w:p w14:paraId="28E06A2C" w14:textId="77777777" w:rsidR="00083A71" w:rsidRPr="00F71ECE" w:rsidRDefault="00083A71" w:rsidP="00083A71">
      <w:pPr>
        <w:ind w:firstLine="720"/>
      </w:pPr>
    </w:p>
    <w:p w14:paraId="4455EA15" w14:textId="77777777" w:rsidR="00083A71" w:rsidRDefault="00083A71" w:rsidP="00083A71">
      <w:pPr>
        <w:spacing w:after="0" w:line="276" w:lineRule="auto"/>
        <w:rPr>
          <w:sz w:val="21"/>
          <w:szCs w:val="21"/>
        </w:rPr>
      </w:pPr>
      <w:r>
        <w:rPr>
          <w:b/>
          <w:bCs/>
          <w:sz w:val="21"/>
          <w:szCs w:val="21"/>
        </w:rPr>
        <w:br/>
      </w:r>
      <w:bookmarkStart w:id="74" w:name="_Hlk138971247"/>
      <w:r>
        <w:rPr>
          <w:b/>
          <w:bCs/>
          <w:sz w:val="21"/>
          <w:szCs w:val="21"/>
        </w:rPr>
        <w:br/>
      </w:r>
      <w:r w:rsidRPr="00F71ECE">
        <w:rPr>
          <w:b/>
          <w:bCs/>
          <w:sz w:val="21"/>
          <w:szCs w:val="21"/>
        </w:rPr>
        <w:t xml:space="preserve">Figure 5.1. </w:t>
      </w:r>
      <w:r w:rsidRPr="003526A2">
        <w:rPr>
          <w:b/>
          <w:bCs/>
          <w:sz w:val="21"/>
          <w:szCs w:val="21"/>
        </w:rPr>
        <w:t>Maize developmental stages are affected by drought stress differently.</w:t>
      </w:r>
      <w:r w:rsidRPr="00F71ECE">
        <w:rPr>
          <w:b/>
          <w:bCs/>
          <w:sz w:val="21"/>
          <w:szCs w:val="21"/>
        </w:rPr>
        <w:t xml:space="preserve"> </w:t>
      </w:r>
      <w:bookmarkEnd w:id="74"/>
      <w:r w:rsidRPr="00F71ECE">
        <w:rPr>
          <w:b/>
          <w:bCs/>
          <w:sz w:val="21"/>
          <w:szCs w:val="21"/>
        </w:rPr>
        <w:t xml:space="preserve">(a) </w:t>
      </w:r>
      <w:r w:rsidRPr="00F71ECE">
        <w:rPr>
          <w:sz w:val="21"/>
          <w:szCs w:val="21"/>
        </w:rPr>
        <w:t>The vegetative (V) and reproductive (R) stages of maize, from seedling emergence (VE) through to tasselling (VT)</w:t>
      </w:r>
      <w:r>
        <w:rPr>
          <w:sz w:val="21"/>
          <w:szCs w:val="21"/>
        </w:rPr>
        <w:t>, then</w:t>
      </w:r>
      <w:r w:rsidRPr="00F71ECE">
        <w:rPr>
          <w:sz w:val="21"/>
          <w:szCs w:val="21"/>
        </w:rPr>
        <w:t xml:space="preserve"> silking (R1) </w:t>
      </w:r>
      <w:r>
        <w:rPr>
          <w:sz w:val="21"/>
          <w:szCs w:val="21"/>
        </w:rPr>
        <w:t>through to</w:t>
      </w:r>
      <w:r w:rsidRPr="00F71ECE">
        <w:rPr>
          <w:sz w:val="21"/>
          <w:szCs w:val="21"/>
        </w:rPr>
        <w:t xml:space="preserve"> final grain filling (R6). </w:t>
      </w:r>
      <w:r w:rsidRPr="00F71ECE">
        <w:rPr>
          <w:b/>
          <w:bCs/>
          <w:sz w:val="21"/>
          <w:szCs w:val="21"/>
        </w:rPr>
        <w:t xml:space="preserve">(b) </w:t>
      </w:r>
      <w:r w:rsidRPr="00F71ECE">
        <w:rPr>
          <w:sz w:val="21"/>
          <w:szCs w:val="21"/>
        </w:rPr>
        <w:t>The effect of drought stress on yield reduction at different maize developmental stages.</w:t>
      </w:r>
      <w:r>
        <w:rPr>
          <w:sz w:val="21"/>
          <w:szCs w:val="21"/>
        </w:rPr>
        <w:t xml:space="preserve"> Figure reproduced from </w:t>
      </w:r>
      <w:r>
        <w:rPr>
          <w:sz w:val="21"/>
          <w:szCs w:val="21"/>
        </w:rPr>
        <w:fldChar w:fldCharType="begin"/>
      </w:r>
      <w:r>
        <w:rPr>
          <w:sz w:val="21"/>
          <w:szCs w:val="21"/>
        </w:rPr>
        <w:instrText xml:space="preserve"> ADDIN ZOTERO_ITEM CSL_CITATION {"citationID":"a1k0gn8i49e","properties":{"formattedCitation":"\\uldash{(Anami {\\i{}et al.}, 2009)}","plainCitation":"(Anami et al., 2009)","dontUpdate":true,"noteIndex":0},"citationItems":[{"id":678,"uris":["http://zotero.org/users/local/Hcd06Tc7/items/W8NZVIT9"],"itemData":{"id":678,"type":"article-journal","abstract":"The C4 grass Zea mays (maize or corn) is the third most important food crop globally after wheat and rice in terms of production and the second most widespread genetically modified (GM) crop, after soybean. Its demand is predicted to increase by 45% by the year 2020. In sub-Saharan Africa, tropical maize has traditionally been the main staple of the diet, 95% of the maize grown is consumed directly as human food and as an important source of income for the resource—poor rural population. However, its growth, development and production are greatly affected by environmental stresses such as drought and salinization. In this respect, food security in tropical sub-Saharan Africa is increasingly dependent on continuous improvement of tropical maize through conventional breeding involving improved germplasm, greater input of fertilizers, irrigation, and production of two or more crops per year on the same piece of land. Integration of advances in biotechnology, genomic research, and molecular marker applications with conventional plant breeding practices opens tremendous avenues for genetic modifications and fundamental research in tropical maize. The ability to transfer genes into this agronomically important crop might enable improvement of the species with respect to enhanced characteristics, such as enriched nutritional quality, high yield, resistance to herbicides, diseases, viruses, and insects, and tolerance to drought, salt, and flooding. These improvements in tropical maize will ultimately enhance global food production and human health. Molecular approaches to modulate drought stress tolerance are discussed for sub-Saharan Africa, but widely applicable to other tropical genotypes in Central and Latin America. This review highlights abiotic constraints that affect growth, development and production of tropical maize and subsequently focuses on the mechanisms that regulate drought stress tolerance in maize. Biotechnological approaches to manage abiotic stress tolerance in maize will be discussed. The current status of tropical maize transformation using Agrobacterium as a vehicle for DNA transfer is emphasized. This review also addresses the present status of genetically modified organisms (GMOs) regulation in sub-Saharan Africa.","container-title":"Critical Reviews in Plant Sciences - CRIT REV PLANT SCI","DOI":"10.1080/07352680802665305","journalAbbreviation":"Critical Reviews in Plant Sciences - CRIT REV PLANT SCI","page":"16-35","source":"ResearchGate","title":"Molecular Improvement of Tropical Maize for Drought Stress Tolerance in Sub-Saharan Africa","volume":"28","author":[{"family":"Anami","given":"Sylvester"},{"family":"De Block","given":"Marc"},{"family":"Machuka","given":"Jesse"},{"family":"Lijsebettens","given":"Mieke"}],"issued":{"date-parts":[["2009",3,19]]}}}],"schema":"https://github.com/citation-style-language/schema/raw/master/csl-citation.json"} </w:instrText>
      </w:r>
      <w:r>
        <w:rPr>
          <w:sz w:val="21"/>
          <w:szCs w:val="21"/>
        </w:rPr>
        <w:fldChar w:fldCharType="separate"/>
      </w:r>
      <w:r w:rsidRPr="005D4732">
        <w:rPr>
          <w:sz w:val="21"/>
          <w:szCs w:val="24"/>
          <w:u w:val="dash"/>
        </w:rPr>
        <w:t xml:space="preserve">Anami </w:t>
      </w:r>
      <w:r w:rsidRPr="0033099E">
        <w:rPr>
          <w:sz w:val="21"/>
          <w:szCs w:val="24"/>
          <w:u w:val="dash"/>
        </w:rPr>
        <w:t>et al.</w:t>
      </w:r>
      <w:r w:rsidRPr="001E60B8">
        <w:rPr>
          <w:sz w:val="21"/>
          <w:szCs w:val="24"/>
          <w:u w:val="dash"/>
        </w:rPr>
        <w:t xml:space="preserve"> </w:t>
      </w:r>
      <w:r>
        <w:rPr>
          <w:sz w:val="21"/>
          <w:szCs w:val="24"/>
          <w:u w:val="dash"/>
        </w:rPr>
        <w:t>(</w:t>
      </w:r>
      <w:r w:rsidRPr="005D4732">
        <w:rPr>
          <w:sz w:val="21"/>
          <w:szCs w:val="24"/>
          <w:u w:val="dash"/>
        </w:rPr>
        <w:t>2009)</w:t>
      </w:r>
      <w:r>
        <w:rPr>
          <w:sz w:val="21"/>
          <w:szCs w:val="21"/>
        </w:rPr>
        <w:fldChar w:fldCharType="end"/>
      </w:r>
      <w:r>
        <w:rPr>
          <w:sz w:val="21"/>
          <w:szCs w:val="21"/>
        </w:rPr>
        <w:t>.</w:t>
      </w:r>
    </w:p>
    <w:p w14:paraId="2F020823" w14:textId="77777777" w:rsidR="00083A71" w:rsidRPr="00F71ECE" w:rsidRDefault="00083A71" w:rsidP="00083A71">
      <w:pPr>
        <w:spacing w:after="0" w:line="276" w:lineRule="auto"/>
        <w:rPr>
          <w:sz w:val="21"/>
          <w:szCs w:val="21"/>
        </w:rPr>
      </w:pPr>
    </w:p>
    <w:p w14:paraId="7BFEFEC1" w14:textId="77777777" w:rsidR="00083A71" w:rsidRPr="00F71ECE" w:rsidRDefault="00083A71" w:rsidP="0007723E">
      <w:pPr>
        <w:ind w:firstLine="720"/>
      </w:pPr>
      <w:r w:rsidRPr="00F71ECE">
        <w:lastRenderedPageBreak/>
        <w:t>Maize is a monoecious crop, where the male (tassel) and female (ear) reproductive parts are located on separate parts of the plant. Therefore, it is essential that anthesis and silking are highly synchronised (usually within 2-3 days of each other). Drought stress that occurs close to or at the flowering stages (VT and R1), can delay silking, resulting in reduced kernel set or even full reproductive failure. Anthesis-silking interval is therefore often used as an indirect trait to select for improved drought tolerance (</w:t>
      </w:r>
      <w:r>
        <w:fldChar w:fldCharType="begin"/>
      </w:r>
      <w:r>
        <w:instrText xml:space="preserve"> ADDIN ZOTERO_ITEM CSL_CITATION {"citationID":"a2845vc4rmu","properties":{"formattedCitation":"\\uldash{(Kim {\\i{}et al.}, 2017)}","plainCitation":"(Kim et al., 2017)","dontUpdate":true,"noteIndex":0},"citationItems":[{"id":681,"uris":["http://zotero.org/users/local/Hcd06Tc7/items/A4TNE8R6"],"itemData":{"id":681,"type":"article-journal","abstract":"We screened the drought tolerant maize using seventeen maize genotypes from different sources, nine inbred genotypes from United States Department of Agriculture (USDA) (B73, CML103, CML228, CML277, CML322, CML69, Ki3, Ki11, and NC350), three Southeast Asian genotypes (DK9955, LVN-4, and 333), and five Korean hybrids (Cheongdaok, Gangdaok, Ilmichal, Kwangpyeongok, and Pyeonganok). We evaluated anthesis-silking interval (ASI), leaf senescence (LS), ears per plant (EPP), tassel length (TL), and fresh weight (FW) at silking date. According to ASI and LS examination, CML103 and Kill were drought tolerant genotypes, wheareas Ki3 and 333 were drought susceptible. EPP, TL, and FW differed according to drought resistance. Grain yield was correlated strongly with ASI, but moderately with LS. Difference in ASI between drought-stressed (DS) and well-watered (WW) conditions was less than three days in CML228, CML103, Cheongdaok, NC350, B73, Ki11, CML322, and Kwangpyeongok, whereas that of Ki3, Pyeonganok, and Gangdaok was more than 6.5 days. We concluded that CML228, CML103, Cheongdaok, NC350, B73, Ki11, CML322, and Kwangpyeongok are drought tolerant genotypes, whereas Ki3, Pyeonganok, and Gangdaok are drought susceptible.","container-title":"KOREAN JOURNAL OF CROP SCIENCE","DOI":"10.7740/kjcs.2016.62.1.024","ISSN":"0252-9777","issue":"1","language":"eng","note":"publisher: The Korean Society of Crop Science","page":"24-31","source":"koreascience.or.kr","title":"Evaluation of Drought Tolerance using Anthesis-silking Interval in Maize","volume":"62","author":[{"family":"Kim","given":"Hyo Chul"},{"family":"Moon","given":"Jun-Cheol"},{"family":"Kim","given":"Jae Yoon"},{"family":"Song","given":"Kitae"},{"family":"Kim","given":"Kyung-Hee"},{"family":"Lee","given":"Byung-Moo"}],"issued":{"date-parts":[["2017"]]}}}],"schema":"https://github.com/citation-style-language/schema/raw/master/csl-citation.json"} </w:instrText>
      </w:r>
      <w:r>
        <w:fldChar w:fldCharType="separate"/>
      </w:r>
      <w:r w:rsidRPr="00081788">
        <w:rPr>
          <w:szCs w:val="24"/>
          <w:u w:val="dash"/>
        </w:rPr>
        <w:t xml:space="preserve">Kim </w:t>
      </w:r>
      <w:r w:rsidRPr="0033099E">
        <w:rPr>
          <w:szCs w:val="24"/>
          <w:u w:val="dash"/>
        </w:rPr>
        <w:t>et al.</w:t>
      </w:r>
      <w:r w:rsidRPr="001E60B8">
        <w:rPr>
          <w:szCs w:val="24"/>
          <w:u w:val="dash"/>
        </w:rPr>
        <w:t>,</w:t>
      </w:r>
      <w:r w:rsidRPr="00081788">
        <w:rPr>
          <w:szCs w:val="24"/>
          <w:u w:val="dash"/>
        </w:rPr>
        <w:t xml:space="preserve"> 2017)</w:t>
      </w:r>
      <w:r>
        <w:fldChar w:fldCharType="end"/>
      </w:r>
    </w:p>
    <w:p w14:paraId="00801C5E" w14:textId="77777777" w:rsidR="00083A71" w:rsidRPr="00A73CBD"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1.2</w:t>
      </w:r>
      <w:r w:rsidRPr="00F71ECE">
        <w:rPr>
          <w:rFonts w:asciiTheme="minorHAnsi" w:eastAsiaTheme="majorEastAsia" w:hAnsiTheme="minorHAnsi" w:cs="Calibri"/>
          <w:b/>
          <w:sz w:val="24"/>
          <w:szCs w:val="24"/>
        </w:rPr>
        <w:tab/>
      </w:r>
      <w:r>
        <w:rPr>
          <w:rFonts w:asciiTheme="minorHAnsi" w:eastAsiaTheme="majorEastAsia" w:hAnsiTheme="minorHAnsi" w:cs="Calibri"/>
          <w:b/>
          <w:sz w:val="24"/>
          <w:szCs w:val="24"/>
        </w:rPr>
        <w:t>Can the physiological consequences of manipulating stomatal density be overcome by C</w:t>
      </w:r>
      <w:r>
        <w:rPr>
          <w:rFonts w:asciiTheme="minorHAnsi" w:eastAsiaTheme="majorEastAsia" w:hAnsiTheme="minorHAnsi" w:cs="Calibri"/>
          <w:b/>
          <w:sz w:val="24"/>
          <w:szCs w:val="24"/>
          <w:vertAlign w:val="subscript"/>
        </w:rPr>
        <w:t>4</w:t>
      </w:r>
      <w:r>
        <w:rPr>
          <w:rFonts w:asciiTheme="minorHAnsi" w:eastAsiaTheme="majorEastAsia" w:hAnsiTheme="minorHAnsi" w:cs="Calibri"/>
          <w:b/>
          <w:sz w:val="24"/>
          <w:szCs w:val="24"/>
        </w:rPr>
        <w:t xml:space="preserve"> photosynthesis?</w:t>
      </w:r>
    </w:p>
    <w:p w14:paraId="4DCCE524" w14:textId="77777777" w:rsidR="00083A71" w:rsidRPr="00F71ECE" w:rsidRDefault="00083A71" w:rsidP="00083A71">
      <w:r w:rsidRPr="00F71ECE">
        <w:t>As the demand for food continues to rapidly increase, it is essential that the production of drought resistant crops does not come at a cost to yield. To produce grain, plants require large amounts of photoassimilates, that are translocated from the source leaves to the developing reproductive organs. These photoassimilates are produced from the simple 3 carbon sugar that is generated by the CBB cycle. Yield in its simplest form can be considered as the sum of the photosynthesis that occurs over the growing period. As stomata facilitate the uptake of CO</w:t>
      </w:r>
      <w:r w:rsidRPr="00F71ECE">
        <w:rPr>
          <w:vertAlign w:val="subscript"/>
        </w:rPr>
        <w:t>2</w:t>
      </w:r>
      <w:r w:rsidRPr="00F71ECE">
        <w:t xml:space="preserve"> into the plant, as well as the concomitant loss of water, reducing stomatal density has been shown to reduce carbon assimilation (</w:t>
      </w:r>
      <w:r w:rsidRPr="00F71ECE">
        <w:rPr>
          <w:i/>
          <w:iCs/>
        </w:rPr>
        <w:t>A</w:t>
      </w:r>
      <w:r w:rsidRPr="00F71ECE">
        <w:t>) in several C</w:t>
      </w:r>
      <w:r w:rsidRPr="00F71ECE">
        <w:rPr>
          <w:vertAlign w:val="subscript"/>
        </w:rPr>
        <w:t>3</w:t>
      </w:r>
      <w:r w:rsidRPr="00F71ECE">
        <w:t xml:space="preserve"> species, which authors accredited to the reduced CO</w:t>
      </w:r>
      <w:r w:rsidRPr="00F71ECE">
        <w:rPr>
          <w:vertAlign w:val="subscript"/>
        </w:rPr>
        <w:t>2</w:t>
      </w:r>
      <w:r w:rsidRPr="00F71ECE">
        <w:t xml:space="preserve"> concentration within the interior of the leaf. As shown in Chapter 3, carbon losses via the photorespiratory pathway in these stomatal mutants may also contribute to the lower rates of net photosynthesis reported. These lines did however have greater reductions in their stomatal conductance, which led to improved water use efficiency and greater soil water conservation. Also, the reduced photosynthe</w:t>
      </w:r>
      <w:r>
        <w:t>tic rates</w:t>
      </w:r>
      <w:r w:rsidRPr="00F71ECE">
        <w:t xml:space="preserve"> </w:t>
      </w:r>
      <w:r>
        <w:t>of</w:t>
      </w:r>
      <w:r w:rsidRPr="00F71ECE">
        <w:t xml:space="preserve"> rice and barley plants over-expressing </w:t>
      </w:r>
      <w:r w:rsidRPr="00F71ECE">
        <w:rPr>
          <w:i/>
          <w:iCs/>
        </w:rPr>
        <w:t>EPF1</w:t>
      </w:r>
      <w:r w:rsidRPr="00F71ECE">
        <w:t xml:space="preserve"> did not significantly impact grain yield in the controlled conditions they were grown in, although their performance in the field has not </w:t>
      </w:r>
      <w:r>
        <w:t xml:space="preserve">yet </w:t>
      </w:r>
      <w:r w:rsidRPr="00F71ECE">
        <w:t xml:space="preserve">been tested. Regardless, the increasing pressure to produce more food means that ideally any “climate-ready” crops have similar or even higher photosynthetic rates than current varieties. </w:t>
      </w:r>
    </w:p>
    <w:p w14:paraId="487F6940" w14:textId="77777777" w:rsidR="00083A71" w:rsidRDefault="00083A71" w:rsidP="00083A71">
      <w:r w:rsidRPr="00F71ECE">
        <w:tab/>
        <w:t>Unlike other C</w:t>
      </w:r>
      <w:r w:rsidRPr="00F71ECE">
        <w:rPr>
          <w:vertAlign w:val="subscript"/>
        </w:rPr>
        <w:t>3</w:t>
      </w:r>
      <w:r w:rsidRPr="00F71ECE">
        <w:t xml:space="preserve"> cereals, maize utilises an alternative photosynthetic pathway known as C</w:t>
      </w:r>
      <w:r w:rsidRPr="00F71ECE">
        <w:rPr>
          <w:vertAlign w:val="subscript"/>
        </w:rPr>
        <w:t>4</w:t>
      </w:r>
      <w:r w:rsidRPr="00F71ECE">
        <w:t>. By partitioning CO</w:t>
      </w:r>
      <w:r w:rsidRPr="00F71ECE">
        <w:rPr>
          <w:vertAlign w:val="subscript"/>
        </w:rPr>
        <w:t>2</w:t>
      </w:r>
      <w:r w:rsidRPr="00F71ECE">
        <w:t xml:space="preserve"> fixation into two spatially separated steps, C</w:t>
      </w:r>
      <w:r w:rsidRPr="00F71ECE">
        <w:rPr>
          <w:vertAlign w:val="subscript"/>
        </w:rPr>
        <w:t>4</w:t>
      </w:r>
      <w:r w:rsidRPr="00F71ECE">
        <w:t xml:space="preserve"> plants overcome the inefficiencies of Rubisco, by minimising the chance of it using O</w:t>
      </w:r>
      <w:r w:rsidRPr="00F71ECE">
        <w:rPr>
          <w:vertAlign w:val="subscript"/>
        </w:rPr>
        <w:t>2</w:t>
      </w:r>
      <w:r w:rsidRPr="00F71ECE">
        <w:t xml:space="preserve"> as a substrate instead of CO</w:t>
      </w:r>
      <w:r w:rsidRPr="00F71ECE">
        <w:rPr>
          <w:vertAlign w:val="subscript"/>
        </w:rPr>
        <w:t>2</w:t>
      </w:r>
      <w:r w:rsidRPr="00F71ECE">
        <w:t>, thus reducing photorespiratory losses. To do this, C</w:t>
      </w:r>
      <w:r w:rsidRPr="00F71ECE">
        <w:rPr>
          <w:vertAlign w:val="subscript"/>
        </w:rPr>
        <w:t>4</w:t>
      </w:r>
      <w:r w:rsidRPr="00F71ECE">
        <w:t xml:space="preserve"> species have evolved several biochemical and anatomical modifications that allows them to concentrate CO</w:t>
      </w:r>
      <w:r w:rsidRPr="00F71ECE">
        <w:rPr>
          <w:vertAlign w:val="subscript"/>
        </w:rPr>
        <w:t>2</w:t>
      </w:r>
      <w:r w:rsidRPr="00F71ECE">
        <w:t xml:space="preserve"> around Rubisco, thus repressing its oxygenase activity. C</w:t>
      </w:r>
      <w:r w:rsidRPr="00F71ECE">
        <w:rPr>
          <w:vertAlign w:val="subscript"/>
        </w:rPr>
        <w:t>4</w:t>
      </w:r>
      <w:r w:rsidRPr="00F71ECE">
        <w:t xml:space="preserve"> photosynthesis utilises a second carboxylating enzyme called phosphoenolpyruvate (PEP) carboxylase (PEPC), which initially fixes CO</w:t>
      </w:r>
      <w:r w:rsidRPr="00F71ECE">
        <w:rPr>
          <w:vertAlign w:val="subscript"/>
        </w:rPr>
        <w:t>2</w:t>
      </w:r>
      <w:r w:rsidRPr="00F71ECE">
        <w:t xml:space="preserve"> in the mesophyll cells by incorporating it with PEP to form oxaloacetic acid </w:t>
      </w:r>
      <w:r w:rsidRPr="00F71ECE">
        <w:lastRenderedPageBreak/>
        <w:t>(OAA); a four-carbon molecule</w:t>
      </w:r>
      <w:r>
        <w:t>, which</w:t>
      </w:r>
      <w:r w:rsidRPr="00F71ECE">
        <w:t xml:space="preserve"> the name of the photosynthetic pathway is derived from. Unlike Rubisco, PEPC has a high affinity for CO</w:t>
      </w:r>
      <w:r w:rsidRPr="00F71ECE">
        <w:rPr>
          <w:vertAlign w:val="subscript"/>
        </w:rPr>
        <w:t>2</w:t>
      </w:r>
      <w:r w:rsidRPr="00F71ECE">
        <w:t xml:space="preserve"> and thus is relatively insensitive to </w:t>
      </w:r>
      <w:r w:rsidRPr="00F71ECE">
        <w:rPr>
          <w:i/>
          <w:iCs/>
        </w:rPr>
        <w:t>C</w:t>
      </w:r>
      <w:r w:rsidRPr="00F71ECE">
        <w:rPr>
          <w:vertAlign w:val="subscript"/>
        </w:rPr>
        <w:t>i</w:t>
      </w:r>
      <w:r w:rsidRPr="00F71ECE">
        <w:t>. OAA is then converted into malate or aspartate, which then diffuse into specialised bundle sheath cells (BSC) via plasmodesmata. Here, these organic acids are decarboxylated by one of three enzymes that define the C</w:t>
      </w:r>
      <w:r w:rsidRPr="00F71ECE">
        <w:rPr>
          <w:vertAlign w:val="subscript"/>
        </w:rPr>
        <w:t>4</w:t>
      </w:r>
      <w:r w:rsidRPr="00F71ECE">
        <w:t xml:space="preserve"> biochemical subtypes: NADP-dependent malic enzyme (NADP-ME), NAD-dependent malic enzyme (NAD-ME) and PEP </w:t>
      </w:r>
      <w:proofErr w:type="spellStart"/>
      <w:r w:rsidRPr="00F71ECE">
        <w:t>carboxykinase</w:t>
      </w:r>
      <w:proofErr w:type="spellEnd"/>
      <w:r w:rsidRPr="00F71ECE">
        <w:t xml:space="preserve"> (PEPCK). Maize uses a combination of both NADP-ME and PEPCK, with the former playing the most dominant role. Rubisco, which is exclusively found within the CO</w:t>
      </w:r>
      <w:r w:rsidRPr="00F71ECE">
        <w:rPr>
          <w:vertAlign w:val="subscript"/>
        </w:rPr>
        <w:t>2</w:t>
      </w:r>
      <w:r w:rsidRPr="00F71ECE">
        <w:t xml:space="preserve"> enriched BSC chloroplasts, then refixes the released CO</w:t>
      </w:r>
      <w:r w:rsidRPr="00F71ECE">
        <w:softHyphen/>
      </w:r>
      <w:r w:rsidRPr="00F71ECE">
        <w:rPr>
          <w:vertAlign w:val="subscript"/>
        </w:rPr>
        <w:t>2</w:t>
      </w:r>
      <w:r w:rsidRPr="00F71ECE">
        <w:t xml:space="preserve"> via the conventional CBB cycle. The resulting decarboxylated compounds (pyruvate or </w:t>
      </w:r>
      <w:proofErr w:type="spellStart"/>
      <w:r w:rsidRPr="00F71ECE">
        <w:t>alinate</w:t>
      </w:r>
      <w:proofErr w:type="spellEnd"/>
      <w:r w:rsidRPr="00F71ECE">
        <w:t xml:space="preserve">) then diffuse back to the mesophyll cells and are regenerated back into PEP by pyruvate orthophosphate </w:t>
      </w:r>
      <w:proofErr w:type="spellStart"/>
      <w:r w:rsidRPr="00F71ECE">
        <w:t>dikinase</w:t>
      </w:r>
      <w:proofErr w:type="spellEnd"/>
      <w:r w:rsidRPr="00F71ECE">
        <w:t xml:space="preserve"> (PPDK). Overall, C</w:t>
      </w:r>
      <w:r w:rsidRPr="00F71ECE">
        <w:rPr>
          <w:vertAlign w:val="subscript"/>
        </w:rPr>
        <w:t>4</w:t>
      </w:r>
      <w:r w:rsidRPr="00F71ECE">
        <w:t xml:space="preserve"> photosynthesis consumes an additional one or two ATP molecules for each CO</w:t>
      </w:r>
      <w:r w:rsidRPr="00F71ECE">
        <w:rPr>
          <w:vertAlign w:val="subscript"/>
        </w:rPr>
        <w:t>2</w:t>
      </w:r>
      <w:r w:rsidRPr="00F71ECE">
        <w:t xml:space="preserve"> molecule fixed, depending on the subtype, compared to C</w:t>
      </w:r>
      <w:r w:rsidRPr="00F71ECE">
        <w:rPr>
          <w:vertAlign w:val="subscript"/>
        </w:rPr>
        <w:t>3</w:t>
      </w:r>
      <w:r w:rsidRPr="00F71ECE">
        <w:t xml:space="preserve"> </w:t>
      </w:r>
      <w:r>
        <w:fldChar w:fldCharType="begin"/>
      </w:r>
      <w:r>
        <w:instrText xml:space="preserve"> ADDIN ZOTERO_ITEM CSL_CITATION {"citationID":"a1nrq8vtpbv","properties":{"formattedCitation":"(Wang et al., 2014)","plainCitation":"(Wang et al., 2014)","noteIndex":0},"citationItems":[{"id":685,"uris":["http://zotero.org/users/local/Hcd06Tc7/items/RGXDPGY6"],"itemData":{"id":685,"type":"article-journal","abstract":"A systems model of C4 photosynthesis facilitates studies of C4 photosynthesis to quantitatively evaluate the control of different anatomical and biochemical features over light and nitrogen use efficiencies., C4 photosynthesis has higher light, nitrogen, and water use efficiencies than C3 photosynthesis. Although the basic anatomical, cellular, and biochemical features of C4 photosynthesis are well understood, the quantitative significance of each element of C4 photosynthesis to the high photosynthetic efficiency are not well defined. Here, we addressed this question by developing and using a systems model of C4 photosynthesis, which includes not only the Calvin-Benson cycle, starch synthesis, sucrose synthesis, C4 shuttle, and CO2 leakage, but also photorespiration and metabolite transport between the bundle sheath cells and mesophyll cells. The model effectively simulated the CO2 uptake rates, and the changes of metabolite concentrations under varied CO2 and light levels. Analyses show that triose phosphate transport and CO2 leakage can help maintain a high photosynthetic rate by balancing ATP and NADPH amounts in bundle sheath cells and mesophyll cells. Finally, we used the model to define the optimal enzyme properties and a blueprint for C4 engineering. As such, this model provides a theoretical framework for guiding C4 engineering and studying C4 photosynthesis in general.","container-title":"Plant Physiology","DOI":"10.1104/pp.113.230284","ISSN":"0032-0889","issue":"4","journalAbbreviation":"Plant Physiol","note":"PMID: 24521879\nPMCID: PMC3982775","page":"2231-2246","source":"PubMed Central","title":"Elements Required for an Efficient NADP-Malic Enzyme Type C4 Photosynthesis1[C][W][OPEN]","volume":"164","author":[{"family":"Wang","given":"Yu"},{"family":"Long","given":"Stephen P."},{"family":"Zhu","given":"Xin-Guang"}],"issued":{"date-parts":[["2014",4]]}}}],"schema":"https://github.com/citation-style-language/schema/raw/master/csl-citation.json"} </w:instrText>
      </w:r>
      <w:r>
        <w:fldChar w:fldCharType="separate"/>
      </w:r>
      <w:r w:rsidRPr="00977CB3">
        <w:t>(Wang et al., 2014)</w:t>
      </w:r>
      <w:r>
        <w:fldChar w:fldCharType="end"/>
      </w:r>
      <w:r w:rsidRPr="00F71ECE">
        <w:t xml:space="preserve">. </w:t>
      </w:r>
    </w:p>
    <w:p w14:paraId="5AF59304" w14:textId="77777777" w:rsidR="00083A71" w:rsidRPr="00F71ECE" w:rsidRDefault="00083A71" w:rsidP="00083A71">
      <w:pPr>
        <w:ind w:firstLine="720"/>
      </w:pPr>
      <w:r w:rsidRPr="00F71ECE">
        <w:t>C</w:t>
      </w:r>
      <w:r w:rsidRPr="00F71ECE">
        <w:rPr>
          <w:vertAlign w:val="subscript"/>
        </w:rPr>
        <w:t>4</w:t>
      </w:r>
      <w:r w:rsidRPr="00F71ECE">
        <w:t xml:space="preserve"> photosynthesis has evolved independently over 60 times in the plant kingdom but is most commonly found within the grasses (</w:t>
      </w:r>
      <w:r>
        <w:fldChar w:fldCharType="begin"/>
      </w:r>
      <w:r>
        <w:instrText xml:space="preserve"> ADDIN ZOTERO_ITEM CSL_CITATION {"citationID":"a154acsksod","properties":{"formattedCitation":"\\uldash{(Sage {\\i{}et al.}, 2013)}","plainCitation":"(Sage et al., 2013)","dontUpdate":true,"noteIndex":0},"citationItems":[{"id":688,"uris":["http://zotero.org/users/local/Hcd06Tc7/items/2U8KFP9H"],"itemData":{"id":688,"type":"article-journal","abstract":"The evolution of C4 photosynthesis in many taxa involves the establishment of a two-celled photorespiratory CO2 pump, termed C2 photosynthesis. How C3 species evolved C2 metabolism is critical to understanding the initial phases of C4 plant evolution. To evaluate early events in C4 evolution, we compared leaf anatomy, ultrastructure, and gas-exchange responses of closely related C3 and C2 species of Flaveria, a model genus for C4 evolution. We hypothesized that Flaveria pringlei and Flaveria robusta, two C3 species that are most closely related to the C2Flaveria species, would show rudimentary characteristics of C2 physiology. Compared with less-related C3 species, bundle sheath (BS) cells of F. pringlei and F. robusta had more mitochondria and chloroplasts, larger mitochondria, and proportionally more of these organelles located along the inner cell periphery. These patterns were similar, although generally less in magnitude, than those observed in the C2 species Flaveria angustifolia and Flaveria sonorensis. In F. pringlei and F. robusta, the CO2 compensation point of photosynthesis was slightly lower than in the less-related C3 species, indicating an increase in photosynthetic efficiency. This could occur because of enhanced refixation of photorespired CO2 by the centripetally positioned organelles in the BS cells. If the phylogenetic positions of F. pringlei and F. robusta reflect ancestral states, these results support a hypothesis that increased numbers of centripetally located organelles initiated a metabolic scavenging of photorespired CO2 within the BS. This could have facilitated the formation of a glycine shuttle between mesophyll and BS cells that characterizes C2 photosynthesis.","container-title":"Plant Physiology","DOI":"10.1104/pp.113.221119","ISSN":"0032-0889","issue":"3","journalAbbreviation":"Plant Physiology","page":"1266-1276","source":"Silverchair","title":"Initial Events during the Evolution of C4 Photosynthesis in C3 Species of Flaveria","volume":"163","author":[{"family":"Sage","given":"Tammy L."},{"family":"Busch","given":"Florian A."},{"family":"Johnson","given":"Daniel C."},{"family":"Friesen","given":"Patrick C."},{"family":"Stinson","given":"Corey R."},{"family":"Stata","given":"Matt"},{"family":"Sultmanis","given":"Stefanie"},{"family":"Rahman","given":"Beshar A."},{"family":"Rawsthorne","given":"Stephen"},{"family":"Sage","given":"Rowan F."}],"issued":{"date-parts":[["2013",11,1]]}}}],"schema":"https://github.com/citation-style-language/schema/raw/master/csl-citation.json"} </w:instrText>
      </w:r>
      <w:r>
        <w:fldChar w:fldCharType="separate"/>
      </w:r>
      <w:r w:rsidRPr="0054572C">
        <w:rPr>
          <w:szCs w:val="24"/>
          <w:u w:val="dash"/>
        </w:rPr>
        <w:t xml:space="preserve">Sage </w:t>
      </w:r>
      <w:r w:rsidRPr="0033099E">
        <w:rPr>
          <w:szCs w:val="24"/>
          <w:u w:val="dash"/>
        </w:rPr>
        <w:t>et al.</w:t>
      </w:r>
      <w:r w:rsidRPr="000D1F80">
        <w:rPr>
          <w:szCs w:val="24"/>
          <w:u w:val="dash"/>
        </w:rPr>
        <w:t xml:space="preserve">, </w:t>
      </w:r>
      <w:r w:rsidRPr="0054572C">
        <w:rPr>
          <w:szCs w:val="24"/>
          <w:u w:val="dash"/>
        </w:rPr>
        <w:t>2013)</w:t>
      </w:r>
      <w:r>
        <w:fldChar w:fldCharType="end"/>
      </w:r>
      <w:r w:rsidRPr="00F71ECE">
        <w:t xml:space="preserve"> The carbon concentrating mechanism (CCM) significantly improves Rubisco’s efficiency, especially under high light intensities and temperatures, thus outweighing its increased energy requirements. Consequently, C</w:t>
      </w:r>
      <w:r w:rsidRPr="00F71ECE">
        <w:rPr>
          <w:vertAlign w:val="subscript"/>
        </w:rPr>
        <w:t>4</w:t>
      </w:r>
      <w:r w:rsidRPr="00F71ECE">
        <w:t xml:space="preserve"> species need less Rubisco, which increases their nitrogen-use-efficiency (Oaks, 1994). They can also operate under a lower stomatal conductance (</w:t>
      </w:r>
      <w:r w:rsidRPr="00F71ECE">
        <w:rPr>
          <w:i/>
          <w:iCs/>
        </w:rPr>
        <w:t>g</w:t>
      </w:r>
      <w:r w:rsidRPr="00F71ECE">
        <w:rPr>
          <w:vertAlign w:val="subscript"/>
        </w:rPr>
        <w:t>s</w:t>
      </w:r>
      <w:r w:rsidRPr="00F71ECE">
        <w:t>) whilst still acquiring enough CO</w:t>
      </w:r>
      <w:r w:rsidRPr="00F71ECE">
        <w:rPr>
          <w:vertAlign w:val="subscript"/>
        </w:rPr>
        <w:t>2</w:t>
      </w:r>
      <w:r w:rsidRPr="00F71ECE">
        <w:t xml:space="preserve"> for photosynthesis and thus have enhanced water use efficiency compared to their C</w:t>
      </w:r>
      <w:r w:rsidRPr="00F71ECE">
        <w:rPr>
          <w:vertAlign w:val="subscript"/>
        </w:rPr>
        <w:t>3</w:t>
      </w:r>
      <w:r w:rsidRPr="00F71ECE">
        <w:t xml:space="preserve"> counterparts (Long, 1999). It is therefore unsurprising that present-day C</w:t>
      </w:r>
      <w:r w:rsidRPr="00F71ECE">
        <w:rPr>
          <w:vertAlign w:val="subscript"/>
        </w:rPr>
        <w:t>4</w:t>
      </w:r>
      <w:r w:rsidRPr="00F71ECE">
        <w:t xml:space="preserve"> species dominate in the open grasslands of the tropical and subtropical regions, where they outperform C</w:t>
      </w:r>
      <w:r w:rsidRPr="00F71ECE">
        <w:rPr>
          <w:vertAlign w:val="subscript"/>
        </w:rPr>
        <w:t>3</w:t>
      </w:r>
      <w:r w:rsidRPr="00F71ECE">
        <w:t xml:space="preserve"> species due to the warmer and drier conditions that promote photorespiration</w:t>
      </w:r>
      <w:r>
        <w:t xml:space="preserve"> </w:t>
      </w:r>
      <w:r>
        <w:fldChar w:fldCharType="begin"/>
      </w:r>
      <w:r>
        <w:instrText xml:space="preserve"> ADDIN ZOTERO_ITEM CSL_CITATION {"citationID":"a1vijsg4kqd","properties":{"formattedCitation":"(Edwards and Still, 2008; Mallmann et al., 2014)","plainCitation":"(Edwards and Still, 2008; Mallmann et al., 2014)","noteIndex":0},"citationItems":[{"id":520,"uris":["http://zotero.org/users/local/Hcd06Tc7/items/D5JE26YT"],"itemData":{"id":520,"type":"article-journal","abstract":"‘C4 photosynthesis’ refers to a suite of traits that increase photosynthesis in high light and high temperature environments. Most C4 plants are grasses, which dominate tropical and subtropical grasslands and savannas but are conspicuously absent from cold growing season climates. Physiological attributes of C4 photosynthesis have been invoked to explain C4 grass biogeography; however, the pathway evolved exclusively in grass lineages of tropical origin, suggesting that the prevalence of C4 grasses in warm climates could be due to other traits inherited from their non-C4 ancestors. Here we investigate the relative influences of phylogeny and photosynthetic pathway in determining the ecological distributions of C4 grasses in Hawaii. We find that the restriction of C4 grasses to warmer areas is due largely to their evolutionary history as members of a warm-climate grass clade, but that the pathway does appear to confer a competitive advantage to grasses in more arid environments.","container-title":"Ecology Letters","DOI":"10.1111/j.1461-0248.2007.01144.x","ISSN":"1461-0248","issue":"3","language":"en","note":"_eprint: https://onlinelibrary.wiley.com/doi/pdf/10.1111/j.1461-0248.2007.01144.x","page":"266-276","source":"Wiley Online Library","title":"Climate, phylogeny and the ecological distribution of C4 grasses","volume":"11","author":[{"family":"Edwards","given":"Erika J."},{"family":"Still","given":"Christopher J."}],"issued":{"date-parts":[["2008"]]}},"label":"page"},{"id":516,"uris":["http://zotero.org/users/local/Hcd06Tc7/items/L95QW33J"],"itemData":{"id":516,"type":"article-journal","abstract":"C4 photosynthesis represents a most remarkable case of convergent evolution of a complex trait, which includes the reprogramming of the expression patterns of thousands of genes. Anatomical, physiological, and phylogenetic and analyses as well as computational modeling indicate that the establishment of a photorespiratory carbon pump (termed C2 photosynthesis) is a prerequisite for the evolution of C4. However, a mechanistic model explaining the tight connection between the evolution of C4 and C2 photosynthesis is currently lacking. Here we address this question through comparative transcriptomic and biochemical analyses of closely related C3, C3–C4, and C4 species, combined with Flux Balance Analysis constrained through a mechanistic model of carbon fixation. We show that C2 photosynthesis creates a misbalance in nitrogen metabolism between bundle sheath and mesophyll cells. Rebalancing nitrogen metabolism requires anaplerotic reactions that resemble at least parts of a basic C4 cycle. Our findings thus show how C2 photosynthesis represents a pre-adaptation for the C4 system, where the evolution of the C2 system establishes important C4 components as a side effect., DOI:\nhttp://dx.doi.org/10.7554/eLife.02478.001, Environmental pressures sometimes cause different organisms to independently evolve the same traits. A dramatic example of this phenomenon, which is called convergent evolution, can be seen in the modes used by plants to convert carbon dioxide from the air into starch during photosynthesis., Early plants existed in an environment with high levels of carbon dioxide in the air. Over time, carbon dioxide levels decreased, so plants evolved more efficient types of photosynthesis to cope. A very efficient type of photosynthesis, called C4 photosynthesis essentially represents a carbon dioxide concentration mechanism. It has evolved at least 62 times independently in 19 different families of flowering plants., Scientists have shown that a less advanced, low-efficiency version of photosynthetic carbon dioxide concentration, called C2 photosynthesis, is a stepping-stone to C4 photosynthesis. It is also known that the evolution of C4 photosynthesis required changes to the expression patterns of thousands of genes, but the exact mechanism that leads from C2 photosynthesis to C4 photosynthesis is not clear., To explore this in greater detail, Mallmann, Heckmann et al. studied plants from the genus Flaveria, which belongs to the same family as sunflowers and asters. Under identical greenhouse conditions, plants that use three different photosynthetic pathways—C3 photosynthesis, C4 photosynthesis, or an intermediate between the two—were grown and their gene expression patterns were compared. Computer simulations were used to model the metabolism of plants that relied on C2 photosynthesis., Based on the modeling, it appears that C2 photosynthesis shifts the balance of nitrogen metabolism between two types of cell that are critical to photosynthesis. To rebalance the nitrogen, several genes are expressed to trigger an ammonia recycling mechanism. The same genes are turned on during C4 photosynthesis, and this recycling mechanism include parts of the C4 process., The findings of Mallmann, Heckmann et al. suggest that the initial steps in C4 photosynthesis evolved to prevent nitrogen imbalance. Over time, this mechanism was co-opted to become part of a more efficient form of photosynthesis, which may explain why so many different plants evolved from C2 to C4 photosynthesis., DOI:\nhttp://dx.doi.org/10.7554/eLife.02478.002","container-title":"eLife","DOI":"10.7554/eLife.02478","ISSN":"2050-084X","journalAbbreviation":"eLife","note":"PMID: 24935935\nPMCID: PMC4103682","page":"e02478","source":"PubMed Central","title":"The role of photorespiration during the evolution of C4 photosynthesis in the genus Flaveria","volume":"3","author":[{"family":"Mallmann","given":"Julia"},{"family":"Heckmann","given":"David"},{"family":"Bräutigam","given":"Andrea"},{"family":"Lercher","given":"Martin J"},{"family":"Weber","given":"Andreas PM"},{"family":"Westhoff","given":"Peter"},{"family":"Gowik","given":"Udo"}],"issued":{"date-parts":[["2014",6,16]]}}}],"schema":"https://github.com/citation-style-language/schema/raw/master/csl-citation.json"} </w:instrText>
      </w:r>
      <w:r>
        <w:fldChar w:fldCharType="separate"/>
      </w:r>
      <w:r w:rsidRPr="00977CB3">
        <w:t>(Edwards and Still, 2008; Mallmann et al., 2014)</w:t>
      </w:r>
      <w:r>
        <w:fldChar w:fldCharType="end"/>
      </w:r>
      <w:r w:rsidRPr="00F71ECE">
        <w:t xml:space="preserve">. </w:t>
      </w:r>
    </w:p>
    <w:p w14:paraId="1A15E755" w14:textId="77777777" w:rsidR="00083A71" w:rsidRPr="00F71ECE" w:rsidRDefault="00083A71" w:rsidP="00083A71">
      <w:r w:rsidRPr="00F71ECE">
        <w:tab/>
        <w:t>In Chapter 4, gene-edited maize plants with less than half the number of stomata were generated. Due to their reduced stomatal density (</w:t>
      </w:r>
      <w:r w:rsidRPr="00F71ECE">
        <w:rPr>
          <w:i/>
          <w:iCs/>
        </w:rPr>
        <w:t>SD</w:t>
      </w:r>
      <w:r w:rsidRPr="00F71ECE">
        <w:t>), coupled with smaller stomatal size (</w:t>
      </w:r>
      <w:r w:rsidRPr="00F71ECE">
        <w:rPr>
          <w:i/>
          <w:iCs/>
        </w:rPr>
        <w:t>SS</w:t>
      </w:r>
      <w:r w:rsidRPr="00F71ECE">
        <w:t xml:space="preserve">), these lines are predicted to have significantly lower maximum theoretical rates of </w:t>
      </w:r>
      <w:r w:rsidRPr="00F71ECE">
        <w:rPr>
          <w:i/>
          <w:iCs/>
        </w:rPr>
        <w:t>g</w:t>
      </w:r>
      <w:r w:rsidRPr="00F71ECE">
        <w:rPr>
          <w:vertAlign w:val="subscript"/>
        </w:rPr>
        <w:t>s</w:t>
      </w:r>
      <w:r w:rsidRPr="00F71ECE">
        <w:t xml:space="preserve"> (</w:t>
      </w:r>
      <w:r w:rsidRPr="00F71ECE">
        <w:rPr>
          <w:i/>
          <w:iCs/>
        </w:rPr>
        <w:t>g</w:t>
      </w:r>
      <w:r w:rsidRPr="00F71ECE">
        <w:rPr>
          <w:vertAlign w:val="subscript"/>
        </w:rPr>
        <w:t>smax</w:t>
      </w:r>
      <w:r w:rsidRPr="00F71ECE">
        <w:t>). However, since C</w:t>
      </w:r>
      <w:r w:rsidRPr="00F71ECE">
        <w:rPr>
          <w:vertAlign w:val="subscript"/>
        </w:rPr>
        <w:t>4</w:t>
      </w:r>
      <w:r w:rsidRPr="00F71ECE">
        <w:t xml:space="preserve"> plants already have improved WUE, it is unknown whether further increases can be achieved by manipulating the expression of the Epidermal Patterning Factors (EPFs). As these plants use a CCM, they may be able to circumvent the reduced CO</w:t>
      </w:r>
      <w:r w:rsidRPr="00F71ECE">
        <w:rPr>
          <w:vertAlign w:val="subscript"/>
        </w:rPr>
        <w:t>2</w:t>
      </w:r>
      <w:r w:rsidRPr="00F71ECE">
        <w:t xml:space="preserve"> uptake that arises through reducing </w:t>
      </w:r>
      <w:r w:rsidRPr="00F71ECE">
        <w:rPr>
          <w:i/>
          <w:iCs/>
        </w:rPr>
        <w:t>SD</w:t>
      </w:r>
      <w:r w:rsidRPr="00F71ECE">
        <w:t xml:space="preserve">, enabling </w:t>
      </w:r>
      <w:r w:rsidRPr="00F71ECE">
        <w:rPr>
          <w:i/>
          <w:iCs/>
        </w:rPr>
        <w:t>C</w:t>
      </w:r>
      <w:r w:rsidRPr="00F71ECE">
        <w:rPr>
          <w:vertAlign w:val="subscript"/>
        </w:rPr>
        <w:t>c</w:t>
      </w:r>
      <w:r w:rsidRPr="00F71ECE">
        <w:t xml:space="preserve"> to be maintained at a level that does not limit photosynthesis, whilst continuing to eliminate photorespiratory carbon losses. Indeed, adding these new C</w:t>
      </w:r>
      <w:r w:rsidRPr="00F71ECE">
        <w:rPr>
          <w:vertAlign w:val="subscript"/>
        </w:rPr>
        <w:t>4</w:t>
      </w:r>
      <w:r w:rsidRPr="00F71ECE">
        <w:t xml:space="preserve"> EPF maize lines into the already extensive collection of C</w:t>
      </w:r>
      <w:r w:rsidRPr="00F71ECE">
        <w:rPr>
          <w:vertAlign w:val="subscript"/>
        </w:rPr>
        <w:t xml:space="preserve">3 </w:t>
      </w:r>
      <w:r w:rsidRPr="00F71ECE">
        <w:t>EPF mutants, provides an important toolkit to unpick the possible caus</w:t>
      </w:r>
      <w:r>
        <w:t>es reducing</w:t>
      </w:r>
      <w:r w:rsidRPr="00F71ECE">
        <w:t xml:space="preserve"> photosynthesis in low-</w:t>
      </w:r>
      <w:r w:rsidRPr="00F71ECE">
        <w:rPr>
          <w:i/>
          <w:iCs/>
        </w:rPr>
        <w:t>SD</w:t>
      </w:r>
      <w:r w:rsidRPr="00F71ECE">
        <w:t xml:space="preserve"> plants. </w:t>
      </w:r>
    </w:p>
    <w:p w14:paraId="55586A6A"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5.1.</w:t>
      </w:r>
      <w:r>
        <w:rPr>
          <w:rFonts w:asciiTheme="minorHAnsi" w:eastAsiaTheme="majorEastAsia" w:hAnsiTheme="minorHAnsi" w:cs="Calibri"/>
          <w:b/>
          <w:sz w:val="24"/>
          <w:szCs w:val="24"/>
        </w:rPr>
        <w:t>3</w:t>
      </w:r>
      <w:r w:rsidRPr="00F71ECE">
        <w:rPr>
          <w:rFonts w:asciiTheme="minorHAnsi" w:eastAsiaTheme="majorEastAsia" w:hAnsiTheme="minorHAnsi" w:cs="Calibri"/>
          <w:b/>
          <w:sz w:val="24"/>
          <w:szCs w:val="24"/>
        </w:rPr>
        <w:tab/>
        <w:t>Objectives</w:t>
      </w:r>
    </w:p>
    <w:p w14:paraId="3BF749BD" w14:textId="77777777" w:rsidR="00083A71" w:rsidRPr="00F71ECE" w:rsidRDefault="00083A71" w:rsidP="00083A71">
      <w:pPr>
        <w:rPr>
          <w:rFonts w:asciiTheme="minorHAnsi" w:hAnsiTheme="minorHAnsi"/>
        </w:rPr>
      </w:pPr>
      <w:r>
        <w:rPr>
          <w:rFonts w:asciiTheme="minorHAnsi" w:hAnsiTheme="minorHAnsi"/>
        </w:rPr>
        <w:t>In this</w:t>
      </w:r>
      <w:r w:rsidRPr="00F71ECE">
        <w:rPr>
          <w:rFonts w:asciiTheme="minorHAnsi" w:hAnsiTheme="minorHAnsi"/>
        </w:rPr>
        <w:t xml:space="preserve"> Chapter</w:t>
      </w:r>
      <w:r>
        <w:rPr>
          <w:rFonts w:asciiTheme="minorHAnsi" w:hAnsiTheme="minorHAnsi"/>
        </w:rPr>
        <w:t xml:space="preserve">, </w:t>
      </w:r>
      <w:r w:rsidRPr="00F71ECE">
        <w:rPr>
          <w:rFonts w:asciiTheme="minorHAnsi" w:hAnsiTheme="minorHAnsi"/>
        </w:rPr>
        <w:t xml:space="preserve">the physiological implications of knocking out </w:t>
      </w:r>
      <w:r w:rsidRPr="00F71ECE">
        <w:rPr>
          <w:rFonts w:asciiTheme="minorHAnsi" w:hAnsiTheme="minorHAnsi"/>
          <w:i/>
          <w:iCs/>
        </w:rPr>
        <w:t xml:space="preserve">ZmEPFL9-1a </w:t>
      </w:r>
      <w:r w:rsidRPr="00F71ECE">
        <w:rPr>
          <w:rFonts w:asciiTheme="minorHAnsi" w:hAnsiTheme="minorHAnsi"/>
        </w:rPr>
        <w:t xml:space="preserve">and </w:t>
      </w:r>
      <w:r w:rsidRPr="00F71ECE">
        <w:rPr>
          <w:rFonts w:asciiTheme="minorHAnsi" w:hAnsiTheme="minorHAnsi"/>
          <w:i/>
          <w:iCs/>
        </w:rPr>
        <w:t xml:space="preserve">ZmEPFL9-1b </w:t>
      </w:r>
      <w:r w:rsidRPr="00F71ECE">
        <w:rPr>
          <w:rFonts w:asciiTheme="minorHAnsi" w:hAnsiTheme="minorHAnsi"/>
        </w:rPr>
        <w:t>in maize</w:t>
      </w:r>
      <w:r>
        <w:rPr>
          <w:rFonts w:asciiTheme="minorHAnsi" w:hAnsiTheme="minorHAnsi"/>
        </w:rPr>
        <w:t xml:space="preserve"> was investigated</w:t>
      </w:r>
      <w:r w:rsidRPr="00F71ECE">
        <w:rPr>
          <w:rFonts w:asciiTheme="minorHAnsi" w:hAnsiTheme="minorHAnsi"/>
        </w:rPr>
        <w:t xml:space="preserve">, with a focus on </w:t>
      </w:r>
      <w:r>
        <w:rPr>
          <w:rFonts w:asciiTheme="minorHAnsi" w:hAnsiTheme="minorHAnsi"/>
        </w:rPr>
        <w:t xml:space="preserve">assessing how reducing stomatal density affects </w:t>
      </w:r>
      <w:r w:rsidRPr="00F71ECE">
        <w:rPr>
          <w:rFonts w:asciiTheme="minorHAnsi" w:hAnsiTheme="minorHAnsi"/>
        </w:rPr>
        <w:t xml:space="preserve">plant gas exchange, water use and growth characteristics under well-watered conditions. Additionally, the response of these gene-edited lines </w:t>
      </w:r>
      <w:r>
        <w:rPr>
          <w:rFonts w:asciiTheme="minorHAnsi" w:hAnsiTheme="minorHAnsi"/>
        </w:rPr>
        <w:t>to a 10-day drought treatment, and their subsequent yields, was investigated.</w:t>
      </w:r>
      <w:r w:rsidRPr="00F71ECE">
        <w:rPr>
          <w:rFonts w:asciiTheme="minorHAnsi" w:hAnsiTheme="minorHAnsi"/>
        </w:rPr>
        <w:t xml:space="preserve">  </w:t>
      </w:r>
    </w:p>
    <w:p w14:paraId="18D49A59" w14:textId="77777777" w:rsidR="00083A71" w:rsidRPr="00F71ECE" w:rsidRDefault="00083A71" w:rsidP="00083A71">
      <w:pPr>
        <w:rPr>
          <w:rFonts w:asciiTheme="minorHAnsi" w:hAnsiTheme="minorHAnsi"/>
        </w:rPr>
      </w:pPr>
    </w:p>
    <w:p w14:paraId="2F321523" w14:textId="77777777" w:rsidR="00083A71" w:rsidRPr="00F71ECE" w:rsidRDefault="00083A71" w:rsidP="00083A71">
      <w:pPr>
        <w:rPr>
          <w:rFonts w:asciiTheme="minorHAnsi" w:hAnsiTheme="minorHAnsi"/>
        </w:rPr>
      </w:pPr>
    </w:p>
    <w:p w14:paraId="2F619A29" w14:textId="77777777" w:rsidR="00083A71" w:rsidRPr="00F71ECE" w:rsidRDefault="00083A71" w:rsidP="00083A71">
      <w:pPr>
        <w:rPr>
          <w:rFonts w:asciiTheme="minorHAnsi" w:hAnsiTheme="minorHAnsi"/>
        </w:rPr>
      </w:pPr>
    </w:p>
    <w:p w14:paraId="4E63E472" w14:textId="77777777" w:rsidR="00083A71" w:rsidRPr="00F71ECE" w:rsidRDefault="00083A71" w:rsidP="00083A71">
      <w:pPr>
        <w:rPr>
          <w:rFonts w:asciiTheme="minorHAnsi" w:hAnsiTheme="minorHAnsi"/>
        </w:rPr>
      </w:pPr>
    </w:p>
    <w:p w14:paraId="693FC32D" w14:textId="77777777" w:rsidR="00083A71" w:rsidRPr="00F71ECE" w:rsidRDefault="00083A71" w:rsidP="00083A71">
      <w:pPr>
        <w:rPr>
          <w:rFonts w:asciiTheme="minorHAnsi" w:hAnsiTheme="minorHAnsi"/>
        </w:rPr>
      </w:pPr>
    </w:p>
    <w:p w14:paraId="4E2F866A" w14:textId="77777777" w:rsidR="00083A71" w:rsidRDefault="00083A71" w:rsidP="00083A71">
      <w:pPr>
        <w:rPr>
          <w:rFonts w:asciiTheme="minorHAnsi" w:hAnsiTheme="minorHAnsi"/>
        </w:rPr>
      </w:pPr>
    </w:p>
    <w:p w14:paraId="10446E06" w14:textId="77777777" w:rsidR="00083A71" w:rsidRPr="00F71ECE" w:rsidRDefault="00083A71" w:rsidP="00083A71">
      <w:pPr>
        <w:rPr>
          <w:rFonts w:asciiTheme="minorHAnsi" w:hAnsiTheme="minorHAnsi"/>
        </w:rPr>
      </w:pPr>
    </w:p>
    <w:p w14:paraId="2C3D83AB" w14:textId="77777777" w:rsidR="00083A71" w:rsidRPr="00F71ECE" w:rsidRDefault="00083A71" w:rsidP="00083A71">
      <w:pPr>
        <w:rPr>
          <w:rFonts w:asciiTheme="minorHAnsi" w:hAnsiTheme="minorHAnsi"/>
        </w:rPr>
      </w:pPr>
    </w:p>
    <w:p w14:paraId="4EF10665" w14:textId="77777777" w:rsidR="00083A71" w:rsidRPr="00F71ECE" w:rsidRDefault="00083A71" w:rsidP="00083A71">
      <w:pPr>
        <w:rPr>
          <w:rFonts w:asciiTheme="minorHAnsi" w:hAnsiTheme="minorHAnsi"/>
        </w:rPr>
      </w:pPr>
    </w:p>
    <w:p w14:paraId="0F8F3147" w14:textId="77777777" w:rsidR="00083A71" w:rsidRPr="00F71ECE" w:rsidRDefault="00083A71" w:rsidP="00083A71">
      <w:pPr>
        <w:rPr>
          <w:rFonts w:asciiTheme="minorHAnsi" w:hAnsiTheme="minorHAnsi"/>
        </w:rPr>
      </w:pPr>
    </w:p>
    <w:p w14:paraId="03622971" w14:textId="77777777" w:rsidR="00083A71" w:rsidRPr="00F71ECE" w:rsidRDefault="00083A71" w:rsidP="00083A71">
      <w:pPr>
        <w:rPr>
          <w:rFonts w:asciiTheme="minorHAnsi" w:hAnsiTheme="minorHAnsi"/>
        </w:rPr>
      </w:pPr>
    </w:p>
    <w:p w14:paraId="67DC93D0" w14:textId="77777777" w:rsidR="00083A71" w:rsidRPr="00F71ECE" w:rsidRDefault="00083A71" w:rsidP="00083A71">
      <w:pPr>
        <w:rPr>
          <w:rFonts w:asciiTheme="minorHAnsi" w:hAnsiTheme="minorHAnsi"/>
        </w:rPr>
      </w:pPr>
    </w:p>
    <w:p w14:paraId="141F8282" w14:textId="77777777" w:rsidR="00083A71" w:rsidRPr="00F71ECE" w:rsidRDefault="00083A71" w:rsidP="00083A71">
      <w:pPr>
        <w:rPr>
          <w:rFonts w:asciiTheme="minorHAnsi" w:hAnsiTheme="minorHAnsi"/>
        </w:rPr>
      </w:pPr>
    </w:p>
    <w:p w14:paraId="17DE76F1" w14:textId="77777777" w:rsidR="00083A71" w:rsidRPr="00F71ECE" w:rsidRDefault="00083A71" w:rsidP="00083A71">
      <w:pPr>
        <w:rPr>
          <w:rFonts w:asciiTheme="minorHAnsi" w:hAnsiTheme="minorHAnsi"/>
        </w:rPr>
      </w:pPr>
    </w:p>
    <w:p w14:paraId="4C85BA7D" w14:textId="77777777" w:rsidR="00083A71" w:rsidRPr="00F71ECE" w:rsidRDefault="00083A71" w:rsidP="00083A71">
      <w:pPr>
        <w:rPr>
          <w:rFonts w:asciiTheme="minorHAnsi" w:hAnsiTheme="minorHAnsi"/>
        </w:rPr>
      </w:pPr>
    </w:p>
    <w:p w14:paraId="41503D6E" w14:textId="77777777" w:rsidR="00083A71" w:rsidRPr="00F71ECE" w:rsidRDefault="00083A71" w:rsidP="00083A71">
      <w:pPr>
        <w:rPr>
          <w:rFonts w:asciiTheme="minorHAnsi" w:hAnsiTheme="minorHAnsi"/>
        </w:rPr>
      </w:pPr>
    </w:p>
    <w:p w14:paraId="3E516DA4" w14:textId="77777777" w:rsidR="00083A71" w:rsidRDefault="00083A71" w:rsidP="00083A71">
      <w:pPr>
        <w:rPr>
          <w:rFonts w:asciiTheme="minorHAnsi" w:hAnsiTheme="minorHAnsi"/>
        </w:rPr>
      </w:pPr>
    </w:p>
    <w:p w14:paraId="54E80DC2" w14:textId="77777777" w:rsidR="0007723E" w:rsidRPr="00F71ECE" w:rsidRDefault="0007723E" w:rsidP="00083A71">
      <w:pPr>
        <w:rPr>
          <w:rFonts w:asciiTheme="minorHAnsi" w:hAnsiTheme="minorHAnsi"/>
        </w:rPr>
      </w:pPr>
    </w:p>
    <w:p w14:paraId="6564BBDE" w14:textId="77777777" w:rsidR="00083A71" w:rsidRPr="00F71ECE" w:rsidRDefault="00083A71" w:rsidP="00083A71">
      <w:pPr>
        <w:rPr>
          <w:rFonts w:asciiTheme="minorHAnsi" w:hAnsiTheme="minorHAnsi"/>
        </w:rPr>
      </w:pPr>
    </w:p>
    <w:p w14:paraId="64881F2B" w14:textId="77777777" w:rsidR="00083A71" w:rsidRPr="00F71ECE" w:rsidRDefault="00083A71" w:rsidP="00083A71">
      <w:pPr>
        <w:rPr>
          <w:rFonts w:asciiTheme="minorHAnsi" w:hAnsiTheme="minorHAnsi"/>
        </w:rPr>
      </w:pPr>
    </w:p>
    <w:p w14:paraId="5520A78F"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75" w:name="_Toc131628577"/>
      <w:r w:rsidRPr="00F71ECE">
        <w:rPr>
          <w:rFonts w:asciiTheme="minorHAnsi" w:eastAsiaTheme="majorEastAsia" w:hAnsiTheme="minorHAnsi" w:cs="Calibri"/>
          <w:b/>
          <w:sz w:val="28"/>
          <w:szCs w:val="28"/>
        </w:rPr>
        <w:lastRenderedPageBreak/>
        <w:t>5.2</w:t>
      </w:r>
      <w:r w:rsidRPr="00F71ECE">
        <w:rPr>
          <w:rFonts w:asciiTheme="minorHAnsi" w:eastAsiaTheme="majorEastAsia" w:hAnsiTheme="minorHAnsi" w:cs="Calibri"/>
          <w:b/>
          <w:sz w:val="28"/>
          <w:szCs w:val="28"/>
        </w:rPr>
        <w:tab/>
        <w:t>Results</w:t>
      </w:r>
      <w:bookmarkEnd w:id="75"/>
    </w:p>
    <w:p w14:paraId="60C90B37" w14:textId="77777777" w:rsidR="00083A71" w:rsidRPr="00F71ECE" w:rsidRDefault="00083A71" w:rsidP="00083A71">
      <w:pPr>
        <w:spacing w:before="240" w:after="240"/>
        <w:jc w:val="left"/>
        <w:outlineLvl w:val="3"/>
        <w:rPr>
          <w:rFonts w:asciiTheme="minorHAnsi" w:eastAsiaTheme="majorEastAsia" w:hAnsiTheme="minorHAnsi" w:cs="Calibri"/>
          <w:b/>
          <w:i/>
          <w:iCs/>
          <w:sz w:val="24"/>
          <w:szCs w:val="24"/>
        </w:rPr>
      </w:pPr>
      <w:r w:rsidRPr="00F71ECE">
        <w:rPr>
          <w:rFonts w:asciiTheme="minorHAnsi" w:eastAsiaTheme="majorEastAsia" w:hAnsiTheme="minorHAnsi" w:cs="Calibri"/>
          <w:b/>
          <w:sz w:val="24"/>
          <w:szCs w:val="24"/>
        </w:rPr>
        <w:t>5.2.1</w:t>
      </w:r>
      <w:r w:rsidRPr="00F71ECE">
        <w:rPr>
          <w:rFonts w:asciiTheme="minorHAnsi" w:eastAsiaTheme="majorEastAsia" w:hAnsiTheme="minorHAnsi" w:cs="Calibri"/>
          <w:b/>
          <w:sz w:val="24"/>
          <w:szCs w:val="24"/>
        </w:rPr>
        <w:tab/>
        <w:t xml:space="preserve">The impact of reducing stomatal density on gas exchange in </w:t>
      </w:r>
      <w:r w:rsidRPr="00F71ECE">
        <w:rPr>
          <w:rFonts w:asciiTheme="minorHAnsi" w:eastAsiaTheme="majorEastAsia" w:hAnsiTheme="minorHAnsi" w:cs="Calibri"/>
          <w:b/>
          <w:i/>
          <w:iCs/>
          <w:sz w:val="24"/>
          <w:szCs w:val="24"/>
        </w:rPr>
        <w:t xml:space="preserve">Zea </w:t>
      </w:r>
      <w:proofErr w:type="gramStart"/>
      <w:r w:rsidRPr="00F71ECE">
        <w:rPr>
          <w:rFonts w:asciiTheme="minorHAnsi" w:eastAsiaTheme="majorEastAsia" w:hAnsiTheme="minorHAnsi" w:cs="Calibri"/>
          <w:b/>
          <w:i/>
          <w:iCs/>
          <w:sz w:val="24"/>
          <w:szCs w:val="24"/>
        </w:rPr>
        <w:t>mays</w:t>
      </w:r>
      <w:proofErr w:type="gramEnd"/>
    </w:p>
    <w:p w14:paraId="1BC016E6" w14:textId="77777777" w:rsidR="00083A71" w:rsidRPr="00F71ECE" w:rsidRDefault="00083A71" w:rsidP="00FC7362">
      <w:r w:rsidRPr="00F71ECE">
        <w:t xml:space="preserve">As shown in Chapter 4, maize plants lacking a functional </w:t>
      </w:r>
      <w:r w:rsidRPr="00F71ECE">
        <w:rPr>
          <w:i/>
          <w:iCs/>
        </w:rPr>
        <w:t xml:space="preserve">ZmEPFL9-1a </w:t>
      </w:r>
      <w:r w:rsidRPr="00F71ECE">
        <w:t xml:space="preserve">paralogue were estimated to have significantly reduced theoretical </w:t>
      </w:r>
      <w:r w:rsidRPr="00F71ECE">
        <w:rPr>
          <w:i/>
          <w:iCs/>
        </w:rPr>
        <w:t>g</w:t>
      </w:r>
      <w:r w:rsidRPr="00F71ECE">
        <w:rPr>
          <w:vertAlign w:val="subscript"/>
        </w:rPr>
        <w:t>smax</w:t>
      </w:r>
      <w:r w:rsidRPr="00F71ECE">
        <w:t xml:space="preserve"> due to the combined decrements in </w:t>
      </w:r>
      <w:r w:rsidRPr="00F71ECE">
        <w:rPr>
          <w:i/>
          <w:iCs/>
        </w:rPr>
        <w:t xml:space="preserve">SD </w:t>
      </w:r>
      <w:r w:rsidRPr="00F71ECE">
        <w:t xml:space="preserve">and </w:t>
      </w:r>
      <w:r w:rsidRPr="00F71ECE">
        <w:rPr>
          <w:i/>
          <w:iCs/>
        </w:rPr>
        <w:t>SS</w:t>
      </w:r>
      <w:r w:rsidRPr="00F71ECE">
        <w:t xml:space="preserve">, which affect the total stomatal pore area available for gas exchange. Conversely, the </w:t>
      </w:r>
      <w:r w:rsidRPr="00F71ECE">
        <w:rPr>
          <w:i/>
          <w:iCs/>
        </w:rPr>
        <w:t>g</w:t>
      </w:r>
      <w:r w:rsidRPr="00F71ECE">
        <w:rPr>
          <w:vertAlign w:val="subscript"/>
        </w:rPr>
        <w:t>smax</w:t>
      </w:r>
      <w:r w:rsidRPr="00F71ECE">
        <w:t xml:space="preserve"> of plants lacking </w:t>
      </w:r>
      <w:r w:rsidRPr="00F71ECE">
        <w:rPr>
          <w:i/>
          <w:iCs/>
        </w:rPr>
        <w:t xml:space="preserve">ZmEPFL9-1b </w:t>
      </w:r>
      <w:r w:rsidRPr="00F71ECE">
        <w:t xml:space="preserve">did not differ significantly from controls, and there appeared to be no additive phenotype when both genes were knocked out (KO) in the same plant. To assess whether these changes in </w:t>
      </w:r>
      <w:r w:rsidRPr="00F71ECE">
        <w:rPr>
          <w:i/>
          <w:iCs/>
        </w:rPr>
        <w:t>g</w:t>
      </w:r>
      <w:r w:rsidRPr="00F71ECE">
        <w:rPr>
          <w:vertAlign w:val="subscript"/>
        </w:rPr>
        <w:t>smax</w:t>
      </w:r>
      <w:r w:rsidRPr="00F71ECE">
        <w:t xml:space="preserve"> were translated into changes in operational stomatal conductance</w:t>
      </w:r>
      <w:r>
        <w:t xml:space="preserve"> (g</w:t>
      </w:r>
      <w:r>
        <w:rPr>
          <w:vertAlign w:val="subscript"/>
        </w:rPr>
        <w:t>s</w:t>
      </w:r>
      <w:r>
        <w:t>)</w:t>
      </w:r>
      <w:r w:rsidRPr="00F71ECE">
        <w:t xml:space="preserve">, which is usually considerably lower than the maximum capacity </w:t>
      </w:r>
      <w:r>
        <w:fldChar w:fldCharType="begin"/>
      </w:r>
      <w:r>
        <w:instrText xml:space="preserve"> ADDIN ZOTERO_ITEM CSL_CITATION {"citationID":"a1h9k8ce36o","properties":{"formattedCitation":"(Franks and Farquhar, 2001)","plainCitation":"(Franks and Farquhar, 2001)","noteIndex":0},"citationItems":[{"id":188,"uris":["http://zotero.org/users/local/Hcd06Tc7/items/KA8IE5Q4"],"itemData":{"id":188,"type":"article-journal","abstract":"Gas exchange parameters and stomatal physical properties were\n measured in Tradescantia virginiana plants grown under\n well-watered conditions and treated daily with either distilled water\n (control) or 3.0 mm abscisic acid (ABA). Photosynthetic\n capacity (CO2 assimilation rate for any given leaf\n intercellular CO2 concentration\n [ci]) and relative stomatal sensitivity to\n leaf-to-air vapor-pressure difference were unaffected by the ABA\n treatment. However, at an ambient CO2 concentration\n (ca) of 350 μmol mol−1,\n ABA-treated plants operated with significantly lower\n ci. ABA-treated plants had significantly\n smaller stomata and higher stomatal density in their lower epidermis.\n Stomatal aperture versus guard cell pressure\n (Pg) characteristics measured with a cell\n pressure probe showed that although the form of the relationship was\n similar in control and ABA-treated plants, stomata of ABA-treated\n plants exhibited more complete closure at\n Pg = 0 MPa and less than half the\n aperture of stomata in control plants at any given\n Pg. Scaling from stomatal aperture versus\n Pg to stomatal conductance versus\n Pg showed that plants grown under ABA\n treatment would have had significantly lower maximum stomatal\n conductance and would have operated with lower stomatal conductance for\n any given guard cell turgor. This is consistent with the observation of\n lower ci/ca in\n ABA-treated plants with a ca of 350 μmol\n mol−1. It is proposed that the ABA-induced changes in\n stomatal mechanics and stomatal conductance versus\n Pg characteristics constitute an improvement\n in water-use efficiency that may be invoked under prolonged drought\n conditions.","container-title":"Plant Physiology","ISSN":"0032-0889","issue":"2","journalAbbreviation":"Plant Physiol","note":"PMID: 11161050\nPMCID: PMC64894","page":"935-942","source":"PubMed Central","title":"The Effect of Exogenous Abscisic Acid on Stomatal Development,  Stomatal Mechanics, and Leaf Gas Exchange in Tradescantia  virginiana","volume":"125","author":[{"family":"Franks","given":"Peter J."},{"family":"Farquhar","given":"Graham D."}],"issued":{"date-parts":[["2001",2]]}}}],"schema":"https://github.com/citation-style-language/schema/raw/master/csl-citation.json"} </w:instrText>
      </w:r>
      <w:r>
        <w:fldChar w:fldCharType="separate"/>
      </w:r>
      <w:r w:rsidRPr="00C864C8">
        <w:rPr>
          <w:szCs w:val="24"/>
        </w:rPr>
        <w:t>(Franks and Farquhar, 2001)</w:t>
      </w:r>
      <w:r>
        <w:fldChar w:fldCharType="end"/>
      </w:r>
      <w:r w:rsidRPr="00F71ECE">
        <w:t>, the gas exchange rates in these gene-edited lines were investigated using an IRGA</w:t>
      </w:r>
      <w:r>
        <w:t>.</w:t>
      </w:r>
      <w:r w:rsidRPr="00F71ECE">
        <w:t xml:space="preserve"> Gas exchange analyses were performed on fully expanded leaf 6 since it is the first non-embryonic leaf in maize</w:t>
      </w:r>
      <w:r w:rsidR="00FC7362">
        <w:t xml:space="preserve"> </w:t>
      </w:r>
      <w:r w:rsidR="00FC7362">
        <w:fldChar w:fldCharType="begin"/>
      </w:r>
      <w:r w:rsidR="00FC7362">
        <w:instrText xml:space="preserve"> ADDIN ZOTERO_ITEM CSL_CITATION {"citationID":"PHgsFC8R","properties":{"formattedCitation":"(Liu et al., 2013)","plainCitation":"(Liu et al., 2013)","noteIndex":0},"citationItems":[{"id":905,"uris":["http://zotero.org/users/local/Hcd06Tc7/items/595SKHCB"],"itemData":{"id":905,"type":"article-journal","abstract":"Our anatomical analysis revealed that a dry maize seed contains four to five embryonic leaves at different developmental stages. Rudimentary kranz structure (KS) is apparent in the first leaf with a substantial density, but its density decreases toward younger leaves. Upon imbibition, leaf expansion occurs rapidly with new KSs initiated from the palisade-like ground meristem cells in the middle of the leaf. In parallel to the anatomical analysis, we obtained the time course transcriptomes for the embryonic leaves in dry and imbibed seeds every 6 h up to hour 72. Over this time course, the embryonic leaves exhibit transcripts of 30,255 genes at a level that can be regarded as “expressed.” In dry seeds, ∼25,500 genes are expressed, showing functional enrichment in transcription, RNA processing, protein synthesis, primary metabolic pathways, and calcium transport. During the 72-h time course, ∼13,900 genes, including 590 transcription factor genes, are differentially expressed. Indeed, by 30 h postimbibition, ∼2,200 genes expressed in dry seeds are already down-regulated, and ∼2,000 are up-regulated. Moreover, the top 1% expressed genes at 54 h or later are very different from those before 30 h, reflecting important developmental and physiological transitions. Interestingly, clusters of genes involved in hormone metabolism, signaling, and responses are differentially expressed at various time points and TF gene expression is also modular and stage specific. Our dataset provides an opportunity for hypothesizing the timing of regulatory actions, particularly in the context of KS development.","container-title":"Proceedings of the National Academy of Sciences","DOI":"10.1073/pnas.1301009110","issue":"10","note":"publisher: Proceedings of the National Academy of Sciences","page":"3979-3984","source":"pnas.org (Atypon)","title":"Anatomical and transcriptional dynamics of maize embryonic leaves during seed germination","volume":"110","author":[{"family":"Liu","given":"Wen-Yu"},{"family":"Chang","given":"Yao-Ming"},{"family":"Chen","given":"Sean Chun-Chang"},{"family":"Lu","given":"Chen-Hua"},{"family":"Wu","given":"Yeh-Hwa"},{"family":"Lu","given":"Mei-Yeh Jade"},{"family":"Chen","given":"Di-Rong"},{"family":"Shih","given":"Arthur Chun-Chieh"},{"family":"Sheue","given":"Chiou-Rong"},{"family":"Huang","given":"Hsuan-Cheng"},{"family":"Yu","given":"Chun-Ping"},{"family":"Lin","given":"Hsin-Hung"},{"family":"Shiu","given":"Shin-Han"},{"family":"Sun-Ben Ku","given":"Maurice"},{"family":"Li","given":"Wen-Hsiung"}],"issued":{"date-parts":[["2013",3,5]]}}}],"schema":"https://github.com/citation-style-language/schema/raw/master/csl-citation.json"} </w:instrText>
      </w:r>
      <w:r w:rsidR="00FC7362">
        <w:fldChar w:fldCharType="separate"/>
      </w:r>
      <w:r w:rsidR="00FC7362" w:rsidRPr="00FC7362">
        <w:t>(Liu et al., 2013)</w:t>
      </w:r>
      <w:r w:rsidR="00FC7362">
        <w:fldChar w:fldCharType="end"/>
      </w:r>
      <w:r w:rsidRPr="00F71ECE">
        <w:t>. The IRGA leaf chamber was controlled at ambient conditions, similar to what the plants were grown at (28°C air temperature, 70% relative humidity, 400 ppm CO</w:t>
      </w:r>
      <w:r w:rsidRPr="00F71ECE">
        <w:rPr>
          <w:vertAlign w:val="subscript"/>
        </w:rPr>
        <w:t>2</w:t>
      </w:r>
      <w:r w:rsidRPr="00F71ECE">
        <w:t xml:space="preserve"> concentration). However, IRGA measurements presented in this Chapter were conducted at 2000 </w:t>
      </w:r>
      <w:bookmarkStart w:id="76" w:name="OLE_LINK4"/>
      <w:r w:rsidRPr="00F71ECE">
        <w:t>µmol m</w:t>
      </w:r>
      <w:r w:rsidRPr="00F71ECE">
        <w:rPr>
          <w:vertAlign w:val="superscript"/>
        </w:rPr>
        <w:t>-2</w:t>
      </w:r>
      <w:r w:rsidRPr="00F71ECE">
        <w:t xml:space="preserve"> s</w:t>
      </w:r>
      <w:r w:rsidRPr="00F71ECE">
        <w:rPr>
          <w:vertAlign w:val="superscript"/>
        </w:rPr>
        <w:t>-1</w:t>
      </w:r>
      <w:r w:rsidRPr="00F71ECE">
        <w:t xml:space="preserve"> PAR</w:t>
      </w:r>
      <w:bookmarkEnd w:id="76"/>
      <w:r w:rsidRPr="00F71ECE">
        <w:t xml:space="preserve">, which was first confirmed to saturate leaf photosynthesis (see section 5.2.2), rather than at growth light intensity.  </w:t>
      </w:r>
    </w:p>
    <w:p w14:paraId="333B27D5" w14:textId="77777777" w:rsidR="00083A71" w:rsidRDefault="00083A71" w:rsidP="00083A71">
      <w:r w:rsidRPr="00F71ECE">
        <w:tab/>
        <w:t xml:space="preserve">Under saturating light, all genotypes that were estimated to have lower theoretical </w:t>
      </w:r>
      <w:r w:rsidRPr="00F71ECE">
        <w:rPr>
          <w:i/>
          <w:iCs/>
        </w:rPr>
        <w:t>g</w:t>
      </w:r>
      <w:r w:rsidRPr="00F71ECE">
        <w:rPr>
          <w:vertAlign w:val="subscript"/>
        </w:rPr>
        <w:t>smax</w:t>
      </w:r>
      <w:r w:rsidRPr="00F71ECE">
        <w:t xml:space="preserve"> values (single </w:t>
      </w:r>
      <w:r w:rsidRPr="00F71ECE">
        <w:rPr>
          <w:i/>
          <w:iCs/>
        </w:rPr>
        <w:t xml:space="preserve">Zmepfl9-1a </w:t>
      </w:r>
      <w:r w:rsidRPr="00F71ECE">
        <w:t xml:space="preserve">KO and double KO lines), also showed significant reductions in </w:t>
      </w:r>
      <w:r w:rsidRPr="00F71ECE">
        <w:rPr>
          <w:i/>
          <w:iCs/>
        </w:rPr>
        <w:t>g</w:t>
      </w:r>
      <w:r w:rsidRPr="00F71ECE">
        <w:rPr>
          <w:vertAlign w:val="subscript"/>
        </w:rPr>
        <w:t>s</w:t>
      </w:r>
      <w:r w:rsidRPr="00F71ECE">
        <w:t xml:space="preserve"> compared to A188 controls, with an average decrease of 17.6-21.7% (Figure 5.2a). However, the single </w:t>
      </w:r>
      <w:r w:rsidRPr="00F71ECE">
        <w:rPr>
          <w:i/>
          <w:iCs/>
        </w:rPr>
        <w:t xml:space="preserve">Zmepfl9-1b </w:t>
      </w:r>
      <w:r w:rsidRPr="00F71ECE">
        <w:t xml:space="preserve">KO line also showed a trend towards reduced </w:t>
      </w:r>
      <w:r w:rsidRPr="00F71ECE">
        <w:rPr>
          <w:i/>
          <w:iCs/>
        </w:rPr>
        <w:t>g</w:t>
      </w:r>
      <w:r w:rsidRPr="00F71ECE">
        <w:rPr>
          <w:vertAlign w:val="subscript"/>
        </w:rPr>
        <w:t>s</w:t>
      </w:r>
      <w:r w:rsidRPr="00F71ECE">
        <w:t xml:space="preserve"> compared to controls, with an average 10.7% decrease, although this was not statistically significant (Figure 5.2a). This result is surprising given that no differences were reported in</w:t>
      </w:r>
      <w:r w:rsidRPr="00F71ECE">
        <w:rPr>
          <w:i/>
          <w:iCs/>
        </w:rPr>
        <w:t xml:space="preserve"> SI, SS </w:t>
      </w:r>
      <w:r w:rsidRPr="00F71ECE">
        <w:t xml:space="preserve">or </w:t>
      </w:r>
      <w:r w:rsidRPr="00F71ECE">
        <w:rPr>
          <w:i/>
          <w:iCs/>
        </w:rPr>
        <w:t>g</w:t>
      </w:r>
      <w:r w:rsidRPr="00F71ECE">
        <w:rPr>
          <w:vertAlign w:val="subscript"/>
        </w:rPr>
        <w:t>smax</w:t>
      </w:r>
      <w:r w:rsidRPr="00F71ECE">
        <w:t xml:space="preserve"> for </w:t>
      </w:r>
      <w:r w:rsidRPr="00F71ECE">
        <w:rPr>
          <w:i/>
          <w:iCs/>
        </w:rPr>
        <w:t xml:space="preserve">Zmepfl9-1b </w:t>
      </w:r>
      <w:r w:rsidRPr="00F71ECE">
        <w:t xml:space="preserve">#1, as discussed in Chapter 4. It is possible that the very small, but not significant, reduction in </w:t>
      </w:r>
      <w:r w:rsidRPr="00F71ECE">
        <w:rPr>
          <w:i/>
          <w:iCs/>
        </w:rPr>
        <w:t xml:space="preserve">SD </w:t>
      </w:r>
      <w:r w:rsidRPr="00F71ECE">
        <w:t xml:space="preserve">is contributing to the lower </w:t>
      </w:r>
      <w:r w:rsidRPr="00F71ECE">
        <w:rPr>
          <w:i/>
          <w:iCs/>
        </w:rPr>
        <w:t>g</w:t>
      </w:r>
      <w:r w:rsidRPr="00F71ECE">
        <w:rPr>
          <w:vertAlign w:val="subscript"/>
        </w:rPr>
        <w:t>s</w:t>
      </w:r>
      <w:r w:rsidRPr="00F71ECE">
        <w:rPr>
          <w:i/>
          <w:iCs/>
        </w:rPr>
        <w:t xml:space="preserve"> </w:t>
      </w:r>
      <w:r w:rsidRPr="00F71ECE">
        <w:t xml:space="preserve">values. Nevertheless, during the initial screening of lines, IRGA measurements were performed on two independent </w:t>
      </w:r>
      <w:r w:rsidRPr="00F71ECE">
        <w:rPr>
          <w:i/>
          <w:iCs/>
        </w:rPr>
        <w:t xml:space="preserve">Zmepfl9-1b </w:t>
      </w:r>
      <w:r w:rsidRPr="00F71ECE">
        <w:t xml:space="preserve">single KO lines, and neither line showed an obvious trend towards reduced </w:t>
      </w:r>
      <w:r w:rsidRPr="00F71ECE">
        <w:rPr>
          <w:i/>
          <w:iCs/>
        </w:rPr>
        <w:t>g</w:t>
      </w:r>
      <w:r w:rsidRPr="00F71ECE">
        <w:rPr>
          <w:vertAlign w:val="subscript"/>
        </w:rPr>
        <w:t>s</w:t>
      </w:r>
      <w:r w:rsidRPr="00F71ECE">
        <w:t xml:space="preserve">, although replicates were low (n = 3-4) (data not shown). Therefore, the phenotype discussed here may be related to this particular experimental set up instead. </w:t>
      </w:r>
    </w:p>
    <w:p w14:paraId="7F73EBA5" w14:textId="77777777" w:rsidR="00083A71" w:rsidRDefault="00083A71" w:rsidP="00083A71"/>
    <w:p w14:paraId="1D240DE8" w14:textId="77777777" w:rsidR="00083A71" w:rsidRPr="00F71ECE" w:rsidRDefault="00083A71" w:rsidP="00083A71"/>
    <w:p w14:paraId="0B364597" w14:textId="77777777" w:rsidR="00083A71" w:rsidRPr="00F71ECE" w:rsidRDefault="00083A71" w:rsidP="00083A71"/>
    <w:p w14:paraId="3C187032" w14:textId="77777777" w:rsidR="00083A71" w:rsidRDefault="00083A71" w:rsidP="00083A71"/>
    <w:p w14:paraId="10950CCD" w14:textId="77777777" w:rsidR="00083A71" w:rsidRPr="00F71ECE" w:rsidRDefault="00083A71" w:rsidP="00083A71">
      <w:r w:rsidRPr="00F71ECE">
        <w:rPr>
          <w:noProof/>
          <w:lang w:val="en-US" w:eastAsia="en-US"/>
        </w:rPr>
        <mc:AlternateContent>
          <mc:Choice Requires="wpg">
            <w:drawing>
              <wp:anchor distT="0" distB="0" distL="114300" distR="114300" simplePos="0" relativeHeight="251628544" behindDoc="0" locked="0" layoutInCell="1" allowOverlap="1" wp14:anchorId="4E95C380" wp14:editId="6279F0CC">
                <wp:simplePos x="0" y="0"/>
                <wp:positionH relativeFrom="page">
                  <wp:posOffset>1168400</wp:posOffset>
                </wp:positionH>
                <wp:positionV relativeFrom="page">
                  <wp:posOffset>795375</wp:posOffset>
                </wp:positionV>
                <wp:extent cx="5739765" cy="6892925"/>
                <wp:effectExtent l="0" t="0" r="0" b="3175"/>
                <wp:wrapNone/>
                <wp:docPr id="311" name="Group 311"/>
                <wp:cNvGraphicFramePr/>
                <a:graphic xmlns:a="http://schemas.openxmlformats.org/drawingml/2006/main">
                  <a:graphicData uri="http://schemas.microsoft.com/office/word/2010/wordprocessingGroup">
                    <wpg:wgp>
                      <wpg:cNvGrpSpPr/>
                      <wpg:grpSpPr>
                        <a:xfrm>
                          <a:off x="0" y="0"/>
                          <a:ext cx="5739765" cy="6892925"/>
                          <a:chOff x="25695" y="0"/>
                          <a:chExt cx="5740208" cy="6893388"/>
                        </a:xfrm>
                      </wpg:grpSpPr>
                      <pic:pic xmlns:pic="http://schemas.openxmlformats.org/drawingml/2006/picture">
                        <pic:nvPicPr>
                          <pic:cNvPr id="312" name="Picture 312"/>
                          <pic:cNvPicPr>
                            <a:picLocks noChangeAspect="1"/>
                          </pic:cNvPicPr>
                        </pic:nvPicPr>
                        <pic:blipFill rotWithShape="1">
                          <a:blip r:embed="rId225" cstate="print">
                            <a:extLst>
                              <a:ext uri="{28A0092B-C50C-407E-A947-70E740481C1C}">
                                <a14:useLocalDpi xmlns:a14="http://schemas.microsoft.com/office/drawing/2010/main" val="0"/>
                              </a:ext>
                            </a:extLst>
                          </a:blip>
                          <a:srcRect b="36764"/>
                          <a:stretch/>
                        </pic:blipFill>
                        <pic:spPr bwMode="auto">
                          <a:xfrm>
                            <a:off x="2826488" y="63952"/>
                            <a:ext cx="2939415" cy="21685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3" name="Picture 313"/>
                          <pic:cNvPicPr>
                            <a:picLocks noChangeAspect="1"/>
                          </pic:cNvPicPr>
                        </pic:nvPicPr>
                        <pic:blipFill rotWithShape="1">
                          <a:blip r:embed="rId226" cstate="print">
                            <a:extLst>
                              <a:ext uri="{28A0092B-C50C-407E-A947-70E740481C1C}">
                                <a14:useLocalDpi xmlns:a14="http://schemas.microsoft.com/office/drawing/2010/main" val="0"/>
                              </a:ext>
                            </a:extLst>
                          </a:blip>
                          <a:srcRect l="-8" r="13282" b="36787"/>
                          <a:stretch/>
                        </pic:blipFill>
                        <pic:spPr bwMode="auto">
                          <a:xfrm>
                            <a:off x="2827965" y="2400590"/>
                            <a:ext cx="2575666" cy="216836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4" name="Picture 314"/>
                          <pic:cNvPicPr>
                            <a:picLocks noChangeAspect="1"/>
                          </pic:cNvPicPr>
                        </pic:nvPicPr>
                        <pic:blipFill rotWithShape="1">
                          <a:blip r:embed="rId227" cstate="print">
                            <a:extLst>
                              <a:ext uri="{28A0092B-C50C-407E-A947-70E740481C1C}">
                                <a14:useLocalDpi xmlns:a14="http://schemas.microsoft.com/office/drawing/2010/main" val="0"/>
                              </a:ext>
                            </a:extLst>
                          </a:blip>
                          <a:srcRect l="-7" t="-6" r="13063" b="36468"/>
                          <a:stretch/>
                        </pic:blipFill>
                        <pic:spPr bwMode="auto">
                          <a:xfrm>
                            <a:off x="74428" y="2399059"/>
                            <a:ext cx="2639031" cy="217915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5" name="Picture 315"/>
                          <pic:cNvPicPr>
                            <a:picLocks noChangeAspect="1"/>
                          </pic:cNvPicPr>
                        </pic:nvPicPr>
                        <pic:blipFill rotWithShape="1">
                          <a:blip r:embed="rId228" cstate="print">
                            <a:extLst>
                              <a:ext uri="{28A0092B-C50C-407E-A947-70E740481C1C}">
                                <a14:useLocalDpi xmlns:a14="http://schemas.microsoft.com/office/drawing/2010/main" val="0"/>
                              </a:ext>
                            </a:extLst>
                          </a:blip>
                          <a:srcRect b="36767"/>
                          <a:stretch/>
                        </pic:blipFill>
                        <pic:spPr bwMode="auto">
                          <a:xfrm>
                            <a:off x="85060" y="4724863"/>
                            <a:ext cx="3002280" cy="21685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6" name="Picture 316"/>
                          <pic:cNvPicPr>
                            <a:picLocks noChangeAspect="1"/>
                          </pic:cNvPicPr>
                        </pic:nvPicPr>
                        <pic:blipFill rotWithShape="1">
                          <a:blip r:embed="rId229" cstate="print">
                            <a:extLst>
                              <a:ext uri="{28A0092B-C50C-407E-A947-70E740481C1C}">
                                <a14:useLocalDpi xmlns:a14="http://schemas.microsoft.com/office/drawing/2010/main" val="0"/>
                              </a:ext>
                            </a:extLst>
                          </a:blip>
                          <a:srcRect b="36767"/>
                          <a:stretch/>
                        </pic:blipFill>
                        <pic:spPr bwMode="auto">
                          <a:xfrm>
                            <a:off x="85060" y="63795"/>
                            <a:ext cx="3034030" cy="21685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cNvPr id="317" name="Group 317"/>
                        <wpg:cNvGrpSpPr/>
                        <wpg:grpSpPr>
                          <a:xfrm>
                            <a:off x="3104707" y="5093844"/>
                            <a:ext cx="2154555" cy="1580497"/>
                            <a:chOff x="0" y="-126784"/>
                            <a:chExt cx="2154942" cy="1581092"/>
                          </a:xfrm>
                        </wpg:grpSpPr>
                        <pic:pic xmlns:pic="http://schemas.openxmlformats.org/drawingml/2006/picture">
                          <pic:nvPicPr>
                            <pic:cNvPr id="318" name="Picture 318" descr="Icon&#10;&#10;Description automatically generated with low confidence"/>
                            <pic:cNvPicPr>
                              <a:picLocks noChangeAspect="1"/>
                            </pic:cNvPicPr>
                          </pic:nvPicPr>
                          <pic:blipFill rotWithShape="1">
                            <a:blip r:embed="rId230" cstate="print">
                              <a:extLst>
                                <a:ext uri="{28A0092B-C50C-407E-A947-70E740481C1C}">
                                  <a14:useLocalDpi xmlns:a14="http://schemas.microsoft.com/office/drawing/2010/main" val="0"/>
                                </a:ext>
                              </a:extLst>
                            </a:blip>
                            <a:srcRect l="15401" t="34024" r="70082" b="47811"/>
                            <a:stretch/>
                          </pic:blipFill>
                          <pic:spPr bwMode="auto">
                            <a:xfrm>
                              <a:off x="0" y="-126784"/>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9" name="Picture 319" descr="Icon&#10;&#10;Description automatically generated with low confidence"/>
                            <pic:cNvPicPr>
                              <a:picLocks noChangeAspect="1"/>
                            </pic:cNvPicPr>
                          </pic:nvPicPr>
                          <pic:blipFill rotWithShape="1">
                            <a:blip r:embed="rId230" cstate="print">
                              <a:extLst>
                                <a:ext uri="{28A0092B-C50C-407E-A947-70E740481C1C}">
                                  <a14:useLocalDpi xmlns:a14="http://schemas.microsoft.com/office/drawing/2010/main" val="0"/>
                                </a:ext>
                              </a:extLst>
                            </a:blip>
                            <a:srcRect l="28658" t="34024" r="56825" b="47811"/>
                            <a:stretch/>
                          </pic:blipFill>
                          <pic:spPr bwMode="auto">
                            <a:xfrm>
                              <a:off x="7951" y="135591"/>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20" name="Picture 320" descr="Icon&#10;&#10;Description automatically generated with low confidence"/>
                            <pic:cNvPicPr>
                              <a:picLocks noChangeAspect="1"/>
                            </pic:cNvPicPr>
                          </pic:nvPicPr>
                          <pic:blipFill rotWithShape="1">
                            <a:blip r:embed="rId231" cstate="print">
                              <a:extLst>
                                <a:ext uri="{28A0092B-C50C-407E-A947-70E740481C1C}">
                                  <a14:useLocalDpi xmlns:a14="http://schemas.microsoft.com/office/drawing/2010/main" val="0"/>
                                </a:ext>
                              </a:extLst>
                            </a:blip>
                            <a:srcRect l="41405" t="34024" r="44078" b="47811"/>
                            <a:stretch/>
                          </pic:blipFill>
                          <pic:spPr bwMode="auto">
                            <a:xfrm>
                              <a:off x="0" y="397988"/>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21" name="Picture 321" descr="Icon&#10;&#10;Description automatically generated with low confidence"/>
                            <pic:cNvPicPr>
                              <a:picLocks noChangeAspect="1"/>
                            </pic:cNvPicPr>
                          </pic:nvPicPr>
                          <pic:blipFill rotWithShape="1">
                            <a:blip r:embed="rId230" cstate="print">
                              <a:extLst>
                                <a:ext uri="{28A0092B-C50C-407E-A947-70E740481C1C}">
                                  <a14:useLocalDpi xmlns:a14="http://schemas.microsoft.com/office/drawing/2010/main" val="0"/>
                                </a:ext>
                              </a:extLst>
                            </a:blip>
                            <a:srcRect l="55173" t="34024" r="30310" b="47811"/>
                            <a:stretch/>
                          </pic:blipFill>
                          <pic:spPr bwMode="auto">
                            <a:xfrm>
                              <a:off x="7951" y="652444"/>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22" name="Picture 322" descr="Icon&#10;&#10;Description automatically generated with low confidence"/>
                            <pic:cNvPicPr>
                              <a:picLocks noChangeAspect="1"/>
                            </pic:cNvPicPr>
                          </pic:nvPicPr>
                          <pic:blipFill rotWithShape="1">
                            <a:blip r:embed="rId231" cstate="print">
                              <a:extLst>
                                <a:ext uri="{28A0092B-C50C-407E-A947-70E740481C1C}">
                                  <a14:useLocalDpi xmlns:a14="http://schemas.microsoft.com/office/drawing/2010/main" val="0"/>
                                </a:ext>
                              </a:extLst>
                            </a:blip>
                            <a:srcRect l="68175" t="34024" r="17308" b="47811"/>
                            <a:stretch/>
                          </pic:blipFill>
                          <pic:spPr bwMode="auto">
                            <a:xfrm>
                              <a:off x="7951" y="898934"/>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24" name="Picture 324" descr="Icon&#10;&#10;Description automatically generated with low confidence"/>
                            <pic:cNvPicPr>
                              <a:picLocks noChangeAspect="1"/>
                            </pic:cNvPicPr>
                          </pic:nvPicPr>
                          <pic:blipFill rotWithShape="1">
                            <a:blip r:embed="rId230" cstate="print">
                              <a:extLst>
                                <a:ext uri="{28A0092B-C50C-407E-A947-70E740481C1C}">
                                  <a14:useLocalDpi xmlns:a14="http://schemas.microsoft.com/office/drawing/2010/main" val="0"/>
                                </a:ext>
                              </a:extLst>
                            </a:blip>
                            <a:srcRect l="81709" t="34826" r="3774" b="47009"/>
                            <a:stretch/>
                          </pic:blipFill>
                          <pic:spPr bwMode="auto">
                            <a:xfrm>
                              <a:off x="15903" y="1161309"/>
                              <a:ext cx="452755" cy="2616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25" name="Text Box 2"/>
                          <wps:cNvSpPr txBox="1">
                            <a:spLocks noChangeArrowheads="1"/>
                          </wps:cNvSpPr>
                          <wps:spPr bwMode="auto">
                            <a:xfrm>
                              <a:off x="405517" y="-118833"/>
                              <a:ext cx="539115" cy="316853"/>
                            </a:xfrm>
                            <a:prstGeom prst="rect">
                              <a:avLst/>
                            </a:prstGeom>
                            <a:noFill/>
                            <a:ln w="9525">
                              <a:noFill/>
                              <a:miter lim="800000"/>
                              <a:headEnd/>
                              <a:tailEnd/>
                            </a:ln>
                          </wps:spPr>
                          <wps:txbx>
                            <w:txbxContent>
                              <w:p w14:paraId="139A7A14" w14:textId="77777777" w:rsidR="00135FA1" w:rsidRPr="001A7692" w:rsidRDefault="00135FA1" w:rsidP="00083A71">
                                <w:pPr>
                                  <w:rPr>
                                    <w:rFonts w:asciiTheme="majorHAnsi" w:hAnsiTheme="majorHAnsi" w:cstheme="majorHAnsi"/>
                                  </w:rPr>
                                </w:pPr>
                                <w:r w:rsidRPr="001A7692">
                                  <w:rPr>
                                    <w:rFonts w:asciiTheme="majorHAnsi" w:hAnsiTheme="majorHAnsi" w:cstheme="majorHAnsi"/>
                                  </w:rPr>
                                  <w:t>A188</w:t>
                                </w:r>
                              </w:p>
                            </w:txbxContent>
                          </wps:txbx>
                          <wps:bodyPr rot="0" vert="horz" wrap="square" lIns="91440" tIns="45720" rIns="91440" bIns="45720" anchor="t" anchorCtr="0">
                            <a:noAutofit/>
                          </wps:bodyPr>
                        </wps:wsp>
                        <wps:wsp>
                          <wps:cNvPr id="326" name="Text Box 2"/>
                          <wps:cNvSpPr txBox="1">
                            <a:spLocks noChangeArrowheads="1"/>
                          </wps:cNvSpPr>
                          <wps:spPr bwMode="auto">
                            <a:xfrm>
                              <a:off x="405517" y="135591"/>
                              <a:ext cx="1141095" cy="316853"/>
                            </a:xfrm>
                            <a:prstGeom prst="rect">
                              <a:avLst/>
                            </a:prstGeom>
                            <a:noFill/>
                            <a:ln w="9525">
                              <a:noFill/>
                              <a:miter lim="800000"/>
                              <a:headEnd/>
                              <a:tailEnd/>
                            </a:ln>
                          </wps:spPr>
                          <wps:txbx>
                            <w:txbxContent>
                              <w:p w14:paraId="39DE679F"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 </w:t>
                                </w:r>
                                <w:r w:rsidRPr="001A7692">
                                  <w:rPr>
                                    <w:rFonts w:asciiTheme="majorHAnsi" w:hAnsiTheme="majorHAnsi" w:cstheme="majorHAnsi"/>
                                  </w:rPr>
                                  <w:t>#1</w:t>
                                </w:r>
                              </w:p>
                            </w:txbxContent>
                          </wps:txbx>
                          <wps:bodyPr rot="0" vert="horz" wrap="square" lIns="91440" tIns="45720" rIns="91440" bIns="45720" anchor="t" anchorCtr="0">
                            <a:noAutofit/>
                          </wps:bodyPr>
                        </wps:wsp>
                        <wps:wsp>
                          <wps:cNvPr id="327" name="Text Box 2"/>
                          <wps:cNvSpPr txBox="1">
                            <a:spLocks noChangeArrowheads="1"/>
                          </wps:cNvSpPr>
                          <wps:spPr bwMode="auto">
                            <a:xfrm>
                              <a:off x="413468" y="382085"/>
                              <a:ext cx="1141095" cy="316853"/>
                            </a:xfrm>
                            <a:prstGeom prst="rect">
                              <a:avLst/>
                            </a:prstGeom>
                            <a:noFill/>
                            <a:ln w="9525">
                              <a:noFill/>
                              <a:miter lim="800000"/>
                              <a:headEnd/>
                              <a:tailEnd/>
                            </a:ln>
                          </wps:spPr>
                          <wps:txbx>
                            <w:txbxContent>
                              <w:p w14:paraId="605C2552"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 </w:t>
                                </w:r>
                                <w:r w:rsidRPr="001A7692">
                                  <w:rPr>
                                    <w:rFonts w:asciiTheme="majorHAnsi" w:hAnsiTheme="majorHAnsi" w:cstheme="majorHAnsi"/>
                                  </w:rPr>
                                  <w:t>#</w:t>
                                </w:r>
                                <w:r>
                                  <w:rPr>
                                    <w:rFonts w:asciiTheme="majorHAnsi" w:hAnsiTheme="majorHAnsi" w:cstheme="majorHAnsi"/>
                                  </w:rPr>
                                  <w:t>2</w:t>
                                </w:r>
                              </w:p>
                            </w:txbxContent>
                          </wps:txbx>
                          <wps:bodyPr rot="0" vert="horz" wrap="square" lIns="91440" tIns="45720" rIns="91440" bIns="45720" anchor="t" anchorCtr="0">
                            <a:noAutofit/>
                          </wps:bodyPr>
                        </wps:wsp>
                        <wps:wsp>
                          <wps:cNvPr id="328" name="Text Box 2"/>
                          <wps:cNvSpPr txBox="1">
                            <a:spLocks noChangeArrowheads="1"/>
                          </wps:cNvSpPr>
                          <wps:spPr bwMode="auto">
                            <a:xfrm>
                              <a:off x="413468" y="636541"/>
                              <a:ext cx="1141095" cy="316853"/>
                            </a:xfrm>
                            <a:prstGeom prst="rect">
                              <a:avLst/>
                            </a:prstGeom>
                            <a:noFill/>
                            <a:ln w="9525">
                              <a:noFill/>
                              <a:miter lim="800000"/>
                              <a:headEnd/>
                              <a:tailEnd/>
                            </a:ln>
                          </wps:spPr>
                          <wps:txbx>
                            <w:txbxContent>
                              <w:p w14:paraId="78F1D85B"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b </w:t>
                                </w:r>
                                <w:r w:rsidRPr="001A7692">
                                  <w:rPr>
                                    <w:rFonts w:asciiTheme="majorHAnsi" w:hAnsiTheme="majorHAnsi" w:cstheme="majorHAnsi"/>
                                  </w:rPr>
                                  <w:t>#</w:t>
                                </w:r>
                                <w:r>
                                  <w:rPr>
                                    <w:rFonts w:asciiTheme="majorHAnsi" w:hAnsiTheme="majorHAnsi" w:cstheme="majorHAnsi"/>
                                  </w:rPr>
                                  <w:t>1</w:t>
                                </w:r>
                              </w:p>
                            </w:txbxContent>
                          </wps:txbx>
                          <wps:bodyPr rot="0" vert="horz" wrap="square" lIns="91440" tIns="45720" rIns="91440" bIns="45720" anchor="t" anchorCtr="0">
                            <a:noAutofit/>
                          </wps:bodyPr>
                        </wps:wsp>
                        <wps:wsp>
                          <wps:cNvPr id="329" name="Text Box 2"/>
                          <wps:cNvSpPr txBox="1">
                            <a:spLocks noChangeArrowheads="1"/>
                          </wps:cNvSpPr>
                          <wps:spPr bwMode="auto">
                            <a:xfrm>
                              <a:off x="405517" y="898934"/>
                              <a:ext cx="1749425" cy="316853"/>
                            </a:xfrm>
                            <a:prstGeom prst="rect">
                              <a:avLst/>
                            </a:prstGeom>
                            <a:noFill/>
                            <a:ln w="9525">
                              <a:noFill/>
                              <a:miter lim="800000"/>
                              <a:headEnd/>
                              <a:tailEnd/>
                            </a:ln>
                          </wps:spPr>
                          <wps:txbx>
                            <w:txbxContent>
                              <w:p w14:paraId="113F974D"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Zmepfl9-1b </w:t>
                                </w:r>
                                <w:r w:rsidRPr="001A7692">
                                  <w:rPr>
                                    <w:rFonts w:asciiTheme="majorHAnsi" w:hAnsiTheme="majorHAnsi" w:cstheme="majorHAnsi"/>
                                  </w:rPr>
                                  <w:t>#</w:t>
                                </w:r>
                                <w:r>
                                  <w:rPr>
                                    <w:rFonts w:asciiTheme="majorHAnsi" w:hAnsiTheme="majorHAnsi" w:cstheme="majorHAnsi"/>
                                  </w:rPr>
                                  <w:t>1</w:t>
                                </w:r>
                              </w:p>
                            </w:txbxContent>
                          </wps:txbx>
                          <wps:bodyPr rot="0" vert="horz" wrap="square" lIns="91440" tIns="45720" rIns="91440" bIns="45720" anchor="t" anchorCtr="0">
                            <a:noAutofit/>
                          </wps:bodyPr>
                        </wps:wsp>
                        <wps:wsp>
                          <wps:cNvPr id="330" name="Text Box 2"/>
                          <wps:cNvSpPr txBox="1">
                            <a:spLocks noChangeArrowheads="1"/>
                          </wps:cNvSpPr>
                          <wps:spPr bwMode="auto">
                            <a:xfrm>
                              <a:off x="405517" y="1137455"/>
                              <a:ext cx="1749425" cy="316853"/>
                            </a:xfrm>
                            <a:prstGeom prst="rect">
                              <a:avLst/>
                            </a:prstGeom>
                            <a:noFill/>
                            <a:ln w="9525">
                              <a:noFill/>
                              <a:miter lim="800000"/>
                              <a:headEnd/>
                              <a:tailEnd/>
                            </a:ln>
                          </wps:spPr>
                          <wps:txbx>
                            <w:txbxContent>
                              <w:p w14:paraId="33823885"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Zmepfl9-1b </w:t>
                                </w:r>
                                <w:r w:rsidRPr="001A7692">
                                  <w:rPr>
                                    <w:rFonts w:asciiTheme="majorHAnsi" w:hAnsiTheme="majorHAnsi" w:cstheme="majorHAnsi"/>
                                  </w:rPr>
                                  <w:t>#</w:t>
                                </w:r>
                                <w:r>
                                  <w:rPr>
                                    <w:rFonts w:asciiTheme="majorHAnsi" w:hAnsiTheme="majorHAnsi" w:cstheme="majorHAnsi"/>
                                  </w:rPr>
                                  <w:t>3</w:t>
                                </w:r>
                              </w:p>
                            </w:txbxContent>
                          </wps:txbx>
                          <wps:bodyPr rot="0" vert="horz" wrap="square" lIns="91440" tIns="45720" rIns="91440" bIns="45720" anchor="t" anchorCtr="0">
                            <a:noAutofit/>
                          </wps:bodyPr>
                        </wps:wsp>
                      </wpg:grpSp>
                      <wps:wsp>
                        <wps:cNvPr id="331" name="Text Box 2"/>
                        <wps:cNvSpPr txBox="1">
                          <a:spLocks noChangeArrowheads="1"/>
                        </wps:cNvSpPr>
                        <wps:spPr bwMode="auto">
                          <a:xfrm>
                            <a:off x="74427" y="0"/>
                            <a:ext cx="501650" cy="415290"/>
                          </a:xfrm>
                          <a:prstGeom prst="rect">
                            <a:avLst/>
                          </a:prstGeom>
                          <a:noFill/>
                          <a:ln w="9525">
                            <a:noFill/>
                            <a:miter lim="800000"/>
                            <a:headEnd/>
                            <a:tailEnd/>
                          </a:ln>
                        </wps:spPr>
                        <wps:txbx>
                          <w:txbxContent>
                            <w:p w14:paraId="2BEBE22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332" name="Text Box 2"/>
                        <wps:cNvSpPr txBox="1">
                          <a:spLocks noChangeArrowheads="1"/>
                        </wps:cNvSpPr>
                        <wps:spPr bwMode="auto">
                          <a:xfrm>
                            <a:off x="2796362" y="0"/>
                            <a:ext cx="501650" cy="415290"/>
                          </a:xfrm>
                          <a:prstGeom prst="rect">
                            <a:avLst/>
                          </a:prstGeom>
                          <a:noFill/>
                          <a:ln w="9525">
                            <a:noFill/>
                            <a:miter lim="800000"/>
                            <a:headEnd/>
                            <a:tailEnd/>
                          </a:ln>
                        </wps:spPr>
                        <wps:txbx>
                          <w:txbxContent>
                            <w:p w14:paraId="4BEF2E1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333" name="Text Box 2"/>
                        <wps:cNvSpPr txBox="1">
                          <a:spLocks noChangeArrowheads="1"/>
                        </wps:cNvSpPr>
                        <wps:spPr bwMode="auto">
                          <a:xfrm>
                            <a:off x="25695" y="2282289"/>
                            <a:ext cx="501650" cy="424815"/>
                          </a:xfrm>
                          <a:prstGeom prst="rect">
                            <a:avLst/>
                          </a:prstGeom>
                          <a:noFill/>
                          <a:ln w="9525">
                            <a:noFill/>
                            <a:miter lim="800000"/>
                            <a:headEnd/>
                            <a:tailEnd/>
                          </a:ln>
                        </wps:spPr>
                        <wps:txbx>
                          <w:txbxContent>
                            <w:p w14:paraId="03E9382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wps:txbx>
                        <wps:bodyPr rot="0" vert="horz" wrap="square" lIns="91440" tIns="45720" rIns="91440" bIns="45720" anchor="t" anchorCtr="0">
                          <a:noAutofit/>
                        </wps:bodyPr>
                      </wps:wsp>
                      <wps:wsp>
                        <wps:cNvPr id="334" name="Text Box 2"/>
                        <wps:cNvSpPr txBox="1">
                          <a:spLocks noChangeArrowheads="1"/>
                        </wps:cNvSpPr>
                        <wps:spPr bwMode="auto">
                          <a:xfrm>
                            <a:off x="2764465" y="2282289"/>
                            <a:ext cx="501650" cy="415290"/>
                          </a:xfrm>
                          <a:prstGeom prst="rect">
                            <a:avLst/>
                          </a:prstGeom>
                          <a:noFill/>
                          <a:ln w="9525">
                            <a:noFill/>
                            <a:miter lim="800000"/>
                            <a:headEnd/>
                            <a:tailEnd/>
                          </a:ln>
                        </wps:spPr>
                        <wps:txbx>
                          <w:txbxContent>
                            <w:p w14:paraId="3BE76C5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wps:txbx>
                        <wps:bodyPr rot="0" vert="horz" wrap="square" lIns="91440" tIns="45720" rIns="91440" bIns="45720" anchor="t" anchorCtr="0">
                          <a:noAutofit/>
                        </wps:bodyPr>
                      </wps:wsp>
                      <wps:wsp>
                        <wps:cNvPr id="335" name="Text Box 2"/>
                        <wps:cNvSpPr txBox="1">
                          <a:spLocks noChangeArrowheads="1"/>
                        </wps:cNvSpPr>
                        <wps:spPr bwMode="auto">
                          <a:xfrm>
                            <a:off x="38100" y="4652503"/>
                            <a:ext cx="501650" cy="415290"/>
                          </a:xfrm>
                          <a:prstGeom prst="rect">
                            <a:avLst/>
                          </a:prstGeom>
                          <a:noFill/>
                          <a:ln w="9525">
                            <a:noFill/>
                            <a:miter lim="800000"/>
                            <a:headEnd/>
                            <a:tailEnd/>
                          </a:ln>
                        </wps:spPr>
                        <wps:txbx>
                          <w:txbxContent>
                            <w:p w14:paraId="6DD678B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E95C380" id="Group 311" o:spid="_x0000_s1398" style="position:absolute;left:0;text-align:left;margin-left:92pt;margin-top:62.65pt;width:451.95pt;height:542.75pt;z-index:251628544;mso-position-horizontal-relative:page;mso-position-vertical-relative:page;mso-width-relative:margin;mso-height-relative:margin" coordorigin="256" coordsize="57402,6893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">
                <v:shape id="Picture 312" o:spid="_x0000_s1399" type="#_x0000_t75" style="position:absolute;left:28264;top:639;width:29395;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">
                  <v:imagedata r:id="rId232" o:title="" cropbottom="24094f"/>
                </v:shape>
                <v:shape id="Picture 313" o:spid="_x0000_s1400" type="#_x0000_t75" style="position:absolute;left:28279;top:24005;width:25757;height:21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">
                  <v:imagedata r:id="rId233" o:title="" cropbottom="24109f" cropleft="-5f" cropright="8704f"/>
                </v:shape>
                <v:shape id="Picture 314" o:spid="_x0000_s1401" type="#_x0000_t75" style="position:absolute;left:744;top:23990;width:26390;height:21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">
                  <v:imagedata r:id="rId234" o:title="" croptop="-4f" cropbottom="23900f" cropleft="-5f" cropright="8561f"/>
                </v:shape>
                <v:shape id="Picture 315" o:spid="_x0000_s1402" type="#_x0000_t75" style="position:absolute;left:850;top:47248;width:30023;height:2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">
                  <v:imagedata r:id="rId235" o:title="" cropbottom="24096f"/>
                </v:shape>
                <v:shape id="Picture 316" o:spid="_x0000_s1403" type="#_x0000_t75" style="position:absolute;left:850;top:637;width:30340;height:21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">
                  <v:imagedata r:id="rId236" o:title="" cropbottom="24096f"/>
                </v:shape>
                <v:group id="Group 317" o:spid="_x0000_s1404" style="position:absolute;left:31047;top:50938;width:21545;height:15805" coordorigin=",-1267" coordsize="21549,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Picture 318" o:spid="_x0000_s1405" type="#_x0000_t75" alt="Icon&#10;&#10;Description automatically generated with low confidence" style="position:absolute;top:-1267;width:4527;height:2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">
                    <v:imagedata r:id="rId237" o:title="Icon&#10;&#10;Description automatically generated with low confidence" croptop="22298f" cropbottom="31333f" cropleft="10093f" cropright="45929f"/>
                  </v:shape>
                  <v:shape id="Picture 319" o:spid="_x0000_s1406" type="#_x0000_t75" alt="Icon&#10;&#10;Description automatically generated with low confidence" style="position:absolute;left:79;top:1355;width:4528;height:2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">
                    <v:imagedata r:id="rId237" o:title="Icon&#10;&#10;Description automatically generated with low confidence" croptop="22298f" cropbottom="31333f" cropleft="18781f" cropright="37241f"/>
                  </v:shape>
                  <v:shape id="Picture 320" o:spid="_x0000_s1407" type="#_x0000_t75" alt="Icon&#10;&#10;Description automatically generated with low confidence" style="position:absolute;top:3979;width:4527;height:2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">
                    <v:imagedata r:id="rId238" o:title="Icon&#10;&#10;Description automatically generated with low confidence" croptop="22298f" cropbottom="31333f" cropleft="27135f" cropright="28887f"/>
                  </v:shape>
                  <v:shape id="Picture 321" o:spid="_x0000_s1408" type="#_x0000_t75" alt="Icon&#10;&#10;Description automatically generated with low confidence" style="position:absolute;left:79;top:6524;width:4528;height:2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">
                    <v:imagedata r:id="rId237" o:title="Icon&#10;&#10;Description automatically generated with low confidence" croptop="22298f" cropbottom="31333f" cropleft="36158f" cropright="19864f"/>
                  </v:shape>
                  <v:shape id="Picture 322" o:spid="_x0000_s1409" type="#_x0000_t75" alt="Icon&#10;&#10;Description automatically generated with low confidence" style="position:absolute;left:79;top:8989;width:4528;height:2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">
                    <v:imagedata r:id="rId238" o:title="Icon&#10;&#10;Description automatically generated with low confidence" croptop="22298f" cropbottom="31333f" cropleft="44679f" cropright="11343f"/>
                  </v:shape>
                  <v:shape id="Picture 324" o:spid="_x0000_s1410" type="#_x0000_t75" alt="Icon&#10;&#10;Description automatically generated with low confidence" style="position:absolute;left:159;top:11613;width:4527;height:2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">
                    <v:imagedata r:id="rId237" o:title="Icon&#10;&#10;Description automatically generated with low confidence" croptop="22824f" cropbottom="30808f" cropleft="53549f" cropright="2473f"/>
                  </v:shape>
                  <v:shape id="_x0000_s1411" type="#_x0000_t202" style="position:absolute;left:4055;top:-1188;width:5391;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" filled="f" stroked="f">
                    <v:textbox>
                      <w:txbxContent>
                        <w:p w14:paraId="139A7A14" w14:textId="77777777" w:rsidR="00135FA1" w:rsidRPr="001A7692" w:rsidRDefault="00135FA1" w:rsidP="00083A71">
                          <w:pPr>
                            <w:rPr>
                              <w:rFonts w:asciiTheme="majorHAnsi" w:hAnsiTheme="majorHAnsi" w:cstheme="majorHAnsi"/>
                            </w:rPr>
                          </w:pPr>
                          <w:r w:rsidRPr="001A7692">
                            <w:rPr>
                              <w:rFonts w:asciiTheme="majorHAnsi" w:hAnsiTheme="majorHAnsi" w:cstheme="majorHAnsi"/>
                            </w:rPr>
                            <w:t>A188</w:t>
                          </w:r>
                        </w:p>
                      </w:txbxContent>
                    </v:textbox>
                  </v:shape>
                  <v:shape id="_x0000_s1412" type="#_x0000_t202" style="position:absolute;left:4055;top:1355;width:11411;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39DE679F"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 </w:t>
                          </w:r>
                          <w:r w:rsidRPr="001A7692">
                            <w:rPr>
                              <w:rFonts w:asciiTheme="majorHAnsi" w:hAnsiTheme="majorHAnsi" w:cstheme="majorHAnsi"/>
                            </w:rPr>
                            <w:t>#1</w:t>
                          </w:r>
                        </w:p>
                      </w:txbxContent>
                    </v:textbox>
                  </v:shape>
                  <v:shape id="_x0000_s1413" type="#_x0000_t202" style="position:absolute;left:4134;top:3820;width:11411;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605C2552"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 </w:t>
                          </w:r>
                          <w:r w:rsidRPr="001A7692">
                            <w:rPr>
                              <w:rFonts w:asciiTheme="majorHAnsi" w:hAnsiTheme="majorHAnsi" w:cstheme="majorHAnsi"/>
                            </w:rPr>
                            <w:t>#</w:t>
                          </w:r>
                          <w:r>
                            <w:rPr>
                              <w:rFonts w:asciiTheme="majorHAnsi" w:hAnsiTheme="majorHAnsi" w:cstheme="majorHAnsi"/>
                            </w:rPr>
                            <w:t>2</w:t>
                          </w:r>
                        </w:p>
                      </w:txbxContent>
                    </v:textbox>
                  </v:shape>
                  <v:shape id="_x0000_s1414" type="#_x0000_t202" style="position:absolute;left:4134;top:6365;width:11411;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78F1D85B"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b </w:t>
                          </w:r>
                          <w:r w:rsidRPr="001A7692">
                            <w:rPr>
                              <w:rFonts w:asciiTheme="majorHAnsi" w:hAnsiTheme="majorHAnsi" w:cstheme="majorHAnsi"/>
                            </w:rPr>
                            <w:t>#</w:t>
                          </w:r>
                          <w:r>
                            <w:rPr>
                              <w:rFonts w:asciiTheme="majorHAnsi" w:hAnsiTheme="majorHAnsi" w:cstheme="majorHAnsi"/>
                            </w:rPr>
                            <w:t>1</w:t>
                          </w:r>
                        </w:p>
                      </w:txbxContent>
                    </v:textbox>
                  </v:shape>
                  <v:shape id="_x0000_s1415" type="#_x0000_t202" style="position:absolute;left:4055;top:8989;width:17494;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" filled="f" stroked="f">
                    <v:textbox>
                      <w:txbxContent>
                        <w:p w14:paraId="113F974D"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Zmepfl9-1b </w:t>
                          </w:r>
                          <w:r w:rsidRPr="001A7692">
                            <w:rPr>
                              <w:rFonts w:asciiTheme="majorHAnsi" w:hAnsiTheme="majorHAnsi" w:cstheme="majorHAnsi"/>
                            </w:rPr>
                            <w:t>#</w:t>
                          </w:r>
                          <w:r>
                            <w:rPr>
                              <w:rFonts w:asciiTheme="majorHAnsi" w:hAnsiTheme="majorHAnsi" w:cstheme="majorHAnsi"/>
                            </w:rPr>
                            <w:t>1</w:t>
                          </w:r>
                        </w:p>
                      </w:txbxContent>
                    </v:textbox>
                  </v:shape>
                  <v:shape id="_x0000_s1416" type="#_x0000_t202" style="position:absolute;left:4055;top:11374;width:17494;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33823885" w14:textId="77777777" w:rsidR="00135FA1" w:rsidRPr="001A7692" w:rsidRDefault="00135FA1" w:rsidP="00083A71">
                          <w:pPr>
                            <w:rPr>
                              <w:rFonts w:asciiTheme="majorHAnsi" w:hAnsiTheme="majorHAnsi" w:cstheme="majorHAnsi"/>
                              <w:i/>
                              <w:iCs/>
                            </w:rPr>
                          </w:pPr>
                          <w:r>
                            <w:rPr>
                              <w:rFonts w:asciiTheme="majorHAnsi" w:hAnsiTheme="majorHAnsi" w:cstheme="majorHAnsi"/>
                              <w:i/>
                              <w:iCs/>
                            </w:rPr>
                            <w:t xml:space="preserve">Zmepfl9-1a;Zmepfl9-1b </w:t>
                          </w:r>
                          <w:r w:rsidRPr="001A7692">
                            <w:rPr>
                              <w:rFonts w:asciiTheme="majorHAnsi" w:hAnsiTheme="majorHAnsi" w:cstheme="majorHAnsi"/>
                            </w:rPr>
                            <w:t>#</w:t>
                          </w:r>
                          <w:r>
                            <w:rPr>
                              <w:rFonts w:asciiTheme="majorHAnsi" w:hAnsiTheme="majorHAnsi" w:cstheme="majorHAnsi"/>
                            </w:rPr>
                            <w:t>3</w:t>
                          </w:r>
                        </w:p>
                      </w:txbxContent>
                    </v:textbox>
                  </v:shape>
                </v:group>
                <v:shape id="_x0000_s1417" type="#_x0000_t202" style="position:absolute;left:744;width:5016;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" filled="f" stroked="f">
                  <v:textbox>
                    <w:txbxContent>
                      <w:p w14:paraId="2BEBE22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18" type="#_x0000_t202" style="position:absolute;left:27963;width:5017;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4BEF2E1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419" type="#_x0000_t202" style="position:absolute;left:256;top:22822;width:5017;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03E9382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c)</w:t>
                        </w:r>
                      </w:p>
                    </w:txbxContent>
                  </v:textbox>
                </v:shape>
                <v:shape id="_x0000_s1420" type="#_x0000_t202" style="position:absolute;left:27644;top:22822;width:5017;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3BE76C5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d)</w:t>
                        </w:r>
                      </w:p>
                    </w:txbxContent>
                  </v:textbox>
                </v:shape>
                <v:shape id="_x0000_s1421" type="#_x0000_t202" style="position:absolute;left:381;top:46525;width:5016;height:4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" filled="f" stroked="f">
                  <v:textbox>
                    <w:txbxContent>
                      <w:p w14:paraId="6DD678B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w10:wrap anchorx="page" anchory="page"/>
              </v:group>
            </w:pict>
          </mc:Fallback>
        </mc:AlternateContent>
      </w:r>
    </w:p>
    <w:p w14:paraId="4118D7C2" w14:textId="77777777" w:rsidR="00083A71" w:rsidRPr="00F71ECE" w:rsidRDefault="00083A71" w:rsidP="00083A71"/>
    <w:p w14:paraId="711A0BA9" w14:textId="77777777" w:rsidR="00083A71" w:rsidRPr="00F71ECE" w:rsidRDefault="00083A71" w:rsidP="00083A71"/>
    <w:p w14:paraId="0F3E389A" w14:textId="77777777" w:rsidR="00083A71" w:rsidRPr="00F71ECE" w:rsidRDefault="00083A71" w:rsidP="00083A71"/>
    <w:p w14:paraId="610E1621" w14:textId="77777777" w:rsidR="00083A71" w:rsidRPr="00F71ECE" w:rsidRDefault="00083A71" w:rsidP="00083A71"/>
    <w:p w14:paraId="7473D3F1" w14:textId="77777777" w:rsidR="00083A71" w:rsidRPr="00F71ECE" w:rsidRDefault="00083A71" w:rsidP="00083A71"/>
    <w:p w14:paraId="1A96AA3B" w14:textId="77777777" w:rsidR="00083A71" w:rsidRPr="00F71ECE" w:rsidRDefault="00083A71" w:rsidP="00083A71"/>
    <w:p w14:paraId="210D5FA5" w14:textId="77777777" w:rsidR="00083A71" w:rsidRPr="00F71ECE" w:rsidRDefault="00083A71" w:rsidP="00083A71"/>
    <w:p w14:paraId="191AF7FD" w14:textId="77777777" w:rsidR="00083A71" w:rsidRPr="00F71ECE" w:rsidRDefault="00083A71" w:rsidP="00083A71"/>
    <w:p w14:paraId="3AA85D7B" w14:textId="77777777" w:rsidR="00083A71" w:rsidRPr="00F71ECE" w:rsidRDefault="00083A71" w:rsidP="00083A71"/>
    <w:p w14:paraId="681716D7" w14:textId="77777777" w:rsidR="00083A71" w:rsidRPr="00F71ECE" w:rsidRDefault="00083A71" w:rsidP="00083A71"/>
    <w:p w14:paraId="58D42A2B" w14:textId="77777777" w:rsidR="00083A71" w:rsidRPr="00F71ECE" w:rsidRDefault="00083A71" w:rsidP="00083A71"/>
    <w:p w14:paraId="5E629B52" w14:textId="77777777" w:rsidR="00083A71" w:rsidRPr="00F71ECE" w:rsidRDefault="00083A71" w:rsidP="00083A71"/>
    <w:p w14:paraId="07ED819E" w14:textId="77777777" w:rsidR="00083A71" w:rsidRPr="00F71ECE" w:rsidRDefault="00083A71" w:rsidP="00083A71"/>
    <w:p w14:paraId="3D92424C" w14:textId="77777777" w:rsidR="00083A71" w:rsidRPr="00F71ECE" w:rsidRDefault="00083A71" w:rsidP="00083A71"/>
    <w:p w14:paraId="2F06246B" w14:textId="77777777" w:rsidR="00083A71" w:rsidRPr="00F71ECE" w:rsidRDefault="00083A71" w:rsidP="00083A71"/>
    <w:p w14:paraId="19AFE94D" w14:textId="77777777" w:rsidR="00083A71" w:rsidRPr="00F71ECE" w:rsidRDefault="00083A71" w:rsidP="00083A71"/>
    <w:p w14:paraId="0C95ECF1" w14:textId="77777777" w:rsidR="00083A71" w:rsidRPr="00F71ECE" w:rsidRDefault="00083A71" w:rsidP="00083A71"/>
    <w:p w14:paraId="6EAF9557" w14:textId="77777777" w:rsidR="00083A71" w:rsidRPr="00F71ECE" w:rsidRDefault="00083A71" w:rsidP="00083A71"/>
    <w:p w14:paraId="610128DC" w14:textId="77777777" w:rsidR="00083A71" w:rsidRDefault="00083A71" w:rsidP="00083A71">
      <w:pPr>
        <w:spacing w:after="0" w:line="276" w:lineRule="auto"/>
      </w:pPr>
      <w:bookmarkStart w:id="77" w:name="_Hlk138971478"/>
      <w:r w:rsidRPr="00F71ECE">
        <w:rPr>
          <w:b/>
          <w:bCs/>
        </w:rPr>
        <w:t xml:space="preserve">Figure 5.2. Steady-state gas exchange measurements under saturating light </w:t>
      </w:r>
      <w:r>
        <w:rPr>
          <w:b/>
          <w:bCs/>
        </w:rPr>
        <w:t>of</w:t>
      </w:r>
      <w:r w:rsidRPr="00F71ECE">
        <w:rPr>
          <w:b/>
          <w:bCs/>
        </w:rPr>
        <w:t xml:space="preserve"> </w:t>
      </w:r>
      <w:r w:rsidRPr="00F71ECE">
        <w:rPr>
          <w:b/>
          <w:bCs/>
          <w:i/>
          <w:iCs/>
        </w:rPr>
        <w:t>Zmepfl9</w:t>
      </w:r>
      <w:r>
        <w:rPr>
          <w:b/>
          <w:bCs/>
          <w:i/>
          <w:iCs/>
        </w:rPr>
        <w:t xml:space="preserve"> </w:t>
      </w:r>
      <w:r w:rsidRPr="00F71ECE">
        <w:rPr>
          <w:b/>
          <w:bCs/>
        </w:rPr>
        <w:t>lines.</w:t>
      </w:r>
      <w:r w:rsidRPr="00F71ECE">
        <w:t xml:space="preserve"> </w:t>
      </w:r>
      <w:bookmarkEnd w:id="77"/>
      <w:r w:rsidRPr="00F71ECE">
        <w:rPr>
          <w:b/>
          <w:bCs/>
        </w:rPr>
        <w:t>(a)</w:t>
      </w:r>
      <w:r w:rsidRPr="00F71ECE">
        <w:t xml:space="preserve"> Stomatal conductance to water vapour (</w:t>
      </w:r>
      <w:r w:rsidRPr="00F71ECE">
        <w:rPr>
          <w:i/>
          <w:iCs/>
        </w:rPr>
        <w:t>g</w:t>
      </w:r>
      <w:r w:rsidRPr="00F71ECE">
        <w:rPr>
          <w:vertAlign w:val="subscript"/>
        </w:rPr>
        <w:t>s</w:t>
      </w:r>
      <w:r w:rsidRPr="00F71ECE">
        <w:t xml:space="preserve">), </w:t>
      </w:r>
      <w:r w:rsidRPr="00F71ECE">
        <w:rPr>
          <w:b/>
          <w:bCs/>
        </w:rPr>
        <w:t xml:space="preserve">(b) </w:t>
      </w:r>
      <w:r w:rsidRPr="00F71ECE">
        <w:t>net carbon assimilation rate (</w:t>
      </w:r>
      <w:r w:rsidRPr="00F71ECE">
        <w:rPr>
          <w:i/>
          <w:iCs/>
        </w:rPr>
        <w:t>A</w:t>
      </w:r>
      <w:r w:rsidRPr="00F71ECE">
        <w:t xml:space="preserve">),  </w:t>
      </w:r>
      <w:r w:rsidRPr="00F71ECE">
        <w:rPr>
          <w:b/>
          <w:bCs/>
        </w:rPr>
        <w:t>(c)</w:t>
      </w:r>
      <w:r w:rsidRPr="00F71ECE">
        <w:t xml:space="preserve"> intrinsic water-use-efficiency (</w:t>
      </w:r>
      <w:proofErr w:type="spellStart"/>
      <w:r w:rsidRPr="00F71ECE">
        <w:t>WUE</w:t>
      </w:r>
      <w:r w:rsidRPr="00F71ECE">
        <w:rPr>
          <w:vertAlign w:val="subscript"/>
        </w:rPr>
        <w:t>i</w:t>
      </w:r>
      <w:proofErr w:type="spellEnd"/>
      <w:r w:rsidRPr="00F71ECE">
        <w:t xml:space="preserve">) measured as </w:t>
      </w:r>
      <w:r w:rsidRPr="00F71ECE">
        <w:rPr>
          <w:i/>
          <w:iCs/>
        </w:rPr>
        <w:t>A</w:t>
      </w:r>
      <w:r w:rsidRPr="00F71ECE">
        <w:t>/</w:t>
      </w:r>
      <w:proofErr w:type="spellStart"/>
      <w:r w:rsidRPr="00F71ECE">
        <w:rPr>
          <w:i/>
          <w:iCs/>
        </w:rPr>
        <w:t>g</w:t>
      </w:r>
      <w:r w:rsidRPr="00F71ECE">
        <w:rPr>
          <w:vertAlign w:val="subscript"/>
        </w:rPr>
        <w:t>s</w:t>
      </w:r>
      <w:proofErr w:type="spellEnd"/>
      <w:r w:rsidRPr="00F71ECE">
        <w:t xml:space="preserve">, </w:t>
      </w:r>
      <w:r w:rsidRPr="00F71ECE">
        <w:rPr>
          <w:b/>
          <w:bCs/>
        </w:rPr>
        <w:t>(d)</w:t>
      </w:r>
      <w:r w:rsidRPr="00F71ECE">
        <w:t xml:space="preserve"> transpiration rate (</w:t>
      </w:r>
      <w:r w:rsidRPr="00F71ECE">
        <w:rPr>
          <w:i/>
          <w:iCs/>
        </w:rPr>
        <w:t>E</w:t>
      </w:r>
      <w:r w:rsidRPr="00F71ECE">
        <w:t xml:space="preserve">), and </w:t>
      </w:r>
      <w:r w:rsidRPr="00F71ECE">
        <w:rPr>
          <w:b/>
          <w:bCs/>
        </w:rPr>
        <w:t xml:space="preserve">(e) </w:t>
      </w:r>
      <w:r w:rsidRPr="00F71ECE">
        <w:t>leaf temperature values measured on fully expanded leaf 6 at a light intensity of 2000 µmol m</w:t>
      </w:r>
      <w:r w:rsidRPr="00F71ECE">
        <w:rPr>
          <w:vertAlign w:val="superscript"/>
        </w:rPr>
        <w:t>-2</w:t>
      </w:r>
      <w:r w:rsidRPr="00F71ECE">
        <w:t xml:space="preserve"> s</w:t>
      </w:r>
      <w:r w:rsidRPr="00F71ECE">
        <w:rPr>
          <w:vertAlign w:val="superscript"/>
        </w:rPr>
        <w:t>-1</w:t>
      </w:r>
      <w:r w:rsidRPr="00F71ECE">
        <w:t xml:space="preserve"> PAR. Boxes display the upper (75%) and lower (25%) quartiles, the horizontal line represents the medians, and the whiskers indicate the ranges of the minimum and maximum values. Different letters denote significant differences between the means of genotypes (</w:t>
      </w:r>
      <w:r w:rsidRPr="00F71ECE">
        <w:rPr>
          <w:i/>
          <w:iCs/>
        </w:rPr>
        <w:t>p</w:t>
      </w:r>
      <w:r w:rsidRPr="00F71ECE">
        <w:t xml:space="preserve"> &lt; 0.05, one-way ANOVA followed by post-hoc Tukey’s test). n = 6 plants per genotype.</w:t>
      </w:r>
    </w:p>
    <w:p w14:paraId="04895C50" w14:textId="77777777" w:rsidR="00083A71" w:rsidRPr="00F71ECE" w:rsidRDefault="00083A71" w:rsidP="00083A71">
      <w:pPr>
        <w:spacing w:after="0" w:line="276" w:lineRule="auto"/>
      </w:pPr>
    </w:p>
    <w:p w14:paraId="24A71B1E" w14:textId="77777777" w:rsidR="00083A71" w:rsidRPr="00F71ECE" w:rsidRDefault="00083A71" w:rsidP="00083A71">
      <w:pPr>
        <w:ind w:firstLine="720"/>
        <w:rPr>
          <w:rFonts w:asciiTheme="minorHAnsi" w:hAnsiTheme="minorHAnsi"/>
        </w:rPr>
      </w:pPr>
      <w:r w:rsidRPr="00F71ECE">
        <w:rPr>
          <w:rFonts w:asciiTheme="minorHAnsi" w:hAnsiTheme="minorHAnsi"/>
        </w:rPr>
        <w:lastRenderedPageBreak/>
        <w:t>As stomata facilitate the uptake of CO</w:t>
      </w:r>
      <w:r w:rsidRPr="00F71ECE">
        <w:rPr>
          <w:rFonts w:asciiTheme="minorHAnsi" w:hAnsiTheme="minorHAnsi"/>
          <w:vertAlign w:val="subscript"/>
        </w:rPr>
        <w:t>2</w:t>
      </w:r>
      <w:r w:rsidRPr="00F71ECE">
        <w:rPr>
          <w:rFonts w:asciiTheme="minorHAnsi" w:hAnsiTheme="minorHAnsi"/>
        </w:rPr>
        <w:t xml:space="preserve"> needed for photosynthesis, C</w:t>
      </w:r>
      <w:r w:rsidRPr="00F71ECE">
        <w:rPr>
          <w:rFonts w:asciiTheme="minorHAnsi" w:hAnsiTheme="minorHAnsi"/>
          <w:vertAlign w:val="subscript"/>
        </w:rPr>
        <w:t>3</w:t>
      </w:r>
      <w:r w:rsidRPr="00F71ECE">
        <w:rPr>
          <w:rFonts w:asciiTheme="minorHAnsi" w:hAnsiTheme="minorHAnsi"/>
        </w:rPr>
        <w:t xml:space="preserve"> transgenic plants with significantly fewer stomata often have reduced rates of net carbon assimilation (</w:t>
      </w:r>
      <w:r w:rsidRPr="00F71ECE">
        <w:rPr>
          <w:rFonts w:asciiTheme="minorHAnsi" w:hAnsiTheme="minorHAnsi"/>
          <w:i/>
          <w:iCs/>
        </w:rPr>
        <w:t>A</w:t>
      </w:r>
      <w:r w:rsidRPr="00F71ECE">
        <w:rPr>
          <w:rFonts w:asciiTheme="minorHAnsi" w:hAnsiTheme="minorHAnsi"/>
        </w:rPr>
        <w:t xml:space="preserve">), as shown in Chapter 3. However, it was hypothesised that reducing </w:t>
      </w:r>
      <w:r w:rsidRPr="00F71ECE">
        <w:rPr>
          <w:rFonts w:asciiTheme="minorHAnsi" w:hAnsiTheme="minorHAnsi"/>
          <w:i/>
          <w:iCs/>
        </w:rPr>
        <w:t xml:space="preserve">SD </w:t>
      </w:r>
      <w:r w:rsidRPr="00F71ECE">
        <w:rPr>
          <w:rFonts w:asciiTheme="minorHAnsi" w:hAnsiTheme="minorHAnsi"/>
        </w:rPr>
        <w:t xml:space="preserve">and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i/>
          <w:iCs/>
        </w:rPr>
        <w:t xml:space="preserve"> </w:t>
      </w:r>
      <w:r w:rsidRPr="00F71ECE">
        <w:rPr>
          <w:rFonts w:asciiTheme="minorHAnsi" w:hAnsiTheme="minorHAnsi"/>
        </w:rPr>
        <w:t>in C</w:t>
      </w:r>
      <w:r w:rsidRPr="00F71ECE">
        <w:rPr>
          <w:rFonts w:asciiTheme="minorHAnsi" w:hAnsiTheme="minorHAnsi"/>
          <w:vertAlign w:val="subscript"/>
        </w:rPr>
        <w:t>4</w:t>
      </w:r>
      <w:r w:rsidRPr="00F71ECE">
        <w:rPr>
          <w:rFonts w:asciiTheme="minorHAnsi" w:hAnsiTheme="minorHAnsi"/>
        </w:rPr>
        <w:t xml:space="preserve"> maize plants may not lead to a concomitant drop in carbon fixation, due to their CCM, therefore steady-state measurements of </w:t>
      </w:r>
      <w:r w:rsidRPr="00F71ECE">
        <w:rPr>
          <w:rFonts w:asciiTheme="minorHAnsi" w:hAnsiTheme="minorHAnsi"/>
          <w:i/>
          <w:iCs/>
        </w:rPr>
        <w:t xml:space="preserve">A </w:t>
      </w:r>
      <w:r w:rsidRPr="00F71ECE">
        <w:rPr>
          <w:rFonts w:asciiTheme="minorHAnsi" w:hAnsiTheme="minorHAnsi"/>
        </w:rPr>
        <w:t xml:space="preserve">were assessed in these gene-edited </w:t>
      </w:r>
      <w:r w:rsidRPr="00F71ECE">
        <w:rPr>
          <w:rFonts w:asciiTheme="minorHAnsi" w:hAnsiTheme="minorHAnsi"/>
          <w:i/>
          <w:iCs/>
        </w:rPr>
        <w:t xml:space="preserve">Zmepfl9 </w:t>
      </w:r>
      <w:r w:rsidRPr="00F71ECE">
        <w:rPr>
          <w:rFonts w:asciiTheme="minorHAnsi" w:hAnsiTheme="minorHAnsi"/>
        </w:rPr>
        <w:t xml:space="preserve">lines (Figure 5.2b). Under saturating light, only line </w:t>
      </w:r>
      <w:r w:rsidRPr="00F71ECE">
        <w:rPr>
          <w:rFonts w:asciiTheme="minorHAnsi" w:hAnsiTheme="minorHAnsi"/>
          <w:i/>
          <w:iCs/>
        </w:rPr>
        <w:t xml:space="preserve">Zmepfl9-1a;Zmepfl9-1b </w:t>
      </w:r>
      <w:r w:rsidRPr="00F71ECE">
        <w:rPr>
          <w:rFonts w:asciiTheme="minorHAnsi" w:hAnsiTheme="minorHAnsi"/>
        </w:rPr>
        <w:t xml:space="preserve">#3 showed lower levels of </w:t>
      </w:r>
      <w:r w:rsidRPr="00F71ECE">
        <w:rPr>
          <w:rFonts w:asciiTheme="minorHAnsi" w:hAnsiTheme="minorHAnsi"/>
          <w:i/>
          <w:iCs/>
        </w:rPr>
        <w:t xml:space="preserve">A </w:t>
      </w:r>
      <w:r w:rsidRPr="00F71ECE">
        <w:rPr>
          <w:rFonts w:asciiTheme="minorHAnsi" w:hAnsiTheme="minorHAnsi"/>
        </w:rPr>
        <w:t xml:space="preserve">compared to the control, with an </w:t>
      </w:r>
      <w:r w:rsidRPr="006901CF">
        <w:rPr>
          <w:rFonts w:asciiTheme="minorHAnsi" w:hAnsiTheme="minorHAnsi"/>
        </w:rPr>
        <w:t xml:space="preserve">average 9% decrease. Whilst the other lines with mutations in </w:t>
      </w:r>
      <w:r w:rsidRPr="006901CF">
        <w:rPr>
          <w:rFonts w:asciiTheme="minorHAnsi" w:hAnsiTheme="minorHAnsi"/>
          <w:i/>
          <w:iCs/>
        </w:rPr>
        <w:t xml:space="preserve">ZmEPFL9-1a </w:t>
      </w:r>
      <w:r w:rsidRPr="006901CF">
        <w:rPr>
          <w:rFonts w:asciiTheme="minorHAnsi" w:hAnsiTheme="minorHAnsi"/>
        </w:rPr>
        <w:t xml:space="preserve">showed a trend towards decreased </w:t>
      </w:r>
      <w:r w:rsidRPr="006901CF">
        <w:rPr>
          <w:rFonts w:asciiTheme="minorHAnsi" w:hAnsiTheme="minorHAnsi"/>
          <w:i/>
          <w:iCs/>
        </w:rPr>
        <w:t xml:space="preserve">A </w:t>
      </w:r>
      <w:r w:rsidRPr="006901CF">
        <w:rPr>
          <w:rFonts w:asciiTheme="minorHAnsi" w:hAnsiTheme="minorHAnsi"/>
        </w:rPr>
        <w:t>(6-7% average reduction)</w:t>
      </w:r>
      <w:r>
        <w:rPr>
          <w:rFonts w:asciiTheme="minorHAnsi" w:hAnsiTheme="minorHAnsi"/>
        </w:rPr>
        <w:t>;</w:t>
      </w:r>
      <w:r w:rsidRPr="006901CF">
        <w:rPr>
          <w:rFonts w:asciiTheme="minorHAnsi" w:hAnsiTheme="minorHAnsi"/>
        </w:rPr>
        <w:t xml:space="preserve"> this was not statistically significant from A188, revealing that three out of the</w:t>
      </w:r>
      <w:r w:rsidRPr="00F71ECE">
        <w:rPr>
          <w:rFonts w:asciiTheme="minorHAnsi" w:hAnsiTheme="minorHAnsi"/>
        </w:rPr>
        <w:t xml:space="preserve"> four maize lines with around 60% less stomata are able to maintain photosynthetic rates similar to wildtype levels. For line </w:t>
      </w:r>
      <w:r w:rsidRPr="00F71ECE">
        <w:rPr>
          <w:rFonts w:asciiTheme="minorHAnsi" w:hAnsiTheme="minorHAnsi"/>
          <w:i/>
          <w:iCs/>
        </w:rPr>
        <w:t xml:space="preserve">ZmEPFL9-1b </w:t>
      </w:r>
      <w:r w:rsidRPr="00F71ECE">
        <w:rPr>
          <w:rFonts w:asciiTheme="minorHAnsi" w:hAnsiTheme="minorHAnsi"/>
        </w:rPr>
        <w:t xml:space="preserve">#1, no differences in </w:t>
      </w:r>
      <w:r w:rsidRPr="00F71ECE">
        <w:rPr>
          <w:rFonts w:asciiTheme="minorHAnsi" w:hAnsiTheme="minorHAnsi"/>
          <w:i/>
          <w:iCs/>
        </w:rPr>
        <w:t>A</w:t>
      </w:r>
      <w:r w:rsidRPr="00F71ECE">
        <w:rPr>
          <w:rFonts w:asciiTheme="minorHAnsi" w:hAnsiTheme="minorHAnsi"/>
        </w:rPr>
        <w:t xml:space="preserve"> were detected, although values were quite variable between plants. To ascertain whether these changes in gas exchange may lead to improvements in water use efficiency, </w:t>
      </w:r>
      <w:r w:rsidRPr="00F71ECE">
        <w:rPr>
          <w:rFonts w:asciiTheme="minorHAnsi" w:hAnsiTheme="minorHAnsi"/>
          <w:i/>
          <w:iCs/>
        </w:rPr>
        <w:t xml:space="preserve">A </w:t>
      </w:r>
      <w:r w:rsidRPr="00F71ECE">
        <w:rPr>
          <w:rFonts w:asciiTheme="minorHAnsi" w:hAnsiTheme="minorHAnsi"/>
        </w:rPr>
        <w:t xml:space="preserve">can be divided by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to give intrinsic water-use-efficiency (</w:t>
      </w:r>
      <w:proofErr w:type="spellStart"/>
      <w:r w:rsidRPr="00F71ECE">
        <w:rPr>
          <w:rFonts w:asciiTheme="minorHAnsi" w:hAnsiTheme="minorHAnsi"/>
        </w:rPr>
        <w:t>WUE</w:t>
      </w:r>
      <w:r w:rsidRPr="00F71ECE">
        <w:rPr>
          <w:rFonts w:asciiTheme="minorHAnsi" w:hAnsiTheme="minorHAnsi"/>
          <w:vertAlign w:val="subscript"/>
        </w:rPr>
        <w:t>i</w:t>
      </w:r>
      <w:proofErr w:type="spellEnd"/>
      <w:r w:rsidRPr="00F71ECE">
        <w:rPr>
          <w:rFonts w:asciiTheme="minorHAnsi" w:hAnsiTheme="minorHAnsi"/>
        </w:rPr>
        <w:t xml:space="preserve">) at the leaf level. Although a trend for increased </w:t>
      </w:r>
      <w:proofErr w:type="spellStart"/>
      <w:r w:rsidRPr="00F71ECE">
        <w:rPr>
          <w:rFonts w:asciiTheme="minorHAnsi" w:hAnsiTheme="minorHAnsi"/>
        </w:rPr>
        <w:t>WUE</w:t>
      </w:r>
      <w:r w:rsidRPr="00F71ECE">
        <w:rPr>
          <w:rFonts w:asciiTheme="minorHAnsi" w:hAnsiTheme="minorHAnsi"/>
          <w:vertAlign w:val="subscript"/>
        </w:rPr>
        <w:t>i</w:t>
      </w:r>
      <w:proofErr w:type="spellEnd"/>
      <w:r w:rsidRPr="00F71ECE">
        <w:rPr>
          <w:rFonts w:asciiTheme="minorHAnsi" w:hAnsiTheme="minorHAnsi"/>
        </w:rPr>
        <w:t xml:space="preserve"> was seen across all gene-edited genotypes, only line </w:t>
      </w:r>
      <w:r w:rsidRPr="00F71ECE">
        <w:rPr>
          <w:rFonts w:asciiTheme="minorHAnsi" w:hAnsiTheme="minorHAnsi"/>
          <w:i/>
          <w:iCs/>
        </w:rPr>
        <w:t xml:space="preserve">Zmepfl9-1a;Zmepfl9-1b </w:t>
      </w:r>
      <w:r w:rsidRPr="00F71ECE">
        <w:rPr>
          <w:rFonts w:asciiTheme="minorHAnsi" w:hAnsiTheme="minorHAnsi"/>
        </w:rPr>
        <w:t xml:space="preserve">#1 showed significantly greater </w:t>
      </w:r>
      <w:proofErr w:type="spellStart"/>
      <w:r w:rsidRPr="00F71ECE">
        <w:rPr>
          <w:rFonts w:asciiTheme="minorHAnsi" w:hAnsiTheme="minorHAnsi"/>
        </w:rPr>
        <w:t>WUE</w:t>
      </w:r>
      <w:r w:rsidRPr="00F71ECE">
        <w:rPr>
          <w:rFonts w:asciiTheme="minorHAnsi" w:hAnsiTheme="minorHAnsi"/>
          <w:vertAlign w:val="subscript"/>
        </w:rPr>
        <w:t>i</w:t>
      </w:r>
      <w:proofErr w:type="spellEnd"/>
      <w:r w:rsidRPr="00F71ECE">
        <w:rPr>
          <w:rFonts w:asciiTheme="minorHAnsi" w:hAnsiTheme="minorHAnsi"/>
        </w:rPr>
        <w:t xml:space="preserve"> compared to A188 controls (Figure 5.2c), which will have arisen due to a larger drop in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relative to </w:t>
      </w:r>
      <w:r w:rsidRPr="00F71ECE">
        <w:rPr>
          <w:rFonts w:asciiTheme="minorHAnsi" w:hAnsiTheme="minorHAnsi"/>
          <w:i/>
          <w:iCs/>
        </w:rPr>
        <w:t>A</w:t>
      </w:r>
      <w:r w:rsidRPr="00F71ECE">
        <w:rPr>
          <w:rFonts w:asciiTheme="minorHAnsi" w:hAnsiTheme="minorHAnsi"/>
        </w:rPr>
        <w:t>.</w:t>
      </w:r>
    </w:p>
    <w:p w14:paraId="39C80E43" w14:textId="77777777" w:rsidR="00083A71" w:rsidRPr="00F71ECE" w:rsidRDefault="00083A71" w:rsidP="00083A71">
      <w:pPr>
        <w:ind w:firstLine="720"/>
        <w:rPr>
          <w:rFonts w:asciiTheme="minorHAnsi" w:hAnsiTheme="minorHAnsi"/>
        </w:rPr>
      </w:pPr>
      <w:r w:rsidRPr="00F71ECE">
        <w:rPr>
          <w:rFonts w:asciiTheme="minorHAnsi" w:hAnsiTheme="minorHAnsi"/>
        </w:rPr>
        <w:t xml:space="preserve">Despite the observed reduction in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brought about by restricting the development of stomata, no significant differences were seen when comparing transpiration rates (</w:t>
      </w:r>
      <w:r w:rsidRPr="00F71ECE">
        <w:rPr>
          <w:rFonts w:asciiTheme="minorHAnsi" w:hAnsiTheme="minorHAnsi"/>
          <w:i/>
          <w:iCs/>
        </w:rPr>
        <w:t>E</w:t>
      </w:r>
      <w:r w:rsidRPr="00F71ECE">
        <w:rPr>
          <w:rFonts w:asciiTheme="minorHAnsi" w:hAnsiTheme="minorHAnsi"/>
        </w:rPr>
        <w:t xml:space="preserve">), although genotypes with mutations in </w:t>
      </w:r>
      <w:r w:rsidRPr="00F71ECE">
        <w:rPr>
          <w:rFonts w:asciiTheme="minorHAnsi" w:hAnsiTheme="minorHAnsi"/>
          <w:i/>
          <w:iCs/>
        </w:rPr>
        <w:t xml:space="preserve">Zmepfl9-1a </w:t>
      </w:r>
      <w:r w:rsidRPr="00F71ECE">
        <w:rPr>
          <w:rFonts w:asciiTheme="minorHAnsi" w:hAnsiTheme="minorHAnsi"/>
        </w:rPr>
        <w:t xml:space="preserve">did show a similar trend of decreased </w:t>
      </w:r>
      <w:r w:rsidRPr="00F71ECE">
        <w:rPr>
          <w:rFonts w:asciiTheme="minorHAnsi" w:hAnsiTheme="minorHAnsi"/>
          <w:i/>
          <w:iCs/>
        </w:rPr>
        <w:t>E</w:t>
      </w:r>
      <w:r w:rsidRPr="00F71ECE">
        <w:rPr>
          <w:rFonts w:asciiTheme="minorHAnsi" w:hAnsiTheme="minorHAnsi"/>
        </w:rPr>
        <w:t xml:space="preserve"> in comparison to controls (Figure 5.2d). Additionally, no significant differences were seen in leaf temperature of the abaxial leaf surface across the maize genotypes (Figure 5.2e), although lines </w:t>
      </w:r>
      <w:r w:rsidRPr="00F71ECE">
        <w:rPr>
          <w:rFonts w:asciiTheme="minorHAnsi" w:hAnsiTheme="minorHAnsi"/>
          <w:i/>
          <w:iCs/>
        </w:rPr>
        <w:t xml:space="preserve">Zmepfl9-1a </w:t>
      </w:r>
      <w:r w:rsidRPr="00F71ECE">
        <w:rPr>
          <w:rFonts w:asciiTheme="minorHAnsi" w:hAnsiTheme="minorHAnsi"/>
        </w:rPr>
        <w:t xml:space="preserve">#1 and </w:t>
      </w:r>
      <w:r w:rsidRPr="00F71ECE">
        <w:rPr>
          <w:rFonts w:asciiTheme="minorHAnsi" w:hAnsiTheme="minorHAnsi"/>
          <w:i/>
          <w:iCs/>
        </w:rPr>
        <w:t xml:space="preserve">Zmepfl9-1a;Zmepfl9-1b </w:t>
      </w:r>
      <w:r w:rsidRPr="00F71ECE">
        <w:rPr>
          <w:rFonts w:asciiTheme="minorHAnsi" w:hAnsiTheme="minorHAnsi"/>
        </w:rPr>
        <w:t xml:space="preserve">#1 did show a trend towards warmer leaves. This suggests that reducing </w:t>
      </w:r>
      <w:r w:rsidRPr="00F71ECE">
        <w:rPr>
          <w:rFonts w:asciiTheme="minorHAnsi" w:hAnsiTheme="minorHAnsi"/>
          <w:i/>
          <w:iCs/>
        </w:rPr>
        <w:t xml:space="preserve">SD </w:t>
      </w:r>
      <w:r w:rsidRPr="00F71ECE">
        <w:rPr>
          <w:rFonts w:asciiTheme="minorHAnsi" w:hAnsiTheme="minorHAnsi"/>
        </w:rPr>
        <w:t xml:space="preserve">in maize does not significantly reduce leaf evaporative cooling through transpiration, at least under the described conditions. </w:t>
      </w:r>
    </w:p>
    <w:p w14:paraId="4AD7FB4D" w14:textId="77777777" w:rsidR="00083A71" w:rsidRPr="00F71ECE" w:rsidRDefault="00083A71" w:rsidP="00083A71">
      <w:pPr>
        <w:rPr>
          <w:rFonts w:asciiTheme="minorHAnsi" w:hAnsiTheme="minorHAnsi"/>
        </w:rPr>
      </w:pPr>
      <w:r w:rsidRPr="00F71ECE">
        <w:rPr>
          <w:rFonts w:asciiTheme="minorHAnsi" w:hAnsiTheme="minorHAnsi"/>
        </w:rPr>
        <w:tab/>
        <w:t xml:space="preserve">When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is reduced, the entry of CO</w:t>
      </w:r>
      <w:r w:rsidRPr="00F71ECE">
        <w:rPr>
          <w:rFonts w:asciiTheme="minorHAnsi" w:hAnsiTheme="minorHAnsi"/>
          <w:vertAlign w:val="subscript"/>
        </w:rPr>
        <w:t>2</w:t>
      </w:r>
      <w:r w:rsidRPr="00F71ECE">
        <w:rPr>
          <w:rFonts w:asciiTheme="minorHAnsi" w:hAnsiTheme="minorHAnsi"/>
        </w:rPr>
        <w:t xml:space="preserve"> into the leaf will be restricted by increased stomatal resistance. This can lead to a depletion of the </w:t>
      </w:r>
      <w:r w:rsidR="009E06CA" w:rsidRPr="009E06CA">
        <w:rPr>
          <w:szCs w:val="20"/>
        </w:rPr>
        <w:t>intercellular</w:t>
      </w:r>
      <w:r w:rsidRPr="00F71ECE">
        <w:rPr>
          <w:rFonts w:asciiTheme="minorHAnsi" w:hAnsiTheme="minorHAnsi"/>
        </w:rPr>
        <w:t xml:space="preserve"> CO</w:t>
      </w:r>
      <w:r w:rsidRPr="00F71ECE">
        <w:rPr>
          <w:rFonts w:asciiTheme="minorHAnsi" w:hAnsiTheme="minorHAnsi"/>
          <w:vertAlign w:val="subscript"/>
        </w:rPr>
        <w:t xml:space="preserve">2 </w:t>
      </w:r>
      <w:r w:rsidRPr="00F71ECE">
        <w:rPr>
          <w:rFonts w:asciiTheme="minorHAnsi" w:hAnsiTheme="minorHAnsi"/>
        </w:rPr>
        <w:t>concentration within the leaf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w:t>
      </w:r>
      <w:r w:rsidRPr="00F71ECE">
        <w:rPr>
          <w:rFonts w:asciiTheme="minorHAnsi" w:hAnsiTheme="minorHAnsi"/>
          <w:i/>
          <w:iCs/>
        </w:rPr>
        <w:t xml:space="preserve"> </w:t>
      </w:r>
      <w:r w:rsidRPr="00F71ECE">
        <w:rPr>
          <w:rFonts w:asciiTheme="minorHAnsi" w:hAnsiTheme="minorHAnsi"/>
        </w:rPr>
        <w:t>if Rubisco is fixing CO</w:t>
      </w:r>
      <w:r w:rsidRPr="00F71ECE">
        <w:rPr>
          <w:rFonts w:asciiTheme="minorHAnsi" w:hAnsiTheme="minorHAnsi"/>
          <w:vertAlign w:val="subscript"/>
        </w:rPr>
        <w:t>2</w:t>
      </w:r>
      <w:r w:rsidRPr="00F71ECE">
        <w:rPr>
          <w:rFonts w:asciiTheme="minorHAnsi" w:hAnsiTheme="minorHAnsi"/>
        </w:rPr>
        <w:t xml:space="preserve"> faster than it is replaced from the external environment </w:t>
      </w:r>
      <w:r>
        <w:rPr>
          <w:rFonts w:asciiTheme="minorHAnsi" w:hAnsiTheme="minorHAnsi"/>
        </w:rPr>
        <w:fldChar w:fldCharType="begin"/>
      </w:r>
      <w:r>
        <w:rPr>
          <w:rFonts w:asciiTheme="minorHAnsi" w:hAnsiTheme="minorHAnsi"/>
        </w:rPr>
        <w:instrText xml:space="preserve"> ADDIN ZOTERO_ITEM CSL_CITATION {"citationID":"a11h49gi17g","properties":{"formattedCitation":"(Farquhar and Sharkey, 1982)","plainCitation":"(Farquhar and Sharkey, 1982)","noteIndex":0},"citationItems":[{"id":691,"uris":["http://zotero.org/users/local/Hcd06Tc7/items/47SPPZDE"],"itemData":{"id":691,"type":"article-journal","container-title":"Annual Review of Plant Physiology","DOI":"10.1146/annurev.pp.33.060182.001533","issue":"1","note":"_eprint: https://doi.org/10.1146/annurev.pp.33.060182.001533","page":"317-345","source":"Annual Reviews","title":"Stomatal Conductance and Photosynthesis","volume":"33","author":[{"family":"Farquhar","given":"G D"},{"family":"Sharkey","given":"T D"}],"issued":{"date-parts":[["1982"]]}}}],"schema":"https://github.com/citation-style-language/schema/raw/master/csl-citation.json"} </w:instrText>
      </w:r>
      <w:r>
        <w:rPr>
          <w:rFonts w:asciiTheme="minorHAnsi" w:hAnsiTheme="minorHAnsi"/>
        </w:rPr>
        <w:fldChar w:fldCharType="separate"/>
      </w:r>
      <w:r w:rsidRPr="00C864C8">
        <w:rPr>
          <w:szCs w:val="24"/>
        </w:rPr>
        <w:t>(Farquhar and Sharkey, 1982)</w:t>
      </w:r>
      <w:r>
        <w:rPr>
          <w:rFonts w:asciiTheme="minorHAnsi" w:hAnsiTheme="minorHAnsi"/>
        </w:rPr>
        <w:fldChar w:fldCharType="end"/>
      </w:r>
      <w:r w:rsidRPr="00F71ECE">
        <w:rPr>
          <w:rFonts w:asciiTheme="minorHAnsi" w:hAnsiTheme="minorHAnsi"/>
        </w:rPr>
        <w:t xml:space="preserve">. If substantial, a drop in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may in turn limit </w:t>
      </w:r>
      <w:r w:rsidRPr="00F71ECE">
        <w:rPr>
          <w:rFonts w:asciiTheme="minorHAnsi" w:hAnsiTheme="minorHAnsi"/>
          <w:i/>
          <w:iCs/>
        </w:rPr>
        <w:t>A</w:t>
      </w:r>
      <w:r w:rsidRPr="00F71ECE">
        <w:rPr>
          <w:rFonts w:asciiTheme="minorHAnsi" w:hAnsiTheme="minorHAnsi"/>
        </w:rPr>
        <w:t>, by providing less CO</w:t>
      </w:r>
      <w:r w:rsidRPr="00F71ECE">
        <w:rPr>
          <w:rFonts w:asciiTheme="minorHAnsi" w:hAnsiTheme="minorHAnsi"/>
          <w:vertAlign w:val="subscript"/>
        </w:rPr>
        <w:t>2</w:t>
      </w:r>
      <w:r w:rsidRPr="00F71ECE">
        <w:rPr>
          <w:rFonts w:asciiTheme="minorHAnsi" w:hAnsiTheme="minorHAnsi"/>
        </w:rPr>
        <w:t xml:space="preserve"> substrate overall and/or increasing the rate of photorespiration by altering the CO</w:t>
      </w:r>
      <w:r w:rsidRPr="00F71ECE">
        <w:rPr>
          <w:rFonts w:asciiTheme="minorHAnsi" w:hAnsiTheme="minorHAnsi"/>
          <w:vertAlign w:val="subscript"/>
        </w:rPr>
        <w:t>2</w:t>
      </w:r>
      <w:r w:rsidRPr="00F71ECE">
        <w:rPr>
          <w:rFonts w:asciiTheme="minorHAnsi" w:hAnsiTheme="minorHAnsi"/>
        </w:rPr>
        <w:t xml:space="preserve"> to O</w:t>
      </w:r>
      <w:r w:rsidRPr="00F71ECE">
        <w:rPr>
          <w:rFonts w:asciiTheme="minorHAnsi" w:hAnsiTheme="minorHAnsi"/>
          <w:vertAlign w:val="subscript"/>
        </w:rPr>
        <w:t>2</w:t>
      </w:r>
      <w:r w:rsidRPr="00F71ECE">
        <w:rPr>
          <w:rFonts w:asciiTheme="minorHAnsi" w:hAnsiTheme="minorHAnsi"/>
        </w:rPr>
        <w:t xml:space="preserve"> ratio at the site of carboxylation. Therefore, to investigate whether the drop in </w:t>
      </w:r>
      <w:r w:rsidRPr="00F71ECE">
        <w:rPr>
          <w:rFonts w:asciiTheme="minorHAnsi" w:hAnsiTheme="minorHAnsi"/>
          <w:i/>
          <w:iCs/>
        </w:rPr>
        <w:t xml:space="preserve">A </w:t>
      </w:r>
      <w:r w:rsidRPr="00F71ECE">
        <w:rPr>
          <w:rFonts w:asciiTheme="minorHAnsi" w:hAnsiTheme="minorHAnsi"/>
        </w:rPr>
        <w:t xml:space="preserve">seen in line </w:t>
      </w:r>
      <w:r w:rsidRPr="00F71ECE">
        <w:rPr>
          <w:rFonts w:asciiTheme="minorHAnsi" w:hAnsiTheme="minorHAnsi"/>
          <w:i/>
          <w:iCs/>
        </w:rPr>
        <w:t xml:space="preserve">Zmepfl9-1a;Zmepfl9-1b </w:t>
      </w:r>
      <w:r w:rsidRPr="00F71ECE">
        <w:rPr>
          <w:rFonts w:asciiTheme="minorHAnsi" w:hAnsiTheme="minorHAnsi"/>
        </w:rPr>
        <w:t xml:space="preserve">#3 was caused by </w:t>
      </w:r>
      <w:r>
        <w:rPr>
          <w:rFonts w:asciiTheme="minorHAnsi" w:hAnsiTheme="minorHAnsi"/>
        </w:rPr>
        <w:t>a CO</w:t>
      </w:r>
      <w:r>
        <w:rPr>
          <w:rFonts w:asciiTheme="minorHAnsi" w:hAnsiTheme="minorHAnsi"/>
          <w:vertAlign w:val="subscript"/>
        </w:rPr>
        <w:t>2</w:t>
      </w:r>
      <w:r>
        <w:rPr>
          <w:rFonts w:asciiTheme="minorHAnsi" w:hAnsiTheme="minorHAnsi"/>
        </w:rPr>
        <w:t xml:space="preserve"> diffusional</w:t>
      </w:r>
      <w:r w:rsidRPr="00F71ECE">
        <w:rPr>
          <w:rFonts w:asciiTheme="minorHAnsi" w:hAnsiTheme="minorHAnsi"/>
        </w:rPr>
        <w:t xml:space="preserve"> limitation on photosynthesis, levels of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and photorespiration were assessed. However, no significant differences in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were observed across the maize genotypes (Figure 5.3a). In fact, line </w:t>
      </w:r>
      <w:r w:rsidRPr="00F71ECE">
        <w:rPr>
          <w:rFonts w:asciiTheme="minorHAnsi" w:hAnsiTheme="minorHAnsi"/>
          <w:i/>
          <w:iCs/>
        </w:rPr>
        <w:t xml:space="preserve">Zmepfl9-1a;Zmepfl9-1b </w:t>
      </w:r>
      <w:r w:rsidRPr="00F71ECE">
        <w:rPr>
          <w:rFonts w:asciiTheme="minorHAnsi" w:hAnsiTheme="minorHAnsi"/>
        </w:rPr>
        <w:t xml:space="preserve">#3 had a slightly higher average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than controls, which </w:t>
      </w:r>
      <w:r>
        <w:rPr>
          <w:rFonts w:asciiTheme="minorHAnsi" w:hAnsiTheme="minorHAnsi"/>
        </w:rPr>
        <w:t>may be</w:t>
      </w:r>
      <w:r w:rsidRPr="00F71ECE">
        <w:rPr>
          <w:rFonts w:asciiTheme="minorHAnsi" w:hAnsiTheme="minorHAnsi"/>
        </w:rPr>
        <w:t xml:space="preserve"> </w:t>
      </w:r>
      <w:r w:rsidRPr="00F71ECE">
        <w:rPr>
          <w:rFonts w:asciiTheme="minorHAnsi" w:hAnsiTheme="minorHAnsi"/>
        </w:rPr>
        <w:lastRenderedPageBreak/>
        <w:t xml:space="preserve">occurred due to the lower photosynthetic rates depleting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slower. As described in Chapter 3, the ratio of the maximum rates of oxygenation to carboxylation (</w:t>
      </w:r>
      <w:r w:rsidRPr="00F71ECE">
        <w:rPr>
          <w:rFonts w:asciiTheme="minorHAnsi" w:hAnsiTheme="minorHAnsi"/>
          <w:i/>
          <w:iCs/>
        </w:rPr>
        <w:t>V</w:t>
      </w:r>
      <w:r w:rsidRPr="00F71ECE">
        <w:rPr>
          <w:rFonts w:asciiTheme="minorHAnsi" w:hAnsiTheme="minorHAnsi"/>
          <w:vertAlign w:val="subscript"/>
        </w:rPr>
        <w:t>o</w:t>
      </w:r>
      <w:r w:rsidRPr="00F71ECE">
        <w:rPr>
          <w:rFonts w:asciiTheme="minorHAnsi" w:hAnsiTheme="minorHAnsi"/>
        </w:rPr>
        <w:t>/</w:t>
      </w:r>
      <w:proofErr w:type="spellStart"/>
      <w:r w:rsidRPr="00F71ECE">
        <w:rPr>
          <w:rFonts w:asciiTheme="minorHAnsi" w:hAnsiTheme="minorHAnsi"/>
          <w:i/>
          <w:iCs/>
        </w:rPr>
        <w:t>V</w:t>
      </w:r>
      <w:r w:rsidRPr="00F71ECE">
        <w:rPr>
          <w:rFonts w:asciiTheme="minorHAnsi" w:hAnsiTheme="minorHAnsi"/>
          <w:vertAlign w:val="subscript"/>
        </w:rPr>
        <w:t>c</w:t>
      </w:r>
      <w:proofErr w:type="spellEnd"/>
      <w:r w:rsidRPr="00F71ECE">
        <w:rPr>
          <w:rFonts w:asciiTheme="minorHAnsi" w:hAnsiTheme="minorHAnsi"/>
        </w:rPr>
        <w:t>) can be used as an estimate of photorespiration, calculated using combined gas exchange and chlorophyll fluorescence measurements under ambient (21%) and low (2%) O</w:t>
      </w:r>
      <w:r w:rsidRPr="00F71ECE">
        <w:rPr>
          <w:rFonts w:asciiTheme="minorHAnsi" w:hAnsiTheme="minorHAnsi"/>
          <w:vertAlign w:val="subscript"/>
        </w:rPr>
        <w:t>2</w:t>
      </w:r>
      <w:r w:rsidRPr="00F71ECE">
        <w:rPr>
          <w:rFonts w:asciiTheme="minorHAnsi" w:hAnsiTheme="minorHAnsi"/>
        </w:rPr>
        <w:t xml:space="preserve">. Similarly to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no differences in </w:t>
      </w:r>
      <w:r w:rsidRPr="00F71ECE">
        <w:rPr>
          <w:rFonts w:asciiTheme="minorHAnsi" w:hAnsiTheme="minorHAnsi"/>
          <w:i/>
          <w:iCs/>
        </w:rPr>
        <w:t>V</w:t>
      </w:r>
      <w:r w:rsidRPr="00F71ECE">
        <w:rPr>
          <w:rFonts w:asciiTheme="minorHAnsi" w:hAnsiTheme="minorHAnsi"/>
          <w:vertAlign w:val="subscript"/>
        </w:rPr>
        <w:t>o</w:t>
      </w:r>
      <w:r w:rsidRPr="00F71ECE">
        <w:rPr>
          <w:rFonts w:asciiTheme="minorHAnsi" w:hAnsiTheme="minorHAnsi"/>
        </w:rPr>
        <w:t>/</w:t>
      </w:r>
      <w:proofErr w:type="spellStart"/>
      <w:r w:rsidRPr="00F71ECE">
        <w:rPr>
          <w:rFonts w:asciiTheme="minorHAnsi" w:hAnsiTheme="minorHAnsi"/>
          <w:i/>
          <w:iCs/>
        </w:rPr>
        <w:t>V</w:t>
      </w:r>
      <w:r w:rsidRPr="00F71ECE">
        <w:rPr>
          <w:rFonts w:asciiTheme="minorHAnsi" w:hAnsiTheme="minorHAnsi"/>
          <w:vertAlign w:val="subscript"/>
        </w:rPr>
        <w:t>c</w:t>
      </w:r>
      <w:proofErr w:type="spellEnd"/>
      <w:r w:rsidRPr="00F71ECE">
        <w:rPr>
          <w:rFonts w:asciiTheme="minorHAnsi" w:hAnsiTheme="minorHAnsi"/>
          <w:vertAlign w:val="subscript"/>
        </w:rPr>
        <w:t xml:space="preserve"> </w:t>
      </w:r>
      <w:r w:rsidRPr="00F71ECE">
        <w:rPr>
          <w:rFonts w:asciiTheme="minorHAnsi" w:hAnsiTheme="minorHAnsi"/>
        </w:rPr>
        <w:t>were seen across the different genotypes, with all exhibiting values close to zero (Figure 5.3b), as would be expected from a C</w:t>
      </w:r>
      <w:r w:rsidRPr="00F71ECE">
        <w:rPr>
          <w:rFonts w:asciiTheme="minorHAnsi" w:hAnsiTheme="minorHAnsi"/>
          <w:vertAlign w:val="subscript"/>
        </w:rPr>
        <w:t>4</w:t>
      </w:r>
      <w:r w:rsidRPr="00F71ECE">
        <w:rPr>
          <w:rFonts w:asciiTheme="minorHAnsi" w:hAnsiTheme="minorHAnsi"/>
        </w:rPr>
        <w:t xml:space="preserve"> species. Together, these findings suggest that the reduction in </w:t>
      </w:r>
      <w:r w:rsidRPr="00F71ECE">
        <w:rPr>
          <w:rFonts w:asciiTheme="minorHAnsi" w:hAnsiTheme="minorHAnsi"/>
          <w:i/>
          <w:iCs/>
        </w:rPr>
        <w:t xml:space="preserve">A </w:t>
      </w:r>
      <w:r w:rsidRPr="00F71ECE">
        <w:rPr>
          <w:rFonts w:asciiTheme="minorHAnsi" w:hAnsiTheme="minorHAnsi"/>
        </w:rPr>
        <w:t xml:space="preserve">seen in one of the maize gene-edited lines </w:t>
      </w:r>
      <w:r>
        <w:rPr>
          <w:rFonts w:asciiTheme="minorHAnsi" w:hAnsiTheme="minorHAnsi"/>
        </w:rPr>
        <w:t>may not be</w:t>
      </w:r>
      <w:r w:rsidRPr="00F71ECE">
        <w:rPr>
          <w:rFonts w:asciiTheme="minorHAnsi" w:hAnsiTheme="minorHAnsi"/>
        </w:rPr>
        <w:t xml:space="preserve"> caused by</w:t>
      </w:r>
      <w:r>
        <w:rPr>
          <w:rFonts w:asciiTheme="minorHAnsi" w:hAnsiTheme="minorHAnsi"/>
        </w:rPr>
        <w:t xml:space="preserve"> CO</w:t>
      </w:r>
      <w:r>
        <w:rPr>
          <w:rFonts w:asciiTheme="minorHAnsi" w:hAnsiTheme="minorHAnsi"/>
          <w:vertAlign w:val="subscript"/>
        </w:rPr>
        <w:t>2</w:t>
      </w:r>
      <w:r>
        <w:rPr>
          <w:rFonts w:asciiTheme="minorHAnsi" w:hAnsiTheme="minorHAnsi"/>
        </w:rPr>
        <w:t xml:space="preserve"> diffusional</w:t>
      </w:r>
      <w:r w:rsidRPr="00F71ECE">
        <w:rPr>
          <w:rFonts w:asciiTheme="minorHAnsi" w:hAnsiTheme="minorHAnsi"/>
        </w:rPr>
        <w:t xml:space="preserve"> limitations (reduced internal supply of CO</w:t>
      </w:r>
      <w:r w:rsidRPr="00F71ECE">
        <w:rPr>
          <w:rFonts w:asciiTheme="minorHAnsi" w:hAnsiTheme="minorHAnsi"/>
          <w:vertAlign w:val="subscript"/>
        </w:rPr>
        <w:t>2</w:t>
      </w:r>
      <w:r w:rsidRPr="00F71ECE">
        <w:rPr>
          <w:rFonts w:asciiTheme="minorHAnsi" w:hAnsiTheme="minorHAnsi"/>
        </w:rPr>
        <w:t xml:space="preserve"> or increased rates of photorespiration)</w:t>
      </w:r>
      <w:r>
        <w:rPr>
          <w:rFonts w:asciiTheme="minorHAnsi" w:hAnsiTheme="minorHAnsi"/>
        </w:rPr>
        <w:t xml:space="preserve"> under saturating light</w:t>
      </w:r>
      <w:r w:rsidRPr="00F71ECE">
        <w:rPr>
          <w:rFonts w:asciiTheme="minorHAnsi" w:hAnsiTheme="minorHAnsi"/>
        </w:rPr>
        <w:t xml:space="preserve">, which have been posited as possible explanations for the marked drop in </w:t>
      </w:r>
      <w:r w:rsidRPr="00F71ECE">
        <w:rPr>
          <w:rFonts w:asciiTheme="minorHAnsi" w:hAnsiTheme="minorHAnsi"/>
          <w:i/>
          <w:iCs/>
        </w:rPr>
        <w:t xml:space="preserve">A </w:t>
      </w:r>
      <w:r w:rsidRPr="00F71ECE">
        <w:rPr>
          <w:rFonts w:asciiTheme="minorHAnsi" w:hAnsiTheme="minorHAnsi"/>
        </w:rPr>
        <w:t>seen in low-</w:t>
      </w:r>
      <w:r w:rsidRPr="00F71ECE">
        <w:rPr>
          <w:rFonts w:asciiTheme="minorHAnsi" w:hAnsiTheme="minorHAnsi"/>
          <w:i/>
          <w:iCs/>
        </w:rPr>
        <w:t xml:space="preserve">SD </w:t>
      </w:r>
      <w:r w:rsidRPr="00F71ECE">
        <w:rPr>
          <w:rFonts w:asciiTheme="minorHAnsi" w:hAnsiTheme="minorHAnsi"/>
        </w:rPr>
        <w:t>transgenic C</w:t>
      </w:r>
      <w:r w:rsidRPr="00F71ECE">
        <w:rPr>
          <w:rFonts w:asciiTheme="minorHAnsi" w:hAnsiTheme="minorHAnsi"/>
          <w:vertAlign w:val="subscript"/>
        </w:rPr>
        <w:t>3</w:t>
      </w:r>
      <w:r w:rsidRPr="00F71ECE">
        <w:rPr>
          <w:rFonts w:asciiTheme="minorHAnsi" w:hAnsiTheme="minorHAnsi"/>
        </w:rPr>
        <w:t xml:space="preserve"> plants. </w:t>
      </w:r>
    </w:p>
    <w:p w14:paraId="5AD0A671" w14:textId="77777777" w:rsidR="00083A71" w:rsidRPr="00F71ECE" w:rsidRDefault="00083A71" w:rsidP="00083A71">
      <w:pPr>
        <w:ind w:firstLine="720"/>
        <w:rPr>
          <w:rFonts w:asciiTheme="minorHAnsi" w:hAnsiTheme="minorHAnsi"/>
        </w:rPr>
      </w:pPr>
      <w:r w:rsidRPr="00F71ECE">
        <w:rPr>
          <w:rFonts w:asciiTheme="minorHAnsi" w:hAnsiTheme="minorHAnsi"/>
          <w:noProof/>
          <w:lang w:val="en-US" w:eastAsia="en-US"/>
        </w:rPr>
        <mc:AlternateContent>
          <mc:Choice Requires="wpg">
            <w:drawing>
              <wp:anchor distT="0" distB="0" distL="114300" distR="114300" simplePos="0" relativeHeight="251636736" behindDoc="0" locked="0" layoutInCell="1" allowOverlap="1" wp14:anchorId="7B17A024" wp14:editId="546783B5">
                <wp:simplePos x="0" y="0"/>
                <wp:positionH relativeFrom="margin">
                  <wp:align>left</wp:align>
                </wp:positionH>
                <wp:positionV relativeFrom="paragraph">
                  <wp:posOffset>162664</wp:posOffset>
                </wp:positionV>
                <wp:extent cx="5786755" cy="3454400"/>
                <wp:effectExtent l="0" t="0" r="0" b="0"/>
                <wp:wrapNone/>
                <wp:docPr id="336" name="Group 336"/>
                <wp:cNvGraphicFramePr/>
                <a:graphic xmlns:a="http://schemas.openxmlformats.org/drawingml/2006/main">
                  <a:graphicData uri="http://schemas.microsoft.com/office/word/2010/wordprocessingGroup">
                    <wpg:wgp>
                      <wpg:cNvGrpSpPr/>
                      <wpg:grpSpPr>
                        <a:xfrm>
                          <a:off x="0" y="0"/>
                          <a:ext cx="5786755" cy="3454400"/>
                          <a:chOff x="0" y="0"/>
                          <a:chExt cx="5786755" cy="3454400"/>
                        </a:xfrm>
                      </wpg:grpSpPr>
                      <pic:pic xmlns:pic="http://schemas.openxmlformats.org/drawingml/2006/picture">
                        <pic:nvPicPr>
                          <pic:cNvPr id="337" name="Picture 337"/>
                          <pic:cNvPicPr>
                            <a:picLocks noChangeAspect="1"/>
                          </pic:cNvPicPr>
                        </pic:nvPicPr>
                        <pic:blipFill rotWithShape="1">
                          <a:blip r:embed="rId239" cstate="print">
                            <a:extLst>
                              <a:ext uri="{28A0092B-C50C-407E-A947-70E740481C1C}">
                                <a14:useLocalDpi xmlns:a14="http://schemas.microsoft.com/office/drawing/2010/main" val="0"/>
                              </a:ext>
                            </a:extLst>
                          </a:blip>
                          <a:srcRect t="-1" b="31"/>
                          <a:stretch/>
                        </pic:blipFill>
                        <pic:spPr bwMode="auto">
                          <a:xfrm>
                            <a:off x="2755900" y="25400"/>
                            <a:ext cx="3030855" cy="34290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38" name="Picture 338" descr="A screenshot of a computer&#10;&#10;Description automatically generated with medium confidence"/>
                          <pic:cNvPicPr>
                            <a:picLocks noChangeAspect="1"/>
                          </pic:cNvPicPr>
                        </pic:nvPicPr>
                        <pic:blipFill rotWithShape="1">
                          <a:blip r:embed="rId240" cstate="print">
                            <a:extLst>
                              <a:ext uri="{28A0092B-C50C-407E-A947-70E740481C1C}">
                                <a14:useLocalDpi xmlns:a14="http://schemas.microsoft.com/office/drawing/2010/main" val="0"/>
                              </a:ext>
                            </a:extLst>
                          </a:blip>
                          <a:srcRect b="1518"/>
                          <a:stretch/>
                        </pic:blipFill>
                        <pic:spPr bwMode="auto">
                          <a:xfrm>
                            <a:off x="0" y="25400"/>
                            <a:ext cx="3009265" cy="3378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39" name="Text Box 2"/>
                        <wps:cNvSpPr txBox="1">
                          <a:spLocks noChangeArrowheads="1"/>
                        </wps:cNvSpPr>
                        <wps:spPr bwMode="auto">
                          <a:xfrm>
                            <a:off x="0" y="0"/>
                            <a:ext cx="501015" cy="414655"/>
                          </a:xfrm>
                          <a:prstGeom prst="rect">
                            <a:avLst/>
                          </a:prstGeom>
                          <a:noFill/>
                          <a:ln w="9525">
                            <a:noFill/>
                            <a:miter lim="800000"/>
                            <a:headEnd/>
                            <a:tailEnd/>
                          </a:ln>
                        </wps:spPr>
                        <wps:txbx>
                          <w:txbxContent>
                            <w:p w14:paraId="7735D4B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340" name="Text Box 2"/>
                        <wps:cNvSpPr txBox="1">
                          <a:spLocks noChangeArrowheads="1"/>
                        </wps:cNvSpPr>
                        <wps:spPr bwMode="auto">
                          <a:xfrm>
                            <a:off x="2717800" y="0"/>
                            <a:ext cx="501015" cy="414655"/>
                          </a:xfrm>
                          <a:prstGeom prst="rect">
                            <a:avLst/>
                          </a:prstGeom>
                          <a:noFill/>
                          <a:ln w="9525">
                            <a:noFill/>
                            <a:miter lim="800000"/>
                            <a:headEnd/>
                            <a:tailEnd/>
                          </a:ln>
                        </wps:spPr>
                        <wps:txbx>
                          <w:txbxContent>
                            <w:p w14:paraId="1CC85DC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7B17A024" id="Group 336" o:spid="_x0000_s1422" style="position:absolute;left:0;text-align:left;margin-left:0;margin-top:12.8pt;width:455.65pt;height:272pt;z-index:251636736;mso-position-horizontal:left;mso-position-horizontal-relative:margin" coordsize="57867,3454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">
                <v:shape id="Picture 337" o:spid="_x0000_s1423" type="#_x0000_t75" style="position:absolute;left:27559;top:254;width:30308;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">
                  <v:imagedata r:id="rId241" o:title="" croptop="-1f" cropbottom="20f"/>
                </v:shape>
                <v:shape id="Picture 338" o:spid="_x0000_s1424" type="#_x0000_t75" alt="A screenshot of a computer&#10;&#10;Description automatically generated with medium confidence" style="position:absolute;top:254;width:30092;height:33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">
                  <v:imagedata r:id="rId242" o:title="A screenshot of a computer&#10;&#10;Description automatically generated with medium confidence" cropbottom="995f"/>
                </v:shape>
                <v:shape id="_x0000_s1425" type="#_x0000_t202" style="position:absolute;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" filled="f" stroked="f">
                  <v:textbox>
                    <w:txbxContent>
                      <w:p w14:paraId="7735D4B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26" type="#_x0000_t202" style="position:absolute;left:27178;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1CC85DC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w10:wrap anchorx="margin"/>
              </v:group>
            </w:pict>
          </mc:Fallback>
        </mc:AlternateContent>
      </w:r>
    </w:p>
    <w:p w14:paraId="118E255B" w14:textId="77777777" w:rsidR="00083A71" w:rsidRPr="00F71ECE" w:rsidRDefault="00083A71" w:rsidP="00083A71">
      <w:pPr>
        <w:ind w:firstLine="720"/>
        <w:rPr>
          <w:rFonts w:asciiTheme="minorHAnsi" w:hAnsiTheme="minorHAnsi"/>
        </w:rPr>
      </w:pPr>
    </w:p>
    <w:p w14:paraId="153BC18B" w14:textId="77777777" w:rsidR="00083A71" w:rsidRPr="00F71ECE" w:rsidRDefault="00083A71" w:rsidP="00083A71">
      <w:pPr>
        <w:ind w:firstLine="720"/>
        <w:rPr>
          <w:rFonts w:asciiTheme="minorHAnsi" w:hAnsiTheme="minorHAnsi"/>
        </w:rPr>
      </w:pPr>
    </w:p>
    <w:p w14:paraId="307CAECA" w14:textId="77777777" w:rsidR="00083A71" w:rsidRPr="00F71ECE" w:rsidRDefault="00083A71" w:rsidP="00083A71">
      <w:pPr>
        <w:ind w:firstLine="720"/>
        <w:rPr>
          <w:rFonts w:asciiTheme="minorHAnsi" w:hAnsiTheme="minorHAnsi"/>
        </w:rPr>
      </w:pPr>
    </w:p>
    <w:p w14:paraId="3A4A4530" w14:textId="77777777" w:rsidR="00083A71" w:rsidRPr="00F71ECE" w:rsidRDefault="00083A71" w:rsidP="00083A71">
      <w:pPr>
        <w:ind w:firstLine="720"/>
        <w:rPr>
          <w:rFonts w:asciiTheme="minorHAnsi" w:hAnsiTheme="minorHAnsi"/>
        </w:rPr>
      </w:pPr>
    </w:p>
    <w:p w14:paraId="4E4D190E" w14:textId="77777777" w:rsidR="00083A71" w:rsidRPr="00F71ECE" w:rsidRDefault="00083A71" w:rsidP="00083A71">
      <w:pPr>
        <w:ind w:firstLine="720"/>
        <w:rPr>
          <w:rFonts w:asciiTheme="minorHAnsi" w:hAnsiTheme="minorHAnsi"/>
        </w:rPr>
      </w:pPr>
    </w:p>
    <w:p w14:paraId="7EC70706" w14:textId="77777777" w:rsidR="00083A71" w:rsidRPr="00F71ECE" w:rsidRDefault="00083A71" w:rsidP="00083A71">
      <w:pPr>
        <w:ind w:firstLine="720"/>
        <w:rPr>
          <w:rFonts w:asciiTheme="minorHAnsi" w:hAnsiTheme="minorHAnsi"/>
        </w:rPr>
      </w:pPr>
    </w:p>
    <w:p w14:paraId="34656253" w14:textId="77777777" w:rsidR="00083A71" w:rsidRPr="00F71ECE" w:rsidRDefault="00083A71" w:rsidP="00083A71">
      <w:pPr>
        <w:ind w:firstLine="720"/>
        <w:rPr>
          <w:rFonts w:asciiTheme="minorHAnsi" w:hAnsiTheme="minorHAnsi"/>
        </w:rPr>
      </w:pPr>
    </w:p>
    <w:p w14:paraId="3079C86B" w14:textId="77777777" w:rsidR="00083A71" w:rsidRPr="00F71ECE" w:rsidRDefault="00083A71" w:rsidP="00083A71">
      <w:pPr>
        <w:ind w:firstLine="720"/>
        <w:rPr>
          <w:rFonts w:asciiTheme="minorHAnsi" w:hAnsiTheme="minorHAnsi"/>
        </w:rPr>
      </w:pPr>
    </w:p>
    <w:p w14:paraId="4B0A8889" w14:textId="77777777" w:rsidR="00083A71" w:rsidRPr="00F71ECE" w:rsidRDefault="00083A71" w:rsidP="00083A71">
      <w:pPr>
        <w:spacing w:after="0" w:line="276" w:lineRule="auto"/>
      </w:pPr>
      <w:r w:rsidRPr="00F71ECE">
        <w:rPr>
          <w:b/>
          <w:bCs/>
        </w:rPr>
        <w:br/>
      </w:r>
      <w:r w:rsidRPr="00F71ECE">
        <w:rPr>
          <w:b/>
          <w:bCs/>
        </w:rPr>
        <w:br/>
      </w:r>
      <w:r w:rsidRPr="00F71ECE">
        <w:rPr>
          <w:b/>
          <w:bCs/>
        </w:rPr>
        <w:br/>
      </w:r>
      <w:bookmarkStart w:id="78" w:name="_Hlk138971493"/>
      <w:r w:rsidR="00FC7362">
        <w:rPr>
          <w:b/>
          <w:bCs/>
        </w:rPr>
        <w:br/>
      </w:r>
      <w:r w:rsidR="009E06CA">
        <w:rPr>
          <w:b/>
          <w:bCs/>
        </w:rPr>
        <w:t>Figure 5.3. Intercellular</w:t>
      </w:r>
      <w:r w:rsidRPr="00F71ECE">
        <w:rPr>
          <w:b/>
          <w:bCs/>
        </w:rPr>
        <w:t xml:space="preserve"> CO</w:t>
      </w:r>
      <w:r w:rsidRPr="00F71ECE">
        <w:rPr>
          <w:b/>
          <w:bCs/>
          <w:vertAlign w:val="subscript"/>
        </w:rPr>
        <w:t>2</w:t>
      </w:r>
      <w:r w:rsidRPr="00F71ECE">
        <w:rPr>
          <w:b/>
          <w:bCs/>
        </w:rPr>
        <w:t xml:space="preserve"> concentration and photorespiration is unaffected in </w:t>
      </w:r>
      <w:r w:rsidRPr="00F71ECE">
        <w:rPr>
          <w:b/>
          <w:bCs/>
          <w:i/>
          <w:iCs/>
        </w:rPr>
        <w:t xml:space="preserve">Zmepfl9 </w:t>
      </w:r>
      <w:r>
        <w:rPr>
          <w:b/>
          <w:bCs/>
        </w:rPr>
        <w:t xml:space="preserve">knockout </w:t>
      </w:r>
      <w:r w:rsidRPr="00F71ECE">
        <w:rPr>
          <w:b/>
          <w:bCs/>
        </w:rPr>
        <w:t>lines.</w:t>
      </w:r>
      <w:bookmarkEnd w:id="78"/>
      <w:r w:rsidRPr="00F71ECE">
        <w:t xml:space="preserve"> </w:t>
      </w:r>
      <w:r w:rsidRPr="00F71ECE">
        <w:rPr>
          <w:b/>
          <w:bCs/>
        </w:rPr>
        <w:t>(a)</w:t>
      </w:r>
      <w:r w:rsidRPr="00F71ECE">
        <w:t xml:space="preserve"> </w:t>
      </w:r>
      <w:r w:rsidR="009E06CA">
        <w:rPr>
          <w:sz w:val="21"/>
          <w:szCs w:val="20"/>
        </w:rPr>
        <w:t>Intercellular</w:t>
      </w:r>
      <w:r w:rsidRPr="00F71ECE">
        <w:t xml:space="preserve"> CO</w:t>
      </w:r>
      <w:r w:rsidRPr="00F71ECE">
        <w:rPr>
          <w:vertAlign w:val="subscript"/>
        </w:rPr>
        <w:t>2</w:t>
      </w:r>
      <w:r w:rsidRPr="00F71ECE">
        <w:t xml:space="preserve"> concentration (</w:t>
      </w:r>
      <w:r w:rsidRPr="00F71ECE">
        <w:rPr>
          <w:i/>
          <w:iCs/>
        </w:rPr>
        <w:t>C</w:t>
      </w:r>
      <w:r w:rsidRPr="00F71ECE">
        <w:rPr>
          <w:vertAlign w:val="subscript"/>
        </w:rPr>
        <w:t>i</w:t>
      </w:r>
      <w:r w:rsidRPr="00F71ECE">
        <w:t xml:space="preserve">) and </w:t>
      </w:r>
      <w:r w:rsidRPr="00F71ECE">
        <w:rPr>
          <w:b/>
          <w:bCs/>
        </w:rPr>
        <w:t xml:space="preserve">(b) </w:t>
      </w:r>
      <w:r w:rsidRPr="00F71ECE">
        <w:t>the ratio of Rubisco oxygenation rate to Rubisco carboxylation rate (</w:t>
      </w:r>
      <w:r w:rsidRPr="00F71ECE">
        <w:rPr>
          <w:i/>
          <w:iCs/>
        </w:rPr>
        <w:t>V</w:t>
      </w:r>
      <w:r w:rsidRPr="00F71ECE">
        <w:rPr>
          <w:vertAlign w:val="subscript"/>
        </w:rPr>
        <w:t>o</w:t>
      </w:r>
      <w:r w:rsidRPr="00F71ECE">
        <w:t>/</w:t>
      </w:r>
      <w:proofErr w:type="spellStart"/>
      <w:r w:rsidRPr="00F71ECE">
        <w:rPr>
          <w:i/>
          <w:iCs/>
        </w:rPr>
        <w:t>V</w:t>
      </w:r>
      <w:r w:rsidRPr="00F71ECE">
        <w:rPr>
          <w:vertAlign w:val="subscript"/>
        </w:rPr>
        <w:t>c</w:t>
      </w:r>
      <w:proofErr w:type="spellEnd"/>
      <w:r w:rsidRPr="00F71ECE">
        <w:t>) measured on fully expanded leaf 6 at a light intensity of 2000 µmol m</w:t>
      </w:r>
      <w:r w:rsidRPr="00F71ECE">
        <w:rPr>
          <w:vertAlign w:val="superscript"/>
        </w:rPr>
        <w:t>-2</w:t>
      </w:r>
      <w:r w:rsidRPr="00F71ECE">
        <w:t xml:space="preserve"> s</w:t>
      </w:r>
      <w:r w:rsidRPr="00F71ECE">
        <w:rPr>
          <w:vertAlign w:val="superscript"/>
        </w:rPr>
        <w:t>-1</w:t>
      </w:r>
      <w:r w:rsidRPr="00F71ECE">
        <w:t xml:space="preserve"> PAR. Box and whisker plots as previously described. No significant differences between genotypes were found by performing one-way ANOVA. n = 6 plants per genotype.</w:t>
      </w:r>
    </w:p>
    <w:p w14:paraId="6E24DD89" w14:textId="77777777" w:rsidR="00083A71" w:rsidRPr="00F71ECE" w:rsidRDefault="00083A71" w:rsidP="00083A71">
      <w:pPr>
        <w:spacing w:after="0" w:line="276" w:lineRule="auto"/>
      </w:pPr>
    </w:p>
    <w:p w14:paraId="1753D4F2" w14:textId="77777777" w:rsidR="00083A71" w:rsidRDefault="00083A71" w:rsidP="00083A71">
      <w:pPr>
        <w:spacing w:after="0" w:line="276" w:lineRule="auto"/>
      </w:pPr>
    </w:p>
    <w:p w14:paraId="061D0B47" w14:textId="77777777" w:rsidR="0007723E" w:rsidRPr="00F71ECE" w:rsidRDefault="0007723E" w:rsidP="00083A71">
      <w:pPr>
        <w:spacing w:after="0" w:line="276" w:lineRule="auto"/>
      </w:pPr>
    </w:p>
    <w:p w14:paraId="23466196" w14:textId="77777777" w:rsidR="00083A71" w:rsidRPr="00F71ECE" w:rsidRDefault="00083A71" w:rsidP="00083A71">
      <w:pPr>
        <w:spacing w:after="0" w:line="276" w:lineRule="auto"/>
      </w:pPr>
    </w:p>
    <w:p w14:paraId="5E1A7335" w14:textId="77777777" w:rsidR="00083A71" w:rsidRPr="00F71ECE" w:rsidRDefault="00083A71" w:rsidP="00083A71">
      <w:pPr>
        <w:spacing w:after="0" w:line="276" w:lineRule="auto"/>
      </w:pPr>
    </w:p>
    <w:p w14:paraId="37C2AF8A" w14:textId="77777777" w:rsidR="00083A71" w:rsidRPr="00F71ECE" w:rsidRDefault="00083A71" w:rsidP="00083A71">
      <w:pPr>
        <w:ind w:firstLine="720"/>
        <w:rPr>
          <w:rFonts w:asciiTheme="minorHAnsi" w:hAnsiTheme="minorHAnsi"/>
        </w:rPr>
      </w:pPr>
      <w:r w:rsidRPr="00F71ECE">
        <w:rPr>
          <w:rFonts w:asciiTheme="minorHAnsi" w:hAnsiTheme="minorHAnsi"/>
        </w:rPr>
        <w:lastRenderedPageBreak/>
        <w:t>Whilst conducting light-adapted chlorophyll fluorescence measurements, the effective quantum yield of photosystem II (</w:t>
      </w:r>
      <w:r>
        <w:rPr>
          <w:rFonts w:asciiTheme="minorHAnsi" w:hAnsiTheme="minorHAnsi"/>
        </w:rPr>
        <w:t>Y(II)</w:t>
      </w:r>
      <w:r w:rsidRPr="00F71ECE">
        <w:rPr>
          <w:rFonts w:asciiTheme="minorHAnsi" w:hAnsiTheme="minorHAnsi"/>
        </w:rPr>
        <w:t>) under saturating light and ambient O</w:t>
      </w:r>
      <w:r w:rsidRPr="00F71ECE">
        <w:rPr>
          <w:rFonts w:asciiTheme="minorHAnsi" w:hAnsiTheme="minorHAnsi"/>
          <w:vertAlign w:val="subscript"/>
        </w:rPr>
        <w:t>2</w:t>
      </w:r>
      <w:r w:rsidRPr="00F71ECE">
        <w:rPr>
          <w:rFonts w:asciiTheme="minorHAnsi" w:hAnsiTheme="minorHAnsi"/>
        </w:rPr>
        <w:t xml:space="preserve"> was found to be significantly lower in </w:t>
      </w:r>
      <w:r w:rsidRPr="00F71ECE">
        <w:rPr>
          <w:rFonts w:asciiTheme="minorHAnsi" w:hAnsiTheme="minorHAnsi"/>
          <w:i/>
          <w:iCs/>
        </w:rPr>
        <w:t xml:space="preserve">Zmepfl9-1a;Zmepfl9-1b </w:t>
      </w:r>
      <w:r w:rsidRPr="00F71ECE">
        <w:rPr>
          <w:rFonts w:asciiTheme="minorHAnsi" w:hAnsiTheme="minorHAnsi"/>
        </w:rPr>
        <w:t xml:space="preserve">line #3 compared to controls (Figure 5.4). This may suggest that the </w:t>
      </w:r>
      <w:r w:rsidR="00FC7362">
        <w:rPr>
          <w:rFonts w:asciiTheme="minorHAnsi" w:hAnsiTheme="minorHAnsi"/>
        </w:rPr>
        <w:t>electron transport</w:t>
      </w:r>
      <w:r w:rsidRPr="00F71ECE">
        <w:rPr>
          <w:rFonts w:asciiTheme="minorHAnsi" w:hAnsiTheme="minorHAnsi"/>
        </w:rPr>
        <w:t xml:space="preserve"> </w:t>
      </w:r>
      <w:r w:rsidR="00FC7362">
        <w:rPr>
          <w:rFonts w:asciiTheme="minorHAnsi" w:hAnsiTheme="minorHAnsi"/>
        </w:rPr>
        <w:t>in</w:t>
      </w:r>
      <w:r w:rsidRPr="00F71ECE">
        <w:rPr>
          <w:rFonts w:asciiTheme="minorHAnsi" w:hAnsiTheme="minorHAnsi"/>
        </w:rPr>
        <w:t xml:space="preserve"> this double KO line is impaired or downregulated in some way, which</w:t>
      </w:r>
      <w:r>
        <w:rPr>
          <w:rFonts w:asciiTheme="minorHAnsi" w:hAnsiTheme="minorHAnsi"/>
        </w:rPr>
        <w:t xml:space="preserve"> could</w:t>
      </w:r>
      <w:r w:rsidRPr="00F71ECE">
        <w:rPr>
          <w:rFonts w:asciiTheme="minorHAnsi" w:hAnsiTheme="minorHAnsi"/>
        </w:rPr>
        <w:t xml:space="preserve"> explain the reduction in </w:t>
      </w:r>
      <w:r w:rsidRPr="00F71ECE">
        <w:rPr>
          <w:rFonts w:asciiTheme="minorHAnsi" w:hAnsiTheme="minorHAnsi"/>
          <w:i/>
          <w:iCs/>
        </w:rPr>
        <w:t>A</w:t>
      </w:r>
      <w:r w:rsidRPr="00F71ECE">
        <w:rPr>
          <w:rFonts w:asciiTheme="minorHAnsi" w:hAnsiTheme="minorHAnsi"/>
        </w:rPr>
        <w:t xml:space="preserve">. Again, there was also a trend towards reduced </w:t>
      </w:r>
      <w:r>
        <w:rPr>
          <w:rFonts w:asciiTheme="minorHAnsi" w:hAnsiTheme="minorHAnsi"/>
        </w:rPr>
        <w:t>Y(II)</w:t>
      </w:r>
      <w:r w:rsidRPr="00F71ECE">
        <w:rPr>
          <w:rFonts w:asciiTheme="minorHAnsi" w:hAnsiTheme="minorHAnsi"/>
        </w:rPr>
        <w:t xml:space="preserve"> in the other three lines lacking a functional </w:t>
      </w:r>
      <w:r w:rsidRPr="00F71ECE">
        <w:rPr>
          <w:rFonts w:asciiTheme="minorHAnsi" w:hAnsiTheme="minorHAnsi"/>
          <w:i/>
          <w:iCs/>
        </w:rPr>
        <w:t>ZmEPFL9-1a,</w:t>
      </w:r>
      <w:r w:rsidRPr="00F71ECE">
        <w:rPr>
          <w:rFonts w:asciiTheme="minorHAnsi" w:hAnsiTheme="minorHAnsi"/>
        </w:rPr>
        <w:t xml:space="preserve"> but this was not significant. </w:t>
      </w:r>
    </w:p>
    <w:p w14:paraId="42D52191" w14:textId="77777777" w:rsidR="00FC7362" w:rsidRDefault="00FC7362" w:rsidP="00083A71">
      <w:pPr>
        <w:ind w:firstLine="720"/>
        <w:rPr>
          <w:rFonts w:asciiTheme="minorHAnsi" w:hAnsiTheme="minorHAnsi"/>
        </w:rPr>
      </w:pPr>
    </w:p>
    <w:p w14:paraId="057588C1" w14:textId="77777777" w:rsidR="00083A71" w:rsidRPr="00F71ECE" w:rsidRDefault="00083A71" w:rsidP="00083A71">
      <w:pPr>
        <w:ind w:firstLine="720"/>
        <w:rPr>
          <w:rFonts w:asciiTheme="minorHAnsi" w:hAnsiTheme="minorHAnsi"/>
        </w:rPr>
      </w:pPr>
      <w:r>
        <w:rPr>
          <w:rFonts w:asciiTheme="minorHAnsi" w:hAnsiTheme="minorHAnsi"/>
          <w:noProof/>
          <w:lang w:val="en-US" w:eastAsia="en-US"/>
        </w:rPr>
        <mc:AlternateContent>
          <mc:Choice Requires="wpg">
            <w:drawing>
              <wp:anchor distT="0" distB="0" distL="114300" distR="114300" simplePos="0" relativeHeight="251857920" behindDoc="0" locked="0" layoutInCell="1" allowOverlap="1" wp14:anchorId="22348FB2" wp14:editId="55796A71">
                <wp:simplePos x="0" y="0"/>
                <wp:positionH relativeFrom="column">
                  <wp:posOffset>0</wp:posOffset>
                </wp:positionH>
                <wp:positionV relativeFrom="paragraph">
                  <wp:posOffset>7620</wp:posOffset>
                </wp:positionV>
                <wp:extent cx="3012440" cy="3430270"/>
                <wp:effectExtent l="0" t="0" r="0" b="0"/>
                <wp:wrapNone/>
                <wp:docPr id="501" name="Group 501"/>
                <wp:cNvGraphicFramePr/>
                <a:graphic xmlns:a="http://schemas.openxmlformats.org/drawingml/2006/main">
                  <a:graphicData uri="http://schemas.microsoft.com/office/word/2010/wordprocessingGroup">
                    <wpg:wgp>
                      <wpg:cNvGrpSpPr/>
                      <wpg:grpSpPr>
                        <a:xfrm>
                          <a:off x="0" y="0"/>
                          <a:ext cx="3012440" cy="3430270"/>
                          <a:chOff x="0" y="0"/>
                          <a:chExt cx="3012440" cy="3430270"/>
                        </a:xfrm>
                      </wpg:grpSpPr>
                      <pic:pic xmlns:pic="http://schemas.openxmlformats.org/drawingml/2006/picture">
                        <pic:nvPicPr>
                          <pic:cNvPr id="625" name="Picture 625" descr="A screenshot of a computer&#10;&#10;Description automatically generated with medium confidence"/>
                          <pic:cNvPicPr>
                            <a:picLocks noChangeAspect="1"/>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3012440" cy="3430270"/>
                          </a:xfrm>
                          <a:prstGeom prst="rect">
                            <a:avLst/>
                          </a:prstGeom>
                        </pic:spPr>
                      </pic:pic>
                      <pic:pic xmlns:pic="http://schemas.openxmlformats.org/drawingml/2006/picture">
                        <pic:nvPicPr>
                          <pic:cNvPr id="500" name="Picture 500" descr="A picture containing application&#10;&#10;Description automatically generated"/>
                          <pic:cNvPicPr>
                            <a:picLocks noChangeAspect="1"/>
                          </pic:cNvPicPr>
                        </pic:nvPicPr>
                        <pic:blipFill rotWithShape="1">
                          <a:blip r:embed="rId110" cstate="print">
                            <a:extLst>
                              <a:ext uri="{28A0092B-C50C-407E-A947-70E740481C1C}">
                                <a14:useLocalDpi xmlns:a14="http://schemas.microsoft.com/office/drawing/2010/main" val="0"/>
                              </a:ext>
                            </a:extLst>
                          </a:blip>
                          <a:srcRect l="2123" t="25016" r="83039" b="26086"/>
                          <a:stretch/>
                        </pic:blipFill>
                        <pic:spPr bwMode="auto">
                          <a:xfrm>
                            <a:off x="38100" y="723900"/>
                            <a:ext cx="296545" cy="1433830"/>
                          </a:xfrm>
                          <a:prstGeom prst="rect">
                            <a:avLst/>
                          </a:prstGeom>
                          <a:solidFill>
                            <a:schemeClr val="bg1"/>
                          </a:solid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58C8814D" id="Group 501" o:spid="_x0000_s1026" style="position:absolute;margin-left:0;margin-top:.6pt;width:237.2pt;height:270.1pt;z-index:251857920" coordsize="30124,3430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">
                <v:shape id="Picture 625" o:spid="_x0000_s1027" type="#_x0000_t75" alt="A screenshot of a computer&#10;&#10;Description automatically generated with medium confidence" style="position:absolute;width:30124;height:34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">
                  <v:imagedata r:id="rId244" o:title="A screenshot of a computer&#10;&#10;Description automatically generated with medium confidence"/>
                </v:shape>
                <v:shape id="Picture 500" o:spid="_x0000_s1028" type="#_x0000_t75" alt="A picture containing application&#10;&#10;Description automatically generated" style="position:absolute;left:381;top:7239;width:2965;height:14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" filled="t" fillcolor="white [3212]">
                  <v:imagedata r:id="rId116" o:title="A picture containing application&#10;&#10;Description automatically generated" croptop="16394f" cropbottom="17096f" cropleft="1391f" cropright="54420f"/>
                </v:shape>
              </v:group>
            </w:pict>
          </mc:Fallback>
        </mc:AlternateContent>
      </w:r>
      <w:r w:rsidRPr="00F71ECE">
        <w:rPr>
          <w:rFonts w:asciiTheme="minorHAnsi" w:hAnsiTheme="minorHAnsi"/>
          <w:noProof/>
          <w:lang w:val="en-US" w:eastAsia="en-US"/>
        </w:rPr>
        <mc:AlternateContent>
          <mc:Choice Requires="wps">
            <w:drawing>
              <wp:anchor distT="45720" distB="45720" distL="114300" distR="114300" simplePos="0" relativeHeight="251644928" behindDoc="0" locked="0" layoutInCell="1" allowOverlap="1" wp14:anchorId="2DF55588" wp14:editId="37DF0C23">
                <wp:simplePos x="0" y="0"/>
                <wp:positionH relativeFrom="margin">
                  <wp:posOffset>2779049</wp:posOffset>
                </wp:positionH>
                <wp:positionV relativeFrom="paragraph">
                  <wp:posOffset>183390</wp:posOffset>
                </wp:positionV>
                <wp:extent cx="2824480" cy="3031490"/>
                <wp:effectExtent l="0" t="0" r="0" b="6985"/>
                <wp:wrapSquare wrapText="bothSides"/>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4480" cy="3031490"/>
                        </a:xfrm>
                        <a:prstGeom prst="rect">
                          <a:avLst/>
                        </a:prstGeom>
                        <a:solidFill>
                          <a:srgbClr val="FFFFFF"/>
                        </a:solidFill>
                        <a:ln w="9525">
                          <a:noFill/>
                          <a:miter lim="800000"/>
                          <a:headEnd/>
                          <a:tailEnd/>
                        </a:ln>
                      </wps:spPr>
                      <wps:txbx>
                        <w:txbxContent>
                          <w:p w14:paraId="1798812A" w14:textId="77777777" w:rsidR="00135FA1" w:rsidRPr="00EC1CD5" w:rsidRDefault="00135FA1" w:rsidP="00083A71">
                            <w:pPr>
                              <w:pStyle w:val="NoSpacing"/>
                              <w:jc w:val="left"/>
                            </w:pPr>
                            <w:bookmarkStart w:id="79" w:name="_Hlk138971513"/>
                            <w:r w:rsidRPr="00F24831">
                              <w:rPr>
                                <w:b/>
                                <w:bCs/>
                              </w:rPr>
                              <w:t>Figure 5.</w:t>
                            </w:r>
                            <w:r>
                              <w:rPr>
                                <w:b/>
                                <w:bCs/>
                              </w:rPr>
                              <w:t>4</w:t>
                            </w:r>
                            <w:r w:rsidRPr="00F24831">
                              <w:rPr>
                                <w:b/>
                                <w:bCs/>
                              </w:rPr>
                              <w:t>.</w:t>
                            </w:r>
                            <w:r>
                              <w:rPr>
                                <w:b/>
                                <w:bCs/>
                              </w:rPr>
                              <w:t xml:space="preserve"> Operating efficiency of PSII photochemistry is reduced in one </w:t>
                            </w:r>
                            <w:r w:rsidRPr="00EC1CD5">
                              <w:rPr>
                                <w:b/>
                                <w:bCs/>
                                <w:i/>
                                <w:iCs/>
                              </w:rPr>
                              <w:t>Z</w:t>
                            </w:r>
                            <w:r>
                              <w:rPr>
                                <w:b/>
                                <w:bCs/>
                                <w:i/>
                                <w:iCs/>
                              </w:rPr>
                              <w:t xml:space="preserve">mepfl9 </w:t>
                            </w:r>
                            <w:r>
                              <w:rPr>
                                <w:b/>
                                <w:bCs/>
                              </w:rPr>
                              <w:t>line.</w:t>
                            </w:r>
                            <w:bookmarkEnd w:id="79"/>
                            <w:r>
                              <w:rPr>
                                <w:b/>
                                <w:bCs/>
                              </w:rPr>
                              <w:t xml:space="preserve"> </w:t>
                            </w:r>
                            <w:r>
                              <w:t>Quantum yield of photosystem II (</w:t>
                            </w:r>
                            <w:r>
                              <w:rPr>
                                <w:rFonts w:asciiTheme="minorHAnsi" w:hAnsiTheme="minorHAnsi"/>
                              </w:rPr>
                              <w:t xml:space="preserve">Y(II)) measured </w:t>
                            </w:r>
                            <w:r>
                              <w:t>on fully expanded leaf 6 at a light intensity of 2000 µmol m</w:t>
                            </w:r>
                            <w:r>
                              <w:rPr>
                                <w:vertAlign w:val="superscript"/>
                              </w:rPr>
                              <w:t>-2</w:t>
                            </w:r>
                            <w:r>
                              <w:t xml:space="preserve"> s</w:t>
                            </w:r>
                            <w:r>
                              <w:rPr>
                                <w:vertAlign w:val="superscript"/>
                              </w:rPr>
                              <w:t>-1</w:t>
                            </w:r>
                            <w:r>
                              <w:t xml:space="preserve"> PAR</w:t>
                            </w:r>
                            <w:r w:rsidRPr="009B5C9E">
                              <w:t xml:space="preserve">. </w:t>
                            </w:r>
                            <w:bookmarkStart w:id="80" w:name="OLE_LINK10"/>
                            <w:bookmarkStart w:id="81" w:name="OLE_LINK11"/>
                            <w:bookmarkStart w:id="82" w:name="OLE_LINK12"/>
                            <w:bookmarkStart w:id="83" w:name="OLE_LINK13"/>
                            <w:bookmarkStart w:id="84" w:name="OLE_LINK14"/>
                            <w:bookmarkStart w:id="85" w:name="OLE_LINK15"/>
                            <w:bookmarkStart w:id="86" w:name="OLE_LINK16"/>
                            <w:bookmarkStart w:id="87" w:name="OLE_LINK17"/>
                            <w:bookmarkStart w:id="88" w:name="OLE_LINK18"/>
                            <w:bookmarkStart w:id="89" w:name="OLE_LINK19"/>
                            <w:bookmarkStart w:id="90" w:name="OLE_LINK20"/>
                            <w:bookmarkStart w:id="91" w:name="OLE_LINK21"/>
                            <w:bookmarkStart w:id="92" w:name="OLE_LINK22"/>
                            <w:bookmarkStart w:id="93" w:name="OLE_LINK23"/>
                            <w:bookmarkStart w:id="94" w:name="OLE_LINK24"/>
                            <w:bookmarkStart w:id="95" w:name="OLE_LINK25"/>
                            <w:bookmarkStart w:id="96" w:name="OLE_LINK26"/>
                            <w:bookmarkStart w:id="97" w:name="OLE_LINK27"/>
                            <w:bookmarkStart w:id="98" w:name="OLE_LINK28"/>
                            <w:bookmarkStart w:id="99" w:name="OLE_LINK29"/>
                            <w:bookmarkStart w:id="100" w:name="OLE_LINK30"/>
                            <w:bookmarkStart w:id="101" w:name="OLE_LINK31"/>
                            <w:bookmarkStart w:id="102" w:name="OLE_LINK32"/>
                            <w:bookmarkStart w:id="103" w:name="OLE_LINK33"/>
                            <w:bookmarkStart w:id="104" w:name="OLE_LINK34"/>
                            <w:bookmarkStart w:id="105" w:name="OLE_LINK35"/>
                            <w:bookmarkStart w:id="106" w:name="OLE_LINK36"/>
                            <w:bookmarkStart w:id="107" w:name="OLE_LINK37"/>
                            <w:bookmarkStart w:id="108" w:name="OLE_LINK38"/>
                            <w:bookmarkStart w:id="109" w:name="OLE_LINK39"/>
                            <w:bookmarkStart w:id="110" w:name="OLE_LINK40"/>
                            <w:bookmarkStart w:id="111" w:name="OLE_LINK41"/>
                            <w:bookmarkStart w:id="112" w:name="OLE_LINK42"/>
                            <w:bookmarkStart w:id="113" w:name="OLE_LINK43"/>
                            <w:bookmarkStart w:id="114" w:name="OLE_LINK44"/>
                            <w:bookmarkStart w:id="115" w:name="OLE_LINK45"/>
                            <w:bookmarkStart w:id="116" w:name="OLE_LINK46"/>
                            <w:bookmarkStart w:id="117" w:name="OLE_LINK47"/>
                            <w:bookmarkStart w:id="118" w:name="OLE_LINK48"/>
                            <w:bookmarkStart w:id="119" w:name="OLE_LINK49"/>
                            <w:bookmarkStart w:id="120" w:name="OLE_LINK50"/>
                            <w:bookmarkStart w:id="121" w:name="OLE_LINK51"/>
                            <w:bookmarkStart w:id="122" w:name="OLE_LINK52"/>
                            <w:bookmarkStart w:id="123" w:name="OLE_LINK53"/>
                            <w:bookmarkStart w:id="124" w:name="OLE_LINK54"/>
                            <w:r w:rsidRPr="009B5C9E">
                              <w:t>Box</w:t>
                            </w:r>
                            <w:r>
                              <w:t xml:space="preserve"> and whisker plots as previously described.</w:t>
                            </w:r>
                            <w:r w:rsidRPr="009B5C9E">
                              <w:t xml:space="preserve"> Different letters denote significant differences between the means of genotypes (</w:t>
                            </w:r>
                            <w:r w:rsidRPr="009B5C9E">
                              <w:rPr>
                                <w:i/>
                                <w:iCs/>
                              </w:rPr>
                              <w:t>p</w:t>
                            </w:r>
                            <w:r w:rsidRPr="009B5C9E">
                              <w:t xml:space="preserve"> &lt; 0.05, one-way ANOVA followed by post-hoc Tukey’s test). n = 6 plants per genotype.</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F55588" id="_x0000_s1427" type="#_x0000_t202" style="position:absolute;left:0;text-align:left;margin-left:218.8pt;margin-top:14.45pt;width:222.4pt;height:238.7pt;z-index:2516449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" stroked="f">
                <v:textbox style="mso-fit-shape-to-text:t">
                  <w:txbxContent>
                    <w:p w14:paraId="1798812A" w14:textId="77777777" w:rsidR="00135FA1" w:rsidRPr="00EC1CD5" w:rsidRDefault="00135FA1" w:rsidP="00083A71">
                      <w:pPr>
                        <w:pStyle w:val="NoSpacing"/>
                        <w:jc w:val="left"/>
                      </w:pPr>
                      <w:bookmarkStart w:id="125" w:name="_Hlk138971513"/>
                      <w:r w:rsidRPr="00F24831">
                        <w:rPr>
                          <w:b/>
                          <w:bCs/>
                        </w:rPr>
                        <w:t>Figure 5.</w:t>
                      </w:r>
                      <w:r>
                        <w:rPr>
                          <w:b/>
                          <w:bCs/>
                        </w:rPr>
                        <w:t>4</w:t>
                      </w:r>
                      <w:r w:rsidRPr="00F24831">
                        <w:rPr>
                          <w:b/>
                          <w:bCs/>
                        </w:rPr>
                        <w:t>.</w:t>
                      </w:r>
                      <w:r>
                        <w:rPr>
                          <w:b/>
                          <w:bCs/>
                        </w:rPr>
                        <w:t xml:space="preserve"> Operating efficiency of PSII photochemistry is reduced in one </w:t>
                      </w:r>
                      <w:r w:rsidRPr="00EC1CD5">
                        <w:rPr>
                          <w:b/>
                          <w:bCs/>
                          <w:i/>
                          <w:iCs/>
                        </w:rPr>
                        <w:t>Z</w:t>
                      </w:r>
                      <w:r>
                        <w:rPr>
                          <w:b/>
                          <w:bCs/>
                          <w:i/>
                          <w:iCs/>
                        </w:rPr>
                        <w:t xml:space="preserve">mepfl9 </w:t>
                      </w:r>
                      <w:r>
                        <w:rPr>
                          <w:b/>
                          <w:bCs/>
                        </w:rPr>
                        <w:t>line.</w:t>
                      </w:r>
                      <w:bookmarkEnd w:id="125"/>
                      <w:r>
                        <w:rPr>
                          <w:b/>
                          <w:bCs/>
                        </w:rPr>
                        <w:t xml:space="preserve"> </w:t>
                      </w:r>
                      <w:r>
                        <w:t>Quantum yield of photosystem II (</w:t>
                      </w:r>
                      <w:r>
                        <w:rPr>
                          <w:rFonts w:asciiTheme="minorHAnsi" w:hAnsiTheme="minorHAnsi"/>
                        </w:rPr>
                        <w:t xml:space="preserve">Y(II)) measured </w:t>
                      </w:r>
                      <w:r>
                        <w:t>on fully expanded leaf 6 at a light intensity of 2000 µmol m</w:t>
                      </w:r>
                      <w:r>
                        <w:rPr>
                          <w:vertAlign w:val="superscript"/>
                        </w:rPr>
                        <w:t>-2</w:t>
                      </w:r>
                      <w:r>
                        <w:t xml:space="preserve"> s</w:t>
                      </w:r>
                      <w:r>
                        <w:rPr>
                          <w:vertAlign w:val="superscript"/>
                        </w:rPr>
                        <w:t>-1</w:t>
                      </w:r>
                      <w:r>
                        <w:t xml:space="preserve"> PAR</w:t>
                      </w:r>
                      <w:r w:rsidRPr="009B5C9E">
                        <w:t xml:space="preserve">. </w:t>
                      </w:r>
                      <w:bookmarkStart w:id="126" w:name="OLE_LINK10"/>
                      <w:bookmarkStart w:id="127" w:name="OLE_LINK11"/>
                      <w:bookmarkStart w:id="128" w:name="OLE_LINK12"/>
                      <w:bookmarkStart w:id="129" w:name="OLE_LINK13"/>
                      <w:bookmarkStart w:id="130" w:name="OLE_LINK14"/>
                      <w:bookmarkStart w:id="131" w:name="OLE_LINK15"/>
                      <w:bookmarkStart w:id="132" w:name="OLE_LINK16"/>
                      <w:bookmarkStart w:id="133" w:name="OLE_LINK17"/>
                      <w:bookmarkStart w:id="134" w:name="OLE_LINK18"/>
                      <w:bookmarkStart w:id="135" w:name="OLE_LINK19"/>
                      <w:bookmarkStart w:id="136" w:name="OLE_LINK20"/>
                      <w:bookmarkStart w:id="137" w:name="OLE_LINK21"/>
                      <w:bookmarkStart w:id="138" w:name="OLE_LINK22"/>
                      <w:bookmarkStart w:id="139" w:name="OLE_LINK23"/>
                      <w:bookmarkStart w:id="140" w:name="OLE_LINK24"/>
                      <w:bookmarkStart w:id="141" w:name="OLE_LINK25"/>
                      <w:bookmarkStart w:id="142" w:name="OLE_LINK26"/>
                      <w:bookmarkStart w:id="143" w:name="OLE_LINK27"/>
                      <w:bookmarkStart w:id="144" w:name="OLE_LINK28"/>
                      <w:bookmarkStart w:id="145" w:name="OLE_LINK29"/>
                      <w:bookmarkStart w:id="146" w:name="OLE_LINK30"/>
                      <w:bookmarkStart w:id="147" w:name="OLE_LINK31"/>
                      <w:bookmarkStart w:id="148" w:name="OLE_LINK32"/>
                      <w:bookmarkStart w:id="149" w:name="OLE_LINK33"/>
                      <w:bookmarkStart w:id="150" w:name="OLE_LINK34"/>
                      <w:bookmarkStart w:id="151" w:name="OLE_LINK35"/>
                      <w:bookmarkStart w:id="152" w:name="OLE_LINK36"/>
                      <w:bookmarkStart w:id="153" w:name="OLE_LINK37"/>
                      <w:bookmarkStart w:id="154" w:name="OLE_LINK38"/>
                      <w:bookmarkStart w:id="155" w:name="OLE_LINK39"/>
                      <w:bookmarkStart w:id="156" w:name="OLE_LINK40"/>
                      <w:bookmarkStart w:id="157" w:name="OLE_LINK41"/>
                      <w:bookmarkStart w:id="158" w:name="OLE_LINK42"/>
                      <w:bookmarkStart w:id="159" w:name="OLE_LINK43"/>
                      <w:bookmarkStart w:id="160" w:name="OLE_LINK44"/>
                      <w:bookmarkStart w:id="161" w:name="OLE_LINK45"/>
                      <w:bookmarkStart w:id="162" w:name="OLE_LINK46"/>
                      <w:bookmarkStart w:id="163" w:name="OLE_LINK47"/>
                      <w:bookmarkStart w:id="164" w:name="OLE_LINK48"/>
                      <w:bookmarkStart w:id="165" w:name="OLE_LINK49"/>
                      <w:bookmarkStart w:id="166" w:name="OLE_LINK50"/>
                      <w:bookmarkStart w:id="167" w:name="OLE_LINK51"/>
                      <w:bookmarkStart w:id="168" w:name="OLE_LINK52"/>
                      <w:bookmarkStart w:id="169" w:name="OLE_LINK53"/>
                      <w:bookmarkStart w:id="170" w:name="OLE_LINK54"/>
                      <w:r w:rsidRPr="009B5C9E">
                        <w:t>Box</w:t>
                      </w:r>
                      <w:r>
                        <w:t xml:space="preserve"> and whisker plots as previously described.</w:t>
                      </w:r>
                      <w:r w:rsidRPr="009B5C9E">
                        <w:t xml:space="preserve"> Different letters denote significant differences between the means of genotypes (</w:t>
                      </w:r>
                      <w:r w:rsidRPr="009B5C9E">
                        <w:rPr>
                          <w:i/>
                          <w:iCs/>
                        </w:rPr>
                        <w:t>p</w:t>
                      </w:r>
                      <w:r w:rsidRPr="009B5C9E">
                        <w:t xml:space="preserve"> &lt; 0.05, one-way ANOVA followed by post-hoc Tukey’s test). n = 6 plants per genotype.</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txbxContent>
                </v:textbox>
                <w10:wrap type="square" anchorx="margin"/>
              </v:shape>
            </w:pict>
          </mc:Fallback>
        </mc:AlternateContent>
      </w:r>
    </w:p>
    <w:p w14:paraId="090BF5C3" w14:textId="77777777" w:rsidR="00083A71" w:rsidRPr="00F71ECE" w:rsidRDefault="00083A71" w:rsidP="00083A71">
      <w:pPr>
        <w:ind w:firstLine="720"/>
        <w:rPr>
          <w:rFonts w:asciiTheme="minorHAnsi" w:hAnsiTheme="minorHAnsi"/>
        </w:rPr>
      </w:pPr>
    </w:p>
    <w:p w14:paraId="2ADFDC4F" w14:textId="77777777" w:rsidR="00083A71" w:rsidRPr="00F71ECE" w:rsidRDefault="00083A71" w:rsidP="00083A71">
      <w:pPr>
        <w:ind w:firstLine="720"/>
        <w:rPr>
          <w:rFonts w:asciiTheme="minorHAnsi" w:hAnsiTheme="minorHAnsi"/>
        </w:rPr>
      </w:pPr>
    </w:p>
    <w:p w14:paraId="69138B74" w14:textId="77777777" w:rsidR="00083A71" w:rsidRPr="00F71ECE" w:rsidRDefault="00083A71" w:rsidP="00083A71">
      <w:pPr>
        <w:ind w:firstLine="720"/>
        <w:rPr>
          <w:rFonts w:asciiTheme="minorHAnsi" w:hAnsiTheme="minorHAnsi"/>
        </w:rPr>
      </w:pPr>
    </w:p>
    <w:p w14:paraId="2DD9C94B" w14:textId="77777777" w:rsidR="00083A71" w:rsidRPr="00F71ECE" w:rsidRDefault="00083A71" w:rsidP="00083A71">
      <w:pPr>
        <w:ind w:firstLine="720"/>
        <w:rPr>
          <w:rFonts w:asciiTheme="minorHAnsi" w:hAnsiTheme="minorHAnsi"/>
        </w:rPr>
      </w:pPr>
    </w:p>
    <w:p w14:paraId="170C0828" w14:textId="77777777" w:rsidR="00083A71" w:rsidRPr="00F71ECE" w:rsidRDefault="00083A71" w:rsidP="00083A71">
      <w:pPr>
        <w:ind w:firstLine="720"/>
        <w:rPr>
          <w:rFonts w:asciiTheme="minorHAnsi" w:hAnsiTheme="minorHAnsi"/>
        </w:rPr>
      </w:pPr>
    </w:p>
    <w:p w14:paraId="43A1AC11" w14:textId="77777777" w:rsidR="00083A71" w:rsidRPr="00F71ECE" w:rsidRDefault="00083A71" w:rsidP="00083A71">
      <w:pPr>
        <w:ind w:firstLine="720"/>
        <w:rPr>
          <w:rFonts w:asciiTheme="minorHAnsi" w:hAnsiTheme="minorHAnsi"/>
        </w:rPr>
      </w:pPr>
    </w:p>
    <w:p w14:paraId="2C52D13B" w14:textId="77777777" w:rsidR="00083A71" w:rsidRPr="00F71ECE" w:rsidRDefault="00083A71" w:rsidP="00083A71">
      <w:pPr>
        <w:ind w:firstLine="720"/>
        <w:rPr>
          <w:rFonts w:asciiTheme="minorHAnsi" w:hAnsiTheme="minorHAnsi"/>
        </w:rPr>
      </w:pPr>
    </w:p>
    <w:p w14:paraId="0031A219" w14:textId="77777777" w:rsidR="00083A71" w:rsidRPr="00F71ECE" w:rsidRDefault="00083A71" w:rsidP="00083A71">
      <w:pPr>
        <w:ind w:firstLine="720"/>
        <w:rPr>
          <w:rFonts w:asciiTheme="minorHAnsi" w:hAnsiTheme="minorHAnsi"/>
        </w:rPr>
      </w:pPr>
    </w:p>
    <w:p w14:paraId="0B244E82" w14:textId="77777777" w:rsidR="00083A71" w:rsidRPr="00F71ECE" w:rsidRDefault="00083A71" w:rsidP="00083A71">
      <w:pPr>
        <w:ind w:firstLine="720"/>
        <w:rPr>
          <w:rFonts w:asciiTheme="minorHAnsi" w:hAnsiTheme="minorHAnsi"/>
        </w:rPr>
      </w:pPr>
    </w:p>
    <w:p w14:paraId="0AE49843" w14:textId="77777777" w:rsidR="00083A71" w:rsidRPr="00F71ECE" w:rsidRDefault="00083A71" w:rsidP="00083A71">
      <w:pPr>
        <w:ind w:firstLine="720"/>
        <w:rPr>
          <w:rFonts w:asciiTheme="minorHAnsi" w:hAnsiTheme="minorHAnsi"/>
        </w:rPr>
      </w:pPr>
    </w:p>
    <w:p w14:paraId="7EB20BAF" w14:textId="77777777" w:rsidR="00083A71" w:rsidRPr="00F71ECE" w:rsidRDefault="00083A71" w:rsidP="00083A71">
      <w:pPr>
        <w:ind w:firstLine="720"/>
        <w:rPr>
          <w:rFonts w:asciiTheme="minorHAnsi" w:hAnsiTheme="minorHAnsi"/>
        </w:rPr>
      </w:pPr>
    </w:p>
    <w:p w14:paraId="0F7722DB" w14:textId="77777777" w:rsidR="00083A71" w:rsidRPr="00F71ECE" w:rsidRDefault="00083A71" w:rsidP="00083A71">
      <w:pPr>
        <w:ind w:firstLine="720"/>
        <w:rPr>
          <w:rFonts w:asciiTheme="minorHAnsi" w:hAnsiTheme="minorHAnsi"/>
        </w:rPr>
      </w:pPr>
    </w:p>
    <w:p w14:paraId="6880D5E4" w14:textId="77777777" w:rsidR="00083A71" w:rsidRDefault="00083A71" w:rsidP="00083A71">
      <w:pPr>
        <w:ind w:firstLine="720"/>
        <w:rPr>
          <w:rFonts w:asciiTheme="minorHAnsi" w:hAnsiTheme="minorHAnsi"/>
        </w:rPr>
      </w:pPr>
    </w:p>
    <w:p w14:paraId="319A7DB8" w14:textId="77777777" w:rsidR="00083A71" w:rsidRPr="00F71ECE" w:rsidRDefault="00083A71" w:rsidP="00083A71">
      <w:pPr>
        <w:ind w:firstLine="720"/>
        <w:rPr>
          <w:rFonts w:asciiTheme="minorHAnsi" w:hAnsiTheme="minorHAnsi"/>
        </w:rPr>
      </w:pPr>
    </w:p>
    <w:p w14:paraId="0ED5D948" w14:textId="77777777" w:rsidR="00083A71" w:rsidRDefault="00083A71" w:rsidP="00083A71">
      <w:pPr>
        <w:ind w:firstLine="720"/>
        <w:rPr>
          <w:rFonts w:asciiTheme="minorHAnsi" w:hAnsiTheme="minorHAnsi"/>
        </w:rPr>
      </w:pPr>
    </w:p>
    <w:p w14:paraId="3CFD660A" w14:textId="77777777" w:rsidR="00083A71" w:rsidRDefault="00083A71" w:rsidP="00083A71">
      <w:pPr>
        <w:ind w:firstLine="720"/>
        <w:rPr>
          <w:rFonts w:asciiTheme="minorHAnsi" w:hAnsiTheme="minorHAnsi"/>
        </w:rPr>
      </w:pPr>
    </w:p>
    <w:p w14:paraId="60406107" w14:textId="77777777" w:rsidR="00065C19" w:rsidRPr="00F71ECE" w:rsidRDefault="00065C19" w:rsidP="00083A71">
      <w:pPr>
        <w:ind w:firstLine="720"/>
        <w:rPr>
          <w:rFonts w:asciiTheme="minorHAnsi" w:hAnsiTheme="minorHAnsi"/>
        </w:rPr>
      </w:pPr>
    </w:p>
    <w:p w14:paraId="20D729C1" w14:textId="77777777" w:rsidR="00083A71" w:rsidRPr="00F71ECE" w:rsidRDefault="00083A71" w:rsidP="00065C19">
      <w:pPr>
        <w:rPr>
          <w:rFonts w:asciiTheme="minorHAnsi" w:hAnsiTheme="minorHAnsi"/>
        </w:rPr>
      </w:pPr>
    </w:p>
    <w:p w14:paraId="79698D47"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5.2.2</w:t>
      </w:r>
      <w:r w:rsidRPr="00F71ECE">
        <w:rPr>
          <w:rFonts w:asciiTheme="minorHAnsi" w:eastAsiaTheme="majorEastAsia" w:hAnsiTheme="minorHAnsi" w:cs="Calibri"/>
          <w:b/>
          <w:sz w:val="24"/>
          <w:szCs w:val="24"/>
        </w:rPr>
        <w:tab/>
        <w:t>Photosynthetic responses to changes in light and CO</w:t>
      </w:r>
      <w:r w:rsidRPr="00F71ECE">
        <w:rPr>
          <w:rFonts w:asciiTheme="minorHAnsi" w:eastAsiaTheme="majorEastAsia" w:hAnsiTheme="minorHAnsi" w:cs="Calibri"/>
          <w:b/>
          <w:sz w:val="24"/>
          <w:szCs w:val="24"/>
          <w:vertAlign w:val="subscript"/>
        </w:rPr>
        <w:t>2</w:t>
      </w:r>
      <w:r w:rsidRPr="00F71ECE">
        <w:rPr>
          <w:rFonts w:asciiTheme="minorHAnsi" w:eastAsiaTheme="majorEastAsia" w:hAnsiTheme="minorHAnsi" w:cs="Calibri"/>
          <w:b/>
          <w:sz w:val="24"/>
          <w:szCs w:val="24"/>
        </w:rPr>
        <w:t xml:space="preserve"> concentration</w:t>
      </w:r>
    </w:p>
    <w:p w14:paraId="615DD786" w14:textId="77777777" w:rsidR="00FC7362" w:rsidRDefault="00083A71" w:rsidP="00FC7362">
      <w:r w:rsidRPr="00F71ECE">
        <w:t xml:space="preserve">To investigate the differences seen in </w:t>
      </w:r>
      <w:r w:rsidRPr="00F71ECE">
        <w:rPr>
          <w:rFonts w:asciiTheme="minorHAnsi" w:hAnsiTheme="minorHAnsi"/>
        </w:rPr>
        <w:t>PSII</w:t>
      </w:r>
      <w:r w:rsidRPr="00F71ECE">
        <w:t xml:space="preserve"> activity further, the photosynthetic biochemical capacities of maize </w:t>
      </w:r>
      <w:r w:rsidRPr="00F71ECE">
        <w:rPr>
          <w:i/>
          <w:iCs/>
        </w:rPr>
        <w:t>Zmepfl9</w:t>
      </w:r>
      <w:r w:rsidRPr="00F71ECE">
        <w:t xml:space="preserve"> lines were explored by exposing the area of leaf within the IRGA cuvette to changing light intensities or atmospheric CO</w:t>
      </w:r>
      <w:r w:rsidRPr="00F71ECE">
        <w:rPr>
          <w:vertAlign w:val="subscript"/>
        </w:rPr>
        <w:t>2</w:t>
      </w:r>
      <w:r w:rsidRPr="00F71ECE">
        <w:t xml:space="preserve"> concentrations (</w:t>
      </w:r>
      <w:r w:rsidRPr="00F71ECE">
        <w:rPr>
          <w:i/>
          <w:iCs/>
        </w:rPr>
        <w:t>C</w:t>
      </w:r>
      <w:r w:rsidRPr="00F71ECE">
        <w:rPr>
          <w:i/>
          <w:iCs/>
          <w:vertAlign w:val="subscript"/>
        </w:rPr>
        <w:t>a</w:t>
      </w:r>
      <w:r w:rsidRPr="00F71ECE">
        <w:t>)</w:t>
      </w:r>
      <w:r w:rsidRPr="00F71ECE">
        <w:rPr>
          <w:i/>
          <w:iCs/>
        </w:rPr>
        <w:t xml:space="preserve"> </w:t>
      </w:r>
      <w:r w:rsidRPr="00F71ECE">
        <w:t xml:space="preserve">and measuring the photosynthetic response. </w:t>
      </w:r>
    </w:p>
    <w:p w14:paraId="68221DE6" w14:textId="77777777" w:rsidR="00083A71" w:rsidRPr="00FC7362" w:rsidRDefault="00083A71" w:rsidP="00FC7362">
      <w:pPr>
        <w:ind w:firstLine="720"/>
      </w:pPr>
      <w:r w:rsidRPr="00F71ECE">
        <w:t xml:space="preserve">Light </w:t>
      </w:r>
      <w:r w:rsidRPr="00F71ECE">
        <w:rPr>
          <w:rFonts w:asciiTheme="minorHAnsi" w:hAnsiTheme="minorHAnsi"/>
        </w:rPr>
        <w:t xml:space="preserve">response curves were conducted under decreasing incremental light intensities from 2250 to 20 </w:t>
      </w:r>
      <w:r w:rsidRPr="00F71ECE">
        <w:t>µmol m</w:t>
      </w:r>
      <w:r w:rsidRPr="00F71ECE">
        <w:rPr>
          <w:vertAlign w:val="superscript"/>
        </w:rPr>
        <w:t xml:space="preserve">-2 </w:t>
      </w:r>
      <w:r w:rsidRPr="00F71ECE">
        <w:t>s</w:t>
      </w:r>
      <w:r w:rsidRPr="00F71ECE">
        <w:rPr>
          <w:vertAlign w:val="superscript"/>
        </w:rPr>
        <w:t>-1</w:t>
      </w:r>
      <w:r w:rsidRPr="00F71ECE">
        <w:t xml:space="preserve"> PAR</w:t>
      </w:r>
      <w:r w:rsidRPr="00F71ECE">
        <w:rPr>
          <w:rFonts w:asciiTheme="minorHAnsi" w:hAnsiTheme="minorHAnsi"/>
        </w:rPr>
        <w:t xml:space="preserve">, and the corresponding measured rates of </w:t>
      </w:r>
      <w:r w:rsidRPr="00F71ECE">
        <w:rPr>
          <w:rFonts w:asciiTheme="minorHAnsi" w:hAnsiTheme="minorHAnsi"/>
          <w:i/>
          <w:iCs/>
        </w:rPr>
        <w:t xml:space="preserve">A </w:t>
      </w:r>
      <w:r w:rsidRPr="00F71ECE">
        <w:rPr>
          <w:rFonts w:asciiTheme="minorHAnsi" w:hAnsiTheme="minorHAnsi"/>
        </w:rPr>
        <w:t xml:space="preserve">are plotted in Figure 5.5a. All genotypes responded in the manner expected, by decreasing their </w:t>
      </w:r>
      <w:r w:rsidRPr="00F71ECE">
        <w:rPr>
          <w:rFonts w:asciiTheme="minorHAnsi" w:hAnsiTheme="minorHAnsi"/>
          <w:i/>
          <w:iCs/>
        </w:rPr>
        <w:t xml:space="preserve">A </w:t>
      </w:r>
      <w:r w:rsidRPr="00F71ECE">
        <w:rPr>
          <w:rFonts w:asciiTheme="minorHAnsi" w:hAnsiTheme="minorHAnsi"/>
        </w:rPr>
        <w:t xml:space="preserve">and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data not shown) as light intensity decreased. Two-way ANOVA analysis determined that both light intensity and genotype was significantly impacting </w:t>
      </w:r>
      <w:r w:rsidRPr="00F71ECE">
        <w:rPr>
          <w:rFonts w:asciiTheme="minorHAnsi" w:hAnsiTheme="minorHAnsi"/>
          <w:i/>
          <w:iCs/>
        </w:rPr>
        <w:t xml:space="preserve">A </w:t>
      </w:r>
      <w:r w:rsidRPr="00F71ECE">
        <w:rPr>
          <w:rFonts w:asciiTheme="minorHAnsi" w:hAnsiTheme="minorHAnsi"/>
        </w:rPr>
        <w:t>(</w:t>
      </w:r>
      <w:r w:rsidRPr="00F71ECE">
        <w:rPr>
          <w:rFonts w:asciiTheme="minorHAnsi" w:hAnsiTheme="minorHAnsi"/>
          <w:i/>
          <w:iCs/>
        </w:rPr>
        <w:t xml:space="preserve">p </w:t>
      </w:r>
      <w:r w:rsidRPr="00F71ECE">
        <w:rPr>
          <w:rFonts w:asciiTheme="minorHAnsi" w:hAnsiTheme="minorHAnsi"/>
        </w:rPr>
        <w:t>&lt; 0.05)</w:t>
      </w:r>
      <w:r w:rsidRPr="00F71ECE">
        <w:rPr>
          <w:rFonts w:asciiTheme="minorHAnsi" w:hAnsiTheme="minorHAnsi"/>
          <w:i/>
          <w:iCs/>
        </w:rPr>
        <w:t xml:space="preserve">. </w:t>
      </w:r>
      <w:r w:rsidRPr="00F71ECE">
        <w:rPr>
          <w:rFonts w:asciiTheme="minorHAnsi" w:hAnsiTheme="minorHAnsi"/>
        </w:rPr>
        <w:t xml:space="preserve">Double KO line </w:t>
      </w:r>
      <w:r w:rsidRPr="00F71ECE">
        <w:rPr>
          <w:rFonts w:asciiTheme="minorHAnsi" w:hAnsiTheme="minorHAnsi"/>
          <w:i/>
          <w:iCs/>
        </w:rPr>
        <w:t xml:space="preserve">Zmepfl9-1a;Zmepfl9-1b </w:t>
      </w:r>
      <w:r w:rsidRPr="00F71ECE">
        <w:rPr>
          <w:rFonts w:asciiTheme="minorHAnsi" w:hAnsiTheme="minorHAnsi"/>
        </w:rPr>
        <w:t xml:space="preserve">#3 exhibited </w:t>
      </w:r>
      <w:r>
        <w:rPr>
          <w:rFonts w:asciiTheme="minorHAnsi" w:hAnsiTheme="minorHAnsi"/>
        </w:rPr>
        <w:t>significantly lower</w:t>
      </w:r>
      <w:r w:rsidRPr="00F71ECE">
        <w:rPr>
          <w:rFonts w:asciiTheme="minorHAnsi" w:hAnsiTheme="minorHAnsi"/>
        </w:rPr>
        <w:t xml:space="preserve"> </w:t>
      </w:r>
      <w:r w:rsidRPr="00F71ECE">
        <w:rPr>
          <w:rFonts w:asciiTheme="minorHAnsi" w:hAnsiTheme="minorHAnsi"/>
          <w:i/>
          <w:iCs/>
        </w:rPr>
        <w:t>A</w:t>
      </w:r>
      <w:r w:rsidRPr="00F71ECE">
        <w:rPr>
          <w:rFonts w:asciiTheme="minorHAnsi" w:hAnsiTheme="minorHAnsi"/>
        </w:rPr>
        <w:t xml:space="preserve"> at all light intensities above 500 </w:t>
      </w:r>
      <w:r w:rsidRPr="00F71ECE">
        <w:t>µmol m</w:t>
      </w:r>
      <w:r w:rsidRPr="00F71ECE">
        <w:rPr>
          <w:vertAlign w:val="superscript"/>
        </w:rPr>
        <w:t xml:space="preserve">-2 </w:t>
      </w:r>
      <w:r w:rsidRPr="00F71ECE">
        <w:t>s</w:t>
      </w:r>
      <w:r w:rsidRPr="00F71ECE">
        <w:rPr>
          <w:vertAlign w:val="superscript"/>
        </w:rPr>
        <w:t>-1</w:t>
      </w:r>
      <w:r w:rsidRPr="00F71ECE">
        <w:t xml:space="preserve"> </w:t>
      </w:r>
      <w:r w:rsidRPr="00F71ECE">
        <w:rPr>
          <w:rFonts w:asciiTheme="minorHAnsi" w:hAnsiTheme="minorHAnsi"/>
        </w:rPr>
        <w:t>PAR, but no differences</w:t>
      </w:r>
      <w:r>
        <w:rPr>
          <w:rFonts w:asciiTheme="minorHAnsi" w:hAnsiTheme="minorHAnsi"/>
        </w:rPr>
        <w:t xml:space="preserve"> are</w:t>
      </w:r>
      <w:r w:rsidRPr="00F71ECE">
        <w:rPr>
          <w:rFonts w:asciiTheme="minorHAnsi" w:hAnsiTheme="minorHAnsi"/>
        </w:rPr>
        <w:t xml:space="preserve"> seen below this</w:t>
      </w:r>
      <w:r>
        <w:rPr>
          <w:rFonts w:asciiTheme="minorHAnsi" w:hAnsiTheme="minorHAnsi"/>
        </w:rPr>
        <w:t xml:space="preserve"> light intensity</w:t>
      </w:r>
      <w:r w:rsidRPr="00F71ECE">
        <w:rPr>
          <w:rFonts w:asciiTheme="minorHAnsi" w:hAnsiTheme="minorHAnsi"/>
        </w:rPr>
        <w:t xml:space="preserve">, indicating that the effect on </w:t>
      </w:r>
      <w:r w:rsidRPr="00F71ECE">
        <w:rPr>
          <w:rFonts w:asciiTheme="minorHAnsi" w:hAnsiTheme="minorHAnsi"/>
          <w:i/>
          <w:iCs/>
        </w:rPr>
        <w:t xml:space="preserve">A </w:t>
      </w:r>
      <w:r w:rsidRPr="00F71ECE">
        <w:rPr>
          <w:rFonts w:asciiTheme="minorHAnsi" w:hAnsiTheme="minorHAnsi"/>
        </w:rPr>
        <w:t xml:space="preserve">is light-dependent. The A188 controls exhibited the highest rates of </w:t>
      </w:r>
      <w:r w:rsidRPr="00F71ECE">
        <w:rPr>
          <w:rFonts w:asciiTheme="minorHAnsi" w:hAnsiTheme="minorHAnsi"/>
          <w:i/>
          <w:iCs/>
        </w:rPr>
        <w:t xml:space="preserve">A </w:t>
      </w:r>
      <w:r>
        <w:rPr>
          <w:rFonts w:asciiTheme="minorHAnsi" w:hAnsiTheme="minorHAnsi"/>
        </w:rPr>
        <w:t>at all light intensities</w:t>
      </w:r>
      <w:r w:rsidRPr="00F71ECE">
        <w:rPr>
          <w:rFonts w:asciiTheme="minorHAnsi" w:hAnsiTheme="minorHAnsi"/>
        </w:rPr>
        <w:t>, with all other gene-edited lines falling in between the two.</w:t>
      </w:r>
    </w:p>
    <w:p w14:paraId="7FE1E1CF" w14:textId="77777777" w:rsidR="00083A71" w:rsidRPr="00F71ECE" w:rsidRDefault="00083A71" w:rsidP="00083A71">
      <w:pPr>
        <w:ind w:firstLine="720"/>
        <w:rPr>
          <w:rFonts w:asciiTheme="minorHAnsi" w:hAnsiTheme="minorHAnsi"/>
        </w:rPr>
      </w:pPr>
      <w:r w:rsidRPr="00F71ECE">
        <w:rPr>
          <w:rFonts w:asciiTheme="minorHAnsi" w:hAnsiTheme="minorHAnsi"/>
        </w:rPr>
        <w:t>Next, their response to CO</w:t>
      </w:r>
      <w:r w:rsidRPr="00F71ECE">
        <w:rPr>
          <w:rFonts w:asciiTheme="minorHAnsi" w:hAnsiTheme="minorHAnsi"/>
          <w:vertAlign w:val="subscript"/>
        </w:rPr>
        <w:t>2</w:t>
      </w:r>
      <w:r w:rsidRPr="00F71ECE">
        <w:rPr>
          <w:rFonts w:asciiTheme="minorHAnsi" w:hAnsiTheme="minorHAnsi"/>
        </w:rPr>
        <w:t xml:space="preserve"> was assessed by subjecting the plants to </w:t>
      </w:r>
      <w:r w:rsidRPr="00F71ECE">
        <w:rPr>
          <w:rFonts w:asciiTheme="minorHAnsi" w:hAnsiTheme="minorHAnsi"/>
          <w:i/>
          <w:iCs/>
        </w:rPr>
        <w:t>C</w:t>
      </w:r>
      <w:r w:rsidRPr="00F71ECE">
        <w:rPr>
          <w:rFonts w:asciiTheme="minorHAnsi" w:hAnsiTheme="minorHAnsi"/>
          <w:vertAlign w:val="subscript"/>
        </w:rPr>
        <w:t>a</w:t>
      </w:r>
      <w:r w:rsidRPr="00F71ECE">
        <w:rPr>
          <w:rFonts w:asciiTheme="minorHAnsi" w:hAnsiTheme="minorHAnsi"/>
        </w:rPr>
        <w:t xml:space="preserve"> levels ranging from 20 ppm up to 1</w:t>
      </w:r>
      <w:r>
        <w:rPr>
          <w:rFonts w:asciiTheme="minorHAnsi" w:hAnsiTheme="minorHAnsi"/>
        </w:rPr>
        <w:t>250</w:t>
      </w:r>
      <w:r w:rsidRPr="00F71ECE">
        <w:rPr>
          <w:rFonts w:asciiTheme="minorHAnsi" w:hAnsiTheme="minorHAnsi"/>
        </w:rPr>
        <w:t xml:space="preserve"> ppm, spanning concentrations that limit and saturate the activities of Rubisco and PEP carboxylase. Measurements were performed under 2000 </w:t>
      </w:r>
      <w:r w:rsidRPr="00F71ECE">
        <w:t>µmol m</w:t>
      </w:r>
      <w:r w:rsidRPr="00F71ECE">
        <w:rPr>
          <w:vertAlign w:val="superscript"/>
        </w:rPr>
        <w:t xml:space="preserve">-2 </w:t>
      </w:r>
      <w:r w:rsidRPr="00F71ECE">
        <w:t>s</w:t>
      </w:r>
      <w:r w:rsidRPr="00F71ECE">
        <w:rPr>
          <w:vertAlign w:val="superscript"/>
        </w:rPr>
        <w:t>-1</w:t>
      </w:r>
      <w:r w:rsidRPr="00F71ECE">
        <w:t xml:space="preserve"> </w:t>
      </w:r>
      <w:r w:rsidRPr="00F71ECE">
        <w:rPr>
          <w:rFonts w:asciiTheme="minorHAnsi" w:hAnsiTheme="minorHAnsi"/>
        </w:rPr>
        <w:t>PAR, which was</w:t>
      </w:r>
      <w:r>
        <w:rPr>
          <w:rFonts w:asciiTheme="minorHAnsi" w:hAnsiTheme="minorHAnsi"/>
        </w:rPr>
        <w:t xml:space="preserve"> considered</w:t>
      </w:r>
      <w:r w:rsidRPr="00F71ECE">
        <w:rPr>
          <w:rFonts w:asciiTheme="minorHAnsi" w:hAnsiTheme="minorHAnsi"/>
        </w:rPr>
        <w:t xml:space="preserve"> </w:t>
      </w:r>
      <w:r>
        <w:rPr>
          <w:rFonts w:asciiTheme="minorHAnsi" w:hAnsiTheme="minorHAnsi"/>
        </w:rPr>
        <w:t xml:space="preserve">to be </w:t>
      </w:r>
      <w:r w:rsidRPr="00F71ECE">
        <w:rPr>
          <w:rFonts w:asciiTheme="minorHAnsi" w:hAnsiTheme="minorHAnsi"/>
        </w:rPr>
        <w:t xml:space="preserve">saturating, based on the plateau of </w:t>
      </w:r>
      <w:r w:rsidRPr="00F71ECE">
        <w:rPr>
          <w:rFonts w:asciiTheme="minorHAnsi" w:hAnsiTheme="minorHAnsi"/>
          <w:i/>
          <w:iCs/>
        </w:rPr>
        <w:t xml:space="preserve">A </w:t>
      </w:r>
      <w:r w:rsidRPr="00F71ECE">
        <w:rPr>
          <w:rFonts w:asciiTheme="minorHAnsi" w:hAnsiTheme="minorHAnsi"/>
        </w:rPr>
        <w:t xml:space="preserve">at this light level (Figure 5.5a). In </w:t>
      </w:r>
      <w:r>
        <w:rPr>
          <w:rFonts w:asciiTheme="minorHAnsi" w:hAnsiTheme="minorHAnsi"/>
        </w:rPr>
        <w:t>F</w:t>
      </w:r>
      <w:r w:rsidRPr="00F71ECE">
        <w:rPr>
          <w:rFonts w:asciiTheme="minorHAnsi" w:hAnsiTheme="minorHAnsi"/>
        </w:rPr>
        <w:t xml:space="preserve">igure 5.5b, </w:t>
      </w:r>
      <w:r w:rsidRPr="00F71ECE">
        <w:rPr>
          <w:rFonts w:asciiTheme="minorHAnsi" w:hAnsiTheme="minorHAnsi"/>
          <w:i/>
          <w:iCs/>
        </w:rPr>
        <w:t xml:space="preserve">A </w:t>
      </w:r>
      <w:r w:rsidRPr="00F71ECE">
        <w:rPr>
          <w:rFonts w:asciiTheme="minorHAnsi" w:hAnsiTheme="minorHAnsi"/>
        </w:rPr>
        <w:t xml:space="preserve">is plotted against measured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instead of </w:t>
      </w:r>
      <w:r w:rsidRPr="00F71ECE">
        <w:rPr>
          <w:rFonts w:asciiTheme="minorHAnsi" w:hAnsiTheme="minorHAnsi"/>
          <w:i/>
          <w:iCs/>
        </w:rPr>
        <w:t>C</w:t>
      </w:r>
      <w:r w:rsidRPr="00F71ECE">
        <w:rPr>
          <w:rFonts w:asciiTheme="minorHAnsi" w:hAnsiTheme="minorHAnsi"/>
          <w:vertAlign w:val="subscript"/>
        </w:rPr>
        <w:t>a</w:t>
      </w:r>
      <w:r w:rsidRPr="00F71ECE">
        <w:rPr>
          <w:rFonts w:asciiTheme="minorHAnsi" w:hAnsiTheme="minorHAnsi"/>
        </w:rPr>
        <w:t xml:space="preserve">, to remove the genotypic differences that may occur because of different rates of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rPr>
        <w:t xml:space="preserve">. The </w:t>
      </w:r>
      <w:r w:rsidRPr="00F71ECE">
        <w:rPr>
          <w:rFonts w:asciiTheme="minorHAnsi" w:hAnsiTheme="minorHAnsi"/>
          <w:i/>
          <w:iCs/>
        </w:rPr>
        <w:t>A</w:t>
      </w:r>
      <w:r w:rsidRPr="00F71ECE">
        <w:rPr>
          <w:rFonts w:asciiTheme="minorHAnsi" w:hAnsiTheme="minorHAnsi"/>
        </w:rPr>
        <w:t>/</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curve of line </w:t>
      </w:r>
      <w:r w:rsidRPr="00F71ECE">
        <w:rPr>
          <w:rFonts w:asciiTheme="minorHAnsi" w:hAnsiTheme="minorHAnsi"/>
          <w:i/>
          <w:iCs/>
        </w:rPr>
        <w:t xml:space="preserve">Zmepfl9-1a;Zmepfl9-1b </w:t>
      </w:r>
      <w:r w:rsidRPr="00F71ECE">
        <w:rPr>
          <w:rFonts w:asciiTheme="minorHAnsi" w:hAnsiTheme="minorHAnsi"/>
        </w:rPr>
        <w:t xml:space="preserve">#3 appears to be different from all the other lines, with a lower rate of </w:t>
      </w:r>
      <w:r w:rsidRPr="00F71ECE">
        <w:rPr>
          <w:rFonts w:asciiTheme="minorHAnsi" w:hAnsiTheme="minorHAnsi"/>
          <w:i/>
          <w:iCs/>
        </w:rPr>
        <w:t xml:space="preserve">A </w:t>
      </w:r>
      <w:r w:rsidRPr="00F71ECE">
        <w:rPr>
          <w:rFonts w:asciiTheme="minorHAnsi" w:hAnsiTheme="minorHAnsi"/>
        </w:rPr>
        <w:t xml:space="preserve">at all levels of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above ~100 </w:t>
      </w:r>
      <w:r w:rsidRPr="00F71ECE">
        <w:t>ppm.</w:t>
      </w:r>
    </w:p>
    <w:p w14:paraId="17A0B990" w14:textId="77777777" w:rsidR="00083A71" w:rsidRPr="00F71ECE" w:rsidRDefault="00083A71" w:rsidP="00083A71"/>
    <w:p w14:paraId="0BFB8A6E" w14:textId="77777777" w:rsidR="00083A71" w:rsidRPr="00F71ECE" w:rsidRDefault="00083A71" w:rsidP="00083A71"/>
    <w:p w14:paraId="4BFA4B84" w14:textId="77777777" w:rsidR="00083A71" w:rsidRPr="00F71ECE" w:rsidRDefault="00083A71" w:rsidP="00083A71"/>
    <w:p w14:paraId="5C2FF193" w14:textId="77777777" w:rsidR="00083A71" w:rsidRDefault="00083A71" w:rsidP="00083A71"/>
    <w:p w14:paraId="36538073" w14:textId="77777777" w:rsidR="00FC7362" w:rsidRDefault="00FC7362" w:rsidP="00083A71"/>
    <w:p w14:paraId="3C7392C5" w14:textId="77777777" w:rsidR="00FC7362" w:rsidRDefault="00FC7362" w:rsidP="00083A71"/>
    <w:p w14:paraId="38D264FC" w14:textId="77777777" w:rsidR="00083A71" w:rsidRDefault="00083A71" w:rsidP="00083A71"/>
    <w:p w14:paraId="7A78F414" w14:textId="77777777" w:rsidR="00065C19" w:rsidRDefault="00065C19" w:rsidP="00083A71"/>
    <w:p w14:paraId="0D38AFFC" w14:textId="77777777" w:rsidR="00083A71" w:rsidRPr="00F71ECE" w:rsidRDefault="00083A71" w:rsidP="00083A71"/>
    <w:p w14:paraId="52C40ED1" w14:textId="77777777" w:rsidR="00083A71" w:rsidRPr="00F71ECE" w:rsidRDefault="00083A71" w:rsidP="00083A71">
      <w:r w:rsidRPr="00F71ECE">
        <w:rPr>
          <w:noProof/>
          <w:lang w:val="en-US" w:eastAsia="en-US"/>
        </w:rPr>
        <w:lastRenderedPageBreak/>
        <mc:AlternateContent>
          <mc:Choice Requires="wpg">
            <w:drawing>
              <wp:anchor distT="0" distB="0" distL="114300" distR="114300" simplePos="0" relativeHeight="251653120" behindDoc="0" locked="0" layoutInCell="1" allowOverlap="1" wp14:anchorId="02E16A5E" wp14:editId="1CBA4ED9">
                <wp:simplePos x="0" y="0"/>
                <wp:positionH relativeFrom="page">
                  <wp:posOffset>1690577</wp:posOffset>
                </wp:positionH>
                <wp:positionV relativeFrom="paragraph">
                  <wp:posOffset>10633</wp:posOffset>
                </wp:positionV>
                <wp:extent cx="4201079" cy="7291852"/>
                <wp:effectExtent l="0" t="0" r="0" b="4445"/>
                <wp:wrapNone/>
                <wp:docPr id="342" name="Group 342"/>
                <wp:cNvGraphicFramePr/>
                <a:graphic xmlns:a="http://schemas.openxmlformats.org/drawingml/2006/main">
                  <a:graphicData uri="http://schemas.microsoft.com/office/word/2010/wordprocessingGroup">
                    <wpg:wgp>
                      <wpg:cNvGrpSpPr/>
                      <wpg:grpSpPr>
                        <a:xfrm>
                          <a:off x="0" y="0"/>
                          <a:ext cx="4201079" cy="7291852"/>
                          <a:chOff x="312914" y="0"/>
                          <a:chExt cx="4201079" cy="7291852"/>
                        </a:xfrm>
                      </wpg:grpSpPr>
                      <pic:pic xmlns:pic="http://schemas.openxmlformats.org/drawingml/2006/picture">
                        <pic:nvPicPr>
                          <pic:cNvPr id="344" name="Picture 344" descr="A screenshot of a computer&#10;&#10;Description automatically generated with medium confidence"/>
                          <pic:cNvPicPr>
                            <a:picLocks noChangeAspect="1"/>
                          </pic:cNvPicPr>
                        </pic:nvPicPr>
                        <pic:blipFill rotWithShape="1">
                          <a:blip r:embed="rId245" cstate="print">
                            <a:extLst>
                              <a:ext uri="{28A0092B-C50C-407E-A947-70E740481C1C}">
                                <a14:useLocalDpi xmlns:a14="http://schemas.microsoft.com/office/drawing/2010/main" val="0"/>
                              </a:ext>
                            </a:extLst>
                          </a:blip>
                          <a:srcRect l="1777" t="4608" r="35575" b="2989"/>
                          <a:stretch/>
                        </pic:blipFill>
                        <pic:spPr bwMode="auto">
                          <a:xfrm>
                            <a:off x="361511" y="4305967"/>
                            <a:ext cx="4132260" cy="29858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1" name="Picture 351"/>
                          <pic:cNvPicPr>
                            <a:picLocks noChangeAspect="1"/>
                          </pic:cNvPicPr>
                        </pic:nvPicPr>
                        <pic:blipFill rotWithShape="1">
                          <a:blip r:embed="rId246" cstate="print">
                            <a:extLst>
                              <a:ext uri="{28A0092B-C50C-407E-A947-70E740481C1C}">
                                <a14:useLocalDpi xmlns:a14="http://schemas.microsoft.com/office/drawing/2010/main" val="0"/>
                              </a:ext>
                            </a:extLst>
                          </a:blip>
                          <a:srcRect l="1724" t="3704" r="35199"/>
                          <a:stretch/>
                        </pic:blipFill>
                        <pic:spPr bwMode="auto">
                          <a:xfrm>
                            <a:off x="312914" y="1073837"/>
                            <a:ext cx="4200705" cy="310551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2" name="Picture 352"/>
                          <pic:cNvPicPr>
                            <a:picLocks noChangeAspect="1"/>
                          </pic:cNvPicPr>
                        </pic:nvPicPr>
                        <pic:blipFill rotWithShape="1">
                          <a:blip r:embed="rId247" cstate="print">
                            <a:extLst>
                              <a:ext uri="{28A0092B-C50C-407E-A947-70E740481C1C}">
                                <a14:useLocalDpi xmlns:a14="http://schemas.microsoft.com/office/drawing/2010/main" val="0"/>
                              </a:ext>
                            </a:extLst>
                          </a:blip>
                          <a:srcRect l="63003" t="3704" r="511" b="64975"/>
                          <a:stretch/>
                        </pic:blipFill>
                        <pic:spPr bwMode="auto">
                          <a:xfrm>
                            <a:off x="510363" y="0"/>
                            <a:ext cx="2505075" cy="1041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3" name="Picture 353"/>
                          <pic:cNvPicPr>
                            <a:picLocks noChangeAspect="1"/>
                          </pic:cNvPicPr>
                        </pic:nvPicPr>
                        <pic:blipFill rotWithShape="1">
                          <a:blip r:embed="rId248" cstate="print">
                            <a:extLst>
                              <a:ext uri="{28A0092B-C50C-407E-A947-70E740481C1C}">
                                <a14:useLocalDpi xmlns:a14="http://schemas.microsoft.com/office/drawing/2010/main" val="0"/>
                              </a:ext>
                            </a:extLst>
                          </a:blip>
                          <a:srcRect l="63003" t="49864" r="511" b="38422"/>
                          <a:stretch/>
                        </pic:blipFill>
                        <pic:spPr bwMode="auto">
                          <a:xfrm>
                            <a:off x="2009553" y="701749"/>
                            <a:ext cx="2504440" cy="3892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4" name="Picture 354"/>
                          <pic:cNvPicPr>
                            <a:picLocks noChangeAspect="1"/>
                          </pic:cNvPicPr>
                        </pic:nvPicPr>
                        <pic:blipFill rotWithShape="1">
                          <a:blip r:embed="rId249" cstate="print">
                            <a:extLst>
                              <a:ext uri="{28A0092B-C50C-407E-A947-70E740481C1C}">
                                <a14:useLocalDpi xmlns:a14="http://schemas.microsoft.com/office/drawing/2010/main" val="0"/>
                              </a:ext>
                            </a:extLst>
                          </a:blip>
                          <a:srcRect l="63003" t="41971" r="511" b="49653"/>
                          <a:stretch/>
                        </pic:blipFill>
                        <pic:spPr bwMode="auto">
                          <a:xfrm>
                            <a:off x="2009553" y="159489"/>
                            <a:ext cx="2501900" cy="2774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5" name="Picture 355"/>
                          <pic:cNvPicPr>
                            <a:picLocks noChangeAspect="1"/>
                          </pic:cNvPicPr>
                        </pic:nvPicPr>
                        <pic:blipFill rotWithShape="1">
                          <a:blip r:embed="rId249" cstate="print">
                            <a:extLst>
                              <a:ext uri="{28A0092B-C50C-407E-A947-70E740481C1C}">
                                <a14:useLocalDpi xmlns:a14="http://schemas.microsoft.com/office/drawing/2010/main" val="0"/>
                              </a:ext>
                            </a:extLst>
                          </a:blip>
                          <a:srcRect l="63003" t="33585" r="511" b="58507"/>
                          <a:stretch/>
                        </pic:blipFill>
                        <pic:spPr bwMode="auto">
                          <a:xfrm>
                            <a:off x="2009553" y="435935"/>
                            <a:ext cx="2501900" cy="2622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5043C29" id="Group 342" o:spid="_x0000_s1026" style="position:absolute;margin-left:133.1pt;margin-top:.85pt;width:330.8pt;height:574.15pt;z-index:251653120;mso-position-horizontal-relative:page;mso-width-relative:margin;mso-height-relative:margin" coordorigin="3129" coordsize="42010,7291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">
                <v:shape id="Picture 344" o:spid="_x0000_s1027" type="#_x0000_t75" alt="A screenshot of a computer&#10;&#10;Description automatically generated with medium confidence" style="position:absolute;left:3615;top:43059;width:41322;height:29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">
                  <v:imagedata r:id="rId250" o:title="A screenshot of a computer&#10;&#10;Description automatically generated with medium confidence" croptop="3020f" cropbottom="1959f" cropleft="1165f" cropright="23314f"/>
                </v:shape>
                <v:shape id="Picture 351" o:spid="_x0000_s1028" type="#_x0000_t75" style="position:absolute;left:3129;top:10738;width:42007;height:31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">
                  <v:imagedata r:id="rId251" o:title="" croptop="2427f" cropleft="1130f" cropright="23068f"/>
                </v:shape>
                <v:shape id="Picture 352" o:spid="_x0000_s1029" type="#_x0000_t75" style="position:absolute;left:5103;width:25051;height:10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">
                  <v:imagedata r:id="rId252" o:title="" croptop="2427f" cropbottom="42582f" cropleft="41290f" cropright="335f"/>
                </v:shape>
                <v:shape id="Picture 353" o:spid="_x0000_s1030" type="#_x0000_t75" style="position:absolute;left:20095;top:7017;width:25044;height:3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">
                  <v:imagedata r:id="rId253" o:title="" croptop="32679f" cropbottom="25180f" cropleft="41290f" cropright="335f"/>
                </v:shape>
                <v:shape id="Picture 354" o:spid="_x0000_s1031" type="#_x0000_t75" style="position:absolute;left:20095;top:1594;width:25019;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">
                  <v:imagedata r:id="rId254" o:title="" croptop="27506f" cropbottom="32541f" cropleft="41290f" cropright="335f"/>
                </v:shape>
                <v:shape id="Picture 355" o:spid="_x0000_s1032" type="#_x0000_t75" style="position:absolute;left:20095;top:4359;width:25019;height:2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">
                  <v:imagedata r:id="rId254" o:title="" croptop="22010f" cropbottom="38343f" cropleft="41290f" cropright="335f"/>
                </v:shape>
                <w10:wrap anchorx="page"/>
              </v:group>
            </w:pict>
          </mc:Fallback>
        </mc:AlternateContent>
      </w:r>
    </w:p>
    <w:p w14:paraId="46795193" w14:textId="77777777" w:rsidR="00083A71" w:rsidRPr="00F71ECE" w:rsidRDefault="00083A71" w:rsidP="00083A71"/>
    <w:p w14:paraId="373B5297" w14:textId="77777777" w:rsidR="00083A71" w:rsidRPr="00F71ECE" w:rsidRDefault="00083A71" w:rsidP="00083A71">
      <w:r>
        <w:rPr>
          <w:noProof/>
          <w:lang w:val="en-US" w:eastAsia="en-US"/>
        </w:rPr>
        <mc:AlternateContent>
          <mc:Choice Requires="wps">
            <w:drawing>
              <wp:anchor distT="0" distB="0" distL="114300" distR="114300" simplePos="0" relativeHeight="251841536" behindDoc="0" locked="0" layoutInCell="1" allowOverlap="1" wp14:anchorId="326FA53D" wp14:editId="0022EDCE">
                <wp:simplePos x="0" y="0"/>
                <wp:positionH relativeFrom="column">
                  <wp:posOffset>520700</wp:posOffset>
                </wp:positionH>
                <wp:positionV relativeFrom="paragraph">
                  <wp:posOffset>313690</wp:posOffset>
                </wp:positionV>
                <wp:extent cx="501015" cy="414655"/>
                <wp:effectExtent l="0" t="0" r="0" b="4445"/>
                <wp:wrapNone/>
                <wp:docPr id="4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241BBAA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a:graphicData>
                </a:graphic>
              </wp:anchor>
            </w:drawing>
          </mc:Choice>
          <mc:Fallback>
            <w:pict>
              <v:shape w14:anchorId="326FA53D" id="_x0000_s1428" type="#_x0000_t202" style="position:absolute;left:0;text-align:left;margin-left:41pt;margin-top:24.7pt;width:39.45pt;height:32.6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" filled="f" stroked="f">
                <v:textbox>
                  <w:txbxContent>
                    <w:p w14:paraId="241BBAA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w:pict>
          </mc:Fallback>
        </mc:AlternateContent>
      </w:r>
    </w:p>
    <w:p w14:paraId="79DC2AB1" w14:textId="77777777" w:rsidR="00083A71" w:rsidRPr="00F71ECE" w:rsidRDefault="00083A71" w:rsidP="00083A71">
      <w:pPr>
        <w:rPr>
          <w:rFonts w:asciiTheme="minorHAnsi" w:hAnsiTheme="minorHAnsi"/>
        </w:rPr>
      </w:pPr>
      <w:r w:rsidRPr="00F71ECE">
        <w:rPr>
          <w:rFonts w:asciiTheme="minorHAnsi" w:hAnsiTheme="minorHAnsi"/>
        </w:rPr>
        <w:tab/>
      </w:r>
    </w:p>
    <w:p w14:paraId="0E5EBF37" w14:textId="77777777" w:rsidR="00083A71" w:rsidRPr="00F71ECE" w:rsidRDefault="00083A71" w:rsidP="00083A71">
      <w:pPr>
        <w:rPr>
          <w:rFonts w:asciiTheme="minorHAnsi" w:hAnsiTheme="minorHAnsi"/>
        </w:rPr>
      </w:pPr>
    </w:p>
    <w:p w14:paraId="63DA5EA5" w14:textId="77777777" w:rsidR="00083A71" w:rsidRPr="00F71ECE" w:rsidRDefault="00083A71" w:rsidP="00083A71">
      <w:pPr>
        <w:rPr>
          <w:rFonts w:asciiTheme="minorHAnsi" w:hAnsiTheme="minorHAnsi"/>
        </w:rPr>
      </w:pPr>
    </w:p>
    <w:p w14:paraId="4B6DCC96" w14:textId="77777777" w:rsidR="00083A71" w:rsidRPr="00F71ECE" w:rsidRDefault="00083A71" w:rsidP="00083A71">
      <w:pPr>
        <w:rPr>
          <w:rFonts w:asciiTheme="minorHAnsi" w:hAnsiTheme="minorHAnsi"/>
        </w:rPr>
      </w:pPr>
    </w:p>
    <w:p w14:paraId="4E4E7EDE" w14:textId="77777777" w:rsidR="00083A71" w:rsidRPr="00F71ECE" w:rsidRDefault="00083A71" w:rsidP="00083A71">
      <w:pPr>
        <w:rPr>
          <w:rFonts w:asciiTheme="minorHAnsi" w:hAnsiTheme="minorHAnsi"/>
        </w:rPr>
      </w:pPr>
    </w:p>
    <w:p w14:paraId="3465E576" w14:textId="77777777" w:rsidR="00083A71" w:rsidRPr="00F71ECE" w:rsidRDefault="00083A71" w:rsidP="00083A71">
      <w:pPr>
        <w:rPr>
          <w:rFonts w:asciiTheme="minorHAnsi" w:hAnsiTheme="minorHAnsi"/>
        </w:rPr>
      </w:pPr>
    </w:p>
    <w:p w14:paraId="4420BF67" w14:textId="77777777" w:rsidR="00083A71" w:rsidRPr="00F71ECE" w:rsidRDefault="00083A71" w:rsidP="00083A71">
      <w:pPr>
        <w:rPr>
          <w:rFonts w:asciiTheme="minorHAnsi" w:hAnsiTheme="minorHAnsi"/>
        </w:rPr>
      </w:pPr>
    </w:p>
    <w:p w14:paraId="375B9C99" w14:textId="77777777" w:rsidR="00083A71" w:rsidRPr="00F71ECE" w:rsidRDefault="00083A71" w:rsidP="00083A71">
      <w:pPr>
        <w:rPr>
          <w:rFonts w:asciiTheme="minorHAnsi" w:hAnsiTheme="minorHAnsi"/>
        </w:rPr>
      </w:pPr>
    </w:p>
    <w:p w14:paraId="50936CAD" w14:textId="77777777" w:rsidR="00083A71" w:rsidRPr="00F71ECE" w:rsidRDefault="00083A71" w:rsidP="00083A71">
      <w:pPr>
        <w:rPr>
          <w:rFonts w:asciiTheme="minorHAnsi" w:hAnsiTheme="minorHAnsi"/>
        </w:rPr>
      </w:pPr>
      <w:r>
        <w:rPr>
          <w:noProof/>
          <w:lang w:val="en-US" w:eastAsia="en-US"/>
        </w:rPr>
        <mc:AlternateContent>
          <mc:Choice Requires="wps">
            <w:drawing>
              <wp:anchor distT="0" distB="0" distL="114300" distR="114300" simplePos="0" relativeHeight="251849728" behindDoc="0" locked="0" layoutInCell="1" allowOverlap="1" wp14:anchorId="5709A6BD" wp14:editId="284E95A0">
                <wp:simplePos x="0" y="0"/>
                <wp:positionH relativeFrom="column">
                  <wp:posOffset>520700</wp:posOffset>
                </wp:positionH>
                <wp:positionV relativeFrom="paragraph">
                  <wp:posOffset>299085</wp:posOffset>
                </wp:positionV>
                <wp:extent cx="501015" cy="414655"/>
                <wp:effectExtent l="0" t="0" r="0" b="4445"/>
                <wp:wrapNone/>
                <wp:docPr id="4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3BE1452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a:graphicData>
                </a:graphic>
              </wp:anchor>
            </w:drawing>
          </mc:Choice>
          <mc:Fallback>
            <w:pict>
              <v:shape w14:anchorId="5709A6BD" id="_x0000_s1429" type="#_x0000_t202" style="position:absolute;left:0;text-align:left;margin-left:41pt;margin-top:23.55pt;width:39.45pt;height:32.6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" filled="f" stroked="f">
                <v:textbox>
                  <w:txbxContent>
                    <w:p w14:paraId="3BE1452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w:pict>
          </mc:Fallback>
        </mc:AlternateContent>
      </w:r>
    </w:p>
    <w:p w14:paraId="42BD138C" w14:textId="77777777" w:rsidR="00083A71" w:rsidRPr="00F71ECE" w:rsidRDefault="00083A71" w:rsidP="00083A71">
      <w:pPr>
        <w:rPr>
          <w:rFonts w:asciiTheme="minorHAnsi" w:hAnsiTheme="minorHAnsi"/>
        </w:rPr>
      </w:pPr>
    </w:p>
    <w:p w14:paraId="6AA3AE82" w14:textId="77777777" w:rsidR="00083A71" w:rsidRPr="00F71ECE" w:rsidRDefault="00083A71" w:rsidP="00083A71">
      <w:pPr>
        <w:rPr>
          <w:rFonts w:asciiTheme="minorHAnsi" w:hAnsiTheme="minorHAnsi"/>
        </w:rPr>
      </w:pPr>
    </w:p>
    <w:p w14:paraId="246AAA76" w14:textId="77777777" w:rsidR="00083A71" w:rsidRPr="00F71ECE" w:rsidRDefault="00083A71" w:rsidP="00083A71">
      <w:pPr>
        <w:rPr>
          <w:rFonts w:asciiTheme="minorHAnsi" w:hAnsiTheme="minorHAnsi"/>
        </w:rPr>
      </w:pPr>
    </w:p>
    <w:p w14:paraId="2B1A46A9" w14:textId="77777777" w:rsidR="00083A71" w:rsidRPr="00F71ECE" w:rsidRDefault="00083A71" w:rsidP="00083A71">
      <w:pPr>
        <w:rPr>
          <w:rFonts w:asciiTheme="minorHAnsi" w:hAnsiTheme="minorHAnsi"/>
        </w:rPr>
      </w:pPr>
    </w:p>
    <w:p w14:paraId="2A159A69" w14:textId="77777777" w:rsidR="00083A71" w:rsidRPr="00F71ECE" w:rsidRDefault="00083A71" w:rsidP="00083A71">
      <w:pPr>
        <w:rPr>
          <w:rFonts w:asciiTheme="minorHAnsi" w:hAnsiTheme="minorHAnsi"/>
        </w:rPr>
      </w:pPr>
    </w:p>
    <w:p w14:paraId="19D17FE5" w14:textId="77777777" w:rsidR="00083A71" w:rsidRPr="00F71ECE" w:rsidRDefault="00083A71" w:rsidP="00083A71">
      <w:pPr>
        <w:rPr>
          <w:rFonts w:asciiTheme="minorHAnsi" w:hAnsiTheme="minorHAnsi"/>
        </w:rPr>
      </w:pPr>
    </w:p>
    <w:p w14:paraId="15242E30" w14:textId="77777777" w:rsidR="00083A71" w:rsidRPr="00F71ECE" w:rsidRDefault="00083A71" w:rsidP="00083A71">
      <w:pPr>
        <w:rPr>
          <w:rFonts w:asciiTheme="minorHAnsi" w:hAnsiTheme="minorHAnsi"/>
        </w:rPr>
      </w:pPr>
    </w:p>
    <w:p w14:paraId="280CB18B" w14:textId="77777777" w:rsidR="00083A71" w:rsidRPr="00F71ECE" w:rsidRDefault="00083A71" w:rsidP="00083A71">
      <w:pPr>
        <w:rPr>
          <w:rFonts w:asciiTheme="minorHAnsi" w:hAnsiTheme="minorHAnsi"/>
        </w:rPr>
      </w:pPr>
    </w:p>
    <w:p w14:paraId="0A03EDA0" w14:textId="77777777" w:rsidR="00083A71" w:rsidRPr="00F71ECE" w:rsidRDefault="00083A71" w:rsidP="00083A71">
      <w:pPr>
        <w:rPr>
          <w:rFonts w:asciiTheme="minorHAnsi" w:hAnsiTheme="minorHAnsi"/>
        </w:rPr>
      </w:pPr>
    </w:p>
    <w:p w14:paraId="53BFDB94" w14:textId="77777777" w:rsidR="00083A71" w:rsidRPr="00F71ECE" w:rsidRDefault="00083A71" w:rsidP="00083A71">
      <w:pPr>
        <w:spacing w:line="276" w:lineRule="auto"/>
        <w:rPr>
          <w:rFonts w:asciiTheme="minorHAnsi" w:hAnsiTheme="minorHAnsi"/>
          <w:b/>
          <w:bCs/>
          <w:sz w:val="21"/>
          <w:szCs w:val="21"/>
        </w:rPr>
      </w:pPr>
      <w:r>
        <w:rPr>
          <w:rFonts w:asciiTheme="minorHAnsi" w:hAnsiTheme="minorHAnsi"/>
        </w:rPr>
        <w:br/>
      </w:r>
      <w:r w:rsidRPr="00F71ECE">
        <w:rPr>
          <w:rFonts w:asciiTheme="minorHAnsi" w:hAnsiTheme="minorHAnsi"/>
        </w:rPr>
        <w:br/>
      </w:r>
      <w:bookmarkStart w:id="171" w:name="_Hlk138971544"/>
      <w:r w:rsidRPr="00B1718B">
        <w:rPr>
          <w:rFonts w:asciiTheme="minorHAnsi" w:hAnsiTheme="minorHAnsi"/>
          <w:b/>
          <w:bCs/>
          <w:sz w:val="21"/>
          <w:szCs w:val="21"/>
        </w:rPr>
        <w:t>Figure 5.5. Light and CO</w:t>
      </w:r>
      <w:r w:rsidRPr="00B1718B">
        <w:rPr>
          <w:rFonts w:asciiTheme="minorHAnsi" w:hAnsiTheme="minorHAnsi"/>
          <w:b/>
          <w:bCs/>
          <w:sz w:val="21"/>
          <w:szCs w:val="21"/>
          <w:vertAlign w:val="subscript"/>
        </w:rPr>
        <w:t>2</w:t>
      </w:r>
      <w:r w:rsidRPr="00B1718B">
        <w:rPr>
          <w:rFonts w:asciiTheme="minorHAnsi" w:hAnsiTheme="minorHAnsi"/>
          <w:b/>
          <w:bCs/>
          <w:sz w:val="21"/>
          <w:szCs w:val="21"/>
        </w:rPr>
        <w:t xml:space="preserve"> response curves of </w:t>
      </w:r>
      <w:r w:rsidRPr="00B1718B">
        <w:rPr>
          <w:rFonts w:asciiTheme="minorHAnsi" w:hAnsiTheme="minorHAnsi"/>
          <w:b/>
          <w:bCs/>
          <w:i/>
          <w:iCs/>
          <w:sz w:val="21"/>
          <w:szCs w:val="21"/>
        </w:rPr>
        <w:t xml:space="preserve">Zmepfl9 </w:t>
      </w:r>
      <w:r w:rsidRPr="00B1718B">
        <w:rPr>
          <w:rFonts w:asciiTheme="minorHAnsi" w:hAnsiTheme="minorHAnsi"/>
          <w:b/>
          <w:bCs/>
          <w:sz w:val="21"/>
          <w:szCs w:val="21"/>
        </w:rPr>
        <w:t xml:space="preserve">lines. </w:t>
      </w:r>
      <w:bookmarkEnd w:id="171"/>
      <w:r w:rsidRPr="00B1718B">
        <w:rPr>
          <w:rFonts w:asciiTheme="minorHAnsi" w:hAnsiTheme="minorHAnsi"/>
          <w:sz w:val="21"/>
          <w:szCs w:val="21"/>
        </w:rPr>
        <w:t>The response of carbon assimilation (</w:t>
      </w:r>
      <w:r w:rsidRPr="00B1718B">
        <w:rPr>
          <w:rFonts w:asciiTheme="minorHAnsi" w:hAnsiTheme="minorHAnsi"/>
          <w:i/>
          <w:iCs/>
          <w:sz w:val="21"/>
          <w:szCs w:val="21"/>
        </w:rPr>
        <w:t>A</w:t>
      </w:r>
      <w:r w:rsidRPr="00B1718B">
        <w:rPr>
          <w:rFonts w:asciiTheme="minorHAnsi" w:hAnsiTheme="minorHAnsi"/>
          <w:sz w:val="21"/>
          <w:szCs w:val="21"/>
        </w:rPr>
        <w:t xml:space="preserve">) to changing levels of </w:t>
      </w:r>
      <w:r w:rsidRPr="00B1718B">
        <w:rPr>
          <w:rFonts w:asciiTheme="minorHAnsi" w:hAnsiTheme="minorHAnsi"/>
          <w:b/>
          <w:bCs/>
          <w:sz w:val="21"/>
          <w:szCs w:val="21"/>
        </w:rPr>
        <w:t xml:space="preserve">(a) </w:t>
      </w:r>
      <w:r w:rsidRPr="00B1718B">
        <w:rPr>
          <w:rFonts w:asciiTheme="minorHAnsi" w:hAnsiTheme="minorHAnsi"/>
          <w:sz w:val="21"/>
          <w:szCs w:val="21"/>
        </w:rPr>
        <w:t xml:space="preserve">photosynthetic active radiation (PAR), or </w:t>
      </w:r>
      <w:r w:rsidRPr="00B1718B">
        <w:rPr>
          <w:rFonts w:asciiTheme="minorHAnsi" w:hAnsiTheme="minorHAnsi"/>
          <w:b/>
          <w:bCs/>
          <w:sz w:val="21"/>
          <w:szCs w:val="21"/>
        </w:rPr>
        <w:t xml:space="preserve">(b) </w:t>
      </w:r>
      <w:r w:rsidR="009E06CA">
        <w:rPr>
          <w:sz w:val="21"/>
          <w:szCs w:val="20"/>
        </w:rPr>
        <w:t>intercellular</w:t>
      </w:r>
      <w:r w:rsidR="009E06CA" w:rsidRPr="00B1718B">
        <w:rPr>
          <w:rFonts w:asciiTheme="minorHAnsi" w:hAnsiTheme="minorHAnsi"/>
          <w:sz w:val="21"/>
          <w:szCs w:val="21"/>
        </w:rPr>
        <w:t xml:space="preserve"> </w:t>
      </w:r>
      <w:r w:rsidRPr="00B1718B">
        <w:rPr>
          <w:rFonts w:asciiTheme="minorHAnsi" w:hAnsiTheme="minorHAnsi"/>
          <w:sz w:val="21"/>
          <w:szCs w:val="21"/>
        </w:rPr>
        <w:t>CO</w:t>
      </w:r>
      <w:r w:rsidRPr="00B1718B">
        <w:rPr>
          <w:rFonts w:asciiTheme="minorHAnsi" w:hAnsiTheme="minorHAnsi"/>
          <w:sz w:val="21"/>
          <w:szCs w:val="21"/>
          <w:vertAlign w:val="subscript"/>
        </w:rPr>
        <w:t xml:space="preserve">2 </w:t>
      </w:r>
      <w:r w:rsidRPr="00B1718B">
        <w:rPr>
          <w:rFonts w:asciiTheme="minorHAnsi" w:hAnsiTheme="minorHAnsi"/>
          <w:sz w:val="21"/>
          <w:szCs w:val="21"/>
        </w:rPr>
        <w:t>concentration (</w:t>
      </w:r>
      <w:r w:rsidRPr="00B1718B">
        <w:rPr>
          <w:rFonts w:asciiTheme="minorHAnsi" w:hAnsiTheme="minorHAnsi"/>
          <w:i/>
          <w:iCs/>
          <w:sz w:val="21"/>
          <w:szCs w:val="21"/>
        </w:rPr>
        <w:t>C</w:t>
      </w:r>
      <w:r w:rsidRPr="00B1718B">
        <w:rPr>
          <w:rFonts w:asciiTheme="minorHAnsi" w:hAnsiTheme="minorHAnsi"/>
          <w:sz w:val="21"/>
          <w:szCs w:val="21"/>
          <w:vertAlign w:val="subscript"/>
        </w:rPr>
        <w:t>i</w:t>
      </w:r>
      <w:r w:rsidRPr="00B1718B">
        <w:rPr>
          <w:rFonts w:asciiTheme="minorHAnsi" w:hAnsiTheme="minorHAnsi"/>
          <w:sz w:val="21"/>
          <w:szCs w:val="21"/>
        </w:rPr>
        <w:t>), measured on fully-expanded leaf 6 using a LI-6800. Error bars represent standard error of the mean n = 5-6 plants per genotype.</w:t>
      </w:r>
    </w:p>
    <w:p w14:paraId="0257AF69" w14:textId="77777777" w:rsidR="00083A71" w:rsidRPr="00F71ECE" w:rsidRDefault="00083A71" w:rsidP="00B04789">
      <w:pPr>
        <w:ind w:firstLine="720"/>
        <w:rPr>
          <w:rFonts w:asciiTheme="minorHAnsi" w:hAnsiTheme="minorHAnsi"/>
        </w:rPr>
      </w:pPr>
      <w:r w:rsidRPr="00F71ECE">
        <w:rPr>
          <w:rFonts w:asciiTheme="minorHAnsi" w:hAnsiTheme="minorHAnsi"/>
        </w:rPr>
        <w:lastRenderedPageBreak/>
        <w:t xml:space="preserve">To assess the underlying photosynthetic biochemistry, data generated by the two response curves were subsequently fitted using </w:t>
      </w:r>
      <w:r>
        <w:rPr>
          <w:rFonts w:asciiTheme="minorHAnsi" w:hAnsiTheme="minorHAnsi"/>
        </w:rPr>
        <w:t>E</w:t>
      </w:r>
      <w:r w:rsidRPr="00F71ECE">
        <w:rPr>
          <w:rFonts w:asciiTheme="minorHAnsi" w:hAnsiTheme="minorHAnsi"/>
        </w:rPr>
        <w:t xml:space="preserve">xcel fitting </w:t>
      </w:r>
      <w:r>
        <w:rPr>
          <w:rFonts w:asciiTheme="minorHAnsi" w:hAnsiTheme="minorHAnsi"/>
        </w:rPr>
        <w:t>tools</w:t>
      </w:r>
      <w:r w:rsidR="00B04789">
        <w:rPr>
          <w:rFonts w:asciiTheme="minorHAnsi" w:hAnsiTheme="minorHAnsi"/>
        </w:rPr>
        <w:t xml:space="preserve">, based on the photosynthetic model produced by </w:t>
      </w:r>
      <w:r w:rsidR="00B04789">
        <w:rPr>
          <w:rFonts w:asciiTheme="minorHAnsi" w:hAnsiTheme="minorHAnsi"/>
        </w:rPr>
        <w:fldChar w:fldCharType="begin"/>
      </w:r>
      <w:r w:rsidR="00B04789">
        <w:rPr>
          <w:rFonts w:asciiTheme="minorHAnsi" w:hAnsiTheme="minorHAnsi"/>
        </w:rPr>
        <w:instrText xml:space="preserve"> ADDIN ZOTERO_ITEM CSL_CITATION {"citationID":"Y1UkHhVd","properties":{"formattedCitation":"(Farquhar et al., 1980)","plainCitation":"(Farquhar et al., 1980)","noteIndex":0},"citationItems":[{"id":841,"uris":["http://zotero.org/users/local/Hcd06Tc7/items/NYMAVKGL"],"itemData":{"id":841,"type":"article-journal","abstract":"Various aspects of the biochemistry of photosynthetic carbon assimilation in C3 plants are integrated into a form compatible with studies of gas exchange in leaves. These aspects include the kinetic properties of ribulose bisphosphate carboxylase-oxygenase; the requirements of the photosynthetic carbon reduction and photorespiratory carbon oxidation cycles for reduced pyridine nucleotides; the dependence of electron transport on photon flux and the presence of a temperature dependent upper limit to electron transport. The measurements of gas exchange with which the model outputs may be compared include those of the temperature and partial pressure of CO2(p(CO2)) dependencies of quantum yield, the variation of compensation point with temperature and partial pressure of O2(p(O2)), the dependence of net CO2 assimilation rate on p(CO2) and irradiance, and the influence of p(CO2) and irradiance on the temperature dependence of assimilation rate.","container-title":"Planta","DOI":"10.1007/BF00386231","ISSN":"1432-2048","issue":"1","journalAbbreviation":"Planta","language":"en","page":"78-90","source":"Springer Link","title":"A biochemical model of photosynthetic CO2 assimilation in leaves of C3 species","volume":"149","author":[{"family":"Farquhar","given":"G. D."},{"family":"Caemmerer","given":"S.","non-dropping-particle":"von"},{"family":"Berry","given":"J. A."}],"issued":{"date-parts":[["1980",6,1]]}}}],"schema":"https://github.com/citation-style-language/schema/raw/master/csl-citation.json"} </w:instrText>
      </w:r>
      <w:r w:rsidR="00B04789">
        <w:rPr>
          <w:rFonts w:asciiTheme="minorHAnsi" w:hAnsiTheme="minorHAnsi"/>
        </w:rPr>
        <w:fldChar w:fldCharType="separate"/>
      </w:r>
      <w:r w:rsidR="00B04789" w:rsidRPr="00B04789">
        <w:t xml:space="preserve">Farquhar et al. </w:t>
      </w:r>
      <w:r w:rsidR="00B04789">
        <w:t>(</w:t>
      </w:r>
      <w:r w:rsidR="00B04789" w:rsidRPr="00B04789">
        <w:t>1980)</w:t>
      </w:r>
      <w:r w:rsidR="00B04789">
        <w:rPr>
          <w:rFonts w:asciiTheme="minorHAnsi" w:hAnsiTheme="minorHAnsi"/>
        </w:rPr>
        <w:fldChar w:fldCharType="end"/>
      </w:r>
      <w:r w:rsidR="00B04789">
        <w:rPr>
          <w:rFonts w:asciiTheme="minorHAnsi" w:hAnsiTheme="minorHAnsi"/>
        </w:rPr>
        <w:t>.</w:t>
      </w:r>
      <w:r w:rsidRPr="00F71ECE">
        <w:rPr>
          <w:rFonts w:asciiTheme="minorHAnsi" w:hAnsiTheme="minorHAnsi"/>
        </w:rPr>
        <w:t xml:space="preserve"> </w:t>
      </w:r>
      <w:r w:rsidR="00FC7362">
        <w:rPr>
          <w:rFonts w:asciiTheme="minorHAnsi" w:hAnsiTheme="minorHAnsi"/>
        </w:rPr>
        <w:t>S</w:t>
      </w:r>
      <w:r w:rsidRPr="00F71ECE">
        <w:rPr>
          <w:rFonts w:asciiTheme="minorHAnsi" w:hAnsiTheme="minorHAnsi"/>
        </w:rPr>
        <w:t xml:space="preserve">everal useful photosynthetic parameters were calculated, which are presented in Table 5.1. These revealed that the maximum rate of photosynthesis under saturating </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w:t>
      </w:r>
      <w:r w:rsidRPr="00F71ECE">
        <w:rPr>
          <w:rFonts w:asciiTheme="minorHAnsi" w:hAnsiTheme="minorHAnsi"/>
          <w:i/>
          <w:iCs/>
        </w:rPr>
        <w:t>A</w:t>
      </w:r>
      <w:r w:rsidRPr="00F71ECE">
        <w:rPr>
          <w:rFonts w:asciiTheme="minorHAnsi" w:hAnsiTheme="minorHAnsi"/>
          <w:vertAlign w:val="subscript"/>
        </w:rPr>
        <w:t>max</w:t>
      </w:r>
      <w:r w:rsidRPr="00F71ECE">
        <w:rPr>
          <w:rFonts w:asciiTheme="minorHAnsi" w:hAnsiTheme="minorHAnsi"/>
        </w:rPr>
        <w:t xml:space="preserve">) of </w:t>
      </w:r>
      <w:r w:rsidRPr="00F71ECE">
        <w:rPr>
          <w:rFonts w:asciiTheme="minorHAnsi" w:hAnsiTheme="minorHAnsi"/>
          <w:i/>
          <w:iCs/>
        </w:rPr>
        <w:t xml:space="preserve">Zmepfl9-1a;Zmepfl9-1b </w:t>
      </w:r>
      <w:r w:rsidRPr="00F71ECE">
        <w:rPr>
          <w:rFonts w:asciiTheme="minorHAnsi" w:hAnsiTheme="minorHAnsi"/>
        </w:rPr>
        <w:t>#3 was significantly lower compared to A188. However, no significant differences were seen across genotypes for the maximum rate of Rubisco carboxylation (</w:t>
      </w:r>
      <w:proofErr w:type="spellStart"/>
      <w:r w:rsidRPr="00F71ECE">
        <w:rPr>
          <w:rFonts w:asciiTheme="minorHAnsi" w:hAnsiTheme="minorHAnsi"/>
          <w:i/>
          <w:iCs/>
        </w:rPr>
        <w:t>V</w:t>
      </w:r>
      <w:r w:rsidRPr="00F71ECE">
        <w:rPr>
          <w:rFonts w:asciiTheme="minorHAnsi" w:hAnsiTheme="minorHAnsi"/>
          <w:vertAlign w:val="subscript"/>
        </w:rPr>
        <w:t>c,max</w:t>
      </w:r>
      <w:proofErr w:type="spellEnd"/>
      <w:r w:rsidRPr="00F71ECE">
        <w:rPr>
          <w:rFonts w:asciiTheme="minorHAnsi" w:hAnsiTheme="minorHAnsi"/>
        </w:rPr>
        <w:t xml:space="preserve">) or the maximum rate of </w:t>
      </w:r>
      <w:proofErr w:type="spellStart"/>
      <w:r w:rsidRPr="00F71ECE">
        <w:rPr>
          <w:rFonts w:asciiTheme="minorHAnsi" w:hAnsiTheme="minorHAnsi"/>
        </w:rPr>
        <w:t>PEPc</w:t>
      </w:r>
      <w:proofErr w:type="spellEnd"/>
      <w:r w:rsidRPr="00F71ECE">
        <w:rPr>
          <w:rFonts w:asciiTheme="minorHAnsi" w:hAnsiTheme="minorHAnsi"/>
        </w:rPr>
        <w:t xml:space="preserve"> carboxylation (</w:t>
      </w:r>
      <w:proofErr w:type="spellStart"/>
      <w:r w:rsidRPr="00F71ECE">
        <w:rPr>
          <w:rFonts w:asciiTheme="minorHAnsi" w:hAnsiTheme="minorHAnsi"/>
          <w:i/>
          <w:iCs/>
        </w:rPr>
        <w:t>V</w:t>
      </w:r>
      <w:r w:rsidRPr="00F71ECE">
        <w:rPr>
          <w:rFonts w:asciiTheme="minorHAnsi" w:hAnsiTheme="minorHAnsi"/>
          <w:vertAlign w:val="subscript"/>
        </w:rPr>
        <w:t>p,max</w:t>
      </w:r>
      <w:proofErr w:type="spellEnd"/>
      <w:r w:rsidRPr="00F71ECE">
        <w:rPr>
          <w:rFonts w:asciiTheme="minorHAnsi" w:hAnsiTheme="minorHAnsi"/>
        </w:rPr>
        <w:t xml:space="preserve">). The carboxylation efficiency (CE), which is measured using the initial slope of the </w:t>
      </w:r>
      <w:r w:rsidRPr="00F71ECE">
        <w:rPr>
          <w:rFonts w:asciiTheme="minorHAnsi" w:hAnsiTheme="minorHAnsi"/>
          <w:i/>
          <w:iCs/>
        </w:rPr>
        <w:t>A</w:t>
      </w:r>
      <w:r w:rsidRPr="00F71ECE">
        <w:rPr>
          <w:rFonts w:asciiTheme="minorHAnsi" w:hAnsiTheme="minorHAnsi"/>
        </w:rPr>
        <w:t>/</w:t>
      </w:r>
      <w:r w:rsidRPr="00F71ECE">
        <w:rPr>
          <w:rFonts w:asciiTheme="minorHAnsi" w:hAnsiTheme="minorHAnsi"/>
          <w:i/>
          <w:iCs/>
        </w:rPr>
        <w:t>C</w:t>
      </w:r>
      <w:r w:rsidRPr="00F71ECE">
        <w:rPr>
          <w:rFonts w:asciiTheme="minorHAnsi" w:hAnsiTheme="minorHAnsi"/>
          <w:vertAlign w:val="subscript"/>
        </w:rPr>
        <w:t>i</w:t>
      </w:r>
      <w:r w:rsidRPr="00F71ECE">
        <w:rPr>
          <w:rFonts w:asciiTheme="minorHAnsi" w:hAnsiTheme="minorHAnsi"/>
        </w:rPr>
        <w:t xml:space="preserve"> curve, also was not statistically different between genotypes. This suggests that the biochemistry and kinetics of the carboxylating enzymes is not affected in these gene-edited lines. </w:t>
      </w:r>
    </w:p>
    <w:p w14:paraId="78F0FF2C" w14:textId="77777777" w:rsidR="00083A71" w:rsidRPr="00F71ECE" w:rsidRDefault="00083A71" w:rsidP="00083A71">
      <w:pPr>
        <w:ind w:firstLine="720"/>
        <w:rPr>
          <w:rFonts w:asciiTheme="minorHAnsi" w:hAnsiTheme="minorHAnsi"/>
        </w:rPr>
      </w:pPr>
      <w:r w:rsidRPr="00F71ECE">
        <w:rPr>
          <w:rFonts w:asciiTheme="minorHAnsi" w:hAnsiTheme="minorHAnsi"/>
        </w:rPr>
        <w:t xml:space="preserve">However, line </w:t>
      </w:r>
      <w:r w:rsidRPr="00F71ECE">
        <w:rPr>
          <w:rFonts w:asciiTheme="minorHAnsi" w:hAnsiTheme="minorHAnsi"/>
          <w:i/>
          <w:iCs/>
        </w:rPr>
        <w:t xml:space="preserve">Zmepfl9-1a;Zmepfl9-1b </w:t>
      </w:r>
      <w:r w:rsidRPr="00F71ECE">
        <w:rPr>
          <w:rFonts w:asciiTheme="minorHAnsi" w:hAnsiTheme="minorHAnsi"/>
        </w:rPr>
        <w:t>#3</w:t>
      </w:r>
      <w:r w:rsidRPr="00F71ECE">
        <w:rPr>
          <w:rFonts w:asciiTheme="minorHAnsi" w:hAnsiTheme="minorHAnsi"/>
          <w:i/>
          <w:iCs/>
        </w:rPr>
        <w:t xml:space="preserve"> </w:t>
      </w:r>
      <w:r w:rsidRPr="00F71ECE">
        <w:rPr>
          <w:rFonts w:asciiTheme="minorHAnsi" w:hAnsiTheme="minorHAnsi"/>
        </w:rPr>
        <w:t>was found to have a lower maximum rate of electron transport (</w:t>
      </w:r>
      <w:proofErr w:type="spellStart"/>
      <w:r w:rsidRPr="00F71ECE">
        <w:rPr>
          <w:rFonts w:asciiTheme="minorHAnsi" w:hAnsiTheme="minorHAnsi"/>
          <w:i/>
          <w:iCs/>
        </w:rPr>
        <w:t>J</w:t>
      </w:r>
      <w:r w:rsidRPr="00F71ECE">
        <w:rPr>
          <w:rFonts w:asciiTheme="minorHAnsi" w:hAnsiTheme="minorHAnsi"/>
          <w:vertAlign w:val="subscript"/>
        </w:rPr>
        <w:t>max</w:t>
      </w:r>
      <w:proofErr w:type="spellEnd"/>
      <w:r w:rsidRPr="00F71ECE">
        <w:rPr>
          <w:rFonts w:asciiTheme="minorHAnsi" w:hAnsiTheme="minorHAnsi"/>
        </w:rPr>
        <w:t xml:space="preserve">) compared to A188 and the other double KO, although this was only significant at </w:t>
      </w:r>
      <w:r w:rsidRPr="00F71ECE">
        <w:rPr>
          <w:rFonts w:asciiTheme="minorHAnsi" w:hAnsiTheme="minorHAnsi"/>
          <w:i/>
          <w:iCs/>
        </w:rPr>
        <w:t xml:space="preserve">p </w:t>
      </w:r>
      <w:r w:rsidRPr="00F71ECE">
        <w:rPr>
          <w:rFonts w:asciiTheme="minorHAnsi" w:hAnsiTheme="minorHAnsi"/>
        </w:rPr>
        <w:t>&lt; 0.10 (one-way ANOVA and post-hoc Tukey’s test). Furthermore, the maximum quantum yield of CO</w:t>
      </w:r>
      <w:r w:rsidRPr="00F71ECE">
        <w:rPr>
          <w:rFonts w:asciiTheme="minorHAnsi" w:hAnsiTheme="minorHAnsi"/>
          <w:vertAlign w:val="subscript"/>
        </w:rPr>
        <w:t>2</w:t>
      </w:r>
      <w:r w:rsidRPr="00F71ECE">
        <w:rPr>
          <w:rFonts w:asciiTheme="minorHAnsi" w:hAnsiTheme="minorHAnsi"/>
        </w:rPr>
        <w:t xml:space="preserve"> assimilation (ɸCO</w:t>
      </w:r>
      <w:r w:rsidRPr="00F71ECE">
        <w:rPr>
          <w:rFonts w:asciiTheme="minorHAnsi" w:hAnsiTheme="minorHAnsi"/>
          <w:vertAlign w:val="subscript"/>
        </w:rPr>
        <w:t>2,max</w:t>
      </w:r>
      <w:r w:rsidRPr="00F71ECE">
        <w:rPr>
          <w:rFonts w:asciiTheme="minorHAnsi" w:hAnsiTheme="minorHAnsi"/>
        </w:rPr>
        <w:t xml:space="preserve">), calculated from the initial slope of the </w:t>
      </w:r>
      <w:r w:rsidRPr="00F71ECE">
        <w:rPr>
          <w:rFonts w:asciiTheme="minorHAnsi" w:hAnsiTheme="minorHAnsi"/>
          <w:i/>
          <w:iCs/>
        </w:rPr>
        <w:t>A</w:t>
      </w:r>
      <w:r w:rsidRPr="00F71ECE">
        <w:rPr>
          <w:rFonts w:asciiTheme="minorHAnsi" w:hAnsiTheme="minorHAnsi"/>
        </w:rPr>
        <w:t>/</w:t>
      </w:r>
      <w:r w:rsidRPr="00F71ECE">
        <w:rPr>
          <w:rFonts w:asciiTheme="minorHAnsi" w:hAnsiTheme="minorHAnsi"/>
          <w:i/>
          <w:iCs/>
        </w:rPr>
        <w:t>Q</w:t>
      </w:r>
      <w:r w:rsidRPr="00F71ECE">
        <w:rPr>
          <w:rFonts w:asciiTheme="minorHAnsi" w:hAnsiTheme="minorHAnsi"/>
        </w:rPr>
        <w:t xml:space="preserve"> curve, was also significantly lower in</w:t>
      </w:r>
      <w:r w:rsidRPr="00F71ECE">
        <w:rPr>
          <w:rFonts w:asciiTheme="minorHAnsi" w:hAnsiTheme="minorHAnsi"/>
          <w:i/>
          <w:iCs/>
        </w:rPr>
        <w:t xml:space="preserve"> Zmepfl9-1a;Zmepfl9-1b </w:t>
      </w:r>
      <w:r w:rsidRPr="00F71ECE">
        <w:rPr>
          <w:rFonts w:asciiTheme="minorHAnsi" w:hAnsiTheme="minorHAnsi"/>
        </w:rPr>
        <w:t xml:space="preserve">#3 compared to controls and </w:t>
      </w:r>
      <w:r w:rsidRPr="00F71ECE">
        <w:rPr>
          <w:rFonts w:asciiTheme="minorHAnsi" w:hAnsiTheme="minorHAnsi"/>
          <w:i/>
          <w:iCs/>
        </w:rPr>
        <w:t xml:space="preserve">Zmepfl9-1a;Zmepfl9-1b </w:t>
      </w:r>
      <w:r w:rsidRPr="00F71ECE">
        <w:rPr>
          <w:rFonts w:asciiTheme="minorHAnsi" w:hAnsiTheme="minorHAnsi"/>
        </w:rPr>
        <w:t xml:space="preserve">#1. </w:t>
      </w:r>
      <w:r w:rsidRPr="004B2F06">
        <w:rPr>
          <w:rFonts w:asciiTheme="minorHAnsi" w:hAnsiTheme="minorHAnsi"/>
        </w:rPr>
        <w:t xml:space="preserve">The relationship between </w:t>
      </w:r>
      <w:proofErr w:type="spellStart"/>
      <w:r w:rsidRPr="004B2F06">
        <w:rPr>
          <w:rFonts w:asciiTheme="minorHAnsi" w:hAnsiTheme="minorHAnsi"/>
          <w:i/>
          <w:iCs/>
        </w:rPr>
        <w:t>J</w:t>
      </w:r>
      <w:r w:rsidRPr="004B2F06">
        <w:rPr>
          <w:rFonts w:asciiTheme="minorHAnsi" w:hAnsiTheme="minorHAnsi"/>
          <w:vertAlign w:val="subscript"/>
        </w:rPr>
        <w:t>max</w:t>
      </w:r>
      <w:proofErr w:type="spellEnd"/>
      <w:r w:rsidRPr="004B2F06">
        <w:rPr>
          <w:rFonts w:asciiTheme="minorHAnsi" w:hAnsiTheme="minorHAnsi"/>
        </w:rPr>
        <w:t xml:space="preserve"> and </w:t>
      </w:r>
      <w:proofErr w:type="spellStart"/>
      <w:r w:rsidRPr="004B2F06">
        <w:rPr>
          <w:rFonts w:asciiTheme="minorHAnsi" w:hAnsiTheme="minorHAnsi"/>
          <w:i/>
          <w:iCs/>
        </w:rPr>
        <w:t>V</w:t>
      </w:r>
      <w:r w:rsidRPr="004B2F06">
        <w:rPr>
          <w:rFonts w:asciiTheme="minorHAnsi" w:hAnsiTheme="minorHAnsi"/>
          <w:vertAlign w:val="subscript"/>
        </w:rPr>
        <w:t>c,max</w:t>
      </w:r>
      <w:proofErr w:type="spellEnd"/>
      <w:r w:rsidRPr="004B2F06">
        <w:rPr>
          <w:rFonts w:asciiTheme="minorHAnsi" w:hAnsiTheme="minorHAnsi"/>
        </w:rPr>
        <w:t xml:space="preserve"> is usually tightly linked, however, changes in one parameter compared to the other can indicate altered photosynthetic resource allocation.</w:t>
      </w:r>
      <w:r w:rsidRPr="00F71ECE">
        <w:rPr>
          <w:rFonts w:asciiTheme="minorHAnsi" w:hAnsiTheme="minorHAnsi"/>
        </w:rPr>
        <w:t xml:space="preserve"> The </w:t>
      </w:r>
      <w:proofErr w:type="spellStart"/>
      <w:r w:rsidRPr="00F71ECE">
        <w:rPr>
          <w:rFonts w:asciiTheme="minorHAnsi" w:hAnsiTheme="minorHAnsi"/>
          <w:i/>
          <w:iCs/>
        </w:rPr>
        <w:t>J</w:t>
      </w:r>
      <w:r w:rsidRPr="00F71ECE">
        <w:rPr>
          <w:rFonts w:asciiTheme="minorHAnsi" w:hAnsiTheme="minorHAnsi"/>
          <w:vertAlign w:val="subscript"/>
        </w:rPr>
        <w:t>max</w:t>
      </w:r>
      <w:proofErr w:type="spellEnd"/>
      <w:r w:rsidRPr="00F71ECE">
        <w:rPr>
          <w:rFonts w:asciiTheme="minorHAnsi" w:hAnsiTheme="minorHAnsi"/>
        </w:rPr>
        <w:t xml:space="preserve"> : </w:t>
      </w:r>
      <w:proofErr w:type="spellStart"/>
      <w:r w:rsidRPr="00F71ECE">
        <w:rPr>
          <w:rFonts w:asciiTheme="minorHAnsi" w:hAnsiTheme="minorHAnsi"/>
          <w:i/>
          <w:iCs/>
        </w:rPr>
        <w:t>V</w:t>
      </w:r>
      <w:r w:rsidRPr="00F71ECE">
        <w:rPr>
          <w:rFonts w:asciiTheme="minorHAnsi" w:hAnsiTheme="minorHAnsi"/>
          <w:vertAlign w:val="subscript"/>
        </w:rPr>
        <w:t>c,max</w:t>
      </w:r>
      <w:proofErr w:type="spellEnd"/>
      <w:r w:rsidRPr="00F71ECE">
        <w:rPr>
          <w:rFonts w:asciiTheme="minorHAnsi" w:hAnsiTheme="minorHAnsi"/>
        </w:rPr>
        <w:t xml:space="preserve"> ratio was found to be significantly reduced in line </w:t>
      </w:r>
      <w:r w:rsidRPr="00F71ECE">
        <w:rPr>
          <w:rFonts w:asciiTheme="minorHAnsi" w:hAnsiTheme="minorHAnsi"/>
          <w:i/>
          <w:iCs/>
        </w:rPr>
        <w:t xml:space="preserve">Zmepfl9-1a;Zmepfl9-1b </w:t>
      </w:r>
      <w:r w:rsidRPr="00F71ECE">
        <w:rPr>
          <w:rFonts w:asciiTheme="minorHAnsi" w:hAnsiTheme="minorHAnsi"/>
        </w:rPr>
        <w:t xml:space="preserve">#3 compared to A188 controls. Taken together, this may suggest that plants from </w:t>
      </w:r>
      <w:r w:rsidRPr="00F71ECE">
        <w:rPr>
          <w:rFonts w:asciiTheme="minorHAnsi" w:hAnsiTheme="minorHAnsi"/>
          <w:i/>
          <w:iCs/>
        </w:rPr>
        <w:t>Zmepfl9-1a;Zmepfl9-1b</w:t>
      </w:r>
      <w:r w:rsidRPr="00F71ECE">
        <w:rPr>
          <w:rFonts w:asciiTheme="minorHAnsi" w:hAnsiTheme="minorHAnsi"/>
        </w:rPr>
        <w:t xml:space="preserve"> could be underinvesting in light harvesting and/or electron transport, which </w:t>
      </w:r>
      <w:r>
        <w:rPr>
          <w:rFonts w:asciiTheme="minorHAnsi" w:hAnsiTheme="minorHAnsi"/>
        </w:rPr>
        <w:t>may</w:t>
      </w:r>
      <w:r w:rsidRPr="00F71ECE">
        <w:rPr>
          <w:rFonts w:asciiTheme="minorHAnsi" w:hAnsiTheme="minorHAnsi"/>
        </w:rPr>
        <w:t xml:space="preserve"> explain the reduction in </w:t>
      </w:r>
      <w:r w:rsidRPr="00F71ECE">
        <w:rPr>
          <w:rFonts w:asciiTheme="minorHAnsi" w:hAnsiTheme="minorHAnsi"/>
          <w:i/>
          <w:iCs/>
        </w:rPr>
        <w:t xml:space="preserve">A, </w:t>
      </w:r>
      <w:r w:rsidRPr="00F71ECE">
        <w:rPr>
          <w:rFonts w:asciiTheme="minorHAnsi" w:hAnsiTheme="minorHAnsi"/>
        </w:rPr>
        <w:t>since ATP is required for both RuBP and PEP regeneration (discussed in more detail in section 5.3). Therefore, in the case for this one line, the differences in light and CO</w:t>
      </w:r>
      <w:r w:rsidRPr="00F71ECE">
        <w:rPr>
          <w:rFonts w:asciiTheme="minorHAnsi" w:hAnsiTheme="minorHAnsi"/>
          <w:vertAlign w:val="subscript"/>
        </w:rPr>
        <w:t>2</w:t>
      </w:r>
      <w:r w:rsidRPr="00F71ECE">
        <w:rPr>
          <w:rFonts w:asciiTheme="minorHAnsi" w:hAnsiTheme="minorHAnsi"/>
        </w:rPr>
        <w:t xml:space="preserve"> response </w:t>
      </w:r>
      <w:r>
        <w:rPr>
          <w:rFonts w:asciiTheme="minorHAnsi" w:hAnsiTheme="minorHAnsi"/>
        </w:rPr>
        <w:t>may be a</w:t>
      </w:r>
      <w:r w:rsidRPr="00F71ECE">
        <w:rPr>
          <w:rFonts w:asciiTheme="minorHAnsi" w:hAnsiTheme="minorHAnsi"/>
        </w:rPr>
        <w:t xml:space="preserve"> consequence of non-stomatal limitations on photosynthesis. However, since only one gene-edited line appears to differ from controls, despite four lines having very similar </w:t>
      </w:r>
      <w:r w:rsidRPr="00F71ECE">
        <w:rPr>
          <w:rFonts w:asciiTheme="minorHAnsi" w:hAnsiTheme="minorHAnsi"/>
          <w:i/>
          <w:iCs/>
        </w:rPr>
        <w:t>SD</w:t>
      </w:r>
      <w:r w:rsidRPr="00F71ECE">
        <w:rPr>
          <w:rFonts w:asciiTheme="minorHAnsi" w:hAnsiTheme="minorHAnsi"/>
        </w:rPr>
        <w:t>, it is unclear what the root cause of these differences is.</w:t>
      </w:r>
    </w:p>
    <w:p w14:paraId="507A2562" w14:textId="77777777" w:rsidR="00083A71" w:rsidRDefault="00083A71" w:rsidP="00083A71">
      <w:pPr>
        <w:ind w:firstLine="720"/>
      </w:pPr>
      <w:r w:rsidRPr="00F71ECE">
        <w:t>Respiration in the light (</w:t>
      </w:r>
      <w:proofErr w:type="spellStart"/>
      <w:r w:rsidRPr="00F71ECE">
        <w:t>R</w:t>
      </w:r>
      <w:r w:rsidRPr="00F71ECE">
        <w:rPr>
          <w:vertAlign w:val="subscript"/>
        </w:rPr>
        <w:t>light</w:t>
      </w:r>
      <w:proofErr w:type="spellEnd"/>
      <w:r w:rsidRPr="00F71ECE">
        <w:t xml:space="preserve">) was also fitted from </w:t>
      </w:r>
      <w:r w:rsidRPr="00F71ECE">
        <w:rPr>
          <w:rFonts w:asciiTheme="minorHAnsi" w:hAnsiTheme="minorHAnsi"/>
        </w:rPr>
        <w:t xml:space="preserve">the light-limited portion of the </w:t>
      </w:r>
      <w:r w:rsidRPr="00F71ECE">
        <w:rPr>
          <w:rFonts w:asciiTheme="minorHAnsi" w:hAnsiTheme="minorHAnsi"/>
          <w:i/>
          <w:iCs/>
        </w:rPr>
        <w:t>A</w:t>
      </w:r>
      <w:r w:rsidRPr="00F71ECE">
        <w:rPr>
          <w:rFonts w:asciiTheme="minorHAnsi" w:hAnsiTheme="minorHAnsi"/>
        </w:rPr>
        <w:t>/</w:t>
      </w:r>
      <w:r w:rsidRPr="00F71ECE">
        <w:rPr>
          <w:rFonts w:asciiTheme="minorHAnsi" w:hAnsiTheme="minorHAnsi"/>
          <w:i/>
          <w:iCs/>
        </w:rPr>
        <w:t>Q</w:t>
      </w:r>
      <w:r w:rsidRPr="00F71ECE">
        <w:rPr>
          <w:rFonts w:asciiTheme="minorHAnsi" w:hAnsiTheme="minorHAnsi"/>
        </w:rPr>
        <w:t xml:space="preserve"> curve (light intensities &gt;150 </w:t>
      </w:r>
      <w:r w:rsidRPr="00F71ECE">
        <w:t>µmol m</w:t>
      </w:r>
      <w:r w:rsidRPr="00F71ECE">
        <w:rPr>
          <w:vertAlign w:val="superscript"/>
        </w:rPr>
        <w:t xml:space="preserve">-2 </w:t>
      </w:r>
      <w:r w:rsidRPr="00F71ECE">
        <w:t>s</w:t>
      </w:r>
      <w:r w:rsidRPr="00F71ECE">
        <w:rPr>
          <w:vertAlign w:val="superscript"/>
        </w:rPr>
        <w:t>-1</w:t>
      </w:r>
      <w:r w:rsidRPr="00F71ECE">
        <w:t xml:space="preserve"> PAR) and subsequently used to estimate the light compensation point (LCP) and CO</w:t>
      </w:r>
      <w:r w:rsidRPr="00F71ECE">
        <w:rPr>
          <w:vertAlign w:val="subscript"/>
        </w:rPr>
        <w:t>2</w:t>
      </w:r>
      <w:r w:rsidRPr="00F71ECE">
        <w:t xml:space="preserve"> compensation point (CCP), which indicate the light intensity or CO</w:t>
      </w:r>
      <w:r w:rsidRPr="00F71ECE">
        <w:rPr>
          <w:vertAlign w:val="subscript"/>
        </w:rPr>
        <w:t>2</w:t>
      </w:r>
      <w:r w:rsidRPr="00F71ECE">
        <w:t xml:space="preserve"> concentration where photosynthesis and </w:t>
      </w:r>
      <w:proofErr w:type="spellStart"/>
      <w:r w:rsidRPr="00F71ECE">
        <w:t>R</w:t>
      </w:r>
      <w:r w:rsidRPr="00F71ECE">
        <w:rPr>
          <w:vertAlign w:val="subscript"/>
        </w:rPr>
        <w:t>light</w:t>
      </w:r>
      <w:proofErr w:type="spellEnd"/>
      <w:r w:rsidRPr="00F71ECE">
        <w:t xml:space="preserve"> are equal. No differences were found between genotypes for </w:t>
      </w:r>
      <w:proofErr w:type="spellStart"/>
      <w:r w:rsidRPr="00F71ECE">
        <w:t>R</w:t>
      </w:r>
      <w:r w:rsidRPr="00F71ECE">
        <w:rPr>
          <w:vertAlign w:val="subscript"/>
        </w:rPr>
        <w:t>light</w:t>
      </w:r>
      <w:proofErr w:type="spellEnd"/>
      <w:r w:rsidRPr="00F71ECE">
        <w:t xml:space="preserve"> or LCP, however, both double KO lines exhibited non-zero values for CCP. </w:t>
      </w:r>
    </w:p>
    <w:p w14:paraId="78F90ED1" w14:textId="77777777" w:rsidR="00FC7362" w:rsidRDefault="00FC7362" w:rsidP="00083A71">
      <w:pPr>
        <w:ind w:firstLine="720"/>
      </w:pPr>
    </w:p>
    <w:p w14:paraId="05BA6F8D" w14:textId="77777777" w:rsidR="00083A71" w:rsidRPr="00BE57A7" w:rsidRDefault="00083A71" w:rsidP="00083A71">
      <w:pPr>
        <w:spacing w:line="276" w:lineRule="auto"/>
        <w:rPr>
          <w:rFonts w:cstheme="majorHAnsi"/>
          <w:sz w:val="21"/>
          <w:szCs w:val="21"/>
        </w:rPr>
      </w:pPr>
      <w:bookmarkStart w:id="172" w:name="_Hlk138971676"/>
      <w:r w:rsidRPr="00BE57A7">
        <w:rPr>
          <w:rFonts w:asciiTheme="minorHAnsi" w:hAnsiTheme="minorHAnsi"/>
          <w:b/>
          <w:bCs/>
          <w:sz w:val="21"/>
          <w:szCs w:val="21"/>
        </w:rPr>
        <w:lastRenderedPageBreak/>
        <w:t xml:space="preserve">Table 5.1. </w:t>
      </w:r>
      <w:r>
        <w:rPr>
          <w:rFonts w:asciiTheme="minorHAnsi" w:hAnsiTheme="minorHAnsi"/>
          <w:b/>
          <w:bCs/>
          <w:sz w:val="21"/>
          <w:szCs w:val="21"/>
        </w:rPr>
        <w:t>F</w:t>
      </w:r>
      <w:r w:rsidRPr="00BE57A7">
        <w:rPr>
          <w:rFonts w:asciiTheme="minorHAnsi" w:hAnsiTheme="minorHAnsi"/>
          <w:b/>
          <w:bCs/>
          <w:sz w:val="21"/>
          <w:szCs w:val="21"/>
        </w:rPr>
        <w:t>itted photosynthetic parameters generated from the light and CO</w:t>
      </w:r>
      <w:r w:rsidRPr="00BE57A7">
        <w:rPr>
          <w:rFonts w:asciiTheme="minorHAnsi" w:hAnsiTheme="minorHAnsi"/>
          <w:b/>
          <w:bCs/>
          <w:sz w:val="21"/>
          <w:szCs w:val="21"/>
          <w:vertAlign w:val="subscript"/>
        </w:rPr>
        <w:t>2</w:t>
      </w:r>
      <w:r w:rsidRPr="00BE57A7">
        <w:rPr>
          <w:rFonts w:asciiTheme="minorHAnsi" w:hAnsiTheme="minorHAnsi"/>
          <w:b/>
          <w:bCs/>
          <w:i/>
          <w:iCs/>
          <w:sz w:val="21"/>
          <w:szCs w:val="21"/>
        </w:rPr>
        <w:t xml:space="preserve"> </w:t>
      </w:r>
      <w:r w:rsidRPr="00BE57A7">
        <w:rPr>
          <w:rFonts w:asciiTheme="minorHAnsi" w:hAnsiTheme="minorHAnsi"/>
          <w:b/>
          <w:bCs/>
          <w:sz w:val="21"/>
          <w:szCs w:val="21"/>
        </w:rPr>
        <w:t>response curves.</w:t>
      </w:r>
      <w:bookmarkEnd w:id="172"/>
      <w:r w:rsidRPr="00BE57A7">
        <w:rPr>
          <w:rFonts w:asciiTheme="minorHAnsi" w:hAnsiTheme="minorHAnsi"/>
          <w:b/>
          <w:bCs/>
          <w:sz w:val="21"/>
          <w:szCs w:val="21"/>
        </w:rPr>
        <w:t xml:space="preserve"> </w:t>
      </w:r>
      <w:r w:rsidRPr="00BE57A7">
        <w:rPr>
          <w:sz w:val="21"/>
          <w:szCs w:val="21"/>
        </w:rPr>
        <w:t xml:space="preserve">Values represent the mean </w:t>
      </w:r>
      <w:r w:rsidRPr="00BE57A7">
        <w:rPr>
          <w:rFonts w:cstheme="majorHAnsi"/>
          <w:sz w:val="21"/>
          <w:szCs w:val="21"/>
        </w:rPr>
        <w:t>± standard error. Different letters denote significant differences between genotypes, analysed individually per measurement row (</w:t>
      </w:r>
      <w:r w:rsidRPr="00BE57A7">
        <w:rPr>
          <w:rFonts w:cstheme="majorHAnsi"/>
          <w:i/>
          <w:iCs/>
          <w:sz w:val="21"/>
          <w:szCs w:val="21"/>
        </w:rPr>
        <w:t xml:space="preserve">p </w:t>
      </w:r>
      <w:r w:rsidRPr="00BE57A7">
        <w:rPr>
          <w:rFonts w:cstheme="majorHAnsi"/>
          <w:sz w:val="21"/>
          <w:szCs w:val="21"/>
        </w:rPr>
        <w:t>&lt; 0.05, one-way ANOVA followed by post-hoc Tukey’s test). If no letters are present in a row, there were no statistical differences found. n = 5-6 plants per genotype.</w:t>
      </w:r>
    </w:p>
    <w:tbl>
      <w:tblPr>
        <w:tblStyle w:val="TableGrid3"/>
        <w:tblpPr w:leftFromText="180" w:rightFromText="180" w:vertAnchor="page" w:horzAnchor="margin" w:tblpXSpec="center" w:tblpY="3229"/>
        <w:tblW w:w="8789" w:type="dxa"/>
        <w:tblLayout w:type="fixed"/>
        <w:tblLook w:val="04A0" w:firstRow="1" w:lastRow="0" w:firstColumn="1" w:lastColumn="0" w:noHBand="0" w:noVBand="1"/>
      </w:tblPr>
      <w:tblGrid>
        <w:gridCol w:w="1444"/>
        <w:gridCol w:w="1108"/>
        <w:gridCol w:w="1276"/>
        <w:gridCol w:w="1276"/>
        <w:gridCol w:w="1275"/>
        <w:gridCol w:w="1276"/>
        <w:gridCol w:w="1134"/>
      </w:tblGrid>
      <w:tr w:rsidR="00083A71" w:rsidRPr="00F71ECE" w14:paraId="166DE41A" w14:textId="77777777" w:rsidTr="009D3DC9">
        <w:trPr>
          <w:trHeight w:hRule="exact" w:val="524"/>
        </w:trPr>
        <w:tc>
          <w:tcPr>
            <w:tcW w:w="1444" w:type="dxa"/>
            <w:vMerge w:val="restart"/>
            <w:tcBorders>
              <w:top w:val="single" w:sz="4" w:space="0" w:color="auto"/>
              <w:left w:val="nil"/>
              <w:right w:val="nil"/>
            </w:tcBorders>
          </w:tcPr>
          <w:p w14:paraId="5C561F01" w14:textId="77777777" w:rsidR="00083A71" w:rsidRPr="00F71ECE" w:rsidRDefault="00083A71" w:rsidP="009D3DC9">
            <w:pPr>
              <w:spacing w:line="240" w:lineRule="auto"/>
              <w:jc w:val="left"/>
              <w:rPr>
                <w:rFonts w:cstheme="majorHAnsi"/>
              </w:rPr>
            </w:pPr>
            <w:r w:rsidRPr="00F71ECE">
              <w:rPr>
                <w:rFonts w:cstheme="majorHAnsi"/>
              </w:rPr>
              <w:t>Modelled photo-synthetic parameters</w:t>
            </w:r>
          </w:p>
        </w:tc>
        <w:tc>
          <w:tcPr>
            <w:tcW w:w="7345" w:type="dxa"/>
            <w:gridSpan w:val="6"/>
            <w:tcBorders>
              <w:top w:val="single" w:sz="4" w:space="0" w:color="auto"/>
              <w:left w:val="nil"/>
              <w:bottom w:val="single" w:sz="4" w:space="0" w:color="auto"/>
              <w:right w:val="nil"/>
            </w:tcBorders>
          </w:tcPr>
          <w:p w14:paraId="6EF05EB3" w14:textId="77777777" w:rsidR="00083A71" w:rsidRPr="00F71ECE" w:rsidRDefault="00083A71" w:rsidP="009D3DC9">
            <w:pPr>
              <w:spacing w:line="240" w:lineRule="auto"/>
              <w:jc w:val="center"/>
              <w:rPr>
                <w:rFonts w:cstheme="majorHAnsi"/>
              </w:rPr>
            </w:pPr>
            <w:r w:rsidRPr="00F71ECE">
              <w:rPr>
                <w:rFonts w:cstheme="majorHAnsi"/>
              </w:rPr>
              <w:t>Genotype</w:t>
            </w:r>
          </w:p>
        </w:tc>
      </w:tr>
      <w:tr w:rsidR="00083A71" w:rsidRPr="00F71ECE" w14:paraId="12BBD478" w14:textId="77777777" w:rsidTr="009D3DC9">
        <w:trPr>
          <w:trHeight w:hRule="exact" w:val="808"/>
        </w:trPr>
        <w:tc>
          <w:tcPr>
            <w:tcW w:w="1444" w:type="dxa"/>
            <w:vMerge/>
            <w:tcBorders>
              <w:left w:val="nil"/>
              <w:bottom w:val="single" w:sz="4" w:space="0" w:color="auto"/>
              <w:right w:val="nil"/>
            </w:tcBorders>
          </w:tcPr>
          <w:p w14:paraId="10D482A7" w14:textId="77777777" w:rsidR="00083A71" w:rsidRPr="00F71ECE" w:rsidRDefault="00083A71" w:rsidP="009D3DC9">
            <w:pPr>
              <w:spacing w:line="240" w:lineRule="auto"/>
              <w:jc w:val="left"/>
              <w:rPr>
                <w:rFonts w:cstheme="majorHAnsi"/>
              </w:rPr>
            </w:pPr>
          </w:p>
        </w:tc>
        <w:tc>
          <w:tcPr>
            <w:tcW w:w="1108" w:type="dxa"/>
            <w:tcBorders>
              <w:top w:val="single" w:sz="4" w:space="0" w:color="auto"/>
              <w:left w:val="nil"/>
              <w:bottom w:val="single" w:sz="4" w:space="0" w:color="auto"/>
              <w:right w:val="nil"/>
            </w:tcBorders>
          </w:tcPr>
          <w:p w14:paraId="43A505E7" w14:textId="77777777" w:rsidR="00083A71" w:rsidRPr="00F71ECE" w:rsidRDefault="00083A71" w:rsidP="009D3DC9">
            <w:pPr>
              <w:spacing w:line="240" w:lineRule="auto"/>
              <w:rPr>
                <w:rFonts w:cstheme="majorHAnsi"/>
              </w:rPr>
            </w:pPr>
            <w:r w:rsidRPr="00F71ECE">
              <w:rPr>
                <w:rFonts w:cstheme="majorHAnsi"/>
              </w:rPr>
              <w:t>A188</w:t>
            </w:r>
          </w:p>
        </w:tc>
        <w:tc>
          <w:tcPr>
            <w:tcW w:w="1276" w:type="dxa"/>
            <w:tcBorders>
              <w:top w:val="single" w:sz="4" w:space="0" w:color="auto"/>
              <w:left w:val="nil"/>
              <w:bottom w:val="single" w:sz="4" w:space="0" w:color="auto"/>
              <w:right w:val="nil"/>
            </w:tcBorders>
          </w:tcPr>
          <w:p w14:paraId="2CE04277" w14:textId="77777777" w:rsidR="00083A71" w:rsidRPr="00F71ECE" w:rsidRDefault="00083A71" w:rsidP="009D3DC9">
            <w:pPr>
              <w:spacing w:line="240" w:lineRule="auto"/>
              <w:rPr>
                <w:rFonts w:cstheme="majorHAnsi"/>
                <w:i/>
                <w:iCs/>
              </w:rPr>
            </w:pPr>
            <w:r w:rsidRPr="00F71ECE">
              <w:rPr>
                <w:rFonts w:cstheme="majorHAnsi"/>
                <w:i/>
                <w:iCs/>
              </w:rPr>
              <w:t>Zmepfl9-1a</w:t>
            </w:r>
            <w:r w:rsidRPr="00F71ECE">
              <w:rPr>
                <w:rFonts w:cstheme="majorHAnsi"/>
              </w:rPr>
              <w:t xml:space="preserve"> #1</w:t>
            </w:r>
          </w:p>
        </w:tc>
        <w:tc>
          <w:tcPr>
            <w:tcW w:w="1276" w:type="dxa"/>
            <w:tcBorders>
              <w:top w:val="single" w:sz="4" w:space="0" w:color="auto"/>
              <w:left w:val="nil"/>
              <w:bottom w:val="single" w:sz="4" w:space="0" w:color="auto"/>
              <w:right w:val="nil"/>
            </w:tcBorders>
          </w:tcPr>
          <w:p w14:paraId="32629703" w14:textId="77777777" w:rsidR="00083A71" w:rsidRPr="00F71ECE" w:rsidRDefault="00083A71" w:rsidP="009D3DC9">
            <w:pPr>
              <w:spacing w:line="240" w:lineRule="auto"/>
              <w:rPr>
                <w:rFonts w:cstheme="majorHAnsi"/>
                <w:i/>
                <w:iCs/>
              </w:rPr>
            </w:pPr>
            <w:r w:rsidRPr="00F71ECE">
              <w:rPr>
                <w:rFonts w:cstheme="majorHAnsi"/>
                <w:i/>
                <w:iCs/>
              </w:rPr>
              <w:t>Zmepfl9-1a</w:t>
            </w:r>
            <w:r w:rsidRPr="00F71ECE">
              <w:rPr>
                <w:rFonts w:cstheme="majorHAnsi"/>
              </w:rPr>
              <w:t xml:space="preserve"> #2</w:t>
            </w:r>
          </w:p>
        </w:tc>
        <w:tc>
          <w:tcPr>
            <w:tcW w:w="1275" w:type="dxa"/>
            <w:tcBorders>
              <w:top w:val="single" w:sz="4" w:space="0" w:color="auto"/>
              <w:left w:val="nil"/>
              <w:bottom w:val="single" w:sz="4" w:space="0" w:color="auto"/>
              <w:right w:val="nil"/>
            </w:tcBorders>
          </w:tcPr>
          <w:p w14:paraId="0B482862" w14:textId="77777777" w:rsidR="00083A71" w:rsidRPr="00F71ECE" w:rsidRDefault="00083A71" w:rsidP="009D3DC9">
            <w:pPr>
              <w:spacing w:line="240" w:lineRule="auto"/>
              <w:rPr>
                <w:rFonts w:cstheme="majorHAnsi"/>
                <w:i/>
                <w:iCs/>
              </w:rPr>
            </w:pPr>
            <w:r w:rsidRPr="00F71ECE">
              <w:rPr>
                <w:rFonts w:cstheme="majorHAnsi"/>
                <w:i/>
                <w:iCs/>
              </w:rPr>
              <w:t>Zmepfl9-1b</w:t>
            </w:r>
            <w:r w:rsidRPr="00F71ECE">
              <w:rPr>
                <w:rFonts w:cstheme="majorHAnsi"/>
              </w:rPr>
              <w:t xml:space="preserve"> #1</w:t>
            </w:r>
          </w:p>
        </w:tc>
        <w:tc>
          <w:tcPr>
            <w:tcW w:w="1276" w:type="dxa"/>
            <w:tcBorders>
              <w:top w:val="single" w:sz="4" w:space="0" w:color="auto"/>
              <w:left w:val="nil"/>
              <w:bottom w:val="single" w:sz="4" w:space="0" w:color="auto"/>
              <w:right w:val="nil"/>
            </w:tcBorders>
          </w:tcPr>
          <w:p w14:paraId="6A41E65B" w14:textId="77777777" w:rsidR="00083A71" w:rsidRPr="00F71ECE" w:rsidRDefault="00083A71" w:rsidP="009D3DC9">
            <w:pPr>
              <w:spacing w:line="240" w:lineRule="auto"/>
              <w:rPr>
                <w:rFonts w:cstheme="majorHAnsi"/>
                <w:i/>
                <w:iCs/>
              </w:rPr>
            </w:pPr>
            <w:r w:rsidRPr="00F71ECE">
              <w:rPr>
                <w:rFonts w:cstheme="majorHAnsi"/>
                <w:i/>
                <w:iCs/>
              </w:rPr>
              <w:t>Zmepfl9-1a;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7D2F1815" w14:textId="77777777" w:rsidR="00083A71" w:rsidRPr="00F71ECE" w:rsidRDefault="00083A71" w:rsidP="009D3DC9">
            <w:pPr>
              <w:spacing w:line="240" w:lineRule="auto"/>
              <w:rPr>
                <w:rFonts w:cstheme="majorHAnsi"/>
                <w:i/>
                <w:iCs/>
              </w:rPr>
            </w:pPr>
            <w:r w:rsidRPr="00F71ECE">
              <w:rPr>
                <w:rFonts w:cstheme="majorHAnsi"/>
                <w:i/>
                <w:iCs/>
              </w:rPr>
              <w:t>Zmepfl9-1a;1b</w:t>
            </w:r>
            <w:r w:rsidRPr="00F71ECE">
              <w:rPr>
                <w:rFonts w:cstheme="majorHAnsi"/>
              </w:rPr>
              <w:t xml:space="preserve"> #3</w:t>
            </w:r>
          </w:p>
        </w:tc>
      </w:tr>
      <w:tr w:rsidR="00083A71" w:rsidRPr="00F71ECE" w14:paraId="542D247F" w14:textId="77777777" w:rsidTr="009D3DC9">
        <w:trPr>
          <w:trHeight w:hRule="exact" w:val="737"/>
        </w:trPr>
        <w:tc>
          <w:tcPr>
            <w:tcW w:w="1444" w:type="dxa"/>
            <w:tcBorders>
              <w:top w:val="single" w:sz="4" w:space="0" w:color="auto"/>
              <w:left w:val="nil"/>
              <w:bottom w:val="nil"/>
              <w:right w:val="nil"/>
            </w:tcBorders>
          </w:tcPr>
          <w:p w14:paraId="4AD2B65E" w14:textId="77777777" w:rsidR="00083A71" w:rsidRPr="00F71ECE" w:rsidRDefault="00083A71" w:rsidP="009D3DC9">
            <w:pPr>
              <w:spacing w:line="240" w:lineRule="auto"/>
              <w:jc w:val="left"/>
              <w:rPr>
                <w:rFonts w:cstheme="majorHAnsi"/>
              </w:rPr>
            </w:pPr>
            <w:r w:rsidRPr="00F71ECE">
              <w:rPr>
                <w:rFonts w:cstheme="majorHAnsi"/>
                <w:i/>
                <w:iCs/>
              </w:rPr>
              <w:t>A</w:t>
            </w:r>
            <w:r w:rsidRPr="00F71ECE">
              <w:rPr>
                <w:rFonts w:cstheme="majorHAnsi"/>
                <w:vertAlign w:val="subscript"/>
              </w:rPr>
              <w:t xml:space="preserve">max </w:t>
            </w:r>
            <w:r w:rsidRPr="00F71ECE">
              <w:rPr>
                <w:sz w:val="20"/>
                <w:szCs w:val="20"/>
              </w:rPr>
              <w:t xml:space="preserve"> </w:t>
            </w:r>
            <w:r w:rsidRPr="00F71ECE">
              <w:rPr>
                <w:sz w:val="20"/>
                <w:szCs w:val="20"/>
              </w:rPr>
              <w:b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p>
        </w:tc>
        <w:tc>
          <w:tcPr>
            <w:tcW w:w="1108" w:type="dxa"/>
            <w:tcBorders>
              <w:left w:val="nil"/>
              <w:bottom w:val="nil"/>
              <w:right w:val="nil"/>
            </w:tcBorders>
          </w:tcPr>
          <w:p w14:paraId="10AB0586" w14:textId="77777777" w:rsidR="00083A71" w:rsidRPr="00F71ECE" w:rsidRDefault="00083A71" w:rsidP="009D3DC9">
            <w:pPr>
              <w:spacing w:line="240" w:lineRule="auto"/>
              <w:jc w:val="center"/>
              <w:rPr>
                <w:rFonts w:cstheme="majorHAnsi"/>
              </w:rPr>
            </w:pPr>
            <w:r w:rsidRPr="00F71ECE">
              <w:rPr>
                <w:rFonts w:cstheme="majorHAnsi"/>
              </w:rPr>
              <w:t>58.72 ±1.26</w:t>
            </w:r>
          </w:p>
        </w:tc>
        <w:tc>
          <w:tcPr>
            <w:tcW w:w="1276" w:type="dxa"/>
            <w:tcBorders>
              <w:left w:val="nil"/>
              <w:bottom w:val="nil"/>
              <w:right w:val="nil"/>
            </w:tcBorders>
          </w:tcPr>
          <w:p w14:paraId="0BFFA333" w14:textId="77777777" w:rsidR="00083A71" w:rsidRPr="00F71ECE" w:rsidRDefault="00083A71" w:rsidP="009D3DC9">
            <w:pPr>
              <w:spacing w:line="240" w:lineRule="auto"/>
              <w:jc w:val="center"/>
              <w:rPr>
                <w:rFonts w:cstheme="majorHAnsi"/>
              </w:rPr>
            </w:pPr>
            <w:r w:rsidRPr="00F71ECE">
              <w:rPr>
                <w:rFonts w:cstheme="majorHAnsi"/>
              </w:rPr>
              <w:t>55.89 ±1.68</w:t>
            </w:r>
          </w:p>
        </w:tc>
        <w:tc>
          <w:tcPr>
            <w:tcW w:w="1276" w:type="dxa"/>
            <w:tcBorders>
              <w:left w:val="nil"/>
              <w:bottom w:val="nil"/>
              <w:right w:val="nil"/>
            </w:tcBorders>
          </w:tcPr>
          <w:p w14:paraId="692493DF" w14:textId="77777777" w:rsidR="00083A71" w:rsidRPr="00F71ECE" w:rsidRDefault="00083A71" w:rsidP="009D3DC9">
            <w:pPr>
              <w:spacing w:line="240" w:lineRule="auto"/>
              <w:jc w:val="center"/>
              <w:rPr>
                <w:rFonts w:cstheme="majorHAnsi"/>
              </w:rPr>
            </w:pPr>
            <w:r w:rsidRPr="00F71ECE">
              <w:rPr>
                <w:rFonts w:cstheme="majorHAnsi"/>
              </w:rPr>
              <w:t>54.24 ±0.73</w:t>
            </w:r>
          </w:p>
        </w:tc>
        <w:tc>
          <w:tcPr>
            <w:tcW w:w="1275" w:type="dxa"/>
            <w:tcBorders>
              <w:left w:val="nil"/>
              <w:bottom w:val="nil"/>
              <w:right w:val="nil"/>
            </w:tcBorders>
          </w:tcPr>
          <w:p w14:paraId="3B49C2A1" w14:textId="77777777" w:rsidR="00083A71" w:rsidRPr="00F71ECE" w:rsidRDefault="00083A71" w:rsidP="009D3DC9">
            <w:pPr>
              <w:spacing w:line="240" w:lineRule="auto"/>
              <w:jc w:val="center"/>
              <w:rPr>
                <w:rFonts w:cstheme="majorHAnsi"/>
              </w:rPr>
            </w:pPr>
            <w:r w:rsidRPr="00F71ECE">
              <w:rPr>
                <w:rFonts w:cstheme="majorHAnsi"/>
              </w:rPr>
              <w:t>58.12 ±2.28</w:t>
            </w:r>
          </w:p>
        </w:tc>
        <w:tc>
          <w:tcPr>
            <w:tcW w:w="1276" w:type="dxa"/>
            <w:tcBorders>
              <w:left w:val="nil"/>
              <w:bottom w:val="nil"/>
              <w:right w:val="nil"/>
            </w:tcBorders>
          </w:tcPr>
          <w:p w14:paraId="17BC748E" w14:textId="77777777" w:rsidR="00083A71" w:rsidRPr="00F71ECE" w:rsidRDefault="00083A71" w:rsidP="009D3DC9">
            <w:pPr>
              <w:spacing w:line="240" w:lineRule="auto"/>
              <w:jc w:val="center"/>
              <w:rPr>
                <w:rFonts w:cstheme="majorHAnsi"/>
              </w:rPr>
            </w:pPr>
            <w:r w:rsidRPr="00F71ECE">
              <w:rPr>
                <w:rFonts w:cstheme="majorHAnsi"/>
              </w:rPr>
              <w:t>53.16 ±1.21</w:t>
            </w:r>
          </w:p>
        </w:tc>
        <w:tc>
          <w:tcPr>
            <w:tcW w:w="1134" w:type="dxa"/>
            <w:tcBorders>
              <w:left w:val="nil"/>
              <w:bottom w:val="nil"/>
              <w:right w:val="nil"/>
            </w:tcBorders>
          </w:tcPr>
          <w:p w14:paraId="33D02BCD" w14:textId="77777777" w:rsidR="00083A71" w:rsidRPr="00F71ECE" w:rsidRDefault="00083A71" w:rsidP="009D3DC9">
            <w:pPr>
              <w:spacing w:line="240" w:lineRule="auto"/>
              <w:jc w:val="center"/>
              <w:rPr>
                <w:rFonts w:cstheme="majorHAnsi"/>
              </w:rPr>
            </w:pPr>
            <w:r w:rsidRPr="00F71ECE">
              <w:rPr>
                <w:rFonts w:cstheme="majorHAnsi"/>
              </w:rPr>
              <w:t>48.40 ±2.27</w:t>
            </w:r>
          </w:p>
        </w:tc>
      </w:tr>
      <w:tr w:rsidR="00083A71" w:rsidRPr="00F71ECE" w14:paraId="070B39A5" w14:textId="77777777" w:rsidTr="009D3DC9">
        <w:trPr>
          <w:trHeight w:hRule="exact" w:val="737"/>
        </w:trPr>
        <w:tc>
          <w:tcPr>
            <w:tcW w:w="1444" w:type="dxa"/>
            <w:tcBorders>
              <w:top w:val="nil"/>
              <w:left w:val="nil"/>
              <w:bottom w:val="nil"/>
              <w:right w:val="nil"/>
            </w:tcBorders>
          </w:tcPr>
          <w:p w14:paraId="62DE11D9" w14:textId="77777777" w:rsidR="00083A71" w:rsidRPr="00F71ECE" w:rsidRDefault="00083A71" w:rsidP="00D53BDE">
            <w:pPr>
              <w:spacing w:line="240" w:lineRule="auto"/>
              <w:jc w:val="left"/>
              <w:rPr>
                <w:rFonts w:cstheme="majorHAnsi"/>
              </w:rPr>
            </w:pPr>
            <w:proofErr w:type="spellStart"/>
            <w:r w:rsidRPr="00F71ECE">
              <w:rPr>
                <w:rFonts w:cstheme="majorHAnsi"/>
                <w:i/>
                <w:iCs/>
              </w:rPr>
              <w:t>V</w:t>
            </w:r>
            <w:r w:rsidRPr="00F71ECE">
              <w:rPr>
                <w:rFonts w:cstheme="majorHAnsi"/>
                <w:vertAlign w:val="subscript"/>
              </w:rPr>
              <w:t>c,max</w:t>
            </w:r>
            <w:proofErr w:type="spellEnd"/>
            <w:r w:rsidRPr="00F71ECE">
              <w:rPr>
                <w:rFonts w:cstheme="majorHAnsi"/>
                <w:vertAlign w:val="subscript"/>
              </w:rPr>
              <w:t xml:space="preserve"> </w:t>
            </w:r>
            <w:r w:rsidR="00D53BDE">
              <w:rPr>
                <w:rFonts w:cstheme="majorHAnsi"/>
                <w:vertAlign w:val="subscript"/>
              </w:rPr>
              <w:br/>
            </w:r>
            <w:r w:rsidRPr="00F71ECE">
              <w:rPr>
                <w:sz w:val="20"/>
                <w:szCs w:val="20"/>
              </w:rP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p>
        </w:tc>
        <w:tc>
          <w:tcPr>
            <w:tcW w:w="1108" w:type="dxa"/>
            <w:tcBorders>
              <w:top w:val="nil"/>
              <w:left w:val="nil"/>
              <w:bottom w:val="nil"/>
              <w:right w:val="nil"/>
            </w:tcBorders>
          </w:tcPr>
          <w:p w14:paraId="7C5F9961" w14:textId="77777777" w:rsidR="00083A71" w:rsidRPr="00F71ECE" w:rsidRDefault="00083A71" w:rsidP="009D3DC9">
            <w:pPr>
              <w:spacing w:line="240" w:lineRule="auto"/>
              <w:jc w:val="center"/>
              <w:rPr>
                <w:rFonts w:cstheme="majorHAnsi"/>
              </w:rPr>
            </w:pPr>
            <w:r w:rsidRPr="00F71ECE">
              <w:rPr>
                <w:rFonts w:cstheme="majorHAnsi"/>
              </w:rPr>
              <w:t>71.78 ±3.70</w:t>
            </w:r>
          </w:p>
        </w:tc>
        <w:tc>
          <w:tcPr>
            <w:tcW w:w="1276" w:type="dxa"/>
            <w:tcBorders>
              <w:top w:val="nil"/>
              <w:left w:val="nil"/>
              <w:bottom w:val="nil"/>
              <w:right w:val="nil"/>
            </w:tcBorders>
          </w:tcPr>
          <w:p w14:paraId="7A8C1F7D" w14:textId="77777777" w:rsidR="00083A71" w:rsidRPr="00F71ECE" w:rsidRDefault="00083A71" w:rsidP="009D3DC9">
            <w:pPr>
              <w:spacing w:line="240" w:lineRule="auto"/>
              <w:jc w:val="center"/>
              <w:rPr>
                <w:rFonts w:cstheme="majorHAnsi"/>
              </w:rPr>
            </w:pPr>
            <w:r w:rsidRPr="00F71ECE">
              <w:rPr>
                <w:rFonts w:cstheme="majorHAnsi"/>
              </w:rPr>
              <w:t>74.14 ±4.79</w:t>
            </w:r>
          </w:p>
        </w:tc>
        <w:tc>
          <w:tcPr>
            <w:tcW w:w="1276" w:type="dxa"/>
            <w:tcBorders>
              <w:top w:val="nil"/>
              <w:left w:val="nil"/>
              <w:bottom w:val="nil"/>
              <w:right w:val="nil"/>
            </w:tcBorders>
          </w:tcPr>
          <w:p w14:paraId="6CA0E4FC" w14:textId="77777777" w:rsidR="00083A71" w:rsidRPr="00F71ECE" w:rsidRDefault="00083A71" w:rsidP="009D3DC9">
            <w:pPr>
              <w:spacing w:line="240" w:lineRule="auto"/>
              <w:jc w:val="center"/>
              <w:rPr>
                <w:rFonts w:cstheme="majorHAnsi"/>
              </w:rPr>
            </w:pPr>
            <w:r w:rsidRPr="00F71ECE">
              <w:rPr>
                <w:rFonts w:cstheme="majorHAnsi"/>
              </w:rPr>
              <w:t>69.17 ±3.93</w:t>
            </w:r>
          </w:p>
        </w:tc>
        <w:tc>
          <w:tcPr>
            <w:tcW w:w="1275" w:type="dxa"/>
            <w:tcBorders>
              <w:top w:val="nil"/>
              <w:left w:val="nil"/>
              <w:bottom w:val="nil"/>
              <w:right w:val="nil"/>
            </w:tcBorders>
          </w:tcPr>
          <w:p w14:paraId="737D8B02" w14:textId="77777777" w:rsidR="00083A71" w:rsidRPr="00F71ECE" w:rsidRDefault="00083A71" w:rsidP="009D3DC9">
            <w:pPr>
              <w:spacing w:line="240" w:lineRule="auto"/>
              <w:jc w:val="center"/>
              <w:rPr>
                <w:rFonts w:cstheme="majorHAnsi"/>
              </w:rPr>
            </w:pPr>
            <w:r w:rsidRPr="00F71ECE">
              <w:rPr>
                <w:rFonts w:cstheme="majorHAnsi"/>
              </w:rPr>
              <w:t>76.56 ±4.14</w:t>
            </w:r>
          </w:p>
        </w:tc>
        <w:tc>
          <w:tcPr>
            <w:tcW w:w="1276" w:type="dxa"/>
            <w:tcBorders>
              <w:top w:val="nil"/>
              <w:left w:val="nil"/>
              <w:bottom w:val="nil"/>
              <w:right w:val="nil"/>
            </w:tcBorders>
          </w:tcPr>
          <w:p w14:paraId="324AC87C" w14:textId="77777777" w:rsidR="00083A71" w:rsidRPr="00F71ECE" w:rsidRDefault="00083A71" w:rsidP="009D3DC9">
            <w:pPr>
              <w:spacing w:line="240" w:lineRule="auto"/>
              <w:jc w:val="center"/>
              <w:rPr>
                <w:rFonts w:cstheme="majorHAnsi"/>
              </w:rPr>
            </w:pPr>
            <w:r w:rsidRPr="00F71ECE">
              <w:rPr>
                <w:rFonts w:cstheme="majorHAnsi"/>
              </w:rPr>
              <w:t>72.80 ±4.34</w:t>
            </w:r>
          </w:p>
        </w:tc>
        <w:tc>
          <w:tcPr>
            <w:tcW w:w="1134" w:type="dxa"/>
            <w:tcBorders>
              <w:top w:val="nil"/>
              <w:left w:val="nil"/>
              <w:bottom w:val="nil"/>
              <w:right w:val="nil"/>
            </w:tcBorders>
          </w:tcPr>
          <w:p w14:paraId="79FA0127" w14:textId="77777777" w:rsidR="00083A71" w:rsidRPr="00F71ECE" w:rsidRDefault="00083A71" w:rsidP="009D3DC9">
            <w:pPr>
              <w:spacing w:line="240" w:lineRule="auto"/>
              <w:jc w:val="center"/>
              <w:rPr>
                <w:rFonts w:cstheme="majorHAnsi"/>
              </w:rPr>
            </w:pPr>
            <w:r w:rsidRPr="00F71ECE">
              <w:rPr>
                <w:rFonts w:cstheme="majorHAnsi"/>
              </w:rPr>
              <w:t>84.52 ±5.44</w:t>
            </w:r>
          </w:p>
        </w:tc>
      </w:tr>
      <w:tr w:rsidR="00083A71" w:rsidRPr="00F71ECE" w14:paraId="4CD5A7A5" w14:textId="77777777" w:rsidTr="009D3DC9">
        <w:trPr>
          <w:trHeight w:hRule="exact" w:val="737"/>
        </w:trPr>
        <w:tc>
          <w:tcPr>
            <w:tcW w:w="1444" w:type="dxa"/>
            <w:tcBorders>
              <w:top w:val="nil"/>
              <w:left w:val="nil"/>
              <w:bottom w:val="nil"/>
              <w:right w:val="nil"/>
            </w:tcBorders>
          </w:tcPr>
          <w:p w14:paraId="54AF27D0" w14:textId="77777777" w:rsidR="00083A71" w:rsidRPr="00F71ECE" w:rsidRDefault="00083A71" w:rsidP="00D53BDE">
            <w:pPr>
              <w:spacing w:line="240" w:lineRule="auto"/>
              <w:jc w:val="left"/>
              <w:rPr>
                <w:rFonts w:cstheme="majorHAnsi"/>
                <w:i/>
                <w:iCs/>
              </w:rPr>
            </w:pPr>
            <w:proofErr w:type="spellStart"/>
            <w:r w:rsidRPr="00F71ECE">
              <w:rPr>
                <w:rFonts w:cstheme="majorHAnsi"/>
                <w:i/>
                <w:iCs/>
              </w:rPr>
              <w:t>V</w:t>
            </w:r>
            <w:r w:rsidRPr="00F71ECE">
              <w:rPr>
                <w:rFonts w:cstheme="majorHAnsi"/>
                <w:vertAlign w:val="subscript"/>
              </w:rPr>
              <w:t>p,max</w:t>
            </w:r>
            <w:proofErr w:type="spellEnd"/>
            <w:r w:rsidR="00D53BDE">
              <w:rPr>
                <w:rFonts w:cstheme="majorHAnsi"/>
                <w:vertAlign w:val="subscript"/>
              </w:rPr>
              <w:br/>
            </w:r>
            <w:r w:rsidRPr="00F71ECE">
              <w:rPr>
                <w:sz w:val="20"/>
                <w:szCs w:val="20"/>
              </w:rP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p>
        </w:tc>
        <w:tc>
          <w:tcPr>
            <w:tcW w:w="1108" w:type="dxa"/>
            <w:tcBorders>
              <w:top w:val="nil"/>
              <w:left w:val="nil"/>
              <w:bottom w:val="nil"/>
              <w:right w:val="nil"/>
            </w:tcBorders>
          </w:tcPr>
          <w:p w14:paraId="5E972B3B" w14:textId="77777777" w:rsidR="00083A71" w:rsidRPr="00F71ECE" w:rsidRDefault="00083A71" w:rsidP="009D3DC9">
            <w:pPr>
              <w:spacing w:line="240" w:lineRule="auto"/>
              <w:jc w:val="center"/>
              <w:rPr>
                <w:rFonts w:cstheme="majorHAnsi"/>
              </w:rPr>
            </w:pPr>
            <w:r w:rsidRPr="00F71ECE">
              <w:rPr>
                <w:rFonts w:cstheme="majorHAnsi"/>
              </w:rPr>
              <w:t>148.46 ±11.52</w:t>
            </w:r>
          </w:p>
        </w:tc>
        <w:tc>
          <w:tcPr>
            <w:tcW w:w="1276" w:type="dxa"/>
            <w:tcBorders>
              <w:top w:val="nil"/>
              <w:left w:val="nil"/>
              <w:bottom w:val="nil"/>
              <w:right w:val="nil"/>
            </w:tcBorders>
          </w:tcPr>
          <w:p w14:paraId="68625A03" w14:textId="77777777" w:rsidR="00083A71" w:rsidRPr="00F71ECE" w:rsidRDefault="00083A71" w:rsidP="009D3DC9">
            <w:pPr>
              <w:spacing w:line="240" w:lineRule="auto"/>
              <w:jc w:val="center"/>
              <w:rPr>
                <w:rFonts w:cstheme="majorHAnsi"/>
              </w:rPr>
            </w:pPr>
            <w:r w:rsidRPr="00F71ECE">
              <w:rPr>
                <w:rFonts w:cstheme="majorHAnsi"/>
              </w:rPr>
              <w:t>127.94 ±10.67</w:t>
            </w:r>
          </w:p>
        </w:tc>
        <w:tc>
          <w:tcPr>
            <w:tcW w:w="1276" w:type="dxa"/>
            <w:tcBorders>
              <w:top w:val="nil"/>
              <w:left w:val="nil"/>
              <w:bottom w:val="nil"/>
              <w:right w:val="nil"/>
            </w:tcBorders>
          </w:tcPr>
          <w:p w14:paraId="20240E4B" w14:textId="77777777" w:rsidR="00083A71" w:rsidRPr="00F71ECE" w:rsidRDefault="00083A71" w:rsidP="009D3DC9">
            <w:pPr>
              <w:spacing w:line="240" w:lineRule="auto"/>
              <w:jc w:val="center"/>
              <w:rPr>
                <w:rFonts w:cstheme="majorHAnsi"/>
              </w:rPr>
            </w:pPr>
            <w:r w:rsidRPr="00F71ECE">
              <w:rPr>
                <w:rFonts w:cstheme="majorHAnsi"/>
              </w:rPr>
              <w:t>123.60 ±7.89</w:t>
            </w:r>
          </w:p>
        </w:tc>
        <w:tc>
          <w:tcPr>
            <w:tcW w:w="1275" w:type="dxa"/>
            <w:tcBorders>
              <w:top w:val="nil"/>
              <w:left w:val="nil"/>
              <w:bottom w:val="nil"/>
              <w:right w:val="nil"/>
            </w:tcBorders>
          </w:tcPr>
          <w:p w14:paraId="224507A0" w14:textId="77777777" w:rsidR="00083A71" w:rsidRPr="00F71ECE" w:rsidRDefault="00083A71" w:rsidP="009D3DC9">
            <w:pPr>
              <w:spacing w:line="240" w:lineRule="auto"/>
              <w:jc w:val="center"/>
              <w:rPr>
                <w:rFonts w:cstheme="majorHAnsi"/>
              </w:rPr>
            </w:pPr>
            <w:r w:rsidRPr="00F71ECE">
              <w:rPr>
                <w:rFonts w:cstheme="majorHAnsi"/>
              </w:rPr>
              <w:t>135.80 ±10.34</w:t>
            </w:r>
          </w:p>
        </w:tc>
        <w:tc>
          <w:tcPr>
            <w:tcW w:w="1276" w:type="dxa"/>
            <w:tcBorders>
              <w:top w:val="nil"/>
              <w:left w:val="nil"/>
              <w:bottom w:val="nil"/>
              <w:right w:val="nil"/>
            </w:tcBorders>
          </w:tcPr>
          <w:p w14:paraId="4D423754" w14:textId="77777777" w:rsidR="00083A71" w:rsidRPr="00F71ECE" w:rsidRDefault="00083A71" w:rsidP="009D3DC9">
            <w:pPr>
              <w:spacing w:line="240" w:lineRule="auto"/>
              <w:jc w:val="center"/>
              <w:rPr>
                <w:rFonts w:cstheme="majorHAnsi"/>
              </w:rPr>
            </w:pPr>
            <w:r w:rsidRPr="00F71ECE">
              <w:rPr>
                <w:rFonts w:cstheme="majorHAnsi"/>
              </w:rPr>
              <w:t>161.11 ±10.79</w:t>
            </w:r>
          </w:p>
        </w:tc>
        <w:tc>
          <w:tcPr>
            <w:tcW w:w="1134" w:type="dxa"/>
            <w:tcBorders>
              <w:top w:val="nil"/>
              <w:left w:val="nil"/>
              <w:bottom w:val="nil"/>
              <w:right w:val="nil"/>
            </w:tcBorders>
          </w:tcPr>
          <w:p w14:paraId="00515FD2" w14:textId="77777777" w:rsidR="00083A71" w:rsidRPr="00F71ECE" w:rsidRDefault="00083A71" w:rsidP="009D3DC9">
            <w:pPr>
              <w:spacing w:line="240" w:lineRule="auto"/>
              <w:jc w:val="center"/>
              <w:rPr>
                <w:rFonts w:cstheme="majorHAnsi"/>
              </w:rPr>
            </w:pPr>
            <w:r w:rsidRPr="00F71ECE">
              <w:rPr>
                <w:rFonts w:cstheme="majorHAnsi"/>
              </w:rPr>
              <w:t>129.96 ±8.17</w:t>
            </w:r>
          </w:p>
        </w:tc>
      </w:tr>
      <w:tr w:rsidR="00083A71" w:rsidRPr="00F71ECE" w14:paraId="4F1DE48D" w14:textId="77777777" w:rsidTr="009D3DC9">
        <w:trPr>
          <w:trHeight w:hRule="exact" w:val="737"/>
        </w:trPr>
        <w:tc>
          <w:tcPr>
            <w:tcW w:w="1444" w:type="dxa"/>
            <w:tcBorders>
              <w:top w:val="nil"/>
              <w:left w:val="nil"/>
              <w:bottom w:val="nil"/>
              <w:right w:val="nil"/>
            </w:tcBorders>
          </w:tcPr>
          <w:p w14:paraId="3B8D532A" w14:textId="77777777" w:rsidR="00083A71" w:rsidRPr="00F71ECE" w:rsidRDefault="00083A71" w:rsidP="00D53BDE">
            <w:pPr>
              <w:spacing w:line="240" w:lineRule="auto"/>
              <w:jc w:val="left"/>
              <w:rPr>
                <w:rFonts w:cstheme="majorHAnsi"/>
              </w:rPr>
            </w:pPr>
            <w:proofErr w:type="spellStart"/>
            <w:r w:rsidRPr="00F71ECE">
              <w:rPr>
                <w:rFonts w:cstheme="majorHAnsi"/>
                <w:i/>
                <w:iCs/>
              </w:rPr>
              <w:t>J</w:t>
            </w:r>
            <w:r w:rsidRPr="00F71ECE">
              <w:rPr>
                <w:rFonts w:cstheme="majorHAnsi"/>
                <w:vertAlign w:val="subscript"/>
              </w:rPr>
              <w:t>max</w:t>
            </w:r>
            <w:proofErr w:type="spellEnd"/>
            <w:r w:rsidR="00D53BDE">
              <w:rPr>
                <w:rFonts w:cstheme="majorHAnsi"/>
                <w:vertAlign w:val="subscript"/>
              </w:rPr>
              <w:br/>
            </w:r>
            <w:r w:rsidRPr="00F71ECE">
              <w:rPr>
                <w:sz w:val="20"/>
                <w:szCs w:val="20"/>
              </w:rP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p>
        </w:tc>
        <w:tc>
          <w:tcPr>
            <w:tcW w:w="1108" w:type="dxa"/>
            <w:tcBorders>
              <w:top w:val="nil"/>
              <w:left w:val="nil"/>
              <w:bottom w:val="nil"/>
              <w:right w:val="nil"/>
            </w:tcBorders>
          </w:tcPr>
          <w:p w14:paraId="37BC3B8A" w14:textId="77777777" w:rsidR="00083A71" w:rsidRPr="00F71ECE" w:rsidRDefault="00083A71" w:rsidP="009D3DC9">
            <w:pPr>
              <w:spacing w:line="240" w:lineRule="auto"/>
              <w:jc w:val="center"/>
              <w:rPr>
                <w:rFonts w:cstheme="majorHAnsi"/>
                <w:b/>
                <w:bCs/>
              </w:rPr>
            </w:pPr>
            <w:r w:rsidRPr="00F71ECE">
              <w:rPr>
                <w:rFonts w:cstheme="majorHAnsi"/>
              </w:rPr>
              <w:t>369 ±6.65</w:t>
            </w:r>
            <w:r w:rsidRPr="00F71ECE">
              <w:rPr>
                <w:rFonts w:cstheme="majorHAnsi"/>
                <w:b/>
                <w:bCs/>
              </w:rPr>
              <w:t xml:space="preserve"> a</w:t>
            </w:r>
          </w:p>
        </w:tc>
        <w:tc>
          <w:tcPr>
            <w:tcW w:w="1276" w:type="dxa"/>
            <w:tcBorders>
              <w:top w:val="nil"/>
              <w:left w:val="nil"/>
              <w:bottom w:val="nil"/>
              <w:right w:val="nil"/>
            </w:tcBorders>
          </w:tcPr>
          <w:p w14:paraId="4B44E956" w14:textId="77777777" w:rsidR="00083A71" w:rsidRPr="00F71ECE" w:rsidRDefault="00083A71" w:rsidP="00E65F10">
            <w:pPr>
              <w:spacing w:line="240" w:lineRule="auto"/>
              <w:jc w:val="center"/>
              <w:rPr>
                <w:rFonts w:cstheme="majorHAnsi"/>
              </w:rPr>
            </w:pPr>
            <w:r w:rsidRPr="00F71ECE">
              <w:rPr>
                <w:rFonts w:cstheme="majorHAnsi"/>
              </w:rPr>
              <w:t>371</w:t>
            </w:r>
            <w:r w:rsidR="00E65F10">
              <w:rPr>
                <w:rFonts w:cstheme="majorHAnsi"/>
              </w:rPr>
              <w:br/>
            </w:r>
            <w:r w:rsidRPr="00F71ECE">
              <w:rPr>
                <w:rFonts w:cstheme="majorHAnsi"/>
              </w:rPr>
              <w:t xml:space="preserve">±8.97 </w:t>
            </w:r>
            <w:r w:rsidRPr="00F71ECE">
              <w:rPr>
                <w:rFonts w:cstheme="majorHAnsi"/>
                <w:b/>
                <w:bCs/>
              </w:rPr>
              <w:t>ab</w:t>
            </w:r>
          </w:p>
        </w:tc>
        <w:tc>
          <w:tcPr>
            <w:tcW w:w="1276" w:type="dxa"/>
            <w:tcBorders>
              <w:top w:val="nil"/>
              <w:left w:val="nil"/>
              <w:bottom w:val="nil"/>
              <w:right w:val="nil"/>
            </w:tcBorders>
          </w:tcPr>
          <w:p w14:paraId="2DB857AB" w14:textId="77777777" w:rsidR="00083A71" w:rsidRPr="00F71ECE" w:rsidRDefault="00083A71" w:rsidP="00E65F10">
            <w:pPr>
              <w:spacing w:line="240" w:lineRule="auto"/>
              <w:jc w:val="center"/>
              <w:rPr>
                <w:rFonts w:cstheme="majorHAnsi"/>
              </w:rPr>
            </w:pPr>
            <w:r w:rsidRPr="00F71ECE">
              <w:rPr>
                <w:rFonts w:cstheme="majorHAnsi"/>
              </w:rPr>
              <w:t xml:space="preserve">354 </w:t>
            </w:r>
            <w:r w:rsidR="00E65F10">
              <w:rPr>
                <w:rFonts w:cstheme="majorHAnsi"/>
              </w:rPr>
              <w:br/>
            </w:r>
            <w:r w:rsidRPr="00F71ECE">
              <w:rPr>
                <w:rFonts w:cstheme="majorHAnsi"/>
              </w:rPr>
              <w:t xml:space="preserve">±8.02 </w:t>
            </w:r>
            <w:r w:rsidRPr="00F71ECE">
              <w:rPr>
                <w:rFonts w:cstheme="majorHAnsi"/>
                <w:b/>
                <w:bCs/>
              </w:rPr>
              <w:t>ab</w:t>
            </w:r>
          </w:p>
        </w:tc>
        <w:tc>
          <w:tcPr>
            <w:tcW w:w="1275" w:type="dxa"/>
            <w:tcBorders>
              <w:top w:val="nil"/>
              <w:left w:val="nil"/>
              <w:bottom w:val="nil"/>
              <w:right w:val="nil"/>
            </w:tcBorders>
          </w:tcPr>
          <w:p w14:paraId="14080348" w14:textId="77777777" w:rsidR="00083A71" w:rsidRPr="00F71ECE" w:rsidRDefault="00083A71" w:rsidP="00E65F10">
            <w:pPr>
              <w:spacing w:line="240" w:lineRule="auto"/>
              <w:jc w:val="center"/>
              <w:rPr>
                <w:rFonts w:cstheme="majorHAnsi"/>
              </w:rPr>
            </w:pPr>
            <w:r w:rsidRPr="00F71ECE">
              <w:rPr>
                <w:rFonts w:cstheme="majorHAnsi"/>
              </w:rPr>
              <w:t xml:space="preserve">371 </w:t>
            </w:r>
            <w:r w:rsidR="00E65F10">
              <w:rPr>
                <w:rFonts w:cstheme="majorHAnsi"/>
              </w:rPr>
              <w:br/>
            </w:r>
            <w:r w:rsidRPr="00F71ECE">
              <w:rPr>
                <w:rFonts w:cstheme="majorHAnsi"/>
              </w:rPr>
              <w:t xml:space="preserve">±8.58 </w:t>
            </w:r>
            <w:r w:rsidRPr="00F71ECE">
              <w:rPr>
                <w:rFonts w:cstheme="majorHAnsi"/>
                <w:b/>
                <w:bCs/>
              </w:rPr>
              <w:t>ab</w:t>
            </w:r>
          </w:p>
        </w:tc>
        <w:tc>
          <w:tcPr>
            <w:tcW w:w="1276" w:type="dxa"/>
            <w:tcBorders>
              <w:top w:val="nil"/>
              <w:left w:val="nil"/>
              <w:bottom w:val="nil"/>
              <w:right w:val="nil"/>
            </w:tcBorders>
          </w:tcPr>
          <w:p w14:paraId="12729190" w14:textId="77777777" w:rsidR="00083A71" w:rsidRPr="00F71ECE" w:rsidRDefault="00083A71" w:rsidP="00E65F10">
            <w:pPr>
              <w:spacing w:line="240" w:lineRule="auto"/>
              <w:jc w:val="center"/>
              <w:rPr>
                <w:rFonts w:cstheme="majorHAnsi"/>
              </w:rPr>
            </w:pPr>
            <w:r w:rsidRPr="00F71ECE">
              <w:rPr>
                <w:rFonts w:cstheme="majorHAnsi"/>
              </w:rPr>
              <w:t xml:space="preserve">379 </w:t>
            </w:r>
            <w:r w:rsidR="00E65F10">
              <w:rPr>
                <w:rFonts w:cstheme="majorHAnsi"/>
              </w:rPr>
              <w:br/>
            </w:r>
            <w:r w:rsidRPr="00F71ECE">
              <w:rPr>
                <w:rFonts w:cstheme="majorHAnsi"/>
              </w:rPr>
              <w:t xml:space="preserve">±9.21 </w:t>
            </w:r>
            <w:r w:rsidRPr="00F71ECE">
              <w:rPr>
                <w:rFonts w:cstheme="majorHAnsi"/>
                <w:b/>
                <w:bCs/>
              </w:rPr>
              <w:t>a</w:t>
            </w:r>
          </w:p>
        </w:tc>
        <w:tc>
          <w:tcPr>
            <w:tcW w:w="1134" w:type="dxa"/>
            <w:tcBorders>
              <w:top w:val="nil"/>
              <w:left w:val="nil"/>
              <w:bottom w:val="nil"/>
              <w:right w:val="nil"/>
            </w:tcBorders>
          </w:tcPr>
          <w:p w14:paraId="504701D3" w14:textId="77777777" w:rsidR="00083A71" w:rsidRPr="00F71ECE" w:rsidRDefault="00083A71" w:rsidP="009D3DC9">
            <w:pPr>
              <w:spacing w:line="240" w:lineRule="auto"/>
              <w:jc w:val="center"/>
              <w:rPr>
                <w:rFonts w:cstheme="majorHAnsi"/>
              </w:rPr>
            </w:pPr>
            <w:r w:rsidRPr="00F71ECE">
              <w:rPr>
                <w:rFonts w:cstheme="majorHAnsi"/>
              </w:rPr>
              <w:t xml:space="preserve">335 ±7.22 </w:t>
            </w:r>
            <w:r w:rsidRPr="00F71ECE">
              <w:rPr>
                <w:rFonts w:cstheme="majorHAnsi"/>
                <w:b/>
                <w:bCs/>
              </w:rPr>
              <w:t>b</w:t>
            </w:r>
          </w:p>
        </w:tc>
      </w:tr>
      <w:tr w:rsidR="00083A71" w:rsidRPr="00F71ECE" w14:paraId="77B485C5" w14:textId="77777777" w:rsidTr="009D3DC9">
        <w:trPr>
          <w:trHeight w:hRule="exact" w:val="737"/>
        </w:trPr>
        <w:tc>
          <w:tcPr>
            <w:tcW w:w="1444" w:type="dxa"/>
            <w:tcBorders>
              <w:top w:val="nil"/>
              <w:left w:val="nil"/>
              <w:bottom w:val="nil"/>
              <w:right w:val="nil"/>
            </w:tcBorders>
          </w:tcPr>
          <w:p w14:paraId="48D5DA73" w14:textId="77777777" w:rsidR="00083A71" w:rsidRPr="00F71ECE" w:rsidRDefault="00083A71" w:rsidP="009D3DC9">
            <w:pPr>
              <w:spacing w:line="240" w:lineRule="auto"/>
              <w:jc w:val="left"/>
              <w:rPr>
                <w:rFonts w:cstheme="majorHAnsi"/>
                <w:vertAlign w:val="subscript"/>
              </w:rPr>
            </w:pPr>
            <w:proofErr w:type="spellStart"/>
            <w:r w:rsidRPr="00F71ECE">
              <w:rPr>
                <w:rFonts w:cstheme="majorHAnsi"/>
                <w:i/>
                <w:iCs/>
              </w:rPr>
              <w:t>J</w:t>
            </w:r>
            <w:r w:rsidRPr="00F71ECE">
              <w:rPr>
                <w:rFonts w:cstheme="majorHAnsi"/>
                <w:vertAlign w:val="subscript"/>
              </w:rPr>
              <w:t>max</w:t>
            </w:r>
            <w:r w:rsidRPr="00F71ECE">
              <w:rPr>
                <w:rFonts w:cstheme="majorHAnsi"/>
              </w:rPr>
              <w:t>:</w:t>
            </w:r>
            <w:r w:rsidRPr="00F71ECE">
              <w:rPr>
                <w:rFonts w:cstheme="majorHAnsi"/>
                <w:i/>
                <w:iCs/>
              </w:rPr>
              <w:t>V</w:t>
            </w:r>
            <w:r w:rsidRPr="00F71ECE">
              <w:rPr>
                <w:rFonts w:cstheme="majorHAnsi"/>
                <w:vertAlign w:val="subscript"/>
              </w:rPr>
              <w:t>c,max</w:t>
            </w:r>
            <w:proofErr w:type="spellEnd"/>
          </w:p>
        </w:tc>
        <w:tc>
          <w:tcPr>
            <w:tcW w:w="1108" w:type="dxa"/>
            <w:tcBorders>
              <w:top w:val="nil"/>
              <w:left w:val="nil"/>
              <w:bottom w:val="nil"/>
              <w:right w:val="nil"/>
            </w:tcBorders>
          </w:tcPr>
          <w:p w14:paraId="4F2A56D4" w14:textId="77777777" w:rsidR="00083A71" w:rsidRPr="00F71ECE" w:rsidRDefault="00083A71" w:rsidP="009D3DC9">
            <w:pPr>
              <w:spacing w:line="240" w:lineRule="auto"/>
              <w:jc w:val="center"/>
              <w:rPr>
                <w:rFonts w:cstheme="majorHAnsi"/>
                <w:b/>
                <w:bCs/>
              </w:rPr>
            </w:pPr>
            <w:r w:rsidRPr="00F71ECE">
              <w:rPr>
                <w:rFonts w:cstheme="majorHAnsi"/>
              </w:rPr>
              <w:t xml:space="preserve">5.31 ±0.36 </w:t>
            </w:r>
            <w:r w:rsidRPr="00F71ECE">
              <w:rPr>
                <w:rFonts w:cstheme="majorHAnsi"/>
                <w:b/>
                <w:bCs/>
              </w:rPr>
              <w:t>a</w:t>
            </w:r>
          </w:p>
        </w:tc>
        <w:tc>
          <w:tcPr>
            <w:tcW w:w="1276" w:type="dxa"/>
            <w:tcBorders>
              <w:top w:val="nil"/>
              <w:left w:val="nil"/>
              <w:bottom w:val="nil"/>
              <w:right w:val="nil"/>
            </w:tcBorders>
          </w:tcPr>
          <w:p w14:paraId="2651CFD2" w14:textId="77777777" w:rsidR="00083A71" w:rsidRPr="00F71ECE" w:rsidRDefault="00083A71" w:rsidP="00E65F10">
            <w:pPr>
              <w:spacing w:line="240" w:lineRule="auto"/>
              <w:jc w:val="center"/>
              <w:rPr>
                <w:rFonts w:cstheme="majorHAnsi"/>
                <w:b/>
                <w:bCs/>
              </w:rPr>
            </w:pPr>
            <w:r w:rsidRPr="00F71ECE">
              <w:rPr>
                <w:rFonts w:cstheme="majorHAnsi"/>
              </w:rPr>
              <w:t>4.97</w:t>
            </w:r>
            <w:r w:rsidR="00E65F10">
              <w:rPr>
                <w:rFonts w:cstheme="majorHAnsi"/>
              </w:rPr>
              <w:br/>
            </w:r>
            <w:r w:rsidRPr="00F71ECE">
              <w:rPr>
                <w:rFonts w:cstheme="majorHAnsi"/>
              </w:rPr>
              <w:t xml:space="preserve"> ±0.28 </w:t>
            </w:r>
            <w:r w:rsidRPr="00F71ECE">
              <w:rPr>
                <w:rFonts w:cstheme="majorHAnsi"/>
                <w:b/>
                <w:bCs/>
              </w:rPr>
              <w:t>ab</w:t>
            </w:r>
          </w:p>
        </w:tc>
        <w:tc>
          <w:tcPr>
            <w:tcW w:w="1276" w:type="dxa"/>
            <w:tcBorders>
              <w:top w:val="nil"/>
              <w:left w:val="nil"/>
              <w:bottom w:val="nil"/>
              <w:right w:val="nil"/>
            </w:tcBorders>
          </w:tcPr>
          <w:p w14:paraId="2B9E65BC" w14:textId="77777777" w:rsidR="00083A71" w:rsidRPr="00F71ECE" w:rsidRDefault="00083A71" w:rsidP="00E65F10">
            <w:pPr>
              <w:spacing w:line="240" w:lineRule="auto"/>
              <w:jc w:val="center"/>
              <w:rPr>
                <w:rFonts w:cstheme="majorHAnsi"/>
                <w:b/>
                <w:bCs/>
              </w:rPr>
            </w:pPr>
            <w:r w:rsidRPr="00F71ECE">
              <w:rPr>
                <w:rFonts w:cstheme="majorHAnsi"/>
              </w:rPr>
              <w:t xml:space="preserve">5.27 </w:t>
            </w:r>
            <w:r w:rsidR="00E65F10">
              <w:rPr>
                <w:rFonts w:cstheme="majorHAnsi"/>
              </w:rPr>
              <w:br/>
            </w:r>
            <w:r w:rsidRPr="00F71ECE">
              <w:rPr>
                <w:rFonts w:cstheme="majorHAnsi"/>
              </w:rPr>
              <w:t xml:space="preserve">±0.41 </w:t>
            </w:r>
            <w:r w:rsidRPr="00F71ECE">
              <w:rPr>
                <w:rFonts w:cstheme="majorHAnsi"/>
                <w:b/>
                <w:bCs/>
              </w:rPr>
              <w:t>ab</w:t>
            </w:r>
          </w:p>
        </w:tc>
        <w:tc>
          <w:tcPr>
            <w:tcW w:w="1275" w:type="dxa"/>
            <w:tcBorders>
              <w:top w:val="nil"/>
              <w:left w:val="nil"/>
              <w:bottom w:val="nil"/>
              <w:right w:val="nil"/>
            </w:tcBorders>
          </w:tcPr>
          <w:p w14:paraId="76B1AAD8" w14:textId="77777777" w:rsidR="00083A71" w:rsidRPr="00F71ECE" w:rsidRDefault="00083A71" w:rsidP="00E65F10">
            <w:pPr>
              <w:spacing w:line="240" w:lineRule="auto"/>
              <w:jc w:val="center"/>
              <w:rPr>
                <w:rFonts w:cstheme="majorHAnsi"/>
                <w:b/>
                <w:bCs/>
                <w:vertAlign w:val="subscript"/>
              </w:rPr>
            </w:pPr>
            <w:r w:rsidRPr="00F71ECE">
              <w:rPr>
                <w:rFonts w:cstheme="majorHAnsi"/>
              </w:rPr>
              <w:t>4.90</w:t>
            </w:r>
            <w:r w:rsidR="00E65F10">
              <w:rPr>
                <w:rFonts w:cstheme="majorHAnsi"/>
              </w:rPr>
              <w:br/>
            </w:r>
            <w:r w:rsidRPr="00F71ECE">
              <w:rPr>
                <w:rFonts w:cstheme="majorHAnsi"/>
              </w:rPr>
              <w:t xml:space="preserve">±0.30 </w:t>
            </w:r>
            <w:r w:rsidRPr="00F71ECE">
              <w:rPr>
                <w:rFonts w:cstheme="majorHAnsi"/>
                <w:b/>
                <w:bCs/>
              </w:rPr>
              <w:t>ab</w:t>
            </w:r>
          </w:p>
        </w:tc>
        <w:tc>
          <w:tcPr>
            <w:tcW w:w="1276" w:type="dxa"/>
            <w:tcBorders>
              <w:top w:val="nil"/>
              <w:left w:val="nil"/>
              <w:bottom w:val="nil"/>
              <w:right w:val="nil"/>
            </w:tcBorders>
          </w:tcPr>
          <w:p w14:paraId="18F42099" w14:textId="77777777" w:rsidR="00083A71" w:rsidRPr="00F71ECE" w:rsidRDefault="00083A71" w:rsidP="00E65F10">
            <w:pPr>
              <w:spacing w:line="240" w:lineRule="auto"/>
              <w:jc w:val="center"/>
              <w:rPr>
                <w:b/>
                <w:bCs/>
              </w:rPr>
            </w:pPr>
            <w:r w:rsidRPr="00F71ECE">
              <w:rPr>
                <w:rFonts w:cstheme="majorHAnsi"/>
              </w:rPr>
              <w:t xml:space="preserve">5.09 </w:t>
            </w:r>
            <w:r w:rsidR="00E65F10">
              <w:rPr>
                <w:rFonts w:cstheme="majorHAnsi"/>
              </w:rPr>
              <w:br/>
            </w:r>
            <w:r w:rsidRPr="00F71ECE">
              <w:rPr>
                <w:rFonts w:cstheme="majorHAnsi"/>
              </w:rPr>
              <w:t>±0.25</w:t>
            </w:r>
            <w:r w:rsidRPr="00F71ECE">
              <w:rPr>
                <w:b/>
                <w:bCs/>
              </w:rPr>
              <w:t xml:space="preserve"> ab</w:t>
            </w:r>
          </w:p>
        </w:tc>
        <w:tc>
          <w:tcPr>
            <w:tcW w:w="1134" w:type="dxa"/>
            <w:tcBorders>
              <w:top w:val="nil"/>
              <w:left w:val="nil"/>
              <w:bottom w:val="nil"/>
              <w:right w:val="nil"/>
            </w:tcBorders>
          </w:tcPr>
          <w:p w14:paraId="6893586F" w14:textId="77777777" w:rsidR="00083A71" w:rsidRPr="00F71ECE" w:rsidRDefault="00083A71" w:rsidP="009D3DC9">
            <w:pPr>
              <w:spacing w:line="240" w:lineRule="auto"/>
              <w:jc w:val="center"/>
              <w:rPr>
                <w:rFonts w:cstheme="majorHAnsi"/>
                <w:b/>
                <w:bCs/>
              </w:rPr>
            </w:pPr>
            <w:r w:rsidRPr="00F71ECE">
              <w:rPr>
                <w:rFonts w:cstheme="majorHAnsi"/>
              </w:rPr>
              <w:t xml:space="preserve">3.96 ±0.19 </w:t>
            </w:r>
            <w:r w:rsidRPr="00F71ECE">
              <w:rPr>
                <w:rFonts w:cstheme="majorHAnsi"/>
                <w:b/>
                <w:bCs/>
              </w:rPr>
              <w:t>b</w:t>
            </w:r>
          </w:p>
        </w:tc>
      </w:tr>
      <w:tr w:rsidR="00083A71" w:rsidRPr="00F71ECE" w14:paraId="4980F57B" w14:textId="77777777" w:rsidTr="009D3DC9">
        <w:trPr>
          <w:trHeight w:hRule="exact" w:val="793"/>
        </w:trPr>
        <w:tc>
          <w:tcPr>
            <w:tcW w:w="1444" w:type="dxa"/>
            <w:tcBorders>
              <w:top w:val="nil"/>
              <w:left w:val="nil"/>
              <w:bottom w:val="nil"/>
              <w:right w:val="nil"/>
            </w:tcBorders>
          </w:tcPr>
          <w:p w14:paraId="637CC289" w14:textId="77777777" w:rsidR="00083A71" w:rsidRPr="00F71ECE" w:rsidRDefault="00083A71" w:rsidP="009D3DC9">
            <w:pPr>
              <w:spacing w:line="240" w:lineRule="auto"/>
              <w:jc w:val="left"/>
              <w:rPr>
                <w:rFonts w:cstheme="majorHAnsi"/>
              </w:rPr>
            </w:pPr>
            <w:r w:rsidRPr="00F71ECE">
              <w:rPr>
                <w:rFonts w:cstheme="majorHAnsi"/>
              </w:rPr>
              <w:t xml:space="preserve">CE </w:t>
            </w:r>
            <w:r w:rsidRPr="00F71ECE">
              <w:rPr>
                <w:rFonts w:cstheme="majorHAnsi"/>
              </w:rPr>
              <w:br/>
            </w:r>
            <w:r w:rsidRPr="00F71ECE">
              <w:rPr>
                <w:rFonts w:cstheme="majorHAnsi"/>
                <w:sz w:val="20"/>
                <w:szCs w:val="20"/>
              </w:rPr>
              <w:t>(mol m</w:t>
            </w:r>
            <w:r w:rsidRPr="00F71ECE">
              <w:rPr>
                <w:rFonts w:cstheme="majorHAnsi"/>
                <w:sz w:val="20"/>
                <w:szCs w:val="20"/>
                <w:vertAlign w:val="superscript"/>
              </w:rPr>
              <w:t>-2</w:t>
            </w:r>
            <w:r w:rsidRPr="00F71ECE">
              <w:rPr>
                <w:rFonts w:cstheme="majorHAnsi"/>
                <w:sz w:val="20"/>
                <w:szCs w:val="20"/>
              </w:rPr>
              <w:t xml:space="preserve"> s</w:t>
            </w:r>
            <w:r w:rsidRPr="00F71ECE">
              <w:rPr>
                <w:rFonts w:cstheme="majorHAnsi"/>
                <w:sz w:val="20"/>
                <w:szCs w:val="20"/>
                <w:vertAlign w:val="superscript"/>
              </w:rPr>
              <w:t>-1</w:t>
            </w:r>
            <w:r w:rsidRPr="00F71ECE">
              <w:rPr>
                <w:rFonts w:cstheme="majorHAnsi"/>
                <w:sz w:val="20"/>
                <w:szCs w:val="20"/>
              </w:rPr>
              <w:t>)</w:t>
            </w:r>
          </w:p>
        </w:tc>
        <w:tc>
          <w:tcPr>
            <w:tcW w:w="1108" w:type="dxa"/>
            <w:tcBorders>
              <w:top w:val="nil"/>
              <w:left w:val="nil"/>
              <w:bottom w:val="nil"/>
              <w:right w:val="nil"/>
            </w:tcBorders>
          </w:tcPr>
          <w:p w14:paraId="443FF83B" w14:textId="77777777" w:rsidR="00083A71" w:rsidRPr="00F71ECE" w:rsidRDefault="00083A71" w:rsidP="009D3DC9">
            <w:pPr>
              <w:spacing w:line="240" w:lineRule="auto"/>
              <w:jc w:val="center"/>
              <w:rPr>
                <w:rFonts w:cstheme="majorHAnsi"/>
              </w:rPr>
            </w:pPr>
            <w:r w:rsidRPr="00F71ECE">
              <w:rPr>
                <w:rFonts w:cstheme="majorHAnsi"/>
              </w:rPr>
              <w:t>0.874 ±0.05</w:t>
            </w:r>
          </w:p>
        </w:tc>
        <w:tc>
          <w:tcPr>
            <w:tcW w:w="1276" w:type="dxa"/>
            <w:tcBorders>
              <w:top w:val="nil"/>
              <w:left w:val="nil"/>
              <w:bottom w:val="nil"/>
              <w:right w:val="nil"/>
            </w:tcBorders>
          </w:tcPr>
          <w:p w14:paraId="6522CFF0" w14:textId="77777777" w:rsidR="00083A71" w:rsidRPr="00F71ECE" w:rsidRDefault="00083A71" w:rsidP="009D3DC9">
            <w:pPr>
              <w:spacing w:line="240" w:lineRule="auto"/>
              <w:jc w:val="center"/>
              <w:rPr>
                <w:rFonts w:cstheme="majorHAnsi"/>
              </w:rPr>
            </w:pPr>
            <w:r w:rsidRPr="00F71ECE">
              <w:rPr>
                <w:rFonts w:cstheme="majorHAnsi"/>
              </w:rPr>
              <w:t>0.771 ±0.03</w:t>
            </w:r>
          </w:p>
        </w:tc>
        <w:tc>
          <w:tcPr>
            <w:tcW w:w="1276" w:type="dxa"/>
            <w:tcBorders>
              <w:top w:val="nil"/>
              <w:left w:val="nil"/>
              <w:bottom w:val="nil"/>
              <w:right w:val="nil"/>
            </w:tcBorders>
          </w:tcPr>
          <w:p w14:paraId="03902898" w14:textId="77777777" w:rsidR="00083A71" w:rsidRPr="00F71ECE" w:rsidRDefault="00083A71" w:rsidP="009D3DC9">
            <w:pPr>
              <w:spacing w:line="240" w:lineRule="auto"/>
              <w:jc w:val="center"/>
              <w:rPr>
                <w:rFonts w:cstheme="majorHAnsi"/>
              </w:rPr>
            </w:pPr>
            <w:r w:rsidRPr="00F71ECE">
              <w:rPr>
                <w:rFonts w:cstheme="majorHAnsi"/>
              </w:rPr>
              <w:t>0.696 ±0.06</w:t>
            </w:r>
          </w:p>
        </w:tc>
        <w:tc>
          <w:tcPr>
            <w:tcW w:w="1275" w:type="dxa"/>
            <w:tcBorders>
              <w:top w:val="nil"/>
              <w:left w:val="nil"/>
              <w:bottom w:val="nil"/>
              <w:right w:val="nil"/>
            </w:tcBorders>
          </w:tcPr>
          <w:p w14:paraId="4C72131A" w14:textId="77777777" w:rsidR="00083A71" w:rsidRPr="00F71ECE" w:rsidRDefault="00083A71" w:rsidP="009D3DC9">
            <w:pPr>
              <w:spacing w:line="240" w:lineRule="auto"/>
              <w:jc w:val="center"/>
              <w:rPr>
                <w:rFonts w:cstheme="majorHAnsi"/>
              </w:rPr>
            </w:pPr>
            <w:r w:rsidRPr="00F71ECE">
              <w:rPr>
                <w:rFonts w:cstheme="majorHAnsi"/>
              </w:rPr>
              <w:t>0.833 ±0.04</w:t>
            </w:r>
          </w:p>
        </w:tc>
        <w:tc>
          <w:tcPr>
            <w:tcW w:w="1276" w:type="dxa"/>
            <w:tcBorders>
              <w:top w:val="nil"/>
              <w:left w:val="nil"/>
              <w:bottom w:val="nil"/>
              <w:right w:val="nil"/>
            </w:tcBorders>
          </w:tcPr>
          <w:p w14:paraId="4F53BC03" w14:textId="77777777" w:rsidR="00083A71" w:rsidRPr="00F71ECE" w:rsidRDefault="00083A71" w:rsidP="009D3DC9">
            <w:pPr>
              <w:spacing w:line="240" w:lineRule="auto"/>
              <w:jc w:val="center"/>
              <w:rPr>
                <w:rFonts w:cstheme="majorHAnsi"/>
              </w:rPr>
            </w:pPr>
            <w:r w:rsidRPr="00F71ECE">
              <w:rPr>
                <w:rFonts w:cstheme="majorHAnsi"/>
              </w:rPr>
              <w:t>0.685 ±0.02</w:t>
            </w:r>
          </w:p>
        </w:tc>
        <w:tc>
          <w:tcPr>
            <w:tcW w:w="1134" w:type="dxa"/>
            <w:tcBorders>
              <w:top w:val="nil"/>
              <w:left w:val="nil"/>
              <w:bottom w:val="nil"/>
              <w:right w:val="nil"/>
            </w:tcBorders>
          </w:tcPr>
          <w:p w14:paraId="5A60AAB0" w14:textId="77777777" w:rsidR="00083A71" w:rsidRPr="00F71ECE" w:rsidRDefault="00083A71" w:rsidP="009D3DC9">
            <w:pPr>
              <w:spacing w:line="240" w:lineRule="auto"/>
              <w:jc w:val="center"/>
              <w:rPr>
                <w:rFonts w:cstheme="majorHAnsi"/>
              </w:rPr>
            </w:pPr>
            <w:r w:rsidRPr="00F71ECE">
              <w:rPr>
                <w:rFonts w:cstheme="majorHAnsi"/>
              </w:rPr>
              <w:t>0.742 ±0.02</w:t>
            </w:r>
          </w:p>
        </w:tc>
      </w:tr>
      <w:tr w:rsidR="00083A71" w:rsidRPr="00F71ECE" w14:paraId="67B8A034" w14:textId="77777777" w:rsidTr="009D3DC9">
        <w:trPr>
          <w:trHeight w:hRule="exact" w:val="540"/>
        </w:trPr>
        <w:tc>
          <w:tcPr>
            <w:tcW w:w="1444" w:type="dxa"/>
            <w:tcBorders>
              <w:top w:val="nil"/>
              <w:left w:val="nil"/>
              <w:bottom w:val="nil"/>
              <w:right w:val="nil"/>
            </w:tcBorders>
          </w:tcPr>
          <w:p w14:paraId="73565DD3" w14:textId="77777777" w:rsidR="00083A71" w:rsidRPr="00F71ECE" w:rsidRDefault="00083A71" w:rsidP="009D3DC9">
            <w:pPr>
              <w:spacing w:line="240" w:lineRule="auto"/>
              <w:jc w:val="left"/>
              <w:rPr>
                <w:rFonts w:cstheme="majorHAnsi"/>
              </w:rPr>
            </w:pPr>
            <w:r w:rsidRPr="00F71ECE">
              <w:rPr>
                <w:rFonts w:cstheme="majorHAnsi"/>
              </w:rPr>
              <w:t>ɸCO</w:t>
            </w:r>
            <w:r w:rsidRPr="00F71ECE">
              <w:rPr>
                <w:rFonts w:cstheme="majorHAnsi"/>
                <w:vertAlign w:val="subscript"/>
              </w:rPr>
              <w:t>2,max</w:t>
            </w:r>
          </w:p>
        </w:tc>
        <w:tc>
          <w:tcPr>
            <w:tcW w:w="1108" w:type="dxa"/>
            <w:tcBorders>
              <w:top w:val="nil"/>
              <w:left w:val="nil"/>
              <w:bottom w:val="nil"/>
              <w:right w:val="nil"/>
            </w:tcBorders>
          </w:tcPr>
          <w:p w14:paraId="535A684E" w14:textId="77777777" w:rsidR="00083A71" w:rsidRPr="00F71ECE" w:rsidRDefault="00083A71" w:rsidP="009D3DC9">
            <w:pPr>
              <w:spacing w:line="240" w:lineRule="auto"/>
              <w:jc w:val="center"/>
              <w:rPr>
                <w:rFonts w:cstheme="majorHAnsi"/>
              </w:rPr>
            </w:pPr>
            <w:r w:rsidRPr="00F71ECE">
              <w:rPr>
                <w:rFonts w:cstheme="majorHAnsi"/>
              </w:rPr>
              <w:t xml:space="preserve">0.0646 </w:t>
            </w:r>
            <w:r w:rsidRPr="00F71ECE">
              <w:rPr>
                <w:rFonts w:cstheme="majorHAnsi"/>
                <w:b/>
                <w:bCs/>
              </w:rPr>
              <w:t>a</w:t>
            </w:r>
          </w:p>
        </w:tc>
        <w:tc>
          <w:tcPr>
            <w:tcW w:w="1276" w:type="dxa"/>
            <w:tcBorders>
              <w:top w:val="nil"/>
              <w:left w:val="nil"/>
              <w:bottom w:val="nil"/>
              <w:right w:val="nil"/>
            </w:tcBorders>
          </w:tcPr>
          <w:p w14:paraId="4E604D87" w14:textId="77777777" w:rsidR="00083A71" w:rsidRPr="00F71ECE" w:rsidRDefault="00083A71" w:rsidP="009D3DC9">
            <w:pPr>
              <w:spacing w:line="240" w:lineRule="auto"/>
              <w:jc w:val="center"/>
              <w:rPr>
                <w:rFonts w:cstheme="majorHAnsi"/>
              </w:rPr>
            </w:pPr>
            <w:r w:rsidRPr="00F71ECE">
              <w:rPr>
                <w:rFonts w:cstheme="majorHAnsi"/>
              </w:rPr>
              <w:t xml:space="preserve">0.0650 </w:t>
            </w:r>
            <w:r w:rsidRPr="00F71ECE">
              <w:rPr>
                <w:rFonts w:cstheme="majorHAnsi"/>
                <w:b/>
                <w:bCs/>
              </w:rPr>
              <w:t>ab</w:t>
            </w:r>
          </w:p>
        </w:tc>
        <w:tc>
          <w:tcPr>
            <w:tcW w:w="1276" w:type="dxa"/>
            <w:tcBorders>
              <w:top w:val="nil"/>
              <w:left w:val="nil"/>
              <w:bottom w:val="nil"/>
              <w:right w:val="nil"/>
            </w:tcBorders>
          </w:tcPr>
          <w:p w14:paraId="5F8B2209" w14:textId="77777777" w:rsidR="00083A71" w:rsidRPr="00F71ECE" w:rsidRDefault="00083A71" w:rsidP="009D3DC9">
            <w:pPr>
              <w:spacing w:line="240" w:lineRule="auto"/>
              <w:jc w:val="center"/>
              <w:rPr>
                <w:rFonts w:cstheme="majorHAnsi"/>
              </w:rPr>
            </w:pPr>
            <w:r w:rsidRPr="00F71ECE">
              <w:rPr>
                <w:rFonts w:cstheme="majorHAnsi"/>
              </w:rPr>
              <w:t xml:space="preserve">0.0630 </w:t>
            </w:r>
            <w:r w:rsidRPr="00F71ECE">
              <w:rPr>
                <w:rFonts w:cstheme="majorHAnsi"/>
                <w:b/>
                <w:bCs/>
              </w:rPr>
              <w:t>ab</w:t>
            </w:r>
          </w:p>
        </w:tc>
        <w:tc>
          <w:tcPr>
            <w:tcW w:w="1275" w:type="dxa"/>
            <w:tcBorders>
              <w:top w:val="nil"/>
              <w:left w:val="nil"/>
              <w:bottom w:val="nil"/>
              <w:right w:val="nil"/>
            </w:tcBorders>
          </w:tcPr>
          <w:p w14:paraId="77A5A5FB" w14:textId="77777777" w:rsidR="00083A71" w:rsidRPr="00F71ECE" w:rsidRDefault="00083A71" w:rsidP="009D3DC9">
            <w:pPr>
              <w:spacing w:line="240" w:lineRule="auto"/>
              <w:jc w:val="center"/>
              <w:rPr>
                <w:rFonts w:cstheme="majorHAnsi"/>
              </w:rPr>
            </w:pPr>
            <w:r w:rsidRPr="00F71ECE">
              <w:rPr>
                <w:rFonts w:cstheme="majorHAnsi"/>
              </w:rPr>
              <w:t xml:space="preserve">0.0644 </w:t>
            </w:r>
            <w:r w:rsidRPr="00F71ECE">
              <w:rPr>
                <w:rFonts w:cstheme="majorHAnsi"/>
                <w:b/>
                <w:bCs/>
              </w:rPr>
              <w:t>ab</w:t>
            </w:r>
          </w:p>
        </w:tc>
        <w:tc>
          <w:tcPr>
            <w:tcW w:w="1276" w:type="dxa"/>
            <w:tcBorders>
              <w:top w:val="nil"/>
              <w:left w:val="nil"/>
              <w:bottom w:val="nil"/>
              <w:right w:val="nil"/>
            </w:tcBorders>
          </w:tcPr>
          <w:p w14:paraId="28DD91E9" w14:textId="77777777" w:rsidR="00083A71" w:rsidRPr="00F71ECE" w:rsidRDefault="00083A71" w:rsidP="009D3DC9">
            <w:pPr>
              <w:spacing w:line="240" w:lineRule="auto"/>
              <w:jc w:val="center"/>
              <w:rPr>
                <w:rFonts w:cstheme="majorHAnsi"/>
              </w:rPr>
            </w:pPr>
            <w:r w:rsidRPr="00F71ECE">
              <w:rPr>
                <w:rFonts w:cstheme="majorHAnsi"/>
              </w:rPr>
              <w:t xml:space="preserve">0.0659 </w:t>
            </w:r>
            <w:r w:rsidRPr="00F71ECE">
              <w:rPr>
                <w:rFonts w:cstheme="majorHAnsi"/>
                <w:b/>
                <w:bCs/>
              </w:rPr>
              <w:t>a</w:t>
            </w:r>
          </w:p>
        </w:tc>
        <w:tc>
          <w:tcPr>
            <w:tcW w:w="1134" w:type="dxa"/>
            <w:tcBorders>
              <w:top w:val="nil"/>
              <w:left w:val="nil"/>
              <w:bottom w:val="nil"/>
              <w:right w:val="nil"/>
            </w:tcBorders>
          </w:tcPr>
          <w:p w14:paraId="573357B5" w14:textId="77777777" w:rsidR="00083A71" w:rsidRPr="00F71ECE" w:rsidRDefault="00083A71" w:rsidP="009D3DC9">
            <w:pPr>
              <w:spacing w:line="240" w:lineRule="auto"/>
              <w:jc w:val="center"/>
              <w:rPr>
                <w:rFonts w:cstheme="majorHAnsi"/>
              </w:rPr>
            </w:pPr>
            <w:r w:rsidRPr="00F71ECE">
              <w:rPr>
                <w:rFonts w:cstheme="majorHAnsi"/>
              </w:rPr>
              <w:t xml:space="preserve">0.0605 </w:t>
            </w:r>
            <w:r w:rsidRPr="00F71ECE">
              <w:rPr>
                <w:rFonts w:cstheme="majorHAnsi"/>
                <w:b/>
                <w:bCs/>
              </w:rPr>
              <w:t>b</w:t>
            </w:r>
          </w:p>
        </w:tc>
      </w:tr>
      <w:tr w:rsidR="00083A71" w:rsidRPr="00F71ECE" w14:paraId="37979AAF" w14:textId="77777777" w:rsidTr="009D3DC9">
        <w:trPr>
          <w:trHeight w:hRule="exact" w:val="737"/>
        </w:trPr>
        <w:tc>
          <w:tcPr>
            <w:tcW w:w="1444" w:type="dxa"/>
            <w:tcBorders>
              <w:top w:val="nil"/>
              <w:left w:val="nil"/>
              <w:bottom w:val="nil"/>
              <w:right w:val="nil"/>
            </w:tcBorders>
          </w:tcPr>
          <w:p w14:paraId="30E6E8D9" w14:textId="77777777" w:rsidR="00083A71" w:rsidRPr="00F71ECE" w:rsidRDefault="00083A71" w:rsidP="00D53BDE">
            <w:pPr>
              <w:spacing w:line="240" w:lineRule="auto"/>
              <w:jc w:val="left"/>
              <w:rPr>
                <w:rFonts w:cstheme="majorHAnsi"/>
              </w:rPr>
            </w:pPr>
            <w:proofErr w:type="spellStart"/>
            <w:r w:rsidRPr="00F71ECE">
              <w:rPr>
                <w:rFonts w:cstheme="majorHAnsi"/>
              </w:rPr>
              <w:t>R</w:t>
            </w:r>
            <w:r w:rsidRPr="00F71ECE">
              <w:rPr>
                <w:rFonts w:cstheme="majorHAnsi"/>
                <w:vertAlign w:val="subscript"/>
              </w:rPr>
              <w:t>light</w:t>
            </w:r>
            <w:proofErr w:type="spellEnd"/>
            <w:r w:rsidR="00D53BDE">
              <w:rPr>
                <w:rFonts w:cstheme="majorHAnsi"/>
                <w:vertAlign w:val="subscript"/>
              </w:rPr>
              <w:br/>
            </w:r>
            <w:r w:rsidRPr="00F71ECE">
              <w:rPr>
                <w:sz w:val="20"/>
                <w:szCs w:val="20"/>
              </w:rP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p>
        </w:tc>
        <w:tc>
          <w:tcPr>
            <w:tcW w:w="1108" w:type="dxa"/>
            <w:tcBorders>
              <w:top w:val="nil"/>
              <w:left w:val="nil"/>
              <w:bottom w:val="nil"/>
              <w:right w:val="nil"/>
            </w:tcBorders>
          </w:tcPr>
          <w:p w14:paraId="257F8D46" w14:textId="77777777" w:rsidR="00083A71" w:rsidRPr="00F71ECE" w:rsidRDefault="00083A71" w:rsidP="009D3DC9">
            <w:pPr>
              <w:spacing w:line="240" w:lineRule="auto"/>
              <w:jc w:val="center"/>
              <w:rPr>
                <w:rFonts w:cstheme="majorHAnsi"/>
              </w:rPr>
            </w:pPr>
            <w:r w:rsidRPr="00F71ECE">
              <w:rPr>
                <w:rFonts w:cstheme="majorHAnsi"/>
              </w:rPr>
              <w:t>2.93 ±0.10</w:t>
            </w:r>
          </w:p>
        </w:tc>
        <w:tc>
          <w:tcPr>
            <w:tcW w:w="1276" w:type="dxa"/>
            <w:tcBorders>
              <w:top w:val="nil"/>
              <w:left w:val="nil"/>
              <w:bottom w:val="nil"/>
              <w:right w:val="nil"/>
            </w:tcBorders>
          </w:tcPr>
          <w:p w14:paraId="295B7200" w14:textId="77777777" w:rsidR="00083A71" w:rsidRPr="00F71ECE" w:rsidRDefault="00083A71" w:rsidP="009D3DC9">
            <w:pPr>
              <w:spacing w:line="240" w:lineRule="auto"/>
              <w:jc w:val="center"/>
              <w:rPr>
                <w:rFonts w:cstheme="majorHAnsi"/>
              </w:rPr>
            </w:pPr>
            <w:r w:rsidRPr="00F71ECE">
              <w:rPr>
                <w:rFonts w:cstheme="majorHAnsi"/>
              </w:rPr>
              <w:t>3.026 ±0.11</w:t>
            </w:r>
          </w:p>
        </w:tc>
        <w:tc>
          <w:tcPr>
            <w:tcW w:w="1276" w:type="dxa"/>
            <w:tcBorders>
              <w:top w:val="nil"/>
              <w:left w:val="nil"/>
              <w:bottom w:val="nil"/>
              <w:right w:val="nil"/>
            </w:tcBorders>
          </w:tcPr>
          <w:p w14:paraId="34312CFD" w14:textId="77777777" w:rsidR="00083A71" w:rsidRPr="00F71ECE" w:rsidRDefault="00083A71" w:rsidP="00E65F10">
            <w:pPr>
              <w:spacing w:line="240" w:lineRule="auto"/>
              <w:jc w:val="center"/>
              <w:rPr>
                <w:rFonts w:cstheme="majorHAnsi"/>
              </w:rPr>
            </w:pPr>
            <w:r w:rsidRPr="00F71ECE">
              <w:rPr>
                <w:rFonts w:cstheme="majorHAnsi"/>
              </w:rPr>
              <w:t xml:space="preserve">2.77 </w:t>
            </w:r>
            <w:r w:rsidR="00E65F10">
              <w:rPr>
                <w:rFonts w:cstheme="majorHAnsi"/>
              </w:rPr>
              <w:br/>
            </w:r>
            <w:r w:rsidRPr="00F71ECE">
              <w:rPr>
                <w:rFonts w:cstheme="majorHAnsi"/>
              </w:rPr>
              <w:t>±0.06</w:t>
            </w:r>
          </w:p>
        </w:tc>
        <w:tc>
          <w:tcPr>
            <w:tcW w:w="1275" w:type="dxa"/>
            <w:tcBorders>
              <w:top w:val="nil"/>
              <w:left w:val="nil"/>
              <w:bottom w:val="nil"/>
              <w:right w:val="nil"/>
            </w:tcBorders>
          </w:tcPr>
          <w:p w14:paraId="5D97A838" w14:textId="77777777" w:rsidR="00083A71" w:rsidRPr="00F71ECE" w:rsidRDefault="00083A71" w:rsidP="00E65F10">
            <w:pPr>
              <w:spacing w:line="240" w:lineRule="auto"/>
              <w:jc w:val="center"/>
              <w:rPr>
                <w:rFonts w:cstheme="majorHAnsi"/>
              </w:rPr>
            </w:pPr>
            <w:r w:rsidRPr="00F71ECE">
              <w:rPr>
                <w:rFonts w:cstheme="majorHAnsi"/>
              </w:rPr>
              <w:t xml:space="preserve">2.72  </w:t>
            </w:r>
            <w:r w:rsidR="00E65F10">
              <w:rPr>
                <w:rFonts w:cstheme="majorHAnsi"/>
              </w:rPr>
              <w:br/>
            </w:r>
            <w:r w:rsidRPr="00F71ECE">
              <w:rPr>
                <w:rFonts w:cstheme="majorHAnsi"/>
              </w:rPr>
              <w:t>±0.12</w:t>
            </w:r>
          </w:p>
        </w:tc>
        <w:tc>
          <w:tcPr>
            <w:tcW w:w="1276" w:type="dxa"/>
            <w:tcBorders>
              <w:top w:val="nil"/>
              <w:left w:val="nil"/>
              <w:bottom w:val="nil"/>
              <w:right w:val="nil"/>
            </w:tcBorders>
          </w:tcPr>
          <w:p w14:paraId="1E1D6308" w14:textId="77777777" w:rsidR="00083A71" w:rsidRPr="00F71ECE" w:rsidRDefault="00083A71" w:rsidP="00E65F10">
            <w:pPr>
              <w:spacing w:line="240" w:lineRule="auto"/>
              <w:jc w:val="center"/>
              <w:rPr>
                <w:rFonts w:cstheme="majorHAnsi"/>
              </w:rPr>
            </w:pPr>
            <w:r w:rsidRPr="00F71ECE">
              <w:rPr>
                <w:rFonts w:cstheme="majorHAnsi"/>
              </w:rPr>
              <w:t xml:space="preserve">2.74 </w:t>
            </w:r>
            <w:r w:rsidR="00E65F10">
              <w:rPr>
                <w:rFonts w:cstheme="majorHAnsi"/>
              </w:rPr>
              <w:br/>
            </w:r>
            <w:r w:rsidRPr="00F71ECE">
              <w:rPr>
                <w:rFonts w:cstheme="majorHAnsi"/>
              </w:rPr>
              <w:t>±0.11</w:t>
            </w:r>
          </w:p>
        </w:tc>
        <w:tc>
          <w:tcPr>
            <w:tcW w:w="1134" w:type="dxa"/>
            <w:tcBorders>
              <w:top w:val="nil"/>
              <w:left w:val="nil"/>
              <w:bottom w:val="nil"/>
              <w:right w:val="nil"/>
            </w:tcBorders>
          </w:tcPr>
          <w:p w14:paraId="686CF8F4" w14:textId="77777777" w:rsidR="00083A71" w:rsidRPr="00F71ECE" w:rsidRDefault="00083A71" w:rsidP="009D3DC9">
            <w:pPr>
              <w:spacing w:line="240" w:lineRule="auto"/>
              <w:jc w:val="center"/>
              <w:rPr>
                <w:rFonts w:cstheme="majorHAnsi"/>
              </w:rPr>
            </w:pPr>
            <w:r w:rsidRPr="00F71ECE">
              <w:rPr>
                <w:rFonts w:cstheme="majorHAnsi"/>
              </w:rPr>
              <w:t>2.77 ±0.13</w:t>
            </w:r>
          </w:p>
        </w:tc>
      </w:tr>
      <w:tr w:rsidR="00083A71" w:rsidRPr="00F71ECE" w14:paraId="39648C7B" w14:textId="77777777" w:rsidTr="009D3DC9">
        <w:trPr>
          <w:trHeight w:hRule="exact" w:val="737"/>
        </w:trPr>
        <w:tc>
          <w:tcPr>
            <w:tcW w:w="1444" w:type="dxa"/>
            <w:tcBorders>
              <w:top w:val="nil"/>
              <w:left w:val="nil"/>
              <w:bottom w:val="nil"/>
              <w:right w:val="nil"/>
            </w:tcBorders>
          </w:tcPr>
          <w:p w14:paraId="4E15F095" w14:textId="77777777" w:rsidR="00083A71" w:rsidRPr="00F71ECE" w:rsidRDefault="00083A71" w:rsidP="00D53BDE">
            <w:pPr>
              <w:spacing w:line="240" w:lineRule="auto"/>
              <w:jc w:val="left"/>
              <w:rPr>
                <w:rFonts w:cstheme="majorHAnsi"/>
              </w:rPr>
            </w:pPr>
            <w:r w:rsidRPr="00F71ECE">
              <w:rPr>
                <w:rFonts w:cstheme="majorHAnsi"/>
              </w:rPr>
              <w:t xml:space="preserve">LCP </w:t>
            </w:r>
            <w:r w:rsidR="00D53BDE">
              <w:rPr>
                <w:rFonts w:cstheme="majorHAnsi"/>
              </w:rPr>
              <w:br/>
            </w:r>
            <w:r w:rsidRPr="00F71ECE">
              <w:rPr>
                <w:rFonts w:cstheme="majorHAnsi"/>
                <w:sz w:val="20"/>
                <w:szCs w:val="20"/>
              </w:rPr>
              <w:t>(</w:t>
            </w:r>
            <w:r w:rsidRPr="00F71ECE">
              <w:rPr>
                <w:sz w:val="20"/>
                <w:szCs w:val="20"/>
              </w:rPr>
              <w:t>µmol m</w:t>
            </w:r>
            <w:r w:rsidRPr="00F71ECE">
              <w:rPr>
                <w:sz w:val="20"/>
                <w:szCs w:val="20"/>
                <w:vertAlign w:val="superscript"/>
              </w:rPr>
              <w:t xml:space="preserve">-2 </w:t>
            </w:r>
            <w:r w:rsidRPr="00F71ECE">
              <w:rPr>
                <w:sz w:val="20"/>
                <w:szCs w:val="20"/>
              </w:rPr>
              <w:t>s</w:t>
            </w:r>
            <w:r w:rsidRPr="00F71ECE">
              <w:rPr>
                <w:sz w:val="20"/>
                <w:szCs w:val="20"/>
                <w:vertAlign w:val="superscript"/>
              </w:rPr>
              <w:t>-1</w:t>
            </w:r>
            <w:r w:rsidRPr="00F71ECE">
              <w:rPr>
                <w:sz w:val="20"/>
                <w:szCs w:val="20"/>
              </w:rPr>
              <w:t>)</w:t>
            </w:r>
            <w:r w:rsidRPr="00F71ECE">
              <w:rPr>
                <w:rFonts w:cstheme="majorHAnsi"/>
              </w:rPr>
              <w:br/>
            </w:r>
          </w:p>
        </w:tc>
        <w:tc>
          <w:tcPr>
            <w:tcW w:w="1108" w:type="dxa"/>
            <w:tcBorders>
              <w:top w:val="nil"/>
              <w:left w:val="nil"/>
              <w:bottom w:val="nil"/>
              <w:right w:val="nil"/>
            </w:tcBorders>
          </w:tcPr>
          <w:p w14:paraId="3ABB6922" w14:textId="77777777" w:rsidR="00083A71" w:rsidRPr="00F71ECE" w:rsidRDefault="00083A71" w:rsidP="009D3DC9">
            <w:pPr>
              <w:spacing w:line="240" w:lineRule="auto"/>
              <w:jc w:val="center"/>
              <w:rPr>
                <w:rFonts w:cstheme="majorHAnsi"/>
              </w:rPr>
            </w:pPr>
            <w:r w:rsidRPr="00F71ECE">
              <w:rPr>
                <w:rFonts w:cstheme="majorHAnsi"/>
              </w:rPr>
              <w:t>46.28 ±1.63</w:t>
            </w:r>
          </w:p>
        </w:tc>
        <w:tc>
          <w:tcPr>
            <w:tcW w:w="1276" w:type="dxa"/>
            <w:tcBorders>
              <w:top w:val="nil"/>
              <w:left w:val="nil"/>
              <w:bottom w:val="nil"/>
              <w:right w:val="nil"/>
            </w:tcBorders>
          </w:tcPr>
          <w:p w14:paraId="42BD117F" w14:textId="77777777" w:rsidR="00083A71" w:rsidRPr="00F71ECE" w:rsidRDefault="00083A71" w:rsidP="009D3DC9">
            <w:pPr>
              <w:spacing w:line="240" w:lineRule="auto"/>
              <w:jc w:val="center"/>
              <w:rPr>
                <w:rFonts w:cstheme="majorHAnsi"/>
              </w:rPr>
            </w:pPr>
            <w:r w:rsidRPr="00F71ECE">
              <w:rPr>
                <w:rFonts w:cstheme="majorHAnsi"/>
              </w:rPr>
              <w:t>46.71 ±1.33</w:t>
            </w:r>
          </w:p>
        </w:tc>
        <w:tc>
          <w:tcPr>
            <w:tcW w:w="1276" w:type="dxa"/>
            <w:tcBorders>
              <w:top w:val="nil"/>
              <w:left w:val="nil"/>
              <w:bottom w:val="nil"/>
              <w:right w:val="nil"/>
            </w:tcBorders>
          </w:tcPr>
          <w:p w14:paraId="6A550E4D" w14:textId="77777777" w:rsidR="00083A71" w:rsidRPr="00F71ECE" w:rsidRDefault="00083A71" w:rsidP="009D3DC9">
            <w:pPr>
              <w:spacing w:line="240" w:lineRule="auto"/>
              <w:jc w:val="center"/>
              <w:rPr>
                <w:rFonts w:cstheme="majorHAnsi"/>
              </w:rPr>
            </w:pPr>
            <w:r w:rsidRPr="00F71ECE">
              <w:rPr>
                <w:rFonts w:cstheme="majorHAnsi"/>
              </w:rPr>
              <w:t>44.95 ±1.08</w:t>
            </w:r>
          </w:p>
        </w:tc>
        <w:tc>
          <w:tcPr>
            <w:tcW w:w="1275" w:type="dxa"/>
            <w:tcBorders>
              <w:top w:val="nil"/>
              <w:left w:val="nil"/>
              <w:bottom w:val="nil"/>
              <w:right w:val="nil"/>
            </w:tcBorders>
          </w:tcPr>
          <w:p w14:paraId="5C127FA8" w14:textId="77777777" w:rsidR="00083A71" w:rsidRPr="00F71ECE" w:rsidRDefault="00083A71" w:rsidP="009D3DC9">
            <w:pPr>
              <w:spacing w:line="240" w:lineRule="auto"/>
              <w:jc w:val="center"/>
              <w:rPr>
                <w:rFonts w:cstheme="majorHAnsi"/>
              </w:rPr>
            </w:pPr>
            <w:r w:rsidRPr="00F71ECE">
              <w:rPr>
                <w:rFonts w:cstheme="majorHAnsi"/>
              </w:rPr>
              <w:t>46.77 ±1.91</w:t>
            </w:r>
          </w:p>
        </w:tc>
        <w:tc>
          <w:tcPr>
            <w:tcW w:w="1276" w:type="dxa"/>
            <w:tcBorders>
              <w:top w:val="nil"/>
              <w:left w:val="nil"/>
              <w:bottom w:val="nil"/>
              <w:right w:val="nil"/>
            </w:tcBorders>
          </w:tcPr>
          <w:p w14:paraId="4CB82825" w14:textId="77777777" w:rsidR="00083A71" w:rsidRPr="00F71ECE" w:rsidRDefault="00083A71" w:rsidP="009D3DC9">
            <w:pPr>
              <w:spacing w:line="240" w:lineRule="auto"/>
              <w:jc w:val="center"/>
              <w:rPr>
                <w:rFonts w:cstheme="majorHAnsi"/>
              </w:rPr>
            </w:pPr>
            <w:r w:rsidRPr="00F71ECE">
              <w:rPr>
                <w:rFonts w:cstheme="majorHAnsi"/>
              </w:rPr>
              <w:t>42.55 ±0.61</w:t>
            </w:r>
          </w:p>
        </w:tc>
        <w:tc>
          <w:tcPr>
            <w:tcW w:w="1134" w:type="dxa"/>
            <w:tcBorders>
              <w:top w:val="nil"/>
              <w:left w:val="nil"/>
              <w:bottom w:val="nil"/>
              <w:right w:val="nil"/>
            </w:tcBorders>
          </w:tcPr>
          <w:p w14:paraId="4FE904A8" w14:textId="77777777" w:rsidR="00083A71" w:rsidRPr="00F71ECE" w:rsidRDefault="00083A71" w:rsidP="009D3DC9">
            <w:pPr>
              <w:spacing w:line="240" w:lineRule="auto"/>
              <w:jc w:val="center"/>
              <w:rPr>
                <w:rFonts w:cstheme="majorHAnsi"/>
              </w:rPr>
            </w:pPr>
            <w:r w:rsidRPr="00F71ECE">
              <w:rPr>
                <w:rFonts w:cstheme="majorHAnsi"/>
              </w:rPr>
              <w:t>44.79 ±1.90</w:t>
            </w:r>
          </w:p>
        </w:tc>
      </w:tr>
      <w:tr w:rsidR="00083A71" w:rsidRPr="00F71ECE" w14:paraId="63B6253C" w14:textId="77777777" w:rsidTr="009D3DC9">
        <w:trPr>
          <w:trHeight w:hRule="exact" w:val="608"/>
        </w:trPr>
        <w:tc>
          <w:tcPr>
            <w:tcW w:w="1444" w:type="dxa"/>
            <w:tcBorders>
              <w:top w:val="nil"/>
              <w:left w:val="nil"/>
              <w:bottom w:val="single" w:sz="4" w:space="0" w:color="auto"/>
              <w:right w:val="nil"/>
            </w:tcBorders>
          </w:tcPr>
          <w:p w14:paraId="616E104A" w14:textId="77777777" w:rsidR="00083A71" w:rsidRPr="00F71ECE" w:rsidRDefault="00083A71" w:rsidP="009D3DC9">
            <w:pPr>
              <w:spacing w:line="240" w:lineRule="auto"/>
              <w:jc w:val="left"/>
              <w:rPr>
                <w:rFonts w:cstheme="majorHAnsi"/>
              </w:rPr>
            </w:pPr>
            <w:r w:rsidRPr="00F71ECE">
              <w:rPr>
                <w:rFonts w:cstheme="majorHAnsi"/>
              </w:rPr>
              <w:t xml:space="preserve">CCP </w:t>
            </w:r>
            <w:r w:rsidRPr="00F71ECE">
              <w:rPr>
                <w:rFonts w:cstheme="majorHAnsi"/>
              </w:rPr>
              <w:br/>
            </w:r>
            <w:r w:rsidRPr="00F71ECE">
              <w:rPr>
                <w:rFonts w:cstheme="majorHAnsi"/>
                <w:sz w:val="20"/>
                <w:szCs w:val="20"/>
              </w:rPr>
              <w:t>(µmol mol</w:t>
            </w:r>
            <w:r w:rsidRPr="00F71ECE">
              <w:rPr>
                <w:rFonts w:cstheme="majorHAnsi"/>
                <w:sz w:val="20"/>
                <w:szCs w:val="20"/>
                <w:vertAlign w:val="superscript"/>
              </w:rPr>
              <w:t>-1</w:t>
            </w:r>
            <w:r w:rsidRPr="00F71ECE">
              <w:rPr>
                <w:rFonts w:cstheme="majorHAnsi"/>
                <w:sz w:val="20"/>
                <w:szCs w:val="20"/>
              </w:rPr>
              <w:t>)</w:t>
            </w:r>
          </w:p>
        </w:tc>
        <w:tc>
          <w:tcPr>
            <w:tcW w:w="1108" w:type="dxa"/>
            <w:tcBorders>
              <w:top w:val="nil"/>
              <w:left w:val="nil"/>
              <w:bottom w:val="single" w:sz="4" w:space="0" w:color="auto"/>
              <w:right w:val="nil"/>
            </w:tcBorders>
          </w:tcPr>
          <w:p w14:paraId="5673DD45" w14:textId="77777777" w:rsidR="00083A71" w:rsidRPr="00F71ECE" w:rsidRDefault="00083A71" w:rsidP="009D3DC9">
            <w:pPr>
              <w:spacing w:line="240" w:lineRule="auto"/>
              <w:jc w:val="center"/>
              <w:rPr>
                <w:rFonts w:cstheme="majorHAnsi"/>
              </w:rPr>
            </w:pPr>
            <w:r w:rsidRPr="00F71ECE">
              <w:rPr>
                <w:rFonts w:cstheme="majorHAnsi"/>
              </w:rPr>
              <w:t>0</w:t>
            </w:r>
          </w:p>
        </w:tc>
        <w:tc>
          <w:tcPr>
            <w:tcW w:w="1276" w:type="dxa"/>
            <w:tcBorders>
              <w:top w:val="nil"/>
              <w:left w:val="nil"/>
              <w:bottom w:val="single" w:sz="4" w:space="0" w:color="auto"/>
              <w:right w:val="nil"/>
            </w:tcBorders>
          </w:tcPr>
          <w:p w14:paraId="35FC799B" w14:textId="77777777" w:rsidR="00083A71" w:rsidRPr="00F71ECE" w:rsidRDefault="00083A71" w:rsidP="009D3DC9">
            <w:pPr>
              <w:spacing w:line="240" w:lineRule="auto"/>
              <w:jc w:val="center"/>
              <w:rPr>
                <w:rFonts w:cstheme="majorHAnsi"/>
              </w:rPr>
            </w:pPr>
            <w:r w:rsidRPr="00F71ECE">
              <w:rPr>
                <w:rFonts w:cstheme="majorHAnsi"/>
              </w:rPr>
              <w:t>0</w:t>
            </w:r>
          </w:p>
        </w:tc>
        <w:tc>
          <w:tcPr>
            <w:tcW w:w="1276" w:type="dxa"/>
            <w:tcBorders>
              <w:top w:val="nil"/>
              <w:left w:val="nil"/>
              <w:bottom w:val="single" w:sz="4" w:space="0" w:color="auto"/>
              <w:right w:val="nil"/>
            </w:tcBorders>
          </w:tcPr>
          <w:p w14:paraId="31D20B79" w14:textId="77777777" w:rsidR="00083A71" w:rsidRPr="00F71ECE" w:rsidRDefault="00083A71" w:rsidP="009D3DC9">
            <w:pPr>
              <w:spacing w:line="240" w:lineRule="auto"/>
              <w:jc w:val="center"/>
              <w:rPr>
                <w:rFonts w:cstheme="majorHAnsi"/>
              </w:rPr>
            </w:pPr>
            <w:r w:rsidRPr="00F71ECE">
              <w:rPr>
                <w:rFonts w:cstheme="majorHAnsi"/>
              </w:rPr>
              <w:t>0</w:t>
            </w:r>
          </w:p>
        </w:tc>
        <w:tc>
          <w:tcPr>
            <w:tcW w:w="1275" w:type="dxa"/>
            <w:tcBorders>
              <w:top w:val="nil"/>
              <w:left w:val="nil"/>
              <w:bottom w:val="single" w:sz="4" w:space="0" w:color="auto"/>
              <w:right w:val="nil"/>
            </w:tcBorders>
          </w:tcPr>
          <w:p w14:paraId="620EE477" w14:textId="77777777" w:rsidR="00083A71" w:rsidRPr="00F71ECE" w:rsidRDefault="00083A71" w:rsidP="009D3DC9">
            <w:pPr>
              <w:spacing w:line="240" w:lineRule="auto"/>
              <w:jc w:val="center"/>
              <w:rPr>
                <w:rFonts w:cstheme="majorHAnsi"/>
              </w:rPr>
            </w:pPr>
            <w:r w:rsidRPr="00F71ECE">
              <w:rPr>
                <w:rFonts w:cstheme="majorHAnsi"/>
              </w:rPr>
              <w:t>0</w:t>
            </w:r>
          </w:p>
        </w:tc>
        <w:tc>
          <w:tcPr>
            <w:tcW w:w="1276" w:type="dxa"/>
            <w:tcBorders>
              <w:top w:val="nil"/>
              <w:left w:val="nil"/>
              <w:bottom w:val="single" w:sz="4" w:space="0" w:color="auto"/>
              <w:right w:val="nil"/>
            </w:tcBorders>
          </w:tcPr>
          <w:p w14:paraId="705F9C51" w14:textId="77777777" w:rsidR="00083A71" w:rsidRPr="00F71ECE" w:rsidRDefault="00083A71" w:rsidP="00E65F10">
            <w:pPr>
              <w:spacing w:line="240" w:lineRule="auto"/>
              <w:jc w:val="center"/>
              <w:rPr>
                <w:rFonts w:cstheme="majorHAnsi"/>
              </w:rPr>
            </w:pPr>
            <w:r w:rsidRPr="00F71ECE">
              <w:rPr>
                <w:rFonts w:cstheme="majorHAnsi"/>
              </w:rPr>
              <w:t>0.37</w:t>
            </w:r>
            <w:r w:rsidR="00E65F10">
              <w:rPr>
                <w:rFonts w:cstheme="majorHAnsi"/>
              </w:rPr>
              <w:br/>
            </w:r>
            <w:r w:rsidRPr="00F71ECE">
              <w:rPr>
                <w:rFonts w:cstheme="majorHAnsi"/>
              </w:rPr>
              <w:t>±0.17</w:t>
            </w:r>
          </w:p>
        </w:tc>
        <w:tc>
          <w:tcPr>
            <w:tcW w:w="1134" w:type="dxa"/>
            <w:tcBorders>
              <w:top w:val="nil"/>
              <w:left w:val="nil"/>
              <w:bottom w:val="single" w:sz="4" w:space="0" w:color="auto"/>
              <w:right w:val="nil"/>
            </w:tcBorders>
          </w:tcPr>
          <w:p w14:paraId="1EFCCFA1" w14:textId="77777777" w:rsidR="00083A71" w:rsidRPr="00F71ECE" w:rsidRDefault="00083A71" w:rsidP="009D3DC9">
            <w:pPr>
              <w:spacing w:line="240" w:lineRule="auto"/>
              <w:jc w:val="center"/>
              <w:rPr>
                <w:rFonts w:cstheme="majorHAnsi"/>
              </w:rPr>
            </w:pPr>
            <w:r w:rsidRPr="00F71ECE">
              <w:rPr>
                <w:rFonts w:cstheme="majorHAnsi"/>
              </w:rPr>
              <w:t>0.82 ±0.28</w:t>
            </w:r>
          </w:p>
        </w:tc>
      </w:tr>
    </w:tbl>
    <w:p w14:paraId="5DBF4F27" w14:textId="77777777" w:rsidR="00083A71" w:rsidRDefault="00083A71" w:rsidP="00083A71">
      <w:pPr>
        <w:rPr>
          <w:rFonts w:asciiTheme="minorHAnsi" w:hAnsiTheme="minorHAnsi"/>
        </w:rPr>
      </w:pPr>
    </w:p>
    <w:p w14:paraId="0F4C7BA3" w14:textId="77777777" w:rsidR="00083A71" w:rsidRPr="00F71ECE" w:rsidRDefault="00FC7362" w:rsidP="00083A71">
      <w:pPr>
        <w:spacing w:before="240" w:after="240"/>
        <w:jc w:val="left"/>
        <w:outlineLvl w:val="3"/>
        <w:rPr>
          <w:rFonts w:asciiTheme="minorHAnsi" w:eastAsiaTheme="majorEastAsia" w:hAnsiTheme="minorHAnsi" w:cs="Calibri"/>
          <w:b/>
          <w:sz w:val="24"/>
          <w:szCs w:val="24"/>
        </w:rPr>
      </w:pPr>
      <w:r>
        <w:rPr>
          <w:rFonts w:asciiTheme="minorHAnsi" w:eastAsiaTheme="majorEastAsia" w:hAnsiTheme="minorHAnsi" w:cs="Calibri"/>
          <w:b/>
          <w:sz w:val="24"/>
          <w:szCs w:val="24"/>
        </w:rPr>
        <w:br/>
      </w:r>
      <w:r w:rsidR="00083A71" w:rsidRPr="00F71ECE">
        <w:rPr>
          <w:rFonts w:asciiTheme="minorHAnsi" w:eastAsiaTheme="majorEastAsia" w:hAnsiTheme="minorHAnsi" w:cs="Calibri"/>
          <w:b/>
          <w:sz w:val="24"/>
          <w:szCs w:val="24"/>
        </w:rPr>
        <w:t>5.2.3</w:t>
      </w:r>
      <w:r w:rsidR="00083A71" w:rsidRPr="00F71ECE">
        <w:rPr>
          <w:rFonts w:asciiTheme="minorHAnsi" w:eastAsiaTheme="majorEastAsia" w:hAnsiTheme="minorHAnsi" w:cs="Calibri"/>
          <w:b/>
          <w:sz w:val="24"/>
          <w:szCs w:val="24"/>
        </w:rPr>
        <w:tab/>
        <w:t xml:space="preserve">Growth characteristics of maize </w:t>
      </w:r>
      <w:r w:rsidR="00083A71" w:rsidRPr="00F71ECE">
        <w:rPr>
          <w:rFonts w:asciiTheme="minorHAnsi" w:eastAsiaTheme="majorEastAsia" w:hAnsiTheme="minorHAnsi" w:cs="Calibri"/>
          <w:b/>
          <w:i/>
          <w:iCs/>
          <w:sz w:val="24"/>
          <w:szCs w:val="24"/>
        </w:rPr>
        <w:t xml:space="preserve">Zmepfl9 </w:t>
      </w:r>
      <w:r w:rsidR="00083A71" w:rsidRPr="00F71ECE">
        <w:rPr>
          <w:rFonts w:asciiTheme="minorHAnsi" w:eastAsiaTheme="majorEastAsia" w:hAnsiTheme="minorHAnsi" w:cs="Calibri"/>
          <w:b/>
          <w:sz w:val="24"/>
          <w:szCs w:val="24"/>
        </w:rPr>
        <w:t>lines</w:t>
      </w:r>
    </w:p>
    <w:p w14:paraId="042FE859" w14:textId="77777777" w:rsidR="00083A71" w:rsidRPr="00F71ECE" w:rsidRDefault="00083A71" w:rsidP="00083A71">
      <w:r w:rsidRPr="00F71ECE">
        <w:t xml:space="preserve">To ascertain whether reducing </w:t>
      </w:r>
      <w:r w:rsidRPr="00F71ECE">
        <w:rPr>
          <w:i/>
          <w:iCs/>
        </w:rPr>
        <w:t xml:space="preserve">SD </w:t>
      </w:r>
      <w:r w:rsidRPr="00F71ECE">
        <w:t xml:space="preserve">in maize alters the plant’s growth capacity under well-watered conditions, measurements were taken during the vegetative period at two different stages. Firstly, leaf 6 measurements in ~3-week-old plants revealed that </w:t>
      </w:r>
      <w:r w:rsidRPr="00F71ECE">
        <w:rPr>
          <w:i/>
          <w:iCs/>
        </w:rPr>
        <w:t xml:space="preserve">Zmepfl9-1a;Zmepfl9-1b </w:t>
      </w:r>
      <w:r w:rsidRPr="00F71ECE">
        <w:t xml:space="preserve">#3 had significantly wider leaves compared to controls and two other gene-edited lines (Table 5.2). However, there were no significant differences found between </w:t>
      </w:r>
      <w:r w:rsidRPr="00F71ECE">
        <w:lastRenderedPageBreak/>
        <w:t xml:space="preserve">genotypes for the length or collar height of leaf 6 (Table 5.2), although </w:t>
      </w:r>
      <w:r w:rsidRPr="00F71ECE">
        <w:rPr>
          <w:i/>
          <w:iCs/>
        </w:rPr>
        <w:t>Zmepfl9-1a;Zmepfl9</w:t>
      </w:r>
      <w:r>
        <w:rPr>
          <w:i/>
          <w:iCs/>
        </w:rPr>
        <w:t>-</w:t>
      </w:r>
      <w:r w:rsidRPr="00F71ECE">
        <w:rPr>
          <w:i/>
          <w:iCs/>
        </w:rPr>
        <w:t xml:space="preserve">1b </w:t>
      </w:r>
      <w:r w:rsidRPr="00F71ECE">
        <w:t xml:space="preserve">#3 again had the highest values (Table 5.2). This result is quite surprising given that this double KO line had reduced rates of </w:t>
      </w:r>
      <w:r w:rsidRPr="00F71ECE">
        <w:rPr>
          <w:i/>
          <w:iCs/>
        </w:rPr>
        <w:t xml:space="preserve">A </w:t>
      </w:r>
      <w:r w:rsidRPr="00F71ECE">
        <w:t xml:space="preserve">and other photosynthetic parameters, as discussed above. </w:t>
      </w:r>
    </w:p>
    <w:p w14:paraId="3CF1406D" w14:textId="77777777" w:rsidR="00083A71" w:rsidRDefault="00083A71" w:rsidP="00083A71">
      <w:pPr>
        <w:spacing w:line="276" w:lineRule="auto"/>
        <w:rPr>
          <w:rFonts w:cstheme="majorHAnsi"/>
          <w:sz w:val="21"/>
          <w:szCs w:val="21"/>
        </w:rPr>
      </w:pPr>
      <w:bookmarkStart w:id="173" w:name="_Hlk138971732"/>
      <w:r>
        <w:rPr>
          <w:b/>
          <w:bCs/>
          <w:sz w:val="21"/>
          <w:szCs w:val="21"/>
        </w:rPr>
        <w:br/>
      </w:r>
      <w:r w:rsidRPr="00F71ECE">
        <w:rPr>
          <w:b/>
          <w:bCs/>
          <w:sz w:val="21"/>
          <w:szCs w:val="21"/>
        </w:rPr>
        <w:t>Table 5.2. Leaf 6 size measurements</w:t>
      </w:r>
      <w:bookmarkEnd w:id="173"/>
      <w:r>
        <w:rPr>
          <w:b/>
          <w:bCs/>
          <w:sz w:val="21"/>
          <w:szCs w:val="21"/>
        </w:rPr>
        <w:t xml:space="preserve"> of </w:t>
      </w:r>
      <w:r>
        <w:rPr>
          <w:b/>
          <w:bCs/>
          <w:i/>
          <w:iCs/>
          <w:sz w:val="21"/>
          <w:szCs w:val="21"/>
        </w:rPr>
        <w:t xml:space="preserve">Zmepfl9 </w:t>
      </w:r>
      <w:r>
        <w:rPr>
          <w:b/>
          <w:bCs/>
          <w:sz w:val="21"/>
          <w:szCs w:val="21"/>
        </w:rPr>
        <w:t>lines</w:t>
      </w:r>
      <w:r w:rsidRPr="00F71ECE">
        <w:rPr>
          <w:b/>
          <w:bCs/>
          <w:sz w:val="21"/>
          <w:szCs w:val="21"/>
        </w:rPr>
        <w:t xml:space="preserve">. </w:t>
      </w:r>
      <w:r w:rsidRPr="00F71ECE">
        <w:rPr>
          <w:sz w:val="21"/>
          <w:szCs w:val="21"/>
        </w:rPr>
        <w:t xml:space="preserve">Leaf length, width and height of collar of </w:t>
      </w:r>
      <w:proofErr w:type="gramStart"/>
      <w:r w:rsidRPr="00F71ECE">
        <w:rPr>
          <w:sz w:val="21"/>
          <w:szCs w:val="21"/>
        </w:rPr>
        <w:t>fully-expanded</w:t>
      </w:r>
      <w:proofErr w:type="gramEnd"/>
      <w:r w:rsidRPr="00F71ECE">
        <w:rPr>
          <w:sz w:val="21"/>
          <w:szCs w:val="21"/>
        </w:rPr>
        <w:t xml:space="preserve"> leaf 6 in maize </w:t>
      </w:r>
      <w:r w:rsidRPr="00F71ECE">
        <w:rPr>
          <w:i/>
          <w:iCs/>
          <w:sz w:val="21"/>
          <w:szCs w:val="21"/>
        </w:rPr>
        <w:t xml:space="preserve">Zmepfl9 </w:t>
      </w:r>
      <w:r w:rsidRPr="00F71ECE">
        <w:rPr>
          <w:sz w:val="21"/>
          <w:szCs w:val="21"/>
        </w:rPr>
        <w:t xml:space="preserve">lines and A188 control. </w:t>
      </w:r>
      <w:r w:rsidRPr="00F71ECE">
        <w:rPr>
          <w:sz w:val="21"/>
          <w:szCs w:val="20"/>
        </w:rPr>
        <w:t xml:space="preserve">Values represent the mean </w:t>
      </w:r>
      <w:r w:rsidRPr="00F71ECE">
        <w:rPr>
          <w:rFonts w:cstheme="majorHAnsi"/>
          <w:sz w:val="21"/>
          <w:szCs w:val="21"/>
        </w:rPr>
        <w:t>± standard error. Different letters denote significant differences between genotypes, analysed individually per measurement row (</w:t>
      </w:r>
      <w:r w:rsidRPr="00F71ECE">
        <w:rPr>
          <w:rFonts w:cstheme="majorHAnsi"/>
          <w:i/>
          <w:iCs/>
          <w:sz w:val="21"/>
          <w:szCs w:val="21"/>
        </w:rPr>
        <w:t xml:space="preserve">p </w:t>
      </w:r>
      <w:r w:rsidRPr="00F71ECE">
        <w:rPr>
          <w:rFonts w:cstheme="majorHAnsi"/>
          <w:sz w:val="21"/>
          <w:szCs w:val="21"/>
        </w:rPr>
        <w:t>&lt; 0.05, one-way ANOVA followed by post-hoc Tukey’s test). If no letters are present in a row, no statistical differences</w:t>
      </w:r>
      <w:r>
        <w:rPr>
          <w:rFonts w:cstheme="majorHAnsi"/>
          <w:sz w:val="21"/>
          <w:szCs w:val="21"/>
        </w:rPr>
        <w:t xml:space="preserve"> were</w:t>
      </w:r>
      <w:r w:rsidRPr="00F71ECE">
        <w:rPr>
          <w:rFonts w:cstheme="majorHAnsi"/>
          <w:sz w:val="21"/>
          <w:szCs w:val="21"/>
        </w:rPr>
        <w:t xml:space="preserve"> found. n = 10 plants per genotype.</w:t>
      </w:r>
    </w:p>
    <w:tbl>
      <w:tblPr>
        <w:tblStyle w:val="TableGrid3"/>
        <w:tblpPr w:leftFromText="180" w:rightFromText="180" w:vertAnchor="page" w:horzAnchor="margin" w:tblpY="5362"/>
        <w:tblW w:w="8364" w:type="dxa"/>
        <w:tblLayout w:type="fixed"/>
        <w:tblLook w:val="04A0" w:firstRow="1" w:lastRow="0" w:firstColumn="1" w:lastColumn="0" w:noHBand="0" w:noVBand="1"/>
      </w:tblPr>
      <w:tblGrid>
        <w:gridCol w:w="1702"/>
        <w:gridCol w:w="992"/>
        <w:gridCol w:w="1134"/>
        <w:gridCol w:w="1134"/>
        <w:gridCol w:w="1134"/>
        <w:gridCol w:w="1134"/>
        <w:gridCol w:w="1134"/>
      </w:tblGrid>
      <w:tr w:rsidR="00D53BDE" w:rsidRPr="00F71ECE" w14:paraId="00DF3417" w14:textId="77777777" w:rsidTr="00D53BDE">
        <w:trPr>
          <w:trHeight w:hRule="exact" w:val="524"/>
        </w:trPr>
        <w:tc>
          <w:tcPr>
            <w:tcW w:w="1702" w:type="dxa"/>
            <w:vMerge w:val="restart"/>
            <w:tcBorders>
              <w:top w:val="single" w:sz="4" w:space="0" w:color="auto"/>
              <w:left w:val="nil"/>
              <w:right w:val="nil"/>
            </w:tcBorders>
          </w:tcPr>
          <w:p w14:paraId="0E4161E1" w14:textId="77777777" w:rsidR="00D53BDE" w:rsidRPr="00F71ECE" w:rsidRDefault="00D53BDE" w:rsidP="00D53BDE">
            <w:pPr>
              <w:spacing w:line="240" w:lineRule="auto"/>
              <w:jc w:val="left"/>
              <w:rPr>
                <w:rFonts w:cstheme="majorHAnsi"/>
              </w:rPr>
            </w:pPr>
          </w:p>
          <w:p w14:paraId="7D54A4C4" w14:textId="77777777" w:rsidR="00D53BDE" w:rsidRPr="00F71ECE" w:rsidRDefault="00D53BDE" w:rsidP="00D53BDE">
            <w:pPr>
              <w:spacing w:line="240" w:lineRule="auto"/>
              <w:jc w:val="left"/>
              <w:rPr>
                <w:rFonts w:cstheme="majorHAnsi"/>
              </w:rPr>
            </w:pPr>
            <w:r w:rsidRPr="00F71ECE">
              <w:rPr>
                <w:rFonts w:cstheme="majorHAnsi"/>
              </w:rPr>
              <w:t>Size measurements of leaf 6 (cm)</w:t>
            </w:r>
          </w:p>
        </w:tc>
        <w:tc>
          <w:tcPr>
            <w:tcW w:w="6662" w:type="dxa"/>
            <w:gridSpan w:val="6"/>
            <w:tcBorders>
              <w:top w:val="single" w:sz="4" w:space="0" w:color="auto"/>
              <w:left w:val="nil"/>
              <w:bottom w:val="single" w:sz="4" w:space="0" w:color="auto"/>
              <w:right w:val="nil"/>
            </w:tcBorders>
          </w:tcPr>
          <w:p w14:paraId="3341DD9A" w14:textId="77777777" w:rsidR="00D53BDE" w:rsidRPr="00F71ECE" w:rsidRDefault="00D53BDE" w:rsidP="00D53BDE">
            <w:pPr>
              <w:spacing w:line="240" w:lineRule="auto"/>
              <w:jc w:val="center"/>
              <w:rPr>
                <w:rFonts w:cstheme="majorHAnsi"/>
              </w:rPr>
            </w:pPr>
            <w:r w:rsidRPr="00F71ECE">
              <w:rPr>
                <w:rFonts w:cstheme="majorHAnsi"/>
              </w:rPr>
              <w:t>Genotype</w:t>
            </w:r>
          </w:p>
        </w:tc>
      </w:tr>
      <w:tr w:rsidR="00D53BDE" w:rsidRPr="00F71ECE" w14:paraId="716DC65A" w14:textId="77777777" w:rsidTr="00D53BDE">
        <w:trPr>
          <w:trHeight w:hRule="exact" w:val="808"/>
        </w:trPr>
        <w:tc>
          <w:tcPr>
            <w:tcW w:w="1702" w:type="dxa"/>
            <w:vMerge/>
            <w:tcBorders>
              <w:left w:val="nil"/>
              <w:bottom w:val="single" w:sz="4" w:space="0" w:color="auto"/>
              <w:right w:val="nil"/>
            </w:tcBorders>
          </w:tcPr>
          <w:p w14:paraId="0DDE135A" w14:textId="77777777" w:rsidR="00D53BDE" w:rsidRPr="00F71ECE" w:rsidRDefault="00D53BDE" w:rsidP="00D53BDE">
            <w:pPr>
              <w:spacing w:line="240" w:lineRule="auto"/>
              <w:jc w:val="left"/>
              <w:rPr>
                <w:rFonts w:cstheme="majorHAnsi"/>
              </w:rPr>
            </w:pPr>
          </w:p>
        </w:tc>
        <w:tc>
          <w:tcPr>
            <w:tcW w:w="992" w:type="dxa"/>
            <w:tcBorders>
              <w:top w:val="single" w:sz="4" w:space="0" w:color="auto"/>
              <w:left w:val="nil"/>
              <w:bottom w:val="single" w:sz="4" w:space="0" w:color="auto"/>
              <w:right w:val="nil"/>
            </w:tcBorders>
          </w:tcPr>
          <w:p w14:paraId="1B9911A1" w14:textId="77777777" w:rsidR="00D53BDE" w:rsidRPr="00F71ECE" w:rsidRDefault="00D53BDE" w:rsidP="00D53BDE">
            <w:pPr>
              <w:spacing w:line="240" w:lineRule="auto"/>
              <w:rPr>
                <w:rFonts w:cstheme="majorHAnsi"/>
              </w:rPr>
            </w:pPr>
            <w:r w:rsidRPr="00F71ECE">
              <w:rPr>
                <w:rFonts w:cstheme="majorHAnsi"/>
              </w:rPr>
              <w:t>A188</w:t>
            </w:r>
          </w:p>
        </w:tc>
        <w:tc>
          <w:tcPr>
            <w:tcW w:w="1134" w:type="dxa"/>
            <w:tcBorders>
              <w:top w:val="single" w:sz="4" w:space="0" w:color="auto"/>
              <w:left w:val="nil"/>
              <w:bottom w:val="single" w:sz="4" w:space="0" w:color="auto"/>
              <w:right w:val="nil"/>
            </w:tcBorders>
          </w:tcPr>
          <w:p w14:paraId="5A4619BA" w14:textId="77777777" w:rsidR="00D53BDE" w:rsidRPr="00F71ECE" w:rsidRDefault="00D53BDE" w:rsidP="00D53BDE">
            <w:pPr>
              <w:spacing w:line="240" w:lineRule="auto"/>
              <w:rPr>
                <w:rFonts w:cstheme="majorHAnsi"/>
                <w:i/>
                <w:iCs/>
              </w:rPr>
            </w:pPr>
            <w:r w:rsidRPr="00F71ECE">
              <w:rPr>
                <w:rFonts w:cstheme="majorHAnsi"/>
                <w:i/>
                <w:iCs/>
              </w:rPr>
              <w:t>Zmepfl9-1a</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4E55DAA9" w14:textId="77777777" w:rsidR="00D53BDE" w:rsidRPr="00F71ECE" w:rsidRDefault="00D53BDE" w:rsidP="00D53BDE">
            <w:pPr>
              <w:spacing w:line="240" w:lineRule="auto"/>
              <w:rPr>
                <w:rFonts w:cstheme="majorHAnsi"/>
                <w:i/>
                <w:iCs/>
              </w:rPr>
            </w:pPr>
            <w:r w:rsidRPr="00F71ECE">
              <w:rPr>
                <w:rFonts w:cstheme="majorHAnsi"/>
                <w:i/>
                <w:iCs/>
              </w:rPr>
              <w:t>Zmepfl9-1a</w:t>
            </w:r>
            <w:r w:rsidRPr="00F71ECE">
              <w:rPr>
                <w:rFonts w:cstheme="majorHAnsi"/>
              </w:rPr>
              <w:t xml:space="preserve"> #2</w:t>
            </w:r>
          </w:p>
        </w:tc>
        <w:tc>
          <w:tcPr>
            <w:tcW w:w="1134" w:type="dxa"/>
            <w:tcBorders>
              <w:top w:val="single" w:sz="4" w:space="0" w:color="auto"/>
              <w:left w:val="nil"/>
              <w:bottom w:val="single" w:sz="4" w:space="0" w:color="auto"/>
              <w:right w:val="nil"/>
            </w:tcBorders>
          </w:tcPr>
          <w:p w14:paraId="4EB25EB5" w14:textId="77777777" w:rsidR="00D53BDE" w:rsidRPr="00F71ECE" w:rsidRDefault="00D53BDE" w:rsidP="00D53BDE">
            <w:pPr>
              <w:spacing w:line="240" w:lineRule="auto"/>
              <w:rPr>
                <w:rFonts w:cstheme="majorHAnsi"/>
                <w:i/>
                <w:iCs/>
              </w:rPr>
            </w:pPr>
            <w:r w:rsidRPr="00F71ECE">
              <w:rPr>
                <w:rFonts w:cstheme="majorHAnsi"/>
                <w:i/>
                <w:iCs/>
              </w:rPr>
              <w:t>Zmepfl9-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2BE83360" w14:textId="77777777" w:rsidR="00D53BDE" w:rsidRPr="00F71ECE" w:rsidRDefault="00D53BDE" w:rsidP="00D53BDE">
            <w:pPr>
              <w:spacing w:line="240" w:lineRule="auto"/>
              <w:rPr>
                <w:rFonts w:cstheme="majorHAnsi"/>
                <w:i/>
                <w:iCs/>
              </w:rPr>
            </w:pPr>
            <w:r w:rsidRPr="00F71ECE">
              <w:rPr>
                <w:rFonts w:cstheme="majorHAnsi"/>
                <w:i/>
                <w:iCs/>
              </w:rPr>
              <w:t>Zmepfl9-1a;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0607B9C1" w14:textId="77777777" w:rsidR="00D53BDE" w:rsidRPr="00F71ECE" w:rsidRDefault="00D53BDE" w:rsidP="00D53BDE">
            <w:pPr>
              <w:spacing w:line="240" w:lineRule="auto"/>
              <w:rPr>
                <w:rFonts w:cstheme="majorHAnsi"/>
                <w:i/>
                <w:iCs/>
              </w:rPr>
            </w:pPr>
            <w:r w:rsidRPr="00F71ECE">
              <w:rPr>
                <w:rFonts w:cstheme="majorHAnsi"/>
                <w:i/>
                <w:iCs/>
              </w:rPr>
              <w:t>Zmepfl9-1a;1b</w:t>
            </w:r>
            <w:r w:rsidRPr="00F71ECE">
              <w:rPr>
                <w:rFonts w:cstheme="majorHAnsi"/>
              </w:rPr>
              <w:t xml:space="preserve"> #3</w:t>
            </w:r>
          </w:p>
        </w:tc>
      </w:tr>
      <w:tr w:rsidR="00D53BDE" w:rsidRPr="00F71ECE" w14:paraId="0C0951CE" w14:textId="77777777" w:rsidTr="00D53BDE">
        <w:trPr>
          <w:trHeight w:hRule="exact" w:val="737"/>
        </w:trPr>
        <w:tc>
          <w:tcPr>
            <w:tcW w:w="1702" w:type="dxa"/>
            <w:tcBorders>
              <w:top w:val="single" w:sz="4" w:space="0" w:color="auto"/>
              <w:left w:val="nil"/>
              <w:bottom w:val="nil"/>
              <w:right w:val="nil"/>
            </w:tcBorders>
          </w:tcPr>
          <w:p w14:paraId="1B5F4F1A" w14:textId="77777777" w:rsidR="00D53BDE" w:rsidRPr="00F71ECE" w:rsidRDefault="00D53BDE" w:rsidP="00D53BDE">
            <w:pPr>
              <w:spacing w:line="240" w:lineRule="auto"/>
              <w:jc w:val="left"/>
              <w:rPr>
                <w:rFonts w:cstheme="majorHAnsi"/>
              </w:rPr>
            </w:pPr>
            <w:r w:rsidRPr="00F71ECE">
              <w:rPr>
                <w:rFonts w:cstheme="majorHAnsi"/>
              </w:rPr>
              <w:t>Length</w:t>
            </w:r>
          </w:p>
        </w:tc>
        <w:tc>
          <w:tcPr>
            <w:tcW w:w="992" w:type="dxa"/>
            <w:tcBorders>
              <w:left w:val="nil"/>
              <w:bottom w:val="nil"/>
              <w:right w:val="nil"/>
            </w:tcBorders>
          </w:tcPr>
          <w:p w14:paraId="326A5B35" w14:textId="77777777" w:rsidR="00D53BDE" w:rsidRPr="00F71ECE" w:rsidRDefault="00D53BDE" w:rsidP="00D53BDE">
            <w:pPr>
              <w:spacing w:line="240" w:lineRule="auto"/>
              <w:jc w:val="center"/>
              <w:rPr>
                <w:rFonts w:cstheme="majorHAnsi"/>
              </w:rPr>
            </w:pPr>
            <w:r w:rsidRPr="00F71ECE">
              <w:rPr>
                <w:rFonts w:cstheme="majorHAnsi"/>
              </w:rPr>
              <w:t xml:space="preserve">40.42 </w:t>
            </w:r>
            <w:bookmarkStart w:id="174" w:name="OLE_LINK9"/>
            <w:r w:rsidRPr="00F71ECE">
              <w:rPr>
                <w:rFonts w:cstheme="majorHAnsi"/>
              </w:rPr>
              <w:t>±</w:t>
            </w:r>
            <w:bookmarkEnd w:id="174"/>
            <w:r w:rsidRPr="00F71ECE">
              <w:rPr>
                <w:rFonts w:cstheme="majorHAnsi"/>
              </w:rPr>
              <w:t>0.70</w:t>
            </w:r>
          </w:p>
        </w:tc>
        <w:tc>
          <w:tcPr>
            <w:tcW w:w="1134" w:type="dxa"/>
            <w:tcBorders>
              <w:left w:val="nil"/>
              <w:bottom w:val="nil"/>
              <w:right w:val="nil"/>
            </w:tcBorders>
          </w:tcPr>
          <w:p w14:paraId="3539D406" w14:textId="77777777" w:rsidR="00D53BDE" w:rsidRPr="00F71ECE" w:rsidRDefault="00D53BDE" w:rsidP="00D53BDE">
            <w:pPr>
              <w:spacing w:line="240" w:lineRule="auto"/>
              <w:jc w:val="center"/>
              <w:rPr>
                <w:rFonts w:cstheme="majorHAnsi"/>
              </w:rPr>
            </w:pPr>
            <w:r w:rsidRPr="00F71ECE">
              <w:rPr>
                <w:rFonts w:cstheme="majorHAnsi"/>
              </w:rPr>
              <w:t>41.52 ±0.83</w:t>
            </w:r>
          </w:p>
        </w:tc>
        <w:tc>
          <w:tcPr>
            <w:tcW w:w="1134" w:type="dxa"/>
            <w:tcBorders>
              <w:left w:val="nil"/>
              <w:bottom w:val="nil"/>
              <w:right w:val="nil"/>
            </w:tcBorders>
          </w:tcPr>
          <w:p w14:paraId="0687C6DF" w14:textId="77777777" w:rsidR="00D53BDE" w:rsidRPr="00F71ECE" w:rsidRDefault="00D53BDE" w:rsidP="00D53BDE">
            <w:pPr>
              <w:spacing w:line="240" w:lineRule="auto"/>
              <w:jc w:val="center"/>
              <w:rPr>
                <w:rFonts w:cstheme="majorHAnsi"/>
              </w:rPr>
            </w:pPr>
            <w:r w:rsidRPr="00F71ECE">
              <w:rPr>
                <w:rFonts w:cstheme="majorHAnsi"/>
              </w:rPr>
              <w:t>40.08 ±1.04</w:t>
            </w:r>
          </w:p>
        </w:tc>
        <w:tc>
          <w:tcPr>
            <w:tcW w:w="1134" w:type="dxa"/>
            <w:tcBorders>
              <w:left w:val="nil"/>
              <w:bottom w:val="nil"/>
              <w:right w:val="nil"/>
            </w:tcBorders>
          </w:tcPr>
          <w:p w14:paraId="21E50093" w14:textId="77777777" w:rsidR="00D53BDE" w:rsidRPr="00F71ECE" w:rsidRDefault="00D53BDE" w:rsidP="00D53BDE">
            <w:pPr>
              <w:spacing w:line="240" w:lineRule="auto"/>
              <w:jc w:val="center"/>
              <w:rPr>
                <w:rFonts w:cstheme="majorHAnsi"/>
              </w:rPr>
            </w:pPr>
            <w:r w:rsidRPr="00F71ECE">
              <w:rPr>
                <w:rFonts w:cstheme="majorHAnsi"/>
              </w:rPr>
              <w:t>42.10 ±0.77</w:t>
            </w:r>
          </w:p>
        </w:tc>
        <w:tc>
          <w:tcPr>
            <w:tcW w:w="1134" w:type="dxa"/>
            <w:tcBorders>
              <w:left w:val="nil"/>
              <w:bottom w:val="nil"/>
              <w:right w:val="nil"/>
            </w:tcBorders>
          </w:tcPr>
          <w:p w14:paraId="6953DDA5" w14:textId="77777777" w:rsidR="00D53BDE" w:rsidRPr="00F71ECE" w:rsidRDefault="00D53BDE" w:rsidP="00D53BDE">
            <w:pPr>
              <w:spacing w:line="240" w:lineRule="auto"/>
              <w:jc w:val="center"/>
              <w:rPr>
                <w:rFonts w:cstheme="majorHAnsi"/>
              </w:rPr>
            </w:pPr>
            <w:r w:rsidRPr="00F71ECE">
              <w:rPr>
                <w:rFonts w:cstheme="majorHAnsi"/>
              </w:rPr>
              <w:t>40.86 ±1.14</w:t>
            </w:r>
          </w:p>
        </w:tc>
        <w:tc>
          <w:tcPr>
            <w:tcW w:w="1134" w:type="dxa"/>
            <w:tcBorders>
              <w:left w:val="nil"/>
              <w:bottom w:val="nil"/>
              <w:right w:val="nil"/>
            </w:tcBorders>
          </w:tcPr>
          <w:p w14:paraId="516ADF67" w14:textId="77777777" w:rsidR="00D53BDE" w:rsidRPr="00F71ECE" w:rsidRDefault="00D53BDE" w:rsidP="00D53BDE">
            <w:pPr>
              <w:spacing w:line="240" w:lineRule="auto"/>
              <w:jc w:val="center"/>
              <w:rPr>
                <w:rFonts w:cstheme="majorHAnsi"/>
              </w:rPr>
            </w:pPr>
            <w:r w:rsidRPr="00F71ECE">
              <w:rPr>
                <w:rFonts w:cstheme="majorHAnsi"/>
              </w:rPr>
              <w:t>42.94 ±0.63</w:t>
            </w:r>
          </w:p>
        </w:tc>
      </w:tr>
      <w:tr w:rsidR="00D53BDE" w:rsidRPr="00F71ECE" w14:paraId="6407D6F8" w14:textId="77777777" w:rsidTr="00D53BDE">
        <w:trPr>
          <w:trHeight w:hRule="exact" w:val="737"/>
        </w:trPr>
        <w:tc>
          <w:tcPr>
            <w:tcW w:w="1702" w:type="dxa"/>
            <w:tcBorders>
              <w:top w:val="nil"/>
              <w:left w:val="nil"/>
              <w:bottom w:val="nil"/>
              <w:right w:val="nil"/>
            </w:tcBorders>
          </w:tcPr>
          <w:p w14:paraId="5C940814" w14:textId="77777777" w:rsidR="00D53BDE" w:rsidRPr="00F71ECE" w:rsidRDefault="00D53BDE" w:rsidP="00D53BDE">
            <w:pPr>
              <w:spacing w:line="240" w:lineRule="auto"/>
              <w:jc w:val="left"/>
              <w:rPr>
                <w:rFonts w:cstheme="majorHAnsi"/>
              </w:rPr>
            </w:pPr>
            <w:r w:rsidRPr="00F71ECE">
              <w:rPr>
                <w:rFonts w:cstheme="majorHAnsi"/>
              </w:rPr>
              <w:t>Width</w:t>
            </w:r>
          </w:p>
        </w:tc>
        <w:tc>
          <w:tcPr>
            <w:tcW w:w="992" w:type="dxa"/>
            <w:tcBorders>
              <w:top w:val="nil"/>
              <w:left w:val="nil"/>
              <w:bottom w:val="nil"/>
              <w:right w:val="nil"/>
            </w:tcBorders>
          </w:tcPr>
          <w:p w14:paraId="3606C29B" w14:textId="77777777" w:rsidR="00D53BDE" w:rsidRPr="00F71ECE" w:rsidRDefault="00D53BDE" w:rsidP="00D53BDE">
            <w:pPr>
              <w:spacing w:line="240" w:lineRule="auto"/>
              <w:jc w:val="center"/>
              <w:rPr>
                <w:rFonts w:cstheme="majorHAnsi"/>
                <w:b/>
                <w:bCs/>
              </w:rPr>
            </w:pPr>
            <w:r w:rsidRPr="00F71ECE">
              <w:rPr>
                <w:rFonts w:cstheme="majorHAnsi"/>
              </w:rPr>
              <w:t xml:space="preserve">4.38 ±0.09 </w:t>
            </w:r>
            <w:r w:rsidRPr="00F71ECE">
              <w:rPr>
                <w:rFonts w:cstheme="majorHAnsi"/>
                <w:b/>
                <w:bCs/>
              </w:rPr>
              <w:t>a</w:t>
            </w:r>
          </w:p>
        </w:tc>
        <w:tc>
          <w:tcPr>
            <w:tcW w:w="1134" w:type="dxa"/>
            <w:tcBorders>
              <w:top w:val="nil"/>
              <w:left w:val="nil"/>
              <w:bottom w:val="nil"/>
              <w:right w:val="nil"/>
            </w:tcBorders>
          </w:tcPr>
          <w:p w14:paraId="3C6477E5" w14:textId="77777777" w:rsidR="00D53BDE" w:rsidRPr="00F71ECE" w:rsidRDefault="00D53BDE" w:rsidP="00D53BDE">
            <w:pPr>
              <w:spacing w:line="240" w:lineRule="auto"/>
              <w:jc w:val="center"/>
              <w:rPr>
                <w:rFonts w:cstheme="majorHAnsi"/>
                <w:b/>
                <w:bCs/>
              </w:rPr>
            </w:pPr>
            <w:r w:rsidRPr="00F71ECE">
              <w:rPr>
                <w:rFonts w:cstheme="majorHAnsi"/>
              </w:rPr>
              <w:t>4.67</w:t>
            </w:r>
            <w:r>
              <w:rPr>
                <w:rFonts w:cstheme="majorHAnsi"/>
              </w:rPr>
              <w:br/>
            </w:r>
            <w:r w:rsidRPr="00F71ECE">
              <w:rPr>
                <w:rFonts w:cstheme="majorHAnsi"/>
              </w:rPr>
              <w:t xml:space="preserve">±0.15 </w:t>
            </w:r>
            <w:r w:rsidRPr="00F71ECE">
              <w:rPr>
                <w:rFonts w:cstheme="majorHAnsi"/>
                <w:b/>
                <w:bCs/>
              </w:rPr>
              <w:t>ab</w:t>
            </w:r>
          </w:p>
        </w:tc>
        <w:tc>
          <w:tcPr>
            <w:tcW w:w="1134" w:type="dxa"/>
            <w:tcBorders>
              <w:top w:val="nil"/>
              <w:left w:val="nil"/>
              <w:bottom w:val="nil"/>
              <w:right w:val="nil"/>
            </w:tcBorders>
          </w:tcPr>
          <w:p w14:paraId="75585FE2" w14:textId="77777777" w:rsidR="00D53BDE" w:rsidRPr="00F71ECE" w:rsidRDefault="00D53BDE" w:rsidP="00D53BDE">
            <w:pPr>
              <w:spacing w:line="240" w:lineRule="auto"/>
              <w:jc w:val="center"/>
              <w:rPr>
                <w:rFonts w:cstheme="majorHAnsi"/>
                <w:b/>
                <w:bCs/>
              </w:rPr>
            </w:pPr>
            <w:r w:rsidRPr="00F71ECE">
              <w:rPr>
                <w:rFonts w:cstheme="majorHAnsi"/>
              </w:rPr>
              <w:t>4.28</w:t>
            </w:r>
            <w:r>
              <w:rPr>
                <w:rFonts w:cstheme="majorHAnsi"/>
              </w:rPr>
              <w:br/>
            </w:r>
            <w:r w:rsidRPr="00F71ECE">
              <w:rPr>
                <w:rFonts w:cstheme="majorHAnsi"/>
              </w:rPr>
              <w:t xml:space="preserve">±0.14 </w:t>
            </w:r>
            <w:r w:rsidRPr="00F71ECE">
              <w:rPr>
                <w:rFonts w:cstheme="majorHAnsi"/>
                <w:b/>
                <w:bCs/>
              </w:rPr>
              <w:t>a</w:t>
            </w:r>
          </w:p>
        </w:tc>
        <w:tc>
          <w:tcPr>
            <w:tcW w:w="1134" w:type="dxa"/>
            <w:tcBorders>
              <w:top w:val="nil"/>
              <w:left w:val="nil"/>
              <w:bottom w:val="nil"/>
              <w:right w:val="nil"/>
            </w:tcBorders>
          </w:tcPr>
          <w:p w14:paraId="5A635D2E" w14:textId="77777777" w:rsidR="00D53BDE" w:rsidRPr="00F71ECE" w:rsidRDefault="00D53BDE" w:rsidP="00D53BDE">
            <w:pPr>
              <w:spacing w:line="240" w:lineRule="auto"/>
              <w:jc w:val="center"/>
              <w:rPr>
                <w:rFonts w:cstheme="majorHAnsi"/>
                <w:b/>
                <w:bCs/>
              </w:rPr>
            </w:pPr>
            <w:r w:rsidRPr="00F71ECE">
              <w:rPr>
                <w:rFonts w:cstheme="majorHAnsi"/>
              </w:rPr>
              <w:t>4.61</w:t>
            </w:r>
            <w:r>
              <w:rPr>
                <w:rFonts w:cstheme="majorHAnsi"/>
              </w:rPr>
              <w:br/>
            </w:r>
            <w:r w:rsidRPr="00F71ECE">
              <w:rPr>
                <w:rFonts w:cstheme="majorHAnsi"/>
              </w:rPr>
              <w:t xml:space="preserve">±0.13 </w:t>
            </w:r>
            <w:r w:rsidRPr="00F71ECE">
              <w:rPr>
                <w:rFonts w:cstheme="majorHAnsi"/>
                <w:b/>
                <w:bCs/>
              </w:rPr>
              <w:t>ab</w:t>
            </w:r>
          </w:p>
        </w:tc>
        <w:tc>
          <w:tcPr>
            <w:tcW w:w="1134" w:type="dxa"/>
            <w:tcBorders>
              <w:top w:val="nil"/>
              <w:left w:val="nil"/>
              <w:bottom w:val="nil"/>
              <w:right w:val="nil"/>
            </w:tcBorders>
          </w:tcPr>
          <w:p w14:paraId="30FAA61F" w14:textId="77777777" w:rsidR="00D53BDE" w:rsidRPr="00F71ECE" w:rsidRDefault="00D53BDE" w:rsidP="00D53BDE">
            <w:pPr>
              <w:spacing w:line="240" w:lineRule="auto"/>
              <w:jc w:val="center"/>
              <w:rPr>
                <w:rFonts w:cstheme="majorHAnsi"/>
                <w:b/>
                <w:bCs/>
              </w:rPr>
            </w:pPr>
            <w:r w:rsidRPr="00F71ECE">
              <w:rPr>
                <w:rFonts w:cstheme="majorHAnsi"/>
              </w:rPr>
              <w:t>4.32</w:t>
            </w:r>
            <w:r>
              <w:rPr>
                <w:rFonts w:cstheme="majorHAnsi"/>
              </w:rPr>
              <w:br/>
            </w:r>
            <w:r w:rsidRPr="00F71ECE">
              <w:rPr>
                <w:rFonts w:cstheme="majorHAnsi"/>
              </w:rPr>
              <w:t xml:space="preserve">±0.12 </w:t>
            </w:r>
            <w:r w:rsidRPr="00F71ECE">
              <w:rPr>
                <w:rFonts w:cstheme="majorHAnsi"/>
                <w:b/>
                <w:bCs/>
              </w:rPr>
              <w:t>a</w:t>
            </w:r>
          </w:p>
        </w:tc>
        <w:tc>
          <w:tcPr>
            <w:tcW w:w="1134" w:type="dxa"/>
            <w:tcBorders>
              <w:top w:val="nil"/>
              <w:left w:val="nil"/>
              <w:bottom w:val="nil"/>
              <w:right w:val="nil"/>
            </w:tcBorders>
          </w:tcPr>
          <w:p w14:paraId="1AC3C922" w14:textId="77777777" w:rsidR="00D53BDE" w:rsidRPr="00F71ECE" w:rsidRDefault="00D53BDE" w:rsidP="00D53BDE">
            <w:pPr>
              <w:spacing w:line="240" w:lineRule="auto"/>
              <w:jc w:val="center"/>
              <w:rPr>
                <w:rFonts w:cstheme="majorHAnsi"/>
                <w:b/>
                <w:bCs/>
              </w:rPr>
            </w:pPr>
            <w:r w:rsidRPr="00F71ECE">
              <w:rPr>
                <w:rFonts w:cstheme="majorHAnsi"/>
              </w:rPr>
              <w:t xml:space="preserve">4.94 ±0.12 </w:t>
            </w:r>
            <w:r w:rsidRPr="00F71ECE">
              <w:rPr>
                <w:rFonts w:cstheme="majorHAnsi"/>
                <w:b/>
                <w:bCs/>
              </w:rPr>
              <w:t>b</w:t>
            </w:r>
          </w:p>
        </w:tc>
      </w:tr>
      <w:tr w:rsidR="00D53BDE" w:rsidRPr="00F71ECE" w14:paraId="2F54FB80" w14:textId="77777777" w:rsidTr="00D53BDE">
        <w:trPr>
          <w:trHeight w:hRule="exact" w:val="589"/>
        </w:trPr>
        <w:tc>
          <w:tcPr>
            <w:tcW w:w="1702" w:type="dxa"/>
            <w:tcBorders>
              <w:top w:val="nil"/>
              <w:left w:val="nil"/>
              <w:bottom w:val="single" w:sz="4" w:space="0" w:color="auto"/>
              <w:right w:val="nil"/>
            </w:tcBorders>
          </w:tcPr>
          <w:p w14:paraId="1BCEDC16" w14:textId="77777777" w:rsidR="00D53BDE" w:rsidRPr="00F71ECE" w:rsidRDefault="00D53BDE" w:rsidP="00D53BDE">
            <w:pPr>
              <w:spacing w:line="240" w:lineRule="auto"/>
              <w:jc w:val="left"/>
              <w:rPr>
                <w:rFonts w:cstheme="majorHAnsi"/>
              </w:rPr>
            </w:pPr>
            <w:r w:rsidRPr="00F71ECE">
              <w:rPr>
                <w:rFonts w:cstheme="majorHAnsi"/>
              </w:rPr>
              <w:t xml:space="preserve">Collar height </w:t>
            </w:r>
          </w:p>
        </w:tc>
        <w:tc>
          <w:tcPr>
            <w:tcW w:w="992" w:type="dxa"/>
            <w:tcBorders>
              <w:top w:val="nil"/>
              <w:left w:val="nil"/>
              <w:bottom w:val="single" w:sz="4" w:space="0" w:color="auto"/>
              <w:right w:val="nil"/>
            </w:tcBorders>
          </w:tcPr>
          <w:p w14:paraId="69DDF25C" w14:textId="77777777" w:rsidR="00D53BDE" w:rsidRPr="00F71ECE" w:rsidRDefault="00D53BDE" w:rsidP="00D53BDE">
            <w:pPr>
              <w:spacing w:line="240" w:lineRule="auto"/>
              <w:jc w:val="center"/>
              <w:rPr>
                <w:rFonts w:cstheme="majorHAnsi"/>
              </w:rPr>
            </w:pPr>
            <w:r w:rsidRPr="00F71ECE">
              <w:rPr>
                <w:rFonts w:cstheme="majorHAnsi"/>
              </w:rPr>
              <w:t>11.93 ±0.19</w:t>
            </w:r>
          </w:p>
        </w:tc>
        <w:tc>
          <w:tcPr>
            <w:tcW w:w="1134" w:type="dxa"/>
            <w:tcBorders>
              <w:top w:val="nil"/>
              <w:left w:val="nil"/>
              <w:bottom w:val="single" w:sz="4" w:space="0" w:color="auto"/>
              <w:right w:val="nil"/>
            </w:tcBorders>
          </w:tcPr>
          <w:p w14:paraId="02A7A05F" w14:textId="77777777" w:rsidR="00D53BDE" w:rsidRPr="00F71ECE" w:rsidRDefault="00D53BDE" w:rsidP="00D53BDE">
            <w:pPr>
              <w:spacing w:line="240" w:lineRule="auto"/>
              <w:jc w:val="center"/>
              <w:rPr>
                <w:rFonts w:cstheme="majorHAnsi"/>
              </w:rPr>
            </w:pPr>
            <w:r w:rsidRPr="00F71ECE">
              <w:rPr>
                <w:rFonts w:cstheme="majorHAnsi"/>
              </w:rPr>
              <w:t>12.52</w:t>
            </w:r>
            <w:r>
              <w:rPr>
                <w:rFonts w:cstheme="majorHAnsi"/>
              </w:rPr>
              <w:br/>
            </w:r>
            <w:r w:rsidRPr="00F71ECE">
              <w:rPr>
                <w:rFonts w:cstheme="majorHAnsi"/>
              </w:rPr>
              <w:t>±0.35</w:t>
            </w:r>
          </w:p>
        </w:tc>
        <w:tc>
          <w:tcPr>
            <w:tcW w:w="1134" w:type="dxa"/>
            <w:tcBorders>
              <w:top w:val="nil"/>
              <w:left w:val="nil"/>
              <w:bottom w:val="single" w:sz="4" w:space="0" w:color="auto"/>
              <w:right w:val="nil"/>
            </w:tcBorders>
          </w:tcPr>
          <w:p w14:paraId="73C01408" w14:textId="77777777" w:rsidR="00D53BDE" w:rsidRPr="00F71ECE" w:rsidRDefault="00D53BDE" w:rsidP="00D53BDE">
            <w:pPr>
              <w:spacing w:line="240" w:lineRule="auto"/>
              <w:jc w:val="center"/>
              <w:rPr>
                <w:rFonts w:cstheme="majorHAnsi"/>
              </w:rPr>
            </w:pPr>
            <w:r w:rsidRPr="00F71ECE">
              <w:rPr>
                <w:rFonts w:cstheme="majorHAnsi"/>
              </w:rPr>
              <w:t>12.30 ±0.28</w:t>
            </w:r>
          </w:p>
        </w:tc>
        <w:tc>
          <w:tcPr>
            <w:tcW w:w="1134" w:type="dxa"/>
            <w:tcBorders>
              <w:top w:val="nil"/>
              <w:left w:val="nil"/>
              <w:bottom w:val="single" w:sz="4" w:space="0" w:color="auto"/>
              <w:right w:val="nil"/>
            </w:tcBorders>
          </w:tcPr>
          <w:p w14:paraId="2ACD679A" w14:textId="77777777" w:rsidR="00D53BDE" w:rsidRPr="00F71ECE" w:rsidRDefault="00D53BDE" w:rsidP="00D53BDE">
            <w:pPr>
              <w:spacing w:line="240" w:lineRule="auto"/>
              <w:jc w:val="center"/>
              <w:rPr>
                <w:rFonts w:cstheme="majorHAnsi"/>
              </w:rPr>
            </w:pPr>
            <w:r w:rsidRPr="00F71ECE">
              <w:rPr>
                <w:rFonts w:cstheme="majorHAnsi"/>
              </w:rPr>
              <w:t>12.01 ±0.31</w:t>
            </w:r>
          </w:p>
        </w:tc>
        <w:tc>
          <w:tcPr>
            <w:tcW w:w="1134" w:type="dxa"/>
            <w:tcBorders>
              <w:top w:val="nil"/>
              <w:left w:val="nil"/>
              <w:bottom w:val="single" w:sz="4" w:space="0" w:color="auto"/>
              <w:right w:val="nil"/>
            </w:tcBorders>
          </w:tcPr>
          <w:p w14:paraId="250C50B2" w14:textId="77777777" w:rsidR="00D53BDE" w:rsidRPr="00F71ECE" w:rsidRDefault="00D53BDE" w:rsidP="00D53BDE">
            <w:pPr>
              <w:spacing w:line="240" w:lineRule="auto"/>
              <w:jc w:val="center"/>
              <w:rPr>
                <w:rFonts w:cstheme="majorHAnsi"/>
              </w:rPr>
            </w:pPr>
            <w:r w:rsidRPr="00F71ECE">
              <w:rPr>
                <w:rFonts w:cstheme="majorHAnsi"/>
              </w:rPr>
              <w:t>12.56 ±0.40</w:t>
            </w:r>
          </w:p>
        </w:tc>
        <w:tc>
          <w:tcPr>
            <w:tcW w:w="1134" w:type="dxa"/>
            <w:tcBorders>
              <w:top w:val="nil"/>
              <w:left w:val="nil"/>
              <w:bottom w:val="single" w:sz="4" w:space="0" w:color="auto"/>
              <w:right w:val="nil"/>
            </w:tcBorders>
          </w:tcPr>
          <w:p w14:paraId="648076A8" w14:textId="77777777" w:rsidR="00D53BDE" w:rsidRPr="00F71ECE" w:rsidRDefault="00D53BDE" w:rsidP="00D53BDE">
            <w:pPr>
              <w:spacing w:line="240" w:lineRule="auto"/>
              <w:jc w:val="center"/>
              <w:rPr>
                <w:rFonts w:cstheme="majorHAnsi"/>
              </w:rPr>
            </w:pPr>
            <w:r w:rsidRPr="00F71ECE">
              <w:rPr>
                <w:rFonts w:cstheme="majorHAnsi"/>
              </w:rPr>
              <w:t>12.98 ±0.31</w:t>
            </w:r>
          </w:p>
        </w:tc>
      </w:tr>
    </w:tbl>
    <w:p w14:paraId="6A4129A0" w14:textId="77777777" w:rsidR="00083A71" w:rsidRPr="00F71ECE" w:rsidRDefault="00083A71" w:rsidP="00083A71">
      <w:pPr>
        <w:spacing w:line="276" w:lineRule="auto"/>
        <w:rPr>
          <w:rFonts w:asciiTheme="minorHAnsi" w:hAnsiTheme="minorHAnsi"/>
        </w:rPr>
      </w:pPr>
    </w:p>
    <w:p w14:paraId="60E6CDF1" w14:textId="77777777" w:rsidR="00083A71" w:rsidRPr="00F71ECE" w:rsidRDefault="00083A71" w:rsidP="00083A71">
      <w:pPr>
        <w:spacing w:after="0" w:line="276" w:lineRule="auto"/>
        <w:rPr>
          <w:sz w:val="21"/>
          <w:szCs w:val="21"/>
        </w:rPr>
      </w:pPr>
    </w:p>
    <w:p w14:paraId="11778932" w14:textId="77777777" w:rsidR="00083A71" w:rsidRDefault="00083A71" w:rsidP="00D53BDE">
      <w:r w:rsidRPr="00F71ECE">
        <w:tab/>
        <w:t>Next, size and growth characteristics were assessed on the same plants once they reached 6</w:t>
      </w:r>
      <w:r>
        <w:t xml:space="preserve"> </w:t>
      </w:r>
      <w:r w:rsidRPr="00F71ECE">
        <w:t>week</w:t>
      </w:r>
      <w:r>
        <w:t xml:space="preserve">s </w:t>
      </w:r>
      <w:r w:rsidRPr="00F71ECE">
        <w:t xml:space="preserve">old, which coincides with a period of rapid growth in maize. Although the leaf number of the gene-edited lines did not differ from A188, </w:t>
      </w:r>
      <w:r w:rsidRPr="00F71ECE">
        <w:rPr>
          <w:i/>
          <w:iCs/>
        </w:rPr>
        <w:t xml:space="preserve">Zmepfl9-1a </w:t>
      </w:r>
      <w:r w:rsidRPr="00F71ECE">
        <w:t xml:space="preserve">line #1 exhibited the greatest number of leaves, which was statistically significant from </w:t>
      </w:r>
      <w:r w:rsidRPr="00F71ECE">
        <w:rPr>
          <w:i/>
          <w:iCs/>
        </w:rPr>
        <w:t xml:space="preserve">Zmepfl9-1b </w:t>
      </w:r>
      <w:r w:rsidRPr="00F71ECE">
        <w:t xml:space="preserve">line #1 (Figure 5.6a). To quantify plant height, plants were measured from the soil surface to the top of the whorl opening, which is a whorled arrangement of developing leaves. Lines </w:t>
      </w:r>
      <w:r w:rsidRPr="00F71ECE">
        <w:rPr>
          <w:i/>
          <w:iCs/>
        </w:rPr>
        <w:t xml:space="preserve">Zmepfl9-1a </w:t>
      </w:r>
      <w:r w:rsidRPr="00F71ECE">
        <w:t xml:space="preserve">#1 and </w:t>
      </w:r>
      <w:r w:rsidRPr="00F71ECE">
        <w:rPr>
          <w:i/>
          <w:iCs/>
        </w:rPr>
        <w:t xml:space="preserve">Zmepfl9-1a;Zmepfl9-1b </w:t>
      </w:r>
      <w:r w:rsidRPr="00F71ECE">
        <w:t xml:space="preserve">#3 were found to be significantly taller than A188 control and </w:t>
      </w:r>
      <w:r w:rsidRPr="00F71ECE">
        <w:rPr>
          <w:i/>
          <w:iCs/>
        </w:rPr>
        <w:t xml:space="preserve">Zmepfl9-1b </w:t>
      </w:r>
      <w:r w:rsidRPr="00F71ECE">
        <w:t xml:space="preserve">#1 (Figure 5.6b). Daily growth was then assessed by measuring the increase in whorl height from 42- to 48- days post germination and dividing by the number of days, </w:t>
      </w:r>
      <w:r>
        <w:t xml:space="preserve">and </w:t>
      </w:r>
      <w:r w:rsidRPr="00F71ECE">
        <w:t>reveal</w:t>
      </w:r>
      <w:r>
        <w:t>ed</w:t>
      </w:r>
      <w:r w:rsidRPr="00F71ECE">
        <w:t xml:space="preserve"> that </w:t>
      </w:r>
      <w:r w:rsidRPr="00F71ECE">
        <w:rPr>
          <w:i/>
          <w:iCs/>
        </w:rPr>
        <w:t xml:space="preserve">Zmepfl9-1a </w:t>
      </w:r>
      <w:r w:rsidRPr="00F71ECE">
        <w:t xml:space="preserve">#1 and </w:t>
      </w:r>
      <w:r w:rsidRPr="00F71ECE">
        <w:rPr>
          <w:i/>
          <w:iCs/>
        </w:rPr>
        <w:t>Zmepfl9-1</w:t>
      </w:r>
      <w:proofErr w:type="gramStart"/>
      <w:r w:rsidRPr="00F71ECE">
        <w:rPr>
          <w:i/>
          <w:iCs/>
        </w:rPr>
        <w:t>a;Zmepfl</w:t>
      </w:r>
      <w:proofErr w:type="gramEnd"/>
      <w:r w:rsidRPr="00F71ECE">
        <w:rPr>
          <w:i/>
          <w:iCs/>
        </w:rPr>
        <w:t xml:space="preserve">9-1b </w:t>
      </w:r>
      <w:r w:rsidRPr="00F71ECE">
        <w:t xml:space="preserve">#3 </w:t>
      </w:r>
      <w:r>
        <w:t xml:space="preserve">plants </w:t>
      </w:r>
      <w:r w:rsidRPr="00F71ECE">
        <w:t xml:space="preserve">were increasing in height faster than A188 (Figure 5.6c). Finally, the daily increase in fresh biomass was also estimated by comparing the saturating pot weights at the two different time points, and </w:t>
      </w:r>
      <w:r w:rsidRPr="00F71ECE">
        <w:rPr>
          <w:i/>
          <w:iCs/>
        </w:rPr>
        <w:t xml:space="preserve">Zmepfl9-1a </w:t>
      </w:r>
      <w:r w:rsidRPr="00F71ECE">
        <w:t xml:space="preserve">#1 plants were found to be gaining biomass the quickest, although this was only significantly greater than </w:t>
      </w:r>
      <w:r w:rsidRPr="00F71ECE">
        <w:rPr>
          <w:i/>
          <w:iCs/>
        </w:rPr>
        <w:t xml:space="preserve">Zmepfl9-1b </w:t>
      </w:r>
      <w:r w:rsidRPr="00F71ECE">
        <w:t xml:space="preserve">#1 (Figure 5.6d). Together, this may suggest that reducing </w:t>
      </w:r>
      <w:r w:rsidRPr="00F71ECE">
        <w:rPr>
          <w:i/>
          <w:iCs/>
        </w:rPr>
        <w:t xml:space="preserve">SD </w:t>
      </w:r>
      <w:r w:rsidRPr="00F71ECE">
        <w:t xml:space="preserve">in maize can enhance plant size and developmental speed </w:t>
      </w:r>
      <w:r w:rsidRPr="00F71ECE">
        <w:lastRenderedPageBreak/>
        <w:t>during the vegetative period, although not all genotypes with fewer stomata showed the same growth phenotype.</w:t>
      </w:r>
    </w:p>
    <w:p w14:paraId="31D6F332" w14:textId="77777777" w:rsidR="00D53BDE" w:rsidRDefault="00D53BDE" w:rsidP="00D53BDE"/>
    <w:p w14:paraId="1E3C8934" w14:textId="77777777" w:rsidR="00D53BDE" w:rsidRDefault="00D53BDE" w:rsidP="00D53BDE">
      <w:r w:rsidRPr="00F71ECE">
        <w:rPr>
          <w:rFonts w:asciiTheme="minorHAnsi" w:hAnsiTheme="minorHAnsi"/>
          <w:noProof/>
          <w:lang w:val="en-US" w:eastAsia="en-US"/>
        </w:rPr>
        <mc:AlternateContent>
          <mc:Choice Requires="wpg">
            <w:drawing>
              <wp:anchor distT="0" distB="0" distL="114300" distR="114300" simplePos="0" relativeHeight="251808768" behindDoc="0" locked="0" layoutInCell="1" allowOverlap="1" wp14:anchorId="69CEF1BD" wp14:editId="431CDEF7">
                <wp:simplePos x="0" y="0"/>
                <wp:positionH relativeFrom="margin">
                  <wp:posOffset>46355</wp:posOffset>
                </wp:positionH>
                <wp:positionV relativeFrom="paragraph">
                  <wp:posOffset>49574</wp:posOffset>
                </wp:positionV>
                <wp:extent cx="5503545" cy="5702300"/>
                <wp:effectExtent l="0" t="0" r="0" b="0"/>
                <wp:wrapNone/>
                <wp:docPr id="356" name="Group 356"/>
                <wp:cNvGraphicFramePr/>
                <a:graphic xmlns:a="http://schemas.openxmlformats.org/drawingml/2006/main">
                  <a:graphicData uri="http://schemas.microsoft.com/office/word/2010/wordprocessingGroup">
                    <wpg:wgp>
                      <wpg:cNvGrpSpPr/>
                      <wpg:grpSpPr>
                        <a:xfrm>
                          <a:off x="0" y="0"/>
                          <a:ext cx="5503545" cy="5702300"/>
                          <a:chOff x="0" y="0"/>
                          <a:chExt cx="5503825" cy="5702640"/>
                        </a:xfrm>
                      </wpg:grpSpPr>
                      <pic:pic xmlns:pic="http://schemas.openxmlformats.org/drawingml/2006/picture">
                        <pic:nvPicPr>
                          <pic:cNvPr id="357" name="Picture 357" descr="A screenshot of a computer&#10;&#10;Description automatically generated with low confidence"/>
                          <pic:cNvPicPr>
                            <a:picLocks noChangeAspect="1"/>
                          </pic:cNvPicPr>
                        </pic:nvPicPr>
                        <pic:blipFill rotWithShape="1">
                          <a:blip r:embed="rId255" cstate="print">
                            <a:extLst>
                              <a:ext uri="{28A0092B-C50C-407E-A947-70E740481C1C}">
                                <a14:useLocalDpi xmlns:a14="http://schemas.microsoft.com/office/drawing/2010/main" val="0"/>
                              </a:ext>
                            </a:extLst>
                          </a:blip>
                          <a:srcRect r="8514" b="37060"/>
                          <a:stretch/>
                        </pic:blipFill>
                        <pic:spPr bwMode="auto">
                          <a:xfrm>
                            <a:off x="2849525" y="21265"/>
                            <a:ext cx="2654300" cy="21590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8" name="Picture 358" descr="A screenshot of a computer&#10;&#10;Description automatically generated with low confidence"/>
                          <pic:cNvPicPr>
                            <a:picLocks noChangeAspect="1"/>
                          </pic:cNvPicPr>
                        </pic:nvPicPr>
                        <pic:blipFill rotWithShape="1">
                          <a:blip r:embed="rId256" cstate="print">
                            <a:extLst>
                              <a:ext uri="{28A0092B-C50C-407E-A947-70E740481C1C}">
                                <a14:useLocalDpi xmlns:a14="http://schemas.microsoft.com/office/drawing/2010/main" val="0"/>
                              </a:ext>
                            </a:extLst>
                          </a:blip>
                          <a:srcRect r="13438"/>
                          <a:stretch/>
                        </pic:blipFill>
                        <pic:spPr bwMode="auto">
                          <a:xfrm>
                            <a:off x="159488" y="2222205"/>
                            <a:ext cx="2477135" cy="34804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59" name="Picture 359" descr="A picture containing icon&#10;&#10;Description automatically generated"/>
                          <pic:cNvPicPr>
                            <a:picLocks noChangeAspect="1"/>
                          </pic:cNvPicPr>
                        </pic:nvPicPr>
                        <pic:blipFill rotWithShape="1">
                          <a:blip r:embed="rId257" cstate="print">
                            <a:extLst>
                              <a:ext uri="{28A0092B-C50C-407E-A947-70E740481C1C}">
                                <a14:useLocalDpi xmlns:a14="http://schemas.microsoft.com/office/drawing/2010/main" val="0"/>
                              </a:ext>
                            </a:extLst>
                          </a:blip>
                          <a:srcRect b="36319"/>
                          <a:stretch/>
                        </pic:blipFill>
                        <pic:spPr bwMode="auto">
                          <a:xfrm>
                            <a:off x="180753" y="0"/>
                            <a:ext cx="2896870" cy="2184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363" name="Text Box 2"/>
                        <wps:cNvSpPr txBox="1">
                          <a:spLocks noChangeArrowheads="1"/>
                        </wps:cNvSpPr>
                        <wps:spPr bwMode="auto">
                          <a:xfrm>
                            <a:off x="0" y="63795"/>
                            <a:ext cx="501015" cy="414655"/>
                          </a:xfrm>
                          <a:prstGeom prst="rect">
                            <a:avLst/>
                          </a:prstGeom>
                          <a:noFill/>
                          <a:ln w="9525">
                            <a:noFill/>
                            <a:miter lim="800000"/>
                            <a:headEnd/>
                            <a:tailEnd/>
                          </a:ln>
                        </wps:spPr>
                        <wps:txbx>
                          <w:txbxContent>
                            <w:p w14:paraId="7FE41CA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76" name="Text Box 2"/>
                        <wps:cNvSpPr txBox="1">
                          <a:spLocks noChangeArrowheads="1"/>
                        </wps:cNvSpPr>
                        <wps:spPr bwMode="auto">
                          <a:xfrm>
                            <a:off x="2711302" y="202019"/>
                            <a:ext cx="501015" cy="414655"/>
                          </a:xfrm>
                          <a:prstGeom prst="rect">
                            <a:avLst/>
                          </a:prstGeom>
                          <a:noFill/>
                          <a:ln w="9525">
                            <a:noFill/>
                            <a:miter lim="800000"/>
                            <a:headEnd/>
                            <a:tailEnd/>
                          </a:ln>
                        </wps:spPr>
                        <wps:txbx>
                          <w:txbxContent>
                            <w:p w14:paraId="54ADFB1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577" name="Text Box 2"/>
                        <wps:cNvSpPr txBox="1">
                          <a:spLocks noChangeArrowheads="1"/>
                        </wps:cNvSpPr>
                        <wps:spPr bwMode="auto">
                          <a:xfrm>
                            <a:off x="0" y="2126512"/>
                            <a:ext cx="501015" cy="414655"/>
                          </a:xfrm>
                          <a:prstGeom prst="rect">
                            <a:avLst/>
                          </a:prstGeom>
                          <a:noFill/>
                          <a:ln w="9525">
                            <a:noFill/>
                            <a:miter lim="800000"/>
                            <a:headEnd/>
                            <a:tailEnd/>
                          </a:ln>
                        </wps:spPr>
                        <wps:txbx>
                          <w:txbxContent>
                            <w:p w14:paraId="6A45A80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578" name="Text Box 2"/>
                        <wps:cNvSpPr txBox="1">
                          <a:spLocks noChangeArrowheads="1"/>
                        </wps:cNvSpPr>
                        <wps:spPr bwMode="auto">
                          <a:xfrm>
                            <a:off x="2721935" y="2126512"/>
                            <a:ext cx="501015" cy="414655"/>
                          </a:xfrm>
                          <a:prstGeom prst="rect">
                            <a:avLst/>
                          </a:prstGeom>
                          <a:noFill/>
                          <a:ln w="9525">
                            <a:noFill/>
                            <a:miter lim="800000"/>
                            <a:headEnd/>
                            <a:tailEnd/>
                          </a:ln>
                        </wps:spPr>
                        <wps:txbx>
                          <w:txbxContent>
                            <w:p w14:paraId="641C98E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pic:pic xmlns:pic="http://schemas.openxmlformats.org/drawingml/2006/picture">
                        <pic:nvPicPr>
                          <pic:cNvPr id="579" name="Picture 579" descr="A screenshot of a video game&#10;&#10;Description automatically generated with medium confidence"/>
                          <pic:cNvPicPr>
                            <a:picLocks noChangeAspect="1"/>
                          </pic:cNvPicPr>
                        </pic:nvPicPr>
                        <pic:blipFill>
                          <a:blip r:embed="rId258" cstate="print">
                            <a:extLst>
                              <a:ext uri="{28A0092B-C50C-407E-A947-70E740481C1C}">
                                <a14:useLocalDpi xmlns:a14="http://schemas.microsoft.com/office/drawing/2010/main" val="0"/>
                              </a:ext>
                            </a:extLst>
                          </a:blip>
                          <a:stretch>
                            <a:fillRect/>
                          </a:stretch>
                        </pic:blipFill>
                        <pic:spPr>
                          <a:xfrm>
                            <a:off x="2955851" y="2339163"/>
                            <a:ext cx="2438400" cy="3301365"/>
                          </a:xfrm>
                          <a:prstGeom prst="rect">
                            <a:avLst/>
                          </a:prstGeom>
                        </pic:spPr>
                      </pic:pic>
                    </wpg:wgp>
                  </a:graphicData>
                </a:graphic>
                <wp14:sizeRelV relativeFrom="margin">
                  <wp14:pctHeight>0</wp14:pctHeight>
                </wp14:sizeRelV>
              </wp:anchor>
            </w:drawing>
          </mc:Choice>
          <mc:Fallback>
            <w:pict>
              <v:group w14:anchorId="69CEF1BD" id="Group 356" o:spid="_x0000_s1430" style="position:absolute;left:0;text-align:left;margin-left:3.65pt;margin-top:3.9pt;width:433.35pt;height:449pt;z-index:251808768;mso-position-horizontal-relative:margin;mso-height-relative:margin" coordsize="55038,5702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">
                <v:shape id="Picture 357" o:spid="_x0000_s1431" type="#_x0000_t75" alt="A screenshot of a computer&#10;&#10;Description automatically generated with low confidence" style="position:absolute;left:28495;top:212;width:26543;height:2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">
                  <v:imagedata r:id="rId259" o:title="A screenshot of a computer&#10;&#10;Description automatically generated with low confidence" cropbottom="24288f" cropright="5580f"/>
                </v:shape>
                <v:shape id="Picture 358" o:spid="_x0000_s1432" type="#_x0000_t75" alt="A screenshot of a computer&#10;&#10;Description automatically generated with low confidence" style="position:absolute;left:1594;top:22222;width:24772;height:34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">
                  <v:imagedata r:id="rId260" o:title="A screenshot of a computer&#10;&#10;Description automatically generated with low confidence" cropright="8807f"/>
                </v:shape>
                <v:shape id="Picture 359" o:spid="_x0000_s1433" type="#_x0000_t75" alt="A picture containing icon&#10;&#10;Description automatically generated" style="position:absolute;left:1807;width:28969;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">
                  <v:imagedata r:id="rId261" o:title="A picture containing icon&#10;&#10;Description automatically generated" cropbottom="23802f"/>
                </v:shape>
                <v:shape id="_x0000_s1434" type="#_x0000_t202" style="position:absolute;top:637;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7FE41CA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35" type="#_x0000_t202" style="position:absolute;left:27113;top:2020;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" filled="f" stroked="f">
                  <v:textbox>
                    <w:txbxContent>
                      <w:p w14:paraId="54ADFB1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436" type="#_x0000_t202" style="position:absolute;top:21265;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" filled="f" stroked="f">
                  <v:textbox>
                    <w:txbxContent>
                      <w:p w14:paraId="6A45A80F"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_x0000_s1437" type="#_x0000_t202" style="position:absolute;left:27219;top:21265;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" filled="f" stroked="f">
                  <v:textbox>
                    <w:txbxContent>
                      <w:p w14:paraId="641C98E1"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v:shape id="Picture 579" o:spid="_x0000_s1438" type="#_x0000_t75" alt="A screenshot of a video game&#10;&#10;Description automatically generated with medium confidence" style="position:absolute;left:29558;top:23391;width:24384;height:33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">
                  <v:imagedata r:id="rId262" o:title="A screenshot of a video game&#10;&#10;Description automatically generated with medium confidence"/>
                </v:shape>
                <w10:wrap anchorx="margin"/>
              </v:group>
            </w:pict>
          </mc:Fallback>
        </mc:AlternateContent>
      </w:r>
    </w:p>
    <w:p w14:paraId="136840AC" w14:textId="77777777" w:rsidR="00D53BDE" w:rsidRDefault="00D53BDE" w:rsidP="00D53BDE"/>
    <w:p w14:paraId="2185C37A" w14:textId="77777777" w:rsidR="00D53BDE" w:rsidRDefault="00D53BDE" w:rsidP="00D53BDE"/>
    <w:p w14:paraId="23A8F39E" w14:textId="77777777" w:rsidR="00D53BDE" w:rsidRPr="00F71ECE" w:rsidRDefault="00D53BDE" w:rsidP="00D53BDE">
      <w:pPr>
        <w:rPr>
          <w:rFonts w:asciiTheme="minorHAnsi" w:hAnsiTheme="minorHAnsi"/>
        </w:rPr>
      </w:pPr>
    </w:p>
    <w:p w14:paraId="2396B523" w14:textId="77777777" w:rsidR="00083A71" w:rsidRPr="00F71ECE" w:rsidRDefault="00083A71" w:rsidP="00083A71">
      <w:pPr>
        <w:rPr>
          <w:rFonts w:asciiTheme="minorHAnsi" w:hAnsiTheme="minorHAnsi"/>
        </w:rPr>
      </w:pPr>
    </w:p>
    <w:p w14:paraId="67AFD727" w14:textId="77777777" w:rsidR="00083A71" w:rsidRPr="00F71ECE" w:rsidRDefault="00083A71" w:rsidP="00083A71">
      <w:pPr>
        <w:rPr>
          <w:rFonts w:asciiTheme="minorHAnsi" w:hAnsiTheme="minorHAnsi"/>
        </w:rPr>
      </w:pPr>
    </w:p>
    <w:p w14:paraId="5FDDF265" w14:textId="77777777" w:rsidR="00083A71" w:rsidRPr="00F71ECE" w:rsidRDefault="00083A71" w:rsidP="00083A71">
      <w:pPr>
        <w:rPr>
          <w:rFonts w:asciiTheme="minorHAnsi" w:hAnsiTheme="minorHAnsi"/>
        </w:rPr>
      </w:pPr>
    </w:p>
    <w:p w14:paraId="60A8F6DD" w14:textId="77777777" w:rsidR="00083A71" w:rsidRPr="00F71ECE" w:rsidRDefault="00083A71" w:rsidP="00083A71">
      <w:pPr>
        <w:rPr>
          <w:rFonts w:asciiTheme="minorHAnsi" w:hAnsiTheme="minorHAnsi"/>
        </w:rPr>
      </w:pPr>
    </w:p>
    <w:p w14:paraId="4D1364E2" w14:textId="77777777" w:rsidR="00083A71" w:rsidRPr="00F71ECE" w:rsidRDefault="00083A71" w:rsidP="00083A71">
      <w:pPr>
        <w:rPr>
          <w:rFonts w:asciiTheme="minorHAnsi" w:hAnsiTheme="minorHAnsi"/>
        </w:rPr>
      </w:pPr>
    </w:p>
    <w:p w14:paraId="7C1221D1" w14:textId="77777777" w:rsidR="00083A71" w:rsidRPr="00F71ECE" w:rsidRDefault="00083A71" w:rsidP="00083A71">
      <w:pPr>
        <w:rPr>
          <w:rFonts w:asciiTheme="minorHAnsi" w:hAnsiTheme="minorHAnsi"/>
        </w:rPr>
      </w:pPr>
    </w:p>
    <w:p w14:paraId="5EA84875" w14:textId="77777777" w:rsidR="00083A71" w:rsidRPr="00F71ECE" w:rsidRDefault="00083A71" w:rsidP="00083A71">
      <w:pPr>
        <w:rPr>
          <w:rFonts w:asciiTheme="minorHAnsi" w:hAnsiTheme="minorHAnsi"/>
        </w:rPr>
      </w:pPr>
    </w:p>
    <w:p w14:paraId="78F0A251" w14:textId="77777777" w:rsidR="00083A71" w:rsidRPr="00F71ECE" w:rsidRDefault="00083A71" w:rsidP="00083A71">
      <w:pPr>
        <w:rPr>
          <w:rFonts w:asciiTheme="minorHAnsi" w:hAnsiTheme="minorHAnsi"/>
        </w:rPr>
      </w:pPr>
    </w:p>
    <w:p w14:paraId="428FFA42" w14:textId="77777777" w:rsidR="00083A71" w:rsidRPr="00F71ECE" w:rsidRDefault="00083A71" w:rsidP="00083A71">
      <w:pPr>
        <w:rPr>
          <w:rFonts w:asciiTheme="minorHAnsi" w:hAnsiTheme="minorHAnsi"/>
        </w:rPr>
      </w:pPr>
    </w:p>
    <w:p w14:paraId="28808122" w14:textId="77777777" w:rsidR="00083A71" w:rsidRPr="00F71ECE" w:rsidRDefault="00083A71" w:rsidP="00083A71">
      <w:pPr>
        <w:rPr>
          <w:rFonts w:asciiTheme="minorHAnsi" w:hAnsiTheme="minorHAnsi"/>
        </w:rPr>
      </w:pPr>
    </w:p>
    <w:p w14:paraId="64E6AFF2" w14:textId="77777777" w:rsidR="00083A71" w:rsidRPr="00F71ECE" w:rsidRDefault="00083A71" w:rsidP="00083A71">
      <w:pPr>
        <w:rPr>
          <w:rFonts w:asciiTheme="minorHAnsi" w:hAnsiTheme="minorHAnsi"/>
        </w:rPr>
      </w:pPr>
    </w:p>
    <w:p w14:paraId="00F8B268" w14:textId="77777777" w:rsidR="00083A71" w:rsidRPr="00F71ECE" w:rsidRDefault="00083A71" w:rsidP="00083A71">
      <w:pPr>
        <w:rPr>
          <w:rFonts w:asciiTheme="minorHAnsi" w:hAnsiTheme="minorHAnsi"/>
        </w:rPr>
      </w:pPr>
    </w:p>
    <w:p w14:paraId="5FE0EAF0" w14:textId="77777777" w:rsidR="00083A71" w:rsidRDefault="00D53BDE" w:rsidP="00083A71">
      <w:pPr>
        <w:spacing w:line="276" w:lineRule="auto"/>
        <w:rPr>
          <w:sz w:val="21"/>
          <w:szCs w:val="21"/>
        </w:rPr>
      </w:pPr>
      <w:r>
        <w:rPr>
          <w:rFonts w:asciiTheme="minorHAnsi" w:hAnsiTheme="minorHAnsi"/>
        </w:rPr>
        <w:br/>
      </w:r>
      <w:r>
        <w:rPr>
          <w:rFonts w:asciiTheme="minorHAnsi" w:hAnsiTheme="minorHAnsi"/>
        </w:rPr>
        <w:br/>
      </w:r>
      <w:r w:rsidR="00083A71">
        <w:rPr>
          <w:rFonts w:asciiTheme="minorHAnsi" w:hAnsiTheme="minorHAnsi"/>
        </w:rPr>
        <w:br/>
      </w:r>
      <w:bookmarkStart w:id="175" w:name="_Hlk138971768"/>
      <w:r w:rsidR="00083A71" w:rsidRPr="00F71ECE">
        <w:rPr>
          <w:rFonts w:asciiTheme="minorHAnsi" w:hAnsiTheme="minorHAnsi"/>
          <w:b/>
          <w:bCs/>
          <w:sz w:val="21"/>
          <w:szCs w:val="21"/>
        </w:rPr>
        <w:t xml:space="preserve">Figure 5.6. Size and growth characteristics of 6-week-old </w:t>
      </w:r>
      <w:r w:rsidR="00083A71">
        <w:rPr>
          <w:rFonts w:asciiTheme="minorHAnsi" w:hAnsiTheme="minorHAnsi"/>
          <w:b/>
          <w:bCs/>
          <w:i/>
          <w:iCs/>
          <w:sz w:val="21"/>
          <w:szCs w:val="21"/>
        </w:rPr>
        <w:t xml:space="preserve">Zmepfl9 </w:t>
      </w:r>
      <w:r w:rsidR="00083A71" w:rsidRPr="00F71ECE">
        <w:rPr>
          <w:rFonts w:asciiTheme="minorHAnsi" w:hAnsiTheme="minorHAnsi"/>
          <w:b/>
          <w:bCs/>
          <w:sz w:val="21"/>
          <w:szCs w:val="21"/>
        </w:rPr>
        <w:t>plants</w:t>
      </w:r>
      <w:bookmarkEnd w:id="175"/>
      <w:r w:rsidR="00083A71" w:rsidRPr="00F71ECE">
        <w:rPr>
          <w:rFonts w:asciiTheme="minorHAnsi" w:hAnsiTheme="minorHAnsi"/>
          <w:b/>
          <w:bCs/>
          <w:sz w:val="21"/>
          <w:szCs w:val="21"/>
        </w:rPr>
        <w:t>. (a)</w:t>
      </w:r>
      <w:r w:rsidR="00083A71" w:rsidRPr="00F71ECE">
        <w:rPr>
          <w:rFonts w:asciiTheme="minorHAnsi" w:hAnsiTheme="minorHAnsi"/>
          <w:sz w:val="21"/>
          <w:szCs w:val="21"/>
        </w:rPr>
        <w:t xml:space="preserve"> Number of fully emerged leaves (visible leaf collar), </w:t>
      </w:r>
      <w:r w:rsidR="00083A71" w:rsidRPr="00F71ECE">
        <w:rPr>
          <w:rFonts w:asciiTheme="minorHAnsi" w:hAnsiTheme="minorHAnsi"/>
          <w:b/>
          <w:bCs/>
          <w:sz w:val="21"/>
          <w:szCs w:val="21"/>
        </w:rPr>
        <w:t>(b)</w:t>
      </w:r>
      <w:r w:rsidR="00083A71" w:rsidRPr="00F71ECE">
        <w:rPr>
          <w:rFonts w:asciiTheme="minorHAnsi" w:hAnsiTheme="minorHAnsi"/>
          <w:sz w:val="21"/>
          <w:szCs w:val="21"/>
        </w:rPr>
        <w:t xml:space="preserve"> height of whorl, </w:t>
      </w:r>
      <w:r w:rsidR="00083A71" w:rsidRPr="00F71ECE">
        <w:rPr>
          <w:rFonts w:asciiTheme="minorHAnsi" w:hAnsiTheme="minorHAnsi"/>
          <w:b/>
          <w:bCs/>
          <w:sz w:val="21"/>
          <w:szCs w:val="21"/>
        </w:rPr>
        <w:t>(c)</w:t>
      </w:r>
      <w:r w:rsidR="00083A71" w:rsidRPr="00F71ECE">
        <w:rPr>
          <w:rFonts w:asciiTheme="minorHAnsi" w:hAnsiTheme="minorHAnsi"/>
          <w:sz w:val="21"/>
          <w:szCs w:val="21"/>
        </w:rPr>
        <w:t xml:space="preserve"> </w:t>
      </w:r>
      <w:r w:rsidR="00083A71">
        <w:rPr>
          <w:rFonts w:asciiTheme="minorHAnsi" w:hAnsiTheme="minorHAnsi"/>
          <w:sz w:val="21"/>
          <w:szCs w:val="21"/>
        </w:rPr>
        <w:t>d</w:t>
      </w:r>
      <w:r w:rsidR="00083A71" w:rsidRPr="00F71ECE">
        <w:rPr>
          <w:rFonts w:asciiTheme="minorHAnsi" w:hAnsiTheme="minorHAnsi"/>
          <w:sz w:val="21"/>
          <w:szCs w:val="21"/>
        </w:rPr>
        <w:t>aily increase in whorl height, calculated by dividing the height difference measured over 6 days</w:t>
      </w:r>
      <w:r w:rsidR="00083A71">
        <w:rPr>
          <w:rFonts w:asciiTheme="minorHAnsi" w:hAnsiTheme="minorHAnsi"/>
          <w:sz w:val="21"/>
          <w:szCs w:val="21"/>
        </w:rPr>
        <w:t xml:space="preserve">, and </w:t>
      </w:r>
      <w:r w:rsidR="00083A71">
        <w:rPr>
          <w:rFonts w:asciiTheme="minorHAnsi" w:hAnsiTheme="minorHAnsi"/>
          <w:b/>
          <w:bCs/>
          <w:sz w:val="21"/>
          <w:szCs w:val="21"/>
        </w:rPr>
        <w:t xml:space="preserve">(d) </w:t>
      </w:r>
      <w:r w:rsidR="00083A71">
        <w:rPr>
          <w:rFonts w:asciiTheme="minorHAnsi" w:hAnsiTheme="minorHAnsi"/>
          <w:sz w:val="21"/>
          <w:szCs w:val="21"/>
        </w:rPr>
        <w:t xml:space="preserve">daily increase in fresh biomass, estimated from the difference in saturated pot weight at two time points, divided by </w:t>
      </w:r>
      <w:proofErr w:type="spellStart"/>
      <w:r w:rsidR="00083A71">
        <w:rPr>
          <w:rFonts w:asciiTheme="minorHAnsi" w:hAnsiTheme="minorHAnsi"/>
          <w:sz w:val="21"/>
          <w:szCs w:val="21"/>
        </w:rPr>
        <w:t>te</w:t>
      </w:r>
      <w:proofErr w:type="spellEnd"/>
      <w:r w:rsidR="00083A71">
        <w:rPr>
          <w:rFonts w:asciiTheme="minorHAnsi" w:hAnsiTheme="minorHAnsi"/>
          <w:sz w:val="21"/>
          <w:szCs w:val="21"/>
        </w:rPr>
        <w:t xml:space="preserve"> number of days. </w:t>
      </w:r>
      <w:r w:rsidR="00083A71" w:rsidRPr="00F71ECE">
        <w:rPr>
          <w:rFonts w:asciiTheme="minorHAnsi" w:hAnsiTheme="minorHAnsi"/>
          <w:sz w:val="21"/>
          <w:szCs w:val="21"/>
        </w:rPr>
        <w:t xml:space="preserve">Error bars in (a) represent the standard error of the mean. </w:t>
      </w:r>
      <w:r w:rsidR="00083A71" w:rsidRPr="00F71ECE">
        <w:rPr>
          <w:sz w:val="21"/>
          <w:szCs w:val="21"/>
        </w:rPr>
        <w:t>Box and whisker plots as previously described. Different letters denote significant differences between the means of genotypes (</w:t>
      </w:r>
      <w:r w:rsidR="00083A71" w:rsidRPr="00F71ECE">
        <w:rPr>
          <w:i/>
          <w:iCs/>
          <w:sz w:val="21"/>
          <w:szCs w:val="21"/>
        </w:rPr>
        <w:t>p</w:t>
      </w:r>
      <w:r w:rsidR="00083A71" w:rsidRPr="00F71ECE">
        <w:rPr>
          <w:sz w:val="21"/>
          <w:szCs w:val="21"/>
        </w:rPr>
        <w:t xml:space="preserve"> &lt; 0.05, one-way ANOVA followed by post-hoc Tukey’s test). (a-c) n = 16 or (d) n = 9 plants per genotype.</w:t>
      </w:r>
    </w:p>
    <w:p w14:paraId="52A1EB01" w14:textId="77777777" w:rsidR="00D53BDE" w:rsidRPr="00F71ECE" w:rsidRDefault="00D53BDE" w:rsidP="00083A71">
      <w:pPr>
        <w:spacing w:line="276" w:lineRule="auto"/>
        <w:rPr>
          <w:sz w:val="21"/>
          <w:szCs w:val="21"/>
        </w:rPr>
      </w:pPr>
    </w:p>
    <w:p w14:paraId="28C1674C"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5.2.4</w:t>
      </w:r>
      <w:r w:rsidRPr="00F71ECE">
        <w:rPr>
          <w:rFonts w:asciiTheme="minorHAnsi" w:eastAsiaTheme="majorEastAsia" w:hAnsiTheme="minorHAnsi" w:cs="Calibri"/>
          <w:b/>
          <w:sz w:val="24"/>
          <w:szCs w:val="24"/>
        </w:rPr>
        <w:tab/>
        <w:t xml:space="preserve">Water use of 6-week-old maize </w:t>
      </w:r>
      <w:r w:rsidRPr="00F71ECE">
        <w:rPr>
          <w:rFonts w:asciiTheme="minorHAnsi" w:eastAsiaTheme="majorEastAsia" w:hAnsiTheme="minorHAnsi" w:cs="Calibri"/>
          <w:b/>
          <w:i/>
          <w:iCs/>
          <w:sz w:val="24"/>
          <w:szCs w:val="24"/>
        </w:rPr>
        <w:t xml:space="preserve">Zmepfl9 </w:t>
      </w:r>
      <w:r w:rsidRPr="00F71ECE">
        <w:rPr>
          <w:rFonts w:asciiTheme="minorHAnsi" w:eastAsiaTheme="majorEastAsia" w:hAnsiTheme="minorHAnsi" w:cs="Calibri"/>
          <w:b/>
          <w:sz w:val="24"/>
          <w:szCs w:val="24"/>
        </w:rPr>
        <w:t>plants</w:t>
      </w:r>
    </w:p>
    <w:p w14:paraId="1EA49199" w14:textId="77777777" w:rsidR="00083A71" w:rsidRPr="008967AD" w:rsidRDefault="00083A71" w:rsidP="00083A71">
      <w:pPr>
        <w:rPr>
          <w:rFonts w:asciiTheme="minorHAnsi" w:hAnsiTheme="minorHAnsi"/>
        </w:rPr>
      </w:pPr>
      <w:r w:rsidRPr="00F71ECE">
        <w:t xml:space="preserve">In section 5.2.1, all genotypes lacking a functional </w:t>
      </w:r>
      <w:r w:rsidRPr="00F71ECE">
        <w:rPr>
          <w:i/>
          <w:iCs/>
        </w:rPr>
        <w:t xml:space="preserve">ZmEPFL9-1a </w:t>
      </w:r>
      <w:r w:rsidRPr="00F71ECE">
        <w:t xml:space="preserve">were found to have significantly reduced </w:t>
      </w:r>
      <w:r w:rsidRPr="00F71ECE">
        <w:rPr>
          <w:i/>
          <w:iCs/>
        </w:rPr>
        <w:t>g</w:t>
      </w:r>
      <w:r w:rsidRPr="00F71ECE">
        <w:rPr>
          <w:vertAlign w:val="subscript"/>
        </w:rPr>
        <w:t>s</w:t>
      </w:r>
      <w:r w:rsidRPr="00F71ECE">
        <w:t xml:space="preserve"> rates, however, as these measurements were performed during an early developmental stage and at saturating light, it was important to determine whether these changes in </w:t>
      </w:r>
      <w:r w:rsidRPr="00F71ECE">
        <w:rPr>
          <w:i/>
          <w:iCs/>
        </w:rPr>
        <w:t>g</w:t>
      </w:r>
      <w:r w:rsidRPr="00F71ECE">
        <w:rPr>
          <w:vertAlign w:val="subscript"/>
        </w:rPr>
        <w:t>s</w:t>
      </w:r>
      <w:r w:rsidRPr="00F71ECE">
        <w:t xml:space="preserve"> were carried through into older plants under normal growth conditions. A LI-600 porometer</w:t>
      </w:r>
      <w:r>
        <w:t xml:space="preserve"> </w:t>
      </w:r>
      <w:r w:rsidRPr="00F71ECE">
        <w:t xml:space="preserve">was used to take rapid </w:t>
      </w:r>
      <w:r w:rsidRPr="00F71ECE">
        <w:rPr>
          <w:i/>
          <w:iCs/>
        </w:rPr>
        <w:t>g</w:t>
      </w:r>
      <w:r w:rsidRPr="00F71ECE">
        <w:rPr>
          <w:vertAlign w:val="subscript"/>
        </w:rPr>
        <w:t>s</w:t>
      </w:r>
      <w:r w:rsidRPr="00F71ECE">
        <w:t xml:space="preserve"> measurements on individual epidermal surfaces of the most recently emerged leaf, without changing the surrounding environment. Under the conditions within the growth chamber, all gene-edited lines showed a trend towards decreased operating </w:t>
      </w:r>
      <w:r w:rsidRPr="00F71ECE">
        <w:rPr>
          <w:i/>
          <w:iCs/>
        </w:rPr>
        <w:t>g</w:t>
      </w:r>
      <w:r w:rsidRPr="00F71ECE">
        <w:rPr>
          <w:vertAlign w:val="subscript"/>
        </w:rPr>
        <w:t>s</w:t>
      </w:r>
      <w:r w:rsidRPr="00F71ECE">
        <w:t xml:space="preserve"> on both the abaxial and adaxial surface (Figure 5.7). However, significant differences to A188 controls were only seen in the two double knockout lines for abaxial </w:t>
      </w:r>
      <w:r w:rsidRPr="00F71ECE">
        <w:rPr>
          <w:i/>
          <w:iCs/>
        </w:rPr>
        <w:t>g</w:t>
      </w:r>
      <w:r w:rsidRPr="00F71ECE">
        <w:rPr>
          <w:vertAlign w:val="subscript"/>
        </w:rPr>
        <w:t>s</w:t>
      </w:r>
      <w:r w:rsidRPr="00F71ECE">
        <w:t xml:space="preserve">, and in both single </w:t>
      </w:r>
      <w:r w:rsidRPr="00F71ECE">
        <w:rPr>
          <w:i/>
          <w:iCs/>
        </w:rPr>
        <w:t xml:space="preserve">Zmepfl9-1a </w:t>
      </w:r>
      <w:r w:rsidRPr="00F71ECE">
        <w:t xml:space="preserve">KO lines and line </w:t>
      </w:r>
      <w:r w:rsidRPr="00F71ECE">
        <w:rPr>
          <w:i/>
          <w:iCs/>
        </w:rPr>
        <w:t>Zmepfl9-1</w:t>
      </w:r>
      <w:proofErr w:type="gramStart"/>
      <w:r w:rsidRPr="00F71ECE">
        <w:rPr>
          <w:i/>
          <w:iCs/>
        </w:rPr>
        <w:t>a;Zmepfl</w:t>
      </w:r>
      <w:proofErr w:type="gramEnd"/>
      <w:r w:rsidRPr="00F71ECE">
        <w:rPr>
          <w:i/>
          <w:iCs/>
        </w:rPr>
        <w:t xml:space="preserve">9-1b </w:t>
      </w:r>
      <w:r w:rsidRPr="00F71ECE">
        <w:t xml:space="preserve">#3 for adaxial </w:t>
      </w:r>
      <w:r w:rsidRPr="00F71ECE">
        <w:rPr>
          <w:i/>
          <w:iCs/>
        </w:rPr>
        <w:t>g</w:t>
      </w:r>
      <w:r w:rsidRPr="00F71ECE">
        <w:rPr>
          <w:vertAlign w:val="subscript"/>
        </w:rPr>
        <w:t>s</w:t>
      </w:r>
      <w:r w:rsidRPr="00F71ECE">
        <w:t>. Although statistical differences weren’t seen in all gene-edited lines, this is still encouraging since the growth light levels were</w:t>
      </w:r>
      <w:r w:rsidRPr="008967AD">
        <w:t xml:space="preserve"> ~1000 </w:t>
      </w:r>
      <w:r w:rsidRPr="0033099E">
        <w:t>µmol m</w:t>
      </w:r>
      <w:r w:rsidRPr="0033099E">
        <w:rPr>
          <w:vertAlign w:val="superscript"/>
        </w:rPr>
        <w:t xml:space="preserve">-2 </w:t>
      </w:r>
      <w:r w:rsidRPr="0033099E">
        <w:t>s</w:t>
      </w:r>
      <w:r w:rsidRPr="0033099E">
        <w:rPr>
          <w:vertAlign w:val="superscript"/>
        </w:rPr>
        <w:t>-1</w:t>
      </w:r>
      <w:r w:rsidRPr="0033099E">
        <w:t xml:space="preserve"> PAR and thus stomatal apertures were unlikely to be fully open. </w:t>
      </w:r>
    </w:p>
    <w:p w14:paraId="2A725CE5" w14:textId="77777777" w:rsidR="00083A71" w:rsidRPr="00F71ECE" w:rsidRDefault="00083A71" w:rsidP="00083A71">
      <w:pPr>
        <w:rPr>
          <w:rFonts w:asciiTheme="minorHAnsi" w:hAnsiTheme="minorHAnsi"/>
        </w:rPr>
      </w:pPr>
      <w:r w:rsidRPr="00F71ECE">
        <w:rPr>
          <w:rFonts w:asciiTheme="minorHAnsi" w:hAnsiTheme="minorHAnsi"/>
          <w:noProof/>
          <w:lang w:val="en-US" w:eastAsia="en-US"/>
        </w:rPr>
        <w:drawing>
          <wp:anchor distT="0" distB="0" distL="114300" distR="114300" simplePos="0" relativeHeight="251662336" behindDoc="0" locked="0" layoutInCell="1" allowOverlap="1" wp14:anchorId="45A27482" wp14:editId="045C83B6">
            <wp:simplePos x="0" y="0"/>
            <wp:positionH relativeFrom="margin">
              <wp:posOffset>2757805</wp:posOffset>
            </wp:positionH>
            <wp:positionV relativeFrom="paragraph">
              <wp:posOffset>349885</wp:posOffset>
            </wp:positionV>
            <wp:extent cx="2679700" cy="3430270"/>
            <wp:effectExtent l="0" t="0" r="0" b="0"/>
            <wp:wrapNone/>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263" cstate="print">
                      <a:extLst>
                        <a:ext uri="{28A0092B-C50C-407E-A947-70E740481C1C}">
                          <a14:useLocalDpi xmlns:a14="http://schemas.microsoft.com/office/drawing/2010/main" val="0"/>
                        </a:ext>
                      </a:extLst>
                    </a:blip>
                    <a:srcRect r="9674"/>
                    <a:stretch/>
                  </pic:blipFill>
                  <pic:spPr bwMode="auto">
                    <a:xfrm>
                      <a:off x="0" y="0"/>
                      <a:ext cx="2679700" cy="34302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anchor>
        </w:drawing>
      </w:r>
      <w:r w:rsidRPr="00F71ECE">
        <w:rPr>
          <w:rFonts w:asciiTheme="minorHAnsi" w:hAnsiTheme="minorHAnsi"/>
          <w:noProof/>
          <w:lang w:val="en-US" w:eastAsia="en-US"/>
        </w:rPr>
        <w:drawing>
          <wp:anchor distT="0" distB="0" distL="114300" distR="114300" simplePos="0" relativeHeight="251671552" behindDoc="0" locked="0" layoutInCell="1" allowOverlap="1" wp14:anchorId="6C35807B" wp14:editId="5B8EE4B2">
            <wp:simplePos x="0" y="0"/>
            <wp:positionH relativeFrom="column">
              <wp:posOffset>-32385</wp:posOffset>
            </wp:positionH>
            <wp:positionV relativeFrom="paragraph">
              <wp:posOffset>342265</wp:posOffset>
            </wp:positionV>
            <wp:extent cx="2966720" cy="3404870"/>
            <wp:effectExtent l="0" t="0" r="0" b="0"/>
            <wp:wrapNone/>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264" cstate="print">
                      <a:extLst>
                        <a:ext uri="{28A0092B-C50C-407E-A947-70E740481C1C}">
                          <a14:useLocalDpi xmlns:a14="http://schemas.microsoft.com/office/drawing/2010/main" val="0"/>
                        </a:ext>
                      </a:extLst>
                    </a:blip>
                    <a:srcRect b="717"/>
                    <a:stretch/>
                  </pic:blipFill>
                  <pic:spPr bwMode="auto">
                    <a:xfrm>
                      <a:off x="0" y="0"/>
                      <a:ext cx="2966720" cy="34048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F71ECE">
        <w:rPr>
          <w:noProof/>
          <w:lang w:val="en-US" w:eastAsia="en-US"/>
        </w:rPr>
        <mc:AlternateContent>
          <mc:Choice Requires="wps">
            <w:drawing>
              <wp:anchor distT="0" distB="0" distL="114300" distR="114300" simplePos="0" relativeHeight="251708416" behindDoc="0" locked="0" layoutInCell="1" allowOverlap="1" wp14:anchorId="13E85DCE" wp14:editId="546352D8">
                <wp:simplePos x="0" y="0"/>
                <wp:positionH relativeFrom="column">
                  <wp:posOffset>-76200</wp:posOffset>
                </wp:positionH>
                <wp:positionV relativeFrom="paragraph">
                  <wp:posOffset>189865</wp:posOffset>
                </wp:positionV>
                <wp:extent cx="501015" cy="414655"/>
                <wp:effectExtent l="0" t="0" r="0" b="4445"/>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05E565E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a:graphicData>
                </a:graphic>
              </wp:anchor>
            </w:drawing>
          </mc:Choice>
          <mc:Fallback>
            <w:pict>
              <v:shape w14:anchorId="13E85DCE" id="_x0000_s1439" type="#_x0000_t202" style="position:absolute;left:0;text-align:left;margin-left:-6pt;margin-top:14.95pt;width:39.45pt;height:32.6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" filled="f" stroked="f">
                <v:textbox>
                  <w:txbxContent>
                    <w:p w14:paraId="05E565EC"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w:pict>
          </mc:Fallback>
        </mc:AlternateContent>
      </w:r>
      <w:r w:rsidRPr="00F71ECE">
        <w:rPr>
          <w:noProof/>
          <w:lang w:val="en-US" w:eastAsia="en-US"/>
        </w:rPr>
        <mc:AlternateContent>
          <mc:Choice Requires="wps">
            <w:drawing>
              <wp:anchor distT="0" distB="0" distL="114300" distR="114300" simplePos="0" relativeHeight="251717632" behindDoc="0" locked="0" layoutInCell="1" allowOverlap="1" wp14:anchorId="016E0C5A" wp14:editId="75DC910A">
                <wp:simplePos x="0" y="0"/>
                <wp:positionH relativeFrom="column">
                  <wp:posOffset>2717800</wp:posOffset>
                </wp:positionH>
                <wp:positionV relativeFrom="paragraph">
                  <wp:posOffset>189865</wp:posOffset>
                </wp:positionV>
                <wp:extent cx="501015" cy="414655"/>
                <wp:effectExtent l="0" t="0" r="0" b="4445"/>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73A7BB5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a:graphicData>
                </a:graphic>
              </wp:anchor>
            </w:drawing>
          </mc:Choice>
          <mc:Fallback>
            <w:pict>
              <v:shape w14:anchorId="016E0C5A" id="_x0000_s1440" type="#_x0000_t202" style="position:absolute;left:0;text-align:left;margin-left:214pt;margin-top:14.95pt;width:39.45pt;height:32.6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" filled="f" stroked="f">
                <v:textbox>
                  <w:txbxContent>
                    <w:p w14:paraId="73A7BB57"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w:pict>
          </mc:Fallback>
        </mc:AlternateContent>
      </w:r>
    </w:p>
    <w:p w14:paraId="00628D85" w14:textId="77777777" w:rsidR="00083A71" w:rsidRPr="00F71ECE" w:rsidRDefault="00083A71" w:rsidP="00083A71">
      <w:pPr>
        <w:rPr>
          <w:rFonts w:asciiTheme="minorHAnsi" w:hAnsiTheme="minorHAnsi"/>
        </w:rPr>
      </w:pPr>
    </w:p>
    <w:p w14:paraId="5FDBD000" w14:textId="77777777" w:rsidR="00083A71" w:rsidRPr="00F71ECE" w:rsidRDefault="00083A71" w:rsidP="00083A71">
      <w:pPr>
        <w:rPr>
          <w:rFonts w:asciiTheme="minorHAnsi" w:hAnsiTheme="minorHAnsi"/>
        </w:rPr>
      </w:pPr>
    </w:p>
    <w:p w14:paraId="0EC7820C" w14:textId="77777777" w:rsidR="00083A71" w:rsidRPr="00F71ECE" w:rsidRDefault="00083A71" w:rsidP="00083A71">
      <w:pPr>
        <w:rPr>
          <w:rFonts w:asciiTheme="minorHAnsi" w:hAnsiTheme="minorHAnsi"/>
        </w:rPr>
      </w:pPr>
    </w:p>
    <w:p w14:paraId="16D4B365" w14:textId="77777777" w:rsidR="00083A71" w:rsidRPr="00F71ECE" w:rsidRDefault="00083A71" w:rsidP="00083A71">
      <w:pPr>
        <w:rPr>
          <w:rFonts w:asciiTheme="minorHAnsi" w:hAnsiTheme="minorHAnsi"/>
        </w:rPr>
      </w:pPr>
    </w:p>
    <w:p w14:paraId="78F2E388" w14:textId="77777777" w:rsidR="00083A71" w:rsidRPr="00F71ECE" w:rsidRDefault="00083A71" w:rsidP="00083A71">
      <w:pPr>
        <w:rPr>
          <w:rFonts w:asciiTheme="minorHAnsi" w:hAnsiTheme="minorHAnsi"/>
        </w:rPr>
      </w:pPr>
    </w:p>
    <w:p w14:paraId="190FE14E" w14:textId="77777777" w:rsidR="00083A71" w:rsidRPr="00F71ECE" w:rsidRDefault="00083A71" w:rsidP="00083A71">
      <w:pPr>
        <w:rPr>
          <w:rFonts w:asciiTheme="minorHAnsi" w:hAnsiTheme="minorHAnsi"/>
        </w:rPr>
      </w:pPr>
    </w:p>
    <w:p w14:paraId="11431B6C" w14:textId="77777777" w:rsidR="00083A71" w:rsidRPr="00F71ECE" w:rsidRDefault="00083A71" w:rsidP="00083A71">
      <w:pPr>
        <w:rPr>
          <w:rFonts w:asciiTheme="minorHAnsi" w:hAnsiTheme="minorHAnsi"/>
        </w:rPr>
      </w:pPr>
    </w:p>
    <w:p w14:paraId="567FA68B" w14:textId="77777777" w:rsidR="00083A71" w:rsidRPr="00F71ECE" w:rsidRDefault="00083A71" w:rsidP="00083A71">
      <w:pPr>
        <w:rPr>
          <w:rFonts w:asciiTheme="minorHAnsi" w:hAnsiTheme="minorHAnsi"/>
        </w:rPr>
      </w:pPr>
    </w:p>
    <w:p w14:paraId="7A25180E" w14:textId="77777777" w:rsidR="00083A71" w:rsidRPr="00F71ECE" w:rsidRDefault="00083A71" w:rsidP="00083A71">
      <w:pPr>
        <w:rPr>
          <w:rFonts w:asciiTheme="minorHAnsi" w:hAnsiTheme="minorHAnsi"/>
        </w:rPr>
      </w:pPr>
    </w:p>
    <w:p w14:paraId="7C18D10F" w14:textId="77777777" w:rsidR="00083A71" w:rsidRPr="00F71ECE" w:rsidRDefault="00083A71" w:rsidP="00083A71">
      <w:pPr>
        <w:rPr>
          <w:rFonts w:asciiTheme="minorHAnsi" w:hAnsiTheme="minorHAnsi"/>
        </w:rPr>
      </w:pPr>
    </w:p>
    <w:p w14:paraId="5F1935F1" w14:textId="77777777" w:rsidR="00083A71" w:rsidRPr="00F71ECE" w:rsidRDefault="00D53BDE" w:rsidP="00083A71">
      <w:pPr>
        <w:spacing w:after="0" w:line="276" w:lineRule="auto"/>
        <w:jc w:val="left"/>
        <w:rPr>
          <w:sz w:val="21"/>
          <w:szCs w:val="21"/>
        </w:rPr>
      </w:pPr>
      <w:bookmarkStart w:id="176" w:name="_Hlk138971819"/>
      <w:r>
        <w:rPr>
          <w:rFonts w:asciiTheme="minorHAnsi" w:hAnsiTheme="minorHAnsi"/>
          <w:b/>
          <w:bCs/>
          <w:sz w:val="21"/>
          <w:szCs w:val="21"/>
        </w:rPr>
        <w:br/>
      </w:r>
      <w:r w:rsidR="00083A71" w:rsidRPr="00F71ECE">
        <w:rPr>
          <w:rFonts w:asciiTheme="minorHAnsi" w:hAnsiTheme="minorHAnsi"/>
          <w:b/>
          <w:bCs/>
          <w:sz w:val="21"/>
          <w:szCs w:val="21"/>
        </w:rPr>
        <w:t xml:space="preserve">Figure 5.7. Operating stomatal conductance of 6-week-old </w:t>
      </w:r>
      <w:r w:rsidR="00083A71">
        <w:rPr>
          <w:rFonts w:asciiTheme="minorHAnsi" w:hAnsiTheme="minorHAnsi"/>
          <w:b/>
          <w:bCs/>
          <w:i/>
          <w:iCs/>
          <w:sz w:val="21"/>
          <w:szCs w:val="21"/>
        </w:rPr>
        <w:t xml:space="preserve">Zmepfl9 </w:t>
      </w:r>
      <w:r w:rsidR="00083A71" w:rsidRPr="00F71ECE">
        <w:rPr>
          <w:rFonts w:asciiTheme="minorHAnsi" w:hAnsiTheme="minorHAnsi"/>
          <w:b/>
          <w:bCs/>
          <w:sz w:val="21"/>
          <w:szCs w:val="21"/>
        </w:rPr>
        <w:t>plants.</w:t>
      </w:r>
      <w:bookmarkEnd w:id="176"/>
      <w:r w:rsidR="00083A71" w:rsidRPr="00F71ECE">
        <w:rPr>
          <w:rFonts w:asciiTheme="minorHAnsi" w:hAnsiTheme="minorHAnsi"/>
          <w:b/>
          <w:bCs/>
          <w:sz w:val="21"/>
          <w:szCs w:val="21"/>
        </w:rPr>
        <w:t xml:space="preserve"> </w:t>
      </w:r>
      <w:r w:rsidR="00083A71" w:rsidRPr="00F71ECE">
        <w:rPr>
          <w:rFonts w:asciiTheme="minorHAnsi" w:hAnsiTheme="minorHAnsi"/>
          <w:sz w:val="21"/>
          <w:szCs w:val="21"/>
        </w:rPr>
        <w:t>Stomatal conductance (</w:t>
      </w:r>
      <w:r w:rsidR="00083A71" w:rsidRPr="00F71ECE">
        <w:rPr>
          <w:rFonts w:asciiTheme="minorHAnsi" w:hAnsiTheme="minorHAnsi"/>
          <w:i/>
          <w:iCs/>
          <w:sz w:val="21"/>
          <w:szCs w:val="21"/>
        </w:rPr>
        <w:t>g</w:t>
      </w:r>
      <w:r w:rsidR="00083A71" w:rsidRPr="00F71ECE">
        <w:rPr>
          <w:rFonts w:asciiTheme="minorHAnsi" w:hAnsiTheme="minorHAnsi"/>
          <w:sz w:val="21"/>
          <w:szCs w:val="21"/>
          <w:vertAlign w:val="subscript"/>
        </w:rPr>
        <w:t>s</w:t>
      </w:r>
      <w:r w:rsidR="00083A71" w:rsidRPr="00F71ECE">
        <w:rPr>
          <w:rFonts w:asciiTheme="minorHAnsi" w:hAnsiTheme="minorHAnsi"/>
          <w:sz w:val="21"/>
          <w:szCs w:val="21"/>
        </w:rPr>
        <w:t xml:space="preserve">) measured using a LI-600 porometer on the </w:t>
      </w:r>
      <w:r w:rsidR="00083A71" w:rsidRPr="00F71ECE">
        <w:rPr>
          <w:rFonts w:asciiTheme="minorHAnsi" w:hAnsiTheme="minorHAnsi"/>
          <w:b/>
          <w:bCs/>
          <w:sz w:val="21"/>
          <w:szCs w:val="21"/>
        </w:rPr>
        <w:t>(a)</w:t>
      </w:r>
      <w:r w:rsidR="00083A71" w:rsidRPr="00F71ECE">
        <w:rPr>
          <w:rFonts w:asciiTheme="minorHAnsi" w:hAnsiTheme="minorHAnsi"/>
          <w:sz w:val="21"/>
          <w:szCs w:val="21"/>
        </w:rPr>
        <w:t xml:space="preserve"> abaxial and </w:t>
      </w:r>
      <w:r w:rsidR="00083A71" w:rsidRPr="00F71ECE">
        <w:rPr>
          <w:rFonts w:asciiTheme="minorHAnsi" w:hAnsiTheme="minorHAnsi"/>
          <w:b/>
          <w:bCs/>
          <w:sz w:val="21"/>
          <w:szCs w:val="21"/>
        </w:rPr>
        <w:t>(b)</w:t>
      </w:r>
      <w:r w:rsidR="00083A71" w:rsidRPr="00F71ECE">
        <w:rPr>
          <w:rFonts w:asciiTheme="minorHAnsi" w:hAnsiTheme="minorHAnsi"/>
          <w:sz w:val="21"/>
          <w:szCs w:val="21"/>
        </w:rPr>
        <w:t xml:space="preserve"> adaxial surfaces of the most recent fully developed leaf in 6-week-old plants under ambient growth conditions. </w:t>
      </w:r>
      <w:bookmarkStart w:id="177" w:name="OLE_LINK55"/>
      <w:r w:rsidR="00083A71" w:rsidRPr="00F71ECE">
        <w:rPr>
          <w:sz w:val="21"/>
          <w:szCs w:val="21"/>
        </w:rPr>
        <w:t xml:space="preserve">Box and whisker plots as previously described. </w:t>
      </w:r>
      <w:r w:rsidR="00083A71" w:rsidRPr="00F71ECE">
        <w:rPr>
          <w:rFonts w:asciiTheme="minorHAnsi" w:hAnsiTheme="minorHAnsi"/>
          <w:sz w:val="21"/>
          <w:szCs w:val="21"/>
        </w:rPr>
        <w:t xml:space="preserve"> </w:t>
      </w:r>
      <w:r w:rsidR="00083A71" w:rsidRPr="00F71ECE">
        <w:rPr>
          <w:sz w:val="21"/>
          <w:szCs w:val="21"/>
        </w:rPr>
        <w:t>Different letters denote significant differences between the means of genotypes (</w:t>
      </w:r>
      <w:r w:rsidR="00083A71" w:rsidRPr="00F71ECE">
        <w:rPr>
          <w:i/>
          <w:iCs/>
          <w:sz w:val="21"/>
          <w:szCs w:val="21"/>
        </w:rPr>
        <w:t>p</w:t>
      </w:r>
      <w:r w:rsidR="00083A71" w:rsidRPr="00F71ECE">
        <w:rPr>
          <w:sz w:val="21"/>
          <w:szCs w:val="21"/>
        </w:rPr>
        <w:t xml:space="preserve"> &lt; 0.05, one-way ANOVA followed by post-hoc Tukey’s test). n = 16 plants per genotype.</w:t>
      </w:r>
      <w:bookmarkEnd w:id="177"/>
    </w:p>
    <w:p w14:paraId="65374460" w14:textId="77777777" w:rsidR="00083A71" w:rsidRPr="00F71ECE" w:rsidRDefault="00083A71" w:rsidP="00083A71">
      <w:pPr>
        <w:rPr>
          <w:rFonts w:asciiTheme="minorHAnsi" w:hAnsiTheme="minorHAnsi"/>
        </w:rPr>
      </w:pPr>
      <w:r w:rsidRPr="00F71ECE">
        <w:rPr>
          <w:rFonts w:asciiTheme="minorHAnsi" w:hAnsiTheme="minorHAnsi"/>
        </w:rPr>
        <w:lastRenderedPageBreak/>
        <w:tab/>
        <w:t xml:space="preserve">Whilst gas exchange measurements are informative of water use at the leaf level, whole plant water use is more important from an agricultural perspective. Thus, on 6-week-old plants, the amount of water used each day was measured across a </w:t>
      </w:r>
      <w:proofErr w:type="gramStart"/>
      <w:r w:rsidRPr="00F71ECE">
        <w:rPr>
          <w:rFonts w:asciiTheme="minorHAnsi" w:hAnsiTheme="minorHAnsi"/>
        </w:rPr>
        <w:t>6 day</w:t>
      </w:r>
      <w:proofErr w:type="gramEnd"/>
      <w:r w:rsidRPr="00F71ECE">
        <w:rPr>
          <w:rFonts w:asciiTheme="minorHAnsi" w:hAnsiTheme="minorHAnsi"/>
        </w:rPr>
        <w:t xml:space="preserve"> period. This was achieved by weighing plant pots 24 hours after the soil was watered to 100% field capacity, whilst accounting for water evaporating from the soil surface (see </w:t>
      </w:r>
      <w:r w:rsidRPr="004B2F06">
        <w:rPr>
          <w:rFonts w:asciiTheme="minorHAnsi" w:hAnsiTheme="minorHAnsi"/>
        </w:rPr>
        <w:t>Methods section</w:t>
      </w:r>
      <w:r w:rsidRPr="00F71ECE">
        <w:rPr>
          <w:rFonts w:asciiTheme="minorHAnsi" w:hAnsiTheme="minorHAnsi"/>
        </w:rPr>
        <w:t xml:space="preserve"> for more details). From 42- to 48- days post germination, all gene-edited </w:t>
      </w:r>
      <w:r>
        <w:rPr>
          <w:rFonts w:asciiTheme="minorHAnsi" w:hAnsiTheme="minorHAnsi"/>
        </w:rPr>
        <w:t xml:space="preserve">lines </w:t>
      </w:r>
      <w:r w:rsidRPr="00F71ECE">
        <w:rPr>
          <w:rFonts w:asciiTheme="minorHAnsi" w:hAnsiTheme="minorHAnsi"/>
        </w:rPr>
        <w:t>showed a trend towards decreased water consumption each day, compared to A188 controls (Figure 5.8a). When assessing the cumulative water used by the 6</w:t>
      </w:r>
      <w:r w:rsidRPr="00F71ECE">
        <w:rPr>
          <w:rFonts w:asciiTheme="minorHAnsi" w:hAnsiTheme="minorHAnsi"/>
          <w:vertAlign w:val="superscript"/>
        </w:rPr>
        <w:t>th</w:t>
      </w:r>
      <w:r w:rsidRPr="00F71ECE">
        <w:rPr>
          <w:rFonts w:asciiTheme="minorHAnsi" w:hAnsiTheme="minorHAnsi"/>
        </w:rPr>
        <w:t xml:space="preserve"> day, both double KO lines and </w:t>
      </w:r>
      <w:r w:rsidRPr="00F71ECE">
        <w:rPr>
          <w:rFonts w:asciiTheme="minorHAnsi" w:hAnsiTheme="minorHAnsi"/>
          <w:i/>
          <w:iCs/>
        </w:rPr>
        <w:t xml:space="preserve">Zmepfl9-1a </w:t>
      </w:r>
      <w:r w:rsidRPr="00F71ECE">
        <w:rPr>
          <w:rFonts w:asciiTheme="minorHAnsi" w:hAnsiTheme="minorHAnsi"/>
        </w:rPr>
        <w:t xml:space="preserve">#2 used significantly less water than A188 controls (Figure 5.8b), with average reductions of 14-17%. Whereas </w:t>
      </w:r>
      <w:r w:rsidRPr="00F71ECE">
        <w:rPr>
          <w:rFonts w:asciiTheme="minorHAnsi" w:hAnsiTheme="minorHAnsi"/>
          <w:i/>
          <w:iCs/>
        </w:rPr>
        <w:t xml:space="preserve">Zmepfl9-1a </w:t>
      </w:r>
      <w:r w:rsidRPr="00F71ECE">
        <w:rPr>
          <w:rFonts w:asciiTheme="minorHAnsi" w:hAnsiTheme="minorHAnsi"/>
        </w:rPr>
        <w:t xml:space="preserve">#1 and </w:t>
      </w:r>
      <w:r w:rsidRPr="00F71ECE">
        <w:rPr>
          <w:rFonts w:asciiTheme="minorHAnsi" w:hAnsiTheme="minorHAnsi"/>
          <w:i/>
          <w:iCs/>
        </w:rPr>
        <w:t xml:space="preserve">Zmepfl9-1b </w:t>
      </w:r>
      <w:r w:rsidRPr="00F71ECE">
        <w:rPr>
          <w:rFonts w:asciiTheme="minorHAnsi" w:hAnsiTheme="minorHAnsi"/>
        </w:rPr>
        <w:t>lost on average 11</w:t>
      </w:r>
      <w:r>
        <w:rPr>
          <w:rFonts w:asciiTheme="minorHAnsi" w:hAnsiTheme="minorHAnsi"/>
        </w:rPr>
        <w:t>%</w:t>
      </w:r>
      <w:r w:rsidRPr="00F71ECE">
        <w:rPr>
          <w:rFonts w:asciiTheme="minorHAnsi" w:hAnsiTheme="minorHAnsi"/>
        </w:rPr>
        <w:t xml:space="preserve"> and 6% less water over 6 days tha</w:t>
      </w:r>
      <w:r>
        <w:rPr>
          <w:rFonts w:asciiTheme="minorHAnsi" w:hAnsiTheme="minorHAnsi"/>
        </w:rPr>
        <w:t>n</w:t>
      </w:r>
      <w:r w:rsidRPr="00F71ECE">
        <w:rPr>
          <w:rFonts w:asciiTheme="minorHAnsi" w:hAnsiTheme="minorHAnsi"/>
        </w:rPr>
        <w:t xml:space="preserve"> A188, however, these differences were not significant.</w:t>
      </w:r>
    </w:p>
    <w:p w14:paraId="14471150" w14:textId="77777777" w:rsidR="00083A71" w:rsidRPr="00F71ECE" w:rsidRDefault="00083A71" w:rsidP="00083A71">
      <w:pPr>
        <w:rPr>
          <w:rFonts w:asciiTheme="minorHAnsi" w:hAnsiTheme="minorHAnsi"/>
        </w:rPr>
      </w:pPr>
    </w:p>
    <w:p w14:paraId="056FD5E6" w14:textId="77777777" w:rsidR="00083A71" w:rsidRPr="00F71ECE" w:rsidRDefault="00083A71" w:rsidP="00083A71">
      <w:pPr>
        <w:rPr>
          <w:rFonts w:asciiTheme="minorHAnsi" w:hAnsiTheme="minorHAnsi"/>
        </w:rPr>
      </w:pPr>
    </w:p>
    <w:p w14:paraId="2E6D95FF" w14:textId="77777777" w:rsidR="00083A71" w:rsidRPr="00F71ECE" w:rsidRDefault="00083A71" w:rsidP="00083A71">
      <w:pPr>
        <w:rPr>
          <w:rFonts w:asciiTheme="minorHAnsi" w:hAnsiTheme="minorHAnsi"/>
        </w:rPr>
      </w:pPr>
    </w:p>
    <w:p w14:paraId="3D202F61" w14:textId="77777777" w:rsidR="00083A71" w:rsidRPr="00F71ECE" w:rsidRDefault="00083A71" w:rsidP="00083A71">
      <w:pPr>
        <w:rPr>
          <w:rFonts w:asciiTheme="minorHAnsi" w:hAnsiTheme="minorHAnsi"/>
        </w:rPr>
      </w:pPr>
    </w:p>
    <w:p w14:paraId="16C66A9E" w14:textId="77777777" w:rsidR="00083A71" w:rsidRPr="00F71ECE" w:rsidRDefault="00083A71" w:rsidP="00083A71">
      <w:pPr>
        <w:rPr>
          <w:rFonts w:asciiTheme="minorHAnsi" w:hAnsiTheme="minorHAnsi"/>
        </w:rPr>
      </w:pPr>
    </w:p>
    <w:p w14:paraId="54F4E2B9" w14:textId="77777777" w:rsidR="00083A71" w:rsidRPr="00F71ECE" w:rsidRDefault="00083A71" w:rsidP="00083A71">
      <w:pPr>
        <w:rPr>
          <w:rFonts w:asciiTheme="minorHAnsi" w:hAnsiTheme="minorHAnsi"/>
        </w:rPr>
      </w:pPr>
    </w:p>
    <w:p w14:paraId="51AABD4E" w14:textId="77777777" w:rsidR="00083A71" w:rsidRPr="00F71ECE" w:rsidRDefault="00083A71" w:rsidP="00083A71">
      <w:pPr>
        <w:rPr>
          <w:rFonts w:asciiTheme="minorHAnsi" w:hAnsiTheme="minorHAnsi"/>
        </w:rPr>
      </w:pPr>
    </w:p>
    <w:p w14:paraId="1E2D3AF8" w14:textId="77777777" w:rsidR="00083A71" w:rsidRPr="00F71ECE" w:rsidRDefault="00083A71" w:rsidP="00083A71">
      <w:pPr>
        <w:rPr>
          <w:rFonts w:asciiTheme="minorHAnsi" w:hAnsiTheme="minorHAnsi"/>
        </w:rPr>
      </w:pPr>
    </w:p>
    <w:p w14:paraId="483C0992" w14:textId="77777777" w:rsidR="00083A71" w:rsidRPr="00F71ECE" w:rsidRDefault="00083A71" w:rsidP="00083A71">
      <w:pPr>
        <w:rPr>
          <w:rFonts w:asciiTheme="minorHAnsi" w:hAnsiTheme="minorHAnsi"/>
        </w:rPr>
      </w:pPr>
    </w:p>
    <w:p w14:paraId="4247F8D6" w14:textId="77777777" w:rsidR="00083A71" w:rsidRPr="00F71ECE" w:rsidRDefault="00083A71" w:rsidP="00083A71">
      <w:pPr>
        <w:rPr>
          <w:rFonts w:asciiTheme="minorHAnsi" w:hAnsiTheme="minorHAnsi"/>
        </w:rPr>
      </w:pPr>
    </w:p>
    <w:p w14:paraId="5E21F891" w14:textId="77777777" w:rsidR="00083A71" w:rsidRDefault="00083A71" w:rsidP="00083A71">
      <w:pPr>
        <w:rPr>
          <w:rFonts w:asciiTheme="minorHAnsi" w:hAnsiTheme="minorHAnsi"/>
        </w:rPr>
      </w:pPr>
    </w:p>
    <w:p w14:paraId="5849AFCF" w14:textId="77777777" w:rsidR="00083A71" w:rsidRDefault="00083A71" w:rsidP="00083A71">
      <w:pPr>
        <w:rPr>
          <w:rFonts w:asciiTheme="minorHAnsi" w:hAnsiTheme="minorHAnsi"/>
        </w:rPr>
      </w:pPr>
    </w:p>
    <w:p w14:paraId="1DEA8FF0" w14:textId="77777777" w:rsidR="00083A71" w:rsidRDefault="00083A71" w:rsidP="00083A71">
      <w:pPr>
        <w:rPr>
          <w:rFonts w:asciiTheme="minorHAnsi" w:hAnsiTheme="minorHAnsi"/>
        </w:rPr>
      </w:pPr>
    </w:p>
    <w:p w14:paraId="4AA0A7B4" w14:textId="77777777" w:rsidR="00083A71" w:rsidRPr="00F71ECE" w:rsidRDefault="00083A71" w:rsidP="00083A71">
      <w:pPr>
        <w:rPr>
          <w:rFonts w:asciiTheme="minorHAnsi" w:hAnsiTheme="minorHAnsi"/>
        </w:rPr>
      </w:pPr>
    </w:p>
    <w:p w14:paraId="104E831A" w14:textId="77777777" w:rsidR="00083A71" w:rsidRPr="00F71ECE" w:rsidRDefault="00083A71" w:rsidP="00083A71">
      <w:pPr>
        <w:rPr>
          <w:rFonts w:asciiTheme="minorHAnsi" w:hAnsiTheme="minorHAnsi"/>
        </w:rPr>
      </w:pPr>
    </w:p>
    <w:p w14:paraId="2F0846B3" w14:textId="77777777" w:rsidR="00083A71" w:rsidRPr="00F71ECE" w:rsidRDefault="00083A71" w:rsidP="00083A71">
      <w:pPr>
        <w:rPr>
          <w:rFonts w:asciiTheme="minorHAnsi" w:hAnsiTheme="minorHAnsi"/>
        </w:rPr>
      </w:pPr>
    </w:p>
    <w:p w14:paraId="6B8D1B17" w14:textId="77777777" w:rsidR="00083A71" w:rsidRPr="00F71ECE" w:rsidRDefault="00083A71" w:rsidP="00083A71">
      <w:pPr>
        <w:rPr>
          <w:rFonts w:asciiTheme="minorHAnsi" w:hAnsiTheme="minorHAnsi"/>
        </w:rPr>
      </w:pPr>
    </w:p>
    <w:p w14:paraId="1F5527EF" w14:textId="77777777" w:rsidR="00083A71" w:rsidRPr="00F71ECE" w:rsidRDefault="00083A71" w:rsidP="00083A71">
      <w:pPr>
        <w:rPr>
          <w:rFonts w:asciiTheme="minorHAnsi" w:hAnsiTheme="minorHAnsi"/>
        </w:rPr>
      </w:pPr>
      <w:r w:rsidRPr="00F71ECE">
        <w:rPr>
          <w:noProof/>
          <w:lang w:val="en-US" w:eastAsia="en-US"/>
        </w:rPr>
        <w:lastRenderedPageBreak/>
        <mc:AlternateContent>
          <mc:Choice Requires="wps">
            <w:drawing>
              <wp:anchor distT="0" distB="0" distL="114300" distR="114300" simplePos="0" relativeHeight="251726848" behindDoc="0" locked="0" layoutInCell="1" allowOverlap="1" wp14:anchorId="29B51D41" wp14:editId="243005EE">
                <wp:simplePos x="0" y="0"/>
                <wp:positionH relativeFrom="margin">
                  <wp:align>left</wp:align>
                </wp:positionH>
                <wp:positionV relativeFrom="paragraph">
                  <wp:posOffset>58597</wp:posOffset>
                </wp:positionV>
                <wp:extent cx="501015" cy="414655"/>
                <wp:effectExtent l="0" t="0" r="0" b="4445"/>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7989F10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a:graphicData>
                </a:graphic>
              </wp:anchor>
            </w:drawing>
          </mc:Choice>
          <mc:Fallback>
            <w:pict>
              <v:shape w14:anchorId="29B51D41" id="_x0000_s1441" type="#_x0000_t202" style="position:absolute;left:0;text-align:left;margin-left:0;margin-top:4.6pt;width:39.45pt;height:32.65pt;z-index:2517268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" filled="f" stroked="f">
                <v:textbox>
                  <w:txbxContent>
                    <w:p w14:paraId="7989F10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w10:wrap anchorx="margin"/>
              </v:shape>
            </w:pict>
          </mc:Fallback>
        </mc:AlternateContent>
      </w:r>
      <w:r w:rsidRPr="00F71ECE">
        <w:rPr>
          <w:rFonts w:asciiTheme="minorHAnsi" w:hAnsiTheme="minorHAnsi"/>
          <w:noProof/>
          <w:lang w:val="en-US" w:eastAsia="en-US"/>
        </w:rPr>
        <w:drawing>
          <wp:anchor distT="0" distB="0" distL="114300" distR="114300" simplePos="0" relativeHeight="251689984" behindDoc="0" locked="0" layoutInCell="1" allowOverlap="1" wp14:anchorId="61604198" wp14:editId="44C13EA8">
            <wp:simplePos x="0" y="0"/>
            <wp:positionH relativeFrom="margin">
              <wp:align>left</wp:align>
            </wp:positionH>
            <wp:positionV relativeFrom="paragraph">
              <wp:posOffset>240665</wp:posOffset>
            </wp:positionV>
            <wp:extent cx="4330700" cy="3266585"/>
            <wp:effectExtent l="0" t="0" r="0" b="0"/>
            <wp:wrapNone/>
            <wp:docPr id="192" name="Picture 192" descr="A picture containing way,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A picture containing way, dark&#10;&#10;Description automatically generated"/>
                    <pic:cNvPicPr/>
                  </pic:nvPicPr>
                  <pic:blipFill rotWithShape="1">
                    <a:blip r:embed="rId265" cstate="print">
                      <a:extLst>
                        <a:ext uri="{28A0092B-C50C-407E-A947-70E740481C1C}">
                          <a14:useLocalDpi xmlns:a14="http://schemas.microsoft.com/office/drawing/2010/main" val="0"/>
                        </a:ext>
                      </a:extLst>
                    </a:blip>
                    <a:srcRect r="35402"/>
                    <a:stretch/>
                  </pic:blipFill>
                  <pic:spPr bwMode="auto">
                    <a:xfrm>
                      <a:off x="0" y="0"/>
                      <a:ext cx="4330700" cy="32665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20E9C8ED" w14:textId="77777777" w:rsidR="00083A71" w:rsidRPr="00F71ECE" w:rsidRDefault="00083A71" w:rsidP="00083A71">
      <w:pPr>
        <w:rPr>
          <w:rFonts w:asciiTheme="minorHAnsi" w:hAnsiTheme="minorHAnsi"/>
        </w:rPr>
      </w:pPr>
      <w:r w:rsidRPr="00F71ECE">
        <w:rPr>
          <w:noProof/>
          <w:lang w:val="en-US" w:eastAsia="en-US"/>
        </w:rPr>
        <w:drawing>
          <wp:anchor distT="0" distB="0" distL="114300" distR="114300" simplePos="0" relativeHeight="251796480" behindDoc="0" locked="0" layoutInCell="1" allowOverlap="1" wp14:anchorId="448D9616" wp14:editId="06C3A8C8">
            <wp:simplePos x="0" y="0"/>
            <wp:positionH relativeFrom="margin">
              <wp:align>right</wp:align>
            </wp:positionH>
            <wp:positionV relativeFrom="paragraph">
              <wp:posOffset>216225</wp:posOffset>
            </wp:positionV>
            <wp:extent cx="1153111" cy="2497659"/>
            <wp:effectExtent l="0" t="0" r="9525" b="0"/>
            <wp:wrapNone/>
            <wp:docPr id="628" name="Picture 6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A screenshot of a computer&#10;&#10;Description automatically generated with medium confidence"/>
                    <pic:cNvPicPr>
                      <a:picLocks noChangeAspect="1"/>
                    </pic:cNvPicPr>
                  </pic:nvPicPr>
                  <pic:blipFill rotWithShape="1">
                    <a:blip r:embed="rId266" cstate="print">
                      <a:extLst>
                        <a:ext uri="{28A0092B-C50C-407E-A947-70E740481C1C}">
                          <a14:useLocalDpi xmlns:a14="http://schemas.microsoft.com/office/drawing/2010/main" val="0"/>
                        </a:ext>
                      </a:extLst>
                    </a:blip>
                    <a:srcRect l="71895" r="2292"/>
                    <a:stretch/>
                  </pic:blipFill>
                  <pic:spPr bwMode="auto">
                    <a:xfrm>
                      <a:off x="0" y="0"/>
                      <a:ext cx="1153111" cy="249765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43CE026A" w14:textId="77777777" w:rsidR="00083A71" w:rsidRPr="00F71ECE" w:rsidRDefault="00083A71" w:rsidP="00083A71">
      <w:pPr>
        <w:rPr>
          <w:rFonts w:asciiTheme="minorHAnsi" w:hAnsiTheme="minorHAnsi"/>
        </w:rPr>
      </w:pPr>
    </w:p>
    <w:p w14:paraId="513F7FF0" w14:textId="77777777" w:rsidR="00083A71" w:rsidRPr="00F71ECE" w:rsidRDefault="00083A71" w:rsidP="00083A71">
      <w:pPr>
        <w:rPr>
          <w:rFonts w:asciiTheme="minorHAnsi" w:hAnsiTheme="minorHAnsi"/>
        </w:rPr>
      </w:pPr>
    </w:p>
    <w:p w14:paraId="0C1BF574" w14:textId="77777777" w:rsidR="00083A71" w:rsidRPr="00F71ECE" w:rsidRDefault="00083A71" w:rsidP="00083A71">
      <w:pPr>
        <w:rPr>
          <w:rFonts w:asciiTheme="minorHAnsi" w:hAnsiTheme="minorHAnsi"/>
        </w:rPr>
      </w:pPr>
    </w:p>
    <w:p w14:paraId="27A41FC2" w14:textId="77777777" w:rsidR="00083A71" w:rsidRPr="00F71ECE" w:rsidRDefault="00083A71" w:rsidP="00083A71">
      <w:pPr>
        <w:rPr>
          <w:rFonts w:asciiTheme="minorHAnsi" w:hAnsiTheme="minorHAnsi"/>
        </w:rPr>
      </w:pPr>
    </w:p>
    <w:p w14:paraId="5E632D4A" w14:textId="77777777" w:rsidR="00083A71" w:rsidRPr="00F71ECE" w:rsidRDefault="00083A71" w:rsidP="00083A71">
      <w:pPr>
        <w:rPr>
          <w:rFonts w:asciiTheme="minorHAnsi" w:hAnsiTheme="minorHAnsi"/>
        </w:rPr>
      </w:pPr>
    </w:p>
    <w:p w14:paraId="1DCD6B98" w14:textId="77777777" w:rsidR="00083A71" w:rsidRPr="00F71ECE" w:rsidRDefault="00083A71" w:rsidP="00083A71">
      <w:pPr>
        <w:rPr>
          <w:rFonts w:asciiTheme="minorHAnsi" w:hAnsiTheme="minorHAnsi"/>
        </w:rPr>
      </w:pPr>
    </w:p>
    <w:p w14:paraId="6CA5556C" w14:textId="77777777" w:rsidR="00083A71" w:rsidRPr="00F71ECE" w:rsidRDefault="00083A71" w:rsidP="00083A71">
      <w:pPr>
        <w:rPr>
          <w:rFonts w:asciiTheme="minorHAnsi" w:hAnsiTheme="minorHAnsi"/>
        </w:rPr>
      </w:pPr>
    </w:p>
    <w:p w14:paraId="1DCAFAB6" w14:textId="77777777" w:rsidR="00083A71" w:rsidRPr="00F71ECE" w:rsidRDefault="00083A71" w:rsidP="00083A71">
      <w:pPr>
        <w:rPr>
          <w:rFonts w:asciiTheme="minorHAnsi" w:hAnsiTheme="minorHAnsi"/>
        </w:rPr>
      </w:pPr>
      <w:r w:rsidRPr="00F71ECE">
        <w:rPr>
          <w:rFonts w:asciiTheme="minorHAnsi" w:hAnsiTheme="minorHAnsi"/>
          <w:noProof/>
          <w:lang w:val="en-US" w:eastAsia="en-US"/>
        </w:rPr>
        <w:drawing>
          <wp:anchor distT="0" distB="0" distL="114300" distR="114300" simplePos="0" relativeHeight="251680768" behindDoc="0" locked="0" layoutInCell="1" allowOverlap="1" wp14:anchorId="1B2EAB85" wp14:editId="6876BCE5">
            <wp:simplePos x="0" y="0"/>
            <wp:positionH relativeFrom="margin">
              <wp:posOffset>217805</wp:posOffset>
            </wp:positionH>
            <wp:positionV relativeFrom="paragraph">
              <wp:posOffset>216048</wp:posOffset>
            </wp:positionV>
            <wp:extent cx="3068955" cy="3494405"/>
            <wp:effectExtent l="0" t="0" r="0" b="0"/>
            <wp:wrapNone/>
            <wp:docPr id="629" name="Picture 62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computer&#10;&#10;Description automatically generated with low confidence"/>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3068955" cy="3494405"/>
                    </a:xfrm>
                    <a:prstGeom prst="rect">
                      <a:avLst/>
                    </a:prstGeom>
                  </pic:spPr>
                </pic:pic>
              </a:graphicData>
            </a:graphic>
          </wp:anchor>
        </w:drawing>
      </w:r>
      <w:r w:rsidRPr="00F71ECE">
        <w:rPr>
          <w:noProof/>
          <w:lang w:val="en-US" w:eastAsia="en-US"/>
        </w:rPr>
        <mc:AlternateContent>
          <mc:Choice Requires="wps">
            <w:drawing>
              <wp:anchor distT="0" distB="0" distL="114300" distR="114300" simplePos="0" relativeHeight="251736064" behindDoc="0" locked="0" layoutInCell="1" allowOverlap="1" wp14:anchorId="2E398425" wp14:editId="6F8F48F2">
                <wp:simplePos x="0" y="0"/>
                <wp:positionH relativeFrom="margin">
                  <wp:posOffset>0</wp:posOffset>
                </wp:positionH>
                <wp:positionV relativeFrom="paragraph">
                  <wp:posOffset>110490</wp:posOffset>
                </wp:positionV>
                <wp:extent cx="501015" cy="414655"/>
                <wp:effectExtent l="0" t="0" r="0" b="4445"/>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00A4367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a:graphicData>
                </a:graphic>
              </wp:anchor>
            </w:drawing>
          </mc:Choice>
          <mc:Fallback>
            <w:pict>
              <v:shape w14:anchorId="2E398425" id="_x0000_s1442" type="#_x0000_t202" style="position:absolute;left:0;text-align:left;margin-left:0;margin-top:8.7pt;width:39.45pt;height:32.65pt;z-index:2517360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" filled="f" stroked="f">
                <v:textbox>
                  <w:txbxContent>
                    <w:p w14:paraId="00A43672"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w10:wrap anchorx="margin"/>
              </v:shape>
            </w:pict>
          </mc:Fallback>
        </mc:AlternateContent>
      </w:r>
    </w:p>
    <w:p w14:paraId="0F00CFF1" w14:textId="77777777" w:rsidR="00083A71" w:rsidRPr="00F71ECE" w:rsidRDefault="00083A71" w:rsidP="00083A71">
      <w:pPr>
        <w:rPr>
          <w:rFonts w:asciiTheme="minorHAnsi" w:hAnsiTheme="minorHAnsi"/>
        </w:rPr>
      </w:pPr>
    </w:p>
    <w:p w14:paraId="2D361064" w14:textId="77777777" w:rsidR="00083A71" w:rsidRPr="00F71ECE" w:rsidRDefault="00083A71" w:rsidP="00083A71">
      <w:pPr>
        <w:rPr>
          <w:rFonts w:asciiTheme="minorHAnsi" w:hAnsiTheme="minorHAnsi"/>
        </w:rPr>
      </w:pPr>
    </w:p>
    <w:p w14:paraId="0E1F9CE1" w14:textId="77777777" w:rsidR="00083A71" w:rsidRPr="00F71ECE" w:rsidRDefault="00083A71" w:rsidP="00083A71">
      <w:pPr>
        <w:rPr>
          <w:rFonts w:asciiTheme="minorHAnsi" w:hAnsiTheme="minorHAnsi"/>
        </w:rPr>
      </w:pPr>
    </w:p>
    <w:p w14:paraId="6DD22154" w14:textId="77777777" w:rsidR="00083A71" w:rsidRPr="00F71ECE" w:rsidRDefault="00083A71" w:rsidP="00083A71">
      <w:pPr>
        <w:rPr>
          <w:rFonts w:asciiTheme="minorHAnsi" w:hAnsiTheme="minorHAnsi"/>
        </w:rPr>
      </w:pPr>
    </w:p>
    <w:p w14:paraId="31557932" w14:textId="77777777" w:rsidR="00083A71" w:rsidRPr="00F71ECE" w:rsidRDefault="00083A71" w:rsidP="00083A71">
      <w:pPr>
        <w:rPr>
          <w:rFonts w:asciiTheme="minorHAnsi" w:hAnsiTheme="minorHAnsi"/>
        </w:rPr>
      </w:pPr>
    </w:p>
    <w:p w14:paraId="3717395F" w14:textId="77777777" w:rsidR="00083A71" w:rsidRPr="00F71ECE" w:rsidRDefault="00083A71" w:rsidP="00083A71">
      <w:pPr>
        <w:rPr>
          <w:rFonts w:asciiTheme="minorHAnsi" w:hAnsiTheme="minorHAnsi"/>
        </w:rPr>
      </w:pPr>
    </w:p>
    <w:p w14:paraId="1100D2EC" w14:textId="77777777" w:rsidR="00083A71" w:rsidRPr="00F71ECE" w:rsidRDefault="00083A71" w:rsidP="00083A71">
      <w:pPr>
        <w:rPr>
          <w:rFonts w:asciiTheme="minorHAnsi" w:hAnsiTheme="minorHAnsi"/>
        </w:rPr>
      </w:pPr>
    </w:p>
    <w:p w14:paraId="67A8604E" w14:textId="77777777" w:rsidR="00083A71" w:rsidRPr="00F71ECE" w:rsidRDefault="00083A71" w:rsidP="00083A71">
      <w:pPr>
        <w:rPr>
          <w:rFonts w:asciiTheme="minorHAnsi" w:hAnsiTheme="minorHAnsi"/>
        </w:rPr>
      </w:pPr>
    </w:p>
    <w:p w14:paraId="41836F7F" w14:textId="77777777" w:rsidR="00083A71" w:rsidRPr="00F71ECE" w:rsidRDefault="00083A71" w:rsidP="00083A71">
      <w:pPr>
        <w:rPr>
          <w:rFonts w:asciiTheme="minorHAnsi" w:hAnsiTheme="minorHAnsi"/>
        </w:rPr>
      </w:pPr>
    </w:p>
    <w:p w14:paraId="6A5928D6" w14:textId="77777777" w:rsidR="00083A71" w:rsidRDefault="00083A71" w:rsidP="00083A71">
      <w:pPr>
        <w:spacing w:line="276" w:lineRule="auto"/>
        <w:rPr>
          <w:rFonts w:asciiTheme="minorHAnsi" w:hAnsiTheme="minorHAnsi"/>
          <w:b/>
          <w:bCs/>
          <w:sz w:val="21"/>
          <w:szCs w:val="21"/>
        </w:rPr>
      </w:pPr>
      <w:r w:rsidRPr="00F71ECE">
        <w:rPr>
          <w:rFonts w:asciiTheme="minorHAnsi" w:hAnsiTheme="minorHAnsi"/>
          <w:b/>
          <w:bCs/>
          <w:sz w:val="21"/>
          <w:szCs w:val="21"/>
        </w:rPr>
        <w:br/>
      </w:r>
    </w:p>
    <w:p w14:paraId="79808171" w14:textId="77777777" w:rsidR="00083A71" w:rsidRDefault="00083A71" w:rsidP="00083A71">
      <w:pPr>
        <w:spacing w:line="276" w:lineRule="auto"/>
        <w:rPr>
          <w:sz w:val="21"/>
          <w:szCs w:val="21"/>
        </w:rPr>
      </w:pPr>
      <w:bookmarkStart w:id="178" w:name="_Hlk138971849"/>
      <w:r w:rsidRPr="00F71ECE">
        <w:rPr>
          <w:rFonts w:asciiTheme="minorHAnsi" w:hAnsiTheme="minorHAnsi"/>
          <w:b/>
          <w:bCs/>
          <w:sz w:val="21"/>
          <w:szCs w:val="21"/>
        </w:rPr>
        <w:t xml:space="preserve">Figure 5.8. Cumulative water consumption </w:t>
      </w:r>
      <w:r>
        <w:rPr>
          <w:b/>
          <w:bCs/>
          <w:sz w:val="21"/>
          <w:szCs w:val="21"/>
        </w:rPr>
        <w:t xml:space="preserve">of </w:t>
      </w:r>
      <w:r>
        <w:rPr>
          <w:b/>
          <w:bCs/>
          <w:i/>
          <w:iCs/>
          <w:sz w:val="21"/>
          <w:szCs w:val="21"/>
        </w:rPr>
        <w:t xml:space="preserve">Zmepfl9 </w:t>
      </w:r>
      <w:r>
        <w:rPr>
          <w:b/>
          <w:bCs/>
          <w:sz w:val="21"/>
          <w:szCs w:val="21"/>
        </w:rPr>
        <w:t>plants</w:t>
      </w:r>
      <w:r w:rsidRPr="00F71ECE">
        <w:rPr>
          <w:rFonts w:asciiTheme="minorHAnsi" w:hAnsiTheme="minorHAnsi"/>
          <w:b/>
          <w:bCs/>
          <w:sz w:val="21"/>
          <w:szCs w:val="21"/>
        </w:rPr>
        <w:t xml:space="preserve"> under well-watered conditions.</w:t>
      </w:r>
      <w:bookmarkEnd w:id="178"/>
      <w:r w:rsidRPr="00F71ECE">
        <w:rPr>
          <w:rFonts w:asciiTheme="minorHAnsi" w:hAnsiTheme="minorHAnsi"/>
          <w:b/>
          <w:bCs/>
          <w:sz w:val="21"/>
          <w:szCs w:val="21"/>
        </w:rPr>
        <w:t xml:space="preserve"> (a) </w:t>
      </w:r>
      <w:r w:rsidRPr="00F71ECE">
        <w:rPr>
          <w:rFonts w:asciiTheme="minorHAnsi" w:hAnsiTheme="minorHAnsi"/>
          <w:sz w:val="21"/>
          <w:szCs w:val="21"/>
        </w:rPr>
        <w:t>Cumulative water consumed per plant, measured daily from 42- to 48- days post germination.</w:t>
      </w:r>
      <w:r w:rsidRPr="00F71ECE">
        <w:rPr>
          <w:rFonts w:asciiTheme="minorHAnsi" w:hAnsiTheme="minorHAnsi"/>
          <w:b/>
          <w:bCs/>
          <w:sz w:val="21"/>
          <w:szCs w:val="21"/>
        </w:rPr>
        <w:t xml:space="preserve"> (b) </w:t>
      </w:r>
      <w:r w:rsidRPr="00F71ECE">
        <w:rPr>
          <w:rFonts w:asciiTheme="minorHAnsi" w:hAnsiTheme="minorHAnsi"/>
          <w:sz w:val="21"/>
          <w:szCs w:val="21"/>
        </w:rPr>
        <w:t>Total cumulative water used over the 6-day period.</w:t>
      </w:r>
      <w:r w:rsidRPr="00F71ECE">
        <w:rPr>
          <w:rFonts w:asciiTheme="minorHAnsi" w:hAnsiTheme="minorHAnsi"/>
          <w:b/>
          <w:bCs/>
          <w:sz w:val="21"/>
          <w:szCs w:val="21"/>
        </w:rPr>
        <w:t xml:space="preserve"> </w:t>
      </w:r>
      <w:r w:rsidRPr="00F71ECE">
        <w:rPr>
          <w:rFonts w:asciiTheme="minorHAnsi" w:hAnsiTheme="minorHAnsi"/>
          <w:sz w:val="21"/>
          <w:szCs w:val="21"/>
        </w:rPr>
        <w:t xml:space="preserve">Error bars in (a) represent standard error of the mean. </w:t>
      </w:r>
      <w:r w:rsidRPr="00F71ECE">
        <w:rPr>
          <w:sz w:val="21"/>
          <w:szCs w:val="21"/>
        </w:rPr>
        <w:t>Box and whisker plots in (b) as previously described. Different letters denote significant differences between the means of genotypes (</w:t>
      </w:r>
      <w:r w:rsidRPr="00F71ECE">
        <w:rPr>
          <w:i/>
          <w:iCs/>
          <w:sz w:val="21"/>
          <w:szCs w:val="21"/>
        </w:rPr>
        <w:t>p</w:t>
      </w:r>
      <w:r w:rsidRPr="00F71ECE">
        <w:rPr>
          <w:sz w:val="21"/>
          <w:szCs w:val="21"/>
        </w:rPr>
        <w:t xml:space="preserve"> &lt; 0.05, one-way ANOVA followed by post-hoc Tukey’s test). n = 9 plants per genotype.</w:t>
      </w:r>
    </w:p>
    <w:p w14:paraId="51F2B4E0" w14:textId="77777777" w:rsidR="00083A71" w:rsidRPr="00F71ECE" w:rsidRDefault="00083A71" w:rsidP="00083A71">
      <w:pPr>
        <w:spacing w:line="276" w:lineRule="auto"/>
        <w:rPr>
          <w:sz w:val="21"/>
          <w:szCs w:val="21"/>
        </w:rPr>
      </w:pPr>
    </w:p>
    <w:p w14:paraId="6711D3B5" w14:textId="77777777" w:rsidR="00083A71" w:rsidRDefault="00083A71" w:rsidP="00083A71">
      <w:pPr>
        <w:spacing w:line="276" w:lineRule="auto"/>
        <w:rPr>
          <w:sz w:val="21"/>
          <w:szCs w:val="21"/>
        </w:rPr>
      </w:pPr>
    </w:p>
    <w:p w14:paraId="31F3BAE5"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5.2.5</w:t>
      </w:r>
      <w:r w:rsidRPr="00F71ECE">
        <w:rPr>
          <w:rFonts w:asciiTheme="minorHAnsi" w:eastAsiaTheme="majorEastAsia" w:hAnsiTheme="minorHAnsi" w:cs="Calibri"/>
          <w:b/>
          <w:sz w:val="24"/>
          <w:szCs w:val="24"/>
        </w:rPr>
        <w:tab/>
        <w:t xml:space="preserve">Response of maize </w:t>
      </w:r>
      <w:r w:rsidRPr="00F71ECE">
        <w:rPr>
          <w:rFonts w:asciiTheme="minorHAnsi" w:eastAsiaTheme="majorEastAsia" w:hAnsiTheme="minorHAnsi" w:cs="Calibri"/>
          <w:b/>
          <w:i/>
          <w:iCs/>
          <w:sz w:val="24"/>
          <w:szCs w:val="24"/>
        </w:rPr>
        <w:t xml:space="preserve">Zmepfl9 </w:t>
      </w:r>
      <w:r w:rsidRPr="00F71ECE">
        <w:rPr>
          <w:rFonts w:asciiTheme="minorHAnsi" w:eastAsiaTheme="majorEastAsia" w:hAnsiTheme="minorHAnsi" w:cs="Calibri"/>
          <w:b/>
          <w:sz w:val="24"/>
          <w:szCs w:val="24"/>
        </w:rPr>
        <w:t>lines</w:t>
      </w:r>
      <w:r>
        <w:rPr>
          <w:rFonts w:asciiTheme="minorHAnsi" w:eastAsiaTheme="majorEastAsia" w:hAnsiTheme="minorHAnsi" w:cs="Calibri"/>
          <w:b/>
          <w:sz w:val="24"/>
          <w:szCs w:val="24"/>
        </w:rPr>
        <w:t xml:space="preserve"> to drought stress</w:t>
      </w:r>
    </w:p>
    <w:p w14:paraId="6E55AB7F" w14:textId="77777777" w:rsidR="00083A71" w:rsidRPr="00F71ECE" w:rsidRDefault="00083A71" w:rsidP="00083A71">
      <w:r w:rsidRPr="00F71ECE">
        <w:t xml:space="preserve">One of the </w:t>
      </w:r>
      <w:proofErr w:type="gramStart"/>
      <w:r w:rsidRPr="00F71ECE">
        <w:t>key</w:t>
      </w:r>
      <w:proofErr w:type="gramEnd"/>
      <w:r w:rsidRPr="00F71ECE">
        <w:t xml:space="preserve"> aims of this thesis was to determine whether manipulating stomatal development can enhance plant drought resistance in maize. To investigate this, a subset of 7-week-old plants (the same as those used in sections 5.2.3 and 5.2.4) were subjected to drought stress, whereby water was withheld for an initial 5 days, and then maintained at 30% field capacity (FC) for the following 5 days, by adding the appropriate quantity of water after each day (</w:t>
      </w:r>
      <w:r w:rsidRPr="004B2F06">
        <w:t>see</w:t>
      </w:r>
      <w:r>
        <w:t xml:space="preserve"> </w:t>
      </w:r>
      <w:r w:rsidRPr="004B2F06">
        <w:t>section</w:t>
      </w:r>
      <w:r>
        <w:t xml:space="preserve"> 2.10.2</w:t>
      </w:r>
      <w:r w:rsidRPr="004B2F06">
        <w:t xml:space="preserve"> for</w:t>
      </w:r>
      <w:r w:rsidRPr="00F71ECE">
        <w:t xml:space="preserve"> more details). This developmental stage (14-15 visible leaf collars) was chosen as maize plants are undergoing rapid growth and thus require large amounts of water during this period, making them highly susceptible to water deficit. As it precedes the tasselling stage by only 1-2 weeks, it is critical in terms of reproductive success. In addition to the drought treatment, another subset of plants were watered normally to allow for comparisons, and all plants were re-arranged daily to reduce any potential effect from pot location.</w:t>
      </w:r>
    </w:p>
    <w:p w14:paraId="67A10BD7" w14:textId="77777777" w:rsidR="00083A71" w:rsidRDefault="00083A71" w:rsidP="00083A71">
      <w:r w:rsidRPr="00F71ECE">
        <w:tab/>
        <w:t xml:space="preserve">The daily water loss by the plants in the water restricted treatment, accounting for soil evaporation, is plotted cumulatively in Figure 5.9a. All genotypes were found to use water at the normal rate for the first two days (compared to Figure 5.8a), after which all plants began to slow </w:t>
      </w:r>
      <w:r>
        <w:t xml:space="preserve">down </w:t>
      </w:r>
      <w:r w:rsidRPr="00F71ECE">
        <w:t>their water</w:t>
      </w:r>
      <w:r>
        <w:t xml:space="preserve"> consumption</w:t>
      </w:r>
      <w:r w:rsidRPr="00F71ECE">
        <w:t>. A188 controls were found to consistently use more water throughout the treatment than all gene-edited lines. By the fourth consecutive day of water cessation,</w:t>
      </w:r>
      <w:r>
        <w:t xml:space="preserve"> </w:t>
      </w:r>
      <w:r w:rsidRPr="00F71ECE">
        <w:t xml:space="preserve">significant differences in cumulative water use </w:t>
      </w:r>
      <w:r>
        <w:t xml:space="preserve">were found </w:t>
      </w:r>
      <w:r w:rsidRPr="00F71ECE">
        <w:t xml:space="preserve">between A188 controls and some of the lines lacking </w:t>
      </w:r>
      <w:r w:rsidRPr="00F71ECE">
        <w:rPr>
          <w:i/>
          <w:iCs/>
        </w:rPr>
        <w:t>ZmEPFL9-1a</w:t>
      </w:r>
      <w:r>
        <w:t xml:space="preserve"> (Figure 5.9a). By</w:t>
      </w:r>
      <w:r w:rsidRPr="00F71ECE">
        <w:t xml:space="preserve"> day</w:t>
      </w:r>
      <w:r>
        <w:t>s</w:t>
      </w:r>
      <w:r w:rsidRPr="00F71ECE">
        <w:t xml:space="preserve"> 9 and 10, both single </w:t>
      </w:r>
      <w:r w:rsidRPr="00F71ECE">
        <w:rPr>
          <w:i/>
          <w:iCs/>
        </w:rPr>
        <w:t xml:space="preserve">ZmEPFL9-1a </w:t>
      </w:r>
      <w:r w:rsidRPr="00F71ECE">
        <w:t>KO and both double KO lines used significantly less water over the course of the treatment</w:t>
      </w:r>
      <w:r>
        <w:t>, compared to controls (Figures 5.9a-b)</w:t>
      </w:r>
      <w:r w:rsidRPr="00F71ECE">
        <w:t xml:space="preserve">. Line </w:t>
      </w:r>
      <w:r w:rsidRPr="00F71ECE">
        <w:rPr>
          <w:i/>
          <w:iCs/>
        </w:rPr>
        <w:t xml:space="preserve">Zmepfl9-1b </w:t>
      </w:r>
      <w:r w:rsidRPr="00F71ECE">
        <w:t xml:space="preserve">#1 also had lower levels of water loss than A188 throughout, however, this was not significant on any of the cumulative days. Whilst no differences were found between the gene-edited lines, </w:t>
      </w:r>
      <w:r w:rsidRPr="00F71ECE">
        <w:rPr>
          <w:i/>
          <w:iCs/>
        </w:rPr>
        <w:t xml:space="preserve">Zmepfl9-1a;Zmepfl9-1b </w:t>
      </w:r>
      <w:r w:rsidRPr="00F71ECE">
        <w:t>#3 used the least amount of water, despite being one of the largest genotypes one week prior to the initiation of drought (Figure 5.6). In Figure 5.</w:t>
      </w:r>
      <w:r>
        <w:t>9</w:t>
      </w:r>
      <w:r w:rsidRPr="00F71ECE">
        <w:t>a, an obvious increase in water use occurs in all genotypes after the 5-day mark</w:t>
      </w:r>
      <w:r>
        <w:t xml:space="preserve">; the point at which </w:t>
      </w:r>
      <w:r w:rsidRPr="00F71ECE">
        <w:t xml:space="preserve">water is added to the pots to return them to 30% FC. Since A188 is using a greater daily volume of water, this means that between days 5-10, the water levels in the soil of these control plants will deplete further below 30% FC than the other genotypes, before their water can be replenished. </w:t>
      </w:r>
    </w:p>
    <w:p w14:paraId="285015BE" w14:textId="77777777" w:rsidR="00083A71" w:rsidRDefault="00083A71" w:rsidP="00083A71"/>
    <w:p w14:paraId="235EDD50" w14:textId="77777777" w:rsidR="00083A71" w:rsidRDefault="00083A71" w:rsidP="00083A71"/>
    <w:p w14:paraId="095CFDE3" w14:textId="77777777" w:rsidR="00083A71" w:rsidRPr="00F71ECE" w:rsidRDefault="00083A71" w:rsidP="00083A71"/>
    <w:p w14:paraId="4F84AD4E" w14:textId="77777777" w:rsidR="00083A71" w:rsidRPr="00F71ECE" w:rsidRDefault="00083A71" w:rsidP="00083A71">
      <w:r w:rsidRPr="00F71ECE">
        <w:rPr>
          <w:noProof/>
          <w:lang w:val="en-US" w:eastAsia="en-US"/>
        </w:rPr>
        <w:lastRenderedPageBreak/>
        <mc:AlternateContent>
          <mc:Choice Requires="wpg">
            <w:drawing>
              <wp:anchor distT="0" distB="0" distL="114300" distR="114300" simplePos="0" relativeHeight="251745280" behindDoc="0" locked="0" layoutInCell="1" allowOverlap="1" wp14:anchorId="66EE4D05" wp14:editId="5F0DA23D">
                <wp:simplePos x="0" y="0"/>
                <wp:positionH relativeFrom="column">
                  <wp:posOffset>10633</wp:posOffset>
                </wp:positionH>
                <wp:positionV relativeFrom="paragraph">
                  <wp:posOffset>-203835</wp:posOffset>
                </wp:positionV>
                <wp:extent cx="5501876" cy="3338136"/>
                <wp:effectExtent l="0" t="0" r="3810" b="0"/>
                <wp:wrapNone/>
                <wp:docPr id="580" name="Group 580"/>
                <wp:cNvGraphicFramePr/>
                <a:graphic xmlns:a="http://schemas.openxmlformats.org/drawingml/2006/main">
                  <a:graphicData uri="http://schemas.microsoft.com/office/word/2010/wordprocessingGroup">
                    <wpg:wgp>
                      <wpg:cNvGrpSpPr/>
                      <wpg:grpSpPr>
                        <a:xfrm>
                          <a:off x="0" y="0"/>
                          <a:ext cx="5501876" cy="3338136"/>
                          <a:chOff x="0" y="0"/>
                          <a:chExt cx="5501876" cy="3338136"/>
                        </a:xfrm>
                      </wpg:grpSpPr>
                      <pic:pic xmlns:pic="http://schemas.openxmlformats.org/drawingml/2006/picture">
                        <pic:nvPicPr>
                          <pic:cNvPr id="581" name="Picture 581" descr="Chart&#10;&#10;Description automatically generated with medium confidence"/>
                          <pic:cNvPicPr>
                            <a:picLocks noChangeAspect="1"/>
                          </pic:cNvPicPr>
                        </pic:nvPicPr>
                        <pic:blipFill rotWithShape="1">
                          <a:blip r:embed="rId268" cstate="print">
                            <a:extLst>
                              <a:ext uri="{28A0092B-C50C-407E-A947-70E740481C1C}">
                                <a14:useLocalDpi xmlns:a14="http://schemas.microsoft.com/office/drawing/2010/main" val="0"/>
                              </a:ext>
                            </a:extLst>
                          </a:blip>
                          <a:srcRect l="1987"/>
                          <a:stretch/>
                        </pic:blipFill>
                        <pic:spPr bwMode="auto">
                          <a:xfrm>
                            <a:off x="159488" y="170121"/>
                            <a:ext cx="4465320" cy="31680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82" name="Picture 582" descr="A screenshot of a computer&#10;&#10;Description automatically generated with medium confidence"/>
                          <pic:cNvPicPr>
                            <a:picLocks noChangeAspect="1"/>
                          </pic:cNvPicPr>
                        </pic:nvPicPr>
                        <pic:blipFill rotWithShape="1">
                          <a:blip r:embed="rId266" cstate="print">
                            <a:extLst>
                              <a:ext uri="{28A0092B-C50C-407E-A947-70E740481C1C}">
                                <a14:useLocalDpi xmlns:a14="http://schemas.microsoft.com/office/drawing/2010/main" val="0"/>
                              </a:ext>
                            </a:extLst>
                          </a:blip>
                          <a:srcRect l="71895" r="2292"/>
                          <a:stretch/>
                        </pic:blipFill>
                        <pic:spPr bwMode="auto">
                          <a:xfrm>
                            <a:off x="4348716" y="435935"/>
                            <a:ext cx="1153160" cy="24980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83" name="Text Box 2"/>
                        <wps:cNvSpPr txBox="1">
                          <a:spLocks noChangeArrowheads="1"/>
                        </wps:cNvSpPr>
                        <wps:spPr bwMode="auto">
                          <a:xfrm>
                            <a:off x="0" y="0"/>
                            <a:ext cx="501015" cy="414655"/>
                          </a:xfrm>
                          <a:prstGeom prst="rect">
                            <a:avLst/>
                          </a:prstGeom>
                          <a:noFill/>
                          <a:ln w="9525">
                            <a:noFill/>
                            <a:miter lim="800000"/>
                            <a:headEnd/>
                            <a:tailEnd/>
                          </a:ln>
                        </wps:spPr>
                        <wps:txbx>
                          <w:txbxContent>
                            <w:p w14:paraId="6477CD4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g:wgp>
                  </a:graphicData>
                </a:graphic>
              </wp:anchor>
            </w:drawing>
          </mc:Choice>
          <mc:Fallback>
            <w:pict>
              <v:group w14:anchorId="66EE4D05" id="Group 580" o:spid="_x0000_s1443" style="position:absolute;left:0;text-align:left;margin-left:.85pt;margin-top:-16.05pt;width:433.2pt;height:262.85pt;z-index:251745280" coordsize="55018,3338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">
                <v:shape id="Picture 581" o:spid="_x0000_s1444" type="#_x0000_t75" alt="Chart&#10;&#10;Description automatically generated with medium confidence" style="position:absolute;left:1594;top:1701;width:44654;height:3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">
                  <v:imagedata r:id="rId269" o:title="Chart&#10;&#10;Description automatically generated with medium confidence" cropleft="1302f"/>
                </v:shape>
                <v:shape id="Picture 582" o:spid="_x0000_s1445" type="#_x0000_t75" alt="A screenshot of a computer&#10;&#10;Description automatically generated with medium confidence" style="position:absolute;left:43487;top:4359;width:11531;height:24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">
                  <v:imagedata r:id="rId270" o:title="A screenshot of a computer&#10;&#10;Description automatically generated with medium confidence" cropleft="47117f" cropright="1502f"/>
                </v:shape>
                <v:shape id="_x0000_s1446" type="#_x0000_t202" style="position:absolute;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" filled="f" stroked="f">
                  <v:textbox>
                    <w:txbxContent>
                      <w:p w14:paraId="6477CD4A"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group>
            </w:pict>
          </mc:Fallback>
        </mc:AlternateContent>
      </w:r>
    </w:p>
    <w:p w14:paraId="2FF959E3" w14:textId="77777777" w:rsidR="00083A71" w:rsidRPr="00F71ECE" w:rsidRDefault="00083A71" w:rsidP="00083A71"/>
    <w:p w14:paraId="0BFA170F" w14:textId="77777777" w:rsidR="00083A71" w:rsidRPr="00F71ECE" w:rsidRDefault="00083A71" w:rsidP="00083A71"/>
    <w:p w14:paraId="145359C4" w14:textId="77777777" w:rsidR="00083A71" w:rsidRPr="00F71ECE" w:rsidRDefault="00083A71" w:rsidP="00083A71"/>
    <w:p w14:paraId="5CA77A56" w14:textId="77777777" w:rsidR="00083A71" w:rsidRPr="00F71ECE" w:rsidRDefault="00083A71" w:rsidP="00083A71"/>
    <w:p w14:paraId="200D0FAF" w14:textId="77777777" w:rsidR="00083A71" w:rsidRPr="00F71ECE" w:rsidRDefault="00083A71" w:rsidP="00083A71"/>
    <w:p w14:paraId="301F6944" w14:textId="77777777" w:rsidR="00083A71" w:rsidRPr="00F71ECE" w:rsidRDefault="00083A71" w:rsidP="00083A71"/>
    <w:p w14:paraId="4016347D" w14:textId="77777777" w:rsidR="00083A71" w:rsidRPr="00F71ECE" w:rsidRDefault="00083A71" w:rsidP="00083A71"/>
    <w:p w14:paraId="2EE870A2" w14:textId="77777777" w:rsidR="00083A71" w:rsidRPr="00F71ECE" w:rsidRDefault="00083A71" w:rsidP="00083A71"/>
    <w:p w14:paraId="2635CCCC" w14:textId="77777777" w:rsidR="00083A71" w:rsidRPr="00F71ECE" w:rsidRDefault="00083A71" w:rsidP="00083A71">
      <w:r w:rsidRPr="00F71ECE">
        <w:rPr>
          <w:noProof/>
          <w:lang w:val="en-US" w:eastAsia="en-US"/>
        </w:rPr>
        <w:drawing>
          <wp:anchor distT="0" distB="0" distL="114300" distR="114300" simplePos="0" relativeHeight="251699200" behindDoc="0" locked="0" layoutInCell="1" allowOverlap="1" wp14:anchorId="2915EDCE" wp14:editId="4950C40A">
            <wp:simplePos x="0" y="0"/>
            <wp:positionH relativeFrom="margin">
              <wp:posOffset>264160</wp:posOffset>
            </wp:positionH>
            <wp:positionV relativeFrom="paragraph">
              <wp:posOffset>58405</wp:posOffset>
            </wp:positionV>
            <wp:extent cx="3068955" cy="3494405"/>
            <wp:effectExtent l="0" t="0" r="0" b="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3068955" cy="3494405"/>
                    </a:xfrm>
                    <a:prstGeom prst="rect">
                      <a:avLst/>
                    </a:prstGeom>
                  </pic:spPr>
                </pic:pic>
              </a:graphicData>
            </a:graphic>
          </wp:anchor>
        </w:drawing>
      </w:r>
      <w:r w:rsidRPr="00F71ECE">
        <w:rPr>
          <w:noProof/>
          <w:lang w:val="en-US" w:eastAsia="en-US"/>
        </w:rPr>
        <mc:AlternateContent>
          <mc:Choice Requires="wps">
            <w:drawing>
              <wp:anchor distT="0" distB="0" distL="114300" distR="114300" simplePos="0" relativeHeight="251754496" behindDoc="0" locked="0" layoutInCell="1" allowOverlap="1" wp14:anchorId="3A7D830F" wp14:editId="7C199E9A">
                <wp:simplePos x="0" y="0"/>
                <wp:positionH relativeFrom="margin">
                  <wp:posOffset>-1255</wp:posOffset>
                </wp:positionH>
                <wp:positionV relativeFrom="paragraph">
                  <wp:posOffset>63530</wp:posOffset>
                </wp:positionV>
                <wp:extent cx="501015" cy="414655"/>
                <wp:effectExtent l="0" t="0" r="0" b="4445"/>
                <wp:wrapNone/>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414655"/>
                        </a:xfrm>
                        <a:prstGeom prst="rect">
                          <a:avLst/>
                        </a:prstGeom>
                        <a:noFill/>
                        <a:ln w="9525">
                          <a:noFill/>
                          <a:miter lim="800000"/>
                          <a:headEnd/>
                          <a:tailEnd/>
                        </a:ln>
                      </wps:spPr>
                      <wps:txbx>
                        <w:txbxContent>
                          <w:p w14:paraId="48F1E3B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a:graphicData>
                </a:graphic>
              </wp:anchor>
            </w:drawing>
          </mc:Choice>
          <mc:Fallback>
            <w:pict>
              <v:shape w14:anchorId="3A7D830F" id="_x0000_s1447" type="#_x0000_t202" style="position:absolute;left:0;text-align:left;margin-left:-.1pt;margin-top:5pt;width:39.45pt;height:32.65pt;z-index:251754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" filled="f" stroked="f">
                <v:textbox>
                  <w:txbxContent>
                    <w:p w14:paraId="48F1E3B9"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w10:wrap anchorx="margin"/>
              </v:shape>
            </w:pict>
          </mc:Fallback>
        </mc:AlternateContent>
      </w:r>
    </w:p>
    <w:p w14:paraId="78FE6EB2" w14:textId="77777777" w:rsidR="00083A71" w:rsidRPr="00F71ECE" w:rsidRDefault="00083A71" w:rsidP="00083A71"/>
    <w:p w14:paraId="53E99288" w14:textId="77777777" w:rsidR="00083A71" w:rsidRPr="00F71ECE" w:rsidRDefault="00083A71" w:rsidP="00083A71"/>
    <w:p w14:paraId="42A74C97" w14:textId="77777777" w:rsidR="00083A71" w:rsidRPr="00F71ECE" w:rsidRDefault="00083A71" w:rsidP="00083A71"/>
    <w:p w14:paraId="273206E3" w14:textId="77777777" w:rsidR="00083A71" w:rsidRPr="00F71ECE" w:rsidRDefault="00083A71" w:rsidP="00083A71"/>
    <w:p w14:paraId="453EF7A0" w14:textId="77777777" w:rsidR="00083A71" w:rsidRPr="00F71ECE" w:rsidRDefault="00083A71" w:rsidP="00083A71"/>
    <w:p w14:paraId="1BAE81B4" w14:textId="77777777" w:rsidR="00083A71" w:rsidRPr="00F71ECE" w:rsidRDefault="00083A71" w:rsidP="00083A71"/>
    <w:p w14:paraId="10B2A24C" w14:textId="77777777" w:rsidR="00083A71" w:rsidRPr="00F71ECE" w:rsidRDefault="00083A71" w:rsidP="00083A71"/>
    <w:p w14:paraId="3008F129" w14:textId="77777777" w:rsidR="00083A71" w:rsidRPr="00F71ECE" w:rsidRDefault="00083A71" w:rsidP="00083A71"/>
    <w:p w14:paraId="62188A88" w14:textId="77777777" w:rsidR="00083A71" w:rsidRPr="00F71ECE" w:rsidRDefault="00083A71" w:rsidP="00083A71"/>
    <w:p w14:paraId="62877F09" w14:textId="77777777" w:rsidR="00083A71" w:rsidRPr="00F71ECE" w:rsidRDefault="00083A71" w:rsidP="00083A71">
      <w:pPr>
        <w:spacing w:line="276" w:lineRule="auto"/>
        <w:rPr>
          <w:b/>
          <w:bCs/>
          <w:sz w:val="21"/>
          <w:szCs w:val="21"/>
        </w:rPr>
      </w:pPr>
    </w:p>
    <w:p w14:paraId="0321713D" w14:textId="77777777" w:rsidR="00083A71" w:rsidRPr="00F71ECE" w:rsidRDefault="00083A71" w:rsidP="00083A71">
      <w:pPr>
        <w:spacing w:line="276" w:lineRule="auto"/>
        <w:rPr>
          <w:sz w:val="21"/>
          <w:szCs w:val="21"/>
        </w:rPr>
      </w:pPr>
      <w:bookmarkStart w:id="179" w:name="_Hlk138972176"/>
      <w:r w:rsidRPr="00F71ECE">
        <w:rPr>
          <w:b/>
          <w:bCs/>
          <w:sz w:val="21"/>
          <w:szCs w:val="21"/>
        </w:rPr>
        <w:t>Figure 5.</w:t>
      </w:r>
      <w:r>
        <w:rPr>
          <w:b/>
          <w:bCs/>
          <w:sz w:val="21"/>
          <w:szCs w:val="21"/>
        </w:rPr>
        <w:t>9</w:t>
      </w:r>
      <w:r w:rsidRPr="00F71ECE">
        <w:rPr>
          <w:b/>
          <w:bCs/>
          <w:sz w:val="21"/>
          <w:szCs w:val="21"/>
        </w:rPr>
        <w:t xml:space="preserve">. Cumulative water loss </w:t>
      </w:r>
      <w:r>
        <w:rPr>
          <w:b/>
          <w:bCs/>
          <w:sz w:val="21"/>
          <w:szCs w:val="21"/>
        </w:rPr>
        <w:t xml:space="preserve">of </w:t>
      </w:r>
      <w:r>
        <w:rPr>
          <w:b/>
          <w:bCs/>
          <w:i/>
          <w:iCs/>
          <w:sz w:val="21"/>
          <w:szCs w:val="21"/>
        </w:rPr>
        <w:t xml:space="preserve">Zmepfl9 </w:t>
      </w:r>
      <w:r>
        <w:rPr>
          <w:b/>
          <w:bCs/>
          <w:sz w:val="21"/>
          <w:szCs w:val="21"/>
        </w:rPr>
        <w:t xml:space="preserve">plants </w:t>
      </w:r>
      <w:r w:rsidRPr="00F71ECE">
        <w:rPr>
          <w:b/>
          <w:bCs/>
          <w:sz w:val="21"/>
          <w:szCs w:val="21"/>
        </w:rPr>
        <w:t>under water restricted conditions.</w:t>
      </w:r>
      <w:bookmarkEnd w:id="179"/>
      <w:r w:rsidRPr="00F71ECE">
        <w:rPr>
          <w:b/>
          <w:bCs/>
          <w:sz w:val="21"/>
          <w:szCs w:val="21"/>
        </w:rPr>
        <w:t xml:space="preserve"> (a) </w:t>
      </w:r>
      <w:r w:rsidRPr="00F71ECE">
        <w:rPr>
          <w:sz w:val="21"/>
          <w:szCs w:val="21"/>
        </w:rPr>
        <w:t xml:space="preserve">Cumulative water lost per plant, </w:t>
      </w:r>
      <w:bookmarkStart w:id="180" w:name="OLE_LINK56"/>
      <w:r w:rsidRPr="00F71ECE">
        <w:rPr>
          <w:sz w:val="21"/>
          <w:szCs w:val="21"/>
        </w:rPr>
        <w:t xml:space="preserve">measured daily after the initiation of drought in 7-week-old plants. </w:t>
      </w:r>
      <w:bookmarkEnd w:id="180"/>
      <w:r w:rsidRPr="00F71ECE">
        <w:rPr>
          <w:b/>
          <w:bCs/>
          <w:sz w:val="21"/>
          <w:szCs w:val="21"/>
        </w:rPr>
        <w:t>(b)</w:t>
      </w:r>
      <w:r w:rsidRPr="00F71ECE">
        <w:rPr>
          <w:sz w:val="21"/>
          <w:szCs w:val="21"/>
        </w:rPr>
        <w:t xml:space="preserve"> Total cumulative water lost over the 10-day period. No water was given from day 0-5, after which pots were maintained at 30% field capacity. (a) Error bars represent the standard error of the mean. Asterisks show significant differences compared to A188 controls, coloured to specify genotype. Statistical analysis was performed on individual days, as below. (b) Box and whisker plots as previously described. </w:t>
      </w:r>
      <w:r w:rsidRPr="00F71ECE">
        <w:rPr>
          <w:rFonts w:asciiTheme="minorHAnsi" w:hAnsiTheme="minorHAnsi"/>
          <w:sz w:val="21"/>
          <w:szCs w:val="21"/>
        </w:rPr>
        <w:t xml:space="preserve"> </w:t>
      </w:r>
      <w:bookmarkStart w:id="181" w:name="OLE_LINK61"/>
      <w:r w:rsidRPr="00F71ECE">
        <w:rPr>
          <w:sz w:val="21"/>
          <w:szCs w:val="21"/>
        </w:rPr>
        <w:t>Different letters denote significant differences between the means of genotypes (</w:t>
      </w:r>
      <w:r w:rsidRPr="00F71ECE">
        <w:rPr>
          <w:i/>
          <w:iCs/>
          <w:sz w:val="21"/>
          <w:szCs w:val="21"/>
        </w:rPr>
        <w:t>p</w:t>
      </w:r>
      <w:r w:rsidRPr="00F71ECE">
        <w:rPr>
          <w:sz w:val="21"/>
          <w:szCs w:val="21"/>
        </w:rPr>
        <w:t xml:space="preserve"> &lt; 0.05, one-way ANOVA followed by post-hoc Tukey’s test). n = 9 plants per genotype.</w:t>
      </w:r>
    </w:p>
    <w:p w14:paraId="3501D307" w14:textId="77777777" w:rsidR="00083A71" w:rsidRPr="00F71ECE" w:rsidRDefault="00083A71" w:rsidP="00083A71">
      <w:pPr>
        <w:spacing w:line="276" w:lineRule="auto"/>
        <w:rPr>
          <w:sz w:val="21"/>
          <w:szCs w:val="21"/>
        </w:rPr>
      </w:pPr>
    </w:p>
    <w:p w14:paraId="22099148" w14:textId="77777777" w:rsidR="00083A71" w:rsidRPr="00F71ECE" w:rsidRDefault="00083A71" w:rsidP="00083A71">
      <w:r w:rsidRPr="00F71ECE">
        <w:rPr>
          <w:sz w:val="21"/>
          <w:szCs w:val="21"/>
        </w:rPr>
        <w:lastRenderedPageBreak/>
        <w:tab/>
      </w:r>
      <w:r w:rsidRPr="00F71ECE">
        <w:t xml:space="preserve">To assess the physiological response of plants during the drought treatment, abaxial </w:t>
      </w:r>
      <w:r w:rsidRPr="00F71ECE">
        <w:rPr>
          <w:i/>
          <w:iCs/>
        </w:rPr>
        <w:t>g</w:t>
      </w:r>
      <w:r w:rsidRPr="00F71ECE">
        <w:rPr>
          <w:vertAlign w:val="subscript"/>
        </w:rPr>
        <w:t>s</w:t>
      </w:r>
      <w:r w:rsidRPr="00F71ECE">
        <w:t xml:space="preserve"> porometer measurements were collected from the mostly recently emerged leaf (Figure 5.10). On day 0, A188 controls had higher rates of abaxial </w:t>
      </w:r>
      <w:r w:rsidRPr="00F71ECE">
        <w:rPr>
          <w:i/>
          <w:iCs/>
        </w:rPr>
        <w:t>g</w:t>
      </w:r>
      <w:r w:rsidRPr="00F71ECE">
        <w:rPr>
          <w:vertAlign w:val="subscript"/>
        </w:rPr>
        <w:t>s</w:t>
      </w:r>
      <w:r w:rsidRPr="00F71ECE">
        <w:t xml:space="preserve"> compared to the other genotypes, however they were only significantly greater than line </w:t>
      </w:r>
      <w:r w:rsidRPr="00F71ECE">
        <w:rPr>
          <w:i/>
          <w:iCs/>
        </w:rPr>
        <w:t xml:space="preserve">Zmepfl9-1a </w:t>
      </w:r>
      <w:r w:rsidRPr="00F71ECE">
        <w:t xml:space="preserve">#2 (Figure 5.10a). The lack of significance that was previously seen for some of the other gene-edited lines (Figure 5.7), may be explained by the greater variation due to the smaller sample size of the droughted treatment. After only one day of water restriction, all plants begin to respond by reducing their abaxial </w:t>
      </w:r>
      <w:r w:rsidRPr="00F71ECE">
        <w:rPr>
          <w:i/>
          <w:iCs/>
        </w:rPr>
        <w:t>g</w:t>
      </w:r>
      <w:r w:rsidRPr="00F71ECE">
        <w:rPr>
          <w:vertAlign w:val="subscript"/>
        </w:rPr>
        <w:t>s</w:t>
      </w:r>
      <w:r w:rsidRPr="00F71ECE">
        <w:t xml:space="preserve">, with the largest reduction seen in A188, but only small reductions seen in the other lines (Figure 5.10a). As the drought progresses, the abaxial </w:t>
      </w:r>
      <w:r w:rsidRPr="00F71ECE">
        <w:rPr>
          <w:i/>
          <w:iCs/>
        </w:rPr>
        <w:t>g</w:t>
      </w:r>
      <w:r w:rsidRPr="00F71ECE">
        <w:rPr>
          <w:vertAlign w:val="subscript"/>
        </w:rPr>
        <w:t>s</w:t>
      </w:r>
      <w:r w:rsidRPr="00F71ECE">
        <w:t xml:space="preserve"> of A188 and </w:t>
      </w:r>
      <w:r w:rsidRPr="00F71ECE">
        <w:rPr>
          <w:i/>
          <w:iCs/>
        </w:rPr>
        <w:t xml:space="preserve">Zmepfl9-1b </w:t>
      </w:r>
      <w:r w:rsidRPr="00F71ECE">
        <w:t xml:space="preserve">#1 drops faster than the genotypes with mutations in </w:t>
      </w:r>
      <w:r w:rsidRPr="00F71ECE">
        <w:rPr>
          <w:i/>
          <w:iCs/>
        </w:rPr>
        <w:t xml:space="preserve">ZmEPFL9-1a, </w:t>
      </w:r>
      <w:r w:rsidRPr="00F71ECE">
        <w:t xml:space="preserve">likely due to their reduced soil water that is causing the stomatal drought response to occur quicker. On day 2, A188 had significantly lower abaxial </w:t>
      </w:r>
      <w:r w:rsidRPr="00F71ECE">
        <w:rPr>
          <w:i/>
          <w:iCs/>
        </w:rPr>
        <w:t>g</w:t>
      </w:r>
      <w:r w:rsidRPr="00F71ECE">
        <w:rPr>
          <w:vertAlign w:val="subscript"/>
        </w:rPr>
        <w:t>s</w:t>
      </w:r>
      <w:r w:rsidRPr="00F71ECE">
        <w:t xml:space="preserve"> than </w:t>
      </w:r>
      <w:r w:rsidRPr="00F71ECE">
        <w:rPr>
          <w:i/>
          <w:iCs/>
        </w:rPr>
        <w:t xml:space="preserve">Zmepfl9-1a </w:t>
      </w:r>
      <w:r w:rsidRPr="00F71ECE">
        <w:t xml:space="preserve">#1, but no other statistical differences were detected between other genotypes. By day 3, A188 plants have rates of </w:t>
      </w:r>
      <w:r w:rsidRPr="00F71ECE">
        <w:rPr>
          <w:i/>
          <w:iCs/>
        </w:rPr>
        <w:t>g</w:t>
      </w:r>
      <w:r w:rsidRPr="00F71ECE">
        <w:rPr>
          <w:vertAlign w:val="subscript"/>
        </w:rPr>
        <w:t>s</w:t>
      </w:r>
      <w:r w:rsidRPr="00F71ECE">
        <w:t xml:space="preserve"> close to zero, suggesting that their stomatal apertures are virtually closed. The gene-edited lines then reach similar values by the following day, after which the adaxial </w:t>
      </w:r>
      <w:r w:rsidRPr="00F71ECE">
        <w:rPr>
          <w:i/>
          <w:iCs/>
        </w:rPr>
        <w:t>g</w:t>
      </w:r>
      <w:r w:rsidRPr="00F71ECE">
        <w:rPr>
          <w:vertAlign w:val="subscript"/>
        </w:rPr>
        <w:t>s</w:t>
      </w:r>
      <w:r w:rsidRPr="00F71ECE">
        <w:t xml:space="preserve"> of all lines remains close to zero for the remainder of the drought treatment. These results firstly highlight how quickly maize stomata close in response to drought stress. They also suggest that maize plants with fewer stomata can maintain their </w:t>
      </w:r>
      <w:r w:rsidRPr="00F71ECE">
        <w:rPr>
          <w:i/>
          <w:iCs/>
        </w:rPr>
        <w:t>g</w:t>
      </w:r>
      <w:r w:rsidRPr="00F71ECE">
        <w:rPr>
          <w:vertAlign w:val="subscript"/>
        </w:rPr>
        <w:t>s</w:t>
      </w:r>
      <w:r w:rsidRPr="00F71ECE">
        <w:t xml:space="preserve"> at slightly higher levels than controls and have an additional day of gas exchange before most stomata close.</w:t>
      </w:r>
    </w:p>
    <w:p w14:paraId="64174A8D" w14:textId="77777777" w:rsidR="00D53BDE" w:rsidRPr="00F71ECE" w:rsidRDefault="00083A71" w:rsidP="00D53BDE">
      <w:r w:rsidRPr="00F71ECE">
        <w:tab/>
        <w:t xml:space="preserve">Additionally,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was measured using a </w:t>
      </w:r>
      <w:proofErr w:type="spellStart"/>
      <w:r w:rsidRPr="00F71ECE">
        <w:t>FluorPen</w:t>
      </w:r>
      <w:proofErr w:type="spellEnd"/>
      <w:r w:rsidRPr="00F71ECE">
        <w:t xml:space="preserve"> FP 110 (Photon System Instruments) on the same leaves as used above, which were first dark-adapted for 30 minutes using leaf-clips.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corresponds to the maximum quantum efficiency of photosystem II and is often used to indicate stress in plants. Before the initiation of drought, all genotypes displayed similar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levels of around 0.8, which is typical for healthy plants (Figure 5.10b). As water is withheld, the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values of A188 drop the quickest, with reductions seen after only one day. Line </w:t>
      </w:r>
      <w:r w:rsidRPr="00F71ECE">
        <w:rPr>
          <w:i/>
          <w:iCs/>
        </w:rPr>
        <w:t xml:space="preserve">Zmepfl9-1b </w:t>
      </w:r>
      <w:r w:rsidRPr="00F71ECE">
        <w:t xml:space="preserve">#1 then catches up to A188 by day 2, after which these two lines exhibit consistently lower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values until day 6.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measurements from the remaining genotypes, which lack </w:t>
      </w:r>
      <w:r w:rsidRPr="00F71ECE">
        <w:rPr>
          <w:i/>
          <w:iCs/>
        </w:rPr>
        <w:t>ZmEPFL9-1a</w:t>
      </w:r>
      <w:r w:rsidRPr="00F71ECE">
        <w:t xml:space="preserve">, mostly begin to drop after day 2, but are still maintained at higher levels compared to A188 until day 6 (Figure 5.10b). No significant differences were detected between genotypes on any of the treatment days, likely due to variation seen between plants. However, these results do suggest that line A188, followed second by line </w:t>
      </w:r>
      <w:r w:rsidRPr="00F71ECE">
        <w:rPr>
          <w:i/>
          <w:iCs/>
        </w:rPr>
        <w:t xml:space="preserve">Zmepfl9-1b </w:t>
      </w:r>
      <w:r w:rsidRPr="00F71ECE">
        <w:t xml:space="preserve">#1, are experiencing greater levels of plant stress, and 1-2 days sooner, than the other genotypes. </w:t>
      </w:r>
      <w:r>
        <w:t>O</w:t>
      </w:r>
      <w:r w:rsidRPr="00F71ECE">
        <w:t xml:space="preserve">n day 8, </w:t>
      </w:r>
      <w:proofErr w:type="spellStart"/>
      <w:r w:rsidRPr="00F71ECE">
        <w:rPr>
          <w:i/>
          <w:iCs/>
        </w:rPr>
        <w:t>F</w:t>
      </w:r>
      <w:r w:rsidRPr="00F71ECE">
        <w:rPr>
          <w:vertAlign w:val="subscript"/>
        </w:rPr>
        <w:t>v</w:t>
      </w:r>
      <w:proofErr w:type="spellEnd"/>
      <w:r w:rsidRPr="00F71ECE">
        <w:t>/</w:t>
      </w:r>
      <w:r w:rsidRPr="00F71ECE">
        <w:rPr>
          <w:i/>
          <w:iCs/>
        </w:rPr>
        <w:t>F</w:t>
      </w:r>
      <w:r w:rsidRPr="00F71ECE">
        <w:rPr>
          <w:vertAlign w:val="subscript"/>
        </w:rPr>
        <w:t>m</w:t>
      </w:r>
      <w:r w:rsidRPr="00F71ECE">
        <w:t xml:space="preserve"> values of A188 begin to increase, with the other genotypes following this pattern on day 10. This may be explained </w:t>
      </w:r>
      <w:r w:rsidRPr="00F71ECE">
        <w:lastRenderedPageBreak/>
        <w:t xml:space="preserve">by the addition of water into the pots after day 5, which may have alleviated some of the drought stress of the newly emerging leaves.  </w:t>
      </w:r>
    </w:p>
    <w:p w14:paraId="6C93E36E" w14:textId="77777777" w:rsidR="00083A71" w:rsidRPr="00F71ECE" w:rsidRDefault="00083A71" w:rsidP="00083A71">
      <w:pPr>
        <w:spacing w:line="276" w:lineRule="auto"/>
        <w:rPr>
          <w:sz w:val="21"/>
          <w:szCs w:val="21"/>
        </w:rPr>
      </w:pPr>
      <w:r>
        <w:rPr>
          <w:noProof/>
          <w:sz w:val="21"/>
          <w:szCs w:val="21"/>
          <w:lang w:val="en-US" w:eastAsia="en-US"/>
        </w:rPr>
        <mc:AlternateContent>
          <mc:Choice Requires="wpg">
            <w:drawing>
              <wp:anchor distT="0" distB="0" distL="114300" distR="114300" simplePos="0" relativeHeight="251867136" behindDoc="0" locked="0" layoutInCell="1" allowOverlap="1" wp14:anchorId="7DE67712" wp14:editId="0D72FAEF">
                <wp:simplePos x="0" y="0"/>
                <wp:positionH relativeFrom="column">
                  <wp:posOffset>426085</wp:posOffset>
                </wp:positionH>
                <wp:positionV relativeFrom="paragraph">
                  <wp:posOffset>157643</wp:posOffset>
                </wp:positionV>
                <wp:extent cx="4428461" cy="6221405"/>
                <wp:effectExtent l="0" t="0" r="0" b="0"/>
                <wp:wrapNone/>
                <wp:docPr id="503" name="Group 503"/>
                <wp:cNvGraphicFramePr/>
                <a:graphic xmlns:a="http://schemas.openxmlformats.org/drawingml/2006/main">
                  <a:graphicData uri="http://schemas.microsoft.com/office/word/2010/wordprocessingGroup">
                    <wpg:wgp>
                      <wpg:cNvGrpSpPr/>
                      <wpg:grpSpPr>
                        <a:xfrm>
                          <a:off x="0" y="0"/>
                          <a:ext cx="4428461" cy="6221405"/>
                          <a:chOff x="0" y="0"/>
                          <a:chExt cx="4428461" cy="6221405"/>
                        </a:xfrm>
                      </wpg:grpSpPr>
                      <wpg:grpSp>
                        <wpg:cNvPr id="584" name="Group 584"/>
                        <wpg:cNvGrpSpPr/>
                        <wpg:grpSpPr>
                          <a:xfrm>
                            <a:off x="0" y="0"/>
                            <a:ext cx="4428461" cy="6221405"/>
                            <a:chOff x="0" y="0"/>
                            <a:chExt cx="4428461" cy="6221405"/>
                          </a:xfrm>
                        </wpg:grpSpPr>
                        <pic:pic xmlns:pic="http://schemas.openxmlformats.org/drawingml/2006/picture">
                          <pic:nvPicPr>
                            <pic:cNvPr id="585" name="Picture 585"/>
                            <pic:cNvPicPr>
                              <a:picLocks noChangeAspect="1"/>
                            </pic:cNvPicPr>
                          </pic:nvPicPr>
                          <pic:blipFill>
                            <a:blip r:embed="rId272" cstate="print">
                              <a:extLst>
                                <a:ext uri="{28A0092B-C50C-407E-A947-70E740481C1C}">
                                  <a14:useLocalDpi xmlns:a14="http://schemas.microsoft.com/office/drawing/2010/main" val="0"/>
                                </a:ext>
                              </a:extLst>
                            </a:blip>
                            <a:stretch>
                              <a:fillRect/>
                            </a:stretch>
                          </pic:blipFill>
                          <pic:spPr>
                            <a:xfrm>
                              <a:off x="106326" y="3221665"/>
                              <a:ext cx="4302760" cy="2999740"/>
                            </a:xfrm>
                            <a:prstGeom prst="rect">
                              <a:avLst/>
                            </a:prstGeom>
                          </pic:spPr>
                        </pic:pic>
                        <wpg:grpSp>
                          <wpg:cNvPr id="586" name="Group 586"/>
                          <wpg:cNvGrpSpPr/>
                          <wpg:grpSpPr>
                            <a:xfrm>
                              <a:off x="829340" y="0"/>
                              <a:ext cx="3237230" cy="744220"/>
                              <a:chOff x="-244575" y="0"/>
                              <a:chExt cx="3237569" cy="744442"/>
                            </a:xfrm>
                          </wpg:grpSpPr>
                          <pic:pic xmlns:pic="http://schemas.openxmlformats.org/drawingml/2006/picture">
                            <pic:nvPicPr>
                              <pic:cNvPr id="587" name="Picture 587" descr="A picture containing way, dark, road&#10;&#10;Description automatically generated"/>
                              <pic:cNvPicPr>
                                <a:picLocks noChangeAspect="1"/>
                              </pic:cNvPicPr>
                            </pic:nvPicPr>
                            <pic:blipFill rotWithShape="1">
                              <a:blip r:embed="rId273" cstate="print">
                                <a:extLst>
                                  <a:ext uri="{28A0092B-C50C-407E-A947-70E740481C1C}">
                                    <a14:useLocalDpi xmlns:a14="http://schemas.microsoft.com/office/drawing/2010/main" val="0"/>
                                  </a:ext>
                                </a:extLst>
                              </a:blip>
                              <a:srcRect l="64373" t="6443" b="65358"/>
                              <a:stretch/>
                            </pic:blipFill>
                            <pic:spPr bwMode="auto">
                              <a:xfrm>
                                <a:off x="-244575" y="0"/>
                                <a:ext cx="1929765" cy="7308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88" name="Picture 588" descr="A picture containing way, dark, road&#10;&#10;Description automatically generated"/>
                              <pic:cNvPicPr>
                                <a:picLocks noChangeAspect="1"/>
                              </pic:cNvPicPr>
                            </pic:nvPicPr>
                            <pic:blipFill rotWithShape="1">
                              <a:blip r:embed="rId274" cstate="print">
                                <a:extLst>
                                  <a:ext uri="{28A0092B-C50C-407E-A947-70E740481C1C}">
                                    <a14:useLocalDpi xmlns:a14="http://schemas.microsoft.com/office/drawing/2010/main" val="0"/>
                                  </a:ext>
                                </a:extLst>
                              </a:blip>
                              <a:srcRect l="64373" t="43891" b="38031"/>
                              <a:stretch/>
                            </pic:blipFill>
                            <pic:spPr bwMode="auto">
                              <a:xfrm>
                                <a:off x="1063229" y="276447"/>
                                <a:ext cx="1929765" cy="4679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589" name="Picture 589" descr="A picture containing way, dark, road&#10;&#10;Description automatically generated"/>
                              <pic:cNvPicPr>
                                <a:picLocks noChangeAspect="1"/>
                              </pic:cNvPicPr>
                            </pic:nvPicPr>
                            <pic:blipFill rotWithShape="1">
                              <a:blip r:embed="rId275" cstate="print">
                                <a:extLst>
                                  <a:ext uri="{28A0092B-C50C-407E-A947-70E740481C1C}">
                                    <a14:useLocalDpi xmlns:a14="http://schemas.microsoft.com/office/drawing/2010/main" val="0"/>
                                  </a:ext>
                                </a:extLst>
                              </a:blip>
                              <a:srcRect l="64373" t="32222" b="56109"/>
                              <a:stretch/>
                            </pic:blipFill>
                            <pic:spPr bwMode="auto">
                              <a:xfrm>
                                <a:off x="1063229" y="0"/>
                                <a:ext cx="1929765" cy="3016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pic:pic xmlns:pic="http://schemas.openxmlformats.org/drawingml/2006/picture">
                          <pic:nvPicPr>
                            <pic:cNvPr id="590" name="Picture 590"/>
                            <pic:cNvPicPr>
                              <a:picLocks noChangeAspect="1"/>
                            </pic:cNvPicPr>
                          </pic:nvPicPr>
                          <pic:blipFill>
                            <a:blip r:embed="rId276" cstate="print">
                              <a:extLst>
                                <a:ext uri="{28A0092B-C50C-407E-A947-70E740481C1C}">
                                  <a14:useLocalDpi xmlns:a14="http://schemas.microsoft.com/office/drawing/2010/main" val="0"/>
                                </a:ext>
                              </a:extLst>
                            </a:blip>
                            <a:stretch>
                              <a:fillRect/>
                            </a:stretch>
                          </pic:blipFill>
                          <pic:spPr>
                            <a:xfrm>
                              <a:off x="85061" y="542260"/>
                              <a:ext cx="4343400" cy="2994025"/>
                            </a:xfrm>
                            <a:prstGeom prst="rect">
                              <a:avLst/>
                            </a:prstGeom>
                          </pic:spPr>
                        </pic:pic>
                        <wps:wsp>
                          <wps:cNvPr id="591" name="Text Box 2"/>
                          <wps:cNvSpPr txBox="1">
                            <a:spLocks noChangeArrowheads="1"/>
                          </wps:cNvSpPr>
                          <wps:spPr bwMode="auto">
                            <a:xfrm>
                              <a:off x="0" y="467832"/>
                              <a:ext cx="501015" cy="414655"/>
                            </a:xfrm>
                            <a:prstGeom prst="rect">
                              <a:avLst/>
                            </a:prstGeom>
                            <a:noFill/>
                            <a:ln w="9525">
                              <a:noFill/>
                              <a:miter lim="800000"/>
                              <a:headEnd/>
                              <a:tailEnd/>
                            </a:ln>
                          </wps:spPr>
                          <wps:txbx>
                            <w:txbxContent>
                              <w:p w14:paraId="357F474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92" name="Text Box 2"/>
                          <wps:cNvSpPr txBox="1">
                            <a:spLocks noChangeArrowheads="1"/>
                          </wps:cNvSpPr>
                          <wps:spPr bwMode="auto">
                            <a:xfrm>
                              <a:off x="10633" y="3179135"/>
                              <a:ext cx="501015" cy="414655"/>
                            </a:xfrm>
                            <a:prstGeom prst="rect">
                              <a:avLst/>
                            </a:prstGeom>
                            <a:noFill/>
                            <a:ln w="9525">
                              <a:noFill/>
                              <a:miter lim="800000"/>
                              <a:headEnd/>
                              <a:tailEnd/>
                            </a:ln>
                          </wps:spPr>
                          <wps:txbx>
                            <w:txbxContent>
                              <w:p w14:paraId="5ADB597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g:grpSp>
                      <wps:wsp>
                        <wps:cNvPr id="502" name="Text Box 2"/>
                        <wps:cNvSpPr txBox="1">
                          <a:spLocks noChangeArrowheads="1"/>
                        </wps:cNvSpPr>
                        <wps:spPr bwMode="auto">
                          <a:xfrm>
                            <a:off x="751997" y="1479281"/>
                            <a:ext cx="216535" cy="194945"/>
                          </a:xfrm>
                          <a:prstGeom prst="rect">
                            <a:avLst/>
                          </a:prstGeom>
                          <a:noFill/>
                          <a:ln w="9525">
                            <a:noFill/>
                            <a:miter lim="800000"/>
                            <a:headEnd/>
                            <a:tailEnd/>
                          </a:ln>
                        </wps:spPr>
                        <wps:txbx>
                          <w:txbxContent>
                            <w:p w14:paraId="4B354BA8" w14:textId="77777777" w:rsidR="00135FA1" w:rsidRPr="0033099E" w:rsidRDefault="00135FA1" w:rsidP="00083A71">
                              <w:pPr>
                                <w:rPr>
                                  <w:rFonts w:ascii="Arial" w:hAnsi="Arial" w:cs="Arial"/>
                                  <w:b/>
                                  <w:bCs/>
                                  <w:color w:val="00B0F0"/>
                                  <w:sz w:val="28"/>
                                  <w:szCs w:val="28"/>
                                </w:rPr>
                              </w:pPr>
                              <w:r w:rsidRPr="0033099E">
                                <w:rPr>
                                  <w:rFonts w:ascii="Arial" w:hAnsi="Arial" w:cs="Arial"/>
                                  <w:b/>
                                  <w:bCs/>
                                  <w:color w:val="00B0F0"/>
                                  <w:sz w:val="28"/>
                                  <w:szCs w:val="28"/>
                                </w:rPr>
                                <w:t>*</w:t>
                              </w:r>
                            </w:p>
                          </w:txbxContent>
                        </wps:txbx>
                        <wps:bodyPr rot="0" vert="horz" wrap="square" lIns="91440" tIns="45720" rIns="91440" bIns="45720" anchor="t" anchorCtr="0">
                          <a:noAutofit/>
                        </wps:bodyPr>
                      </wps:wsp>
                    </wpg:wgp>
                  </a:graphicData>
                </a:graphic>
              </wp:anchor>
            </w:drawing>
          </mc:Choice>
          <mc:Fallback>
            <w:pict>
              <v:group w14:anchorId="7DE67712" id="Group 503" o:spid="_x0000_s1448" style="position:absolute;left:0;text-align:left;margin-left:33.55pt;margin-top:12.4pt;width:348.7pt;height:489.85pt;z-index:251867136" coordsize="44284,6221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">
                <v:group id="Group 584" o:spid="_x0000_s1449" style="position:absolute;width:44284;height:62214" coordsize="44284,62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">
                  <v:shape id="Picture 585" o:spid="_x0000_s1450" type="#_x0000_t75" style="position:absolute;left:1063;top:32216;width:43027;height:29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">
                    <v:imagedata r:id="rId277" o:title=""/>
                  </v:shape>
                  <v:group id="Group 586" o:spid="_x0000_s1451" style="position:absolute;left:8293;width:32372;height:7442" coordorigin="-2445" coordsize="32375,7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">
                    <v:shape id="Picture 587" o:spid="_x0000_s1452" type="#_x0000_t75" alt="A picture containing way, dark, road&#10;&#10;Description automatically generated" style="position:absolute;left:-2445;width:19296;height:7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">
                      <v:imagedata r:id="rId278" o:title="A picture containing way, dark, road&#10;&#10;Description automatically generated" croptop="4222f" cropbottom="42833f" cropleft="42187f"/>
                    </v:shape>
                    <v:shape id="Picture 588" o:spid="_x0000_s1453" type="#_x0000_t75" alt="A picture containing way, dark, road&#10;&#10;Description automatically generated" style="position:absolute;left:10632;top:2764;width:19297;height: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">
                      <v:imagedata r:id="rId279" o:title="A picture containing way, dark, road&#10;&#10;Description automatically generated" croptop="28764f" cropbottom="24924f" cropleft="42187f"/>
                    </v:shape>
                    <v:shape id="Picture 589" o:spid="_x0000_s1454" type="#_x0000_t75" alt="A picture containing way, dark, road&#10;&#10;Description automatically generated" style="position:absolute;left:10632;width:19297;height:3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">
                      <v:imagedata r:id="rId280" o:title="A picture containing way, dark, road&#10;&#10;Description automatically generated" croptop="21117f" cropbottom="36772f" cropleft="42187f"/>
                    </v:shape>
                  </v:group>
                  <v:shape id="Picture 590" o:spid="_x0000_s1455" type="#_x0000_t75" style="position:absolute;left:850;top:5422;width:43434;height:29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">
                    <v:imagedata r:id="rId281" o:title=""/>
                  </v:shape>
                  <v:shape id="_x0000_s1456" type="#_x0000_t202" style="position:absolute;top:4678;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" filled="f" stroked="f">
                    <v:textbox>
                      <w:txbxContent>
                        <w:p w14:paraId="357F474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57" type="#_x0000_t202" style="position:absolute;left:106;top:31791;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" filled="f" stroked="f">
                    <v:textbox>
                      <w:txbxContent>
                        <w:p w14:paraId="5ADB597B"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group>
                <v:shape id="_x0000_s1458" type="#_x0000_t202" style="position:absolute;left:7519;top:14792;width:2166;height:1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" filled="f" stroked="f">
                  <v:textbox>
                    <w:txbxContent>
                      <w:p w14:paraId="4B354BA8" w14:textId="77777777" w:rsidR="00135FA1" w:rsidRPr="0033099E" w:rsidRDefault="00135FA1" w:rsidP="00083A71">
                        <w:pPr>
                          <w:rPr>
                            <w:rFonts w:ascii="Arial" w:hAnsi="Arial" w:cs="Arial"/>
                            <w:b/>
                            <w:bCs/>
                            <w:color w:val="00B0F0"/>
                            <w:sz w:val="28"/>
                            <w:szCs w:val="28"/>
                          </w:rPr>
                        </w:pPr>
                        <w:r w:rsidRPr="0033099E">
                          <w:rPr>
                            <w:rFonts w:ascii="Arial" w:hAnsi="Arial" w:cs="Arial"/>
                            <w:b/>
                            <w:bCs/>
                            <w:color w:val="00B0F0"/>
                            <w:sz w:val="28"/>
                            <w:szCs w:val="28"/>
                          </w:rPr>
                          <w:t>*</w:t>
                        </w:r>
                      </w:p>
                    </w:txbxContent>
                  </v:textbox>
                </v:shape>
              </v:group>
            </w:pict>
          </mc:Fallback>
        </mc:AlternateContent>
      </w:r>
    </w:p>
    <w:p w14:paraId="0088D57F" w14:textId="77777777" w:rsidR="00083A71" w:rsidRPr="00F71ECE" w:rsidRDefault="00083A71" w:rsidP="00083A71">
      <w:pPr>
        <w:spacing w:line="276" w:lineRule="auto"/>
        <w:rPr>
          <w:sz w:val="21"/>
          <w:szCs w:val="21"/>
        </w:rPr>
      </w:pPr>
    </w:p>
    <w:p w14:paraId="1C731738" w14:textId="77777777" w:rsidR="00083A71" w:rsidRPr="00F71ECE" w:rsidRDefault="00083A71" w:rsidP="00083A71">
      <w:pPr>
        <w:spacing w:line="276" w:lineRule="auto"/>
        <w:rPr>
          <w:sz w:val="21"/>
          <w:szCs w:val="21"/>
        </w:rPr>
      </w:pPr>
    </w:p>
    <w:p w14:paraId="064E8E06" w14:textId="77777777" w:rsidR="00083A71" w:rsidRPr="00F71ECE" w:rsidRDefault="00083A71" w:rsidP="00083A71">
      <w:pPr>
        <w:spacing w:line="276" w:lineRule="auto"/>
        <w:rPr>
          <w:sz w:val="21"/>
          <w:szCs w:val="21"/>
        </w:rPr>
      </w:pPr>
    </w:p>
    <w:p w14:paraId="0EAB3085" w14:textId="77777777" w:rsidR="00083A71" w:rsidRPr="00F71ECE" w:rsidRDefault="00083A71" w:rsidP="00083A71">
      <w:pPr>
        <w:spacing w:line="276" w:lineRule="auto"/>
        <w:rPr>
          <w:sz w:val="21"/>
          <w:szCs w:val="21"/>
        </w:rPr>
      </w:pPr>
    </w:p>
    <w:p w14:paraId="58712037" w14:textId="77777777" w:rsidR="00083A71" w:rsidRPr="00F71ECE" w:rsidRDefault="00083A71" w:rsidP="00083A71">
      <w:pPr>
        <w:spacing w:line="276" w:lineRule="auto"/>
        <w:rPr>
          <w:sz w:val="21"/>
          <w:szCs w:val="21"/>
        </w:rPr>
      </w:pPr>
    </w:p>
    <w:p w14:paraId="06EDC187" w14:textId="77777777" w:rsidR="00083A71" w:rsidRPr="00F71ECE" w:rsidRDefault="00083A71" w:rsidP="00083A71">
      <w:pPr>
        <w:spacing w:line="276" w:lineRule="auto"/>
        <w:rPr>
          <w:sz w:val="21"/>
          <w:szCs w:val="21"/>
        </w:rPr>
      </w:pPr>
    </w:p>
    <w:p w14:paraId="6A260440" w14:textId="77777777" w:rsidR="00083A71" w:rsidRPr="00F71ECE" w:rsidRDefault="00083A71" w:rsidP="00083A71">
      <w:pPr>
        <w:spacing w:line="276" w:lineRule="auto"/>
        <w:rPr>
          <w:sz w:val="21"/>
          <w:szCs w:val="21"/>
        </w:rPr>
      </w:pPr>
    </w:p>
    <w:p w14:paraId="4F7DEB88" w14:textId="77777777" w:rsidR="00083A71" w:rsidRPr="00F71ECE" w:rsidRDefault="00083A71" w:rsidP="00083A71">
      <w:pPr>
        <w:spacing w:line="276" w:lineRule="auto"/>
        <w:rPr>
          <w:sz w:val="21"/>
          <w:szCs w:val="21"/>
        </w:rPr>
      </w:pPr>
    </w:p>
    <w:bookmarkEnd w:id="181"/>
    <w:p w14:paraId="2CC1A9E8" w14:textId="77777777" w:rsidR="00083A71" w:rsidRPr="00F71ECE" w:rsidRDefault="00083A71" w:rsidP="00083A71"/>
    <w:p w14:paraId="1C9FF988" w14:textId="77777777" w:rsidR="00083A71" w:rsidRPr="00F71ECE" w:rsidRDefault="00083A71" w:rsidP="00083A71"/>
    <w:p w14:paraId="40349E7D" w14:textId="77777777" w:rsidR="00083A71" w:rsidRPr="00F71ECE" w:rsidRDefault="00083A71" w:rsidP="00083A71"/>
    <w:p w14:paraId="3DB0F136" w14:textId="77777777" w:rsidR="00083A71" w:rsidRPr="00F71ECE" w:rsidRDefault="00083A71" w:rsidP="00083A71"/>
    <w:p w14:paraId="48226940" w14:textId="77777777" w:rsidR="00083A71" w:rsidRPr="00F71ECE" w:rsidRDefault="00083A71" w:rsidP="00083A71"/>
    <w:p w14:paraId="6B2CA4C6" w14:textId="77777777" w:rsidR="00083A71" w:rsidRPr="00F71ECE" w:rsidRDefault="00083A71" w:rsidP="00083A71"/>
    <w:p w14:paraId="2ABA28AE" w14:textId="77777777" w:rsidR="00083A71" w:rsidRPr="00F71ECE" w:rsidRDefault="00083A71" w:rsidP="00083A71"/>
    <w:p w14:paraId="42B772A7" w14:textId="77777777" w:rsidR="00083A71" w:rsidRPr="00F71ECE" w:rsidRDefault="00083A71" w:rsidP="00083A71"/>
    <w:p w14:paraId="12B64989" w14:textId="77777777" w:rsidR="00083A71" w:rsidRPr="00F71ECE" w:rsidRDefault="00083A71" w:rsidP="00083A71"/>
    <w:p w14:paraId="762FD094" w14:textId="77777777" w:rsidR="00083A71" w:rsidRPr="00F71ECE" w:rsidRDefault="00083A71" w:rsidP="00083A71"/>
    <w:p w14:paraId="2361A65E" w14:textId="77777777" w:rsidR="00083A71" w:rsidRPr="00F71ECE" w:rsidRDefault="00083A71" w:rsidP="00083A71"/>
    <w:p w14:paraId="74382D80" w14:textId="77777777" w:rsidR="00083A71" w:rsidRPr="00F71ECE" w:rsidRDefault="00D53BDE" w:rsidP="00083A71">
      <w:pPr>
        <w:spacing w:line="276" w:lineRule="auto"/>
        <w:rPr>
          <w:sz w:val="21"/>
          <w:szCs w:val="21"/>
        </w:rPr>
      </w:pPr>
      <w:bookmarkStart w:id="182" w:name="_Hlk138972898"/>
      <w:r>
        <w:rPr>
          <w:b/>
          <w:bCs/>
          <w:sz w:val="21"/>
          <w:szCs w:val="21"/>
        </w:rPr>
        <w:br/>
      </w:r>
      <w:r w:rsidR="00083A71" w:rsidRPr="00F71ECE">
        <w:rPr>
          <w:b/>
          <w:bCs/>
          <w:sz w:val="21"/>
          <w:szCs w:val="21"/>
        </w:rPr>
        <w:t xml:space="preserve">Figure 5.10. Stomatal conductance and maximum PSII efficiency </w:t>
      </w:r>
      <w:r w:rsidR="00083A71">
        <w:rPr>
          <w:b/>
          <w:bCs/>
          <w:sz w:val="21"/>
          <w:szCs w:val="21"/>
        </w:rPr>
        <w:t xml:space="preserve">of </w:t>
      </w:r>
      <w:r w:rsidR="00083A71">
        <w:rPr>
          <w:b/>
          <w:bCs/>
          <w:i/>
          <w:iCs/>
          <w:sz w:val="21"/>
          <w:szCs w:val="21"/>
        </w:rPr>
        <w:t xml:space="preserve">Zmepfl9 </w:t>
      </w:r>
      <w:r w:rsidR="00083A71">
        <w:rPr>
          <w:b/>
          <w:bCs/>
          <w:sz w:val="21"/>
          <w:szCs w:val="21"/>
        </w:rPr>
        <w:t xml:space="preserve">plants </w:t>
      </w:r>
      <w:r w:rsidR="00083A71" w:rsidRPr="00F71ECE">
        <w:rPr>
          <w:b/>
          <w:bCs/>
          <w:sz w:val="21"/>
          <w:szCs w:val="21"/>
        </w:rPr>
        <w:t>under water restricted conditions.</w:t>
      </w:r>
      <w:bookmarkEnd w:id="182"/>
      <w:r w:rsidR="00083A71" w:rsidRPr="00F71ECE">
        <w:rPr>
          <w:b/>
          <w:bCs/>
          <w:sz w:val="21"/>
          <w:szCs w:val="21"/>
        </w:rPr>
        <w:t xml:space="preserve"> (a) </w:t>
      </w:r>
      <w:r w:rsidR="00083A71" w:rsidRPr="00F71ECE">
        <w:rPr>
          <w:sz w:val="21"/>
          <w:szCs w:val="21"/>
        </w:rPr>
        <w:t>Abaxial stomatal conductance (</w:t>
      </w:r>
      <w:r w:rsidR="00083A71" w:rsidRPr="00F71ECE">
        <w:rPr>
          <w:i/>
          <w:iCs/>
          <w:sz w:val="21"/>
          <w:szCs w:val="21"/>
        </w:rPr>
        <w:t>g</w:t>
      </w:r>
      <w:r w:rsidR="00083A71" w:rsidRPr="00F71ECE">
        <w:rPr>
          <w:sz w:val="21"/>
          <w:szCs w:val="21"/>
          <w:vertAlign w:val="subscript"/>
        </w:rPr>
        <w:t>s</w:t>
      </w:r>
      <w:r w:rsidR="00083A71" w:rsidRPr="00F71ECE">
        <w:rPr>
          <w:sz w:val="21"/>
          <w:szCs w:val="21"/>
        </w:rPr>
        <w:t xml:space="preserve">) measured at ambient growth conditions using LI-600 porometer, and </w:t>
      </w:r>
      <w:r w:rsidR="00083A71" w:rsidRPr="00F71ECE">
        <w:rPr>
          <w:b/>
          <w:bCs/>
          <w:sz w:val="21"/>
          <w:szCs w:val="21"/>
        </w:rPr>
        <w:t>(b)</w:t>
      </w:r>
      <w:r w:rsidR="00083A71" w:rsidRPr="00F71ECE">
        <w:rPr>
          <w:sz w:val="21"/>
          <w:szCs w:val="21"/>
        </w:rPr>
        <w:t xml:space="preserve"> maximum quantum yield of photosystem II (</w:t>
      </w:r>
      <w:proofErr w:type="spellStart"/>
      <w:r w:rsidR="00083A71" w:rsidRPr="00F71ECE">
        <w:rPr>
          <w:i/>
          <w:iCs/>
          <w:sz w:val="21"/>
          <w:szCs w:val="21"/>
        </w:rPr>
        <w:t>F</w:t>
      </w:r>
      <w:r w:rsidR="00083A71" w:rsidRPr="00F71ECE">
        <w:rPr>
          <w:sz w:val="21"/>
          <w:szCs w:val="21"/>
          <w:vertAlign w:val="subscript"/>
        </w:rPr>
        <w:t>v</w:t>
      </w:r>
      <w:proofErr w:type="spellEnd"/>
      <w:r w:rsidR="00083A71" w:rsidRPr="00F71ECE">
        <w:rPr>
          <w:sz w:val="21"/>
          <w:szCs w:val="21"/>
        </w:rPr>
        <w:t>/</w:t>
      </w:r>
      <w:r w:rsidR="00083A71" w:rsidRPr="00F71ECE">
        <w:rPr>
          <w:i/>
          <w:iCs/>
          <w:sz w:val="21"/>
          <w:szCs w:val="21"/>
        </w:rPr>
        <w:t>F</w:t>
      </w:r>
      <w:r w:rsidR="00083A71" w:rsidRPr="00F71ECE">
        <w:rPr>
          <w:sz w:val="21"/>
          <w:szCs w:val="21"/>
          <w:vertAlign w:val="subscript"/>
        </w:rPr>
        <w:t>m</w:t>
      </w:r>
      <w:r w:rsidR="00083A71" w:rsidRPr="00F71ECE">
        <w:rPr>
          <w:sz w:val="21"/>
          <w:szCs w:val="21"/>
        </w:rPr>
        <w:t xml:space="preserve">), measured on dark-adapted leaves using </w:t>
      </w:r>
      <w:proofErr w:type="spellStart"/>
      <w:r w:rsidR="00083A71" w:rsidRPr="00F71ECE">
        <w:rPr>
          <w:sz w:val="21"/>
          <w:szCs w:val="21"/>
        </w:rPr>
        <w:t>Fluorpen</w:t>
      </w:r>
      <w:proofErr w:type="spellEnd"/>
      <w:r w:rsidR="00083A71" w:rsidRPr="00F71ECE">
        <w:rPr>
          <w:sz w:val="21"/>
          <w:szCs w:val="21"/>
        </w:rPr>
        <w:t xml:space="preserve"> FP 110. Both sets of measurements performed every 1-2 days on the most recent fully developed leaf over a 10-day period of water restriction. No water was given from day 0-5, after which pots were maintained at 30% field capacity. Error bars represent the standard error of the mean, and asterisks show significant differences compared to A188 controls, coloured to specify genotype (</w:t>
      </w:r>
      <w:r w:rsidR="00083A71" w:rsidRPr="00F71ECE">
        <w:rPr>
          <w:i/>
          <w:iCs/>
          <w:sz w:val="21"/>
          <w:szCs w:val="21"/>
        </w:rPr>
        <w:t>p</w:t>
      </w:r>
      <w:r w:rsidR="00083A71" w:rsidRPr="00F71ECE">
        <w:rPr>
          <w:sz w:val="21"/>
          <w:szCs w:val="21"/>
        </w:rPr>
        <w:t xml:space="preserve"> &lt; 0.05, one-way ANOVA followed by post-hoc Tukey’s test, performed on individual days). n = 9 plants per genotype.</w:t>
      </w:r>
    </w:p>
    <w:p w14:paraId="2A368109"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lastRenderedPageBreak/>
        <w:t>5.2.6</w:t>
      </w:r>
      <w:r w:rsidRPr="00F71ECE">
        <w:rPr>
          <w:rFonts w:asciiTheme="minorHAnsi" w:eastAsiaTheme="majorEastAsia" w:hAnsiTheme="minorHAnsi" w:cs="Calibri"/>
          <w:b/>
          <w:sz w:val="24"/>
          <w:szCs w:val="24"/>
        </w:rPr>
        <w:tab/>
        <w:t>Impact of drought stress on biomass, flowering</w:t>
      </w:r>
      <w:r>
        <w:rPr>
          <w:rFonts w:asciiTheme="minorHAnsi" w:eastAsiaTheme="majorEastAsia" w:hAnsiTheme="minorHAnsi" w:cs="Calibri"/>
          <w:b/>
          <w:sz w:val="24"/>
          <w:szCs w:val="24"/>
        </w:rPr>
        <w:t xml:space="preserve">, </w:t>
      </w:r>
      <w:r w:rsidRPr="00F71ECE">
        <w:rPr>
          <w:rFonts w:asciiTheme="minorHAnsi" w:eastAsiaTheme="majorEastAsia" w:hAnsiTheme="minorHAnsi" w:cs="Calibri"/>
          <w:b/>
          <w:sz w:val="24"/>
          <w:szCs w:val="24"/>
        </w:rPr>
        <w:t>and yield</w:t>
      </w:r>
    </w:p>
    <w:p w14:paraId="080101BA" w14:textId="77777777" w:rsidR="00083A71" w:rsidRPr="00F71ECE" w:rsidRDefault="00083A71" w:rsidP="00083A71">
      <w:r w:rsidRPr="00F71ECE">
        <w:t xml:space="preserve">As maize is an important food and energy crop, it is important that reductions in </w:t>
      </w:r>
      <w:r w:rsidRPr="00F71ECE">
        <w:rPr>
          <w:i/>
          <w:iCs/>
        </w:rPr>
        <w:t xml:space="preserve">SD </w:t>
      </w:r>
      <w:r w:rsidRPr="00F71ECE">
        <w:t>and improvements in water use do not come at a cost to biomass and grain production. To investigate this, several size and yield measurements were collected from plants that received plentiful water throughout their lifetime. Additionally,  the impact of the pre-tasselling drought on plant productivity was assessed. Following the 10</w:t>
      </w:r>
      <w:r w:rsidRPr="00F71ECE">
        <w:rPr>
          <w:vertAlign w:val="superscript"/>
        </w:rPr>
        <w:t>th</w:t>
      </w:r>
      <w:r w:rsidRPr="00F71ECE">
        <w:t xml:space="preserve"> day of water restriction, plant pots were re-saturated and then watered normally until all grain filling was complete, after which the same set of measurements were collected for comparison to the control treatment. </w:t>
      </w:r>
    </w:p>
    <w:p w14:paraId="29ABECAD" w14:textId="77777777" w:rsidR="00083A71" w:rsidRPr="00F71ECE" w:rsidRDefault="00083A71" w:rsidP="00083A71">
      <w:r w:rsidRPr="00F71ECE">
        <w:tab/>
        <w:t>Under well-watered conditions, only one gene-edited line (</w:t>
      </w:r>
      <w:r w:rsidRPr="00F71ECE">
        <w:rPr>
          <w:i/>
          <w:iCs/>
        </w:rPr>
        <w:t xml:space="preserve">Zmepfl9-1a </w:t>
      </w:r>
      <w:r w:rsidRPr="00F71ECE">
        <w:t>#2) had significantly lower stover dry biomass, which includes all non-grain above ground material (Figure 5.11a). All genotypes, unsurprisingly, produced significantly less biomass when water was restricted, confirming that the drought stress was severe enough to suppress plant growth (</w:t>
      </w:r>
      <w:r w:rsidRPr="00F71ECE">
        <w:rPr>
          <w:i/>
          <w:iCs/>
        </w:rPr>
        <w:t xml:space="preserve">p </w:t>
      </w:r>
      <w:r w:rsidRPr="00F71ECE">
        <w:t xml:space="preserve">&lt; 0.05, Student’s t-test comparing treatment on each individual genotype). When comparing plants subjected to drought stress, no significant differences in stover dry biomass were seen between genotypes (Figure 5.11b). </w:t>
      </w:r>
    </w:p>
    <w:p w14:paraId="43A373DA" w14:textId="77777777" w:rsidR="00083A71" w:rsidRPr="00F71ECE" w:rsidRDefault="00083A71" w:rsidP="00083A71">
      <w:pPr>
        <w:ind w:firstLine="720"/>
      </w:pPr>
      <w:r w:rsidRPr="00F71ECE">
        <w:t xml:space="preserve">Moreover, measurements of plant height (up to flag leaf collar), total number of leaves and flag leaf length and width, revealed no significant differences between genotypes when assessing the two treatment groups separately (Table 5.3). As no size differences were detected at the end of the experiment in the well-watered group, this suggests that lines </w:t>
      </w:r>
      <w:r w:rsidRPr="00F71ECE">
        <w:rPr>
          <w:i/>
          <w:iCs/>
        </w:rPr>
        <w:t xml:space="preserve">Zmepfl9-1a </w:t>
      </w:r>
      <w:r w:rsidRPr="00F71ECE">
        <w:t xml:space="preserve">#1 and </w:t>
      </w:r>
      <w:r w:rsidRPr="00F71ECE">
        <w:rPr>
          <w:i/>
          <w:iCs/>
        </w:rPr>
        <w:t xml:space="preserve">Zmepfl9-1a;Zmepfl9-1b </w:t>
      </w:r>
      <w:r w:rsidRPr="00F71ECE">
        <w:t xml:space="preserve">#3, which were significantly larger than control plants at 6-weeks-old (Figure 5.5), initially develop at a faster speed, but are then caught up by line A188 later during development.  When comparing the effect of treatment on each individual genotype, all gene-edited lines were found to be significantly shorter in the drought treatment </w:t>
      </w:r>
      <w:bookmarkStart w:id="183" w:name="OLE_LINK62"/>
      <w:r w:rsidRPr="00F71ECE">
        <w:t>(</w:t>
      </w:r>
      <w:r w:rsidRPr="00F71ECE">
        <w:rPr>
          <w:i/>
          <w:iCs/>
        </w:rPr>
        <w:t>p</w:t>
      </w:r>
      <w:r w:rsidRPr="00F71ECE">
        <w:t xml:space="preserve"> &lt; 0.05, Student’s t-test</w:t>
      </w:r>
      <w:bookmarkEnd w:id="183"/>
      <w:r w:rsidRPr="00F71ECE">
        <w:t xml:space="preserve">), and whilst droughted A188 plants showed a similar trend for reduced plant height, these differences were not significant (Table 5.3). All genotypes apart from </w:t>
      </w:r>
      <w:r w:rsidRPr="00F71ECE">
        <w:rPr>
          <w:i/>
          <w:iCs/>
        </w:rPr>
        <w:t xml:space="preserve">Zmepfl9-1a;Zmepfl9-1b </w:t>
      </w:r>
      <w:r w:rsidRPr="00F71ECE">
        <w:t>#3</w:t>
      </w:r>
      <w:r w:rsidRPr="00F71ECE">
        <w:rPr>
          <w:i/>
          <w:iCs/>
        </w:rPr>
        <w:t xml:space="preserve"> </w:t>
      </w:r>
      <w:r w:rsidRPr="00F71ECE">
        <w:t xml:space="preserve">did not show changes in total number of leaves or flag leaf length or width between the well-watered and droughted groups. Interestingly, for line  </w:t>
      </w:r>
      <w:r w:rsidRPr="00F71ECE">
        <w:rPr>
          <w:i/>
          <w:iCs/>
        </w:rPr>
        <w:t xml:space="preserve">Zmepfl9-1a;Zmepfl9-1b </w:t>
      </w:r>
      <w:r w:rsidRPr="00F71ECE">
        <w:t>#3, droughted plants produced significantly fewer leaves and significantly longer and wider flag leaves, compared to well-watered plants within this line (</w:t>
      </w:r>
      <w:r w:rsidRPr="00F71ECE">
        <w:rPr>
          <w:i/>
          <w:iCs/>
        </w:rPr>
        <w:t>p</w:t>
      </w:r>
      <w:r w:rsidRPr="00F71ECE">
        <w:t xml:space="preserve"> &lt; 0.05, Student’s t-test) (Table 5.3).</w:t>
      </w:r>
    </w:p>
    <w:p w14:paraId="70A04537" w14:textId="77777777" w:rsidR="00083A71" w:rsidRPr="00F71ECE" w:rsidRDefault="00083A71" w:rsidP="00083A71">
      <w:pPr>
        <w:ind w:firstLine="720"/>
      </w:pPr>
    </w:p>
    <w:p w14:paraId="4F8C32B6" w14:textId="77777777" w:rsidR="00083A71" w:rsidRPr="00F71ECE" w:rsidRDefault="00083A71" w:rsidP="00083A71"/>
    <w:p w14:paraId="508240F7" w14:textId="77777777" w:rsidR="00083A71" w:rsidRPr="00F71ECE" w:rsidRDefault="00083A71" w:rsidP="00083A71">
      <w:r w:rsidRPr="00F71ECE">
        <w:rPr>
          <w:noProof/>
          <w:lang w:val="en-US" w:eastAsia="en-US"/>
        </w:rPr>
        <w:lastRenderedPageBreak/>
        <mc:AlternateContent>
          <mc:Choice Requires="wpg">
            <w:drawing>
              <wp:anchor distT="0" distB="0" distL="114300" distR="114300" simplePos="0" relativeHeight="251763712" behindDoc="0" locked="0" layoutInCell="1" allowOverlap="1" wp14:anchorId="0F114D03" wp14:editId="25C429AF">
                <wp:simplePos x="0" y="0"/>
                <wp:positionH relativeFrom="margin">
                  <wp:align>left</wp:align>
                </wp:positionH>
                <wp:positionV relativeFrom="paragraph">
                  <wp:posOffset>12700</wp:posOffset>
                </wp:positionV>
                <wp:extent cx="5821045" cy="3620770"/>
                <wp:effectExtent l="0" t="0" r="0" b="0"/>
                <wp:wrapNone/>
                <wp:docPr id="593" name="Group 593"/>
                <wp:cNvGraphicFramePr/>
                <a:graphic xmlns:a="http://schemas.openxmlformats.org/drawingml/2006/main">
                  <a:graphicData uri="http://schemas.microsoft.com/office/word/2010/wordprocessingGroup">
                    <wpg:wgp>
                      <wpg:cNvGrpSpPr/>
                      <wpg:grpSpPr>
                        <a:xfrm>
                          <a:off x="0" y="0"/>
                          <a:ext cx="5821045" cy="3620770"/>
                          <a:chOff x="0" y="0"/>
                          <a:chExt cx="5821045" cy="3620770"/>
                        </a:xfrm>
                      </wpg:grpSpPr>
                      <pic:pic xmlns:pic="http://schemas.openxmlformats.org/drawingml/2006/picture">
                        <pic:nvPicPr>
                          <pic:cNvPr id="594" name="Picture 594" descr="A screenshot of a computer&#10;&#10;Description automatically generated with low confidence"/>
                          <pic:cNvPicPr>
                            <a:picLocks noChangeAspect="1"/>
                          </pic:cNvPicPr>
                        </pic:nvPicPr>
                        <pic:blipFill>
                          <a:blip r:embed="rId282" cstate="print">
                            <a:extLst>
                              <a:ext uri="{28A0092B-C50C-407E-A947-70E740481C1C}">
                                <a14:useLocalDpi xmlns:a14="http://schemas.microsoft.com/office/drawing/2010/main" val="0"/>
                              </a:ext>
                            </a:extLst>
                          </a:blip>
                          <a:stretch>
                            <a:fillRect/>
                          </a:stretch>
                        </pic:blipFill>
                        <pic:spPr>
                          <a:xfrm>
                            <a:off x="2806700" y="190500"/>
                            <a:ext cx="3014345" cy="3430270"/>
                          </a:xfrm>
                          <a:prstGeom prst="rect">
                            <a:avLst/>
                          </a:prstGeom>
                        </pic:spPr>
                      </pic:pic>
                      <pic:pic xmlns:pic="http://schemas.openxmlformats.org/drawingml/2006/picture">
                        <pic:nvPicPr>
                          <pic:cNvPr id="595" name="Picture 595" descr="A screenshot of a computer&#10;&#10;Description automatically generated with low confidence"/>
                          <pic:cNvPicPr>
                            <a:picLocks noChangeAspect="1"/>
                          </pic:cNvPicPr>
                        </pic:nvPicPr>
                        <pic:blipFill>
                          <a:blip r:embed="rId283" cstate="print">
                            <a:extLst>
                              <a:ext uri="{28A0092B-C50C-407E-A947-70E740481C1C}">
                                <a14:useLocalDpi xmlns:a14="http://schemas.microsoft.com/office/drawing/2010/main" val="0"/>
                              </a:ext>
                            </a:extLst>
                          </a:blip>
                          <a:stretch>
                            <a:fillRect/>
                          </a:stretch>
                        </pic:blipFill>
                        <pic:spPr>
                          <a:xfrm>
                            <a:off x="76200" y="165100"/>
                            <a:ext cx="3007995" cy="3430270"/>
                          </a:xfrm>
                          <a:prstGeom prst="rect">
                            <a:avLst/>
                          </a:prstGeom>
                        </pic:spPr>
                      </pic:pic>
                      <wps:wsp>
                        <wps:cNvPr id="596" name="Text Box 2"/>
                        <wps:cNvSpPr txBox="1">
                          <a:spLocks noChangeArrowheads="1"/>
                        </wps:cNvSpPr>
                        <wps:spPr bwMode="auto">
                          <a:xfrm>
                            <a:off x="0" y="0"/>
                            <a:ext cx="500380" cy="414020"/>
                          </a:xfrm>
                          <a:prstGeom prst="rect">
                            <a:avLst/>
                          </a:prstGeom>
                          <a:noFill/>
                          <a:ln w="9525">
                            <a:noFill/>
                            <a:miter lim="800000"/>
                            <a:headEnd/>
                            <a:tailEnd/>
                          </a:ln>
                        </wps:spPr>
                        <wps:txbx>
                          <w:txbxContent>
                            <w:p w14:paraId="790D772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597" name="Text Box 2"/>
                        <wps:cNvSpPr txBox="1">
                          <a:spLocks noChangeArrowheads="1"/>
                        </wps:cNvSpPr>
                        <wps:spPr bwMode="auto">
                          <a:xfrm>
                            <a:off x="2806700" y="25400"/>
                            <a:ext cx="500380" cy="414020"/>
                          </a:xfrm>
                          <a:prstGeom prst="rect">
                            <a:avLst/>
                          </a:prstGeom>
                          <a:noFill/>
                          <a:ln w="9525">
                            <a:noFill/>
                            <a:miter lim="800000"/>
                            <a:headEnd/>
                            <a:tailEnd/>
                          </a:ln>
                        </wps:spPr>
                        <wps:txbx>
                          <w:txbxContent>
                            <w:p w14:paraId="26A4545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598" name="Text Box 2"/>
                        <wps:cNvSpPr txBox="1">
                          <a:spLocks noChangeArrowheads="1"/>
                        </wps:cNvSpPr>
                        <wps:spPr bwMode="auto">
                          <a:xfrm>
                            <a:off x="1092200" y="114300"/>
                            <a:ext cx="1291590" cy="408940"/>
                          </a:xfrm>
                          <a:prstGeom prst="rect">
                            <a:avLst/>
                          </a:prstGeom>
                          <a:noFill/>
                          <a:ln w="9525">
                            <a:noFill/>
                            <a:miter lim="800000"/>
                            <a:headEnd/>
                            <a:tailEnd/>
                          </a:ln>
                        </wps:spPr>
                        <wps:txbx>
                          <w:txbxContent>
                            <w:p w14:paraId="771A4C10" w14:textId="77777777" w:rsidR="00135FA1" w:rsidRPr="009F0361" w:rsidRDefault="00135FA1" w:rsidP="00083A71">
                              <w:pPr>
                                <w:rPr>
                                  <w:rFonts w:asciiTheme="majorHAnsi" w:hAnsiTheme="majorHAnsi" w:cstheme="majorHAnsi"/>
                                  <w:b/>
                                  <w:bCs/>
                                  <w:sz w:val="28"/>
                                  <w:szCs w:val="28"/>
                                </w:rPr>
                              </w:pPr>
                              <w:r w:rsidRPr="009F0361">
                                <w:rPr>
                                  <w:rFonts w:asciiTheme="majorHAnsi" w:hAnsiTheme="majorHAnsi" w:cstheme="majorHAnsi"/>
                                  <w:b/>
                                  <w:bCs/>
                                  <w:sz w:val="28"/>
                                  <w:szCs w:val="28"/>
                                </w:rPr>
                                <w:t>Well-watered</w:t>
                              </w:r>
                            </w:p>
                          </w:txbxContent>
                        </wps:txbx>
                        <wps:bodyPr rot="0" vert="horz" wrap="square" lIns="91440" tIns="45720" rIns="91440" bIns="45720" anchor="t" anchorCtr="0">
                          <a:noAutofit/>
                        </wps:bodyPr>
                      </wps:wsp>
                      <wps:wsp>
                        <wps:cNvPr id="599" name="Text Box 2"/>
                        <wps:cNvSpPr txBox="1">
                          <a:spLocks noChangeArrowheads="1"/>
                        </wps:cNvSpPr>
                        <wps:spPr bwMode="auto">
                          <a:xfrm>
                            <a:off x="3911600" y="114300"/>
                            <a:ext cx="1291590" cy="408940"/>
                          </a:xfrm>
                          <a:prstGeom prst="rect">
                            <a:avLst/>
                          </a:prstGeom>
                          <a:noFill/>
                          <a:ln w="9525">
                            <a:noFill/>
                            <a:miter lim="800000"/>
                            <a:headEnd/>
                            <a:tailEnd/>
                          </a:ln>
                        </wps:spPr>
                        <wps:txbx>
                          <w:txbxContent>
                            <w:p w14:paraId="58C219B0" w14:textId="77777777" w:rsidR="00135FA1" w:rsidRPr="009F0361" w:rsidRDefault="00135FA1" w:rsidP="00083A71">
                              <w:pPr>
                                <w:rPr>
                                  <w:rFonts w:asciiTheme="majorHAnsi" w:hAnsiTheme="majorHAnsi" w:cstheme="majorHAnsi"/>
                                  <w:b/>
                                  <w:bCs/>
                                  <w:sz w:val="28"/>
                                  <w:szCs w:val="28"/>
                                </w:rPr>
                              </w:pPr>
                              <w:r>
                                <w:rPr>
                                  <w:rFonts w:asciiTheme="majorHAnsi" w:hAnsiTheme="majorHAnsi" w:cstheme="majorHAnsi"/>
                                  <w:b/>
                                  <w:bCs/>
                                  <w:sz w:val="28"/>
                                  <w:szCs w:val="28"/>
                                </w:rPr>
                                <w:t>Droughted</w:t>
                              </w:r>
                            </w:p>
                          </w:txbxContent>
                        </wps:txbx>
                        <wps:bodyPr rot="0" vert="horz" wrap="square" lIns="91440" tIns="45720" rIns="91440" bIns="45720" anchor="t" anchorCtr="0">
                          <a:noAutofit/>
                        </wps:bodyPr>
                      </wps:wsp>
                    </wpg:wgp>
                  </a:graphicData>
                </a:graphic>
              </wp:anchor>
            </w:drawing>
          </mc:Choice>
          <mc:Fallback>
            <w:pict>
              <v:group w14:anchorId="0F114D03" id="Group 593" o:spid="_x0000_s1459" style="position:absolute;left:0;text-align:left;margin-left:0;margin-top:1pt;width:458.35pt;height:285.1pt;z-index:251763712;mso-position-horizontal:left;mso-position-horizontal-relative:margin" coordsize="58210,3620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">
                <v:shape id="Picture 594" o:spid="_x0000_s1460" type="#_x0000_t75" alt="A screenshot of a computer&#10;&#10;Description automatically generated with low confidence" style="position:absolute;left:28067;top:1905;width:30143;height:34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">
                  <v:imagedata r:id="rId284" o:title="A screenshot of a computer&#10;&#10;Description automatically generated with low confidence"/>
                </v:shape>
                <v:shape id="Picture 595" o:spid="_x0000_s1461" type="#_x0000_t75" alt="A screenshot of a computer&#10;&#10;Description automatically generated with low confidence" style="position:absolute;left:762;top:1651;width:30079;height:34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">
                  <v:imagedata r:id="rId285" o:title="A screenshot of a computer&#10;&#10;Description automatically generated with low confidence"/>
                </v:shape>
                <v:shape id="_x0000_s1462" type="#_x0000_t202" style="position:absolute;width:5003;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R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0UC1zPxCMjsAgAA//8DAFBLAQItABQABgAIAAAAIQDb4fbL7gAAAIUBAAATAAAAAAAAAAAA&#10;AAAAAAAAAABbQ29udGVudF9UeXBlc10ueG1sUEsBAi0AFAAGAAgAAAAhAFr0LFu/AAAAFQEAAAsA&#10;AAAAAAAAAAAAAAAAHwEAAF9yZWxzLy5yZWxzUEsBAi0AFAAGAAgAAAAhAP9wG5HEAAAA3AAAAA8A&#10;AAAAAAAAAAAAAAAABwIAAGRycy9kb3ducmV2LnhtbFBLBQYAAAAAAwADALcAAAD4AgAAAAA=&#10;" filled="f" stroked="f">
                  <v:textbox>
                    <w:txbxContent>
                      <w:p w14:paraId="790D772D"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63" type="#_x0000_t202" style="position:absolute;left:28067;top:254;width:5003;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" filled="f" stroked="f">
                  <v:textbox>
                    <w:txbxContent>
                      <w:p w14:paraId="26A4545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464" type="#_x0000_t202" style="position:absolute;left:10922;top:1143;width:129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" filled="f" stroked="f">
                  <v:textbox>
                    <w:txbxContent>
                      <w:p w14:paraId="771A4C10" w14:textId="77777777" w:rsidR="00135FA1" w:rsidRPr="009F0361" w:rsidRDefault="00135FA1" w:rsidP="00083A71">
                        <w:pPr>
                          <w:rPr>
                            <w:rFonts w:asciiTheme="majorHAnsi" w:hAnsiTheme="majorHAnsi" w:cstheme="majorHAnsi"/>
                            <w:b/>
                            <w:bCs/>
                            <w:sz w:val="28"/>
                            <w:szCs w:val="28"/>
                          </w:rPr>
                        </w:pPr>
                        <w:r w:rsidRPr="009F0361">
                          <w:rPr>
                            <w:rFonts w:asciiTheme="majorHAnsi" w:hAnsiTheme="majorHAnsi" w:cstheme="majorHAnsi"/>
                            <w:b/>
                            <w:bCs/>
                            <w:sz w:val="28"/>
                            <w:szCs w:val="28"/>
                          </w:rPr>
                          <w:t>Well-watered</w:t>
                        </w:r>
                      </w:p>
                    </w:txbxContent>
                  </v:textbox>
                </v:shape>
                <v:shape id="_x0000_s1465" type="#_x0000_t202" style="position:absolute;left:39116;top:1143;width:12915;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" filled="f" stroked="f">
                  <v:textbox>
                    <w:txbxContent>
                      <w:p w14:paraId="58C219B0" w14:textId="77777777" w:rsidR="00135FA1" w:rsidRPr="009F0361" w:rsidRDefault="00135FA1" w:rsidP="00083A71">
                        <w:pPr>
                          <w:rPr>
                            <w:rFonts w:asciiTheme="majorHAnsi" w:hAnsiTheme="majorHAnsi" w:cstheme="majorHAnsi"/>
                            <w:b/>
                            <w:bCs/>
                            <w:sz w:val="28"/>
                            <w:szCs w:val="28"/>
                          </w:rPr>
                        </w:pPr>
                        <w:r>
                          <w:rPr>
                            <w:rFonts w:asciiTheme="majorHAnsi" w:hAnsiTheme="majorHAnsi" w:cstheme="majorHAnsi"/>
                            <w:b/>
                            <w:bCs/>
                            <w:sz w:val="28"/>
                            <w:szCs w:val="28"/>
                          </w:rPr>
                          <w:t>Droughted</w:t>
                        </w:r>
                      </w:p>
                    </w:txbxContent>
                  </v:textbox>
                </v:shape>
                <w10:wrap anchorx="margin"/>
              </v:group>
            </w:pict>
          </mc:Fallback>
        </mc:AlternateContent>
      </w:r>
    </w:p>
    <w:p w14:paraId="30031D32" w14:textId="77777777" w:rsidR="00083A71" w:rsidRPr="00F71ECE" w:rsidRDefault="00083A71" w:rsidP="00083A71"/>
    <w:p w14:paraId="0283DC5D" w14:textId="77777777" w:rsidR="00083A71" w:rsidRPr="00F71ECE" w:rsidRDefault="00083A71" w:rsidP="00083A71"/>
    <w:p w14:paraId="17A97D0E" w14:textId="77777777" w:rsidR="00083A71" w:rsidRPr="00F71ECE" w:rsidRDefault="00083A71" w:rsidP="00083A71"/>
    <w:p w14:paraId="5C2F4E70" w14:textId="77777777" w:rsidR="00083A71" w:rsidRPr="00F71ECE" w:rsidRDefault="00083A71" w:rsidP="00083A71"/>
    <w:p w14:paraId="1DE1130E" w14:textId="77777777" w:rsidR="00083A71" w:rsidRPr="00F71ECE" w:rsidRDefault="00083A71" w:rsidP="00083A71"/>
    <w:p w14:paraId="5EA4B6EF" w14:textId="77777777" w:rsidR="00083A71" w:rsidRPr="00F71ECE" w:rsidRDefault="00083A71" w:rsidP="00083A71"/>
    <w:p w14:paraId="700AC729" w14:textId="77777777" w:rsidR="00083A71" w:rsidRPr="00F71ECE" w:rsidRDefault="00083A71" w:rsidP="00083A71"/>
    <w:p w14:paraId="68877604" w14:textId="77777777" w:rsidR="00083A71" w:rsidRPr="00F71ECE" w:rsidRDefault="00083A71" w:rsidP="00083A71"/>
    <w:p w14:paraId="2FC756B0" w14:textId="77777777" w:rsidR="00083A71" w:rsidRPr="00F71ECE" w:rsidRDefault="00083A71" w:rsidP="00083A71"/>
    <w:p w14:paraId="0D55729C" w14:textId="77777777" w:rsidR="00083A71" w:rsidRPr="00F71ECE" w:rsidRDefault="00083A71" w:rsidP="00083A71">
      <w:pPr>
        <w:spacing w:line="276" w:lineRule="auto"/>
        <w:rPr>
          <w:b/>
          <w:bCs/>
          <w:sz w:val="21"/>
          <w:szCs w:val="21"/>
        </w:rPr>
      </w:pPr>
    </w:p>
    <w:p w14:paraId="221A87E4" w14:textId="77777777" w:rsidR="00083A71" w:rsidRPr="00F71ECE" w:rsidRDefault="00D53BDE" w:rsidP="00083A71">
      <w:pPr>
        <w:spacing w:line="276" w:lineRule="auto"/>
        <w:rPr>
          <w:sz w:val="21"/>
          <w:szCs w:val="21"/>
        </w:rPr>
      </w:pPr>
      <w:bookmarkStart w:id="184" w:name="_Hlk138972928"/>
      <w:r>
        <w:rPr>
          <w:b/>
          <w:bCs/>
          <w:sz w:val="21"/>
          <w:szCs w:val="21"/>
        </w:rPr>
        <w:br/>
      </w:r>
      <w:r w:rsidR="00083A71" w:rsidRPr="00F71ECE">
        <w:rPr>
          <w:b/>
          <w:bCs/>
          <w:sz w:val="21"/>
          <w:szCs w:val="21"/>
        </w:rPr>
        <w:t>Figure 5.11. Biomass measurements</w:t>
      </w:r>
      <w:r w:rsidR="00083A71">
        <w:rPr>
          <w:b/>
          <w:bCs/>
          <w:sz w:val="21"/>
          <w:szCs w:val="21"/>
        </w:rPr>
        <w:t xml:space="preserve"> of </w:t>
      </w:r>
      <w:r w:rsidR="00083A71">
        <w:rPr>
          <w:b/>
          <w:bCs/>
          <w:i/>
          <w:iCs/>
          <w:sz w:val="21"/>
          <w:szCs w:val="21"/>
        </w:rPr>
        <w:t xml:space="preserve">Zmepfl9 </w:t>
      </w:r>
      <w:r w:rsidR="00083A71">
        <w:rPr>
          <w:b/>
          <w:bCs/>
          <w:sz w:val="21"/>
          <w:szCs w:val="21"/>
        </w:rPr>
        <w:t xml:space="preserve">plants </w:t>
      </w:r>
      <w:r w:rsidR="00083A71" w:rsidRPr="00F71ECE">
        <w:rPr>
          <w:b/>
          <w:bCs/>
          <w:sz w:val="21"/>
          <w:szCs w:val="21"/>
        </w:rPr>
        <w:t xml:space="preserve">under </w:t>
      </w:r>
      <w:r w:rsidR="00083A71">
        <w:rPr>
          <w:b/>
          <w:bCs/>
          <w:sz w:val="21"/>
          <w:szCs w:val="21"/>
        </w:rPr>
        <w:t>different</w:t>
      </w:r>
      <w:r w:rsidR="00083A71" w:rsidRPr="00F71ECE">
        <w:rPr>
          <w:b/>
          <w:bCs/>
          <w:sz w:val="21"/>
          <w:szCs w:val="21"/>
        </w:rPr>
        <w:t xml:space="preserve"> watering regime</w:t>
      </w:r>
      <w:r w:rsidR="00083A71">
        <w:rPr>
          <w:b/>
          <w:bCs/>
          <w:sz w:val="21"/>
          <w:szCs w:val="21"/>
        </w:rPr>
        <w:t>s</w:t>
      </w:r>
      <w:r w:rsidR="00083A71" w:rsidRPr="00F71ECE">
        <w:rPr>
          <w:b/>
          <w:bCs/>
          <w:sz w:val="21"/>
          <w:szCs w:val="21"/>
        </w:rPr>
        <w:t>.</w:t>
      </w:r>
      <w:bookmarkEnd w:id="184"/>
      <w:r w:rsidR="00083A71" w:rsidRPr="00F71ECE">
        <w:rPr>
          <w:b/>
          <w:bCs/>
          <w:sz w:val="21"/>
          <w:szCs w:val="21"/>
        </w:rPr>
        <w:t xml:space="preserve"> </w:t>
      </w:r>
      <w:r w:rsidR="00083A71" w:rsidRPr="00F71ECE">
        <w:rPr>
          <w:sz w:val="21"/>
          <w:szCs w:val="21"/>
        </w:rPr>
        <w:t xml:space="preserve">Dry weight of stover biomass (non-grain plant material) for plants subjected to two treatments: </w:t>
      </w:r>
      <w:r w:rsidR="00083A71" w:rsidRPr="00F71ECE">
        <w:rPr>
          <w:b/>
          <w:bCs/>
          <w:sz w:val="21"/>
          <w:szCs w:val="21"/>
        </w:rPr>
        <w:t xml:space="preserve">(a) </w:t>
      </w:r>
      <w:r w:rsidR="00083A71" w:rsidRPr="00F71ECE">
        <w:rPr>
          <w:sz w:val="21"/>
          <w:szCs w:val="21"/>
        </w:rPr>
        <w:t xml:space="preserve">well-watered, or </w:t>
      </w:r>
      <w:r w:rsidR="00083A71" w:rsidRPr="00F71ECE">
        <w:rPr>
          <w:b/>
          <w:bCs/>
          <w:sz w:val="21"/>
          <w:szCs w:val="21"/>
        </w:rPr>
        <w:t xml:space="preserve">(b) </w:t>
      </w:r>
      <w:r w:rsidR="00083A71" w:rsidRPr="00F71ECE">
        <w:rPr>
          <w:sz w:val="21"/>
          <w:szCs w:val="21"/>
        </w:rPr>
        <w:t>a 10-day pre-flowering drought. Box and whisker plots as previously described. Different letters denote significant differences between the means of genotypes (</w:t>
      </w:r>
      <w:r w:rsidR="00083A71" w:rsidRPr="00F71ECE">
        <w:rPr>
          <w:i/>
          <w:iCs/>
          <w:sz w:val="21"/>
          <w:szCs w:val="21"/>
        </w:rPr>
        <w:t>p</w:t>
      </w:r>
      <w:r w:rsidR="00083A71" w:rsidRPr="00F71ECE">
        <w:rPr>
          <w:sz w:val="21"/>
          <w:szCs w:val="21"/>
        </w:rPr>
        <w:t xml:space="preserve"> &lt; 0.05, one-way ANOVA followed by post-hoc Tukey’s test). (a) n = 7 plants, (b) n = 9 plants per genotype. </w:t>
      </w:r>
      <w:r w:rsidR="00083A71" w:rsidRPr="00F71ECE">
        <w:rPr>
          <w:rFonts w:asciiTheme="minorHAnsi" w:hAnsiTheme="minorHAnsi"/>
          <w:sz w:val="21"/>
          <w:szCs w:val="21"/>
        </w:rPr>
        <w:t xml:space="preserve"> </w:t>
      </w:r>
    </w:p>
    <w:p w14:paraId="6EDBF8A9" w14:textId="77777777" w:rsidR="00083A71" w:rsidRPr="00F71ECE" w:rsidRDefault="00083A71" w:rsidP="00083A71">
      <w:pPr>
        <w:spacing w:after="0" w:line="276" w:lineRule="auto"/>
        <w:rPr>
          <w:b/>
          <w:bCs/>
          <w:sz w:val="21"/>
          <w:szCs w:val="21"/>
        </w:rPr>
      </w:pPr>
    </w:p>
    <w:p w14:paraId="07DF6C80" w14:textId="77777777" w:rsidR="00083A71" w:rsidRDefault="00083A71" w:rsidP="00083A71"/>
    <w:p w14:paraId="21521CC7" w14:textId="77777777" w:rsidR="00083A71" w:rsidRDefault="00083A71" w:rsidP="00083A71">
      <w:r w:rsidRPr="00F71ECE">
        <w:tab/>
      </w:r>
      <w:r>
        <w:t>Additionally, the anthesis and silking dates were recorded for each plant, and the number of days between the two was calculated (anthesis-silking interval; ASI). This revealed that there were no significant differences between genotypes for the specific date or for ASI, in either treatment. However, all lines showed a significant increase in ASI under the droughted treatment, showing that the stress caused a delay in flowering (Table 5.3).</w:t>
      </w:r>
    </w:p>
    <w:p w14:paraId="6626D38F" w14:textId="77777777" w:rsidR="00083A71" w:rsidRDefault="00083A71" w:rsidP="00D53BDE"/>
    <w:p w14:paraId="7A8F09E9" w14:textId="77777777" w:rsidR="00D53BDE" w:rsidRDefault="00D53BDE" w:rsidP="00D53BDE"/>
    <w:p w14:paraId="5C7C1E3D" w14:textId="77777777" w:rsidR="00D53BDE" w:rsidRDefault="00D53BDE" w:rsidP="00D53BDE"/>
    <w:p w14:paraId="20A0E7E6" w14:textId="77777777" w:rsidR="00D53BDE" w:rsidRDefault="00D53BDE" w:rsidP="00D53BDE"/>
    <w:p w14:paraId="57ED1EF2" w14:textId="77777777" w:rsidR="00D53BDE" w:rsidRDefault="00D53BDE" w:rsidP="00D53BDE"/>
    <w:p w14:paraId="3EC91330" w14:textId="77777777" w:rsidR="00D53BDE" w:rsidRPr="00D53BDE" w:rsidRDefault="00D53BDE" w:rsidP="00D53BDE">
      <w:pPr>
        <w:spacing w:line="276" w:lineRule="auto"/>
        <w:rPr>
          <w:sz w:val="21"/>
          <w:szCs w:val="21"/>
        </w:rPr>
      </w:pPr>
      <w:r w:rsidRPr="00D53BDE">
        <w:rPr>
          <w:b/>
          <w:bCs/>
          <w:sz w:val="21"/>
          <w:szCs w:val="21"/>
        </w:rPr>
        <w:lastRenderedPageBreak/>
        <w:t xml:space="preserve">Table 5.3. Plant size and reproductive synchronisation of </w:t>
      </w:r>
      <w:r w:rsidRPr="00D53BDE">
        <w:rPr>
          <w:b/>
          <w:bCs/>
          <w:i/>
          <w:iCs/>
          <w:sz w:val="21"/>
          <w:szCs w:val="21"/>
        </w:rPr>
        <w:t>Zmepfl9</w:t>
      </w:r>
      <w:r w:rsidRPr="00D53BDE">
        <w:rPr>
          <w:b/>
          <w:bCs/>
          <w:sz w:val="21"/>
          <w:szCs w:val="21"/>
        </w:rPr>
        <w:t xml:space="preserve"> plants under different watering regimes.</w:t>
      </w:r>
      <w:r w:rsidRPr="00D53BDE">
        <w:rPr>
          <w:sz w:val="21"/>
          <w:szCs w:val="21"/>
        </w:rPr>
        <w:t xml:space="preserve"> Size measurements include plant height, total number of leaves, flag leaf length and flag leaf width. Flowering measurements include dates of anthesis and silking (</w:t>
      </w:r>
      <w:proofErr w:type="spellStart"/>
      <w:r w:rsidRPr="00D53BDE">
        <w:rPr>
          <w:sz w:val="21"/>
          <w:szCs w:val="21"/>
        </w:rPr>
        <w:t>dpg</w:t>
      </w:r>
      <w:proofErr w:type="spellEnd"/>
      <w:r w:rsidRPr="00D53BDE">
        <w:rPr>
          <w:sz w:val="21"/>
          <w:szCs w:val="21"/>
        </w:rPr>
        <w:t xml:space="preserve">; days post germination) and the calculated number of days between these dates (interval). For each measurement, data is presented for the two treatments, well-watered (WW) and droughted (D), in separate rows. Values represent the mean </w:t>
      </w:r>
      <w:r w:rsidRPr="00D53BDE">
        <w:rPr>
          <w:rFonts w:cstheme="majorHAnsi"/>
          <w:sz w:val="21"/>
          <w:szCs w:val="21"/>
        </w:rPr>
        <w:t>± standard error. No significant differences were found between genotypes within individual treatment groups, for any measurement type (</w:t>
      </w:r>
      <w:r w:rsidRPr="00D53BDE">
        <w:rPr>
          <w:rFonts w:cstheme="majorHAnsi"/>
          <w:i/>
          <w:iCs/>
          <w:sz w:val="21"/>
          <w:szCs w:val="21"/>
        </w:rPr>
        <w:t xml:space="preserve">p </w:t>
      </w:r>
      <w:r w:rsidRPr="00D53BDE">
        <w:rPr>
          <w:rFonts w:cstheme="majorHAnsi"/>
          <w:sz w:val="21"/>
          <w:szCs w:val="21"/>
        </w:rPr>
        <w:t>&gt; 0.05, one-way ANOVA).  Therefore, for each measurement, individual genotypes were analysed for differences between treatment groups, with different letters indicating significant differences (</w:t>
      </w:r>
      <w:r w:rsidRPr="00D53BDE">
        <w:rPr>
          <w:rFonts w:cstheme="majorHAnsi"/>
          <w:i/>
          <w:iCs/>
          <w:sz w:val="21"/>
          <w:szCs w:val="21"/>
        </w:rPr>
        <w:t xml:space="preserve">p </w:t>
      </w:r>
      <w:r w:rsidRPr="00D53BDE">
        <w:rPr>
          <w:rFonts w:cstheme="majorHAnsi"/>
          <w:sz w:val="21"/>
          <w:szCs w:val="21"/>
        </w:rPr>
        <w:t>&lt; 0.05, Student’s t-test). If no letters are present in a column, there were no statistical differences found for that measurement. n = 7 (WW) or n = 9 (D) plants per genotype.</w:t>
      </w:r>
    </w:p>
    <w:tbl>
      <w:tblPr>
        <w:tblStyle w:val="TableGrid3"/>
        <w:tblpPr w:leftFromText="180" w:rightFromText="180" w:vertAnchor="page" w:horzAnchor="margin" w:tblpY="4991"/>
        <w:tblW w:w="8647" w:type="dxa"/>
        <w:tblLayout w:type="fixed"/>
        <w:tblLook w:val="04A0" w:firstRow="1" w:lastRow="0" w:firstColumn="1" w:lastColumn="0" w:noHBand="0" w:noVBand="1"/>
      </w:tblPr>
      <w:tblGrid>
        <w:gridCol w:w="1134"/>
        <w:gridCol w:w="993"/>
        <w:gridCol w:w="992"/>
        <w:gridCol w:w="992"/>
        <w:gridCol w:w="1134"/>
        <w:gridCol w:w="1134"/>
        <w:gridCol w:w="1134"/>
        <w:gridCol w:w="1134"/>
      </w:tblGrid>
      <w:tr w:rsidR="00D53BDE" w:rsidRPr="00F71ECE" w14:paraId="09005448" w14:textId="77777777" w:rsidTr="0094680A">
        <w:trPr>
          <w:trHeight w:hRule="exact" w:val="524"/>
        </w:trPr>
        <w:tc>
          <w:tcPr>
            <w:tcW w:w="2127" w:type="dxa"/>
            <w:gridSpan w:val="2"/>
            <w:vMerge w:val="restart"/>
            <w:tcBorders>
              <w:top w:val="single" w:sz="4" w:space="0" w:color="auto"/>
              <w:left w:val="nil"/>
              <w:right w:val="nil"/>
            </w:tcBorders>
          </w:tcPr>
          <w:p w14:paraId="42F1FA25" w14:textId="77777777" w:rsidR="00D53BDE" w:rsidRPr="00F71ECE" w:rsidRDefault="00D53BDE" w:rsidP="0094680A">
            <w:pPr>
              <w:spacing w:line="240" w:lineRule="auto"/>
              <w:jc w:val="center"/>
              <w:rPr>
                <w:rFonts w:cstheme="majorHAnsi"/>
              </w:rPr>
            </w:pPr>
          </w:p>
          <w:p w14:paraId="581631E2" w14:textId="77777777" w:rsidR="00D53BDE" w:rsidRPr="00F71ECE" w:rsidRDefault="00D53BDE" w:rsidP="0094680A">
            <w:pPr>
              <w:spacing w:line="240" w:lineRule="auto"/>
              <w:jc w:val="center"/>
              <w:rPr>
                <w:rFonts w:cstheme="majorHAnsi"/>
              </w:rPr>
            </w:pPr>
            <w:r w:rsidRPr="00F71ECE">
              <w:rPr>
                <w:rFonts w:cstheme="majorHAnsi"/>
              </w:rPr>
              <w:t>Measurements and treatment</w:t>
            </w:r>
          </w:p>
        </w:tc>
        <w:tc>
          <w:tcPr>
            <w:tcW w:w="6520" w:type="dxa"/>
            <w:gridSpan w:val="6"/>
            <w:tcBorders>
              <w:top w:val="single" w:sz="4" w:space="0" w:color="auto"/>
              <w:left w:val="nil"/>
              <w:bottom w:val="single" w:sz="4" w:space="0" w:color="auto"/>
              <w:right w:val="nil"/>
            </w:tcBorders>
          </w:tcPr>
          <w:p w14:paraId="6684A023" w14:textId="77777777" w:rsidR="00D53BDE" w:rsidRPr="00F71ECE" w:rsidRDefault="00D53BDE" w:rsidP="0094680A">
            <w:pPr>
              <w:spacing w:line="240" w:lineRule="auto"/>
              <w:jc w:val="center"/>
              <w:rPr>
                <w:rFonts w:cstheme="majorHAnsi"/>
              </w:rPr>
            </w:pPr>
            <w:r w:rsidRPr="00F71ECE">
              <w:rPr>
                <w:rFonts w:cstheme="majorHAnsi"/>
              </w:rPr>
              <w:t>Genotype</w:t>
            </w:r>
          </w:p>
        </w:tc>
      </w:tr>
      <w:tr w:rsidR="00D53BDE" w:rsidRPr="00F71ECE" w14:paraId="20EE89D6" w14:textId="77777777" w:rsidTr="0094680A">
        <w:trPr>
          <w:trHeight w:hRule="exact" w:val="808"/>
        </w:trPr>
        <w:tc>
          <w:tcPr>
            <w:tcW w:w="2127" w:type="dxa"/>
            <w:gridSpan w:val="2"/>
            <w:vMerge/>
            <w:tcBorders>
              <w:left w:val="nil"/>
              <w:bottom w:val="single" w:sz="4" w:space="0" w:color="auto"/>
              <w:right w:val="nil"/>
            </w:tcBorders>
          </w:tcPr>
          <w:p w14:paraId="6CAE0168" w14:textId="77777777" w:rsidR="00D53BDE" w:rsidRPr="00F71ECE" w:rsidRDefault="00D53BDE" w:rsidP="0094680A">
            <w:pPr>
              <w:spacing w:line="240" w:lineRule="auto"/>
              <w:rPr>
                <w:rFonts w:cstheme="majorHAnsi"/>
              </w:rPr>
            </w:pPr>
          </w:p>
        </w:tc>
        <w:tc>
          <w:tcPr>
            <w:tcW w:w="992" w:type="dxa"/>
            <w:tcBorders>
              <w:top w:val="single" w:sz="4" w:space="0" w:color="auto"/>
              <w:left w:val="nil"/>
              <w:bottom w:val="single" w:sz="4" w:space="0" w:color="auto"/>
              <w:right w:val="nil"/>
            </w:tcBorders>
          </w:tcPr>
          <w:p w14:paraId="6A78D5E9" w14:textId="77777777" w:rsidR="00D53BDE" w:rsidRPr="00F71ECE" w:rsidRDefault="00D53BDE" w:rsidP="0094680A">
            <w:pPr>
              <w:spacing w:line="240" w:lineRule="auto"/>
              <w:rPr>
                <w:rFonts w:cstheme="majorHAnsi"/>
              </w:rPr>
            </w:pPr>
            <w:r w:rsidRPr="00F71ECE">
              <w:rPr>
                <w:rFonts w:cstheme="majorHAnsi"/>
              </w:rPr>
              <w:t>A188</w:t>
            </w:r>
          </w:p>
        </w:tc>
        <w:tc>
          <w:tcPr>
            <w:tcW w:w="992" w:type="dxa"/>
            <w:tcBorders>
              <w:top w:val="single" w:sz="4" w:space="0" w:color="auto"/>
              <w:left w:val="nil"/>
              <w:bottom w:val="single" w:sz="4" w:space="0" w:color="auto"/>
              <w:right w:val="nil"/>
            </w:tcBorders>
          </w:tcPr>
          <w:p w14:paraId="38B33179" w14:textId="77777777" w:rsidR="00D53BDE" w:rsidRPr="00F71ECE" w:rsidRDefault="00D53BDE" w:rsidP="0094680A">
            <w:pPr>
              <w:spacing w:line="240" w:lineRule="auto"/>
              <w:rPr>
                <w:rFonts w:cstheme="majorHAnsi"/>
                <w:i/>
                <w:iCs/>
              </w:rPr>
            </w:pPr>
            <w:r w:rsidRPr="00F71ECE">
              <w:rPr>
                <w:rFonts w:cstheme="majorHAnsi"/>
                <w:i/>
                <w:iCs/>
              </w:rPr>
              <w:t>Zmepfl9-1a</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4D7DC307" w14:textId="77777777" w:rsidR="00D53BDE" w:rsidRPr="00F71ECE" w:rsidRDefault="00D53BDE" w:rsidP="0094680A">
            <w:pPr>
              <w:spacing w:line="240" w:lineRule="auto"/>
              <w:rPr>
                <w:rFonts w:cstheme="majorHAnsi"/>
                <w:i/>
                <w:iCs/>
              </w:rPr>
            </w:pPr>
            <w:r w:rsidRPr="00F71ECE">
              <w:rPr>
                <w:rFonts w:cstheme="majorHAnsi"/>
                <w:i/>
                <w:iCs/>
              </w:rPr>
              <w:t>Zmepfl9-1a</w:t>
            </w:r>
            <w:r w:rsidRPr="00F71ECE">
              <w:rPr>
                <w:rFonts w:cstheme="majorHAnsi"/>
              </w:rPr>
              <w:t xml:space="preserve"> #2</w:t>
            </w:r>
          </w:p>
        </w:tc>
        <w:tc>
          <w:tcPr>
            <w:tcW w:w="1134" w:type="dxa"/>
            <w:tcBorders>
              <w:top w:val="single" w:sz="4" w:space="0" w:color="auto"/>
              <w:left w:val="nil"/>
              <w:bottom w:val="single" w:sz="4" w:space="0" w:color="auto"/>
              <w:right w:val="nil"/>
            </w:tcBorders>
          </w:tcPr>
          <w:p w14:paraId="6CAFB5BD" w14:textId="77777777" w:rsidR="00D53BDE" w:rsidRPr="00F71ECE" w:rsidRDefault="00D53BDE" w:rsidP="0094680A">
            <w:pPr>
              <w:spacing w:line="240" w:lineRule="auto"/>
              <w:rPr>
                <w:rFonts w:cstheme="majorHAnsi"/>
                <w:i/>
                <w:iCs/>
              </w:rPr>
            </w:pPr>
            <w:r w:rsidRPr="00F71ECE">
              <w:rPr>
                <w:rFonts w:cstheme="majorHAnsi"/>
                <w:i/>
                <w:iCs/>
              </w:rPr>
              <w:t>Zmepfl9-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2BDBF777" w14:textId="77777777" w:rsidR="00D53BDE" w:rsidRPr="00F71ECE" w:rsidRDefault="00D53BDE" w:rsidP="0094680A">
            <w:pPr>
              <w:spacing w:line="240" w:lineRule="auto"/>
              <w:rPr>
                <w:rFonts w:cstheme="majorHAnsi"/>
                <w:i/>
                <w:iCs/>
              </w:rPr>
            </w:pPr>
            <w:r w:rsidRPr="00F71ECE">
              <w:rPr>
                <w:rFonts w:cstheme="majorHAnsi"/>
                <w:i/>
                <w:iCs/>
              </w:rPr>
              <w:t>Zmepfl9-1a;1b</w:t>
            </w:r>
            <w:r w:rsidRPr="00F71ECE">
              <w:rPr>
                <w:rFonts w:cstheme="majorHAnsi"/>
              </w:rPr>
              <w:t xml:space="preserve"> #1</w:t>
            </w:r>
          </w:p>
        </w:tc>
        <w:tc>
          <w:tcPr>
            <w:tcW w:w="1134" w:type="dxa"/>
            <w:tcBorders>
              <w:top w:val="single" w:sz="4" w:space="0" w:color="auto"/>
              <w:left w:val="nil"/>
              <w:bottom w:val="single" w:sz="4" w:space="0" w:color="auto"/>
              <w:right w:val="nil"/>
            </w:tcBorders>
          </w:tcPr>
          <w:p w14:paraId="30B167F9" w14:textId="77777777" w:rsidR="00D53BDE" w:rsidRPr="00F71ECE" w:rsidRDefault="00D53BDE" w:rsidP="0094680A">
            <w:pPr>
              <w:spacing w:line="240" w:lineRule="auto"/>
              <w:rPr>
                <w:rFonts w:cstheme="majorHAnsi"/>
                <w:i/>
                <w:iCs/>
              </w:rPr>
            </w:pPr>
            <w:r w:rsidRPr="00F71ECE">
              <w:rPr>
                <w:rFonts w:cstheme="majorHAnsi"/>
                <w:i/>
                <w:iCs/>
              </w:rPr>
              <w:t>Zmepfl9-1a;1b</w:t>
            </w:r>
            <w:r w:rsidRPr="00F71ECE">
              <w:rPr>
                <w:rFonts w:cstheme="majorHAnsi"/>
              </w:rPr>
              <w:t xml:space="preserve"> #3</w:t>
            </w:r>
          </w:p>
        </w:tc>
      </w:tr>
      <w:tr w:rsidR="00D53BDE" w:rsidRPr="00F71ECE" w14:paraId="4F757640" w14:textId="77777777" w:rsidTr="0094680A">
        <w:trPr>
          <w:trHeight w:hRule="exact" w:val="651"/>
        </w:trPr>
        <w:tc>
          <w:tcPr>
            <w:tcW w:w="1134" w:type="dxa"/>
            <w:vMerge w:val="restart"/>
            <w:tcBorders>
              <w:top w:val="single" w:sz="4" w:space="0" w:color="auto"/>
              <w:left w:val="nil"/>
              <w:right w:val="nil"/>
            </w:tcBorders>
          </w:tcPr>
          <w:p w14:paraId="7A2A8A11" w14:textId="77777777" w:rsidR="00D53BDE" w:rsidRPr="00F71ECE" w:rsidRDefault="00D53BDE" w:rsidP="0094680A">
            <w:pPr>
              <w:spacing w:line="240" w:lineRule="auto"/>
              <w:jc w:val="left"/>
              <w:rPr>
                <w:rFonts w:cstheme="majorHAnsi"/>
              </w:rPr>
            </w:pPr>
            <w:r w:rsidRPr="00F71ECE">
              <w:rPr>
                <w:rFonts w:cstheme="majorHAnsi"/>
              </w:rPr>
              <w:t>Plant height (cm)</w:t>
            </w:r>
          </w:p>
        </w:tc>
        <w:tc>
          <w:tcPr>
            <w:tcW w:w="993" w:type="dxa"/>
            <w:tcBorders>
              <w:left w:val="nil"/>
              <w:bottom w:val="nil"/>
              <w:right w:val="nil"/>
            </w:tcBorders>
          </w:tcPr>
          <w:p w14:paraId="4CFF9846"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left w:val="nil"/>
              <w:bottom w:val="nil"/>
              <w:right w:val="nil"/>
            </w:tcBorders>
          </w:tcPr>
          <w:p w14:paraId="04819711" w14:textId="77777777" w:rsidR="00D53BDE" w:rsidRPr="00F71ECE" w:rsidRDefault="00D53BDE" w:rsidP="0094680A">
            <w:pPr>
              <w:spacing w:line="240" w:lineRule="auto"/>
              <w:jc w:val="center"/>
              <w:rPr>
                <w:rFonts w:cstheme="majorHAnsi"/>
                <w:b/>
                <w:bCs/>
              </w:rPr>
            </w:pPr>
            <w:r w:rsidRPr="00F71ECE">
              <w:rPr>
                <w:rFonts w:cstheme="majorHAnsi"/>
              </w:rPr>
              <w:t>119.61 ±7.27</w:t>
            </w:r>
          </w:p>
        </w:tc>
        <w:tc>
          <w:tcPr>
            <w:tcW w:w="992" w:type="dxa"/>
            <w:tcBorders>
              <w:left w:val="nil"/>
              <w:bottom w:val="nil"/>
              <w:right w:val="nil"/>
            </w:tcBorders>
          </w:tcPr>
          <w:p w14:paraId="7A8D0E49" w14:textId="77777777" w:rsidR="00D53BDE" w:rsidRPr="00F71ECE" w:rsidRDefault="00D53BDE" w:rsidP="0094680A">
            <w:pPr>
              <w:spacing w:line="240" w:lineRule="auto"/>
              <w:jc w:val="center"/>
              <w:rPr>
                <w:rFonts w:cstheme="majorHAnsi"/>
              </w:rPr>
            </w:pPr>
            <w:r w:rsidRPr="00F71ECE">
              <w:rPr>
                <w:rFonts w:cstheme="majorHAnsi"/>
              </w:rPr>
              <w:t xml:space="preserve">118.79 ±3.02 </w:t>
            </w:r>
            <w:r w:rsidRPr="00F71ECE">
              <w:rPr>
                <w:rFonts w:cstheme="majorHAnsi"/>
                <w:b/>
                <w:bCs/>
              </w:rPr>
              <w:t xml:space="preserve"> a</w:t>
            </w:r>
          </w:p>
        </w:tc>
        <w:tc>
          <w:tcPr>
            <w:tcW w:w="1134" w:type="dxa"/>
            <w:tcBorders>
              <w:left w:val="nil"/>
              <w:bottom w:val="nil"/>
              <w:right w:val="nil"/>
            </w:tcBorders>
          </w:tcPr>
          <w:p w14:paraId="1069FFAF" w14:textId="77777777" w:rsidR="00D53BDE" w:rsidRPr="00F71ECE" w:rsidRDefault="00D53BDE" w:rsidP="0094680A">
            <w:pPr>
              <w:spacing w:line="240" w:lineRule="auto"/>
              <w:jc w:val="center"/>
              <w:rPr>
                <w:rFonts w:cstheme="majorHAnsi"/>
              </w:rPr>
            </w:pPr>
            <w:r w:rsidRPr="00F71ECE">
              <w:rPr>
                <w:rFonts w:cstheme="majorHAnsi"/>
              </w:rPr>
              <w:t xml:space="preserve">117.50 ±3.34 </w:t>
            </w:r>
            <w:r w:rsidRPr="00F71ECE">
              <w:rPr>
                <w:rFonts w:cstheme="majorHAnsi"/>
                <w:b/>
                <w:bCs/>
              </w:rPr>
              <w:t xml:space="preserve"> a</w:t>
            </w:r>
          </w:p>
        </w:tc>
        <w:tc>
          <w:tcPr>
            <w:tcW w:w="1134" w:type="dxa"/>
            <w:tcBorders>
              <w:left w:val="nil"/>
              <w:bottom w:val="nil"/>
              <w:right w:val="nil"/>
            </w:tcBorders>
          </w:tcPr>
          <w:p w14:paraId="4D82851C" w14:textId="77777777" w:rsidR="00D53BDE" w:rsidRPr="00F71ECE" w:rsidRDefault="00D53BDE" w:rsidP="0094680A">
            <w:pPr>
              <w:spacing w:line="240" w:lineRule="auto"/>
              <w:jc w:val="center"/>
              <w:rPr>
                <w:rFonts w:cstheme="majorHAnsi"/>
              </w:rPr>
            </w:pPr>
            <w:r w:rsidRPr="00F71ECE">
              <w:rPr>
                <w:rFonts w:cstheme="majorHAnsi"/>
              </w:rPr>
              <w:t xml:space="preserve">127.08 ±5.33 </w:t>
            </w:r>
            <w:r w:rsidRPr="00F71ECE">
              <w:rPr>
                <w:rFonts w:cstheme="majorHAnsi"/>
                <w:b/>
                <w:bCs/>
              </w:rPr>
              <w:t xml:space="preserve"> a</w:t>
            </w:r>
          </w:p>
        </w:tc>
        <w:tc>
          <w:tcPr>
            <w:tcW w:w="1134" w:type="dxa"/>
            <w:tcBorders>
              <w:left w:val="nil"/>
              <w:bottom w:val="nil"/>
              <w:right w:val="nil"/>
            </w:tcBorders>
          </w:tcPr>
          <w:p w14:paraId="23396747" w14:textId="77777777" w:rsidR="00D53BDE" w:rsidRPr="00F71ECE" w:rsidRDefault="00D53BDE" w:rsidP="0094680A">
            <w:pPr>
              <w:spacing w:line="240" w:lineRule="auto"/>
              <w:jc w:val="center"/>
              <w:rPr>
                <w:rFonts w:cstheme="majorHAnsi"/>
              </w:rPr>
            </w:pPr>
            <w:r w:rsidRPr="00F71ECE">
              <w:rPr>
                <w:rFonts w:cstheme="majorHAnsi"/>
              </w:rPr>
              <w:t xml:space="preserve">119.17 ±4.02 </w:t>
            </w:r>
            <w:r w:rsidRPr="00F71ECE">
              <w:rPr>
                <w:rFonts w:cstheme="majorHAnsi"/>
                <w:b/>
                <w:bCs/>
              </w:rPr>
              <w:t xml:space="preserve"> a</w:t>
            </w:r>
          </w:p>
        </w:tc>
        <w:tc>
          <w:tcPr>
            <w:tcW w:w="1134" w:type="dxa"/>
            <w:tcBorders>
              <w:left w:val="nil"/>
              <w:bottom w:val="nil"/>
              <w:right w:val="nil"/>
            </w:tcBorders>
          </w:tcPr>
          <w:p w14:paraId="6C3BDC0B" w14:textId="77777777" w:rsidR="00D53BDE" w:rsidRPr="00F71ECE" w:rsidRDefault="00D53BDE" w:rsidP="0094680A">
            <w:pPr>
              <w:spacing w:line="240" w:lineRule="auto"/>
              <w:jc w:val="center"/>
              <w:rPr>
                <w:rFonts w:cstheme="majorHAnsi"/>
              </w:rPr>
            </w:pPr>
            <w:r w:rsidRPr="00F71ECE">
              <w:rPr>
                <w:rFonts w:cstheme="majorHAnsi"/>
              </w:rPr>
              <w:t xml:space="preserve">122.50 ±5.27 </w:t>
            </w:r>
            <w:r w:rsidRPr="00F71ECE">
              <w:rPr>
                <w:rFonts w:cstheme="majorHAnsi"/>
                <w:b/>
                <w:bCs/>
              </w:rPr>
              <w:t xml:space="preserve"> a</w:t>
            </w:r>
          </w:p>
        </w:tc>
      </w:tr>
      <w:tr w:rsidR="00D53BDE" w:rsidRPr="00F71ECE" w14:paraId="4CA520C0" w14:textId="77777777" w:rsidTr="0094680A">
        <w:trPr>
          <w:trHeight w:hRule="exact" w:val="555"/>
        </w:trPr>
        <w:tc>
          <w:tcPr>
            <w:tcW w:w="1134" w:type="dxa"/>
            <w:vMerge/>
            <w:tcBorders>
              <w:left w:val="nil"/>
              <w:bottom w:val="single" w:sz="4" w:space="0" w:color="auto"/>
              <w:right w:val="nil"/>
            </w:tcBorders>
          </w:tcPr>
          <w:p w14:paraId="68465096"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6C8E7470"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3015E6BF" w14:textId="77777777" w:rsidR="00D53BDE" w:rsidRPr="00F71ECE" w:rsidRDefault="00D53BDE" w:rsidP="0094680A">
            <w:pPr>
              <w:spacing w:line="240" w:lineRule="auto"/>
              <w:jc w:val="center"/>
              <w:rPr>
                <w:rFonts w:cstheme="majorHAnsi"/>
                <w:b/>
                <w:bCs/>
              </w:rPr>
            </w:pPr>
            <w:r w:rsidRPr="00F71ECE">
              <w:rPr>
                <w:rFonts w:cstheme="majorHAnsi"/>
              </w:rPr>
              <w:t xml:space="preserve">107.40 ±2.82 </w:t>
            </w:r>
          </w:p>
        </w:tc>
        <w:tc>
          <w:tcPr>
            <w:tcW w:w="992" w:type="dxa"/>
            <w:tcBorders>
              <w:top w:val="nil"/>
              <w:left w:val="nil"/>
              <w:bottom w:val="single" w:sz="4" w:space="0" w:color="auto"/>
              <w:right w:val="nil"/>
            </w:tcBorders>
          </w:tcPr>
          <w:p w14:paraId="5342032E" w14:textId="77777777" w:rsidR="00D53BDE" w:rsidRPr="00F71ECE" w:rsidRDefault="00D53BDE" w:rsidP="0094680A">
            <w:pPr>
              <w:spacing w:line="240" w:lineRule="auto"/>
              <w:jc w:val="center"/>
              <w:rPr>
                <w:rFonts w:cstheme="majorHAnsi"/>
              </w:rPr>
            </w:pPr>
            <w:r w:rsidRPr="00F71ECE">
              <w:rPr>
                <w:rFonts w:cstheme="majorHAnsi"/>
              </w:rPr>
              <w:t xml:space="preserve">102.28 ±2.26 </w:t>
            </w:r>
            <w:r w:rsidRPr="00F71ECE">
              <w:rPr>
                <w:rFonts w:cstheme="majorHAnsi"/>
                <w:b/>
                <w:bCs/>
              </w:rPr>
              <w:t xml:space="preserve"> b</w:t>
            </w:r>
          </w:p>
        </w:tc>
        <w:tc>
          <w:tcPr>
            <w:tcW w:w="1134" w:type="dxa"/>
            <w:tcBorders>
              <w:top w:val="nil"/>
              <w:left w:val="nil"/>
              <w:bottom w:val="single" w:sz="4" w:space="0" w:color="auto"/>
              <w:right w:val="nil"/>
            </w:tcBorders>
          </w:tcPr>
          <w:p w14:paraId="2680D4BA" w14:textId="77777777" w:rsidR="00D53BDE" w:rsidRPr="00F71ECE" w:rsidRDefault="00D53BDE" w:rsidP="0094680A">
            <w:pPr>
              <w:spacing w:line="240" w:lineRule="auto"/>
              <w:jc w:val="center"/>
              <w:rPr>
                <w:rFonts w:cstheme="majorHAnsi"/>
              </w:rPr>
            </w:pPr>
            <w:r w:rsidRPr="00F71ECE">
              <w:rPr>
                <w:rFonts w:cstheme="majorHAnsi"/>
              </w:rPr>
              <w:t xml:space="preserve">101.36 ±2.45 </w:t>
            </w:r>
            <w:r w:rsidRPr="00F71ECE">
              <w:rPr>
                <w:rFonts w:cstheme="majorHAnsi"/>
                <w:b/>
                <w:bCs/>
              </w:rPr>
              <w:t xml:space="preserve"> b</w:t>
            </w:r>
          </w:p>
        </w:tc>
        <w:tc>
          <w:tcPr>
            <w:tcW w:w="1134" w:type="dxa"/>
            <w:tcBorders>
              <w:top w:val="nil"/>
              <w:left w:val="nil"/>
              <w:bottom w:val="single" w:sz="4" w:space="0" w:color="auto"/>
              <w:right w:val="nil"/>
            </w:tcBorders>
          </w:tcPr>
          <w:p w14:paraId="376DB551" w14:textId="77777777" w:rsidR="00D53BDE" w:rsidRPr="00F71ECE" w:rsidRDefault="00D53BDE" w:rsidP="0094680A">
            <w:pPr>
              <w:spacing w:line="240" w:lineRule="auto"/>
              <w:jc w:val="center"/>
              <w:rPr>
                <w:rFonts w:cstheme="majorHAnsi"/>
              </w:rPr>
            </w:pPr>
            <w:r w:rsidRPr="00F71ECE">
              <w:rPr>
                <w:rFonts w:cstheme="majorHAnsi"/>
              </w:rPr>
              <w:t xml:space="preserve">107.67 ±4.31 </w:t>
            </w:r>
            <w:r w:rsidRPr="00F71ECE">
              <w:rPr>
                <w:rFonts w:cstheme="majorHAnsi"/>
                <w:b/>
                <w:bCs/>
              </w:rPr>
              <w:t xml:space="preserve"> b</w:t>
            </w:r>
          </w:p>
        </w:tc>
        <w:tc>
          <w:tcPr>
            <w:tcW w:w="1134" w:type="dxa"/>
            <w:tcBorders>
              <w:top w:val="nil"/>
              <w:left w:val="nil"/>
              <w:bottom w:val="single" w:sz="4" w:space="0" w:color="auto"/>
              <w:right w:val="nil"/>
            </w:tcBorders>
          </w:tcPr>
          <w:p w14:paraId="06D1C4CA" w14:textId="77777777" w:rsidR="00D53BDE" w:rsidRPr="00F71ECE" w:rsidRDefault="00D53BDE" w:rsidP="0094680A">
            <w:pPr>
              <w:spacing w:line="240" w:lineRule="auto"/>
              <w:jc w:val="center"/>
              <w:rPr>
                <w:rFonts w:cstheme="majorHAnsi"/>
              </w:rPr>
            </w:pPr>
            <w:r w:rsidRPr="00F71ECE">
              <w:rPr>
                <w:rFonts w:cstheme="majorHAnsi"/>
              </w:rPr>
              <w:t xml:space="preserve">98.69 ±1.92 </w:t>
            </w:r>
            <w:r w:rsidRPr="00F71ECE">
              <w:rPr>
                <w:rFonts w:cstheme="majorHAnsi"/>
                <w:b/>
                <w:bCs/>
              </w:rPr>
              <w:t xml:space="preserve"> b</w:t>
            </w:r>
          </w:p>
        </w:tc>
        <w:tc>
          <w:tcPr>
            <w:tcW w:w="1134" w:type="dxa"/>
            <w:tcBorders>
              <w:top w:val="nil"/>
              <w:left w:val="nil"/>
              <w:bottom w:val="single" w:sz="4" w:space="0" w:color="auto"/>
              <w:right w:val="nil"/>
            </w:tcBorders>
          </w:tcPr>
          <w:p w14:paraId="38771D20" w14:textId="77777777" w:rsidR="00D53BDE" w:rsidRPr="00F71ECE" w:rsidRDefault="00D53BDE" w:rsidP="0094680A">
            <w:pPr>
              <w:spacing w:line="240" w:lineRule="auto"/>
              <w:jc w:val="center"/>
              <w:rPr>
                <w:rFonts w:cstheme="majorHAnsi"/>
              </w:rPr>
            </w:pPr>
            <w:r w:rsidRPr="00F71ECE">
              <w:rPr>
                <w:rFonts w:cstheme="majorHAnsi"/>
              </w:rPr>
              <w:t xml:space="preserve">109.17 ±2.53 </w:t>
            </w:r>
            <w:r w:rsidRPr="00F71ECE">
              <w:rPr>
                <w:rFonts w:cstheme="majorHAnsi"/>
                <w:b/>
                <w:bCs/>
              </w:rPr>
              <w:t xml:space="preserve"> b</w:t>
            </w:r>
          </w:p>
        </w:tc>
      </w:tr>
      <w:tr w:rsidR="00D53BDE" w:rsidRPr="00F71ECE" w14:paraId="59C40217" w14:textId="77777777" w:rsidTr="0094680A">
        <w:trPr>
          <w:trHeight w:hRule="exact" w:val="719"/>
        </w:trPr>
        <w:tc>
          <w:tcPr>
            <w:tcW w:w="1134" w:type="dxa"/>
            <w:vMerge w:val="restart"/>
            <w:tcBorders>
              <w:top w:val="single" w:sz="4" w:space="0" w:color="auto"/>
              <w:left w:val="nil"/>
              <w:right w:val="nil"/>
            </w:tcBorders>
          </w:tcPr>
          <w:p w14:paraId="75E65491" w14:textId="77777777" w:rsidR="00D53BDE" w:rsidRPr="00F71ECE" w:rsidRDefault="00D53BDE" w:rsidP="0094680A">
            <w:pPr>
              <w:spacing w:line="240" w:lineRule="auto"/>
              <w:jc w:val="left"/>
              <w:rPr>
                <w:rFonts w:cstheme="majorHAnsi"/>
              </w:rPr>
            </w:pPr>
            <w:r w:rsidRPr="00F71ECE">
              <w:rPr>
                <w:rFonts w:cstheme="majorHAnsi"/>
              </w:rPr>
              <w:t>Total number of leaves</w:t>
            </w:r>
          </w:p>
        </w:tc>
        <w:tc>
          <w:tcPr>
            <w:tcW w:w="993" w:type="dxa"/>
            <w:tcBorders>
              <w:top w:val="single" w:sz="4" w:space="0" w:color="auto"/>
              <w:left w:val="nil"/>
              <w:bottom w:val="nil"/>
              <w:right w:val="nil"/>
            </w:tcBorders>
          </w:tcPr>
          <w:p w14:paraId="20473151"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663BC6F7" w14:textId="77777777" w:rsidR="00D53BDE" w:rsidRPr="00F71ECE" w:rsidRDefault="00D53BDE" w:rsidP="0094680A">
            <w:pPr>
              <w:spacing w:line="240" w:lineRule="auto"/>
              <w:jc w:val="center"/>
              <w:rPr>
                <w:rFonts w:cstheme="majorHAnsi"/>
              </w:rPr>
            </w:pPr>
            <w:r w:rsidRPr="00F71ECE">
              <w:rPr>
                <w:rFonts w:cstheme="majorHAnsi"/>
              </w:rPr>
              <w:t>22.71 ±1.13</w:t>
            </w:r>
          </w:p>
        </w:tc>
        <w:tc>
          <w:tcPr>
            <w:tcW w:w="992" w:type="dxa"/>
            <w:tcBorders>
              <w:top w:val="single" w:sz="4" w:space="0" w:color="auto"/>
              <w:left w:val="nil"/>
              <w:bottom w:val="nil"/>
              <w:right w:val="nil"/>
            </w:tcBorders>
          </w:tcPr>
          <w:p w14:paraId="1E4CEA11" w14:textId="77777777" w:rsidR="00D53BDE" w:rsidRPr="00F71ECE" w:rsidRDefault="00D53BDE" w:rsidP="0094680A">
            <w:pPr>
              <w:spacing w:line="240" w:lineRule="auto"/>
              <w:jc w:val="center"/>
              <w:rPr>
                <w:rFonts w:cstheme="majorHAnsi"/>
              </w:rPr>
            </w:pPr>
            <w:r w:rsidRPr="00F71ECE">
              <w:rPr>
                <w:rFonts w:cstheme="majorHAnsi"/>
              </w:rPr>
              <w:t>20.57 ±0.81</w:t>
            </w:r>
          </w:p>
        </w:tc>
        <w:tc>
          <w:tcPr>
            <w:tcW w:w="1134" w:type="dxa"/>
            <w:tcBorders>
              <w:top w:val="single" w:sz="4" w:space="0" w:color="auto"/>
              <w:left w:val="nil"/>
              <w:bottom w:val="nil"/>
              <w:right w:val="nil"/>
            </w:tcBorders>
          </w:tcPr>
          <w:p w14:paraId="07BC5D14" w14:textId="77777777" w:rsidR="00D53BDE" w:rsidRPr="00F71ECE" w:rsidRDefault="00D53BDE" w:rsidP="0094680A">
            <w:pPr>
              <w:spacing w:line="240" w:lineRule="auto"/>
              <w:jc w:val="center"/>
              <w:rPr>
                <w:rFonts w:cstheme="majorHAnsi"/>
              </w:rPr>
            </w:pPr>
            <w:r w:rsidRPr="00F71ECE">
              <w:rPr>
                <w:rFonts w:cstheme="majorHAnsi"/>
              </w:rPr>
              <w:t>20.57 ±0.20</w:t>
            </w:r>
          </w:p>
        </w:tc>
        <w:tc>
          <w:tcPr>
            <w:tcW w:w="1134" w:type="dxa"/>
            <w:tcBorders>
              <w:top w:val="single" w:sz="4" w:space="0" w:color="auto"/>
              <w:left w:val="nil"/>
              <w:bottom w:val="nil"/>
              <w:right w:val="nil"/>
            </w:tcBorders>
          </w:tcPr>
          <w:p w14:paraId="604B8601" w14:textId="77777777" w:rsidR="00D53BDE" w:rsidRPr="00F71ECE" w:rsidRDefault="00D53BDE" w:rsidP="0094680A">
            <w:pPr>
              <w:spacing w:line="240" w:lineRule="auto"/>
              <w:jc w:val="center"/>
              <w:rPr>
                <w:rFonts w:cstheme="majorHAnsi"/>
              </w:rPr>
            </w:pPr>
            <w:r w:rsidRPr="00F71ECE">
              <w:rPr>
                <w:rFonts w:cstheme="majorHAnsi"/>
              </w:rPr>
              <w:t>21.83 ±0.60</w:t>
            </w:r>
          </w:p>
        </w:tc>
        <w:tc>
          <w:tcPr>
            <w:tcW w:w="1134" w:type="dxa"/>
            <w:tcBorders>
              <w:top w:val="single" w:sz="4" w:space="0" w:color="auto"/>
              <w:left w:val="nil"/>
              <w:bottom w:val="nil"/>
              <w:right w:val="nil"/>
            </w:tcBorders>
          </w:tcPr>
          <w:p w14:paraId="4C60C7FA" w14:textId="77777777" w:rsidR="00D53BDE" w:rsidRPr="00F71ECE" w:rsidRDefault="00D53BDE" w:rsidP="0094680A">
            <w:pPr>
              <w:spacing w:line="240" w:lineRule="auto"/>
              <w:jc w:val="center"/>
              <w:rPr>
                <w:rFonts w:cstheme="majorHAnsi"/>
              </w:rPr>
            </w:pPr>
            <w:r w:rsidRPr="00F71ECE">
              <w:rPr>
                <w:rFonts w:cstheme="majorHAnsi"/>
              </w:rPr>
              <w:t>20.14 ±0.46</w:t>
            </w:r>
          </w:p>
        </w:tc>
        <w:tc>
          <w:tcPr>
            <w:tcW w:w="1134" w:type="dxa"/>
            <w:tcBorders>
              <w:top w:val="single" w:sz="4" w:space="0" w:color="auto"/>
              <w:left w:val="nil"/>
              <w:bottom w:val="nil"/>
              <w:right w:val="nil"/>
            </w:tcBorders>
          </w:tcPr>
          <w:p w14:paraId="37E4A613" w14:textId="77777777" w:rsidR="00D53BDE" w:rsidRPr="00F71ECE" w:rsidRDefault="00D53BDE" w:rsidP="0094680A">
            <w:pPr>
              <w:spacing w:line="240" w:lineRule="auto"/>
              <w:jc w:val="center"/>
              <w:rPr>
                <w:rFonts w:cstheme="majorHAnsi"/>
                <w:b/>
                <w:bCs/>
              </w:rPr>
            </w:pPr>
            <w:r w:rsidRPr="00F71ECE">
              <w:rPr>
                <w:rFonts w:cstheme="majorHAnsi"/>
              </w:rPr>
              <w:t xml:space="preserve">22.29 ±0.29 </w:t>
            </w:r>
            <w:r w:rsidRPr="00F71ECE">
              <w:rPr>
                <w:rFonts w:cstheme="majorHAnsi"/>
                <w:b/>
                <w:bCs/>
              </w:rPr>
              <w:t>a</w:t>
            </w:r>
          </w:p>
        </w:tc>
      </w:tr>
      <w:tr w:rsidR="00D53BDE" w:rsidRPr="00F71ECE" w14:paraId="5402B960" w14:textId="77777777" w:rsidTr="0094680A">
        <w:trPr>
          <w:trHeight w:hRule="exact" w:val="571"/>
        </w:trPr>
        <w:tc>
          <w:tcPr>
            <w:tcW w:w="1134" w:type="dxa"/>
            <w:vMerge/>
            <w:tcBorders>
              <w:left w:val="nil"/>
              <w:bottom w:val="single" w:sz="4" w:space="0" w:color="auto"/>
              <w:right w:val="nil"/>
            </w:tcBorders>
          </w:tcPr>
          <w:p w14:paraId="4F91085E"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09FADA17"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778D52F5" w14:textId="77777777" w:rsidR="00D53BDE" w:rsidRPr="00F71ECE" w:rsidRDefault="00D53BDE" w:rsidP="0094680A">
            <w:pPr>
              <w:spacing w:line="240" w:lineRule="auto"/>
              <w:jc w:val="center"/>
              <w:rPr>
                <w:rFonts w:cstheme="majorHAnsi"/>
              </w:rPr>
            </w:pPr>
            <w:r w:rsidRPr="00F71ECE">
              <w:rPr>
                <w:rFonts w:cstheme="majorHAnsi"/>
              </w:rPr>
              <w:t>23.11 ±0.54</w:t>
            </w:r>
          </w:p>
        </w:tc>
        <w:tc>
          <w:tcPr>
            <w:tcW w:w="992" w:type="dxa"/>
            <w:tcBorders>
              <w:top w:val="nil"/>
              <w:left w:val="nil"/>
              <w:bottom w:val="single" w:sz="4" w:space="0" w:color="auto"/>
              <w:right w:val="nil"/>
            </w:tcBorders>
          </w:tcPr>
          <w:p w14:paraId="03B48076" w14:textId="77777777" w:rsidR="00D53BDE" w:rsidRPr="00F71ECE" w:rsidRDefault="00D53BDE" w:rsidP="0094680A">
            <w:pPr>
              <w:spacing w:line="240" w:lineRule="auto"/>
              <w:jc w:val="center"/>
              <w:rPr>
                <w:rFonts w:cstheme="majorHAnsi"/>
              </w:rPr>
            </w:pPr>
            <w:r w:rsidRPr="00F71ECE">
              <w:rPr>
                <w:rFonts w:cstheme="majorHAnsi"/>
              </w:rPr>
              <w:t>19.89 ±0.35</w:t>
            </w:r>
          </w:p>
        </w:tc>
        <w:tc>
          <w:tcPr>
            <w:tcW w:w="1134" w:type="dxa"/>
            <w:tcBorders>
              <w:top w:val="nil"/>
              <w:left w:val="nil"/>
              <w:bottom w:val="single" w:sz="4" w:space="0" w:color="auto"/>
              <w:right w:val="nil"/>
            </w:tcBorders>
          </w:tcPr>
          <w:p w14:paraId="3EB0E14B" w14:textId="77777777" w:rsidR="00D53BDE" w:rsidRPr="00F71ECE" w:rsidRDefault="00D53BDE" w:rsidP="0094680A">
            <w:pPr>
              <w:spacing w:line="240" w:lineRule="auto"/>
              <w:jc w:val="center"/>
              <w:rPr>
                <w:rFonts w:cstheme="majorHAnsi"/>
              </w:rPr>
            </w:pPr>
            <w:r w:rsidRPr="00F71ECE">
              <w:rPr>
                <w:rFonts w:cstheme="majorHAnsi"/>
              </w:rPr>
              <w:t>20.33 ±0.41</w:t>
            </w:r>
          </w:p>
        </w:tc>
        <w:tc>
          <w:tcPr>
            <w:tcW w:w="1134" w:type="dxa"/>
            <w:tcBorders>
              <w:top w:val="nil"/>
              <w:left w:val="nil"/>
              <w:bottom w:val="single" w:sz="4" w:space="0" w:color="auto"/>
              <w:right w:val="nil"/>
            </w:tcBorders>
          </w:tcPr>
          <w:p w14:paraId="22BFDD74" w14:textId="77777777" w:rsidR="00D53BDE" w:rsidRPr="00F71ECE" w:rsidRDefault="00D53BDE" w:rsidP="0094680A">
            <w:pPr>
              <w:spacing w:line="240" w:lineRule="auto"/>
              <w:jc w:val="center"/>
              <w:rPr>
                <w:rFonts w:cstheme="majorHAnsi"/>
              </w:rPr>
            </w:pPr>
            <w:r w:rsidRPr="00F71ECE">
              <w:rPr>
                <w:rFonts w:cstheme="majorHAnsi"/>
              </w:rPr>
              <w:t>22.33 ±0.80</w:t>
            </w:r>
          </w:p>
        </w:tc>
        <w:tc>
          <w:tcPr>
            <w:tcW w:w="1134" w:type="dxa"/>
            <w:tcBorders>
              <w:top w:val="nil"/>
              <w:left w:val="nil"/>
              <w:bottom w:val="single" w:sz="4" w:space="0" w:color="auto"/>
              <w:right w:val="nil"/>
            </w:tcBorders>
          </w:tcPr>
          <w:p w14:paraId="359F7180" w14:textId="77777777" w:rsidR="00D53BDE" w:rsidRPr="00F71ECE" w:rsidRDefault="00D53BDE" w:rsidP="0094680A">
            <w:pPr>
              <w:spacing w:line="240" w:lineRule="auto"/>
              <w:jc w:val="center"/>
              <w:rPr>
                <w:rFonts w:cstheme="majorHAnsi"/>
              </w:rPr>
            </w:pPr>
            <w:r w:rsidRPr="00F71ECE">
              <w:rPr>
                <w:rFonts w:cstheme="majorHAnsi"/>
              </w:rPr>
              <w:t>20.75 ±0.37</w:t>
            </w:r>
          </w:p>
        </w:tc>
        <w:tc>
          <w:tcPr>
            <w:tcW w:w="1134" w:type="dxa"/>
            <w:tcBorders>
              <w:top w:val="nil"/>
              <w:left w:val="nil"/>
              <w:bottom w:val="single" w:sz="4" w:space="0" w:color="auto"/>
              <w:right w:val="nil"/>
            </w:tcBorders>
          </w:tcPr>
          <w:p w14:paraId="40D2047B" w14:textId="77777777" w:rsidR="00D53BDE" w:rsidRPr="00F71ECE" w:rsidRDefault="00D53BDE" w:rsidP="0094680A">
            <w:pPr>
              <w:spacing w:line="240" w:lineRule="auto"/>
              <w:jc w:val="center"/>
              <w:rPr>
                <w:rFonts w:cstheme="majorHAnsi"/>
                <w:b/>
                <w:bCs/>
              </w:rPr>
            </w:pPr>
            <w:r w:rsidRPr="00F71ECE">
              <w:rPr>
                <w:rFonts w:cstheme="majorHAnsi"/>
              </w:rPr>
              <w:t xml:space="preserve">21.22 ±0.36 </w:t>
            </w:r>
            <w:r w:rsidRPr="00F71ECE">
              <w:rPr>
                <w:rFonts w:cstheme="majorHAnsi"/>
                <w:b/>
                <w:bCs/>
              </w:rPr>
              <w:t>b</w:t>
            </w:r>
          </w:p>
        </w:tc>
      </w:tr>
      <w:tr w:rsidR="00D53BDE" w:rsidRPr="00F71ECE" w14:paraId="44AC35B6" w14:textId="77777777" w:rsidTr="0094680A">
        <w:trPr>
          <w:trHeight w:hRule="exact" w:val="704"/>
        </w:trPr>
        <w:tc>
          <w:tcPr>
            <w:tcW w:w="1134" w:type="dxa"/>
            <w:vMerge w:val="restart"/>
            <w:tcBorders>
              <w:top w:val="single" w:sz="4" w:space="0" w:color="auto"/>
              <w:left w:val="nil"/>
              <w:right w:val="nil"/>
            </w:tcBorders>
          </w:tcPr>
          <w:p w14:paraId="078E77C9" w14:textId="77777777" w:rsidR="00D53BDE" w:rsidRPr="00F71ECE" w:rsidRDefault="00D53BDE" w:rsidP="0094680A">
            <w:pPr>
              <w:spacing w:line="240" w:lineRule="auto"/>
              <w:jc w:val="left"/>
              <w:rPr>
                <w:rFonts w:cstheme="majorHAnsi"/>
              </w:rPr>
            </w:pPr>
            <w:r w:rsidRPr="00F71ECE">
              <w:rPr>
                <w:rFonts w:cstheme="majorHAnsi"/>
              </w:rPr>
              <w:t>Flag leaf length (cm)</w:t>
            </w:r>
          </w:p>
        </w:tc>
        <w:tc>
          <w:tcPr>
            <w:tcW w:w="993" w:type="dxa"/>
            <w:tcBorders>
              <w:top w:val="single" w:sz="4" w:space="0" w:color="auto"/>
              <w:left w:val="nil"/>
              <w:bottom w:val="nil"/>
              <w:right w:val="nil"/>
            </w:tcBorders>
          </w:tcPr>
          <w:p w14:paraId="7F9620AC"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3D7071B4" w14:textId="77777777" w:rsidR="00D53BDE" w:rsidRPr="00F71ECE" w:rsidRDefault="00D53BDE" w:rsidP="0094680A">
            <w:pPr>
              <w:spacing w:line="240" w:lineRule="auto"/>
              <w:jc w:val="center"/>
              <w:rPr>
                <w:rFonts w:cstheme="majorHAnsi"/>
              </w:rPr>
            </w:pPr>
            <w:r w:rsidRPr="00F71ECE">
              <w:rPr>
                <w:rFonts w:cstheme="majorHAnsi"/>
              </w:rPr>
              <w:t>31.91 ±3.28</w:t>
            </w:r>
          </w:p>
        </w:tc>
        <w:tc>
          <w:tcPr>
            <w:tcW w:w="992" w:type="dxa"/>
            <w:tcBorders>
              <w:top w:val="single" w:sz="4" w:space="0" w:color="auto"/>
              <w:left w:val="nil"/>
              <w:bottom w:val="nil"/>
              <w:right w:val="nil"/>
            </w:tcBorders>
          </w:tcPr>
          <w:p w14:paraId="1DC6CCC0" w14:textId="77777777" w:rsidR="00D53BDE" w:rsidRPr="00F71ECE" w:rsidRDefault="00D53BDE" w:rsidP="0094680A">
            <w:pPr>
              <w:spacing w:line="240" w:lineRule="auto"/>
              <w:jc w:val="center"/>
              <w:rPr>
                <w:rFonts w:cstheme="majorHAnsi"/>
              </w:rPr>
            </w:pPr>
            <w:r w:rsidRPr="00F71ECE">
              <w:rPr>
                <w:rFonts w:cstheme="majorHAnsi"/>
              </w:rPr>
              <w:t>30.47 ±3.64</w:t>
            </w:r>
          </w:p>
        </w:tc>
        <w:tc>
          <w:tcPr>
            <w:tcW w:w="1134" w:type="dxa"/>
            <w:tcBorders>
              <w:top w:val="single" w:sz="4" w:space="0" w:color="auto"/>
              <w:left w:val="nil"/>
              <w:bottom w:val="nil"/>
              <w:right w:val="nil"/>
            </w:tcBorders>
          </w:tcPr>
          <w:p w14:paraId="6EA9AABA" w14:textId="77777777" w:rsidR="00D53BDE" w:rsidRPr="00F71ECE" w:rsidRDefault="00D53BDE" w:rsidP="0094680A">
            <w:pPr>
              <w:spacing w:line="240" w:lineRule="auto"/>
              <w:jc w:val="center"/>
              <w:rPr>
                <w:rFonts w:cstheme="majorHAnsi"/>
              </w:rPr>
            </w:pPr>
            <w:r w:rsidRPr="00F71ECE">
              <w:rPr>
                <w:rFonts w:cstheme="majorHAnsi"/>
              </w:rPr>
              <w:t>36.74 ±2.58</w:t>
            </w:r>
          </w:p>
        </w:tc>
        <w:tc>
          <w:tcPr>
            <w:tcW w:w="1134" w:type="dxa"/>
            <w:tcBorders>
              <w:top w:val="single" w:sz="4" w:space="0" w:color="auto"/>
              <w:left w:val="nil"/>
              <w:bottom w:val="nil"/>
              <w:right w:val="nil"/>
            </w:tcBorders>
          </w:tcPr>
          <w:p w14:paraId="7E079E9F" w14:textId="77777777" w:rsidR="00D53BDE" w:rsidRPr="00F71ECE" w:rsidRDefault="00D53BDE" w:rsidP="0094680A">
            <w:pPr>
              <w:spacing w:line="240" w:lineRule="auto"/>
              <w:jc w:val="center"/>
              <w:rPr>
                <w:rFonts w:cstheme="majorHAnsi"/>
              </w:rPr>
            </w:pPr>
            <w:r w:rsidRPr="00F71ECE">
              <w:rPr>
                <w:rFonts w:cstheme="majorHAnsi"/>
              </w:rPr>
              <w:t>31.38 ±4.53</w:t>
            </w:r>
          </w:p>
        </w:tc>
        <w:tc>
          <w:tcPr>
            <w:tcW w:w="1134" w:type="dxa"/>
            <w:tcBorders>
              <w:top w:val="single" w:sz="4" w:space="0" w:color="auto"/>
              <w:left w:val="nil"/>
              <w:bottom w:val="nil"/>
              <w:right w:val="nil"/>
            </w:tcBorders>
          </w:tcPr>
          <w:p w14:paraId="055D401D" w14:textId="77777777" w:rsidR="00D53BDE" w:rsidRPr="00F71ECE" w:rsidRDefault="00D53BDE" w:rsidP="0094680A">
            <w:pPr>
              <w:spacing w:line="240" w:lineRule="auto"/>
              <w:jc w:val="center"/>
              <w:rPr>
                <w:rFonts w:cstheme="majorHAnsi"/>
              </w:rPr>
            </w:pPr>
            <w:r w:rsidRPr="00F71ECE">
              <w:rPr>
                <w:rFonts w:cstheme="majorHAnsi"/>
              </w:rPr>
              <w:t>34.20 ±4.43</w:t>
            </w:r>
          </w:p>
        </w:tc>
        <w:tc>
          <w:tcPr>
            <w:tcW w:w="1134" w:type="dxa"/>
            <w:tcBorders>
              <w:top w:val="single" w:sz="4" w:space="0" w:color="auto"/>
              <w:left w:val="nil"/>
              <w:bottom w:val="nil"/>
              <w:right w:val="nil"/>
            </w:tcBorders>
          </w:tcPr>
          <w:p w14:paraId="65713FDF" w14:textId="77777777" w:rsidR="00D53BDE" w:rsidRPr="00F71ECE" w:rsidRDefault="00D53BDE" w:rsidP="0094680A">
            <w:pPr>
              <w:spacing w:line="240" w:lineRule="auto"/>
              <w:jc w:val="center"/>
              <w:rPr>
                <w:rFonts w:cstheme="majorHAnsi"/>
                <w:b/>
                <w:bCs/>
              </w:rPr>
            </w:pPr>
            <w:r w:rsidRPr="00F71ECE">
              <w:rPr>
                <w:rFonts w:cstheme="majorHAnsi"/>
              </w:rPr>
              <w:t xml:space="preserve">28.59 ±2.46 </w:t>
            </w:r>
            <w:r w:rsidRPr="00F71ECE">
              <w:rPr>
                <w:rFonts w:cstheme="majorHAnsi"/>
                <w:b/>
                <w:bCs/>
              </w:rPr>
              <w:t>a</w:t>
            </w:r>
          </w:p>
        </w:tc>
      </w:tr>
      <w:tr w:rsidR="00D53BDE" w:rsidRPr="00F71ECE" w14:paraId="7B8BFE12" w14:textId="77777777" w:rsidTr="0094680A">
        <w:trPr>
          <w:trHeight w:hRule="exact" w:val="573"/>
        </w:trPr>
        <w:tc>
          <w:tcPr>
            <w:tcW w:w="1134" w:type="dxa"/>
            <w:vMerge/>
            <w:tcBorders>
              <w:left w:val="nil"/>
              <w:bottom w:val="single" w:sz="4" w:space="0" w:color="auto"/>
              <w:right w:val="nil"/>
            </w:tcBorders>
          </w:tcPr>
          <w:p w14:paraId="1D956FF2"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08F44ED0"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1F80485F" w14:textId="77777777" w:rsidR="00D53BDE" w:rsidRPr="00F71ECE" w:rsidRDefault="00D53BDE" w:rsidP="0094680A">
            <w:pPr>
              <w:spacing w:line="240" w:lineRule="auto"/>
              <w:jc w:val="center"/>
              <w:rPr>
                <w:rFonts w:cstheme="majorHAnsi"/>
              </w:rPr>
            </w:pPr>
            <w:r w:rsidRPr="00F71ECE">
              <w:rPr>
                <w:rFonts w:cstheme="majorHAnsi"/>
              </w:rPr>
              <w:t>31.81 ±1.53</w:t>
            </w:r>
          </w:p>
        </w:tc>
        <w:tc>
          <w:tcPr>
            <w:tcW w:w="992" w:type="dxa"/>
            <w:tcBorders>
              <w:top w:val="nil"/>
              <w:left w:val="nil"/>
              <w:bottom w:val="single" w:sz="4" w:space="0" w:color="auto"/>
              <w:right w:val="nil"/>
            </w:tcBorders>
          </w:tcPr>
          <w:p w14:paraId="176530F1" w14:textId="77777777" w:rsidR="00D53BDE" w:rsidRPr="00F71ECE" w:rsidRDefault="00D53BDE" w:rsidP="0094680A">
            <w:pPr>
              <w:spacing w:line="240" w:lineRule="auto"/>
              <w:jc w:val="center"/>
              <w:rPr>
                <w:rFonts w:cstheme="majorHAnsi"/>
              </w:rPr>
            </w:pPr>
            <w:r w:rsidRPr="00F71ECE">
              <w:rPr>
                <w:rFonts w:cstheme="majorHAnsi"/>
              </w:rPr>
              <w:t>35.87 ±3.14</w:t>
            </w:r>
          </w:p>
        </w:tc>
        <w:tc>
          <w:tcPr>
            <w:tcW w:w="1134" w:type="dxa"/>
            <w:tcBorders>
              <w:top w:val="nil"/>
              <w:left w:val="nil"/>
              <w:bottom w:val="single" w:sz="4" w:space="0" w:color="auto"/>
              <w:right w:val="nil"/>
            </w:tcBorders>
          </w:tcPr>
          <w:p w14:paraId="20134B85" w14:textId="77777777" w:rsidR="00D53BDE" w:rsidRPr="00F71ECE" w:rsidRDefault="00D53BDE" w:rsidP="0094680A">
            <w:pPr>
              <w:spacing w:line="240" w:lineRule="auto"/>
              <w:jc w:val="center"/>
              <w:rPr>
                <w:rFonts w:cstheme="majorHAnsi"/>
              </w:rPr>
            </w:pPr>
            <w:r w:rsidRPr="00F71ECE">
              <w:rPr>
                <w:rFonts w:cstheme="majorHAnsi"/>
              </w:rPr>
              <w:t>38.11 ±3.14</w:t>
            </w:r>
          </w:p>
        </w:tc>
        <w:tc>
          <w:tcPr>
            <w:tcW w:w="1134" w:type="dxa"/>
            <w:tcBorders>
              <w:top w:val="nil"/>
              <w:left w:val="nil"/>
              <w:bottom w:val="single" w:sz="4" w:space="0" w:color="auto"/>
              <w:right w:val="nil"/>
            </w:tcBorders>
          </w:tcPr>
          <w:p w14:paraId="1F44E91D" w14:textId="77777777" w:rsidR="00D53BDE" w:rsidRPr="00F71ECE" w:rsidRDefault="00D53BDE" w:rsidP="0094680A">
            <w:pPr>
              <w:spacing w:line="240" w:lineRule="auto"/>
              <w:jc w:val="center"/>
              <w:rPr>
                <w:rFonts w:cstheme="majorHAnsi"/>
              </w:rPr>
            </w:pPr>
            <w:r w:rsidRPr="00F71ECE">
              <w:rPr>
                <w:rFonts w:cstheme="majorHAnsi"/>
              </w:rPr>
              <w:t>30.51 ±3.08</w:t>
            </w:r>
          </w:p>
        </w:tc>
        <w:tc>
          <w:tcPr>
            <w:tcW w:w="1134" w:type="dxa"/>
            <w:tcBorders>
              <w:top w:val="nil"/>
              <w:left w:val="nil"/>
              <w:bottom w:val="single" w:sz="4" w:space="0" w:color="auto"/>
              <w:right w:val="nil"/>
            </w:tcBorders>
          </w:tcPr>
          <w:p w14:paraId="31AFAF10" w14:textId="77777777" w:rsidR="00D53BDE" w:rsidRPr="00F71ECE" w:rsidRDefault="00D53BDE" w:rsidP="0094680A">
            <w:pPr>
              <w:spacing w:line="240" w:lineRule="auto"/>
              <w:jc w:val="center"/>
              <w:rPr>
                <w:rFonts w:cstheme="majorHAnsi"/>
              </w:rPr>
            </w:pPr>
            <w:r w:rsidRPr="00F71ECE">
              <w:rPr>
                <w:rFonts w:cstheme="majorHAnsi"/>
              </w:rPr>
              <w:t>30.01 ±3.20</w:t>
            </w:r>
          </w:p>
        </w:tc>
        <w:tc>
          <w:tcPr>
            <w:tcW w:w="1134" w:type="dxa"/>
            <w:tcBorders>
              <w:top w:val="nil"/>
              <w:left w:val="nil"/>
              <w:bottom w:val="single" w:sz="4" w:space="0" w:color="auto"/>
              <w:right w:val="nil"/>
            </w:tcBorders>
          </w:tcPr>
          <w:p w14:paraId="3BDBD520" w14:textId="77777777" w:rsidR="00D53BDE" w:rsidRPr="00F71ECE" w:rsidRDefault="00D53BDE" w:rsidP="0094680A">
            <w:pPr>
              <w:spacing w:line="240" w:lineRule="auto"/>
              <w:jc w:val="center"/>
              <w:rPr>
                <w:rFonts w:cstheme="majorHAnsi"/>
                <w:b/>
                <w:bCs/>
              </w:rPr>
            </w:pPr>
            <w:r w:rsidRPr="00F71ECE">
              <w:rPr>
                <w:rFonts w:cstheme="majorHAnsi"/>
              </w:rPr>
              <w:t>36.19 ±2.66</w:t>
            </w:r>
            <w:r w:rsidRPr="00F71ECE">
              <w:rPr>
                <w:rFonts w:cstheme="majorHAnsi"/>
                <w:b/>
                <w:bCs/>
              </w:rPr>
              <w:t xml:space="preserve"> b</w:t>
            </w:r>
          </w:p>
        </w:tc>
      </w:tr>
      <w:tr w:rsidR="00D53BDE" w:rsidRPr="00F71ECE" w14:paraId="2AA70962" w14:textId="77777777" w:rsidTr="0094680A">
        <w:trPr>
          <w:trHeight w:hRule="exact" w:val="708"/>
        </w:trPr>
        <w:tc>
          <w:tcPr>
            <w:tcW w:w="1134" w:type="dxa"/>
            <w:vMerge w:val="restart"/>
            <w:tcBorders>
              <w:top w:val="single" w:sz="4" w:space="0" w:color="auto"/>
              <w:left w:val="nil"/>
              <w:right w:val="nil"/>
            </w:tcBorders>
          </w:tcPr>
          <w:p w14:paraId="449EE363" w14:textId="77777777" w:rsidR="00D53BDE" w:rsidRPr="00F71ECE" w:rsidRDefault="00D53BDE" w:rsidP="0094680A">
            <w:pPr>
              <w:spacing w:line="240" w:lineRule="auto"/>
              <w:jc w:val="left"/>
              <w:rPr>
                <w:rFonts w:cstheme="majorHAnsi"/>
              </w:rPr>
            </w:pPr>
            <w:r w:rsidRPr="00F71ECE">
              <w:rPr>
                <w:rFonts w:cstheme="majorHAnsi"/>
              </w:rPr>
              <w:t>Flag leaf width (cm)</w:t>
            </w:r>
          </w:p>
        </w:tc>
        <w:tc>
          <w:tcPr>
            <w:tcW w:w="993" w:type="dxa"/>
            <w:tcBorders>
              <w:top w:val="single" w:sz="4" w:space="0" w:color="auto"/>
              <w:left w:val="nil"/>
              <w:bottom w:val="nil"/>
              <w:right w:val="nil"/>
            </w:tcBorders>
          </w:tcPr>
          <w:p w14:paraId="1E8627B5"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1BADFCF5" w14:textId="77777777" w:rsidR="00D53BDE" w:rsidRPr="00F71ECE" w:rsidRDefault="00D53BDE" w:rsidP="0094680A">
            <w:pPr>
              <w:spacing w:line="240" w:lineRule="auto"/>
              <w:jc w:val="center"/>
              <w:rPr>
                <w:rFonts w:cstheme="majorHAnsi"/>
              </w:rPr>
            </w:pPr>
            <w:r w:rsidRPr="00F71ECE">
              <w:rPr>
                <w:rFonts w:cstheme="majorHAnsi"/>
              </w:rPr>
              <w:t>3.61 ±0.56</w:t>
            </w:r>
          </w:p>
        </w:tc>
        <w:tc>
          <w:tcPr>
            <w:tcW w:w="992" w:type="dxa"/>
            <w:tcBorders>
              <w:top w:val="single" w:sz="4" w:space="0" w:color="auto"/>
              <w:left w:val="nil"/>
              <w:bottom w:val="nil"/>
              <w:right w:val="nil"/>
            </w:tcBorders>
          </w:tcPr>
          <w:p w14:paraId="7CCE114D" w14:textId="77777777" w:rsidR="00D53BDE" w:rsidRPr="00F71ECE" w:rsidRDefault="00D53BDE" w:rsidP="0094680A">
            <w:pPr>
              <w:spacing w:line="240" w:lineRule="auto"/>
              <w:jc w:val="center"/>
              <w:rPr>
                <w:rFonts w:cstheme="majorHAnsi"/>
              </w:rPr>
            </w:pPr>
            <w:r w:rsidRPr="00F71ECE">
              <w:rPr>
                <w:rFonts w:cstheme="majorHAnsi"/>
              </w:rPr>
              <w:t>3.14 ±0.41</w:t>
            </w:r>
          </w:p>
        </w:tc>
        <w:tc>
          <w:tcPr>
            <w:tcW w:w="1134" w:type="dxa"/>
            <w:tcBorders>
              <w:top w:val="single" w:sz="4" w:space="0" w:color="auto"/>
              <w:left w:val="nil"/>
              <w:bottom w:val="nil"/>
              <w:right w:val="nil"/>
            </w:tcBorders>
          </w:tcPr>
          <w:p w14:paraId="087AB00F" w14:textId="77777777" w:rsidR="00D53BDE" w:rsidRPr="00F71ECE" w:rsidRDefault="00D53BDE" w:rsidP="0094680A">
            <w:pPr>
              <w:spacing w:line="240" w:lineRule="auto"/>
              <w:jc w:val="center"/>
              <w:rPr>
                <w:rFonts w:cstheme="majorHAnsi"/>
              </w:rPr>
            </w:pPr>
            <w:r w:rsidRPr="00F71ECE">
              <w:rPr>
                <w:rFonts w:cstheme="majorHAnsi"/>
              </w:rPr>
              <w:t>3.89 ±0.39</w:t>
            </w:r>
          </w:p>
        </w:tc>
        <w:tc>
          <w:tcPr>
            <w:tcW w:w="1134" w:type="dxa"/>
            <w:tcBorders>
              <w:top w:val="single" w:sz="4" w:space="0" w:color="auto"/>
              <w:left w:val="nil"/>
              <w:bottom w:val="nil"/>
              <w:right w:val="nil"/>
            </w:tcBorders>
          </w:tcPr>
          <w:p w14:paraId="65C0F74E" w14:textId="77777777" w:rsidR="00D53BDE" w:rsidRPr="00F71ECE" w:rsidRDefault="00D53BDE" w:rsidP="0094680A">
            <w:pPr>
              <w:spacing w:line="240" w:lineRule="auto"/>
              <w:jc w:val="center"/>
              <w:rPr>
                <w:rFonts w:cstheme="majorHAnsi"/>
              </w:rPr>
            </w:pPr>
            <w:r w:rsidRPr="00F71ECE">
              <w:rPr>
                <w:rFonts w:cstheme="majorHAnsi"/>
              </w:rPr>
              <w:t>3.95 ±0.42</w:t>
            </w:r>
          </w:p>
        </w:tc>
        <w:tc>
          <w:tcPr>
            <w:tcW w:w="1134" w:type="dxa"/>
            <w:tcBorders>
              <w:top w:val="single" w:sz="4" w:space="0" w:color="auto"/>
              <w:left w:val="nil"/>
              <w:bottom w:val="nil"/>
              <w:right w:val="nil"/>
            </w:tcBorders>
          </w:tcPr>
          <w:p w14:paraId="36DC4C98" w14:textId="77777777" w:rsidR="00D53BDE" w:rsidRPr="00F71ECE" w:rsidRDefault="00D53BDE" w:rsidP="0094680A">
            <w:pPr>
              <w:spacing w:line="240" w:lineRule="auto"/>
              <w:jc w:val="center"/>
              <w:rPr>
                <w:rFonts w:cstheme="majorHAnsi"/>
              </w:rPr>
            </w:pPr>
            <w:r w:rsidRPr="00F71ECE">
              <w:rPr>
                <w:rFonts w:cstheme="majorHAnsi"/>
              </w:rPr>
              <w:t>3.54 ±0.57</w:t>
            </w:r>
          </w:p>
        </w:tc>
        <w:tc>
          <w:tcPr>
            <w:tcW w:w="1134" w:type="dxa"/>
            <w:tcBorders>
              <w:top w:val="single" w:sz="4" w:space="0" w:color="auto"/>
              <w:left w:val="nil"/>
              <w:bottom w:val="nil"/>
              <w:right w:val="nil"/>
            </w:tcBorders>
          </w:tcPr>
          <w:p w14:paraId="3C733437" w14:textId="77777777" w:rsidR="00D53BDE" w:rsidRPr="00F71ECE" w:rsidRDefault="00D53BDE" w:rsidP="0094680A">
            <w:pPr>
              <w:spacing w:line="240" w:lineRule="auto"/>
              <w:jc w:val="center"/>
              <w:rPr>
                <w:rFonts w:cstheme="majorHAnsi"/>
                <w:b/>
                <w:bCs/>
              </w:rPr>
            </w:pPr>
            <w:r w:rsidRPr="00F71ECE">
              <w:rPr>
                <w:rFonts w:cstheme="majorHAnsi"/>
              </w:rPr>
              <w:t xml:space="preserve">3.01 ±0.42 </w:t>
            </w:r>
            <w:r w:rsidRPr="00F71ECE">
              <w:rPr>
                <w:rFonts w:cstheme="majorHAnsi"/>
                <w:b/>
                <w:bCs/>
              </w:rPr>
              <w:t>a</w:t>
            </w:r>
          </w:p>
        </w:tc>
      </w:tr>
      <w:tr w:rsidR="00D53BDE" w:rsidRPr="00F71ECE" w14:paraId="73198C43" w14:textId="77777777" w:rsidTr="0094680A">
        <w:trPr>
          <w:trHeight w:hRule="exact" w:val="561"/>
        </w:trPr>
        <w:tc>
          <w:tcPr>
            <w:tcW w:w="1134" w:type="dxa"/>
            <w:vMerge/>
            <w:tcBorders>
              <w:left w:val="nil"/>
              <w:right w:val="nil"/>
            </w:tcBorders>
          </w:tcPr>
          <w:p w14:paraId="651FC18D"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0E512CF8"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5B36EB67" w14:textId="77777777" w:rsidR="00D53BDE" w:rsidRPr="00F71ECE" w:rsidRDefault="00D53BDE" w:rsidP="0094680A">
            <w:pPr>
              <w:spacing w:line="240" w:lineRule="auto"/>
              <w:jc w:val="center"/>
              <w:rPr>
                <w:rFonts w:cstheme="majorHAnsi"/>
              </w:rPr>
            </w:pPr>
            <w:r w:rsidRPr="00F71ECE">
              <w:rPr>
                <w:rFonts w:cstheme="majorHAnsi"/>
              </w:rPr>
              <w:t>3.23 ±0.16</w:t>
            </w:r>
          </w:p>
        </w:tc>
        <w:tc>
          <w:tcPr>
            <w:tcW w:w="992" w:type="dxa"/>
            <w:tcBorders>
              <w:top w:val="nil"/>
              <w:left w:val="nil"/>
              <w:bottom w:val="single" w:sz="4" w:space="0" w:color="auto"/>
              <w:right w:val="nil"/>
            </w:tcBorders>
          </w:tcPr>
          <w:p w14:paraId="64F1A8EE" w14:textId="77777777" w:rsidR="00D53BDE" w:rsidRPr="00F71ECE" w:rsidRDefault="00D53BDE" w:rsidP="0094680A">
            <w:pPr>
              <w:spacing w:line="240" w:lineRule="auto"/>
              <w:jc w:val="center"/>
              <w:rPr>
                <w:rFonts w:cstheme="majorHAnsi"/>
              </w:rPr>
            </w:pPr>
            <w:r w:rsidRPr="00F71ECE">
              <w:rPr>
                <w:rFonts w:cstheme="majorHAnsi"/>
              </w:rPr>
              <w:t>3.60 ±0.33</w:t>
            </w:r>
          </w:p>
        </w:tc>
        <w:tc>
          <w:tcPr>
            <w:tcW w:w="1134" w:type="dxa"/>
            <w:tcBorders>
              <w:top w:val="nil"/>
              <w:left w:val="nil"/>
              <w:bottom w:val="single" w:sz="4" w:space="0" w:color="auto"/>
              <w:right w:val="nil"/>
            </w:tcBorders>
          </w:tcPr>
          <w:p w14:paraId="25EA9C7D" w14:textId="77777777" w:rsidR="00D53BDE" w:rsidRPr="00F71ECE" w:rsidRDefault="00D53BDE" w:rsidP="0094680A">
            <w:pPr>
              <w:spacing w:line="240" w:lineRule="auto"/>
              <w:jc w:val="center"/>
              <w:rPr>
                <w:rFonts w:cstheme="majorHAnsi"/>
              </w:rPr>
            </w:pPr>
            <w:r w:rsidRPr="00F71ECE">
              <w:rPr>
                <w:rFonts w:cstheme="majorHAnsi"/>
              </w:rPr>
              <w:t>4.17 ±0.43</w:t>
            </w:r>
          </w:p>
        </w:tc>
        <w:tc>
          <w:tcPr>
            <w:tcW w:w="1134" w:type="dxa"/>
            <w:tcBorders>
              <w:top w:val="nil"/>
              <w:left w:val="nil"/>
              <w:bottom w:val="single" w:sz="4" w:space="0" w:color="auto"/>
              <w:right w:val="nil"/>
            </w:tcBorders>
          </w:tcPr>
          <w:p w14:paraId="34821BB6" w14:textId="77777777" w:rsidR="00D53BDE" w:rsidRPr="00F71ECE" w:rsidRDefault="00D53BDE" w:rsidP="0094680A">
            <w:pPr>
              <w:spacing w:line="240" w:lineRule="auto"/>
              <w:jc w:val="center"/>
              <w:rPr>
                <w:rFonts w:cstheme="majorHAnsi"/>
              </w:rPr>
            </w:pPr>
            <w:r w:rsidRPr="00F71ECE">
              <w:rPr>
                <w:rFonts w:cstheme="majorHAnsi"/>
              </w:rPr>
              <w:t>3.06 ±0.34</w:t>
            </w:r>
          </w:p>
        </w:tc>
        <w:tc>
          <w:tcPr>
            <w:tcW w:w="1134" w:type="dxa"/>
            <w:tcBorders>
              <w:top w:val="nil"/>
              <w:left w:val="nil"/>
              <w:bottom w:val="single" w:sz="4" w:space="0" w:color="auto"/>
              <w:right w:val="nil"/>
            </w:tcBorders>
          </w:tcPr>
          <w:p w14:paraId="7E6DE6B6" w14:textId="77777777" w:rsidR="00D53BDE" w:rsidRPr="00F71ECE" w:rsidRDefault="00D53BDE" w:rsidP="0094680A">
            <w:pPr>
              <w:spacing w:line="240" w:lineRule="auto"/>
              <w:jc w:val="center"/>
              <w:rPr>
                <w:rFonts w:cstheme="majorHAnsi"/>
              </w:rPr>
            </w:pPr>
            <w:r w:rsidRPr="00F71ECE">
              <w:rPr>
                <w:rFonts w:cstheme="majorHAnsi"/>
              </w:rPr>
              <w:t>3.39 ±0.56</w:t>
            </w:r>
          </w:p>
        </w:tc>
        <w:tc>
          <w:tcPr>
            <w:tcW w:w="1134" w:type="dxa"/>
            <w:tcBorders>
              <w:top w:val="nil"/>
              <w:left w:val="nil"/>
              <w:bottom w:val="single" w:sz="4" w:space="0" w:color="auto"/>
              <w:right w:val="nil"/>
            </w:tcBorders>
          </w:tcPr>
          <w:p w14:paraId="5938CCE6" w14:textId="77777777" w:rsidR="00D53BDE" w:rsidRPr="00F71ECE" w:rsidRDefault="00D53BDE" w:rsidP="0094680A">
            <w:pPr>
              <w:spacing w:line="240" w:lineRule="auto"/>
              <w:jc w:val="center"/>
              <w:rPr>
                <w:rFonts w:cstheme="majorHAnsi"/>
                <w:b/>
                <w:bCs/>
              </w:rPr>
            </w:pPr>
            <w:r w:rsidRPr="00F71ECE">
              <w:rPr>
                <w:rFonts w:cstheme="majorHAnsi"/>
              </w:rPr>
              <w:t xml:space="preserve">4.40 ±0.58 </w:t>
            </w:r>
            <w:r w:rsidRPr="00F71ECE">
              <w:rPr>
                <w:rFonts w:cstheme="majorHAnsi"/>
                <w:b/>
                <w:bCs/>
              </w:rPr>
              <w:t>b</w:t>
            </w:r>
          </w:p>
        </w:tc>
      </w:tr>
      <w:tr w:rsidR="00D53BDE" w:rsidRPr="00F71ECE" w14:paraId="027024B6" w14:textId="77777777" w:rsidTr="0094680A">
        <w:trPr>
          <w:trHeight w:hRule="exact" w:val="722"/>
        </w:trPr>
        <w:tc>
          <w:tcPr>
            <w:tcW w:w="1134" w:type="dxa"/>
            <w:vMerge w:val="restart"/>
            <w:tcBorders>
              <w:left w:val="nil"/>
              <w:right w:val="nil"/>
            </w:tcBorders>
          </w:tcPr>
          <w:p w14:paraId="3626D815" w14:textId="77777777" w:rsidR="00D53BDE" w:rsidRPr="00F71ECE" w:rsidRDefault="00D53BDE" w:rsidP="0094680A">
            <w:pPr>
              <w:spacing w:line="240" w:lineRule="auto"/>
              <w:jc w:val="left"/>
              <w:rPr>
                <w:rFonts w:cstheme="majorHAnsi"/>
              </w:rPr>
            </w:pPr>
            <w:r w:rsidRPr="00F71ECE">
              <w:rPr>
                <w:rFonts w:cstheme="majorHAnsi"/>
              </w:rPr>
              <w:t>Anthesis date (</w:t>
            </w:r>
            <w:proofErr w:type="spellStart"/>
            <w:r w:rsidRPr="00F71ECE">
              <w:rPr>
                <w:rFonts w:cstheme="majorHAnsi"/>
              </w:rPr>
              <w:t>dpg</w:t>
            </w:r>
            <w:proofErr w:type="spellEnd"/>
            <w:r w:rsidRPr="00F71ECE">
              <w:rPr>
                <w:rFonts w:cstheme="majorHAnsi"/>
              </w:rPr>
              <w:t>)</w:t>
            </w:r>
          </w:p>
        </w:tc>
        <w:tc>
          <w:tcPr>
            <w:tcW w:w="993" w:type="dxa"/>
            <w:tcBorders>
              <w:top w:val="single" w:sz="4" w:space="0" w:color="auto"/>
              <w:left w:val="nil"/>
              <w:bottom w:val="nil"/>
              <w:right w:val="nil"/>
            </w:tcBorders>
          </w:tcPr>
          <w:p w14:paraId="0B3C6D48"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283919DB" w14:textId="77777777" w:rsidR="00D53BDE" w:rsidRPr="00F71ECE" w:rsidRDefault="00D53BDE" w:rsidP="0094680A">
            <w:pPr>
              <w:spacing w:line="240" w:lineRule="auto"/>
              <w:jc w:val="center"/>
              <w:rPr>
                <w:rFonts w:cstheme="majorHAnsi"/>
              </w:rPr>
            </w:pPr>
            <w:r w:rsidRPr="00F71ECE">
              <w:rPr>
                <w:rFonts w:cstheme="majorHAnsi"/>
              </w:rPr>
              <w:t>63.10 ±1.20</w:t>
            </w:r>
          </w:p>
        </w:tc>
        <w:tc>
          <w:tcPr>
            <w:tcW w:w="992" w:type="dxa"/>
            <w:tcBorders>
              <w:top w:val="single" w:sz="4" w:space="0" w:color="auto"/>
              <w:left w:val="nil"/>
              <w:bottom w:val="nil"/>
              <w:right w:val="nil"/>
            </w:tcBorders>
          </w:tcPr>
          <w:p w14:paraId="31A1B0F7" w14:textId="77777777" w:rsidR="00D53BDE" w:rsidRPr="00F71ECE" w:rsidRDefault="00D53BDE" w:rsidP="0094680A">
            <w:pPr>
              <w:spacing w:line="240" w:lineRule="auto"/>
              <w:jc w:val="center"/>
              <w:rPr>
                <w:rFonts w:cstheme="majorHAnsi"/>
              </w:rPr>
            </w:pPr>
            <w:r w:rsidRPr="00F71ECE">
              <w:rPr>
                <w:rFonts w:cstheme="majorHAnsi"/>
              </w:rPr>
              <w:t>60.57 ±0.86</w:t>
            </w:r>
          </w:p>
        </w:tc>
        <w:tc>
          <w:tcPr>
            <w:tcW w:w="1134" w:type="dxa"/>
            <w:tcBorders>
              <w:top w:val="single" w:sz="4" w:space="0" w:color="auto"/>
              <w:left w:val="nil"/>
              <w:bottom w:val="nil"/>
              <w:right w:val="nil"/>
            </w:tcBorders>
          </w:tcPr>
          <w:p w14:paraId="230EB55F" w14:textId="77777777" w:rsidR="00D53BDE" w:rsidRPr="00F71ECE" w:rsidRDefault="00D53BDE" w:rsidP="0094680A">
            <w:pPr>
              <w:spacing w:line="240" w:lineRule="auto"/>
              <w:jc w:val="center"/>
              <w:rPr>
                <w:rFonts w:cstheme="majorHAnsi"/>
              </w:rPr>
            </w:pPr>
            <w:r w:rsidRPr="00F71ECE">
              <w:rPr>
                <w:rFonts w:cstheme="majorHAnsi"/>
              </w:rPr>
              <w:t>63.75 ±0.75</w:t>
            </w:r>
          </w:p>
        </w:tc>
        <w:tc>
          <w:tcPr>
            <w:tcW w:w="1134" w:type="dxa"/>
            <w:tcBorders>
              <w:top w:val="single" w:sz="4" w:space="0" w:color="auto"/>
              <w:left w:val="nil"/>
              <w:bottom w:val="nil"/>
              <w:right w:val="nil"/>
            </w:tcBorders>
          </w:tcPr>
          <w:p w14:paraId="0650B57D" w14:textId="77777777" w:rsidR="00D53BDE" w:rsidRPr="00F71ECE" w:rsidRDefault="00D53BDE" w:rsidP="0094680A">
            <w:pPr>
              <w:spacing w:line="240" w:lineRule="auto"/>
              <w:jc w:val="center"/>
              <w:rPr>
                <w:rFonts w:cstheme="majorHAnsi"/>
              </w:rPr>
            </w:pPr>
            <w:r w:rsidRPr="00F71ECE">
              <w:rPr>
                <w:rFonts w:cstheme="majorHAnsi"/>
              </w:rPr>
              <w:t>63.17 ±0.87</w:t>
            </w:r>
          </w:p>
        </w:tc>
        <w:tc>
          <w:tcPr>
            <w:tcW w:w="1134" w:type="dxa"/>
            <w:tcBorders>
              <w:top w:val="single" w:sz="4" w:space="0" w:color="auto"/>
              <w:left w:val="nil"/>
              <w:bottom w:val="nil"/>
              <w:right w:val="nil"/>
            </w:tcBorders>
          </w:tcPr>
          <w:p w14:paraId="614F23D2" w14:textId="77777777" w:rsidR="00D53BDE" w:rsidRPr="00F71ECE" w:rsidRDefault="00D53BDE" w:rsidP="0094680A">
            <w:pPr>
              <w:spacing w:line="240" w:lineRule="auto"/>
              <w:jc w:val="center"/>
              <w:rPr>
                <w:rFonts w:cstheme="majorHAnsi"/>
              </w:rPr>
            </w:pPr>
            <w:r w:rsidRPr="00F71ECE">
              <w:rPr>
                <w:rFonts w:cstheme="majorHAnsi"/>
              </w:rPr>
              <w:t>62.14 ±1.12</w:t>
            </w:r>
          </w:p>
        </w:tc>
        <w:tc>
          <w:tcPr>
            <w:tcW w:w="1134" w:type="dxa"/>
            <w:tcBorders>
              <w:top w:val="single" w:sz="4" w:space="0" w:color="auto"/>
              <w:left w:val="nil"/>
              <w:bottom w:val="nil"/>
              <w:right w:val="nil"/>
            </w:tcBorders>
          </w:tcPr>
          <w:p w14:paraId="341E1DF6" w14:textId="77777777" w:rsidR="00D53BDE" w:rsidRPr="00F71ECE" w:rsidRDefault="00D53BDE" w:rsidP="0094680A">
            <w:pPr>
              <w:spacing w:line="240" w:lineRule="auto"/>
              <w:jc w:val="center"/>
              <w:rPr>
                <w:rFonts w:cstheme="majorHAnsi"/>
              </w:rPr>
            </w:pPr>
            <w:r w:rsidRPr="00F71ECE">
              <w:rPr>
                <w:rFonts w:cstheme="majorHAnsi"/>
              </w:rPr>
              <w:t>61.71 ±1.16</w:t>
            </w:r>
          </w:p>
        </w:tc>
      </w:tr>
      <w:tr w:rsidR="00D53BDE" w:rsidRPr="00F71ECE" w14:paraId="6DDC737F" w14:textId="77777777" w:rsidTr="0094680A">
        <w:trPr>
          <w:trHeight w:hRule="exact" w:val="561"/>
        </w:trPr>
        <w:tc>
          <w:tcPr>
            <w:tcW w:w="1134" w:type="dxa"/>
            <w:vMerge/>
            <w:tcBorders>
              <w:left w:val="nil"/>
              <w:right w:val="nil"/>
            </w:tcBorders>
          </w:tcPr>
          <w:p w14:paraId="233D1264"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78F7499D"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41D00139" w14:textId="77777777" w:rsidR="00D53BDE" w:rsidRPr="00F71ECE" w:rsidRDefault="00D53BDE" w:rsidP="0094680A">
            <w:pPr>
              <w:spacing w:line="240" w:lineRule="auto"/>
              <w:jc w:val="center"/>
              <w:rPr>
                <w:rFonts w:cstheme="majorHAnsi"/>
              </w:rPr>
            </w:pPr>
            <w:r w:rsidRPr="00F71ECE">
              <w:rPr>
                <w:rFonts w:cstheme="majorHAnsi"/>
              </w:rPr>
              <w:t>65.29 ±1.72</w:t>
            </w:r>
          </w:p>
        </w:tc>
        <w:tc>
          <w:tcPr>
            <w:tcW w:w="992" w:type="dxa"/>
            <w:tcBorders>
              <w:top w:val="nil"/>
              <w:left w:val="nil"/>
              <w:bottom w:val="single" w:sz="4" w:space="0" w:color="auto"/>
              <w:right w:val="nil"/>
            </w:tcBorders>
          </w:tcPr>
          <w:p w14:paraId="63CBC4D7" w14:textId="77777777" w:rsidR="00D53BDE" w:rsidRPr="00F71ECE" w:rsidRDefault="00D53BDE" w:rsidP="0094680A">
            <w:pPr>
              <w:spacing w:line="240" w:lineRule="auto"/>
              <w:jc w:val="center"/>
              <w:rPr>
                <w:rFonts w:cstheme="majorHAnsi"/>
              </w:rPr>
            </w:pPr>
            <w:r w:rsidRPr="00F71ECE">
              <w:rPr>
                <w:rFonts w:cstheme="majorHAnsi"/>
              </w:rPr>
              <w:t>62.22 ±0.40</w:t>
            </w:r>
          </w:p>
        </w:tc>
        <w:tc>
          <w:tcPr>
            <w:tcW w:w="1134" w:type="dxa"/>
            <w:tcBorders>
              <w:top w:val="nil"/>
              <w:left w:val="nil"/>
              <w:bottom w:val="single" w:sz="4" w:space="0" w:color="auto"/>
              <w:right w:val="nil"/>
            </w:tcBorders>
          </w:tcPr>
          <w:p w14:paraId="1B4B63D8" w14:textId="77777777" w:rsidR="00D53BDE" w:rsidRPr="00F71ECE" w:rsidRDefault="00D53BDE" w:rsidP="0094680A">
            <w:pPr>
              <w:spacing w:line="240" w:lineRule="auto"/>
              <w:jc w:val="center"/>
              <w:rPr>
                <w:rFonts w:cstheme="majorHAnsi"/>
              </w:rPr>
            </w:pPr>
            <w:r w:rsidRPr="00F71ECE">
              <w:rPr>
                <w:rFonts w:cstheme="majorHAnsi"/>
              </w:rPr>
              <w:t>66.38 ±1.89</w:t>
            </w:r>
          </w:p>
        </w:tc>
        <w:tc>
          <w:tcPr>
            <w:tcW w:w="1134" w:type="dxa"/>
            <w:tcBorders>
              <w:top w:val="nil"/>
              <w:left w:val="nil"/>
              <w:bottom w:val="single" w:sz="4" w:space="0" w:color="auto"/>
              <w:right w:val="nil"/>
            </w:tcBorders>
          </w:tcPr>
          <w:p w14:paraId="364212FC" w14:textId="77777777" w:rsidR="00D53BDE" w:rsidRPr="00F71ECE" w:rsidRDefault="00D53BDE" w:rsidP="0094680A">
            <w:pPr>
              <w:spacing w:line="240" w:lineRule="auto"/>
              <w:jc w:val="center"/>
              <w:rPr>
                <w:rFonts w:cstheme="majorHAnsi"/>
              </w:rPr>
            </w:pPr>
            <w:r w:rsidRPr="00F71ECE">
              <w:rPr>
                <w:rFonts w:cstheme="majorHAnsi"/>
              </w:rPr>
              <w:t>64.63 ±1.02</w:t>
            </w:r>
          </w:p>
        </w:tc>
        <w:tc>
          <w:tcPr>
            <w:tcW w:w="1134" w:type="dxa"/>
            <w:tcBorders>
              <w:top w:val="nil"/>
              <w:left w:val="nil"/>
              <w:bottom w:val="single" w:sz="4" w:space="0" w:color="auto"/>
              <w:right w:val="nil"/>
            </w:tcBorders>
          </w:tcPr>
          <w:p w14:paraId="1FDF2C42" w14:textId="77777777" w:rsidR="00D53BDE" w:rsidRPr="00F71ECE" w:rsidRDefault="00D53BDE" w:rsidP="0094680A">
            <w:pPr>
              <w:spacing w:line="240" w:lineRule="auto"/>
              <w:jc w:val="center"/>
              <w:rPr>
                <w:rFonts w:cstheme="majorHAnsi"/>
              </w:rPr>
            </w:pPr>
            <w:r w:rsidRPr="00F71ECE">
              <w:rPr>
                <w:rFonts w:cstheme="majorHAnsi"/>
              </w:rPr>
              <w:t>64.86 ±0.80</w:t>
            </w:r>
          </w:p>
        </w:tc>
        <w:tc>
          <w:tcPr>
            <w:tcW w:w="1134" w:type="dxa"/>
            <w:tcBorders>
              <w:top w:val="nil"/>
              <w:left w:val="nil"/>
              <w:bottom w:val="single" w:sz="4" w:space="0" w:color="auto"/>
              <w:right w:val="nil"/>
            </w:tcBorders>
          </w:tcPr>
          <w:p w14:paraId="4FB1AA3B" w14:textId="77777777" w:rsidR="00D53BDE" w:rsidRPr="00F71ECE" w:rsidRDefault="00D53BDE" w:rsidP="0094680A">
            <w:pPr>
              <w:spacing w:line="240" w:lineRule="auto"/>
              <w:jc w:val="center"/>
            </w:pPr>
            <w:r w:rsidRPr="00F71ECE">
              <w:t xml:space="preserve">64.78 </w:t>
            </w:r>
            <w:r w:rsidRPr="00F71ECE">
              <w:rPr>
                <w:rFonts w:cstheme="majorHAnsi"/>
              </w:rPr>
              <w:t>±0.52</w:t>
            </w:r>
          </w:p>
        </w:tc>
      </w:tr>
      <w:tr w:rsidR="00D53BDE" w:rsidRPr="00F71ECE" w14:paraId="743A946D" w14:textId="77777777" w:rsidTr="0094680A">
        <w:trPr>
          <w:trHeight w:hRule="exact" w:val="738"/>
        </w:trPr>
        <w:tc>
          <w:tcPr>
            <w:tcW w:w="1134" w:type="dxa"/>
            <w:vMerge w:val="restart"/>
            <w:tcBorders>
              <w:left w:val="nil"/>
              <w:right w:val="nil"/>
            </w:tcBorders>
          </w:tcPr>
          <w:p w14:paraId="3D47B5B7" w14:textId="77777777" w:rsidR="00D53BDE" w:rsidRPr="00F71ECE" w:rsidRDefault="00D53BDE" w:rsidP="0094680A">
            <w:pPr>
              <w:spacing w:line="240" w:lineRule="auto"/>
              <w:jc w:val="left"/>
              <w:rPr>
                <w:rFonts w:cstheme="majorHAnsi"/>
              </w:rPr>
            </w:pPr>
            <w:r w:rsidRPr="00F71ECE">
              <w:rPr>
                <w:rFonts w:cstheme="majorHAnsi"/>
              </w:rPr>
              <w:t>Silking date (</w:t>
            </w:r>
            <w:proofErr w:type="spellStart"/>
            <w:r w:rsidRPr="00F71ECE">
              <w:rPr>
                <w:rFonts w:cstheme="majorHAnsi"/>
              </w:rPr>
              <w:t>dpg</w:t>
            </w:r>
            <w:proofErr w:type="spellEnd"/>
            <w:r w:rsidRPr="00F71ECE">
              <w:rPr>
                <w:rFonts w:cstheme="majorHAnsi"/>
              </w:rPr>
              <w:t>)</w:t>
            </w:r>
          </w:p>
        </w:tc>
        <w:tc>
          <w:tcPr>
            <w:tcW w:w="993" w:type="dxa"/>
            <w:tcBorders>
              <w:top w:val="single" w:sz="4" w:space="0" w:color="auto"/>
              <w:left w:val="nil"/>
              <w:bottom w:val="nil"/>
              <w:right w:val="nil"/>
            </w:tcBorders>
          </w:tcPr>
          <w:p w14:paraId="0312FA96"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0A23FC73" w14:textId="77777777" w:rsidR="00D53BDE" w:rsidRPr="00F71ECE" w:rsidRDefault="00D53BDE" w:rsidP="0094680A">
            <w:pPr>
              <w:spacing w:line="240" w:lineRule="auto"/>
              <w:jc w:val="center"/>
              <w:rPr>
                <w:rFonts w:cstheme="majorHAnsi"/>
              </w:rPr>
            </w:pPr>
            <w:r w:rsidRPr="00F71ECE">
              <w:rPr>
                <w:rFonts w:cstheme="majorHAnsi"/>
              </w:rPr>
              <w:t>67.00 ±1.15</w:t>
            </w:r>
          </w:p>
        </w:tc>
        <w:tc>
          <w:tcPr>
            <w:tcW w:w="992" w:type="dxa"/>
            <w:tcBorders>
              <w:top w:val="single" w:sz="4" w:space="0" w:color="auto"/>
              <w:left w:val="nil"/>
              <w:bottom w:val="nil"/>
              <w:right w:val="nil"/>
            </w:tcBorders>
          </w:tcPr>
          <w:p w14:paraId="219884D9" w14:textId="77777777" w:rsidR="00D53BDE" w:rsidRPr="00F71ECE" w:rsidRDefault="00D53BDE" w:rsidP="0094680A">
            <w:pPr>
              <w:spacing w:line="240" w:lineRule="auto"/>
              <w:jc w:val="center"/>
              <w:rPr>
                <w:rFonts w:cstheme="majorHAnsi"/>
              </w:rPr>
            </w:pPr>
            <w:r w:rsidRPr="00F71ECE">
              <w:rPr>
                <w:rFonts w:cstheme="majorHAnsi"/>
              </w:rPr>
              <w:t>63.14 ±0.78</w:t>
            </w:r>
          </w:p>
        </w:tc>
        <w:tc>
          <w:tcPr>
            <w:tcW w:w="1134" w:type="dxa"/>
            <w:tcBorders>
              <w:top w:val="single" w:sz="4" w:space="0" w:color="auto"/>
              <w:left w:val="nil"/>
              <w:bottom w:val="nil"/>
              <w:right w:val="nil"/>
            </w:tcBorders>
          </w:tcPr>
          <w:p w14:paraId="732D44B9" w14:textId="77777777" w:rsidR="00D53BDE" w:rsidRPr="00F71ECE" w:rsidRDefault="00D53BDE" w:rsidP="0094680A">
            <w:pPr>
              <w:spacing w:line="240" w:lineRule="auto"/>
              <w:jc w:val="center"/>
              <w:rPr>
                <w:rFonts w:cstheme="majorHAnsi"/>
              </w:rPr>
            </w:pPr>
            <w:r w:rsidRPr="00F71ECE">
              <w:rPr>
                <w:rFonts w:cstheme="majorHAnsi"/>
              </w:rPr>
              <w:t>67.00 ±1.05</w:t>
            </w:r>
          </w:p>
        </w:tc>
        <w:tc>
          <w:tcPr>
            <w:tcW w:w="1134" w:type="dxa"/>
            <w:tcBorders>
              <w:top w:val="single" w:sz="4" w:space="0" w:color="auto"/>
              <w:left w:val="nil"/>
              <w:bottom w:val="nil"/>
              <w:right w:val="nil"/>
            </w:tcBorders>
          </w:tcPr>
          <w:p w14:paraId="2AB25E3D" w14:textId="77777777" w:rsidR="00D53BDE" w:rsidRPr="00F71ECE" w:rsidRDefault="00D53BDE" w:rsidP="0094680A">
            <w:pPr>
              <w:spacing w:line="240" w:lineRule="auto"/>
              <w:jc w:val="center"/>
              <w:rPr>
                <w:rFonts w:cstheme="majorHAnsi"/>
              </w:rPr>
            </w:pPr>
            <w:r w:rsidRPr="00F71ECE">
              <w:rPr>
                <w:rFonts w:cstheme="majorHAnsi"/>
              </w:rPr>
              <w:t>66.83 ±0.92</w:t>
            </w:r>
          </w:p>
        </w:tc>
        <w:tc>
          <w:tcPr>
            <w:tcW w:w="1134" w:type="dxa"/>
            <w:tcBorders>
              <w:top w:val="single" w:sz="4" w:space="0" w:color="auto"/>
              <w:left w:val="nil"/>
              <w:bottom w:val="nil"/>
              <w:right w:val="nil"/>
            </w:tcBorders>
          </w:tcPr>
          <w:p w14:paraId="17D6111F" w14:textId="77777777" w:rsidR="00D53BDE" w:rsidRPr="00F71ECE" w:rsidRDefault="00D53BDE" w:rsidP="0094680A">
            <w:pPr>
              <w:spacing w:line="240" w:lineRule="auto"/>
              <w:jc w:val="center"/>
              <w:rPr>
                <w:rFonts w:cstheme="majorHAnsi"/>
              </w:rPr>
            </w:pPr>
            <w:r w:rsidRPr="00F71ECE">
              <w:rPr>
                <w:rFonts w:cstheme="majorHAnsi"/>
              </w:rPr>
              <w:t>65.29 ±1.25</w:t>
            </w:r>
          </w:p>
        </w:tc>
        <w:tc>
          <w:tcPr>
            <w:tcW w:w="1134" w:type="dxa"/>
            <w:tcBorders>
              <w:top w:val="single" w:sz="4" w:space="0" w:color="auto"/>
              <w:left w:val="nil"/>
              <w:bottom w:val="nil"/>
              <w:right w:val="nil"/>
            </w:tcBorders>
          </w:tcPr>
          <w:p w14:paraId="0A5B8644" w14:textId="77777777" w:rsidR="00D53BDE" w:rsidRPr="00F71ECE" w:rsidRDefault="00D53BDE" w:rsidP="0094680A">
            <w:pPr>
              <w:spacing w:line="240" w:lineRule="auto"/>
              <w:jc w:val="center"/>
              <w:rPr>
                <w:rFonts w:cstheme="majorHAnsi"/>
              </w:rPr>
            </w:pPr>
            <w:r w:rsidRPr="00F71ECE">
              <w:rPr>
                <w:rFonts w:cstheme="majorHAnsi"/>
              </w:rPr>
              <w:t>64.29 ±1.06</w:t>
            </w:r>
          </w:p>
        </w:tc>
      </w:tr>
      <w:tr w:rsidR="00D53BDE" w:rsidRPr="00F71ECE" w14:paraId="13E6E292" w14:textId="77777777" w:rsidTr="0094680A">
        <w:trPr>
          <w:trHeight w:hRule="exact" w:val="561"/>
        </w:trPr>
        <w:tc>
          <w:tcPr>
            <w:tcW w:w="1134" w:type="dxa"/>
            <w:vMerge/>
            <w:tcBorders>
              <w:left w:val="nil"/>
              <w:right w:val="nil"/>
            </w:tcBorders>
          </w:tcPr>
          <w:p w14:paraId="065CFC82"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384FB1B6"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64616C94" w14:textId="77777777" w:rsidR="00D53BDE" w:rsidRPr="00F71ECE" w:rsidRDefault="00D53BDE" w:rsidP="0094680A">
            <w:pPr>
              <w:spacing w:line="240" w:lineRule="auto"/>
              <w:jc w:val="center"/>
              <w:rPr>
                <w:rFonts w:cstheme="majorHAnsi"/>
              </w:rPr>
            </w:pPr>
            <w:r w:rsidRPr="00F71ECE">
              <w:rPr>
                <w:rFonts w:cstheme="majorHAnsi"/>
              </w:rPr>
              <w:t>70.49 ±1.40</w:t>
            </w:r>
          </w:p>
        </w:tc>
        <w:tc>
          <w:tcPr>
            <w:tcW w:w="992" w:type="dxa"/>
            <w:tcBorders>
              <w:top w:val="nil"/>
              <w:left w:val="nil"/>
              <w:bottom w:val="single" w:sz="4" w:space="0" w:color="auto"/>
              <w:right w:val="nil"/>
            </w:tcBorders>
          </w:tcPr>
          <w:p w14:paraId="088F6553" w14:textId="77777777" w:rsidR="00D53BDE" w:rsidRPr="00F71ECE" w:rsidRDefault="00D53BDE" w:rsidP="0094680A">
            <w:pPr>
              <w:spacing w:line="240" w:lineRule="auto"/>
              <w:jc w:val="center"/>
              <w:rPr>
                <w:rFonts w:cstheme="majorHAnsi"/>
              </w:rPr>
            </w:pPr>
            <w:r w:rsidRPr="00F71ECE">
              <w:rPr>
                <w:rFonts w:cstheme="majorHAnsi"/>
              </w:rPr>
              <w:t>66.56 ±0.42</w:t>
            </w:r>
          </w:p>
        </w:tc>
        <w:tc>
          <w:tcPr>
            <w:tcW w:w="1134" w:type="dxa"/>
            <w:tcBorders>
              <w:top w:val="nil"/>
              <w:left w:val="nil"/>
              <w:bottom w:val="single" w:sz="4" w:space="0" w:color="auto"/>
              <w:right w:val="nil"/>
            </w:tcBorders>
          </w:tcPr>
          <w:p w14:paraId="002EE8CA" w14:textId="77777777" w:rsidR="00D53BDE" w:rsidRPr="00F71ECE" w:rsidRDefault="00D53BDE" w:rsidP="0094680A">
            <w:pPr>
              <w:spacing w:line="240" w:lineRule="auto"/>
              <w:jc w:val="center"/>
              <w:rPr>
                <w:rFonts w:cstheme="majorHAnsi"/>
              </w:rPr>
            </w:pPr>
            <w:r w:rsidRPr="00F71ECE">
              <w:rPr>
                <w:rFonts w:cstheme="majorHAnsi"/>
              </w:rPr>
              <w:t>70.87 ±0.67</w:t>
            </w:r>
          </w:p>
        </w:tc>
        <w:tc>
          <w:tcPr>
            <w:tcW w:w="1134" w:type="dxa"/>
            <w:tcBorders>
              <w:top w:val="nil"/>
              <w:left w:val="nil"/>
              <w:bottom w:val="single" w:sz="4" w:space="0" w:color="auto"/>
              <w:right w:val="nil"/>
            </w:tcBorders>
          </w:tcPr>
          <w:p w14:paraId="22A53360" w14:textId="77777777" w:rsidR="00D53BDE" w:rsidRPr="00F71ECE" w:rsidRDefault="00D53BDE" w:rsidP="0094680A">
            <w:pPr>
              <w:spacing w:line="240" w:lineRule="auto"/>
              <w:jc w:val="center"/>
              <w:rPr>
                <w:rFonts w:cstheme="majorHAnsi"/>
              </w:rPr>
            </w:pPr>
            <w:r w:rsidRPr="00F71ECE">
              <w:rPr>
                <w:rFonts w:cstheme="majorHAnsi"/>
              </w:rPr>
              <w:t>70.83 ±1.34</w:t>
            </w:r>
          </w:p>
        </w:tc>
        <w:tc>
          <w:tcPr>
            <w:tcW w:w="1134" w:type="dxa"/>
            <w:tcBorders>
              <w:top w:val="nil"/>
              <w:left w:val="nil"/>
              <w:bottom w:val="single" w:sz="4" w:space="0" w:color="auto"/>
              <w:right w:val="nil"/>
            </w:tcBorders>
          </w:tcPr>
          <w:p w14:paraId="36B0A0E0" w14:textId="77777777" w:rsidR="00D53BDE" w:rsidRPr="00F71ECE" w:rsidRDefault="00D53BDE" w:rsidP="0094680A">
            <w:pPr>
              <w:spacing w:line="240" w:lineRule="auto"/>
              <w:jc w:val="center"/>
              <w:rPr>
                <w:rFonts w:cstheme="majorHAnsi"/>
              </w:rPr>
            </w:pPr>
            <w:r w:rsidRPr="00F71ECE">
              <w:rPr>
                <w:rFonts w:cstheme="majorHAnsi"/>
              </w:rPr>
              <w:t>68.85 ±0.70</w:t>
            </w:r>
          </w:p>
        </w:tc>
        <w:tc>
          <w:tcPr>
            <w:tcW w:w="1134" w:type="dxa"/>
            <w:tcBorders>
              <w:top w:val="nil"/>
              <w:left w:val="nil"/>
              <w:bottom w:val="single" w:sz="4" w:space="0" w:color="auto"/>
              <w:right w:val="nil"/>
            </w:tcBorders>
          </w:tcPr>
          <w:p w14:paraId="31187FAD" w14:textId="77777777" w:rsidR="00D53BDE" w:rsidRPr="00F71ECE" w:rsidRDefault="00D53BDE" w:rsidP="0094680A">
            <w:pPr>
              <w:spacing w:line="240" w:lineRule="auto"/>
              <w:jc w:val="center"/>
              <w:rPr>
                <w:rFonts w:cstheme="majorHAnsi"/>
              </w:rPr>
            </w:pPr>
            <w:r w:rsidRPr="00F71ECE">
              <w:rPr>
                <w:rFonts w:cstheme="majorHAnsi"/>
              </w:rPr>
              <w:t>68.78 ±</w:t>
            </w:r>
            <w:r w:rsidRPr="00F71ECE">
              <w:t>0.47</w:t>
            </w:r>
          </w:p>
        </w:tc>
      </w:tr>
      <w:tr w:rsidR="00D53BDE" w:rsidRPr="00F71ECE" w14:paraId="309E0E73" w14:textId="77777777" w:rsidTr="0094680A">
        <w:trPr>
          <w:trHeight w:hRule="exact" w:val="687"/>
        </w:trPr>
        <w:tc>
          <w:tcPr>
            <w:tcW w:w="1134" w:type="dxa"/>
            <w:vMerge w:val="restart"/>
            <w:tcBorders>
              <w:left w:val="nil"/>
              <w:right w:val="nil"/>
            </w:tcBorders>
          </w:tcPr>
          <w:p w14:paraId="1B8EC2E6" w14:textId="77777777" w:rsidR="00D53BDE" w:rsidRPr="00F71ECE" w:rsidRDefault="00D53BDE" w:rsidP="0094680A">
            <w:pPr>
              <w:spacing w:line="240" w:lineRule="auto"/>
              <w:jc w:val="left"/>
              <w:rPr>
                <w:rFonts w:cstheme="majorHAnsi"/>
              </w:rPr>
            </w:pPr>
            <w:r w:rsidRPr="00F71ECE">
              <w:rPr>
                <w:rFonts w:cstheme="majorHAnsi"/>
              </w:rPr>
              <w:t>Anthesis-silking interval (days)</w:t>
            </w:r>
          </w:p>
        </w:tc>
        <w:tc>
          <w:tcPr>
            <w:tcW w:w="993" w:type="dxa"/>
            <w:tcBorders>
              <w:top w:val="single" w:sz="4" w:space="0" w:color="auto"/>
              <w:left w:val="nil"/>
              <w:bottom w:val="nil"/>
              <w:right w:val="nil"/>
            </w:tcBorders>
          </w:tcPr>
          <w:p w14:paraId="4ED7AC73" w14:textId="77777777" w:rsidR="00D53BDE" w:rsidRPr="00F71ECE" w:rsidRDefault="00D53BDE" w:rsidP="0094680A">
            <w:pPr>
              <w:spacing w:line="240" w:lineRule="auto"/>
              <w:jc w:val="center"/>
              <w:rPr>
                <w:rFonts w:cstheme="majorHAnsi"/>
              </w:rPr>
            </w:pPr>
            <w:r w:rsidRPr="00F71ECE">
              <w:rPr>
                <w:rFonts w:cstheme="majorHAnsi"/>
              </w:rPr>
              <w:t>WW</w:t>
            </w:r>
          </w:p>
        </w:tc>
        <w:tc>
          <w:tcPr>
            <w:tcW w:w="992" w:type="dxa"/>
            <w:tcBorders>
              <w:top w:val="single" w:sz="4" w:space="0" w:color="auto"/>
              <w:left w:val="nil"/>
              <w:bottom w:val="nil"/>
              <w:right w:val="nil"/>
            </w:tcBorders>
          </w:tcPr>
          <w:p w14:paraId="42FF88C6" w14:textId="77777777" w:rsidR="00D53BDE" w:rsidRPr="00C04BD2" w:rsidRDefault="00D53BDE" w:rsidP="0094680A">
            <w:pPr>
              <w:spacing w:line="240" w:lineRule="auto"/>
              <w:jc w:val="center"/>
              <w:rPr>
                <w:rFonts w:cstheme="majorHAnsi"/>
                <w:b/>
                <w:bCs/>
              </w:rPr>
            </w:pPr>
            <w:r w:rsidRPr="00F71ECE">
              <w:rPr>
                <w:rFonts w:cstheme="majorHAnsi"/>
              </w:rPr>
              <w:t>4.05 ±0.44</w:t>
            </w:r>
            <w:r>
              <w:rPr>
                <w:rFonts w:cstheme="majorHAnsi"/>
              </w:rPr>
              <w:t xml:space="preserve"> </w:t>
            </w:r>
            <w:r>
              <w:rPr>
                <w:rFonts w:cstheme="majorHAnsi"/>
                <w:b/>
                <w:bCs/>
              </w:rPr>
              <w:t>a</w:t>
            </w:r>
          </w:p>
        </w:tc>
        <w:tc>
          <w:tcPr>
            <w:tcW w:w="992" w:type="dxa"/>
            <w:tcBorders>
              <w:top w:val="single" w:sz="4" w:space="0" w:color="auto"/>
              <w:left w:val="nil"/>
              <w:bottom w:val="nil"/>
              <w:right w:val="nil"/>
            </w:tcBorders>
          </w:tcPr>
          <w:p w14:paraId="602EFB54" w14:textId="77777777" w:rsidR="00D53BDE" w:rsidRPr="00F71ECE" w:rsidRDefault="00D53BDE" w:rsidP="0094680A">
            <w:pPr>
              <w:spacing w:line="240" w:lineRule="auto"/>
              <w:jc w:val="center"/>
              <w:rPr>
                <w:rFonts w:cstheme="majorHAnsi"/>
              </w:rPr>
            </w:pPr>
            <w:r w:rsidRPr="00F71ECE">
              <w:rPr>
                <w:rFonts w:cstheme="majorHAnsi"/>
              </w:rPr>
              <w:t>2.57 ±0.33</w:t>
            </w:r>
            <w:r>
              <w:rPr>
                <w:rFonts w:cstheme="majorHAnsi"/>
              </w:rPr>
              <w:t xml:space="preserve"> </w:t>
            </w:r>
            <w:r w:rsidRPr="00C04BD2">
              <w:rPr>
                <w:rFonts w:cstheme="majorHAnsi"/>
                <w:b/>
                <w:bCs/>
              </w:rPr>
              <w:t>a</w:t>
            </w:r>
          </w:p>
        </w:tc>
        <w:tc>
          <w:tcPr>
            <w:tcW w:w="1134" w:type="dxa"/>
            <w:tcBorders>
              <w:top w:val="single" w:sz="4" w:space="0" w:color="auto"/>
              <w:left w:val="nil"/>
              <w:bottom w:val="nil"/>
              <w:right w:val="nil"/>
            </w:tcBorders>
          </w:tcPr>
          <w:p w14:paraId="056CB8D6" w14:textId="77777777" w:rsidR="00D53BDE" w:rsidRPr="00F71ECE" w:rsidRDefault="00D53BDE" w:rsidP="0094680A">
            <w:pPr>
              <w:spacing w:line="240" w:lineRule="auto"/>
              <w:jc w:val="center"/>
              <w:rPr>
                <w:rFonts w:cstheme="majorHAnsi"/>
              </w:rPr>
            </w:pPr>
            <w:r w:rsidRPr="00F71ECE">
              <w:rPr>
                <w:rFonts w:cstheme="majorHAnsi"/>
              </w:rPr>
              <w:t>3.20 ±0.25</w:t>
            </w:r>
            <w:r>
              <w:rPr>
                <w:rFonts w:cstheme="majorHAnsi"/>
              </w:rPr>
              <w:t xml:space="preserve"> </w:t>
            </w:r>
            <w:r w:rsidRPr="00C04BD2">
              <w:rPr>
                <w:rFonts w:cstheme="majorHAnsi"/>
                <w:b/>
                <w:bCs/>
              </w:rPr>
              <w:t>a</w:t>
            </w:r>
          </w:p>
        </w:tc>
        <w:tc>
          <w:tcPr>
            <w:tcW w:w="1134" w:type="dxa"/>
            <w:tcBorders>
              <w:top w:val="single" w:sz="4" w:space="0" w:color="auto"/>
              <w:left w:val="nil"/>
              <w:bottom w:val="nil"/>
              <w:right w:val="nil"/>
            </w:tcBorders>
          </w:tcPr>
          <w:p w14:paraId="36FB8BC3" w14:textId="77777777" w:rsidR="00D53BDE" w:rsidRPr="00F71ECE" w:rsidRDefault="00D53BDE" w:rsidP="0094680A">
            <w:pPr>
              <w:spacing w:line="240" w:lineRule="auto"/>
              <w:jc w:val="center"/>
              <w:rPr>
                <w:rFonts w:cstheme="majorHAnsi"/>
              </w:rPr>
            </w:pPr>
            <w:r w:rsidRPr="00F71ECE">
              <w:rPr>
                <w:rFonts w:cstheme="majorHAnsi"/>
              </w:rPr>
              <w:t>3.67 ±0.43</w:t>
            </w:r>
            <w:r>
              <w:rPr>
                <w:rFonts w:cstheme="majorHAnsi"/>
              </w:rPr>
              <w:t xml:space="preserve"> </w:t>
            </w:r>
            <w:r w:rsidRPr="00C04BD2">
              <w:rPr>
                <w:rFonts w:cstheme="majorHAnsi"/>
                <w:b/>
                <w:bCs/>
              </w:rPr>
              <w:t>a</w:t>
            </w:r>
          </w:p>
        </w:tc>
        <w:tc>
          <w:tcPr>
            <w:tcW w:w="1134" w:type="dxa"/>
            <w:tcBorders>
              <w:top w:val="single" w:sz="4" w:space="0" w:color="auto"/>
              <w:left w:val="nil"/>
              <w:bottom w:val="nil"/>
              <w:right w:val="nil"/>
            </w:tcBorders>
          </w:tcPr>
          <w:p w14:paraId="6B2D7D25" w14:textId="77777777" w:rsidR="00D53BDE" w:rsidRPr="00F71ECE" w:rsidRDefault="00D53BDE" w:rsidP="0094680A">
            <w:pPr>
              <w:spacing w:line="240" w:lineRule="auto"/>
              <w:jc w:val="center"/>
              <w:rPr>
                <w:rFonts w:cstheme="majorHAnsi"/>
              </w:rPr>
            </w:pPr>
            <w:r w:rsidRPr="00F71ECE">
              <w:rPr>
                <w:rFonts w:cstheme="majorHAnsi"/>
              </w:rPr>
              <w:t>3.14 ±0.52</w:t>
            </w:r>
            <w:r>
              <w:rPr>
                <w:rFonts w:cstheme="majorHAnsi"/>
              </w:rPr>
              <w:t xml:space="preserve"> </w:t>
            </w:r>
            <w:r w:rsidRPr="00C04BD2">
              <w:rPr>
                <w:rFonts w:cstheme="majorHAnsi"/>
                <w:b/>
                <w:bCs/>
              </w:rPr>
              <w:t>a</w:t>
            </w:r>
          </w:p>
        </w:tc>
        <w:tc>
          <w:tcPr>
            <w:tcW w:w="1134" w:type="dxa"/>
            <w:tcBorders>
              <w:top w:val="single" w:sz="4" w:space="0" w:color="auto"/>
              <w:left w:val="nil"/>
              <w:bottom w:val="nil"/>
              <w:right w:val="nil"/>
            </w:tcBorders>
          </w:tcPr>
          <w:p w14:paraId="4B26F551" w14:textId="77777777" w:rsidR="00D53BDE" w:rsidRPr="00F71ECE" w:rsidRDefault="00D53BDE" w:rsidP="0094680A">
            <w:pPr>
              <w:spacing w:line="240" w:lineRule="auto"/>
              <w:jc w:val="center"/>
              <w:rPr>
                <w:rFonts w:cstheme="majorHAnsi"/>
              </w:rPr>
            </w:pPr>
            <w:r w:rsidRPr="00F71ECE">
              <w:rPr>
                <w:rFonts w:cstheme="majorHAnsi"/>
              </w:rPr>
              <w:t>2.57 ±0.20</w:t>
            </w:r>
            <w:r>
              <w:rPr>
                <w:rFonts w:cstheme="majorHAnsi"/>
              </w:rPr>
              <w:t xml:space="preserve"> </w:t>
            </w:r>
            <w:r w:rsidRPr="00C04BD2">
              <w:rPr>
                <w:rFonts w:cstheme="majorHAnsi"/>
                <w:b/>
                <w:bCs/>
              </w:rPr>
              <w:t>a</w:t>
            </w:r>
          </w:p>
        </w:tc>
      </w:tr>
      <w:tr w:rsidR="00D53BDE" w:rsidRPr="00F71ECE" w14:paraId="3F9C62A5" w14:textId="77777777" w:rsidTr="0094680A">
        <w:trPr>
          <w:trHeight w:hRule="exact" w:val="561"/>
        </w:trPr>
        <w:tc>
          <w:tcPr>
            <w:tcW w:w="1134" w:type="dxa"/>
            <w:vMerge/>
            <w:tcBorders>
              <w:left w:val="nil"/>
              <w:right w:val="nil"/>
            </w:tcBorders>
          </w:tcPr>
          <w:p w14:paraId="3A9D2C71" w14:textId="77777777" w:rsidR="00D53BDE" w:rsidRPr="00F71ECE" w:rsidRDefault="00D53BDE" w:rsidP="0094680A">
            <w:pPr>
              <w:spacing w:line="240" w:lineRule="auto"/>
              <w:jc w:val="left"/>
              <w:rPr>
                <w:rFonts w:cstheme="majorHAnsi"/>
              </w:rPr>
            </w:pPr>
          </w:p>
        </w:tc>
        <w:tc>
          <w:tcPr>
            <w:tcW w:w="993" w:type="dxa"/>
            <w:tcBorders>
              <w:top w:val="nil"/>
              <w:left w:val="nil"/>
              <w:bottom w:val="single" w:sz="4" w:space="0" w:color="auto"/>
              <w:right w:val="nil"/>
            </w:tcBorders>
          </w:tcPr>
          <w:p w14:paraId="3ABEBCA6" w14:textId="77777777" w:rsidR="00D53BDE" w:rsidRPr="00F71ECE" w:rsidRDefault="00D53BDE" w:rsidP="0094680A">
            <w:pPr>
              <w:spacing w:line="240" w:lineRule="auto"/>
              <w:jc w:val="center"/>
              <w:rPr>
                <w:rFonts w:cstheme="majorHAnsi"/>
              </w:rPr>
            </w:pPr>
            <w:r w:rsidRPr="00F71ECE">
              <w:rPr>
                <w:rFonts w:cstheme="majorHAnsi"/>
              </w:rPr>
              <w:t>D</w:t>
            </w:r>
          </w:p>
        </w:tc>
        <w:tc>
          <w:tcPr>
            <w:tcW w:w="992" w:type="dxa"/>
            <w:tcBorders>
              <w:top w:val="nil"/>
              <w:left w:val="nil"/>
              <w:bottom w:val="single" w:sz="4" w:space="0" w:color="auto"/>
              <w:right w:val="nil"/>
            </w:tcBorders>
          </w:tcPr>
          <w:p w14:paraId="4257FEBA" w14:textId="77777777" w:rsidR="00D53BDE" w:rsidRPr="00C04BD2" w:rsidRDefault="00D53BDE" w:rsidP="0094680A">
            <w:pPr>
              <w:spacing w:line="240" w:lineRule="auto"/>
              <w:jc w:val="center"/>
              <w:rPr>
                <w:rFonts w:cstheme="majorHAnsi"/>
                <w:b/>
                <w:bCs/>
              </w:rPr>
            </w:pPr>
            <w:r w:rsidRPr="00F71ECE">
              <w:rPr>
                <w:rFonts w:cstheme="majorHAnsi"/>
              </w:rPr>
              <w:t>5.20 ±0.54</w:t>
            </w:r>
            <w:r>
              <w:rPr>
                <w:rFonts w:cstheme="majorHAnsi"/>
              </w:rPr>
              <w:t xml:space="preserve"> </w:t>
            </w:r>
            <w:r>
              <w:rPr>
                <w:rFonts w:cstheme="majorHAnsi"/>
                <w:b/>
                <w:bCs/>
              </w:rPr>
              <w:t>b</w:t>
            </w:r>
          </w:p>
        </w:tc>
        <w:tc>
          <w:tcPr>
            <w:tcW w:w="992" w:type="dxa"/>
            <w:tcBorders>
              <w:top w:val="nil"/>
              <w:left w:val="nil"/>
              <w:bottom w:val="single" w:sz="4" w:space="0" w:color="auto"/>
              <w:right w:val="nil"/>
            </w:tcBorders>
          </w:tcPr>
          <w:p w14:paraId="44D3F7EB" w14:textId="77777777" w:rsidR="00D53BDE" w:rsidRPr="00F71ECE" w:rsidRDefault="00D53BDE" w:rsidP="0094680A">
            <w:pPr>
              <w:spacing w:line="240" w:lineRule="auto"/>
              <w:jc w:val="center"/>
              <w:rPr>
                <w:rFonts w:cstheme="majorHAnsi"/>
              </w:rPr>
            </w:pPr>
            <w:r w:rsidRPr="00F71ECE">
              <w:rPr>
                <w:rFonts w:cstheme="majorHAnsi"/>
              </w:rPr>
              <w:t>4.33 ±0.37</w:t>
            </w:r>
            <w:r>
              <w:rPr>
                <w:rFonts w:cstheme="majorHAnsi"/>
              </w:rPr>
              <w:t xml:space="preserve"> </w:t>
            </w:r>
            <w:r w:rsidRPr="00C04BD2">
              <w:rPr>
                <w:rFonts w:cstheme="majorHAnsi"/>
                <w:b/>
                <w:bCs/>
              </w:rPr>
              <w:t>b</w:t>
            </w:r>
          </w:p>
        </w:tc>
        <w:tc>
          <w:tcPr>
            <w:tcW w:w="1134" w:type="dxa"/>
            <w:tcBorders>
              <w:top w:val="nil"/>
              <w:left w:val="nil"/>
              <w:bottom w:val="single" w:sz="4" w:space="0" w:color="auto"/>
              <w:right w:val="nil"/>
            </w:tcBorders>
          </w:tcPr>
          <w:p w14:paraId="12DABDC1" w14:textId="77777777" w:rsidR="00D53BDE" w:rsidRPr="00F71ECE" w:rsidRDefault="00D53BDE" w:rsidP="0094680A">
            <w:pPr>
              <w:spacing w:line="240" w:lineRule="auto"/>
              <w:jc w:val="center"/>
              <w:rPr>
                <w:rFonts w:cstheme="majorHAnsi"/>
              </w:rPr>
            </w:pPr>
            <w:r w:rsidRPr="00F71ECE">
              <w:rPr>
                <w:rFonts w:cstheme="majorHAnsi"/>
              </w:rPr>
              <w:t>4.52 ±0.68</w:t>
            </w:r>
            <w:r>
              <w:rPr>
                <w:rFonts w:cstheme="majorHAnsi"/>
              </w:rPr>
              <w:t xml:space="preserve"> </w:t>
            </w:r>
            <w:r w:rsidRPr="00C04BD2">
              <w:rPr>
                <w:rFonts w:cstheme="majorHAnsi"/>
                <w:b/>
                <w:bCs/>
              </w:rPr>
              <w:t>b</w:t>
            </w:r>
          </w:p>
        </w:tc>
        <w:tc>
          <w:tcPr>
            <w:tcW w:w="1134" w:type="dxa"/>
            <w:tcBorders>
              <w:top w:val="nil"/>
              <w:left w:val="nil"/>
              <w:bottom w:val="single" w:sz="4" w:space="0" w:color="auto"/>
              <w:right w:val="nil"/>
            </w:tcBorders>
          </w:tcPr>
          <w:p w14:paraId="6CAE3E3F" w14:textId="77777777" w:rsidR="00D53BDE" w:rsidRPr="00F71ECE" w:rsidRDefault="00D53BDE" w:rsidP="0094680A">
            <w:pPr>
              <w:spacing w:line="240" w:lineRule="auto"/>
              <w:jc w:val="center"/>
              <w:rPr>
                <w:rFonts w:cstheme="majorHAnsi"/>
              </w:rPr>
            </w:pPr>
            <w:r w:rsidRPr="00F71ECE">
              <w:rPr>
                <w:rFonts w:cstheme="majorHAnsi"/>
              </w:rPr>
              <w:t>5.21 ±0.76</w:t>
            </w:r>
            <w:r>
              <w:rPr>
                <w:rFonts w:cstheme="majorHAnsi"/>
              </w:rPr>
              <w:t xml:space="preserve"> </w:t>
            </w:r>
            <w:r w:rsidRPr="00C04BD2">
              <w:rPr>
                <w:rFonts w:cstheme="majorHAnsi"/>
                <w:b/>
                <w:bCs/>
              </w:rPr>
              <w:t>b</w:t>
            </w:r>
          </w:p>
        </w:tc>
        <w:tc>
          <w:tcPr>
            <w:tcW w:w="1134" w:type="dxa"/>
            <w:tcBorders>
              <w:top w:val="nil"/>
              <w:left w:val="nil"/>
              <w:bottom w:val="single" w:sz="4" w:space="0" w:color="auto"/>
              <w:right w:val="nil"/>
            </w:tcBorders>
          </w:tcPr>
          <w:p w14:paraId="7396EC5F" w14:textId="77777777" w:rsidR="00D53BDE" w:rsidRPr="00F71ECE" w:rsidRDefault="00D53BDE" w:rsidP="0094680A">
            <w:pPr>
              <w:spacing w:line="240" w:lineRule="auto"/>
              <w:jc w:val="center"/>
              <w:rPr>
                <w:rFonts w:cstheme="majorHAnsi"/>
              </w:rPr>
            </w:pPr>
            <w:r w:rsidRPr="00F71ECE">
              <w:rPr>
                <w:rFonts w:cstheme="majorHAnsi"/>
              </w:rPr>
              <w:t>4.20 ±0.19</w:t>
            </w:r>
            <w:r>
              <w:rPr>
                <w:rFonts w:cstheme="majorHAnsi"/>
              </w:rPr>
              <w:t xml:space="preserve"> </w:t>
            </w:r>
            <w:r w:rsidRPr="00C04BD2">
              <w:rPr>
                <w:rFonts w:cstheme="majorHAnsi"/>
                <w:b/>
                <w:bCs/>
              </w:rPr>
              <w:t>b</w:t>
            </w:r>
          </w:p>
        </w:tc>
        <w:tc>
          <w:tcPr>
            <w:tcW w:w="1134" w:type="dxa"/>
            <w:tcBorders>
              <w:top w:val="nil"/>
              <w:left w:val="nil"/>
              <w:bottom w:val="single" w:sz="4" w:space="0" w:color="auto"/>
              <w:right w:val="nil"/>
            </w:tcBorders>
          </w:tcPr>
          <w:p w14:paraId="7FF6F184" w14:textId="77777777" w:rsidR="00D53BDE" w:rsidRPr="00F71ECE" w:rsidRDefault="00D53BDE" w:rsidP="0094680A">
            <w:pPr>
              <w:spacing w:line="240" w:lineRule="auto"/>
              <w:jc w:val="center"/>
              <w:rPr>
                <w:rFonts w:cstheme="majorHAnsi"/>
              </w:rPr>
            </w:pPr>
            <w:r w:rsidRPr="00F71ECE">
              <w:rPr>
                <w:rFonts w:cstheme="majorHAnsi"/>
              </w:rPr>
              <w:t>4.00 ±0.28</w:t>
            </w:r>
            <w:r>
              <w:rPr>
                <w:rFonts w:cstheme="majorHAnsi"/>
              </w:rPr>
              <w:t xml:space="preserve"> </w:t>
            </w:r>
            <w:r w:rsidRPr="00C04BD2">
              <w:rPr>
                <w:rFonts w:cstheme="majorHAnsi"/>
                <w:b/>
                <w:bCs/>
              </w:rPr>
              <w:t>b</w:t>
            </w:r>
          </w:p>
        </w:tc>
      </w:tr>
    </w:tbl>
    <w:p w14:paraId="6D8119FF" w14:textId="77777777" w:rsidR="00083A71" w:rsidRPr="00F71ECE" w:rsidRDefault="00083A71" w:rsidP="00083A71">
      <w:r w:rsidRPr="00F71ECE">
        <w:lastRenderedPageBreak/>
        <w:tab/>
        <w:t xml:space="preserve">Finally, the resulting yield was assessed for all plants within the two treatments. Under well-watered conditions, no differences were found between genotypes for total kernel yield or kernel number per plant (Figures 5.12a and 5.12c, respectively), suggesting that reducing </w:t>
      </w:r>
      <w:r w:rsidRPr="00F71ECE">
        <w:rPr>
          <w:i/>
          <w:iCs/>
        </w:rPr>
        <w:t xml:space="preserve">SD </w:t>
      </w:r>
      <w:r w:rsidRPr="00F71ECE">
        <w:t xml:space="preserve">in maize does not restrict plant productivity under optimal conditions. Interestingly, both double KO lines show a trend towards increased kernel yield and number compared to controls, although this was not significant. </w:t>
      </w:r>
    </w:p>
    <w:p w14:paraId="0CCF4579" w14:textId="77777777" w:rsidR="00083A71" w:rsidRPr="00F71ECE" w:rsidRDefault="00083A71" w:rsidP="00083A71">
      <w:r w:rsidRPr="00F71ECE">
        <w:tab/>
        <w:t xml:space="preserve">When water was restricted during the pre-flowering period, all genotypes produced significantly less yield and fewer kernels, compared to their well-watered counterparts </w:t>
      </w:r>
      <w:bookmarkStart w:id="185" w:name="OLE_LINK63"/>
      <w:r w:rsidRPr="00F71ECE">
        <w:t>(</w:t>
      </w:r>
      <w:r w:rsidRPr="00F71ECE">
        <w:rPr>
          <w:i/>
          <w:iCs/>
        </w:rPr>
        <w:t xml:space="preserve">p </w:t>
      </w:r>
      <w:r w:rsidRPr="00F71ECE">
        <w:t xml:space="preserve">&lt; 0.05, Student’s t-test comparing treatment on each individual genotype). </w:t>
      </w:r>
      <w:bookmarkEnd w:id="185"/>
      <w:r w:rsidRPr="00F71ECE">
        <w:t>Again, this shows that drought incurred during this developmental stage ha</w:t>
      </w:r>
      <w:r>
        <w:t>d</w:t>
      </w:r>
      <w:r w:rsidRPr="00F71ECE">
        <w:t xml:space="preserve"> a severe negative impact on final grain production. When comparing plants within the droughted treatment, no significant differences were found between genotypes</w:t>
      </w:r>
      <w:r>
        <w:t xml:space="preserve"> for total kernel yield or kernel number (Figures 5.12b and 5.12d, respectively).</w:t>
      </w:r>
    </w:p>
    <w:p w14:paraId="06A8F3EC" w14:textId="77777777" w:rsidR="00083A71" w:rsidRPr="00F71ECE" w:rsidRDefault="00083A71" w:rsidP="00083A71">
      <w:r w:rsidRPr="00F71ECE">
        <w:tab/>
      </w:r>
      <w:r>
        <w:t>Furthermore, n</w:t>
      </w:r>
      <w:r w:rsidRPr="00F71ECE">
        <w:t>o significant differences were detected for 1000-kernel weight</w:t>
      </w:r>
      <w:r>
        <w:t xml:space="preserve"> (calculated using average kernel weight)</w:t>
      </w:r>
      <w:r w:rsidRPr="00F71ECE">
        <w:t xml:space="preserve"> between genotypes</w:t>
      </w:r>
      <w:r>
        <w:t>,</w:t>
      </w:r>
      <w:r w:rsidRPr="00F71ECE">
        <w:t xml:space="preserve"> within either the well-watered or droughted treatment</w:t>
      </w:r>
      <w:r>
        <w:t>s (Figures 12e and 12f, respectively)</w:t>
      </w:r>
      <w:r w:rsidRPr="00F71ECE">
        <w:t>. However, droughted plants were found to have significantly lower 1000-kernel weights compared to well-watered plants for all genotypes (</w:t>
      </w:r>
      <w:r w:rsidRPr="00F71ECE">
        <w:rPr>
          <w:i/>
          <w:iCs/>
        </w:rPr>
        <w:t xml:space="preserve">p </w:t>
      </w:r>
      <w:r w:rsidRPr="00F71ECE">
        <w:t>&lt; 0.05, Student’s t-test). This suggests that the reduced kernel yield seen in the droughted plants is caused by both fewer and smaller kernels being produced.</w:t>
      </w:r>
    </w:p>
    <w:p w14:paraId="1AA26AB8" w14:textId="77777777" w:rsidR="00083A71" w:rsidRPr="00F71ECE" w:rsidRDefault="00083A71" w:rsidP="00083A71"/>
    <w:p w14:paraId="63E4E158" w14:textId="77777777" w:rsidR="00083A71" w:rsidRPr="00F71ECE" w:rsidRDefault="00083A71" w:rsidP="00083A71"/>
    <w:p w14:paraId="5EA5D844" w14:textId="77777777" w:rsidR="00083A71" w:rsidRPr="00F71ECE" w:rsidRDefault="00083A71" w:rsidP="00083A71"/>
    <w:p w14:paraId="1B6686BE" w14:textId="77777777" w:rsidR="00083A71" w:rsidRPr="00F71ECE" w:rsidRDefault="00083A71" w:rsidP="00083A71"/>
    <w:p w14:paraId="474BD8ED" w14:textId="77777777" w:rsidR="00083A71" w:rsidRPr="00F71ECE" w:rsidRDefault="00083A71" w:rsidP="00083A71"/>
    <w:p w14:paraId="43CDD4E3" w14:textId="77777777" w:rsidR="00083A71" w:rsidRPr="00F71ECE" w:rsidRDefault="00083A71" w:rsidP="00083A71"/>
    <w:p w14:paraId="4A6CEBAB" w14:textId="77777777" w:rsidR="00083A71" w:rsidRPr="00F71ECE" w:rsidRDefault="00083A71" w:rsidP="00083A71"/>
    <w:p w14:paraId="4F99EBD7" w14:textId="77777777" w:rsidR="00083A71" w:rsidRPr="00F71ECE" w:rsidRDefault="00083A71" w:rsidP="00083A71"/>
    <w:p w14:paraId="5EF98673" w14:textId="77777777" w:rsidR="00083A71" w:rsidRPr="00F71ECE" w:rsidRDefault="00083A71" w:rsidP="00083A71"/>
    <w:p w14:paraId="25A7C079" w14:textId="77777777" w:rsidR="00083A71" w:rsidRPr="00F71ECE" w:rsidRDefault="00083A71" w:rsidP="00083A71"/>
    <w:p w14:paraId="2F8F9B81" w14:textId="77777777" w:rsidR="00083A71" w:rsidRPr="00F71ECE" w:rsidRDefault="00083A71" w:rsidP="00083A71"/>
    <w:p w14:paraId="334D6A86" w14:textId="77777777" w:rsidR="00083A71" w:rsidRPr="00F71ECE" w:rsidRDefault="00083A71" w:rsidP="00083A71">
      <w:pPr>
        <w:rPr>
          <w:rFonts w:asciiTheme="majorHAnsi" w:hAnsiTheme="majorHAnsi" w:cstheme="majorHAnsi"/>
          <w:b/>
          <w:bCs/>
          <w:sz w:val="28"/>
          <w:szCs w:val="28"/>
        </w:rPr>
      </w:pPr>
      <w:r w:rsidRPr="00F71ECE">
        <w:rPr>
          <w:noProof/>
          <w:lang w:val="en-US" w:eastAsia="en-US"/>
        </w:rPr>
        <w:lastRenderedPageBreak/>
        <mc:AlternateContent>
          <mc:Choice Requires="wpg">
            <w:drawing>
              <wp:anchor distT="0" distB="0" distL="114300" distR="114300" simplePos="0" relativeHeight="251772928" behindDoc="0" locked="0" layoutInCell="1" allowOverlap="1" wp14:anchorId="717FDDE3" wp14:editId="517039F6">
                <wp:simplePos x="0" y="0"/>
                <wp:positionH relativeFrom="margin">
                  <wp:align>left</wp:align>
                </wp:positionH>
                <wp:positionV relativeFrom="paragraph">
                  <wp:posOffset>2614</wp:posOffset>
                </wp:positionV>
                <wp:extent cx="5767705" cy="7569203"/>
                <wp:effectExtent l="0" t="0" r="0" b="0"/>
                <wp:wrapNone/>
                <wp:docPr id="600" name="Group 600"/>
                <wp:cNvGraphicFramePr/>
                <a:graphic xmlns:a="http://schemas.openxmlformats.org/drawingml/2006/main">
                  <a:graphicData uri="http://schemas.microsoft.com/office/word/2010/wordprocessingGroup">
                    <wpg:wgp>
                      <wpg:cNvGrpSpPr/>
                      <wpg:grpSpPr>
                        <a:xfrm>
                          <a:off x="0" y="0"/>
                          <a:ext cx="5767705" cy="7569203"/>
                          <a:chOff x="0" y="50801"/>
                          <a:chExt cx="5767705" cy="7569637"/>
                        </a:xfrm>
                      </wpg:grpSpPr>
                      <wpg:grpSp>
                        <wpg:cNvPr id="601" name="Group 601"/>
                        <wpg:cNvGrpSpPr/>
                        <wpg:grpSpPr>
                          <a:xfrm>
                            <a:off x="0" y="50801"/>
                            <a:ext cx="5201740" cy="7536088"/>
                            <a:chOff x="0" y="50805"/>
                            <a:chExt cx="5202074" cy="7536433"/>
                          </a:xfrm>
                        </wpg:grpSpPr>
                        <pic:pic xmlns:pic="http://schemas.openxmlformats.org/drawingml/2006/picture">
                          <pic:nvPicPr>
                            <pic:cNvPr id="602" name="Picture 602"/>
                            <pic:cNvPicPr>
                              <a:picLocks noChangeAspect="1"/>
                            </pic:cNvPicPr>
                          </pic:nvPicPr>
                          <pic:blipFill>
                            <a:blip r:embed="rId286" cstate="print">
                              <a:extLst>
                                <a:ext uri="{28A0092B-C50C-407E-A947-70E740481C1C}">
                                  <a14:useLocalDpi xmlns:a14="http://schemas.microsoft.com/office/drawing/2010/main" val="0"/>
                                </a:ext>
                              </a:extLst>
                            </a:blip>
                            <a:stretch>
                              <a:fillRect/>
                            </a:stretch>
                          </pic:blipFill>
                          <pic:spPr>
                            <a:xfrm>
                              <a:off x="157655" y="4332863"/>
                              <a:ext cx="2821940" cy="3254375"/>
                            </a:xfrm>
                            <a:prstGeom prst="rect">
                              <a:avLst/>
                            </a:prstGeom>
                          </pic:spPr>
                        </pic:pic>
                        <pic:pic xmlns:pic="http://schemas.openxmlformats.org/drawingml/2006/picture">
                          <pic:nvPicPr>
                            <pic:cNvPr id="603" name="Picture 603" descr="A screenshot of a video game&#10;&#10;Description automatically generated with medium confidence"/>
                            <pic:cNvPicPr>
                              <a:picLocks noChangeAspect="1"/>
                            </pic:cNvPicPr>
                          </pic:nvPicPr>
                          <pic:blipFill rotWithShape="1">
                            <a:blip r:embed="rId287" cstate="print">
                              <a:extLst>
                                <a:ext uri="{28A0092B-C50C-407E-A947-70E740481C1C}">
                                  <a14:useLocalDpi xmlns:a14="http://schemas.microsoft.com/office/drawing/2010/main" val="0"/>
                                </a:ext>
                              </a:extLst>
                            </a:blip>
                            <a:srcRect b="36575"/>
                            <a:stretch/>
                          </pic:blipFill>
                          <pic:spPr bwMode="auto">
                            <a:xfrm>
                              <a:off x="141890" y="157655"/>
                              <a:ext cx="2849245" cy="20637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604" name="Picture 604" descr="A screenshot of a computer&#10;&#10;Description automatically generated with low confidence"/>
                            <pic:cNvPicPr>
                              <a:picLocks noChangeAspect="1"/>
                            </pic:cNvPicPr>
                          </pic:nvPicPr>
                          <pic:blipFill rotWithShape="1">
                            <a:blip r:embed="rId288" cstate="print">
                              <a:extLst>
                                <a:ext uri="{28A0092B-C50C-407E-A947-70E740481C1C}">
                                  <a14:useLocalDpi xmlns:a14="http://schemas.microsoft.com/office/drawing/2010/main" val="0"/>
                                </a:ext>
                              </a:extLst>
                            </a:blip>
                            <a:srcRect b="37035"/>
                            <a:stretch/>
                          </pic:blipFill>
                          <pic:spPr bwMode="auto">
                            <a:xfrm>
                              <a:off x="157655" y="2240733"/>
                              <a:ext cx="2827655" cy="20485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605" name="Text Box 2"/>
                          <wps:cNvSpPr txBox="1">
                            <a:spLocks noChangeArrowheads="1"/>
                          </wps:cNvSpPr>
                          <wps:spPr bwMode="auto">
                            <a:xfrm>
                              <a:off x="0" y="220717"/>
                              <a:ext cx="501015" cy="414655"/>
                            </a:xfrm>
                            <a:prstGeom prst="rect">
                              <a:avLst/>
                            </a:prstGeom>
                            <a:noFill/>
                            <a:ln w="9525">
                              <a:noFill/>
                              <a:miter lim="800000"/>
                              <a:headEnd/>
                              <a:tailEnd/>
                            </a:ln>
                          </wps:spPr>
                          <wps:txbx>
                            <w:txbxContent>
                              <w:p w14:paraId="6F1F957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wps:txbx>
                          <wps:bodyPr rot="0" vert="horz" wrap="square" lIns="91440" tIns="45720" rIns="91440" bIns="45720" anchor="t" anchorCtr="0">
                            <a:noAutofit/>
                          </wps:bodyPr>
                        </wps:wsp>
                        <wps:wsp>
                          <wps:cNvPr id="606" name="Text Box 2"/>
                          <wps:cNvSpPr txBox="1">
                            <a:spLocks noChangeArrowheads="1"/>
                          </wps:cNvSpPr>
                          <wps:spPr bwMode="auto">
                            <a:xfrm>
                              <a:off x="2806262" y="220717"/>
                              <a:ext cx="501015" cy="414655"/>
                            </a:xfrm>
                            <a:prstGeom prst="rect">
                              <a:avLst/>
                            </a:prstGeom>
                            <a:noFill/>
                            <a:ln w="9525">
                              <a:noFill/>
                              <a:miter lim="800000"/>
                              <a:headEnd/>
                              <a:tailEnd/>
                            </a:ln>
                          </wps:spPr>
                          <wps:txbx>
                            <w:txbxContent>
                              <w:p w14:paraId="180E349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wps:txbx>
                          <wps:bodyPr rot="0" vert="horz" wrap="square" lIns="91440" tIns="45720" rIns="91440" bIns="45720" anchor="t" anchorCtr="0">
                            <a:noAutofit/>
                          </wps:bodyPr>
                        </wps:wsp>
                        <wps:wsp>
                          <wps:cNvPr id="607" name="Text Box 2"/>
                          <wps:cNvSpPr txBox="1">
                            <a:spLocks noChangeArrowheads="1"/>
                          </wps:cNvSpPr>
                          <wps:spPr bwMode="auto">
                            <a:xfrm>
                              <a:off x="0" y="2209202"/>
                              <a:ext cx="501015" cy="414655"/>
                            </a:xfrm>
                            <a:prstGeom prst="rect">
                              <a:avLst/>
                            </a:prstGeom>
                            <a:noFill/>
                            <a:ln w="9525">
                              <a:noFill/>
                              <a:miter lim="800000"/>
                              <a:headEnd/>
                              <a:tailEnd/>
                            </a:ln>
                          </wps:spPr>
                          <wps:txbx>
                            <w:txbxContent>
                              <w:p w14:paraId="5D9C2CF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608" name="Text Box 2"/>
                          <wps:cNvSpPr txBox="1">
                            <a:spLocks noChangeArrowheads="1"/>
                          </wps:cNvSpPr>
                          <wps:spPr bwMode="auto">
                            <a:xfrm>
                              <a:off x="2806262" y="2209202"/>
                              <a:ext cx="501015" cy="414655"/>
                            </a:xfrm>
                            <a:prstGeom prst="rect">
                              <a:avLst/>
                            </a:prstGeom>
                            <a:noFill/>
                            <a:ln w="9525">
                              <a:noFill/>
                              <a:miter lim="800000"/>
                              <a:headEnd/>
                              <a:tailEnd/>
                            </a:ln>
                          </wps:spPr>
                          <wps:txbx>
                            <w:txbxContent>
                              <w:p w14:paraId="7CCD90E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609" name="Text Box 2"/>
                          <wps:cNvSpPr txBox="1">
                            <a:spLocks noChangeArrowheads="1"/>
                          </wps:cNvSpPr>
                          <wps:spPr bwMode="auto">
                            <a:xfrm>
                              <a:off x="0" y="4364397"/>
                              <a:ext cx="501015" cy="414655"/>
                            </a:xfrm>
                            <a:prstGeom prst="rect">
                              <a:avLst/>
                            </a:prstGeom>
                            <a:noFill/>
                            <a:ln w="9525">
                              <a:noFill/>
                              <a:miter lim="800000"/>
                              <a:headEnd/>
                              <a:tailEnd/>
                            </a:ln>
                          </wps:spPr>
                          <wps:txbx>
                            <w:txbxContent>
                              <w:p w14:paraId="421138C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610" name="Text Box 2"/>
                          <wps:cNvSpPr txBox="1">
                            <a:spLocks noChangeArrowheads="1"/>
                          </wps:cNvSpPr>
                          <wps:spPr bwMode="auto">
                            <a:xfrm>
                              <a:off x="2806262" y="4364397"/>
                              <a:ext cx="501015" cy="414655"/>
                            </a:xfrm>
                            <a:prstGeom prst="rect">
                              <a:avLst/>
                            </a:prstGeom>
                            <a:noFill/>
                            <a:ln w="9525">
                              <a:noFill/>
                              <a:miter lim="800000"/>
                              <a:headEnd/>
                              <a:tailEnd/>
                            </a:ln>
                          </wps:spPr>
                          <wps:txbx>
                            <w:txbxContent>
                              <w:p w14:paraId="14AAF5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wps:txbx>
                          <wps:bodyPr rot="0" vert="horz" wrap="square" lIns="91440" tIns="45720" rIns="91440" bIns="45720" anchor="t" anchorCtr="0">
                            <a:noAutofit/>
                          </wps:bodyPr>
                        </wps:wsp>
                        <wps:wsp>
                          <wps:cNvPr id="611" name="Text Box 2"/>
                          <wps:cNvSpPr txBox="1">
                            <a:spLocks noChangeArrowheads="1"/>
                          </wps:cNvSpPr>
                          <wps:spPr bwMode="auto">
                            <a:xfrm>
                              <a:off x="1087821" y="50805"/>
                              <a:ext cx="1292225" cy="409575"/>
                            </a:xfrm>
                            <a:prstGeom prst="rect">
                              <a:avLst/>
                            </a:prstGeom>
                            <a:noFill/>
                            <a:ln w="9525">
                              <a:noFill/>
                              <a:miter lim="800000"/>
                              <a:headEnd/>
                              <a:tailEnd/>
                            </a:ln>
                          </wps:spPr>
                          <wps:txbx>
                            <w:txbxContent>
                              <w:p w14:paraId="2903E97B" w14:textId="77777777" w:rsidR="00135FA1" w:rsidRPr="009F0361" w:rsidRDefault="00135FA1" w:rsidP="00083A71">
                                <w:pPr>
                                  <w:rPr>
                                    <w:rFonts w:asciiTheme="majorHAnsi" w:hAnsiTheme="majorHAnsi" w:cstheme="majorHAnsi"/>
                                    <w:b/>
                                    <w:bCs/>
                                    <w:sz w:val="28"/>
                                    <w:szCs w:val="28"/>
                                  </w:rPr>
                                </w:pPr>
                                <w:r w:rsidRPr="009F0361">
                                  <w:rPr>
                                    <w:rFonts w:asciiTheme="majorHAnsi" w:hAnsiTheme="majorHAnsi" w:cstheme="majorHAnsi"/>
                                    <w:b/>
                                    <w:bCs/>
                                    <w:sz w:val="28"/>
                                    <w:szCs w:val="28"/>
                                  </w:rPr>
                                  <w:t>Well-watered</w:t>
                                </w:r>
                              </w:p>
                            </w:txbxContent>
                          </wps:txbx>
                          <wps:bodyPr rot="0" vert="horz" wrap="square" lIns="91440" tIns="45720" rIns="91440" bIns="45720" anchor="t" anchorCtr="0">
                            <a:noAutofit/>
                          </wps:bodyPr>
                        </wps:wsp>
                        <wps:wsp>
                          <wps:cNvPr id="612" name="Text Box 2"/>
                          <wps:cNvSpPr txBox="1">
                            <a:spLocks noChangeArrowheads="1"/>
                          </wps:cNvSpPr>
                          <wps:spPr bwMode="auto">
                            <a:xfrm>
                              <a:off x="3909849" y="63505"/>
                              <a:ext cx="1292225" cy="409575"/>
                            </a:xfrm>
                            <a:prstGeom prst="rect">
                              <a:avLst/>
                            </a:prstGeom>
                            <a:noFill/>
                            <a:ln w="9525">
                              <a:noFill/>
                              <a:miter lim="800000"/>
                              <a:headEnd/>
                              <a:tailEnd/>
                            </a:ln>
                          </wps:spPr>
                          <wps:txbx>
                            <w:txbxContent>
                              <w:p w14:paraId="04232EF3" w14:textId="77777777" w:rsidR="00135FA1" w:rsidRPr="009F0361" w:rsidRDefault="00135FA1" w:rsidP="00083A71">
                                <w:pPr>
                                  <w:rPr>
                                    <w:rFonts w:asciiTheme="majorHAnsi" w:hAnsiTheme="majorHAnsi" w:cstheme="majorHAnsi"/>
                                    <w:b/>
                                    <w:bCs/>
                                    <w:sz w:val="28"/>
                                    <w:szCs w:val="28"/>
                                  </w:rPr>
                                </w:pPr>
                                <w:r>
                                  <w:rPr>
                                    <w:rFonts w:asciiTheme="majorHAnsi" w:hAnsiTheme="majorHAnsi" w:cstheme="majorHAnsi"/>
                                    <w:b/>
                                    <w:bCs/>
                                    <w:sz w:val="28"/>
                                    <w:szCs w:val="28"/>
                                  </w:rPr>
                                  <w:t>Droughted</w:t>
                                </w:r>
                              </w:p>
                            </w:txbxContent>
                          </wps:txbx>
                          <wps:bodyPr rot="0" vert="horz" wrap="square" lIns="91440" tIns="45720" rIns="91440" bIns="45720" anchor="t" anchorCtr="0">
                            <a:noAutofit/>
                          </wps:bodyPr>
                        </wps:wsp>
                        <wps:wsp>
                          <wps:cNvPr id="613" name="Text Box 2"/>
                          <wps:cNvSpPr txBox="1">
                            <a:spLocks noChangeArrowheads="1"/>
                          </wps:cNvSpPr>
                          <wps:spPr bwMode="auto">
                            <a:xfrm>
                              <a:off x="1418897" y="2438972"/>
                              <a:ext cx="469900" cy="317500"/>
                            </a:xfrm>
                            <a:prstGeom prst="rect">
                              <a:avLst/>
                            </a:prstGeom>
                            <a:noFill/>
                            <a:ln w="9525">
                              <a:noFill/>
                              <a:miter lim="800000"/>
                              <a:headEnd/>
                              <a:tailEnd/>
                            </a:ln>
                          </wps:spPr>
                          <wps:txbx>
                            <w:txbxContent>
                              <w:p w14:paraId="4E214499"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wps:txbx>
                          <wps:bodyPr rot="0" vert="horz" wrap="square" lIns="91440" tIns="45720" rIns="91440" bIns="45720" anchor="t" anchorCtr="0">
                            <a:noAutofit/>
                          </wps:bodyPr>
                        </wps:wsp>
                        <wps:wsp>
                          <wps:cNvPr id="614" name="Text Box 2"/>
                          <wps:cNvSpPr txBox="1">
                            <a:spLocks noChangeArrowheads="1"/>
                          </wps:cNvSpPr>
                          <wps:spPr bwMode="auto">
                            <a:xfrm>
                              <a:off x="1418897" y="362607"/>
                              <a:ext cx="469900" cy="317500"/>
                            </a:xfrm>
                            <a:prstGeom prst="rect">
                              <a:avLst/>
                            </a:prstGeom>
                            <a:noFill/>
                            <a:ln w="9525">
                              <a:noFill/>
                              <a:miter lim="800000"/>
                              <a:headEnd/>
                              <a:tailEnd/>
                            </a:ln>
                          </wps:spPr>
                          <wps:txbx>
                            <w:txbxContent>
                              <w:p w14:paraId="6C5A147D"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wps:txbx>
                          <wps:bodyPr rot="0" vert="horz" wrap="square" lIns="91440" tIns="45720" rIns="91440" bIns="45720" anchor="t" anchorCtr="0">
                            <a:noAutofit/>
                          </wps:bodyPr>
                        </wps:wsp>
                        <wps:wsp>
                          <wps:cNvPr id="615" name="Text Box 2"/>
                          <wps:cNvSpPr txBox="1">
                            <a:spLocks noChangeArrowheads="1"/>
                          </wps:cNvSpPr>
                          <wps:spPr bwMode="auto">
                            <a:xfrm>
                              <a:off x="1418897" y="4540157"/>
                              <a:ext cx="469900" cy="317500"/>
                            </a:xfrm>
                            <a:prstGeom prst="rect">
                              <a:avLst/>
                            </a:prstGeom>
                            <a:noFill/>
                            <a:ln w="9525">
                              <a:noFill/>
                              <a:miter lim="800000"/>
                              <a:headEnd/>
                              <a:tailEnd/>
                            </a:ln>
                          </wps:spPr>
                          <wps:txbx>
                            <w:txbxContent>
                              <w:p w14:paraId="266D2F84"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wps:txbx>
                          <wps:bodyPr rot="0" vert="horz" wrap="square" lIns="91440" tIns="45720" rIns="91440" bIns="45720" anchor="t" anchorCtr="0">
                            <a:noAutofit/>
                          </wps:bodyPr>
                        </wps:wsp>
                        <wps:wsp>
                          <wps:cNvPr id="616" name="Text Box 2"/>
                          <wps:cNvSpPr txBox="1">
                            <a:spLocks noChangeArrowheads="1"/>
                          </wps:cNvSpPr>
                          <wps:spPr bwMode="auto">
                            <a:xfrm>
                              <a:off x="4193628" y="362607"/>
                              <a:ext cx="469900" cy="317500"/>
                            </a:xfrm>
                            <a:prstGeom prst="rect">
                              <a:avLst/>
                            </a:prstGeom>
                            <a:noFill/>
                            <a:ln w="9525">
                              <a:noFill/>
                              <a:miter lim="800000"/>
                              <a:headEnd/>
                              <a:tailEnd/>
                            </a:ln>
                          </wps:spPr>
                          <wps:txbx>
                            <w:txbxContent>
                              <w:p w14:paraId="2164FA74"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wps:txbx>
                          <wps:bodyPr rot="0" vert="horz" wrap="square" lIns="91440" tIns="45720" rIns="91440" bIns="45720" anchor="t" anchorCtr="0">
                            <a:noAutofit/>
                          </wps:bodyPr>
                        </wps:wsp>
                        <wps:wsp>
                          <wps:cNvPr id="617" name="Text Box 2"/>
                          <wps:cNvSpPr txBox="1">
                            <a:spLocks noChangeArrowheads="1"/>
                          </wps:cNvSpPr>
                          <wps:spPr bwMode="auto">
                            <a:xfrm>
                              <a:off x="4209393" y="2420865"/>
                              <a:ext cx="469900" cy="317500"/>
                            </a:xfrm>
                            <a:prstGeom prst="rect">
                              <a:avLst/>
                            </a:prstGeom>
                            <a:noFill/>
                            <a:ln w="9525">
                              <a:noFill/>
                              <a:miter lim="800000"/>
                              <a:headEnd/>
                              <a:tailEnd/>
                            </a:ln>
                          </wps:spPr>
                          <wps:txbx>
                            <w:txbxContent>
                              <w:p w14:paraId="391E3225"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wps:txbx>
                          <wps:bodyPr rot="0" vert="horz" wrap="square" lIns="91440" tIns="45720" rIns="91440" bIns="45720" anchor="t" anchorCtr="0">
                            <a:noAutofit/>
                          </wps:bodyPr>
                        </wps:wsp>
                        <wps:wsp>
                          <wps:cNvPr id="618" name="Text Box 2"/>
                          <wps:cNvSpPr txBox="1">
                            <a:spLocks noChangeArrowheads="1"/>
                          </wps:cNvSpPr>
                          <wps:spPr bwMode="auto">
                            <a:xfrm>
                              <a:off x="4225159" y="4553581"/>
                              <a:ext cx="469900" cy="317500"/>
                            </a:xfrm>
                            <a:prstGeom prst="rect">
                              <a:avLst/>
                            </a:prstGeom>
                            <a:noFill/>
                            <a:ln w="9525">
                              <a:noFill/>
                              <a:miter lim="800000"/>
                              <a:headEnd/>
                              <a:tailEnd/>
                            </a:ln>
                          </wps:spPr>
                          <wps:txbx>
                            <w:txbxContent>
                              <w:p w14:paraId="1E0D2733"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wps:txbx>
                          <wps:bodyPr rot="0" vert="horz" wrap="square" lIns="91440" tIns="45720" rIns="91440" bIns="45720" anchor="t" anchorCtr="0">
                            <a:noAutofit/>
                          </wps:bodyPr>
                        </wps:wsp>
                      </wpg:grpSp>
                      <pic:pic xmlns:pic="http://schemas.openxmlformats.org/drawingml/2006/picture">
                        <pic:nvPicPr>
                          <pic:cNvPr id="619" name="Picture 619" descr="A screenshot of a computer&#10;&#10;Description automatically generated with medium confidence"/>
                          <pic:cNvPicPr>
                            <a:picLocks noChangeAspect="1"/>
                          </pic:cNvPicPr>
                        </pic:nvPicPr>
                        <pic:blipFill>
                          <a:blip r:embed="rId289" cstate="print">
                            <a:extLst>
                              <a:ext uri="{28A0092B-C50C-407E-A947-70E740481C1C}">
                                <a14:useLocalDpi xmlns:a14="http://schemas.microsoft.com/office/drawing/2010/main" val="0"/>
                              </a:ext>
                            </a:extLst>
                          </a:blip>
                          <a:stretch>
                            <a:fillRect/>
                          </a:stretch>
                        </pic:blipFill>
                        <pic:spPr>
                          <a:xfrm>
                            <a:off x="2921000" y="4338123"/>
                            <a:ext cx="2846705" cy="3282315"/>
                          </a:xfrm>
                          <a:prstGeom prst="rect">
                            <a:avLst/>
                          </a:prstGeom>
                        </pic:spPr>
                      </pic:pic>
                      <pic:pic xmlns:pic="http://schemas.openxmlformats.org/drawingml/2006/picture">
                        <pic:nvPicPr>
                          <pic:cNvPr id="620" name="Picture 620"/>
                          <pic:cNvPicPr>
                            <a:picLocks noChangeAspect="1"/>
                          </pic:cNvPicPr>
                        </pic:nvPicPr>
                        <pic:blipFill rotWithShape="1">
                          <a:blip r:embed="rId290" cstate="print">
                            <a:extLst>
                              <a:ext uri="{28A0092B-C50C-407E-A947-70E740481C1C}">
                                <a14:useLocalDpi xmlns:a14="http://schemas.microsoft.com/office/drawing/2010/main" val="0"/>
                              </a:ext>
                            </a:extLst>
                          </a:blip>
                          <a:srcRect b="37078"/>
                          <a:stretch/>
                        </pic:blipFill>
                        <pic:spPr bwMode="auto">
                          <a:xfrm>
                            <a:off x="2933700" y="2228035"/>
                            <a:ext cx="2830830" cy="20593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621" name="Picture 621" descr="A screenshot of a computer&#10;&#10;Description automatically generated with low confidence"/>
                          <pic:cNvPicPr>
                            <a:picLocks noChangeAspect="1"/>
                          </pic:cNvPicPr>
                        </pic:nvPicPr>
                        <pic:blipFill rotWithShape="1">
                          <a:blip r:embed="rId291" cstate="print">
                            <a:extLst>
                              <a:ext uri="{28A0092B-C50C-407E-A947-70E740481C1C}">
                                <a14:useLocalDpi xmlns:a14="http://schemas.microsoft.com/office/drawing/2010/main" val="0"/>
                              </a:ext>
                            </a:extLst>
                          </a:blip>
                          <a:srcRect b="37078"/>
                          <a:stretch/>
                        </pic:blipFill>
                        <pic:spPr bwMode="auto">
                          <a:xfrm>
                            <a:off x="2946400" y="152400"/>
                            <a:ext cx="2792730" cy="20491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V relativeFrom="margin">
                  <wp14:pctHeight>0</wp14:pctHeight>
                </wp14:sizeRelV>
              </wp:anchor>
            </w:drawing>
          </mc:Choice>
          <mc:Fallback>
            <w:pict>
              <v:group w14:anchorId="717FDDE3" id="Group 600" o:spid="_x0000_s1466" style="position:absolute;left:0;text-align:left;margin-left:0;margin-top:.2pt;width:454.15pt;height:596pt;z-index:251772928;mso-position-horizontal:left;mso-position-horizontal-relative:margin;mso-height-relative:margin" coordorigin=",508" coordsize="57677,7569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">
                <v:group id="Group 601" o:spid="_x0000_s1467" style="position:absolute;top:508;width:52017;height:75360" coordorigin=",508" coordsize="52020,75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Picture 602" o:spid="_x0000_s1468" type="#_x0000_t75" style="position:absolute;left:1576;top:43328;width:28219;height:32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">
                    <v:imagedata r:id="rId292" o:title=""/>
                  </v:shape>
                  <v:shape id="Picture 603" o:spid="_x0000_s1469" type="#_x0000_t75" alt="A screenshot of a video game&#10;&#10;Description automatically generated with medium confidence" style="position:absolute;left:1418;top:1576;width:28493;height:20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">
                    <v:imagedata r:id="rId293" o:title="A screenshot of a video game&#10;&#10;Description automatically generated with medium confidence" cropbottom="23970f"/>
                  </v:shape>
                  <v:shape id="Picture 604" o:spid="_x0000_s1470" type="#_x0000_t75" alt="A screenshot of a computer&#10;&#10;Description automatically generated with low confidence" style="position:absolute;left:1576;top:22407;width:28277;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">
                    <v:imagedata r:id="rId294" o:title="A screenshot of a computer&#10;&#10;Description automatically generated with low confidence" cropbottom="24271f"/>
                  </v:shape>
                  <v:shape id="_x0000_s1471" type="#_x0000_t202" style="position:absolute;top:2207;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" filled="f" stroked="f">
                    <v:textbox>
                      <w:txbxContent>
                        <w:p w14:paraId="6F1F9570"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a)</w:t>
                          </w:r>
                        </w:p>
                      </w:txbxContent>
                    </v:textbox>
                  </v:shape>
                  <v:shape id="_x0000_s1472" type="#_x0000_t202" style="position:absolute;left:28062;top:2207;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" filled="f" stroked="f">
                    <v:textbox>
                      <w:txbxContent>
                        <w:p w14:paraId="180E349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b)</w:t>
                          </w:r>
                        </w:p>
                      </w:txbxContent>
                    </v:textbox>
                  </v:shape>
                  <v:shape id="_x0000_s1473" type="#_x0000_t202" style="position:absolute;top:22092;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" filled="f" stroked="f">
                    <v:textbox>
                      <w:txbxContent>
                        <w:p w14:paraId="5D9C2CF6"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c</w:t>
                          </w:r>
                          <w:r w:rsidRPr="005D1100">
                            <w:rPr>
                              <w:rFonts w:asciiTheme="majorHAnsi" w:hAnsiTheme="majorHAnsi" w:cstheme="majorHAnsi"/>
                              <w:b/>
                              <w:bCs/>
                              <w:sz w:val="28"/>
                              <w:szCs w:val="28"/>
                            </w:rPr>
                            <w:t>)</w:t>
                          </w:r>
                        </w:p>
                      </w:txbxContent>
                    </v:textbox>
                  </v:shape>
                  <v:shape id="_x0000_s1474" type="#_x0000_t202" style="position:absolute;left:28062;top:22092;width:501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" filled="f" stroked="f">
                    <v:textbox>
                      <w:txbxContent>
                        <w:p w14:paraId="7CCD90E8"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d</w:t>
                          </w:r>
                          <w:r w:rsidRPr="005D1100">
                            <w:rPr>
                              <w:rFonts w:asciiTheme="majorHAnsi" w:hAnsiTheme="majorHAnsi" w:cstheme="majorHAnsi"/>
                              <w:b/>
                              <w:bCs/>
                              <w:sz w:val="28"/>
                              <w:szCs w:val="28"/>
                            </w:rPr>
                            <w:t>)</w:t>
                          </w:r>
                        </w:p>
                      </w:txbxContent>
                    </v:textbox>
                  </v:shape>
                  <v:shape id="_x0000_s1475" type="#_x0000_t202" style="position:absolute;top:43643;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" filled="f" stroked="f">
                    <v:textbox>
                      <w:txbxContent>
                        <w:p w14:paraId="421138C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e</w:t>
                          </w:r>
                          <w:r w:rsidRPr="005D1100">
                            <w:rPr>
                              <w:rFonts w:asciiTheme="majorHAnsi" w:hAnsiTheme="majorHAnsi" w:cstheme="majorHAnsi"/>
                              <w:b/>
                              <w:bCs/>
                              <w:sz w:val="28"/>
                              <w:szCs w:val="28"/>
                            </w:rPr>
                            <w:t>)</w:t>
                          </w:r>
                        </w:p>
                      </w:txbxContent>
                    </v:textbox>
                  </v:shape>
                  <v:shape id="_x0000_s1476" type="#_x0000_t202" style="position:absolute;left:28062;top:43643;width:5010;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" filled="f" stroked="f">
                    <v:textbox>
                      <w:txbxContent>
                        <w:p w14:paraId="14AAF5E3" w14:textId="77777777" w:rsidR="00135FA1" w:rsidRPr="005D1100" w:rsidRDefault="00135FA1" w:rsidP="00083A71">
                          <w:pPr>
                            <w:rPr>
                              <w:rFonts w:asciiTheme="majorHAnsi" w:hAnsiTheme="majorHAnsi" w:cstheme="majorHAnsi"/>
                              <w:b/>
                              <w:bCs/>
                              <w:sz w:val="28"/>
                              <w:szCs w:val="28"/>
                            </w:rPr>
                          </w:pPr>
                          <w:r w:rsidRPr="005D1100">
                            <w:rPr>
                              <w:rFonts w:asciiTheme="majorHAnsi" w:hAnsiTheme="majorHAnsi" w:cstheme="majorHAnsi"/>
                              <w:b/>
                              <w:bCs/>
                              <w:sz w:val="28"/>
                              <w:szCs w:val="28"/>
                            </w:rPr>
                            <w:t>(</w:t>
                          </w:r>
                          <w:r>
                            <w:rPr>
                              <w:rFonts w:asciiTheme="majorHAnsi" w:hAnsiTheme="majorHAnsi" w:cstheme="majorHAnsi"/>
                              <w:b/>
                              <w:bCs/>
                              <w:sz w:val="28"/>
                              <w:szCs w:val="28"/>
                            </w:rPr>
                            <w:t>f</w:t>
                          </w:r>
                          <w:r w:rsidRPr="005D1100">
                            <w:rPr>
                              <w:rFonts w:asciiTheme="majorHAnsi" w:hAnsiTheme="majorHAnsi" w:cstheme="majorHAnsi"/>
                              <w:b/>
                              <w:bCs/>
                              <w:sz w:val="28"/>
                              <w:szCs w:val="28"/>
                            </w:rPr>
                            <w:t>)</w:t>
                          </w:r>
                        </w:p>
                      </w:txbxContent>
                    </v:textbox>
                  </v:shape>
                  <v:shape id="_x0000_s1477" type="#_x0000_t202" style="position:absolute;left:10878;top:508;width:12922;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" filled="f" stroked="f">
                    <v:textbox>
                      <w:txbxContent>
                        <w:p w14:paraId="2903E97B" w14:textId="77777777" w:rsidR="00135FA1" w:rsidRPr="009F0361" w:rsidRDefault="00135FA1" w:rsidP="00083A71">
                          <w:pPr>
                            <w:rPr>
                              <w:rFonts w:asciiTheme="majorHAnsi" w:hAnsiTheme="majorHAnsi" w:cstheme="majorHAnsi"/>
                              <w:b/>
                              <w:bCs/>
                              <w:sz w:val="28"/>
                              <w:szCs w:val="28"/>
                            </w:rPr>
                          </w:pPr>
                          <w:r w:rsidRPr="009F0361">
                            <w:rPr>
                              <w:rFonts w:asciiTheme="majorHAnsi" w:hAnsiTheme="majorHAnsi" w:cstheme="majorHAnsi"/>
                              <w:b/>
                              <w:bCs/>
                              <w:sz w:val="28"/>
                              <w:szCs w:val="28"/>
                            </w:rPr>
                            <w:t>Well-watered</w:t>
                          </w:r>
                        </w:p>
                      </w:txbxContent>
                    </v:textbox>
                  </v:shape>
                  <v:shape id="_x0000_s1478" type="#_x0000_t202" style="position:absolute;left:39098;top:635;width:12922;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14:paraId="04232EF3" w14:textId="77777777" w:rsidR="00135FA1" w:rsidRPr="009F0361" w:rsidRDefault="00135FA1" w:rsidP="00083A71">
                          <w:pPr>
                            <w:rPr>
                              <w:rFonts w:asciiTheme="majorHAnsi" w:hAnsiTheme="majorHAnsi" w:cstheme="majorHAnsi"/>
                              <w:b/>
                              <w:bCs/>
                              <w:sz w:val="28"/>
                              <w:szCs w:val="28"/>
                            </w:rPr>
                          </w:pPr>
                          <w:r>
                            <w:rPr>
                              <w:rFonts w:asciiTheme="majorHAnsi" w:hAnsiTheme="majorHAnsi" w:cstheme="majorHAnsi"/>
                              <w:b/>
                              <w:bCs/>
                              <w:sz w:val="28"/>
                              <w:szCs w:val="28"/>
                            </w:rPr>
                            <w:t>Droughted</w:t>
                          </w:r>
                        </w:p>
                      </w:txbxContent>
                    </v:textbox>
                  </v:shape>
                  <v:shape id="_x0000_s1479" type="#_x0000_t202" style="position:absolute;left:14188;top:24389;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" filled="f" stroked="f">
                    <v:textbox>
                      <w:txbxContent>
                        <w:p w14:paraId="4E214499"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v:textbox>
                  </v:shape>
                  <v:shape id="_x0000_s1480" type="#_x0000_t202" style="position:absolute;left:14188;top:3626;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14:paraId="6C5A147D"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v:textbox>
                  </v:shape>
                  <v:shape id="_x0000_s1481" type="#_x0000_t202" style="position:absolute;left:14188;top:45401;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" filled="f" stroked="f">
                    <v:textbox>
                      <w:txbxContent>
                        <w:p w14:paraId="266D2F84" w14:textId="77777777" w:rsidR="00135FA1" w:rsidRPr="009F0361" w:rsidRDefault="00135FA1" w:rsidP="00083A71">
                          <w:pPr>
                            <w:rPr>
                              <w:rFonts w:asciiTheme="majorHAnsi" w:hAnsiTheme="majorHAnsi" w:cstheme="majorHAnsi"/>
                              <w:sz w:val="24"/>
                              <w:szCs w:val="24"/>
                            </w:rPr>
                          </w:pPr>
                          <w:r w:rsidRPr="009F0361">
                            <w:rPr>
                              <w:rFonts w:asciiTheme="majorHAnsi" w:hAnsiTheme="majorHAnsi" w:cstheme="majorHAnsi"/>
                              <w:sz w:val="24"/>
                              <w:szCs w:val="24"/>
                            </w:rPr>
                            <w:t>W</w:t>
                          </w:r>
                          <w:r>
                            <w:rPr>
                              <w:rFonts w:asciiTheme="majorHAnsi" w:hAnsiTheme="majorHAnsi" w:cstheme="majorHAnsi"/>
                              <w:sz w:val="24"/>
                              <w:szCs w:val="24"/>
                            </w:rPr>
                            <w:t>W</w:t>
                          </w:r>
                        </w:p>
                      </w:txbxContent>
                    </v:textbox>
                  </v:shape>
                  <v:shape id="_x0000_s1482" type="#_x0000_t202" style="position:absolute;left:41936;top:3626;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14:paraId="2164FA74"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v:textbox>
                  </v:shape>
                  <v:shape id="_x0000_s1483" type="#_x0000_t202" style="position:absolute;left:42093;top:24208;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" filled="f" stroked="f">
                    <v:textbox>
                      <w:txbxContent>
                        <w:p w14:paraId="391E3225"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v:textbox>
                  </v:shape>
                  <v:shape id="_x0000_s1484" type="#_x0000_t202" style="position:absolute;left:42251;top:45535;width:46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" filled="f" stroked="f">
                    <v:textbox>
                      <w:txbxContent>
                        <w:p w14:paraId="1E0D2733" w14:textId="77777777" w:rsidR="00135FA1" w:rsidRPr="009F0361" w:rsidRDefault="00135FA1" w:rsidP="00083A71">
                          <w:pPr>
                            <w:jc w:val="center"/>
                            <w:rPr>
                              <w:rFonts w:asciiTheme="majorHAnsi" w:hAnsiTheme="majorHAnsi" w:cstheme="majorHAnsi"/>
                              <w:sz w:val="24"/>
                              <w:szCs w:val="24"/>
                            </w:rPr>
                          </w:pPr>
                          <w:r>
                            <w:rPr>
                              <w:rFonts w:asciiTheme="majorHAnsi" w:hAnsiTheme="majorHAnsi" w:cstheme="majorHAnsi"/>
                              <w:sz w:val="24"/>
                              <w:szCs w:val="24"/>
                            </w:rPr>
                            <w:t>D</w:t>
                          </w:r>
                        </w:p>
                      </w:txbxContent>
                    </v:textbox>
                  </v:shape>
                </v:group>
                <v:shape id="Picture 619" o:spid="_x0000_s1485" type="#_x0000_t75" alt="A screenshot of a computer&#10;&#10;Description automatically generated with medium confidence" style="position:absolute;left:29210;top:43381;width:28467;height:32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">
                  <v:imagedata r:id="rId295" o:title="A screenshot of a computer&#10;&#10;Description automatically generated with medium confidence"/>
                </v:shape>
                <v:shape id="Picture 620" o:spid="_x0000_s1486" type="#_x0000_t75" style="position:absolute;left:29337;top:22280;width:28308;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">
                  <v:imagedata r:id="rId296" o:title="" cropbottom="24299f"/>
                </v:shape>
                <v:shape id="Picture 621" o:spid="_x0000_s1487" type="#_x0000_t75" alt="A screenshot of a computer&#10;&#10;Description automatically generated with low confidence" style="position:absolute;left:29464;top:1524;width:27927;height:20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">
                  <v:imagedata r:id="rId297" o:title="A screenshot of a computer&#10;&#10;Description automatically generated with low confidence" cropbottom="24299f"/>
                </v:shape>
                <w10:wrap anchorx="margin"/>
              </v:group>
            </w:pict>
          </mc:Fallback>
        </mc:AlternateContent>
      </w:r>
    </w:p>
    <w:p w14:paraId="3BFC552C" w14:textId="77777777" w:rsidR="00083A71" w:rsidRPr="00F71ECE" w:rsidRDefault="00083A71" w:rsidP="00083A71">
      <w:r w:rsidRPr="00F71ECE">
        <w:br/>
      </w:r>
    </w:p>
    <w:p w14:paraId="5A5C3F31" w14:textId="77777777" w:rsidR="00083A71" w:rsidRPr="00F71ECE" w:rsidRDefault="00083A71" w:rsidP="00083A71"/>
    <w:p w14:paraId="1FF11C36" w14:textId="77777777" w:rsidR="00083A71" w:rsidRPr="00F71ECE" w:rsidRDefault="00083A71" w:rsidP="00083A71"/>
    <w:p w14:paraId="7FD3FC2F" w14:textId="77777777" w:rsidR="00083A71" w:rsidRPr="00F71ECE" w:rsidRDefault="00083A71" w:rsidP="00083A71"/>
    <w:p w14:paraId="027E9C9A" w14:textId="77777777" w:rsidR="00083A71" w:rsidRPr="00F71ECE" w:rsidRDefault="00083A71" w:rsidP="00083A71"/>
    <w:p w14:paraId="4E4A676F" w14:textId="77777777" w:rsidR="00083A71" w:rsidRPr="00F71ECE" w:rsidRDefault="00083A71" w:rsidP="00083A71"/>
    <w:p w14:paraId="176EDC9A" w14:textId="77777777" w:rsidR="00083A71" w:rsidRPr="00F71ECE" w:rsidRDefault="00083A71" w:rsidP="00083A71"/>
    <w:p w14:paraId="1311D12C" w14:textId="77777777" w:rsidR="00083A71" w:rsidRPr="00F71ECE" w:rsidRDefault="00083A71" w:rsidP="00083A71"/>
    <w:p w14:paraId="2D923491" w14:textId="77777777" w:rsidR="00083A71" w:rsidRPr="00F71ECE" w:rsidRDefault="00083A71" w:rsidP="00083A71"/>
    <w:p w14:paraId="5CF75F43" w14:textId="77777777" w:rsidR="00083A71" w:rsidRPr="00F71ECE" w:rsidRDefault="00083A71" w:rsidP="00083A71"/>
    <w:p w14:paraId="190E7D36" w14:textId="77777777" w:rsidR="00083A71" w:rsidRPr="00F71ECE" w:rsidRDefault="00083A71" w:rsidP="00083A71"/>
    <w:p w14:paraId="5BE63B5C" w14:textId="77777777" w:rsidR="00083A71" w:rsidRPr="00F71ECE" w:rsidRDefault="00083A71" w:rsidP="00083A71"/>
    <w:p w14:paraId="2A8021D9" w14:textId="77777777" w:rsidR="00083A71" w:rsidRPr="00F71ECE" w:rsidRDefault="00083A71" w:rsidP="00083A71"/>
    <w:p w14:paraId="109F4B1D" w14:textId="77777777" w:rsidR="00083A71" w:rsidRPr="00F71ECE" w:rsidRDefault="00083A71" w:rsidP="00083A71"/>
    <w:p w14:paraId="4A1163BD" w14:textId="77777777" w:rsidR="00083A71" w:rsidRPr="00F71ECE" w:rsidRDefault="00083A71" w:rsidP="00083A71"/>
    <w:p w14:paraId="182C1916" w14:textId="77777777" w:rsidR="00083A71" w:rsidRPr="00F71ECE" w:rsidRDefault="00083A71" w:rsidP="00083A71"/>
    <w:p w14:paraId="6ECB2925" w14:textId="77777777" w:rsidR="00083A71" w:rsidRPr="00F71ECE" w:rsidRDefault="00083A71" w:rsidP="00083A71"/>
    <w:p w14:paraId="02F66D93" w14:textId="77777777" w:rsidR="00083A71" w:rsidRPr="00F71ECE" w:rsidRDefault="00083A71" w:rsidP="00083A71"/>
    <w:p w14:paraId="42D66111" w14:textId="77777777" w:rsidR="00083A71" w:rsidRPr="00F71ECE" w:rsidRDefault="00083A71" w:rsidP="00083A71"/>
    <w:p w14:paraId="355699A7" w14:textId="77777777" w:rsidR="00083A71" w:rsidRPr="00F71ECE" w:rsidRDefault="00083A71" w:rsidP="00083A71">
      <w:pPr>
        <w:spacing w:line="276" w:lineRule="auto"/>
        <w:rPr>
          <w:b/>
          <w:bCs/>
          <w:sz w:val="21"/>
          <w:szCs w:val="21"/>
        </w:rPr>
      </w:pPr>
    </w:p>
    <w:p w14:paraId="5651694B" w14:textId="77777777" w:rsidR="00083A71" w:rsidRPr="00F71ECE" w:rsidRDefault="00083A71" w:rsidP="00083A71">
      <w:pPr>
        <w:spacing w:line="276" w:lineRule="auto"/>
        <w:rPr>
          <w:sz w:val="21"/>
          <w:szCs w:val="21"/>
        </w:rPr>
      </w:pPr>
      <w:bookmarkStart w:id="186" w:name="_Hlk138973472"/>
      <w:r w:rsidRPr="00F71ECE">
        <w:rPr>
          <w:b/>
          <w:bCs/>
          <w:sz w:val="21"/>
          <w:szCs w:val="21"/>
        </w:rPr>
        <w:t>Figure 5.12. Yield measurements</w:t>
      </w:r>
      <w:r>
        <w:rPr>
          <w:b/>
          <w:bCs/>
          <w:sz w:val="21"/>
          <w:szCs w:val="21"/>
        </w:rPr>
        <w:t xml:space="preserve"> of </w:t>
      </w:r>
      <w:r>
        <w:rPr>
          <w:b/>
          <w:bCs/>
          <w:i/>
          <w:iCs/>
          <w:sz w:val="21"/>
          <w:szCs w:val="21"/>
        </w:rPr>
        <w:t xml:space="preserve">Zmepfl9 </w:t>
      </w:r>
      <w:r>
        <w:rPr>
          <w:b/>
          <w:bCs/>
          <w:sz w:val="21"/>
          <w:szCs w:val="21"/>
        </w:rPr>
        <w:t xml:space="preserve">lines </w:t>
      </w:r>
      <w:r w:rsidRPr="00F71ECE">
        <w:rPr>
          <w:b/>
          <w:bCs/>
          <w:sz w:val="21"/>
          <w:szCs w:val="21"/>
        </w:rPr>
        <w:t xml:space="preserve">under two watering regime treatments. </w:t>
      </w:r>
      <w:bookmarkEnd w:id="186"/>
      <w:r w:rsidRPr="00F71ECE">
        <w:rPr>
          <w:b/>
          <w:bCs/>
          <w:sz w:val="21"/>
          <w:szCs w:val="21"/>
        </w:rPr>
        <w:t xml:space="preserve">(a-b) </w:t>
      </w:r>
      <w:r w:rsidRPr="00F71ECE">
        <w:rPr>
          <w:sz w:val="21"/>
          <w:szCs w:val="21"/>
        </w:rPr>
        <w:t xml:space="preserve">Total kernel yield, </w:t>
      </w:r>
      <w:r w:rsidRPr="00F71ECE">
        <w:rPr>
          <w:b/>
          <w:bCs/>
          <w:sz w:val="21"/>
          <w:szCs w:val="21"/>
        </w:rPr>
        <w:t xml:space="preserve">(c-d) </w:t>
      </w:r>
      <w:r w:rsidRPr="00F71ECE">
        <w:rPr>
          <w:sz w:val="21"/>
          <w:szCs w:val="21"/>
        </w:rPr>
        <w:t>total kernel number, and</w:t>
      </w:r>
      <w:r w:rsidRPr="00F71ECE">
        <w:rPr>
          <w:b/>
          <w:bCs/>
          <w:sz w:val="21"/>
          <w:szCs w:val="21"/>
        </w:rPr>
        <w:t xml:space="preserve"> (e-f) </w:t>
      </w:r>
      <w:r w:rsidRPr="00F71ECE">
        <w:rPr>
          <w:sz w:val="21"/>
          <w:szCs w:val="21"/>
        </w:rPr>
        <w:t xml:space="preserve">calculated 1000-kernel weight, measured in plants subjected to two different treatments: </w:t>
      </w:r>
      <w:r w:rsidRPr="00F71ECE">
        <w:rPr>
          <w:b/>
          <w:bCs/>
          <w:sz w:val="21"/>
          <w:szCs w:val="21"/>
        </w:rPr>
        <w:t>(</w:t>
      </w:r>
      <w:proofErr w:type="spellStart"/>
      <w:r w:rsidRPr="00F71ECE">
        <w:rPr>
          <w:b/>
          <w:bCs/>
          <w:sz w:val="21"/>
          <w:szCs w:val="21"/>
        </w:rPr>
        <w:t>a,c,e</w:t>
      </w:r>
      <w:proofErr w:type="spellEnd"/>
      <w:r w:rsidRPr="00F71ECE">
        <w:rPr>
          <w:b/>
          <w:bCs/>
          <w:sz w:val="21"/>
          <w:szCs w:val="21"/>
        </w:rPr>
        <w:t>)</w:t>
      </w:r>
      <w:r w:rsidRPr="00F71ECE">
        <w:rPr>
          <w:sz w:val="21"/>
          <w:szCs w:val="21"/>
        </w:rPr>
        <w:t xml:space="preserve"> well-watered (WW) or </w:t>
      </w:r>
      <w:r w:rsidRPr="00F71ECE">
        <w:rPr>
          <w:b/>
          <w:bCs/>
          <w:sz w:val="21"/>
          <w:szCs w:val="21"/>
        </w:rPr>
        <w:t>(</w:t>
      </w:r>
      <w:proofErr w:type="spellStart"/>
      <w:r w:rsidRPr="00F71ECE">
        <w:rPr>
          <w:b/>
          <w:bCs/>
          <w:sz w:val="21"/>
          <w:szCs w:val="21"/>
        </w:rPr>
        <w:t>b,d,f</w:t>
      </w:r>
      <w:proofErr w:type="spellEnd"/>
      <w:r w:rsidRPr="00F71ECE">
        <w:rPr>
          <w:b/>
          <w:bCs/>
          <w:sz w:val="21"/>
          <w:szCs w:val="21"/>
        </w:rPr>
        <w:t>)</w:t>
      </w:r>
      <w:r w:rsidRPr="00F71ECE">
        <w:rPr>
          <w:sz w:val="21"/>
          <w:szCs w:val="21"/>
        </w:rPr>
        <w:t xml:space="preserve"> 10-day pre-flowering drought (D). Box and whisker plots as previously described.</w:t>
      </w:r>
      <w:r w:rsidRPr="00F71ECE">
        <w:rPr>
          <w:rFonts w:asciiTheme="minorHAnsi" w:hAnsiTheme="minorHAnsi"/>
          <w:sz w:val="21"/>
          <w:szCs w:val="21"/>
        </w:rPr>
        <w:t xml:space="preserve"> </w:t>
      </w:r>
      <w:r w:rsidRPr="00F71ECE">
        <w:rPr>
          <w:sz w:val="21"/>
          <w:szCs w:val="21"/>
        </w:rPr>
        <w:t>No significant differences between genotypes were found, treatment groups analysed separately by one-way ANOVA. (</w:t>
      </w:r>
      <w:proofErr w:type="spellStart"/>
      <w:r w:rsidRPr="00F71ECE">
        <w:rPr>
          <w:sz w:val="21"/>
          <w:szCs w:val="21"/>
        </w:rPr>
        <w:t>a,c,e</w:t>
      </w:r>
      <w:proofErr w:type="spellEnd"/>
      <w:r w:rsidRPr="00F71ECE">
        <w:rPr>
          <w:sz w:val="21"/>
          <w:szCs w:val="21"/>
        </w:rPr>
        <w:t>) n = 7, (</w:t>
      </w:r>
      <w:proofErr w:type="spellStart"/>
      <w:r w:rsidRPr="00F71ECE">
        <w:rPr>
          <w:sz w:val="21"/>
          <w:szCs w:val="21"/>
        </w:rPr>
        <w:t>b,d,f</w:t>
      </w:r>
      <w:proofErr w:type="spellEnd"/>
      <w:r w:rsidRPr="00F71ECE">
        <w:rPr>
          <w:sz w:val="21"/>
          <w:szCs w:val="21"/>
        </w:rPr>
        <w:t>) n = 9 plants per genotype</w:t>
      </w:r>
      <w:r>
        <w:rPr>
          <w:sz w:val="21"/>
          <w:szCs w:val="21"/>
        </w:rPr>
        <w:t>.</w:t>
      </w:r>
    </w:p>
    <w:p w14:paraId="0C4142FB" w14:textId="77777777" w:rsidR="00083A71" w:rsidRPr="00F71ECE" w:rsidRDefault="00083A71" w:rsidP="00083A71">
      <w:pPr>
        <w:spacing w:before="240" w:after="240"/>
        <w:jc w:val="left"/>
        <w:outlineLvl w:val="2"/>
        <w:rPr>
          <w:rFonts w:asciiTheme="minorHAnsi" w:eastAsiaTheme="majorEastAsia" w:hAnsiTheme="minorHAnsi" w:cs="Calibri"/>
          <w:b/>
          <w:sz w:val="28"/>
          <w:szCs w:val="28"/>
        </w:rPr>
      </w:pPr>
      <w:bookmarkStart w:id="187" w:name="_Toc131628578"/>
      <w:r w:rsidRPr="00F71ECE">
        <w:rPr>
          <w:rFonts w:asciiTheme="minorHAnsi" w:eastAsiaTheme="majorEastAsia" w:hAnsiTheme="minorHAnsi" w:cs="Calibri"/>
          <w:b/>
          <w:sz w:val="28"/>
          <w:szCs w:val="28"/>
        </w:rPr>
        <w:lastRenderedPageBreak/>
        <w:t>5.3</w:t>
      </w:r>
      <w:r w:rsidRPr="00F71ECE">
        <w:rPr>
          <w:rFonts w:asciiTheme="minorHAnsi" w:eastAsiaTheme="majorEastAsia" w:hAnsiTheme="minorHAnsi" w:cs="Calibri"/>
          <w:b/>
          <w:sz w:val="28"/>
          <w:szCs w:val="28"/>
        </w:rPr>
        <w:tab/>
        <w:t>Discussion</w:t>
      </w:r>
      <w:bookmarkEnd w:id="187"/>
    </w:p>
    <w:p w14:paraId="3EB35DC4"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3.1</w:t>
      </w:r>
      <w:r w:rsidRPr="00F71ECE">
        <w:rPr>
          <w:rFonts w:asciiTheme="minorHAnsi" w:eastAsiaTheme="majorEastAsia" w:hAnsiTheme="minorHAnsi" w:cs="Calibri"/>
          <w:b/>
          <w:sz w:val="24"/>
          <w:szCs w:val="24"/>
        </w:rPr>
        <w:tab/>
        <w:t xml:space="preserve">Reducing stomatal density in </w:t>
      </w:r>
      <w:r w:rsidRPr="00F71ECE">
        <w:rPr>
          <w:rFonts w:asciiTheme="minorHAnsi" w:eastAsiaTheme="majorEastAsia" w:hAnsiTheme="minorHAnsi" w:cs="Calibri"/>
          <w:b/>
          <w:i/>
          <w:iCs/>
          <w:sz w:val="24"/>
          <w:szCs w:val="24"/>
        </w:rPr>
        <w:t xml:space="preserve">Zea mays </w:t>
      </w:r>
      <w:r w:rsidRPr="00F71ECE">
        <w:rPr>
          <w:rFonts w:asciiTheme="minorHAnsi" w:eastAsiaTheme="majorEastAsia" w:hAnsiTheme="minorHAnsi" w:cs="Calibri"/>
          <w:b/>
          <w:sz w:val="24"/>
          <w:szCs w:val="24"/>
        </w:rPr>
        <w:t>can improve water use efficiency with no deleterious impact on yield</w:t>
      </w:r>
    </w:p>
    <w:p w14:paraId="02210618" w14:textId="77777777" w:rsidR="00083A71" w:rsidRPr="00F71ECE" w:rsidRDefault="00083A71" w:rsidP="00083A71">
      <w:r w:rsidRPr="00F71ECE">
        <w:t xml:space="preserve">With the frequency and intensity of droughts predicted to increase in the coming century </w:t>
      </w:r>
      <w:r w:rsidRPr="00F71ECE">
        <w:fldChar w:fldCharType="begin"/>
      </w:r>
      <w:r>
        <w:instrText xml:space="preserve"> ADDIN ZOTERO_ITEM CSL_CITATION {"citationID":"ylZidbVp","properties":{"formattedCitation":"(Shukla et al., 2022)","plainCitation":"(Shukla et al., 2022)","noteIndex":0},"citationItems":[{"id":434,"uris":["http://zotero.org/users/local/Hcd06Tc7/items/PJW62NYJ"],"itemData":{"id":434,"type":"document","publisher":"Cambridge University Press","title":"IPCC, 2022: Climate Change 2022: Mitigation of Climate Change. Contribution of Working Group III to the Sixth Assessment Report of the Intergovernmental Panel on Climate Change","URL":"doi:10.1017/9781009157926","author":[{"family":"Shukla","given":"P R"},{"family":"Skea","given":"J"},{"family":"Slade","given":"R"},{"family":"Al Khourdajie","given":"A"},{"family":"Diemen","given":"R","non-dropping-particle":"van"},{"family":"McCollum","given":"D"},{"family":"Pathak","given":"M"},{"family":"Some","given":"S"},{"family":"Vyas","given":"P"},{"family":"Fradera","given":"R"},{"family":"Belkacemi","given":"M"},{"family":"Hasija","given":"A"},{"family":"Lisboa","given":"G"},{"family":"Luz","given":"S"},{"family":"Malley","given":"J"}],"issued":{"date-parts":[["2022"]]}}}],"schema":"https://github.com/citation-style-language/schema/raw/master/csl-citation.json"} </w:instrText>
      </w:r>
      <w:r w:rsidRPr="00F71ECE">
        <w:fldChar w:fldCharType="separate"/>
      </w:r>
      <w:r w:rsidRPr="00977CB3">
        <w:t>(Shukla et al., 2022)</w:t>
      </w:r>
      <w:r w:rsidRPr="00F71ECE">
        <w:fldChar w:fldCharType="end"/>
      </w:r>
      <w:r w:rsidRPr="00F71ECE">
        <w:t xml:space="preserve">, coupled with dwindling freshwater availability for irrigation, there is a pressing urgency for more water-use-efficient crops. It has previously been reported that reducing </w:t>
      </w:r>
      <w:r w:rsidRPr="00F71ECE">
        <w:rPr>
          <w:i/>
          <w:iCs/>
        </w:rPr>
        <w:t xml:space="preserve">SD </w:t>
      </w:r>
      <w:r w:rsidRPr="00F71ECE">
        <w:t xml:space="preserve">in rice by 56-87%, enables those plants to use 40% less water that wildtype controls </w:t>
      </w:r>
      <w:r w:rsidRPr="00F71ECE">
        <w:fldChar w:fldCharType="begin"/>
      </w:r>
      <w:r w:rsidR="00D2465F">
        <w:instrText xml:space="preserve"> ADDIN ZOTERO_ITEM CSL_CITATION {"citationID":"ihdW9uuM","properties":{"formattedCitation":"(Caine et al., 2019b)","plainCitation":"(Caine et al., 2019b)","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fldChar w:fldCharType="separate"/>
      </w:r>
      <w:r w:rsidRPr="00977CB3">
        <w:t>(Caine et al., 2019)</w:t>
      </w:r>
      <w:r w:rsidRPr="00F71ECE">
        <w:fldChar w:fldCharType="end"/>
      </w:r>
      <w:r w:rsidRPr="00F71ECE">
        <w:t>. In an eff</w:t>
      </w:r>
      <w:r>
        <w:t>ort</w:t>
      </w:r>
      <w:r w:rsidRPr="00F71ECE">
        <w:t xml:space="preserve"> to produce similar results in maize, gene-edited plants lacking two </w:t>
      </w:r>
      <w:r w:rsidRPr="00F71ECE">
        <w:rPr>
          <w:i/>
          <w:iCs/>
        </w:rPr>
        <w:t xml:space="preserve">ZmEPFL9 </w:t>
      </w:r>
      <w:r w:rsidRPr="00F71ECE">
        <w:t>paralogues were generated. The loss of one of these genes (</w:t>
      </w:r>
      <w:r w:rsidRPr="00F71ECE">
        <w:rPr>
          <w:i/>
          <w:iCs/>
        </w:rPr>
        <w:t>ZmEPFL9-1a</w:t>
      </w:r>
      <w:r w:rsidRPr="00F71ECE">
        <w:t>), regardless of whether combined with the loss of the other gene (</w:t>
      </w:r>
      <w:r w:rsidRPr="00F71ECE">
        <w:rPr>
          <w:i/>
          <w:iCs/>
        </w:rPr>
        <w:t>ZmEFPL9-1b</w:t>
      </w:r>
      <w:r w:rsidRPr="00F71ECE">
        <w:t xml:space="preserve">), resulted in maize plants with 52-56% fewer stomata. The results presented in this Chapter aimed to understand whether similar improvements in water use could also be achieved by manipulating stomatal development in maize. </w:t>
      </w:r>
    </w:p>
    <w:p w14:paraId="47F36AAF" w14:textId="77777777" w:rsidR="00083A71" w:rsidRPr="00F71ECE" w:rsidRDefault="00083A71" w:rsidP="00083A71">
      <w:pPr>
        <w:ind w:firstLine="360"/>
      </w:pPr>
      <w:r w:rsidRPr="00F71ECE">
        <w:t>Maize lines with low-</w:t>
      </w:r>
      <w:r w:rsidRPr="00F71ECE">
        <w:rPr>
          <w:i/>
          <w:iCs/>
        </w:rPr>
        <w:t xml:space="preserve">SD </w:t>
      </w:r>
      <w:r w:rsidRPr="00F71ECE">
        <w:t xml:space="preserve">had a significant 20% reduction in </w:t>
      </w:r>
      <w:r w:rsidRPr="00F71ECE">
        <w:rPr>
          <w:i/>
          <w:iCs/>
        </w:rPr>
        <w:t>g</w:t>
      </w:r>
      <w:r w:rsidRPr="00F71ECE">
        <w:rPr>
          <w:vertAlign w:val="subscript"/>
        </w:rPr>
        <w:t>s</w:t>
      </w:r>
      <w:r w:rsidRPr="00F71ECE">
        <w:t xml:space="preserve"> measured during the early (V6) vegetative period under saturating light. These same lines also showed significant reductions in </w:t>
      </w:r>
      <w:r w:rsidRPr="00F71ECE">
        <w:rPr>
          <w:i/>
          <w:iCs/>
        </w:rPr>
        <w:t>g</w:t>
      </w:r>
      <w:r w:rsidRPr="00F71ECE">
        <w:rPr>
          <w:vertAlign w:val="subscript"/>
        </w:rPr>
        <w:t>s</w:t>
      </w:r>
      <w:r w:rsidRPr="00F71ECE">
        <w:t xml:space="preserve"> when measured during the later (V14-15) vegetative period under ambient growth conditions; however, the significant differences were only observed on the abaxial leaf surface for some lines, and the adaxial for others. The stomatal densities were only characterised on the leaves of young plants in these gene-edited lines, however, these gas exchange results suggest that the plants continue to produce less stomata in their later developmental stages too. It is also encouraging that </w:t>
      </w:r>
      <w:r w:rsidRPr="00F71ECE">
        <w:rPr>
          <w:i/>
          <w:iCs/>
        </w:rPr>
        <w:t>g</w:t>
      </w:r>
      <w:r w:rsidRPr="00F71ECE">
        <w:rPr>
          <w:vertAlign w:val="subscript"/>
        </w:rPr>
        <w:t>s</w:t>
      </w:r>
      <w:r w:rsidRPr="00F71ECE">
        <w:t xml:space="preserve"> was reduced even</w:t>
      </w:r>
      <w:r w:rsidRPr="00F71ECE">
        <w:rPr>
          <w:i/>
          <w:iCs/>
        </w:rPr>
        <w:t xml:space="preserve"> </w:t>
      </w:r>
      <w:r w:rsidRPr="00F71ECE">
        <w:t xml:space="preserve">under conditions that do not induce maximal stomatal opening. Since light is a highly dynamic variable, it is therefore important that improvements in water use are quantified under a variety of light intensities. In all genotypes assessed, the maximum operating </w:t>
      </w:r>
      <w:r w:rsidRPr="00F71ECE">
        <w:rPr>
          <w:i/>
          <w:iCs/>
        </w:rPr>
        <w:t>g</w:t>
      </w:r>
      <w:r w:rsidRPr="00F71ECE">
        <w:rPr>
          <w:vertAlign w:val="subscript"/>
        </w:rPr>
        <w:t xml:space="preserve">s </w:t>
      </w:r>
      <w:r w:rsidRPr="00F71ECE">
        <w:t>rates under saturating light and CO</w:t>
      </w:r>
      <w:r w:rsidRPr="00F71ECE">
        <w:rPr>
          <w:vertAlign w:val="subscript"/>
        </w:rPr>
        <w:t xml:space="preserve">2 </w:t>
      </w:r>
      <w:r w:rsidRPr="00F71ECE">
        <w:t xml:space="preserve">conditions were lower than their theoretical calculations of </w:t>
      </w:r>
      <w:r w:rsidRPr="00F71ECE">
        <w:rPr>
          <w:i/>
          <w:iCs/>
        </w:rPr>
        <w:t>g</w:t>
      </w:r>
      <w:r w:rsidRPr="00F71ECE">
        <w:rPr>
          <w:vertAlign w:val="subscript"/>
        </w:rPr>
        <w:t>smax</w:t>
      </w:r>
      <w:r w:rsidRPr="00F71ECE">
        <w:t xml:space="preserve">. Therefore, assessing a plant’s capacity for gas exchange based on their anatomical stomatal traits alone should be treated with caution, as there may be considerable over-estimations in the </w:t>
      </w:r>
      <w:r w:rsidRPr="00F71ECE">
        <w:rPr>
          <w:i/>
          <w:iCs/>
        </w:rPr>
        <w:t>g</w:t>
      </w:r>
      <w:r w:rsidRPr="00F71ECE">
        <w:rPr>
          <w:vertAlign w:val="subscript"/>
        </w:rPr>
        <w:t>smax</w:t>
      </w:r>
      <w:r w:rsidRPr="00F71ECE">
        <w:t xml:space="preserve"> equation that is widely used by the field </w:t>
      </w:r>
      <w:r w:rsidRPr="00F71ECE">
        <w:fldChar w:fldCharType="begin"/>
      </w:r>
      <w:r w:rsidRPr="00F71ECE">
        <w:instrText xml:space="preserve"> ADDIN ZOTERO_ITEM CSL_CITATION {"citationID":"aVPU6q0J","properties":{"formattedCitation":"(Franks and Farquhar, 2001)","plainCitation":"(Franks and Farquhar, 2001)","noteIndex":0},"citationItems":[{"id":188,"uris":["http://zotero.org/users/local/Hcd06Tc7/items/KA8IE5Q4"],"itemData":{"id":188,"type":"article-journal","abstract":"Gas exchange parameters and stomatal physical properties were\n measured in Tradescantia virginiana plants grown under\n well-watered conditions and treated daily with either distilled water\n (control) or 3.0 mm abscisic acid (ABA). Photosynthetic\n capacity (CO2 assimilation rate for any given leaf\n intercellular CO2 concentration\n [ci]) and relative stomatal sensitivity to\n leaf-to-air vapor-pressure difference were unaffected by the ABA\n treatment. However, at an ambient CO2 concentration\n (ca) of 350 μmol mol−1,\n ABA-treated plants operated with significantly lower\n ci. ABA-treated plants had significantly\n smaller stomata and higher stomatal density in their lower epidermis.\n Stomatal aperture versus guard cell pressure\n (Pg) characteristics measured with a cell\n pressure probe showed that although the form of the relationship was\n similar in control and ABA-treated plants, stomata of ABA-treated\n plants exhibited more complete closure at\n Pg = 0 MPa and less than half the\n aperture of stomata in control plants at any given\n Pg. Scaling from stomatal aperture versus\n Pg to stomatal conductance versus\n Pg showed that plants grown under ABA\n treatment would have had significantly lower maximum stomatal\n conductance and would have operated with lower stomatal conductance for\n any given guard cell turgor. This is consistent with the observation of\n lower ci/ca in\n ABA-treated plants with a ca of 350 μmol\n mol−1. It is proposed that the ABA-induced changes in\n stomatal mechanics and stomatal conductance versus\n Pg characteristics constitute an improvement\n in water-use efficiency that may be invoked under prolonged drought\n conditions.","container-title":"Plant Physiology","ISSN":"0032-0889","issue":"2","journalAbbreviation":"Plant Physiol","note":"PMID: 11161050\nPMCID: PMC64894","page":"935-942","source":"PubMed Central","title":"The Effect of Exogenous Abscisic Acid on Stomatal Development,  Stomatal Mechanics, and Leaf Gas Exchange in Tradescantia  virginiana","volume":"125","author":[{"family":"Franks","given":"Peter J."},{"family":"Farquhar","given":"Graham D."}],"issued":{"date-parts":[["2001",2]]}}}],"schema":"https://github.com/citation-style-language/schema/raw/master/csl-citation.json"} </w:instrText>
      </w:r>
      <w:r w:rsidRPr="00F71ECE">
        <w:fldChar w:fldCharType="separate"/>
      </w:r>
      <w:r w:rsidRPr="00F71ECE">
        <w:t>(Franks and Farquhar, 2001)</w:t>
      </w:r>
      <w:r w:rsidRPr="00F71ECE">
        <w:fldChar w:fldCharType="end"/>
      </w:r>
      <w:r w:rsidRPr="00F71ECE">
        <w:t>.</w:t>
      </w:r>
    </w:p>
    <w:p w14:paraId="60509C9B" w14:textId="77777777" w:rsidR="00083A71" w:rsidRPr="00F71ECE" w:rsidRDefault="00083A71" w:rsidP="00083A71">
      <w:pPr>
        <w:ind w:firstLine="360"/>
        <w:rPr>
          <w:rFonts w:asciiTheme="minorHAnsi" w:hAnsiTheme="minorHAnsi"/>
        </w:rPr>
      </w:pPr>
      <w:r w:rsidRPr="00F71ECE">
        <w:t xml:space="preserve">Despite the improvements in </w:t>
      </w:r>
      <w:r w:rsidRPr="00F71ECE">
        <w:rPr>
          <w:i/>
          <w:iCs/>
        </w:rPr>
        <w:t>g</w:t>
      </w:r>
      <w:r w:rsidRPr="00F71ECE">
        <w:rPr>
          <w:vertAlign w:val="subscript"/>
        </w:rPr>
        <w:t xml:space="preserve">s </w:t>
      </w:r>
      <w:r w:rsidRPr="00F71ECE">
        <w:t>of the low-</w:t>
      </w:r>
      <w:r w:rsidRPr="00F71ECE">
        <w:rPr>
          <w:i/>
          <w:iCs/>
        </w:rPr>
        <w:t xml:space="preserve">SD </w:t>
      </w:r>
      <w:r w:rsidRPr="00F71ECE">
        <w:t>maize lines, this was not translated into an improvement in transpiration rate (</w:t>
      </w:r>
      <w:r w:rsidRPr="00F71ECE">
        <w:rPr>
          <w:i/>
          <w:iCs/>
        </w:rPr>
        <w:t>E</w:t>
      </w:r>
      <w:r w:rsidRPr="00F71ECE">
        <w:t xml:space="preserve">) when measured using an infra-red gas analyser (IRGA), although these lines did show a trend towards reduced </w:t>
      </w:r>
      <w:r w:rsidRPr="00F71ECE">
        <w:rPr>
          <w:i/>
          <w:iCs/>
        </w:rPr>
        <w:t xml:space="preserve">E. </w:t>
      </w:r>
      <w:r w:rsidRPr="00F71ECE">
        <w:t>The differences observed between the two measurements may be because</w:t>
      </w:r>
      <w:r w:rsidRPr="00F71ECE">
        <w:rPr>
          <w:rFonts w:asciiTheme="minorHAnsi" w:hAnsiTheme="minorHAnsi"/>
        </w:rPr>
        <w:t xml:space="preserve"> measurements of </w:t>
      </w:r>
      <w:r w:rsidR="00701A94">
        <w:rPr>
          <w:rFonts w:asciiTheme="minorHAnsi" w:hAnsiTheme="minorHAnsi"/>
          <w:i/>
          <w:iCs/>
        </w:rPr>
        <w:t>g</w:t>
      </w:r>
      <w:r w:rsidR="00701A94">
        <w:rPr>
          <w:rFonts w:asciiTheme="minorHAnsi" w:hAnsiTheme="minorHAnsi"/>
          <w:vertAlign w:val="subscript"/>
        </w:rPr>
        <w:t>s</w:t>
      </w:r>
      <w:r w:rsidR="00701A94">
        <w:rPr>
          <w:rFonts w:asciiTheme="minorHAnsi" w:hAnsiTheme="minorHAnsi"/>
        </w:rPr>
        <w:t xml:space="preserve"> account for leaf temperature and stomatal resistance, and are therefore not as</w:t>
      </w:r>
      <w:r w:rsidRPr="00F71ECE">
        <w:rPr>
          <w:rFonts w:asciiTheme="minorHAnsi" w:hAnsiTheme="minorHAnsi"/>
        </w:rPr>
        <w:t xml:space="preserve"> </w:t>
      </w:r>
      <w:r w:rsidR="00701A94">
        <w:rPr>
          <w:rFonts w:asciiTheme="minorHAnsi" w:hAnsiTheme="minorHAnsi"/>
        </w:rPr>
        <w:t>affected</w:t>
      </w:r>
      <w:r w:rsidRPr="00F71ECE">
        <w:rPr>
          <w:rFonts w:asciiTheme="minorHAnsi" w:hAnsiTheme="minorHAnsi"/>
        </w:rPr>
        <w:t xml:space="preserve"> by atmospheric </w:t>
      </w:r>
      <w:r w:rsidRPr="00F71ECE">
        <w:rPr>
          <w:rFonts w:asciiTheme="minorHAnsi" w:hAnsiTheme="minorHAnsi"/>
        </w:rPr>
        <w:lastRenderedPageBreak/>
        <w:t>evaporative demand</w:t>
      </w:r>
      <w:r w:rsidR="00701A94">
        <w:rPr>
          <w:rFonts w:asciiTheme="minorHAnsi" w:hAnsiTheme="minorHAnsi"/>
        </w:rPr>
        <w:t xml:space="preserve"> as </w:t>
      </w:r>
      <w:r w:rsidR="00701A94">
        <w:rPr>
          <w:rFonts w:asciiTheme="minorHAnsi" w:hAnsiTheme="minorHAnsi"/>
          <w:i/>
          <w:iCs/>
        </w:rPr>
        <w:t>E</w:t>
      </w:r>
      <w:r w:rsidRPr="00F71ECE">
        <w:rPr>
          <w:rFonts w:asciiTheme="minorHAnsi" w:hAnsiTheme="minorHAnsi"/>
        </w:rPr>
        <w:t xml:space="preserve">. For example, </w:t>
      </w:r>
      <w:r w:rsidRPr="00F71ECE">
        <w:rPr>
          <w:rFonts w:asciiTheme="minorHAnsi" w:hAnsiTheme="minorHAnsi"/>
        </w:rPr>
        <w:fldChar w:fldCharType="begin"/>
      </w:r>
      <w:r w:rsidRPr="00F71ECE">
        <w:rPr>
          <w:rFonts w:asciiTheme="minorHAnsi" w:hAnsiTheme="minorHAnsi"/>
        </w:rPr>
        <w:instrText xml:space="preserve"> ADDIN ZOTERO_ITEM CSL_CITATION {"citationID":"QH1DXLfp","properties":{"formattedCitation":"(Zhang {\\i{}et al.}, 2020)","plainCitation":"(Zhang et al., 2020)","dontUpdate":true,"noteIndex":0},"citationItems":[{"id":160,"uris":["http://zotero.org/users/local/Hcd06Tc7/items/IB9GFJ2R"],"itemData":{"id":160,"type":"article-journal","abstract":"A good understanding of the response of photosynthesis rate (PN) and transpiration rate (Tr) to stomatal alteration during the diurnal variations is important to cumulative photosynthetic production and water loss of crops. Six wheat genotypes were studied for 2 years with pot cultivation in rain-shelter. Among different genotypes, stomatal conductance (gs) was significantly correlated with both PN and Tr. But for each genotype, though gs was significantly correlated with PN regardless of relative air humidity (RH) status and it was also significantly correlated with Tr under lower RH (LRH, 15.4%) and moderate RH (MRH, 28.3%), it was not correlated with Tr under higher RH (HRH, 36.7%) during the diurnal changes. The conditional correlation between gs and Tr of wheat evoked new thinking on the relationships among gs, PN and Tr. Path analysis was further carried out to clarify the correlations of gs with the four atmospheric factors, that of Tr with gs and the four factors and the direct and indirect effects of the factors, during their diurnal dynamic variation. The effects of these factors on gs or Tr were related to RH. All the four factors had a much higher correlation with gs under HRH than that under LRH and MRH. Air temperature (T) had a rather higher direct effect than RH and photosynthetically active radiation (PAR). Also, the other factors had a much higher indirect effect on gs through vapor pressure deficit (VPD) and T. Transpiration rate was highly correlated with gs under LRH and MRH, with gs having a higher direct effect on it. In comparison, Tr was not correlated with gs under HRH but highly correlated with the atmospheric factors, with T, RH, and PAR having a higher indirect effect through VPD.","container-title":"PeerJ","DOI":"10.7717/peerj.8927","ISSN":"2167-8359","journalAbbreviation":"PeerJ","note":"PMID: 32391197\nPMCID: PMC7199760","page":"e8927","source":"PubMed Central","title":"Stomatal conductance bears no correlation with transpiration rate in wheat during their diurnal variation under high air humidity","volume":"8","author":[{"family":"Zhang","given":"Xinying"},{"family":"Mei","given":"Xurong"},{"family":"Wang","given":"Yajing"},{"family":"Huang","given":"Guirong"},{"family":"Feng","given":"Fu"},{"family":"Liu","given":"Xiaoying"},{"family":"Guo","given":"Rui"},{"family":"Gu","given":"Fengxue"},{"family":"Hu","given":"Xin"},{"family":"Yang","given":"Ziguang"},{"family":"Zhong","given":"Xiuli"},{"family":"Li","given":"Yuzhong"}],"issued":{"date-parts":[["2020",4,28]]}}}],"schema":"https://github.com/citation-style-language/schema/raw/master/csl-citation.json"} </w:instrText>
      </w:r>
      <w:r w:rsidRPr="00F71ECE">
        <w:rPr>
          <w:rFonts w:asciiTheme="minorHAnsi" w:hAnsiTheme="minorHAnsi"/>
        </w:rPr>
        <w:fldChar w:fldCharType="separate"/>
      </w:r>
      <w:r w:rsidRPr="00F71ECE">
        <w:rPr>
          <w:szCs w:val="24"/>
        </w:rPr>
        <w:t>Zhang</w:t>
      </w:r>
      <w:r w:rsidRPr="00FA61A8">
        <w:rPr>
          <w:szCs w:val="24"/>
        </w:rPr>
        <w:t xml:space="preserve"> </w:t>
      </w:r>
      <w:r w:rsidRPr="0033099E">
        <w:rPr>
          <w:szCs w:val="24"/>
        </w:rPr>
        <w:t>et al.</w:t>
      </w:r>
      <w:r w:rsidRPr="00F71ECE">
        <w:rPr>
          <w:szCs w:val="24"/>
        </w:rPr>
        <w:t xml:space="preserve"> (2020)</w:t>
      </w:r>
      <w:r w:rsidRPr="00F71ECE">
        <w:rPr>
          <w:rFonts w:asciiTheme="minorHAnsi" w:hAnsiTheme="minorHAnsi"/>
        </w:rPr>
        <w:fldChar w:fldCharType="end"/>
      </w:r>
      <w:r w:rsidRPr="00F71ECE">
        <w:rPr>
          <w:rFonts w:asciiTheme="minorHAnsi" w:hAnsiTheme="minorHAnsi"/>
        </w:rPr>
        <w:t xml:space="preserve"> reported that rates of </w:t>
      </w:r>
      <w:r w:rsidRPr="00F71ECE">
        <w:rPr>
          <w:rFonts w:asciiTheme="minorHAnsi" w:hAnsiTheme="minorHAnsi"/>
          <w:i/>
          <w:iCs/>
        </w:rPr>
        <w:t>g</w:t>
      </w:r>
      <w:r w:rsidRPr="00F71ECE">
        <w:rPr>
          <w:rFonts w:asciiTheme="minorHAnsi" w:hAnsiTheme="minorHAnsi"/>
          <w:i/>
          <w:iCs/>
          <w:vertAlign w:val="subscript"/>
        </w:rPr>
        <w:t>s</w:t>
      </w:r>
      <w:r w:rsidRPr="00F71ECE">
        <w:rPr>
          <w:rFonts w:asciiTheme="minorHAnsi" w:hAnsiTheme="minorHAnsi"/>
          <w:i/>
          <w:iCs/>
        </w:rPr>
        <w:t xml:space="preserve"> </w:t>
      </w:r>
      <w:r w:rsidRPr="00F71ECE">
        <w:rPr>
          <w:rFonts w:asciiTheme="minorHAnsi" w:hAnsiTheme="minorHAnsi"/>
        </w:rPr>
        <w:t>and</w:t>
      </w:r>
      <w:r w:rsidRPr="00F71ECE">
        <w:rPr>
          <w:rFonts w:asciiTheme="minorHAnsi" w:hAnsiTheme="minorHAnsi"/>
          <w:i/>
          <w:iCs/>
        </w:rPr>
        <w:t xml:space="preserve"> E </w:t>
      </w:r>
      <w:r w:rsidRPr="00F71ECE">
        <w:rPr>
          <w:rFonts w:asciiTheme="minorHAnsi" w:hAnsiTheme="minorHAnsi"/>
        </w:rPr>
        <w:t>in wheat were no longer correlated under high air humidity. As the IRGA chamber in these experiments was set to 70% relative humidity, this may be</w:t>
      </w:r>
      <w:r w:rsidR="00701A94">
        <w:rPr>
          <w:rFonts w:asciiTheme="minorHAnsi" w:hAnsiTheme="minorHAnsi"/>
        </w:rPr>
        <w:t xml:space="preserve"> impacting the</w:t>
      </w:r>
      <w:r w:rsidRPr="00F71ECE">
        <w:rPr>
          <w:rFonts w:asciiTheme="minorHAnsi" w:hAnsiTheme="minorHAnsi"/>
        </w:rPr>
        <w:t xml:space="preserve"> rates of </w:t>
      </w:r>
      <w:r w:rsidRPr="00F71ECE">
        <w:rPr>
          <w:rFonts w:asciiTheme="minorHAnsi" w:hAnsiTheme="minorHAnsi"/>
          <w:i/>
          <w:iCs/>
        </w:rPr>
        <w:t xml:space="preserve">E </w:t>
      </w:r>
      <w:r w:rsidRPr="00F71ECE">
        <w:rPr>
          <w:rFonts w:asciiTheme="minorHAnsi" w:hAnsiTheme="minorHAnsi"/>
        </w:rPr>
        <w:t xml:space="preserve">in these plants. </w:t>
      </w:r>
    </w:p>
    <w:p w14:paraId="0F94DFC5" w14:textId="77777777" w:rsidR="00083A71" w:rsidRPr="00F71ECE" w:rsidRDefault="00083A71" w:rsidP="00A72AC0">
      <w:pPr>
        <w:ind w:firstLine="360"/>
        <w:rPr>
          <w:rFonts w:asciiTheme="minorHAnsi" w:hAnsiTheme="minorHAnsi"/>
        </w:rPr>
      </w:pPr>
      <w:r w:rsidRPr="00F71ECE">
        <w:rPr>
          <w:rFonts w:asciiTheme="minorHAnsi" w:hAnsiTheme="minorHAnsi"/>
        </w:rPr>
        <w:t>Whilst informative, gas exchange measurements are only performed on a very small area of leaf and thus are not always indicative of whole plant water loss</w:t>
      </w:r>
      <w:r>
        <w:rPr>
          <w:rFonts w:asciiTheme="minorHAnsi" w:hAnsiTheme="minorHAnsi"/>
        </w:rPr>
        <w:t>.</w:t>
      </w:r>
      <w:r w:rsidRPr="00F71ECE">
        <w:rPr>
          <w:rFonts w:asciiTheme="minorHAnsi" w:hAnsiTheme="minorHAnsi"/>
        </w:rPr>
        <w:t xml:space="preserve"> However, low-</w:t>
      </w:r>
      <w:r w:rsidRPr="00F71ECE">
        <w:rPr>
          <w:rFonts w:asciiTheme="minorHAnsi" w:hAnsiTheme="minorHAnsi"/>
          <w:i/>
          <w:iCs/>
        </w:rPr>
        <w:t xml:space="preserve">SD </w:t>
      </w:r>
      <w:r w:rsidRPr="00F71ECE">
        <w:rPr>
          <w:rFonts w:asciiTheme="minorHAnsi" w:hAnsiTheme="minorHAnsi"/>
        </w:rPr>
        <w:t>maize lines were confirmed to use 10-17% less water than controls</w:t>
      </w:r>
      <w:r w:rsidR="00701A94">
        <w:rPr>
          <w:rFonts w:asciiTheme="minorHAnsi" w:hAnsiTheme="minorHAnsi"/>
        </w:rPr>
        <w:t>,</w:t>
      </w:r>
      <w:r w:rsidRPr="00F71ECE">
        <w:rPr>
          <w:rFonts w:asciiTheme="minorHAnsi" w:hAnsiTheme="minorHAnsi"/>
        </w:rPr>
        <w:t xml:space="preserve"> when water was plentiful. The 7% differences seen amongst the four low-</w:t>
      </w:r>
      <w:r w:rsidRPr="00F71ECE">
        <w:rPr>
          <w:rFonts w:asciiTheme="minorHAnsi" w:hAnsiTheme="minorHAnsi"/>
          <w:i/>
          <w:iCs/>
        </w:rPr>
        <w:t>SD</w:t>
      </w:r>
      <w:r w:rsidRPr="00F71ECE">
        <w:rPr>
          <w:rFonts w:asciiTheme="minorHAnsi" w:hAnsiTheme="minorHAnsi"/>
        </w:rPr>
        <w:t xml:space="preserve"> lines was likely due to the larger </w:t>
      </w:r>
      <w:r w:rsidR="00701A94">
        <w:rPr>
          <w:rFonts w:asciiTheme="minorHAnsi" w:hAnsiTheme="minorHAnsi"/>
        </w:rPr>
        <w:t xml:space="preserve">plant </w:t>
      </w:r>
      <w:r w:rsidRPr="00F71ECE">
        <w:rPr>
          <w:rFonts w:asciiTheme="minorHAnsi" w:hAnsiTheme="minorHAnsi"/>
        </w:rPr>
        <w:t>size and faster development of one gene-edited line (</w:t>
      </w:r>
      <w:r w:rsidRPr="00F71ECE">
        <w:rPr>
          <w:rFonts w:asciiTheme="minorHAnsi" w:hAnsiTheme="minorHAnsi"/>
          <w:i/>
          <w:iCs/>
        </w:rPr>
        <w:t xml:space="preserve">Zmepfl9-1a </w:t>
      </w:r>
      <w:r w:rsidRPr="00F71ECE">
        <w:rPr>
          <w:rFonts w:asciiTheme="minorHAnsi" w:hAnsiTheme="minorHAnsi"/>
        </w:rPr>
        <w:t xml:space="preserve">#1) at the time of these measurements. Indeed, a number of studies have highlighted that factors </w:t>
      </w:r>
      <w:r w:rsidR="00701A94">
        <w:rPr>
          <w:rFonts w:asciiTheme="minorHAnsi" w:hAnsiTheme="minorHAnsi"/>
        </w:rPr>
        <w:t>other than</w:t>
      </w:r>
      <w:r w:rsidRPr="00F71ECE">
        <w:rPr>
          <w:rFonts w:asciiTheme="minorHAnsi" w:hAnsiTheme="minorHAnsi"/>
        </w:rPr>
        <w:t xml:space="preserve"> </w:t>
      </w:r>
      <w:r w:rsidRPr="00F71ECE">
        <w:rPr>
          <w:rFonts w:asciiTheme="minorHAnsi" w:hAnsiTheme="minorHAnsi"/>
          <w:i/>
          <w:iCs/>
        </w:rPr>
        <w:t>g</w:t>
      </w:r>
      <w:r w:rsidRPr="00F71ECE">
        <w:rPr>
          <w:rFonts w:asciiTheme="minorHAnsi" w:hAnsiTheme="minorHAnsi"/>
          <w:vertAlign w:val="subscript"/>
        </w:rPr>
        <w:t>s</w:t>
      </w:r>
      <w:r w:rsidRPr="00F71ECE">
        <w:rPr>
          <w:rFonts w:asciiTheme="minorHAnsi" w:hAnsiTheme="minorHAnsi"/>
          <w:vertAlign w:val="subscript"/>
        </w:rPr>
        <w:softHyphen/>
      </w:r>
      <w:r w:rsidRPr="00F71ECE">
        <w:rPr>
          <w:rFonts w:asciiTheme="minorHAnsi" w:hAnsiTheme="minorHAnsi"/>
        </w:rPr>
        <w:t>, such as canopy size and structure</w:t>
      </w:r>
      <w:r w:rsidR="00701A94">
        <w:rPr>
          <w:rFonts w:asciiTheme="minorHAnsi" w:hAnsiTheme="minorHAnsi"/>
        </w:rPr>
        <w:t xml:space="preserve">, can </w:t>
      </w:r>
      <w:r w:rsidR="00701A94" w:rsidRPr="00F71ECE">
        <w:rPr>
          <w:rFonts w:asciiTheme="minorHAnsi" w:hAnsiTheme="minorHAnsi"/>
        </w:rPr>
        <w:t>regulate crop water use</w:t>
      </w:r>
      <w:r w:rsidRPr="00F71ECE">
        <w:rPr>
          <w:rFonts w:asciiTheme="minorHAnsi" w:hAnsiTheme="minorHAnsi"/>
        </w:rPr>
        <w:t xml:space="preserve"> </w:t>
      </w:r>
      <w:r w:rsidRPr="00F71ECE">
        <w:rPr>
          <w:rFonts w:asciiTheme="minorHAnsi" w:hAnsiTheme="minorHAnsi"/>
        </w:rPr>
        <w:fldChar w:fldCharType="begin"/>
      </w:r>
      <w:r>
        <w:rPr>
          <w:rFonts w:asciiTheme="minorHAnsi" w:hAnsiTheme="minorHAnsi"/>
        </w:rPr>
        <w:instrText xml:space="preserve"> ADDIN ZOTERO_ITEM CSL_CITATION {"citationID":"R7l89xqs","properties":{"formattedCitation":"(Collatz et al., 1991; Meinzer et al., 1997)","plainCitation":"(Collatz et al., 1991; Meinzer et al., 1997)","noteIndex":0},"citationItems":[{"id":438,"uris":["http://zotero.org/users/local/Hcd06Tc7/items/5KRFTD6A"],"itemData":{"id":438,"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id":435,"uris":["http://zotero.org/users/local/Hcd06Tc7/items/CG762H2S"],"itemData":{"id":435,"type":"article-journal","abstract":"Concurrent, independent measurements of stomatal conductance (gs), transpiration (E) and microenvironmental variables were used to characterize control of crown transpiration in four tree species growing in a moist, lowland tropical forest. Access to the upper forest canopy was provided by a construction crane equipped with a gondola. Estimates of boundary layer conductance (gb) obtained with two independent methods permitted control of E to be partitioned quantitatively between gs and gb using a dimensionless decoupling coefficient (Ω) ranging from zero to 1. A combination of high gs (c. 300–600 mmol m−2 s−1) and low wind speed, and therefore relatively low gb (c. 100–800 mmol m−2 s−1), strongly decoupled E from control by stomata in all four species (Ω= 0.7–0.9). Photosynthetic water-use efficiency was predicted to increase rather than decrease with increasing gs because gb was relatively low and internal conductance to CO2 transfer was relatively high. Responses of gs to humidity were apparent only when the leaf surface, and not the bulk air, was used as the reference point for determination of external vapour pressure. However, independent measurements of crown conductance (gc), a total vapour phase conductance that included stomatal and boundary layer components, revealed a clear decline in gc with increasing leaf-to-bulk air vapour pressure difference (Va because the external reference points for determination of gc and Va were compatible. The relationships between gc and Vc and between gs and Vs appeared to be distinct for each species. However, when gs and gc were normalized by the branch-specific ratio of leaf area to sapwood area (LA/SA), a morphological index of potential transpirational demand relative to water transport capacity, a common relationship between conductance and evaporative demand for all four species emerged. Taken together, these results implied that, at a given combination of LA/SA and evaporative demand scaled to the appropriate reference point, the vapour phase conductance and therefore transpiration rates on a leaf area basis were identical in all four contrasting species studied.","container-title":"Plant, Cell &amp; Environment","DOI":"10.1046/j.1365-3040.1997.d01-26.x","ISSN":"1365-3040","issue":"10","language":"en","note":"_eprint: https://onlinelibrary.wiley.com/doi/pdf/10.1046/j.1365-3040.1997.d01-26.x","page":"1242-1252","source":"Wiley Online Library","title":"Control of transpiration from the upper canopy of a tropical forest: the role of stomatal, boundary layer and hydraulic architecture components","title-short":"Control of transpiration from the upper canopy of a tropical forest","volume":"20","author":[{"family":"Meinzer","given":"F. C."},{"family":"Andrade","given":"J. L."},{"family":"Goldstein","given":"G."},{"family":"Holbrook","given":"N. M."},{"family":"Cavelier","given":"J."},{"family":"Jackson","given":"P."}],"issued":{"date-parts":[["1997"]]}},"label":"page"}],"schema":"https://github.com/citation-style-language/schema/raw/master/csl-citation.json"} </w:instrText>
      </w:r>
      <w:r w:rsidRPr="00F71ECE">
        <w:rPr>
          <w:rFonts w:asciiTheme="minorHAnsi" w:hAnsiTheme="minorHAnsi"/>
        </w:rPr>
        <w:fldChar w:fldCharType="separate"/>
      </w:r>
      <w:r w:rsidRPr="00977CB3">
        <w:t>(Collatz et al., 1991; Meinzer et al., 1997)</w:t>
      </w:r>
      <w:r w:rsidRPr="00F71ECE">
        <w:rPr>
          <w:rFonts w:asciiTheme="minorHAnsi" w:hAnsiTheme="minorHAnsi"/>
        </w:rPr>
        <w:fldChar w:fldCharType="end"/>
      </w:r>
      <w:r w:rsidRPr="00F71ECE">
        <w:rPr>
          <w:rFonts w:asciiTheme="minorHAnsi" w:hAnsiTheme="minorHAnsi"/>
        </w:rPr>
        <w:t>.</w:t>
      </w:r>
      <w:r w:rsidRPr="00F71ECE">
        <w:rPr>
          <w:rFonts w:asciiTheme="minorHAnsi" w:hAnsiTheme="minorHAnsi"/>
          <w:i/>
          <w:iCs/>
        </w:rPr>
        <w:t xml:space="preserve"> </w:t>
      </w:r>
      <w:r w:rsidRPr="00F71ECE">
        <w:rPr>
          <w:rFonts w:asciiTheme="minorHAnsi" w:hAnsiTheme="minorHAnsi"/>
        </w:rPr>
        <w:t xml:space="preserve">As previously discussed, rice </w:t>
      </w:r>
      <w:r w:rsidRPr="0033099E">
        <w:rPr>
          <w:rFonts w:asciiTheme="minorHAnsi" w:hAnsiTheme="minorHAnsi"/>
        </w:rPr>
        <w:t>OsEPF1-</w:t>
      </w:r>
      <w:r w:rsidRPr="00F71ECE">
        <w:rPr>
          <w:rFonts w:asciiTheme="minorHAnsi" w:hAnsiTheme="minorHAnsi"/>
        </w:rPr>
        <w:t>OE</w:t>
      </w:r>
      <w:r w:rsidRPr="00F71ECE">
        <w:rPr>
          <w:rFonts w:asciiTheme="minorHAnsi" w:hAnsiTheme="minorHAnsi"/>
          <w:i/>
          <w:iCs/>
        </w:rPr>
        <w:t xml:space="preserve"> </w:t>
      </w:r>
      <w:r w:rsidRPr="00F71ECE">
        <w:rPr>
          <w:rFonts w:asciiTheme="minorHAnsi" w:hAnsiTheme="minorHAnsi"/>
        </w:rPr>
        <w:t xml:space="preserve">plants with similar reductions in </w:t>
      </w:r>
      <w:r w:rsidRPr="00F71ECE">
        <w:rPr>
          <w:rFonts w:asciiTheme="minorHAnsi" w:hAnsiTheme="minorHAnsi"/>
          <w:i/>
          <w:iCs/>
        </w:rPr>
        <w:t xml:space="preserve">SD </w:t>
      </w:r>
      <w:r w:rsidRPr="00F71ECE">
        <w:rPr>
          <w:rFonts w:asciiTheme="minorHAnsi" w:hAnsiTheme="minorHAnsi"/>
        </w:rPr>
        <w:t xml:space="preserve">had greater </w:t>
      </w:r>
      <w:r w:rsidR="00852684">
        <w:rPr>
          <w:rFonts w:asciiTheme="minorHAnsi" w:hAnsiTheme="minorHAnsi"/>
        </w:rPr>
        <w:t xml:space="preserve">relative </w:t>
      </w:r>
      <w:r w:rsidRPr="00F71ECE">
        <w:rPr>
          <w:rFonts w:asciiTheme="minorHAnsi" w:hAnsiTheme="minorHAnsi"/>
        </w:rPr>
        <w:t xml:space="preserve">water savings </w:t>
      </w:r>
      <w:r w:rsidRPr="00F71ECE">
        <w:rPr>
          <w:rFonts w:asciiTheme="minorHAnsi" w:hAnsiTheme="minorHAnsi"/>
        </w:rPr>
        <w:fldChar w:fldCharType="begin"/>
      </w:r>
      <w:r w:rsidR="00D2465F">
        <w:rPr>
          <w:rFonts w:asciiTheme="minorHAnsi" w:hAnsiTheme="minorHAnsi"/>
        </w:rPr>
        <w:instrText xml:space="preserve"> ADDIN ZOTERO_ITEM CSL_CITATION {"citationID":"aGLNEtKK","properties":{"formattedCitation":"(Caine et al., 2019b)","plainCitation":"(Caine et al., 2019b)","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rPr>
          <w:rFonts w:asciiTheme="minorHAnsi" w:hAnsiTheme="minorHAnsi"/>
        </w:rPr>
        <w:fldChar w:fldCharType="separate"/>
      </w:r>
      <w:r w:rsidRPr="00977CB3">
        <w:t>(Caine et al., 2019)</w:t>
      </w:r>
      <w:r w:rsidRPr="00F71ECE">
        <w:rPr>
          <w:rFonts w:asciiTheme="minorHAnsi" w:hAnsiTheme="minorHAnsi"/>
        </w:rPr>
        <w:fldChar w:fldCharType="end"/>
      </w:r>
      <w:r w:rsidRPr="00F71ECE">
        <w:rPr>
          <w:rFonts w:asciiTheme="minorHAnsi" w:hAnsiTheme="minorHAnsi"/>
        </w:rPr>
        <w:t xml:space="preserve"> tha</w:t>
      </w:r>
      <w:r>
        <w:rPr>
          <w:rFonts w:asciiTheme="minorHAnsi" w:hAnsiTheme="minorHAnsi"/>
        </w:rPr>
        <w:t>n</w:t>
      </w:r>
      <w:r w:rsidRPr="00F71ECE">
        <w:rPr>
          <w:rFonts w:asciiTheme="minorHAnsi" w:hAnsiTheme="minorHAnsi"/>
        </w:rPr>
        <w:t xml:space="preserve"> what was seen in this study.</w:t>
      </w:r>
      <w:r w:rsidR="00852684">
        <w:rPr>
          <w:rFonts w:asciiTheme="minorHAnsi" w:hAnsiTheme="minorHAnsi"/>
        </w:rPr>
        <w:t xml:space="preserve"> </w:t>
      </w:r>
      <w:r w:rsidR="00AE247B">
        <w:rPr>
          <w:rFonts w:asciiTheme="minorHAnsi" w:hAnsiTheme="minorHAnsi"/>
        </w:rPr>
        <w:t xml:space="preserve">However, </w:t>
      </w:r>
      <w:r w:rsidR="0033492A">
        <w:rPr>
          <w:rFonts w:asciiTheme="minorHAnsi" w:hAnsiTheme="minorHAnsi"/>
        </w:rPr>
        <w:t>t</w:t>
      </w:r>
      <w:r w:rsidR="00852684">
        <w:rPr>
          <w:rFonts w:asciiTheme="minorHAnsi" w:hAnsiTheme="minorHAnsi"/>
        </w:rPr>
        <w:t>h</w:t>
      </w:r>
      <w:r w:rsidR="00AE247B">
        <w:rPr>
          <w:rFonts w:asciiTheme="minorHAnsi" w:hAnsiTheme="minorHAnsi"/>
        </w:rPr>
        <w:t xml:space="preserve">ese differences may be </w:t>
      </w:r>
      <w:r w:rsidR="00A72AC0">
        <w:rPr>
          <w:rFonts w:asciiTheme="minorHAnsi" w:hAnsiTheme="minorHAnsi"/>
        </w:rPr>
        <w:t>explained by</w:t>
      </w:r>
      <w:r w:rsidR="00AE247B">
        <w:rPr>
          <w:rFonts w:asciiTheme="minorHAnsi" w:hAnsiTheme="minorHAnsi"/>
        </w:rPr>
        <w:t xml:space="preserve"> </w:t>
      </w:r>
      <w:r w:rsidR="00A72AC0">
        <w:rPr>
          <w:rFonts w:asciiTheme="minorHAnsi" w:hAnsiTheme="minorHAnsi"/>
        </w:rPr>
        <w:t xml:space="preserve">the different evolutionary pressures </w:t>
      </w:r>
      <w:r w:rsidR="00AE247B">
        <w:rPr>
          <w:rFonts w:asciiTheme="minorHAnsi" w:hAnsiTheme="minorHAnsi"/>
        </w:rPr>
        <w:t>the</w:t>
      </w:r>
      <w:r w:rsidR="00A72AC0">
        <w:rPr>
          <w:rFonts w:asciiTheme="minorHAnsi" w:hAnsiTheme="minorHAnsi"/>
        </w:rPr>
        <w:t>se</w:t>
      </w:r>
      <w:r w:rsidR="00AE247B">
        <w:rPr>
          <w:rFonts w:asciiTheme="minorHAnsi" w:hAnsiTheme="minorHAnsi"/>
        </w:rPr>
        <w:t xml:space="preserve"> species</w:t>
      </w:r>
      <w:r w:rsidR="00A72AC0">
        <w:rPr>
          <w:rFonts w:asciiTheme="minorHAnsi" w:hAnsiTheme="minorHAnsi"/>
        </w:rPr>
        <w:t xml:space="preserve"> have experienced, and their resulting water-use strategies. </w:t>
      </w:r>
      <w:r w:rsidR="00AE247B">
        <w:rPr>
          <w:rFonts w:asciiTheme="minorHAnsi" w:hAnsiTheme="minorHAnsi"/>
        </w:rPr>
        <w:t xml:space="preserve">For example, </w:t>
      </w:r>
      <w:r w:rsidR="00852684">
        <w:rPr>
          <w:rFonts w:asciiTheme="minorHAnsi" w:hAnsiTheme="minorHAnsi"/>
        </w:rPr>
        <w:t xml:space="preserve">rice is </w:t>
      </w:r>
      <w:r w:rsidR="00AE247B">
        <w:rPr>
          <w:rFonts w:asciiTheme="minorHAnsi" w:hAnsiTheme="minorHAnsi"/>
        </w:rPr>
        <w:t xml:space="preserve">typically grown in paddy fields where water is non-limiting. As a result, </w:t>
      </w:r>
      <w:r w:rsidR="0033492A">
        <w:rPr>
          <w:rFonts w:asciiTheme="minorHAnsi" w:hAnsiTheme="minorHAnsi"/>
        </w:rPr>
        <w:t xml:space="preserve">rice has been selectively bred for </w:t>
      </w:r>
      <w:r w:rsidR="00AE247B">
        <w:rPr>
          <w:rFonts w:asciiTheme="minorHAnsi" w:hAnsiTheme="minorHAnsi"/>
        </w:rPr>
        <w:t>high</w:t>
      </w:r>
      <w:r w:rsidR="0033492A">
        <w:rPr>
          <w:rFonts w:asciiTheme="minorHAnsi" w:hAnsiTheme="minorHAnsi"/>
        </w:rPr>
        <w:t>er</w:t>
      </w:r>
      <w:r w:rsidR="00AE247B">
        <w:rPr>
          <w:rFonts w:asciiTheme="minorHAnsi" w:hAnsiTheme="minorHAnsi"/>
        </w:rPr>
        <w:t xml:space="preserve"> yield</w:t>
      </w:r>
      <w:r w:rsidR="0033492A">
        <w:rPr>
          <w:rFonts w:asciiTheme="minorHAnsi" w:hAnsiTheme="minorHAnsi"/>
        </w:rPr>
        <w:t xml:space="preserve">s rather than water conservation, which likely explains why they have much higher </w:t>
      </w:r>
      <w:r w:rsidR="0033492A">
        <w:rPr>
          <w:rFonts w:asciiTheme="minorHAnsi" w:hAnsiTheme="minorHAnsi"/>
          <w:i/>
          <w:iCs/>
        </w:rPr>
        <w:t>SD</w:t>
      </w:r>
      <w:r w:rsidR="0033492A">
        <w:rPr>
          <w:rFonts w:asciiTheme="minorHAnsi" w:hAnsiTheme="minorHAnsi"/>
        </w:rPr>
        <w:t xml:space="preserve"> in comparison to other C</w:t>
      </w:r>
      <w:r w:rsidR="0033492A" w:rsidRPr="0033492A">
        <w:rPr>
          <w:rFonts w:asciiTheme="minorHAnsi" w:hAnsiTheme="minorHAnsi"/>
          <w:vertAlign w:val="subscript"/>
        </w:rPr>
        <w:t>3</w:t>
      </w:r>
      <w:r w:rsidR="0033492A">
        <w:rPr>
          <w:rFonts w:asciiTheme="minorHAnsi" w:hAnsiTheme="minorHAnsi"/>
        </w:rPr>
        <w:t xml:space="preserve"> cereal crops. Conversely, maize evolved under more arid conditions, and like other C</w:t>
      </w:r>
      <w:r w:rsidR="0033492A">
        <w:rPr>
          <w:rFonts w:asciiTheme="minorHAnsi" w:hAnsiTheme="minorHAnsi"/>
          <w:vertAlign w:val="subscript"/>
        </w:rPr>
        <w:t>4</w:t>
      </w:r>
      <w:r w:rsidR="0033492A">
        <w:rPr>
          <w:rFonts w:asciiTheme="minorHAnsi" w:hAnsiTheme="minorHAnsi"/>
        </w:rPr>
        <w:t xml:space="preserve"> species, </w:t>
      </w:r>
      <w:r w:rsidR="00A72AC0">
        <w:rPr>
          <w:rFonts w:asciiTheme="minorHAnsi" w:hAnsiTheme="minorHAnsi"/>
        </w:rPr>
        <w:t>is generally considered to be more water-use-efficient than its C</w:t>
      </w:r>
      <w:r w:rsidR="00A72AC0">
        <w:rPr>
          <w:rFonts w:asciiTheme="minorHAnsi" w:hAnsiTheme="minorHAnsi"/>
          <w:vertAlign w:val="subscript"/>
        </w:rPr>
        <w:t>3</w:t>
      </w:r>
      <w:r w:rsidR="00A72AC0">
        <w:rPr>
          <w:rFonts w:asciiTheme="minorHAnsi" w:hAnsiTheme="minorHAnsi"/>
        </w:rPr>
        <w:t xml:space="preserve"> counterparts, since they can operate at a lower </w:t>
      </w:r>
      <w:r w:rsidR="00A72AC0">
        <w:rPr>
          <w:rFonts w:asciiTheme="minorHAnsi" w:hAnsiTheme="minorHAnsi"/>
          <w:i/>
          <w:iCs/>
        </w:rPr>
        <w:t>g</w:t>
      </w:r>
      <w:r w:rsidR="00A72AC0">
        <w:rPr>
          <w:rFonts w:asciiTheme="minorHAnsi" w:hAnsiTheme="minorHAnsi"/>
          <w:vertAlign w:val="subscript"/>
        </w:rPr>
        <w:t>s</w:t>
      </w:r>
      <w:r w:rsidR="0033492A">
        <w:rPr>
          <w:rFonts w:asciiTheme="minorHAnsi" w:hAnsiTheme="minorHAnsi"/>
        </w:rPr>
        <w:t xml:space="preserve">, </w:t>
      </w:r>
      <w:r w:rsidR="00A72AC0">
        <w:rPr>
          <w:rFonts w:asciiTheme="minorHAnsi" w:hAnsiTheme="minorHAnsi"/>
        </w:rPr>
        <w:t xml:space="preserve">without </w:t>
      </w:r>
      <w:r w:rsidR="00A72AC0">
        <w:rPr>
          <w:rFonts w:asciiTheme="minorHAnsi" w:hAnsiTheme="minorHAnsi"/>
          <w:i/>
          <w:iCs/>
        </w:rPr>
        <w:t>C</w:t>
      </w:r>
      <w:r w:rsidR="00A72AC0">
        <w:rPr>
          <w:rFonts w:asciiTheme="minorHAnsi" w:hAnsiTheme="minorHAnsi"/>
        </w:rPr>
        <w:softHyphen/>
      </w:r>
      <w:r w:rsidR="00A72AC0">
        <w:rPr>
          <w:rFonts w:asciiTheme="minorHAnsi" w:hAnsiTheme="minorHAnsi"/>
          <w:vertAlign w:val="subscript"/>
        </w:rPr>
        <w:t>i</w:t>
      </w:r>
      <w:r w:rsidR="0033492A">
        <w:rPr>
          <w:rFonts w:asciiTheme="minorHAnsi" w:hAnsiTheme="minorHAnsi"/>
        </w:rPr>
        <w:t xml:space="preserve"> limiting </w:t>
      </w:r>
      <w:r w:rsidR="0033492A">
        <w:rPr>
          <w:rFonts w:asciiTheme="minorHAnsi" w:hAnsiTheme="minorHAnsi"/>
          <w:i/>
          <w:iCs/>
        </w:rPr>
        <w:t>A</w:t>
      </w:r>
      <w:r w:rsidR="0033492A">
        <w:rPr>
          <w:rFonts w:asciiTheme="minorHAnsi" w:hAnsiTheme="minorHAnsi"/>
        </w:rPr>
        <w:t>.</w:t>
      </w:r>
      <w:r w:rsidR="00A72AC0">
        <w:rPr>
          <w:rFonts w:asciiTheme="minorHAnsi" w:hAnsiTheme="minorHAnsi"/>
        </w:rPr>
        <w:t xml:space="preserve"> </w:t>
      </w:r>
      <w:r w:rsidRPr="00F71ECE">
        <w:rPr>
          <w:rFonts w:asciiTheme="minorHAnsi" w:hAnsiTheme="minorHAnsi"/>
        </w:rPr>
        <w:t xml:space="preserve">Regardless, the findings of this Chapter still support that reducing </w:t>
      </w:r>
      <w:r w:rsidRPr="00F71ECE">
        <w:rPr>
          <w:rFonts w:asciiTheme="minorHAnsi" w:hAnsiTheme="minorHAnsi"/>
          <w:i/>
          <w:iCs/>
        </w:rPr>
        <w:t>SD</w:t>
      </w:r>
      <w:r w:rsidRPr="00F71ECE">
        <w:rPr>
          <w:rFonts w:asciiTheme="minorHAnsi" w:hAnsiTheme="minorHAnsi"/>
        </w:rPr>
        <w:t xml:space="preserve"> is an effective method of reducing whole plant water consumption in maize, and when extrapolated for an entire crop field, would make a substantial contribution. This is further supported by two transgenic maize lines with reduced </w:t>
      </w:r>
      <w:r w:rsidRPr="00F71ECE">
        <w:rPr>
          <w:rFonts w:asciiTheme="minorHAnsi" w:hAnsiTheme="minorHAnsi"/>
          <w:i/>
          <w:iCs/>
        </w:rPr>
        <w:t>SD</w:t>
      </w:r>
      <w:r w:rsidRPr="00F71ECE">
        <w:rPr>
          <w:rFonts w:asciiTheme="minorHAnsi" w:hAnsiTheme="minorHAnsi"/>
        </w:rPr>
        <w:t>, generated through the over-expr</w:t>
      </w:r>
      <w:r w:rsidRPr="00FA61A8">
        <w:rPr>
          <w:rFonts w:asciiTheme="minorHAnsi" w:hAnsiTheme="minorHAnsi"/>
        </w:rPr>
        <w:t>ession of two different stomatal development regulators (</w:t>
      </w:r>
      <w:r w:rsidRPr="0033099E">
        <w:rPr>
          <w:rFonts w:asciiTheme="minorHAnsi" w:hAnsiTheme="minorHAnsi"/>
        </w:rPr>
        <w:t>ZmSDD1</w:t>
      </w:r>
      <w:r w:rsidRPr="00FA61A8">
        <w:rPr>
          <w:rFonts w:asciiTheme="minorHAnsi" w:hAnsiTheme="minorHAnsi"/>
        </w:rPr>
        <w:t xml:space="preserve">-OE and </w:t>
      </w:r>
      <w:r w:rsidRPr="0033099E">
        <w:rPr>
          <w:rFonts w:asciiTheme="minorHAnsi" w:hAnsiTheme="minorHAnsi"/>
        </w:rPr>
        <w:t>ZmNAC49</w:t>
      </w:r>
      <w:r w:rsidRPr="00F71ECE">
        <w:rPr>
          <w:rFonts w:asciiTheme="minorHAnsi" w:hAnsiTheme="minorHAnsi"/>
        </w:rPr>
        <w:t xml:space="preserve">-OE), which had reduced desiccation rates of leaves following excision </w:t>
      </w:r>
      <w:r w:rsidRPr="00F71ECE">
        <w:rPr>
          <w:rFonts w:asciiTheme="minorHAnsi" w:hAnsiTheme="minorHAnsi"/>
        </w:rPr>
        <w:fldChar w:fldCharType="begin"/>
      </w:r>
      <w:r>
        <w:rPr>
          <w:rFonts w:asciiTheme="minorHAnsi" w:hAnsiTheme="minorHAnsi"/>
        </w:rPr>
        <w:instrText xml:space="preserve"> ADDIN ZOTERO_ITEM CSL_CITATION {"citationID":"FzGhNDCw","properties":{"formattedCitation":"(Liu et al., 2015; Xiang et al., 2021)","plainCitation":"(Liu et al., 2015; Xiang et al., 2021)","noteIndex":0},"citationItems":[{"id":338,"uris":["http://zotero.org/users/local/Hcd06Tc7/items/J8AE3CD6"],"itemData":{"id":338,"type":"article-journal","abstract":"Drought is one of major factors limiting the high and stable yields of maize, and thus, improvement of water use efficiency (WUE) and cultivation of drought-resistant maize cultivars have become very urgent. Previous research shows that SDD1 from Arabidopsis thaliana, a key gene during stomatal development, negatively regulates stomatal density, reduces transpiration, and improves WUE and drought resistance without reducing biomass. In this study, maize SDD1 (ZmSDD1) containing intron was cloned, and the phylogenetic tree was constructed, revealing a close genetic relationship with the SDD1 of Oryza sativa. ZmSDD1 was expressed in the leaves, shoots, and roots of maize. Under drought, cold, and salt stress conditions, the expression of ZmSDD1 in B73 maize leaves is reduced. To reveal the functions of ZmSDD1, we built a plant expression vector pGM626-Ubi-SDD1-ABt containing ZmSDD1 which was driven by the maize Ubiquitin promoter. Transgenic plants were obtained via shoot-tip transformation. The stomata number on leaf surfaces of the plants within Ubiquitin::ZmSDD1 overexpression plants was 30 % lower than that in the wildtype ones. After repeated drought treatments the transgenic maizes demonstrated a much higher survival rate with 6.68-fold ZmSDD1 overexpression, which indicated the expression of the gene negatively regulating stomata density and caused the reduction of stomatal conductance and transpiration rate after drought-treatment. In addition, ZmSDD1 enhanced the drought resistance in the transgenic maizes through improving WUE and photosynthetic rate which was considered as the result of the higher PEPCase activity, CO2 utilization rate and the lower CO2 compensation point.","container-title":"Plant Cell, Tissue and Organ Culture (PCTOC)","DOI":"10.1007/s11240-015-0757-8","ISSN":"1573-5044","issue":"1","journalAbbreviation":"Plant Cell Tiss Organ Cult","language":"en","page":"147-159","source":"Springer Link","title":"Overexpression of maize SDD1 (ZmSDD1) improves drought resistance in Zea mays L. by reducing stomatal density","volume":"122","author":[{"family":"Liu","given":"Yanbo"},{"family":"Qin","given":"Lijun"},{"family":"Han","given":"Lizhen"},{"family":"Xiang","given":"Yang"},{"family":"Zhao","given":"Degang"}],"issued":{"date-parts":[["2015",7,1]]}},"label":"page"},{"id":109,"uris":["http://zotero.org/users/local/Hcd06Tc7/items/CEXM279W"],"itemData":{"id":109,"type":"article-journal","abstract":"Drought stress severely limits the growth, development, and productivity of crops, and therefore understanding the mechanisms by which plants respond to drought is crucial. In this study, we cloned a maize NAC transcription factor, ZmNAC49, and identified its function in response to drought stress. We found that ZmNAC49 is localized in the nucleus and has transcriptional activation activity. ZmNAC49 expression is rapidly and strongly induced by drought stress, and overexpression enhances stress tolerance in maize. Overexpression also significant decreases the transpiration rate, stomatal conductance, and stomatal density in maize. Detailed study showed that ZmNAC49 overexpression affects the expression of genes related to stomatal development, namely ZmTMM, ZmSDD1, ZmMUTE, and ZmFAMA. In addition, we found that ZmNAC49 can directly bind to the promoter of ZmMUTE and suppress its expression. Taken together, our results show that the transcription factor ZmNAC49 represses ZmMUTE expression, reduces stomatal density, and thereby enhances drought tolerance in maize.","container-title":"Journal of Experimental Botany","DOI":"10.1093/jxb/eraa507","ISSN":"0022-0957","issue":"4","journalAbbreviation":"Journal of Experimental Botany","page":"1399-1410","source":"Silverchair","title":"The transcription factor ZmNAC49 reduces stomatal density and improves drought tolerance in maize","volume":"72","author":[{"family":"Xiang","given":"Yang"},{"family":"Sun","given":"Xiujuan"},{"family":"Bian","given":"Xiangli"},{"family":"Wei","given":"Tianhui"},{"family":"Han","given":"Tong"},{"family":"Yan","given":"Jingwei"},{"family":"Zhang","given":"Aying"}],"issued":{"date-parts":[["2021",2,24]]}}}],"schema":"https://github.com/citation-style-language/schema/raw/master/csl-citation.json"} </w:instrText>
      </w:r>
      <w:r w:rsidRPr="00F71ECE">
        <w:rPr>
          <w:rFonts w:asciiTheme="minorHAnsi" w:hAnsiTheme="minorHAnsi"/>
        </w:rPr>
        <w:fldChar w:fldCharType="separate"/>
      </w:r>
      <w:r w:rsidRPr="00977CB3">
        <w:t>(Liu et al., 2015; Xiang et al., 2021)</w:t>
      </w:r>
      <w:r w:rsidRPr="00F71ECE">
        <w:rPr>
          <w:rFonts w:asciiTheme="minorHAnsi" w:hAnsiTheme="minorHAnsi"/>
        </w:rPr>
        <w:fldChar w:fldCharType="end"/>
      </w:r>
      <w:r w:rsidRPr="00F71ECE">
        <w:rPr>
          <w:rFonts w:asciiTheme="minorHAnsi" w:hAnsiTheme="minorHAnsi"/>
        </w:rPr>
        <w:t>.</w:t>
      </w:r>
    </w:p>
    <w:p w14:paraId="5D594CE6" w14:textId="77777777" w:rsidR="00083A71" w:rsidRPr="00F71ECE" w:rsidRDefault="00083A71" w:rsidP="00083A71">
      <w:pPr>
        <w:ind w:firstLine="360"/>
        <w:rPr>
          <w:rFonts w:asciiTheme="minorHAnsi" w:hAnsiTheme="minorHAnsi"/>
        </w:rPr>
      </w:pPr>
      <w:r w:rsidRPr="00F71ECE">
        <w:rPr>
          <w:rFonts w:asciiTheme="minorHAnsi" w:hAnsiTheme="minorHAnsi"/>
        </w:rPr>
        <w:t>Under well-watered conditions, three out of four of the low-</w:t>
      </w:r>
      <w:r w:rsidRPr="00F71ECE">
        <w:rPr>
          <w:rFonts w:asciiTheme="minorHAnsi" w:hAnsiTheme="minorHAnsi"/>
          <w:i/>
          <w:iCs/>
        </w:rPr>
        <w:t xml:space="preserve">SD </w:t>
      </w:r>
      <w:r w:rsidRPr="00F71ECE">
        <w:rPr>
          <w:rFonts w:asciiTheme="minorHAnsi" w:hAnsiTheme="minorHAnsi"/>
        </w:rPr>
        <w:t xml:space="preserve">lines lacking </w:t>
      </w:r>
      <w:r w:rsidRPr="00F71ECE">
        <w:rPr>
          <w:rFonts w:asciiTheme="minorHAnsi" w:hAnsiTheme="minorHAnsi"/>
          <w:i/>
          <w:iCs/>
        </w:rPr>
        <w:t xml:space="preserve">ZmEPFL9-1a </w:t>
      </w:r>
      <w:r w:rsidRPr="00F71ECE">
        <w:rPr>
          <w:rFonts w:asciiTheme="minorHAnsi" w:hAnsiTheme="minorHAnsi"/>
        </w:rPr>
        <w:t xml:space="preserve">produced equal biomass to the control, and all genotypes produced similar yields, demonstrating that is it possible to improve WUE through a reduction in </w:t>
      </w:r>
      <w:r w:rsidRPr="00F71ECE">
        <w:rPr>
          <w:rFonts w:asciiTheme="minorHAnsi" w:hAnsiTheme="minorHAnsi"/>
          <w:i/>
          <w:iCs/>
        </w:rPr>
        <w:t xml:space="preserve">SD </w:t>
      </w:r>
      <w:r w:rsidRPr="00F71ECE">
        <w:rPr>
          <w:rFonts w:asciiTheme="minorHAnsi" w:hAnsiTheme="minorHAnsi"/>
        </w:rPr>
        <w:t xml:space="preserve">without a deleterious impact upon growth or seed set. In fact, line </w:t>
      </w:r>
      <w:r w:rsidRPr="00F71ECE">
        <w:rPr>
          <w:rFonts w:asciiTheme="minorHAnsi" w:hAnsiTheme="minorHAnsi"/>
          <w:i/>
          <w:iCs/>
        </w:rPr>
        <w:t xml:space="preserve">Zmepfl9-1a </w:t>
      </w:r>
      <w:r w:rsidRPr="00F71ECE">
        <w:rPr>
          <w:rFonts w:asciiTheme="minorHAnsi" w:hAnsiTheme="minorHAnsi"/>
        </w:rPr>
        <w:t>#1 developed faster than A188, reaching a larger size earlier on, which could be beneficial for canopy establishment in the field. Additionally, the two double-knockout lines showed a trend towards increased kernel yield and number, suggesting that these low-</w:t>
      </w:r>
      <w:r w:rsidRPr="00F71ECE">
        <w:rPr>
          <w:rFonts w:asciiTheme="minorHAnsi" w:hAnsiTheme="minorHAnsi"/>
          <w:i/>
          <w:iCs/>
        </w:rPr>
        <w:t xml:space="preserve">SD </w:t>
      </w:r>
      <w:r w:rsidRPr="00F71ECE">
        <w:rPr>
          <w:rFonts w:asciiTheme="minorHAnsi" w:hAnsiTheme="minorHAnsi"/>
        </w:rPr>
        <w:t xml:space="preserve">gene-edited lines may offer advantages even under optimal conditions. As discussed in section 4.3, </w:t>
      </w:r>
      <w:r w:rsidRPr="00F71ECE">
        <w:rPr>
          <w:rFonts w:asciiTheme="minorHAnsi" w:hAnsiTheme="minorHAnsi"/>
          <w:i/>
          <w:iCs/>
        </w:rPr>
        <w:t xml:space="preserve">EPFL9 </w:t>
      </w:r>
      <w:r w:rsidRPr="00F71ECE">
        <w:rPr>
          <w:rFonts w:asciiTheme="minorHAnsi" w:hAnsiTheme="minorHAnsi"/>
        </w:rPr>
        <w:t xml:space="preserve">has </w:t>
      </w:r>
      <w:r w:rsidRPr="00F71ECE">
        <w:rPr>
          <w:rFonts w:asciiTheme="minorHAnsi" w:hAnsiTheme="minorHAnsi"/>
        </w:rPr>
        <w:lastRenderedPageBreak/>
        <w:t xml:space="preserve">been implicated in reproductive development. Arabidopsis plants with reduced </w:t>
      </w:r>
      <w:r w:rsidRPr="00F71ECE">
        <w:rPr>
          <w:rFonts w:asciiTheme="minorHAnsi" w:hAnsiTheme="minorHAnsi"/>
          <w:i/>
          <w:iCs/>
        </w:rPr>
        <w:t xml:space="preserve">AtEPFL9 </w:t>
      </w:r>
      <w:r w:rsidRPr="00F71ECE">
        <w:rPr>
          <w:rFonts w:asciiTheme="minorHAnsi" w:hAnsiTheme="minorHAnsi"/>
        </w:rPr>
        <w:t xml:space="preserve">expression had increased seed density, which may suggest that the </w:t>
      </w:r>
      <w:r w:rsidRPr="00F71ECE">
        <w:rPr>
          <w:rFonts w:asciiTheme="minorHAnsi" w:hAnsiTheme="minorHAnsi"/>
          <w:i/>
          <w:iCs/>
        </w:rPr>
        <w:t xml:space="preserve">ZmEPFL9 </w:t>
      </w:r>
      <w:r w:rsidRPr="00F71ECE">
        <w:rPr>
          <w:rFonts w:asciiTheme="minorHAnsi" w:hAnsiTheme="minorHAnsi"/>
        </w:rPr>
        <w:t xml:space="preserve">orthologues play a similar role in maize </w:t>
      </w:r>
      <w:r w:rsidRPr="00F71ECE">
        <w:rPr>
          <w:rFonts w:asciiTheme="minorHAnsi" w:hAnsiTheme="minorHAnsi"/>
        </w:rPr>
        <w:fldChar w:fldCharType="begin"/>
      </w:r>
      <w:r>
        <w:rPr>
          <w:rFonts w:asciiTheme="minorHAnsi" w:hAnsiTheme="minorHAnsi"/>
        </w:rPr>
        <w:instrText xml:space="preserve"> ADDIN ZOTERO_ITEM CSL_CITATION {"citationID":"IK9ZU9GZ","properties":{"formattedCitation":"(Kawamoto et al., 2020)","plainCitation":"(Kawamoto et al., 2020)","noteIndex":0},"citationItems":[{"id":157,"uris":["http://zotero.org/users/local/Hcd06Tc7/items/X3ZZ6P7E"],"itemData":{"id":157,"type":"article-journal","abstract":"Ovule development in Arabidopsis thaliana involves pattern formation, which ensures that ovules are regularly arranged in the pistils to reduce competition for nutrients and space. Mechanisms underlying pattern formation in plants, such as phyllotaxis, flower morphogenesis, or lateral root initiation, have been extensively studied, and genes controlling the initiation of ovules have been identified. However, the fundamental patterning mechanism that determines the spacing of ovule anlagen within the placenta remained unexplored. Using natural variation analysis combined with quantitative trait locus analysis, we found that the spacing of ovules in the developing gynoecium and fruits is controlled by two secreted peptides, EPFL2 and EPFL9 (also known as Stomagen), and their receptors from the ERECTA (ER) family that act from the carpel wall and the placental tissue. We found that a signaling pathway controlled by EPFL9 acting from the carpel wall through the LRR-receptor kinases ER, ERL1, and ERL2 promotes fruit growth. Regular spacing of ovules depends on EPFL2 expression in the carpel wall and in the inter-ovule spaces, where it acts through ERL1 and ERL2. Loss of EPFL2 signaling results in shorter gynoecia and fruits and irregular spacing of ovules or even ovule twinning. We propose that the EPFL2 signaling module evolved to control the initiation and regular, equidistant spacing of ovule primordia, which may serve to minimize competition between seeds or facilitate equal resource allocation. Together, EPFL2 and EPFL9 help to coordinate ovule patterning and thereby seed number with gynoecium and fruit growth through a set of shared receptors.","container-title":"Current Biology","DOI":"10.1016/j.cub.2020.08.050","ISSN":"0960-9822","issue":"22","journalAbbreviation":"Current Biology","language":"en","page":"4352-4361.e4","source":"ScienceDirect","title":"A Peptide Pair Coordinates Regular Ovule Initiation Patterns with Seed Number and Fruit Size","volume":"30","author":[{"family":"Kawamoto","given":"Nozomi"},{"family":"Del Carpio","given":"Dunia Pino"},{"family":"Hofmann","given":"Alexander"},{"family":"Mizuta","given":"Yoko"},{"family":"Kurihara","given":"Daisuke"},{"family":"Higashiyama","given":"Tetsuya"},{"family":"Uchida","given":"Naoyuki"},{"family":"Torii","given":"Keiko U."},{"family":"Colombo","given":"Lucia"},{"family":"Groth","given":"Georg"},{"family":"Simon","given":"Rüdiger"}],"issued":{"date-parts":[["2020",11,16]]}}}],"schema":"https://github.com/citation-style-language/schema/raw/master/csl-citation.json"} </w:instrText>
      </w:r>
      <w:r w:rsidRPr="00F71ECE">
        <w:rPr>
          <w:rFonts w:asciiTheme="minorHAnsi" w:hAnsiTheme="minorHAnsi"/>
        </w:rPr>
        <w:fldChar w:fldCharType="separate"/>
      </w:r>
      <w:r w:rsidRPr="00977CB3">
        <w:t>(Kawamoto et al., 2020)</w:t>
      </w:r>
      <w:r w:rsidRPr="00F71ECE">
        <w:rPr>
          <w:rFonts w:asciiTheme="minorHAnsi" w:hAnsiTheme="minorHAnsi"/>
        </w:rPr>
        <w:fldChar w:fldCharType="end"/>
      </w:r>
      <w:r w:rsidRPr="00F71ECE">
        <w:rPr>
          <w:rFonts w:asciiTheme="minorHAnsi" w:hAnsiTheme="minorHAnsi"/>
        </w:rPr>
        <w:t>.</w:t>
      </w:r>
    </w:p>
    <w:p w14:paraId="45E80692" w14:textId="77777777" w:rsidR="00083A71" w:rsidRDefault="00083A71" w:rsidP="00083A71">
      <w:pPr>
        <w:rPr>
          <w:rFonts w:asciiTheme="minorHAnsi" w:hAnsiTheme="minorHAnsi"/>
        </w:rPr>
      </w:pPr>
      <w:r w:rsidRPr="00F71ECE">
        <w:rPr>
          <w:rFonts w:asciiTheme="minorHAnsi" w:hAnsiTheme="minorHAnsi"/>
        </w:rPr>
        <w:tab/>
        <w:t xml:space="preserve">However, before drawing any </w:t>
      </w:r>
      <w:r>
        <w:rPr>
          <w:rFonts w:asciiTheme="minorHAnsi" w:hAnsiTheme="minorHAnsi"/>
        </w:rPr>
        <w:t xml:space="preserve">concrete </w:t>
      </w:r>
      <w:r w:rsidRPr="00F71ECE">
        <w:rPr>
          <w:rFonts w:asciiTheme="minorHAnsi" w:hAnsiTheme="minorHAnsi"/>
        </w:rPr>
        <w:t>conclusions from the yield results in this Chapter, the experiment should ideally be repeated. Plants exhibited very variable levels of anthesis and pollen production, which often resulted in incomplete fertilisation of all silks following hand-pollination. This was likely caused by their growth conditions, as due</w:t>
      </w:r>
      <w:r>
        <w:rPr>
          <w:rFonts w:asciiTheme="minorHAnsi" w:hAnsiTheme="minorHAnsi"/>
        </w:rPr>
        <w:t xml:space="preserve"> to</w:t>
      </w:r>
      <w:r w:rsidRPr="00F71ECE">
        <w:rPr>
          <w:rFonts w:asciiTheme="minorHAnsi" w:hAnsiTheme="minorHAnsi"/>
        </w:rPr>
        <w:t xml:space="preserve"> the large height of maize, the male tassels were often in close proximity to the spray nozzles that maintain humidity within the growth chamber. As such, the envelopes used to cover the tassels prior to pollen collection (see section 2.2.3.1) were often damp in the morning. As humidity is required to drop in order for anther dehiscence to occur </w:t>
      </w:r>
      <w:r w:rsidRPr="00F71ECE">
        <w:rPr>
          <w:rFonts w:asciiTheme="minorHAnsi" w:hAnsiTheme="minorHAnsi"/>
        </w:rPr>
        <w:fldChar w:fldCharType="begin"/>
      </w:r>
      <w:r>
        <w:rPr>
          <w:rFonts w:asciiTheme="minorHAnsi" w:hAnsiTheme="minorHAnsi"/>
        </w:rPr>
        <w:instrText xml:space="preserve"> ADDIN ZOTERO_ITEM CSL_CITATION {"citationID":"fSqt83Kt","properties":{"formattedCitation":"(Keijzer et al., 1996)","plainCitation":"(Keijzer et al., 1996)","noteIndex":0},"citationItems":[{"id":442,"uris":["http://zotero.org/users/local/Hcd06Tc7/items/M6FSFVUE"],"itemData":{"id":442,"type":"article-journal","abstract":"In this paper on the flower mechanics of the grasses, the opening mechanism of the maize anther is studied. Both the septum between each two locules and the stomium of these porate-dehiscing anthers appear to be opened due to lysis of the middle lamellae of their cells. Additional mechanical force of the expanding pollen might be necessary to completely dissociate the parenchyma cells of the septum. A number of hours before anthesis the anther is structurally able to dehisce. At anthesis the dehydrating endothecium cells bend the locule walls bordering the pore in outward direction. Presumably evaporation is not the only cause for this dehydration.","container-title":"Annals of Botany","DOI":"10.1006/anbo.1996.0089","ISSN":"0305-7364","issue":"1","journalAbbreviation":"Annals of Botany","language":"en","page":"15-21","source":"ScienceDirect","title":"The Mechanics of the Grass Flower: Anther Dehiscence and Pollen Shedding in Maize","title-short":"The Mechanics of the Grass Flower","volume":"78","author":[{"family":"Keijzer","given":"C. J."},{"family":"Leferink-ten klooster","given":"H. B."},{"family":"Reinders","given":"M. C."}],"issued":{"date-parts":[["1996",7,1]]}}}],"schema":"https://github.com/citation-style-language/schema/raw/master/csl-citation.json"} </w:instrText>
      </w:r>
      <w:r w:rsidRPr="00F71ECE">
        <w:rPr>
          <w:rFonts w:asciiTheme="minorHAnsi" w:hAnsiTheme="minorHAnsi"/>
        </w:rPr>
        <w:fldChar w:fldCharType="separate"/>
      </w:r>
      <w:r w:rsidRPr="00977CB3">
        <w:t>(Keijzer et al., 1996)</w:t>
      </w:r>
      <w:r w:rsidRPr="00F71ECE">
        <w:rPr>
          <w:rFonts w:asciiTheme="minorHAnsi" w:hAnsiTheme="minorHAnsi"/>
        </w:rPr>
        <w:fldChar w:fldCharType="end"/>
      </w:r>
      <w:r w:rsidRPr="00F71ECE">
        <w:rPr>
          <w:rFonts w:asciiTheme="minorHAnsi" w:hAnsiTheme="minorHAnsi"/>
        </w:rPr>
        <w:t xml:space="preserve">, this may have contributed to the </w:t>
      </w:r>
      <w:r>
        <w:rPr>
          <w:rFonts w:asciiTheme="minorHAnsi" w:hAnsiTheme="minorHAnsi"/>
        </w:rPr>
        <w:t>variable</w:t>
      </w:r>
      <w:r w:rsidRPr="00F71ECE">
        <w:rPr>
          <w:rFonts w:asciiTheme="minorHAnsi" w:hAnsiTheme="minorHAnsi"/>
        </w:rPr>
        <w:t xml:space="preserve"> fertility rate and seed set. Although the same issue was seen across all genotypes, and thus inferences can be made from these results, the yield experiment should be replicated in a larger glasshouse, or even better, in the field. </w:t>
      </w:r>
    </w:p>
    <w:p w14:paraId="7150E1E8" w14:textId="77777777" w:rsidR="00083A71" w:rsidRPr="00F71ECE" w:rsidRDefault="00083A71" w:rsidP="00083A71">
      <w:pPr>
        <w:rPr>
          <w:rFonts w:asciiTheme="minorHAnsi" w:hAnsiTheme="minorHAnsi"/>
          <w:b/>
          <w:bCs/>
        </w:rPr>
      </w:pPr>
    </w:p>
    <w:p w14:paraId="46F77D70"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3.2</w:t>
      </w:r>
      <w:r w:rsidRPr="00F71ECE">
        <w:rPr>
          <w:rFonts w:asciiTheme="minorHAnsi" w:eastAsiaTheme="majorEastAsia" w:hAnsiTheme="minorHAnsi" w:cs="Calibri"/>
          <w:b/>
          <w:sz w:val="24"/>
          <w:szCs w:val="24"/>
        </w:rPr>
        <w:tab/>
        <w:t>Does reduced water consumption result in greater drought resistance?</w:t>
      </w:r>
    </w:p>
    <w:p w14:paraId="1F940AC8" w14:textId="77777777" w:rsidR="00083A71" w:rsidRPr="00F71ECE" w:rsidRDefault="00083A71" w:rsidP="00083A71">
      <w:r w:rsidRPr="00F71ECE">
        <w:t xml:space="preserve">Plants have two main coping strategies in response to drought: drought avoidance, where plants maintain higher water status; and drought tolerance, where plants continue cell metabolism despite low water potential, both of which contribute to a plant’s drought resistance </w:t>
      </w:r>
      <w:r w:rsidRPr="00F71ECE">
        <w:fldChar w:fldCharType="begin"/>
      </w:r>
      <w:r w:rsidRPr="00F71ECE">
        <w:instrText xml:space="preserve"> ADDIN ZOTERO_ITEM CSL_CITATION {"citationID":"5y5MocOV","properties":{"formattedCitation":"(Bandurska, 2022)","plainCitation":"(Bandurska, 2022)","noteIndex":0},"citationItems":[{"id":445,"uris":["http://zotero.org/users/local/Hcd06Tc7/items/5JW2534X"],"itemData":{"id":445,"type":"article-journal","abstract":"Plants’ resistance to stress factors is a complex trait that is a result of changes at the molecular, metabolic, and physiological levels. The plant resistance strategy means the ability to survive, recover, and reproduce under adverse conditions. Harmful environmental factors affect the state of stress in plant tissues, which creates a signal triggering metabolic events responsible for resistance, including avoidance and/or tolerance mechanisms. Unfortunately, the term ‘stress resistance’ is often used in the literature interchangeably with ‘stress tolerance’. This paper highlights the differences between the terms ‘stress tolerance’ and ‘stress resistance’, based on the results of experiments focused on plants’ responses to drought. The ability to avoid or tolerate dehydration is crucial in the resistance to drought at cellular and tissue levels (biological resistance). However, it is not necessarily crucial in crop resistance to drought if we take into account agronomic criteria (agricultural resistance). For the plant user (farmer, grower), resistance to stress means not only the ability to cope with a stress factor, but also the achievement of a stable yield and good quality. Therefore, it is important to recognize both particular plant coping strategies (stress avoidance, stress tolerance) and their influence on the resistance, assessed using well-defined criteria.","container-title":"Plants","DOI":"10.3390/plants11070922","ISSN":"2223-7747","issue":"7","journalAbbreviation":"Plants (Basel)","note":"PMID: 35406902\nPMCID: PMC9002871","page":"922","source":"PubMed Central","title":"Drought Stress Responses: Coping Strategy and Resistance","title-short":"Drought Stress Responses","volume":"11","author":[{"family":"Bandurska","given":"Hanna"}],"issued":{"date-parts":[["2022",3,29]]}}}],"schema":"https://github.com/citation-style-language/schema/raw/master/csl-citation.json"} </w:instrText>
      </w:r>
      <w:r w:rsidRPr="00F71ECE">
        <w:fldChar w:fldCharType="separate"/>
      </w:r>
      <w:r w:rsidRPr="00F71ECE">
        <w:t>(Bandurska, 2022)</w:t>
      </w:r>
      <w:r w:rsidRPr="00F71ECE">
        <w:fldChar w:fldCharType="end"/>
      </w:r>
      <w:r w:rsidRPr="00F71ECE">
        <w:t>. This Chapter revealed that the low-</w:t>
      </w:r>
      <w:r w:rsidRPr="00F71ECE">
        <w:rPr>
          <w:i/>
          <w:iCs/>
        </w:rPr>
        <w:t xml:space="preserve">SD </w:t>
      </w:r>
      <w:r w:rsidRPr="00F71ECE">
        <w:t xml:space="preserve">maize lines had improved drought avoidance; they were able to conserve significantly greater volumes of water in the soil during a period of water deficit, which allowed them to maintain their </w:t>
      </w:r>
      <w:r w:rsidRPr="00F71ECE">
        <w:rPr>
          <w:i/>
          <w:iCs/>
        </w:rPr>
        <w:t>g</w:t>
      </w:r>
      <w:r w:rsidRPr="00F71ECE">
        <w:rPr>
          <w:vertAlign w:val="subscript"/>
        </w:rPr>
        <w:t xml:space="preserve">s, </w:t>
      </w:r>
      <w:r w:rsidRPr="00F71ECE">
        <w:t>and presumably photosynthesis, at higher levels for an additional day. However, despite their reduced water loss, these lines showed no improvement in yield, biomass or anthesis-silking synchronisation in comparison to controls</w:t>
      </w:r>
      <w:r>
        <w:t xml:space="preserve"> for the drought treatment,</w:t>
      </w:r>
      <w:r w:rsidRPr="00F71ECE">
        <w:t xml:space="preserve"> with all genotypes showing a substantial reduction in productivity </w:t>
      </w:r>
      <w:r>
        <w:t>due to the water deficit</w:t>
      </w:r>
      <w:r w:rsidRPr="00F71ECE">
        <w:t>. This may have been due to an overly severe applied drought stress. As these plants were grown in pots, after only two days, all plants showed a rapid decline in their soil water content. By day 3 (A188) or day 4 (low-</w:t>
      </w:r>
      <w:r w:rsidRPr="00F71ECE">
        <w:rPr>
          <w:i/>
          <w:iCs/>
        </w:rPr>
        <w:t xml:space="preserve">SD </w:t>
      </w:r>
      <w:r w:rsidRPr="00F71ECE">
        <w:t xml:space="preserve">lines), all plants had reduced their </w:t>
      </w:r>
      <w:r w:rsidRPr="00F71ECE">
        <w:rPr>
          <w:i/>
          <w:iCs/>
        </w:rPr>
        <w:t>g</w:t>
      </w:r>
      <w:r w:rsidRPr="00F71ECE">
        <w:rPr>
          <w:vertAlign w:val="subscript"/>
        </w:rPr>
        <w:t>s</w:t>
      </w:r>
      <w:r w:rsidRPr="00F71ECE">
        <w:t xml:space="preserve"> to virtually zero, and their stomata remained closed for the remainder of the drought stress. It is likely that for the remaining 6-7 days, all plants were subjected to high levels of ROS production and protein damage due to their restricted CBB cycle activity (see section 1.</w:t>
      </w:r>
      <w:r>
        <w:t>4</w:t>
      </w:r>
      <w:r w:rsidRPr="00F71ECE">
        <w:t>). Therefore, the one additional day of drought avoidance may ultimately have made little difference, and suggests that the low-</w:t>
      </w:r>
      <w:r w:rsidRPr="00F71ECE">
        <w:rPr>
          <w:i/>
          <w:iCs/>
        </w:rPr>
        <w:t xml:space="preserve">SD </w:t>
      </w:r>
      <w:r w:rsidRPr="00F71ECE">
        <w:t xml:space="preserve">lines do not have enhanced tolerance for when leaf water potential </w:t>
      </w:r>
      <w:r w:rsidRPr="00F71ECE">
        <w:lastRenderedPageBreak/>
        <w:t>eventually drops. It is, however, important to bear in mind the experimental caveats on pollination described above.</w:t>
      </w:r>
    </w:p>
    <w:p w14:paraId="0D6E4D03" w14:textId="77777777" w:rsidR="00083A71" w:rsidRDefault="00083A71" w:rsidP="00083A71">
      <w:pPr>
        <w:ind w:firstLine="720"/>
      </w:pPr>
      <w:r w:rsidRPr="00F71ECE">
        <w:t xml:space="preserve">In </w:t>
      </w:r>
      <w:r w:rsidRPr="00F71ECE">
        <w:fldChar w:fldCharType="begin"/>
      </w:r>
      <w:r>
        <w:instrText xml:space="preserve"> ADDIN ZOTERO_ITEM CSL_CITATION {"citationID":"Fkyvb8Td","properties":{"formattedCitation":"(Caine {\\i{}et al.}, 2019)","plainCitation":"(Caine et al., 2019)","dontUpdate":true,"noteIndex":0},"citationItems":[{"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schema":"https://github.com/citation-style-language/schema/raw/master/csl-citation.json"} </w:instrText>
      </w:r>
      <w:r w:rsidRPr="00F71ECE">
        <w:fldChar w:fldCharType="separate"/>
      </w:r>
      <w:r w:rsidRPr="00F71ECE">
        <w:rPr>
          <w:szCs w:val="24"/>
        </w:rPr>
        <w:t xml:space="preserve">Caine </w:t>
      </w:r>
      <w:r w:rsidRPr="0033099E">
        <w:rPr>
          <w:szCs w:val="24"/>
        </w:rPr>
        <w:t>et al.</w:t>
      </w:r>
      <w:r w:rsidRPr="008560F4">
        <w:rPr>
          <w:szCs w:val="24"/>
        </w:rPr>
        <w:t xml:space="preserve"> (</w:t>
      </w:r>
      <w:r w:rsidRPr="00F71ECE">
        <w:rPr>
          <w:szCs w:val="24"/>
        </w:rPr>
        <w:t>2019)</w:t>
      </w:r>
      <w:r w:rsidRPr="00F71ECE">
        <w:fldChar w:fldCharType="end"/>
      </w:r>
      <w:r w:rsidRPr="00F71ECE">
        <w:t>, water was restricted for only 3 days during the flowering period, and resulted in a significant improvement in grain yield of low-</w:t>
      </w:r>
      <w:r w:rsidRPr="00F71ECE">
        <w:rPr>
          <w:i/>
          <w:iCs/>
        </w:rPr>
        <w:t xml:space="preserve">SD </w:t>
      </w:r>
      <w:r w:rsidRPr="00F71ECE">
        <w:t>OsEPF1-OE plants. Thus, had the drought in this experiment been only 3-4 days, around the time where differences in their gas exchange occurs, this may have resulted in an improvement in the yields of the low-</w:t>
      </w:r>
      <w:r w:rsidRPr="00F71ECE">
        <w:rPr>
          <w:i/>
          <w:iCs/>
        </w:rPr>
        <w:t xml:space="preserve">SD </w:t>
      </w:r>
      <w:r w:rsidRPr="00F71ECE">
        <w:t xml:space="preserve">maize lines. Alternatively, growing the plants in larger containers, or gradually reducing soil field capacity over several days, may have also teased apart greater differences between the lines, and would also be more indicative of more natural field environments. Furthermore, it would be valuable to assess the potential drought resistance of these lines at another developmental stage, as </w:t>
      </w:r>
      <w:r w:rsidRPr="00F71ECE">
        <w:fldChar w:fldCharType="begin"/>
      </w:r>
      <w:r>
        <w:instrText xml:space="preserve"> ADDIN ZOTERO_ITEM CSL_CITATION {"citationID":"tNJopmJ1","properties":{"formattedCitation":"(Xiang {\\i{}et al.}, 2021)","plainCitation":"(Xiang et al., 2021)","dontUpdate":true,"noteIndex":0},"citationItems":[{"id":109,"uris":["http://zotero.org/users/local/Hcd06Tc7/items/CEXM279W"],"itemData":{"id":109,"type":"article-journal","abstract":"Drought stress severely limits the growth, development, and productivity of crops, and therefore understanding the mechanisms by which plants respond to drought is crucial. In this study, we cloned a maize NAC transcription factor, ZmNAC49, and identified its function in response to drought stress. We found that ZmNAC49 is localized in the nucleus and has transcriptional activation activity. ZmNAC49 expression is rapidly and strongly induced by drought stress, and overexpression enhances stress tolerance in maize. Overexpression also significant decreases the transpiration rate, stomatal conductance, and stomatal density in maize. Detailed study showed that ZmNAC49 overexpression affects the expression of genes related to stomatal development, namely ZmTMM, ZmSDD1, ZmMUTE, and ZmFAMA. In addition, we found that ZmNAC49 can directly bind to the promoter of ZmMUTE and suppress its expression. Taken together, our results show that the transcription factor ZmNAC49 represses ZmMUTE expression, reduces stomatal density, and thereby enhances drought tolerance in maize.","container-title":"Journal of Experimental Botany","DOI":"10.1093/jxb/eraa507","ISSN":"0022-0957","issue":"4","journalAbbreviation":"Journal of Experimental Botany","page":"1399-1410","source":"Silverchair","title":"The transcription factor ZmNAC49 reduces stomatal density and improves drought tolerance in maize","volume":"72","author":[{"family":"Xiang","given":"Yang"},{"family":"Sun","given":"Xiujuan"},{"family":"Bian","given":"Xiangli"},{"family":"Wei","given":"Tianhui"},{"family":"Han","given":"Tong"},{"family":"Yan","given":"Jingwei"},{"family":"Zhang","given":"Aying"}],"issued":{"date-parts":[["2021",2,24]]}}}],"schema":"https://github.com/citation-style-language/schema/raw/master/csl-citation.json"} </w:instrText>
      </w:r>
      <w:r w:rsidRPr="00F71ECE">
        <w:fldChar w:fldCharType="separate"/>
      </w:r>
      <w:r w:rsidRPr="00F71ECE">
        <w:rPr>
          <w:szCs w:val="24"/>
        </w:rPr>
        <w:t>Xiang</w:t>
      </w:r>
      <w:r w:rsidRPr="008560F4">
        <w:rPr>
          <w:szCs w:val="24"/>
        </w:rPr>
        <w:t xml:space="preserve"> </w:t>
      </w:r>
      <w:r w:rsidRPr="0033099E">
        <w:rPr>
          <w:szCs w:val="24"/>
        </w:rPr>
        <w:t>et al.</w:t>
      </w:r>
      <w:r w:rsidRPr="008560F4">
        <w:rPr>
          <w:szCs w:val="24"/>
        </w:rPr>
        <w:t xml:space="preserve"> </w:t>
      </w:r>
      <w:r w:rsidRPr="00F71ECE">
        <w:rPr>
          <w:szCs w:val="24"/>
        </w:rPr>
        <w:t>(2021)</w:t>
      </w:r>
      <w:r w:rsidRPr="00F71ECE">
        <w:fldChar w:fldCharType="end"/>
      </w:r>
      <w:r w:rsidRPr="00F71ECE">
        <w:t xml:space="preserve"> showed that </w:t>
      </w:r>
      <w:r w:rsidRPr="0033099E">
        <w:t>ZmNAC49-</w:t>
      </w:r>
      <w:r w:rsidRPr="008560F4">
        <w:t>O</w:t>
      </w:r>
      <w:r w:rsidRPr="00F71ECE">
        <w:t xml:space="preserve">E maize plants with fewer stomata had enhanced survival rates when an 8-day drought was applied during the V3 seedling stage. </w:t>
      </w:r>
    </w:p>
    <w:p w14:paraId="5B8D21F6" w14:textId="77777777" w:rsidR="00083A71" w:rsidRPr="00F71ECE" w:rsidRDefault="00083A71" w:rsidP="00083A71">
      <w:pPr>
        <w:ind w:firstLine="720"/>
      </w:pPr>
    </w:p>
    <w:p w14:paraId="505CCB35"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3.3</w:t>
      </w:r>
      <w:r w:rsidRPr="00F71ECE">
        <w:rPr>
          <w:rFonts w:asciiTheme="minorHAnsi" w:eastAsiaTheme="majorEastAsia" w:hAnsiTheme="minorHAnsi" w:cs="Calibri"/>
          <w:b/>
          <w:sz w:val="24"/>
          <w:szCs w:val="24"/>
        </w:rPr>
        <w:tab/>
      </w:r>
      <w:r>
        <w:rPr>
          <w:rFonts w:asciiTheme="minorHAnsi" w:eastAsiaTheme="majorEastAsia" w:hAnsiTheme="minorHAnsi" w:cs="Calibri"/>
          <w:b/>
          <w:sz w:val="24"/>
          <w:szCs w:val="24"/>
        </w:rPr>
        <w:t>Do</w:t>
      </w:r>
      <w:r w:rsidRPr="00F71ECE">
        <w:rPr>
          <w:rFonts w:asciiTheme="minorHAnsi" w:eastAsiaTheme="majorEastAsia" w:hAnsiTheme="minorHAnsi" w:cs="Calibri"/>
          <w:b/>
          <w:sz w:val="24"/>
          <w:szCs w:val="24"/>
        </w:rPr>
        <w:t xml:space="preserve"> C</w:t>
      </w:r>
      <w:r w:rsidRPr="00F71ECE">
        <w:rPr>
          <w:rFonts w:asciiTheme="minorHAnsi" w:eastAsiaTheme="majorEastAsia" w:hAnsiTheme="minorHAnsi" w:cs="Calibri"/>
          <w:b/>
          <w:sz w:val="24"/>
          <w:szCs w:val="24"/>
          <w:vertAlign w:val="subscript"/>
        </w:rPr>
        <w:t xml:space="preserve">4 </w:t>
      </w:r>
      <w:r w:rsidRPr="00F71ECE">
        <w:rPr>
          <w:rFonts w:asciiTheme="minorHAnsi" w:eastAsiaTheme="majorEastAsia" w:hAnsiTheme="minorHAnsi" w:cs="Calibri"/>
          <w:b/>
          <w:sz w:val="24"/>
          <w:szCs w:val="24"/>
        </w:rPr>
        <w:t xml:space="preserve">plants negate the </w:t>
      </w:r>
      <w:r>
        <w:rPr>
          <w:rFonts w:asciiTheme="minorHAnsi" w:eastAsiaTheme="majorEastAsia" w:hAnsiTheme="minorHAnsi" w:cs="Calibri"/>
          <w:b/>
          <w:sz w:val="24"/>
          <w:szCs w:val="24"/>
        </w:rPr>
        <w:t xml:space="preserve">photosynthetic penalty </w:t>
      </w:r>
      <w:r w:rsidRPr="00F71ECE">
        <w:rPr>
          <w:rFonts w:asciiTheme="minorHAnsi" w:eastAsiaTheme="majorEastAsia" w:hAnsiTheme="minorHAnsi" w:cs="Calibri"/>
          <w:b/>
          <w:sz w:val="24"/>
          <w:szCs w:val="24"/>
        </w:rPr>
        <w:t>associated with fewer stomata?</w:t>
      </w:r>
    </w:p>
    <w:p w14:paraId="12EC9F3A" w14:textId="77777777" w:rsidR="00083A71" w:rsidRPr="00F71ECE" w:rsidRDefault="00083A71" w:rsidP="00083A71">
      <w:r w:rsidRPr="00F71ECE">
        <w:t>A major line of enquiry throughout this thesis, was to investigate whether the C</w:t>
      </w:r>
      <w:r w:rsidRPr="00F71ECE">
        <w:rPr>
          <w:vertAlign w:val="subscript"/>
        </w:rPr>
        <w:t xml:space="preserve">4 </w:t>
      </w:r>
      <w:r w:rsidRPr="00F71ECE">
        <w:t xml:space="preserve">photosynthetic pathway can maintain normal rates of carbon fixation in plants with low </w:t>
      </w:r>
      <w:r w:rsidRPr="00F71ECE">
        <w:rPr>
          <w:i/>
          <w:iCs/>
        </w:rPr>
        <w:t xml:space="preserve">SD. </w:t>
      </w:r>
      <w:r w:rsidRPr="00F71ECE">
        <w:t>As shown and discussed in Chapter 3, C</w:t>
      </w:r>
      <w:r w:rsidRPr="00F71ECE">
        <w:rPr>
          <w:vertAlign w:val="subscript"/>
        </w:rPr>
        <w:t>3</w:t>
      </w:r>
      <w:r w:rsidRPr="00F71ECE">
        <w:t xml:space="preserve"> plants with reduced numbers of stomata have reduced </w:t>
      </w:r>
      <w:r w:rsidRPr="00F71ECE">
        <w:rPr>
          <w:i/>
          <w:iCs/>
        </w:rPr>
        <w:t>A</w:t>
      </w:r>
      <w:r w:rsidRPr="00F71ECE">
        <w:t>. Using these novel gene-edited maize lines, it has been possible to probe whether the same thing occurs in plants that have the ability to concentrate CO</w:t>
      </w:r>
      <w:r w:rsidRPr="00F71ECE">
        <w:rPr>
          <w:vertAlign w:val="subscript"/>
        </w:rPr>
        <w:t>2</w:t>
      </w:r>
      <w:r w:rsidRPr="00F71ECE">
        <w:t xml:space="preserve"> around Rubisco. Out of the four maize lines with reduced </w:t>
      </w:r>
      <w:r w:rsidRPr="00F71ECE">
        <w:rPr>
          <w:i/>
          <w:iCs/>
        </w:rPr>
        <w:t>SD</w:t>
      </w:r>
      <w:r w:rsidRPr="00F71ECE">
        <w:t xml:space="preserve">, three lines did not have significantly lower </w:t>
      </w:r>
      <w:r w:rsidRPr="00F71ECE">
        <w:rPr>
          <w:i/>
          <w:iCs/>
        </w:rPr>
        <w:t xml:space="preserve">A </w:t>
      </w:r>
      <w:r w:rsidRPr="00F71ECE">
        <w:t xml:space="preserve">in comparison to controls, although they did show a trend towards reduced </w:t>
      </w:r>
      <w:r w:rsidRPr="00F71ECE">
        <w:rPr>
          <w:i/>
          <w:iCs/>
        </w:rPr>
        <w:t>A</w:t>
      </w:r>
      <w:r w:rsidRPr="00F71ECE">
        <w:t xml:space="preserve">. As photorespiration and </w:t>
      </w:r>
      <w:r w:rsidRPr="00F71ECE">
        <w:rPr>
          <w:i/>
          <w:iCs/>
        </w:rPr>
        <w:t>C</w:t>
      </w:r>
      <w:r w:rsidRPr="00F71ECE">
        <w:rPr>
          <w:vertAlign w:val="subscript"/>
        </w:rPr>
        <w:t>i</w:t>
      </w:r>
      <w:r w:rsidRPr="00F71ECE">
        <w:t xml:space="preserve"> remained very similar to wildtype levels</w:t>
      </w:r>
      <w:r w:rsidRPr="00F71ECE">
        <w:rPr>
          <w:i/>
          <w:iCs/>
        </w:rPr>
        <w:t xml:space="preserve"> </w:t>
      </w:r>
      <w:r w:rsidRPr="00F71ECE">
        <w:t xml:space="preserve">in these gene-edited maize lines, this may have negated the significant reduction in </w:t>
      </w:r>
      <w:r w:rsidRPr="00F71ECE">
        <w:rPr>
          <w:i/>
          <w:iCs/>
        </w:rPr>
        <w:t>A</w:t>
      </w:r>
      <w:r w:rsidRPr="00F71ECE">
        <w:t xml:space="preserve"> that has been reported in a range of C</w:t>
      </w:r>
      <w:r w:rsidRPr="00F71ECE">
        <w:rPr>
          <w:vertAlign w:val="subscript"/>
        </w:rPr>
        <w:t xml:space="preserve">3 </w:t>
      </w:r>
      <w:r w:rsidRPr="00F71ECE">
        <w:t xml:space="preserve">crops with similar </w:t>
      </w:r>
      <w:r w:rsidRPr="00F71ECE">
        <w:rPr>
          <w:i/>
          <w:iCs/>
        </w:rPr>
        <w:t xml:space="preserve">SD </w:t>
      </w:r>
      <w:r w:rsidRPr="00F71ECE">
        <w:t xml:space="preserve">reductions </w:t>
      </w:r>
      <w:r w:rsidRPr="00F71ECE">
        <w:fldChar w:fldCharType="begin"/>
      </w:r>
      <w:r w:rsidR="00D2465F">
        <w:instrText xml:space="preserve"> ADDIN ZOTERO_ITEM CSL_CITATION {"citationID":"vLlkWTdO","properties":{"formattedCitation":"(Caine et al., 2019b; Dunn et al., 2019; Hughes et al., 2017)","plainCitation":"(Caine et al., 2019b; Dunn et al., 2019; Hughes et al., 2017)","dontUpdate":true,"noteIndex":0},"citationItems":[{"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307,"uris":["http://zotero.org/users/local/Hcd06Tc7/items/FYSGB8J2"],"itemData":{"id":307,"type":"article-journal","abstract":"Wheat is a staple crop, frequently cultivated in water-restricted environments. Improving crop water-use efficiency would be desirable if grain yield can be maintained. We investigated whether a decrease in wheat stomatal density via the manipulation of epidermal patterning factor (EPF) gene expression could improve water-use efficiency. Our results show that severe reductions in stomatal density in EPF-overexpressing wheat plants have a detrimental outcome on yields. However, wheat plants with a more moderate reduction in stomatal density (i.e. &amp;lt;50% reduction in stomatal density on leaves prior to tillering) had yields indistinguishable from controls, coupled with an increase in intrinsic water-use efficiency. Yields of these moderately reduced stomatal density plants were also comparable with those of control plants under conditions of drought and elevated CO2. Our data demonstrate that EPF-mediated control of wheat stomatal development follows that observed in other grasses, and we identify the potential of stomatal density as a tool for breeding wheat plants that are better able to withstand water-restricted environments without yield loss.","container-title":"Journal of Experimental Botany","DOI":"10.1093/jxb/erz248","ISSN":"0022-0957","issue":"18","journalAbbreviation":"Journal of Experimental Botany","page":"4737-4748","source":"Silverchair","title":"Reduced stomatal density in bread wheat leads to increased water-use efficiency","volume":"70","author":[{"family":"Dunn","given":"Jessica"},{"family":"Hunt","given":"Lee"},{"family":"Afsharinafar","given":"Mana"},{"family":"Meselmani","given":"Moaed Al"},{"family":"Mitchell","given":"Alice"},{"family":"Howells","given":"Rhian"},{"family":"Wallington","given":"Emma"},{"family":"Fleming","given":"Andrew J"},{"family":"Gray","given":"Julie E"}],"issued":{"date-parts":[["2019",9,24]]}},"label":"page"}],"schema":"https://github.com/citation-style-language/schema/raw/master/csl-citation.json"} </w:instrText>
      </w:r>
      <w:r w:rsidRPr="00F71ECE">
        <w:fldChar w:fldCharType="separate"/>
      </w:r>
      <w:r w:rsidRPr="00977CB3">
        <w:t>(Caine et al., 2019; Dunn et al., 2019; Hughes et al., 2017)</w:t>
      </w:r>
      <w:r w:rsidRPr="00F71ECE">
        <w:fldChar w:fldCharType="end"/>
      </w:r>
      <w:r w:rsidRPr="00F71ECE">
        <w:t xml:space="preserve">. Furthermore, reducing </w:t>
      </w:r>
      <w:r w:rsidRPr="00F71ECE">
        <w:rPr>
          <w:i/>
          <w:iCs/>
        </w:rPr>
        <w:t xml:space="preserve">SD </w:t>
      </w:r>
      <w:r w:rsidRPr="00F71ECE">
        <w:t>in these three lines did not impact on their underlying photosynthetic biochemistry</w:t>
      </w:r>
      <w:r w:rsidR="00A3243A">
        <w:t xml:space="preserve">. </w:t>
      </w:r>
      <w:r w:rsidRPr="00F71ECE">
        <w:t xml:space="preserve">Interestingly, </w:t>
      </w:r>
      <w:r w:rsidRPr="00F71ECE">
        <w:fldChar w:fldCharType="begin"/>
      </w:r>
      <w:r>
        <w:instrText xml:space="preserve"> ADDIN ZOTERO_ITEM CSL_CITATION {"citationID":"xt7lC4eO","properties":{"formattedCitation":"(Liu {\\i{}et al.}, 2015)","plainCitation":"(Liu et al., 2015)","dontUpdate":true,"noteIndex":0},"citationItems":[{"id":338,"uris":["http://zotero.org/users/local/Hcd06Tc7/items/J8AE3CD6"],"itemData":{"id":338,"type":"article-journal","abstract":"Drought is one of major factors limiting the high and stable yields of maize, and thus, improvement of water use efficiency (WUE) and cultivation of drought-resistant maize cultivars have become very urgent. Previous research shows that SDD1 from Arabidopsis thaliana, a key gene during stomatal development, negatively regulates stomatal density, reduces transpiration, and improves WUE and drought resistance without reducing biomass. In this study, maize SDD1 (ZmSDD1) containing intron was cloned, and the phylogenetic tree was constructed, revealing a close genetic relationship with the SDD1 of Oryza sativa. ZmSDD1 was expressed in the leaves, shoots, and roots of maize. Under drought, cold, and salt stress conditions, the expression of ZmSDD1 in B73 maize leaves is reduced. To reveal the functions of ZmSDD1, we built a plant expression vector pGM626-Ubi-SDD1-ABt containing ZmSDD1 which was driven by the maize Ubiquitin promoter. Transgenic plants were obtained via shoot-tip transformation. The stomata number on leaf surfaces of the plants within Ubiquitin::ZmSDD1 overexpression plants was 30 % lower than that in the wildtype ones. After repeated drought treatments the transgenic maizes demonstrated a much higher survival rate with 6.68-fold ZmSDD1 overexpression, which indicated the expression of the gene negatively regulating stomata density and caused the reduction of stomatal conductance and transpiration rate after drought-treatment. In addition, ZmSDD1 enhanced the drought resistance in the transgenic maizes through improving WUE and photosynthetic rate which was considered as the result of the higher PEPCase activity, CO2 utilization rate and the lower CO2 compensation point.","container-title":"Plant Cell, Tissue and Organ Culture (PCTOC)","DOI":"10.1007/s11240-015-0757-8","ISSN":"1573-5044","issue":"1","journalAbbreviation":"Plant Cell Tiss Organ Cult","language":"en","page":"147-159","source":"Springer Link","title":"Overexpression of maize SDD1 (ZmSDD1) improves drought resistance in Zea mays L. by reducing stomatal density","volume":"122","author":[{"family":"Liu","given":"Yanbo"},{"family":"Qin","given":"Lijun"},{"family":"Han","given":"Lizhen"},{"family":"Xiang","given":"Yang"},{"family":"Zhao","given":"Degang"}],"issued":{"date-parts":[["2015",7,1]]}}}],"schema":"https://github.com/citation-style-language/schema/raw/master/csl-citation.json"} </w:instrText>
      </w:r>
      <w:r w:rsidRPr="00F71ECE">
        <w:fldChar w:fldCharType="separate"/>
      </w:r>
      <w:r w:rsidRPr="00F71ECE">
        <w:rPr>
          <w:szCs w:val="24"/>
        </w:rPr>
        <w:t xml:space="preserve">Liu </w:t>
      </w:r>
      <w:r w:rsidRPr="0033099E">
        <w:rPr>
          <w:szCs w:val="24"/>
        </w:rPr>
        <w:t>et al.</w:t>
      </w:r>
      <w:r w:rsidRPr="008560F4">
        <w:rPr>
          <w:szCs w:val="24"/>
        </w:rPr>
        <w:t xml:space="preserve"> </w:t>
      </w:r>
      <w:r w:rsidRPr="00F71ECE">
        <w:rPr>
          <w:szCs w:val="24"/>
        </w:rPr>
        <w:t>(2015)</w:t>
      </w:r>
      <w:r w:rsidRPr="00F71ECE">
        <w:fldChar w:fldCharType="end"/>
      </w:r>
      <w:r w:rsidRPr="00F71ECE">
        <w:t xml:space="preserve"> reported that </w:t>
      </w:r>
      <w:r w:rsidRPr="0033099E">
        <w:t>ZmSDD1-</w:t>
      </w:r>
      <w:r w:rsidRPr="00F71ECE">
        <w:t xml:space="preserve">OE maize plants with 30% fewer stomata actually had improved rates of </w:t>
      </w:r>
      <w:r w:rsidRPr="00F71ECE">
        <w:rPr>
          <w:i/>
          <w:iCs/>
        </w:rPr>
        <w:t>A</w:t>
      </w:r>
      <w:r w:rsidRPr="00F71ECE">
        <w:t xml:space="preserve"> following repeated periods of drought, which they attributed to the increased PEP carboxylase activity observed in these lines. It would therefore be interesting to investigate whether </w:t>
      </w:r>
      <w:r w:rsidRPr="00F71ECE">
        <w:rPr>
          <w:i/>
          <w:iCs/>
        </w:rPr>
        <w:t xml:space="preserve">Zmepfl9 </w:t>
      </w:r>
      <w:r w:rsidRPr="00F71ECE">
        <w:t xml:space="preserve">lines can enhance their photosynthetic rates above that of A188, by conducting gas exchange measurements following recovery from water restriction. </w:t>
      </w:r>
    </w:p>
    <w:p w14:paraId="1AA527EC" w14:textId="77777777" w:rsidR="00060245" w:rsidRDefault="00083A71" w:rsidP="00DB013E">
      <w:pPr>
        <w:ind w:firstLine="720"/>
      </w:pPr>
      <w:r w:rsidRPr="00F71ECE">
        <w:lastRenderedPageBreak/>
        <w:t>While the majority of low-</w:t>
      </w:r>
      <w:r w:rsidRPr="00F71ECE">
        <w:rPr>
          <w:i/>
          <w:iCs/>
        </w:rPr>
        <w:t xml:space="preserve">SD </w:t>
      </w:r>
      <w:r w:rsidRPr="00F71ECE">
        <w:t xml:space="preserve">lines were able to maintain wild-type level photosynthetic rates, line </w:t>
      </w:r>
      <w:r w:rsidRPr="00F71ECE">
        <w:rPr>
          <w:i/>
          <w:iCs/>
        </w:rPr>
        <w:t>Zmepfl9-1</w:t>
      </w:r>
      <w:proofErr w:type="gramStart"/>
      <w:r w:rsidRPr="00F71ECE">
        <w:rPr>
          <w:i/>
          <w:iCs/>
        </w:rPr>
        <w:t>a;Zmepfl</w:t>
      </w:r>
      <w:proofErr w:type="gramEnd"/>
      <w:r w:rsidRPr="00F71ECE">
        <w:rPr>
          <w:i/>
          <w:iCs/>
        </w:rPr>
        <w:t xml:space="preserve">9-1b </w:t>
      </w:r>
      <w:r w:rsidRPr="00F71ECE">
        <w:t xml:space="preserve">#3 exhibited significantly reduced </w:t>
      </w:r>
      <w:r w:rsidRPr="00F71ECE">
        <w:rPr>
          <w:i/>
          <w:iCs/>
        </w:rPr>
        <w:t>A</w:t>
      </w:r>
      <w:r w:rsidRPr="00F71ECE">
        <w:t>, maximum electron transport rate (</w:t>
      </w:r>
      <w:proofErr w:type="spellStart"/>
      <w:r w:rsidRPr="00F71ECE">
        <w:rPr>
          <w:i/>
          <w:iCs/>
        </w:rPr>
        <w:t>J</w:t>
      </w:r>
      <w:r w:rsidRPr="00F71ECE">
        <w:rPr>
          <w:vertAlign w:val="subscript"/>
        </w:rPr>
        <w:t>max</w:t>
      </w:r>
      <w:proofErr w:type="spellEnd"/>
      <w:r w:rsidRPr="00F71ECE">
        <w:t>) and quantum yield</w:t>
      </w:r>
      <w:r>
        <w:t>s of PSII and</w:t>
      </w:r>
      <w:r w:rsidRPr="00F71ECE">
        <w:t xml:space="preserve"> CO</w:t>
      </w:r>
      <w:r w:rsidRPr="00F71ECE">
        <w:rPr>
          <w:vertAlign w:val="subscript"/>
        </w:rPr>
        <w:t>2</w:t>
      </w:r>
      <w:r w:rsidRPr="00F71ECE">
        <w:t xml:space="preserve"> assimilation. However, maximum rates of Rubisco and </w:t>
      </w:r>
      <w:proofErr w:type="spellStart"/>
      <w:r w:rsidRPr="00F71ECE">
        <w:t>PEPc</w:t>
      </w:r>
      <w:proofErr w:type="spellEnd"/>
      <w:r w:rsidRPr="00F71ECE">
        <w:t xml:space="preserve"> carboxylation (</w:t>
      </w:r>
      <w:proofErr w:type="spellStart"/>
      <w:r w:rsidRPr="00F71ECE">
        <w:rPr>
          <w:i/>
          <w:iCs/>
        </w:rPr>
        <w:t>V</w:t>
      </w:r>
      <w:r w:rsidRPr="00F71ECE">
        <w:rPr>
          <w:vertAlign w:val="subscript"/>
        </w:rPr>
        <w:t>c,max</w:t>
      </w:r>
      <w:proofErr w:type="spellEnd"/>
      <w:r w:rsidRPr="00F71ECE">
        <w:rPr>
          <w:i/>
          <w:iCs/>
        </w:rPr>
        <w:t xml:space="preserve"> </w:t>
      </w:r>
      <w:r w:rsidRPr="00F71ECE">
        <w:t xml:space="preserve">and </w:t>
      </w:r>
      <w:proofErr w:type="spellStart"/>
      <w:r w:rsidRPr="00F71ECE">
        <w:rPr>
          <w:i/>
          <w:iCs/>
        </w:rPr>
        <w:t>V</w:t>
      </w:r>
      <w:r w:rsidRPr="00F71ECE">
        <w:rPr>
          <w:vertAlign w:val="subscript"/>
        </w:rPr>
        <w:t>p,max</w:t>
      </w:r>
      <w:proofErr w:type="spellEnd"/>
      <w:r w:rsidRPr="00F71ECE">
        <w:t>) and carboxylati</w:t>
      </w:r>
      <w:r>
        <w:t>on</w:t>
      </w:r>
      <w:r w:rsidRPr="00F71ECE">
        <w:t xml:space="preserve"> efficiency were unaffected. The reduced </w:t>
      </w:r>
      <w:proofErr w:type="spellStart"/>
      <w:r w:rsidRPr="00F71ECE">
        <w:rPr>
          <w:i/>
          <w:iCs/>
        </w:rPr>
        <w:t>J</w:t>
      </w:r>
      <w:r w:rsidRPr="00F71ECE">
        <w:rPr>
          <w:vertAlign w:val="subscript"/>
        </w:rPr>
        <w:t>max</w:t>
      </w:r>
      <w:r w:rsidRPr="00F71ECE">
        <w:t>:</w:t>
      </w:r>
      <w:r w:rsidRPr="00F71ECE">
        <w:rPr>
          <w:i/>
          <w:iCs/>
        </w:rPr>
        <w:t>V</w:t>
      </w:r>
      <w:r w:rsidRPr="00F71ECE">
        <w:rPr>
          <w:vertAlign w:val="subscript"/>
        </w:rPr>
        <w:t>c,max</w:t>
      </w:r>
      <w:proofErr w:type="spellEnd"/>
      <w:r w:rsidRPr="00F71ECE">
        <w:t xml:space="preserve"> ratio may imply </w:t>
      </w:r>
      <w:r w:rsidR="00E23525">
        <w:t>that plants from this line have</w:t>
      </w:r>
      <w:r w:rsidR="00AA3464">
        <w:t xml:space="preserve"> invested differently in</w:t>
      </w:r>
      <w:r w:rsidR="00065C19">
        <w:t xml:space="preserve"> electron transport and Rubisco. Indeed, </w:t>
      </w:r>
      <w:proofErr w:type="spellStart"/>
      <w:r w:rsidR="00060245" w:rsidRPr="00F71ECE">
        <w:rPr>
          <w:i/>
          <w:iCs/>
        </w:rPr>
        <w:t>J</w:t>
      </w:r>
      <w:r w:rsidR="00060245" w:rsidRPr="00F71ECE">
        <w:rPr>
          <w:vertAlign w:val="subscript"/>
        </w:rPr>
        <w:t>max</w:t>
      </w:r>
      <w:r w:rsidR="00060245" w:rsidRPr="00F71ECE">
        <w:t>:</w:t>
      </w:r>
      <w:r w:rsidR="00060245" w:rsidRPr="00F71ECE">
        <w:rPr>
          <w:i/>
          <w:iCs/>
        </w:rPr>
        <w:t>V</w:t>
      </w:r>
      <w:r w:rsidR="00060245" w:rsidRPr="00F71ECE">
        <w:rPr>
          <w:vertAlign w:val="subscript"/>
        </w:rPr>
        <w:t>c,max</w:t>
      </w:r>
      <w:proofErr w:type="spellEnd"/>
      <w:r w:rsidR="00060245">
        <w:rPr>
          <w:i/>
          <w:iCs/>
        </w:rPr>
        <w:t xml:space="preserve"> </w:t>
      </w:r>
      <w:r w:rsidR="00060245">
        <w:t xml:space="preserve">is </w:t>
      </w:r>
      <w:r w:rsidR="00065C19">
        <w:t xml:space="preserve">known to be </w:t>
      </w:r>
      <w:r w:rsidR="00E23525">
        <w:t>affected</w:t>
      </w:r>
      <w:r w:rsidR="0015241B">
        <w:t xml:space="preserve"> by</w:t>
      </w:r>
      <w:r w:rsidR="00060245">
        <w:t xml:space="preserve"> </w:t>
      </w:r>
      <w:r w:rsidR="0015241B">
        <w:t xml:space="preserve">the balance </w:t>
      </w:r>
      <w:r w:rsidR="00060245">
        <w:t>of</w:t>
      </w:r>
      <w:r w:rsidR="0015241B">
        <w:t xml:space="preserve"> leaf nitrogen and phosphate</w:t>
      </w:r>
      <w:r w:rsidR="00DB013E">
        <w:t>, which can be altered by changes in specific leaf area</w:t>
      </w:r>
      <w:r w:rsidR="0015241B">
        <w:t xml:space="preserve"> </w:t>
      </w:r>
      <w:r w:rsidR="00DB013E">
        <w:fldChar w:fldCharType="begin"/>
      </w:r>
      <w:r w:rsidR="00DB013E">
        <w:instrText xml:space="preserve"> ADDIN ZOTERO_ITEM CSL_CITATION {"citationID":"yJYKxn65","properties":{"formattedCitation":"(Evans and Poorter, 2001; Reich et al., 1997; Yamori et al., 2011)","plainCitation":"(Evans and Poorter, 2001; Reich et al., 1997; Yamori et al., 2011)","noteIndex":0},"citationItems":[{"id":918,"uris":["http://zotero.org/users/local/Hcd06Tc7/items/FTV2JQ6R"],"itemData":{"id":918,"type":"article-journal","abstract":"Changes in specific leaf area (SLA, projected leaf area per unit leaf dry mass) and nitrogen partitioning between proteins within leaves occur during the acclimation of plants to their growth irradiance. In this paper, the relative importance of both of these changes in maximizing carbon gain is quantified. Photosynthesis, SLA and nitrogen partitioning within leaves was determined from 10 dicotyledonous C3 species grown in photon irradiances of 200 and 1000 µmol m−2 s−1. Photosynthetic rate per unit leaf area measured under the growth irradiance was, on average, three times higher for high-light-grown plants than for those grown under low light, and two times higher when measured near light saturation. However, light-saturated photosynthetic rate per unit leaf dry mass was unaltered by growth irradiance because low-light plants had double the SLA. Nitrogen concentrations per unit leaf mass were constant between the two light treatments, but plants grown in low light partitioned a larger fraction of leaf nitrogen into light harvesting. Leaf absorptance was curvilinearly related to chlorophyll content and independent of SLA. Daily photosynthesis per unit leaf dry mass under low-light conditions was much more responsive to changes in SLA than to nitrogen partitioning. Under high light, sensitivity to nitrogen partitioning increased, but changes in SLA were still more important.","container-title":"Plant, Cell &amp; Environment","DOI":"10.1046/j.1365-3040.2001.00724.x","ISSN":"1365-3040","issue":"8","language":"en","note":"_eprint: https://onlinelibrary.wiley.com/doi/pdf/10.1046/j.1365-3040.2001.00724.x","page":"755-767","source":"Wiley Online Library","title":"Photosynthetic acclimation of plants to growth irradiance: the relative importance of specific leaf area and nitrogen partitioning in maximizing carbon gain","title-short":"Photosynthetic acclimation of plants to growth irradiance","volume":"24","author":[{"family":"Evans","given":"J. R."},{"family":"Poorter","given":"H."}],"issued":{"date-parts":[["2001"]]}},"label":"page"},{"id":916,"uris":["http://zotero.org/users/local/Hcd06Tc7/items/8L85XVW4"],"itemData":{"id":916,"type":"article-journal","abstract":"Despite striking differences in climate, soils, and evolutionary history among diverse biomes ranging from tropical and temperate forests to alpine tundra and desert, we found similar interspecific relationships among leaf structure and function and plant growth in all biomes. Our results thus demonstrate convergent evolution and global generality in plant functioning, despite the enormous diversity of plant species and biomes. For 280 plant species from two global data sets, we found that potential carbon gain (photosynthesis) and carbon loss (respiration) increase in similar proportion with decreasing leaf life-span, increasing leaf nitrogen concentration, and increasing leaf surface area-to-mass ratio. Productivity of individual plants and of leaves in vegetation canopies also changes in constant proportion to leaf life-span and surface area-to-mass ratio. These global plant functional relationships have significant implications for global scale modeling of vegetation–atmosphere CO2 exchange.","container-title":"Proceedings of the National Academy of Sciences","DOI":"10.1073/pnas.94.25.13730","issue":"25","note":"publisher: Proceedings of the National Academy of Sciences","page":"13730-13734","source":"pnas.org (Atypon)","title":"From tropics to tundra: Global convergence in plant functioning","title-short":"From tropics to tundra","volume":"94","author":[{"family":"Reich","given":"Peter B."},{"family":"Walters","given":"Michael B."},{"family":"Ellsworth","given":"David S."}],"issued":{"date-parts":[["1997",12,9]]}},"label":"page"},{"id":913,"uris":["http://zotero.org/users/local/Hcd06Tc7/items/4TWSAGBD"],"itemData":{"id":913,"type":"article-journal","abstract":"Effects of nitrogen (N) supply on the limiting step of CO(2) assimilation rate (A) at 380 µmol mol(-1) CO(2) concentration (A(380) ) at several leaf temperatures were studied in several crops, since N nutrition alters N allocation between photosynthetic components. Contents of leaf N, ribulose 1·5-bisphosphate carboxylase/oxygenase (Rubisco) and cytochrome f (cyt f) increased with increasing N supply, but the cyt f/Rubisco ratio decreased. Large leaf N content was linked to a high stomatal (g(s) ) and mesophyll conductance (g(m) ), but resulted in a lower intercellular (C(i) ) and chloroplast CO(2) concentration (C(c) ) because the increase in g(s) and g(m) was insufficient to compensate for change in A(380) . The A-C(c) response was used to estimate the maximum rate of RuBP carboxylation (V(cmax) ) and chloroplast electron transport (J(max) ). The J(max) /V(cmax) ratio decreased with reductions in leaf N content, which was consistent with the results of the cyt f/Rubisco ratio. Analysis using the C(3) photosynthesis model indicated that A(380) tended to be limited by RuBP carboxylation in plants grown at low N concentration, whereas it was limited by RuBP regeneration in plants grown at high N concentration. We conclude that the limiting step of A(380) depends on leaf N content and is mainly determined by N partitioning between Rubisco and electron transport components.","container-title":"Plant, Cell &amp; Environment","DOI":"10.1111/j.1365-3040.2011.02280.x","ISSN":"1365-3040","issue":"5","journalAbbreviation":"Plant Cell Environ","language":"eng","note":"PMID: 21241332","page":"764-777","source":"PubMed","title":"The rate-limiting step for CO(2) assimilation at different temperatures is influenced by the leaf nitrogen content in several C(3) crop species","volume":"34","author":[{"family":"Yamori","given":"Wataru"},{"family":"Nagai","given":"Takeshi"},{"family":"Makino","given":"Amane"}],"issued":{"date-parts":[["2011",5]]}},"label":"page"}],"schema":"https://github.com/citation-style-language/schema/raw/master/csl-citation.json"} </w:instrText>
      </w:r>
      <w:r w:rsidR="00DB013E">
        <w:fldChar w:fldCharType="separate"/>
      </w:r>
      <w:r w:rsidR="00DB013E" w:rsidRPr="00DB013E">
        <w:t>(Evans and Poorter, 2001; Reich et al., 1997; Yamori et al., 2011)</w:t>
      </w:r>
      <w:r w:rsidR="00DB013E">
        <w:fldChar w:fldCharType="end"/>
      </w:r>
      <w:r w:rsidR="0015241B">
        <w:t>.</w:t>
      </w:r>
      <w:r w:rsidR="00332436">
        <w:t xml:space="preserve"> </w:t>
      </w:r>
      <w:r w:rsidR="00423DC1">
        <w:t>SLA refers to the</w:t>
      </w:r>
      <w:r w:rsidR="00332436">
        <w:t xml:space="preserve"> amount of</w:t>
      </w:r>
      <w:r w:rsidR="00423DC1">
        <w:t xml:space="preserve"> light-capturing surface area </w:t>
      </w:r>
      <w:r w:rsidR="00332436">
        <w:t xml:space="preserve">for a given investment in dry mass, and can </w:t>
      </w:r>
      <w:r w:rsidR="00DB013E">
        <w:t>change</w:t>
      </w:r>
      <w:r w:rsidR="00332436">
        <w:t xml:space="preserve"> leaf nitrogen content per unit area</w:t>
      </w:r>
      <w:r w:rsidR="00060245">
        <w:t>, due to the costs associated with light harvesting</w:t>
      </w:r>
      <w:r w:rsidR="00565AD0">
        <w:t xml:space="preserve"> </w:t>
      </w:r>
      <w:r w:rsidR="00565AD0">
        <w:fldChar w:fldCharType="begin"/>
      </w:r>
      <w:r w:rsidR="00565AD0">
        <w:instrText xml:space="preserve"> ADDIN ZOTERO_ITEM CSL_CITATION {"citationID":"Zxupxcqn","properties":{"formattedCitation":"(Milla and Reich, 2007)","plainCitation":"(Milla and Reich, 2007)","noteIndex":0},"citationItems":[{"id":910,"uris":["http://zotero.org/users/local/Hcd06Tc7/items/V8AHD7M2"],"itemData":{"id":910,"type":"article-journal","abstract":"For leaves, the light-capturing surface area per unit dry mass investment (specific leaf area, SLA) is a key trait from physiological, ecological and biophysical perspectives. To address whether SLA declines with leaf size, as hypothesized due to increasing costs of support in larger leaves, we compiled data on intraspecific variation in leaf dry mass (LM) and leaf surface area (LA) for 6334 leaves of 157 species. We used the power function LM=α LAβ to test whether, within each species, large leaves deploy less surface area per unit dry mass than small leaves. Comparing scaling exponents (β) showed that more species had a statistically significant decrease in SLA as leaf size increased (61) than the opposite (7) and the average β was significantly greater than 1 (βmean=1.10, 95% CI 1.08–1.13). However, scaling exponents varied markedly from the few species that decreased to the many that increased SLA disproportionately fast as leaf size increased. This variation was unrelated to growth form, ecosystem of origin or climate. The average within-species tendency found here (allometric decrease of SLA with leaf size, averaging 13%) is in accord with concurrent findings on global-scale trends among species, although the substantial scatter around the central tendency suggests that the leaf size dependency does not obligately shape SLA. Nonetheless, the generally greater mass per unit leaf area of larger than smaller leaves directly translates into a greater cost to build and maintain a unit of leaf area, which, all else being equal, should constrain the maximum leaf size displayed.","container-title":"Proceedings of the Royal Society B: Biological Sciences","DOI":"10.1098/rspb.2007.0417","ISSN":"0962-8452","issue":"1622","journalAbbreviation":"Proc Biol Sci","note":"PMID: 17591590\nPMCID: PMC2706187","page":"2109-2115","source":"PubMed Central","title":"The scaling of leaf area and mass: the cost of light interception increases with leaf size","title-short":"The scaling of leaf area and mass","volume":"274","author":[{"family":"Milla","given":"Rubén"},{"family":"Reich","given":"Peter B"}],"issued":{"date-parts":[["2007",9,7]]}}}],"schema":"https://github.com/citation-style-language/schema/raw/master/csl-citation.json"} </w:instrText>
      </w:r>
      <w:r w:rsidR="00565AD0">
        <w:fldChar w:fldCharType="separate"/>
      </w:r>
      <w:r w:rsidR="00565AD0" w:rsidRPr="00565AD0">
        <w:t>(Milla and Reich, 2007)</w:t>
      </w:r>
      <w:r w:rsidR="00565AD0">
        <w:fldChar w:fldCharType="end"/>
      </w:r>
      <w:r w:rsidR="00332436">
        <w:t xml:space="preserve">. Whilst leaf weight was not measured, </w:t>
      </w:r>
      <w:r w:rsidR="0015241B">
        <w:t xml:space="preserve">line </w:t>
      </w:r>
      <w:r w:rsidR="0015241B" w:rsidRPr="00F71ECE">
        <w:rPr>
          <w:i/>
          <w:iCs/>
        </w:rPr>
        <w:t xml:space="preserve">Zmepfl9-1a;Zmepfl9-1b </w:t>
      </w:r>
      <w:r w:rsidR="0015241B" w:rsidRPr="00F71ECE">
        <w:t>#3</w:t>
      </w:r>
      <w:r w:rsidR="0015241B">
        <w:t xml:space="preserve"> did have significantly wider leaves in comparison to all other</w:t>
      </w:r>
      <w:r w:rsidR="00423DC1">
        <w:t xml:space="preserve"> genotypes</w:t>
      </w:r>
      <w:r w:rsidR="00332436">
        <w:t xml:space="preserve">. This may have resulted in a reduction in SLA, since a negative relationship between leaf mass and leaf surface area has been reported to exist </w:t>
      </w:r>
      <w:r w:rsidR="00565AD0">
        <w:fldChar w:fldCharType="begin"/>
      </w:r>
      <w:r w:rsidR="00565AD0">
        <w:instrText xml:space="preserve"> ADDIN ZOTERO_ITEM CSL_CITATION {"citationID":"q3cfP2Vu","properties":{"formattedCitation":"(Milla and Reich, 2007)","plainCitation":"(Milla and Reich, 2007)","noteIndex":0},"citationItems":[{"id":910,"uris":["http://zotero.org/users/local/Hcd06Tc7/items/V8AHD7M2"],"itemData":{"id":910,"type":"article-journal","abstract":"For leaves, the light-capturing surface area per unit dry mass investment (specific leaf area, SLA) is a key trait from physiological, ecological and biophysical perspectives. To address whether SLA declines with leaf size, as hypothesized due to increasing costs of support in larger leaves, we compiled data on intraspecific variation in leaf dry mass (LM) and leaf surface area (LA) for 6334 leaves of 157 species. We used the power function LM=α LAβ to test whether, within each species, large leaves deploy less surface area per unit dry mass than small leaves. Comparing scaling exponents (β) showed that more species had a statistically significant decrease in SLA as leaf size increased (61) than the opposite (7) and the average β was significantly greater than 1 (βmean=1.10, 95% CI 1.08–1.13). However, scaling exponents varied markedly from the few species that decreased to the many that increased SLA disproportionately fast as leaf size increased. This variation was unrelated to growth form, ecosystem of origin or climate. The average within-species tendency found here (allometric decrease of SLA with leaf size, averaging 13%) is in accord with concurrent findings on global-scale trends among species, although the substantial scatter around the central tendency suggests that the leaf size dependency does not obligately shape SLA. Nonetheless, the generally greater mass per unit leaf area of larger than smaller leaves directly translates into a greater cost to build and maintain a unit of leaf area, which, all else being equal, should constrain the maximum leaf size displayed.","container-title":"Proceedings of the Royal Society B: Biological Sciences","DOI":"10.1098/rspb.2007.0417","ISSN":"0962-8452","issue":"1622","journalAbbreviation":"Proc Biol Sci","note":"PMID: 17591590\nPMCID: PMC2706187","page":"2109-2115","source":"PubMed Central","title":"The scaling of leaf area and mass: the cost of light interception increases with leaf size","title-short":"The scaling of leaf area and mass","volume":"274","author":[{"family":"Milla","given":"Rubén"},{"family":"Reich","given":"Peter B"}],"issued":{"date-parts":[["2007",9,7]]}}}],"schema":"https://github.com/citation-style-language/schema/raw/master/csl-citation.json"} </w:instrText>
      </w:r>
      <w:r w:rsidR="00565AD0">
        <w:fldChar w:fldCharType="separate"/>
      </w:r>
      <w:r w:rsidR="00565AD0" w:rsidRPr="00565AD0">
        <w:t>(Milla and Reich, 2007)</w:t>
      </w:r>
      <w:r w:rsidR="00565AD0">
        <w:fldChar w:fldCharType="end"/>
      </w:r>
      <w:r w:rsidR="00332436">
        <w:t xml:space="preserve">. </w:t>
      </w:r>
      <w:r w:rsidR="00400CE2">
        <w:t xml:space="preserve">It would therefore be useful to measure SLA </w:t>
      </w:r>
      <w:r w:rsidR="00060245">
        <w:t>in these maize</w:t>
      </w:r>
      <w:r w:rsidR="00400CE2">
        <w:t xml:space="preserve"> </w:t>
      </w:r>
      <w:r w:rsidR="00400CE2">
        <w:rPr>
          <w:i/>
          <w:iCs/>
        </w:rPr>
        <w:t>Zmepfl9</w:t>
      </w:r>
      <w:r w:rsidR="00400CE2">
        <w:t xml:space="preserve"> lines</w:t>
      </w:r>
      <w:r w:rsidR="00060245">
        <w:t xml:space="preserve">, along with leaf nitrogen and chlorophyll content, to determine whether this is causing the reduced </w:t>
      </w:r>
      <w:proofErr w:type="spellStart"/>
      <w:r w:rsidR="00060245">
        <w:rPr>
          <w:i/>
          <w:iCs/>
        </w:rPr>
        <w:t>J</w:t>
      </w:r>
      <w:r w:rsidR="00060245">
        <w:rPr>
          <w:vertAlign w:val="subscript"/>
        </w:rPr>
        <w:t>max</w:t>
      </w:r>
      <w:proofErr w:type="spellEnd"/>
      <w:r w:rsidR="00060245">
        <w:t xml:space="preserve"> values seen in one of the lines. </w:t>
      </w:r>
    </w:p>
    <w:p w14:paraId="4CF956E2" w14:textId="77777777" w:rsidR="00332436" w:rsidRPr="00565AD0" w:rsidRDefault="00400CE2" w:rsidP="00565AD0">
      <w:pPr>
        <w:ind w:firstLine="720"/>
        <w:rPr>
          <w:i/>
          <w:iCs/>
        </w:rPr>
      </w:pPr>
      <w:r>
        <w:t xml:space="preserve">Supporting this theory, </w:t>
      </w:r>
      <w:r w:rsidR="00565AD0">
        <w:fldChar w:fldCharType="begin"/>
      </w:r>
      <w:r w:rsidR="00565AD0">
        <w:instrText xml:space="preserve"> ADDIN ZOTERO_ITEM CSL_CITATION {"citationID":"EbFY3kPY","properties":{"formattedCitation":"(McAusland et al., 2020)","plainCitation":"(McAusland et al., 2020)","noteIndex":0},"citationItems":[{"id":909,"uris":["http://zotero.org/users/local/Hcd06Tc7/items/IFE2KHA8"],"itemData":{"id":909,"type":"article-journal","abstract":"The wild relatives of modern wheat represent an underutilized source of genetic and phenotypic diversity and are of interest in breeding owing to their wide adaptation to diverse environments. Leaf photosynthetic traits underpin the rate of production of biomass and yield and have not been systematically explored in the wheat relatives.","container-title":"New Phytologist","DOI":"10.1111/nph.16832","ISSN":"0028-646X, 1469-8137","issue":"6","journalAbbreviation":"New Phytologist","language":"en","page":"1767-1780","source":"DOI.org (Crossref)","title":"Variation in key leaf photosynthetic traits across wheat wild relatives is accession dependent not species dependent","volume":"228","au</w:instrText>
      </w:r>
      <w:r w:rsidR="00565AD0">
        <w:rPr>
          <w:rFonts w:hint="eastAsia"/>
        </w:rPr>
        <w:instrText>thor":[{"family":"McAusland","given":"Lorna"},{"family":"Vialet</w:instrText>
      </w:r>
      <w:r w:rsidR="00565AD0">
        <w:rPr>
          <w:rFonts w:hint="eastAsia"/>
        </w:rPr>
        <w:instrText>‐</w:instrText>
      </w:r>
      <w:r w:rsidR="00565AD0">
        <w:rPr>
          <w:rFonts w:hint="eastAsia"/>
        </w:rPr>
        <w:instrText>Chabrand","given":"Silvere"},{"family":"Jauregui","given":"Iv</w:instrText>
      </w:r>
      <w:r w:rsidR="00565AD0">
        <w:rPr>
          <w:rFonts w:hint="eastAsia"/>
        </w:rPr>
        <w:instrText>á</w:instrText>
      </w:r>
      <w:r w:rsidR="00565AD0">
        <w:rPr>
          <w:rFonts w:hint="eastAsia"/>
        </w:rPr>
        <w:instrText>n"},{"family":"Burridge","given":"Amanda"},{"family":"Hubbart</w:instrText>
      </w:r>
      <w:r w:rsidR="00565AD0">
        <w:rPr>
          <w:rFonts w:hint="eastAsia"/>
        </w:rPr>
        <w:instrText>‐</w:instrText>
      </w:r>
      <w:r w:rsidR="00565AD0">
        <w:rPr>
          <w:rFonts w:hint="eastAsia"/>
        </w:rPr>
        <w:instrText>Edwards","given":"Stella"},{"family":"Fryer","given":"Michael J."},{"family":"King","given":"Ian P."},{"family":"King","given":"Julie"},{"family":"Pyke","given":"Kevin"},{"family":"Edwards","given":"Keith J."},{"family":"Carmo</w:instrText>
      </w:r>
      <w:r w:rsidR="00565AD0">
        <w:rPr>
          <w:rFonts w:hint="eastAsia"/>
        </w:rPr>
        <w:instrText>‐</w:instrText>
      </w:r>
      <w:r w:rsidR="00565AD0">
        <w:rPr>
          <w:rFonts w:hint="eastAsia"/>
        </w:rPr>
        <w:instrText>Silva","given":"Elizabete"},{"family":"Lawson","given":"Tracy"},{"family":"Murchie","given":"Er</w:instrText>
      </w:r>
      <w:r w:rsidR="00565AD0">
        <w:instrText xml:space="preserve">ik H."}],"issued":{"date-parts":[["2020",12]]}}}],"schema":"https://github.com/citation-style-language/schema/raw/master/csl-citation.json"} </w:instrText>
      </w:r>
      <w:r w:rsidR="00565AD0">
        <w:fldChar w:fldCharType="separate"/>
      </w:r>
      <w:r w:rsidR="00565AD0" w:rsidRPr="00565AD0">
        <w:t xml:space="preserve">McAusland et al. </w:t>
      </w:r>
      <w:r w:rsidR="00565AD0">
        <w:t>(</w:t>
      </w:r>
      <w:r w:rsidR="00565AD0" w:rsidRPr="00565AD0">
        <w:t>2020)</w:t>
      </w:r>
      <w:r w:rsidR="00565AD0">
        <w:fldChar w:fldCharType="end"/>
      </w:r>
      <w:r>
        <w:t xml:space="preserve"> found that across a screen of wheat</w:t>
      </w:r>
      <w:r w:rsidR="00DC10A1">
        <w:t xml:space="preserve"> relatives</w:t>
      </w:r>
      <w:r>
        <w:t xml:space="preserve">, </w:t>
      </w:r>
      <w:r w:rsidR="00DC10A1">
        <w:t>cultivars with the</w:t>
      </w:r>
      <w:r>
        <w:t xml:space="preserve"> lowest </w:t>
      </w:r>
      <w:proofErr w:type="spellStart"/>
      <w:r>
        <w:rPr>
          <w:i/>
          <w:iCs/>
        </w:rPr>
        <w:t>J</w:t>
      </w:r>
      <w:r>
        <w:rPr>
          <w:vertAlign w:val="subscript"/>
        </w:rPr>
        <w:t>max</w:t>
      </w:r>
      <w:proofErr w:type="spellEnd"/>
      <w:r>
        <w:t xml:space="preserve"> </w:t>
      </w:r>
      <w:r w:rsidR="00DC10A1">
        <w:t xml:space="preserve">values also exhibited low </w:t>
      </w:r>
      <w:r>
        <w:t xml:space="preserve">SLA. Interestingly, the same cultivars also </w:t>
      </w:r>
      <w:r w:rsidR="00DC10A1">
        <w:t xml:space="preserve">had </w:t>
      </w:r>
      <w:r>
        <w:t xml:space="preserve">the highest NPQ values, albeit with slower induction rates. Authors concluded that the lower </w:t>
      </w:r>
      <w:proofErr w:type="spellStart"/>
      <w:r>
        <w:rPr>
          <w:i/>
          <w:iCs/>
        </w:rPr>
        <w:t>J</w:t>
      </w:r>
      <w:r>
        <w:softHyphen/>
      </w:r>
      <w:r>
        <w:rPr>
          <w:vertAlign w:val="subscript"/>
        </w:rPr>
        <w:t>max</w:t>
      </w:r>
      <w:proofErr w:type="spellEnd"/>
      <w:r>
        <w:t xml:space="preserve"> was able to support a higher magnitude of photoprotection under high light conditions. It would therefore be worth investigating whether </w:t>
      </w:r>
      <w:r w:rsidRPr="00F71ECE">
        <w:rPr>
          <w:i/>
          <w:iCs/>
        </w:rPr>
        <w:t xml:space="preserve">Zmepfl9-1a;Zmepfl9-1b </w:t>
      </w:r>
      <w:r w:rsidRPr="00F71ECE">
        <w:t>#3</w:t>
      </w:r>
      <w:r>
        <w:t xml:space="preserve"> </w:t>
      </w:r>
      <w:r w:rsidR="00DC10A1">
        <w:t xml:space="preserve">also </w:t>
      </w:r>
      <w:r>
        <w:t xml:space="preserve">had higher </w:t>
      </w:r>
      <w:r w:rsidR="00AA3464">
        <w:t xml:space="preserve">rates of </w:t>
      </w:r>
      <w:r>
        <w:t>NPQ,</w:t>
      </w:r>
      <w:r w:rsidR="00DC10A1">
        <w:t xml:space="preserve"> which would</w:t>
      </w:r>
      <w:r w:rsidR="00565AD0">
        <w:t xml:space="preserve"> be beneficial in the field when exposed to a dynamic light environment. This </w:t>
      </w:r>
      <w:r w:rsidR="00DB013E">
        <w:t>would be</w:t>
      </w:r>
      <w:r>
        <w:t xml:space="preserve"> in line with the </w:t>
      </w:r>
      <w:r w:rsidR="00AA3464">
        <w:t>low-</w:t>
      </w:r>
      <w:r w:rsidR="00AA3464">
        <w:rPr>
          <w:i/>
          <w:iCs/>
        </w:rPr>
        <w:t xml:space="preserve">SD </w:t>
      </w:r>
      <w:r>
        <w:t xml:space="preserve">Arabidopsis </w:t>
      </w:r>
      <w:r w:rsidR="000C27CB">
        <w:t xml:space="preserve">EPF2-OE plants, which </w:t>
      </w:r>
      <w:r w:rsidR="00AA3464">
        <w:t>are</w:t>
      </w:r>
      <w:r w:rsidR="000C27CB">
        <w:t xml:space="preserve"> larger in size and</w:t>
      </w:r>
      <w:r w:rsidR="00565AD0">
        <w:t xml:space="preserve"> also</w:t>
      </w:r>
      <w:r w:rsidR="000C27CB">
        <w:t xml:space="preserve"> have significantly greater NPQ</w:t>
      </w:r>
      <w:r w:rsidR="00AA3464">
        <w:t xml:space="preserve"> compared to controls under well-watered conditions.</w:t>
      </w:r>
    </w:p>
    <w:p w14:paraId="14870741" w14:textId="77777777" w:rsidR="00E23525" w:rsidRPr="00065C19" w:rsidRDefault="00565AD0" w:rsidP="00565AD0">
      <w:pPr>
        <w:ind w:firstLine="720"/>
      </w:pPr>
      <w:r>
        <w:t xml:space="preserve">As discussed above, </w:t>
      </w:r>
      <w:r w:rsidR="00083A71" w:rsidRPr="00F71ECE">
        <w:t xml:space="preserve">plant nutrient status is known to impact </w:t>
      </w:r>
      <w:proofErr w:type="spellStart"/>
      <w:r w:rsidR="00083A71" w:rsidRPr="00F71ECE">
        <w:rPr>
          <w:i/>
          <w:iCs/>
        </w:rPr>
        <w:t>J</w:t>
      </w:r>
      <w:r w:rsidR="00083A71" w:rsidRPr="00F71ECE">
        <w:rPr>
          <w:vertAlign w:val="subscript"/>
        </w:rPr>
        <w:t>max</w:t>
      </w:r>
      <w:r w:rsidR="00083A71" w:rsidRPr="00F71ECE">
        <w:t>:</w:t>
      </w:r>
      <w:r w:rsidR="00083A71" w:rsidRPr="00F71ECE">
        <w:rPr>
          <w:i/>
          <w:iCs/>
        </w:rPr>
        <w:t>V</w:t>
      </w:r>
      <w:r w:rsidR="00083A71" w:rsidRPr="00F71ECE">
        <w:rPr>
          <w:vertAlign w:val="subscript"/>
        </w:rPr>
        <w:t>c,max</w:t>
      </w:r>
      <w:proofErr w:type="spellEnd"/>
      <w:r w:rsidR="00083A71" w:rsidRPr="00F71ECE">
        <w:rPr>
          <w:vertAlign w:val="subscript"/>
        </w:rPr>
        <w:t xml:space="preserve"> </w:t>
      </w:r>
      <w:r w:rsidR="00083A71" w:rsidRPr="00F71ECE">
        <w:rPr>
          <w:vertAlign w:val="subscript"/>
        </w:rPr>
        <w:fldChar w:fldCharType="begin"/>
      </w:r>
      <w:r w:rsidR="00083A71">
        <w:rPr>
          <w:vertAlign w:val="subscript"/>
        </w:rPr>
        <w:instrText xml:space="preserve"> ADDIN ZOTERO_ITEM CSL_CITATION {"citationID":"OULsSliA","properties":{"formattedCitation":"(Walker et al., 2014)","plainCitation":"(Walker et al., 2014)","noteIndex":0},"citationItems":[{"id":450,"uris":["http://zotero.org/users/local/Hcd06Tc7/items/LECMY7FQ"],"itemData":{"id":450,"type":"article-journ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container-title":"Ecology and Evolution","DOI":"10.1002/ece3.1173","ISSN":"2045-7758","issue":"16","journalAbbreviation":"Ecol Evol","note":"PMID: 25473475\nPMCID: PMC4222209","page":"3218-3235","source":"PubMed Central","title":"The relationship of leaf photosynthetic traits – Vcmax and Jmax – to leaf nitrogen, leaf phosphorus, and specific leaf area: a meta-analysis and modeling study","title-short":"The relationship of leaf photosynthetic traits – Vcmax and Jmax – to leaf nitrogen, leaf phosphorus, and specific leaf area","volume":"4","author":[{"family":"Walker","given":"Anthony P"},{"family":"Beckerman","given":"Andrew P"},{"family":"Gu","given":"Lianhong"},{"family":"Kattge","given":"Jens"},{"family":"Cernusak","given":"Lucas A"},{"family":"Domingues","given":"Tomas F"},{"family":"Scales","given":"Joanna C"},{"family":"Wohlfahrt","given":"Georg"},{"family":"Wullschleger","given":"Stan D"},{"family":"Woodward","given":"F Ian"}],"issued":{"date-parts":[["2014",8]]}}}],"schema":"https://github.com/citation-style-language/schema/raw/master/csl-citation.json"} </w:instrText>
      </w:r>
      <w:r w:rsidR="00083A71" w:rsidRPr="00F71ECE">
        <w:rPr>
          <w:vertAlign w:val="subscript"/>
        </w:rPr>
        <w:fldChar w:fldCharType="separate"/>
      </w:r>
      <w:r w:rsidR="00083A71" w:rsidRPr="00977CB3">
        <w:t>(Walker et al., 2014)</w:t>
      </w:r>
      <w:r w:rsidR="00083A71" w:rsidRPr="00F71ECE">
        <w:rPr>
          <w:vertAlign w:val="subscript"/>
        </w:rPr>
        <w:fldChar w:fldCharType="end"/>
      </w:r>
      <w:r w:rsidR="00083A71" w:rsidRPr="00F71ECE">
        <w:t xml:space="preserve">. </w:t>
      </w:r>
      <w:r>
        <w:t>This</w:t>
      </w:r>
      <w:r w:rsidR="00083A71" w:rsidRPr="00F71ECE">
        <w:t xml:space="preserve"> study only focused on characterisation of the above ground plant organs,</w:t>
      </w:r>
      <w:r>
        <w:t xml:space="preserve"> but</w:t>
      </w:r>
      <w:r w:rsidR="00083A71" w:rsidRPr="00F71ECE">
        <w:t xml:space="preserve"> it would be interesting to assess the root systems of these gene-edited maize plants</w:t>
      </w:r>
      <w:r>
        <w:t>, which could impact on nutrient acquisition</w:t>
      </w:r>
      <w:r w:rsidR="00083A71" w:rsidRPr="00F71ECE">
        <w:t>. Indeed, a number of low-</w:t>
      </w:r>
      <w:r w:rsidR="00083A71" w:rsidRPr="00F71ECE">
        <w:rPr>
          <w:i/>
          <w:iCs/>
        </w:rPr>
        <w:t xml:space="preserve">SD </w:t>
      </w:r>
      <w:r w:rsidR="00083A71" w:rsidRPr="00F71ECE">
        <w:t xml:space="preserve">EPF mutants in different species have exhibited root phenotypes, such as reduced root size in Arabidopsis </w:t>
      </w:r>
      <w:r w:rsidR="00083A71" w:rsidRPr="00F71ECE">
        <w:fldChar w:fldCharType="begin"/>
      </w:r>
      <w:r w:rsidR="00083A71">
        <w:instrText xml:space="preserve"> ADDIN ZOTERO_ITEM CSL_CITATION {"citationID":"Ul8LK3oG","properties":{"formattedCitation":"(Hepworth et al., 2016)","plainCitation":"(Hepworth et al., 2016)","noteIndex":0},"citationItems":[{"id":448,"uris":["http://zotero.org/users/local/Hcd06Tc7/items/24V7XJ6Z"],"itemData":{"id":448,"type":"article-journal","abstract":"Root development is influenced by nutrient and water availabilities. Plants are able to adjust many attributes of their root in response to environmental signals including the size and shape of the primary root, lateral roots and root hairs. Here we investigated the response of roots to changes in the levels of leaf transpiration associated with altered stomatal frequency. We found that plants with high stomatal density and conductance produce a larger rooting area and as a result have enhanced phosphate uptake capacity whereas plants with low stomatal conductance produce a smaller root. Manipulating the growth environment of plants indicated that enhanced root growth is most likely a result of an increased demand for water rather than phosphate. Plants manipulated to have an increase or reduction in root hair growth show a reduction or increase respectively, in stomatal conductance and density. Our results demonstrate that plants can balance their water uptake and loss through coordinated regulation of both stomatal and root development.","container-title":"PLOS ONE","DOI":"10.1371/journal.pone.0156930","ISSN":"1932-6203","issue":"6","journalAbbreviation":"PLOS ONE","language":"en","note":"publisher: Public Library of Science","page":"e0156930","source":"PLoS Journals","title":"Balancing Water Uptake and Loss through the Coordinated Regulation of Stomatal and Root Development","volume":"11","author":[{"family":"Hepworth","given":"Christopher"},{"family":"Turner","given":"Carla"},{"family":"Landim","given":"Marcela Guimaraes"},{"family":"Cameron","given":"Duncan"},{"family":"Gray","given":"Julie E."}],"issued":{"date-parts":[["2016",6,8]]}}}],"schema":"https://github.com/citation-style-language/schema/raw/master/csl-citation.json"} </w:instrText>
      </w:r>
      <w:r w:rsidR="00083A71" w:rsidRPr="00F71ECE">
        <w:fldChar w:fldCharType="separate"/>
      </w:r>
      <w:r w:rsidR="00083A71" w:rsidRPr="00977CB3">
        <w:t>(Hepworth et al., 2016)</w:t>
      </w:r>
      <w:r w:rsidR="00083A71" w:rsidRPr="00F71ECE">
        <w:fldChar w:fldCharType="end"/>
      </w:r>
      <w:r w:rsidR="00083A71" w:rsidRPr="00F71ECE">
        <w:t xml:space="preserve">, increased aerenchyma in rice </w:t>
      </w:r>
      <w:r w:rsidR="00083A71" w:rsidRPr="00F71ECE">
        <w:fldChar w:fldCharType="begin"/>
      </w:r>
      <w:r w:rsidR="00083A71">
        <w:instrText xml:space="preserve"> ADDIN ZOTERO_ITEM CSL_CITATION {"citationID":"oynVve4L","properties":{"formattedCitation":"(Mohammed et al., 2019)","plainCitation":"(Mohammed et al., 2019)","noteIndex":0},"citationItems":[{"id":313,"uris":["http://zotero.org/users/local/Hcd06Tc7/items/Y6WIZQ8I"],"itemData":{"id":313,"type":"article-journal","abstract":"Stomata are adjustable pores in the aerial epidermis of plants. The role of stomata is usually described in terms of the trade-off between CO2 uptake and water loss. Little consideration has been given to their interaction with below-ground development or diffusion of other gases. We overexpressed the rice EPIDERMAL PATTERNING FACTOR1 (OsEPF1) to produce rice plants with reduced stomatal densities, resulting in lowered leaf stomatal conductance and enhanced water use efficiency. Surprisingly, we found that root cortical aerenchyma (RCA) is formed constitutively in OsEPF1OE lines regardless of tissue age and position. Aerenchyma is tissue containing air-spaces that can develop in the plant root during stressful conditions, e.g. oxygen deficiency when it functions to increase O2 diffusion from shoot to root. The relationship with stomata is unknown. We conclude that RCA development and stomatal development are linked by two possible mechanisms: first that reduced stomatal conductance inhibits the diffusion of oxygen to the root, creating an oxygen deficit and stimulating the formation of RCA, second that an unknown EPF signalling pathway may be involved. Our observations have fundamental implications for the understanding of whole plant gas diffusion and root-to-shoot signalling events.","container-title":"Scientific Reports","DOI":"10.1038/s41598-019-41922-7","ISSN":"2045-2322","issue":"1","journalAbbreviation":"Sci Rep","language":"eng","note":"PMID: 30944383\nPMCID: PMC6447545","page":"5584","source":"PubMed","title":"Rice plants overexpressing OsEPF1 show reduced stomatal density and increased root cortical aerenchyma formation","volume":"9","author":[{"family":"Mohammed","given":"U."},{"family":"Caine","given":"R. S."},{"family":"Atkinson","given":"J. A."},{"family":"Harrison","given":"E. L."},{"family":"Wells","given":"D."},{"family":"Chater","given":"C. C."},{"family":"Gray","given":"J. E."},{"family":"Swarup","given":"R."},{"family":"Murchie","given":"E. H."}],"issued":{"date-parts":[["2019",4,3]]}}}],"schema":"https://github.com/citation-style-language/schema/raw/master/csl-citation.json"} </w:instrText>
      </w:r>
      <w:r w:rsidR="00083A71" w:rsidRPr="00F71ECE">
        <w:fldChar w:fldCharType="separate"/>
      </w:r>
      <w:r w:rsidR="00083A71" w:rsidRPr="00977CB3">
        <w:t>(Mohammed et al., 2019)</w:t>
      </w:r>
      <w:r w:rsidR="00083A71" w:rsidRPr="00F71ECE">
        <w:fldChar w:fldCharType="end"/>
      </w:r>
      <w:r w:rsidR="00083A71" w:rsidRPr="00F71ECE">
        <w:t>, and larger nodules in soybean (</w:t>
      </w:r>
      <w:proofErr w:type="spellStart"/>
      <w:r w:rsidR="00083A71" w:rsidRPr="00F71ECE">
        <w:t>Chater</w:t>
      </w:r>
      <w:proofErr w:type="spellEnd"/>
      <w:r w:rsidR="00083A71" w:rsidRPr="00F71ECE">
        <w:t xml:space="preserve"> </w:t>
      </w:r>
      <w:r w:rsidR="00083A71" w:rsidRPr="00F71ECE">
        <w:rPr>
          <w:i/>
          <w:iCs/>
        </w:rPr>
        <w:t>et al.</w:t>
      </w:r>
      <w:r w:rsidR="00083A71" w:rsidRPr="00F71ECE">
        <w:t xml:space="preserve"> unpublished). </w:t>
      </w:r>
      <w:r>
        <w:t xml:space="preserve">Two of the maize </w:t>
      </w:r>
      <w:r>
        <w:rPr>
          <w:i/>
          <w:iCs/>
        </w:rPr>
        <w:t>Zmepfl9</w:t>
      </w:r>
      <w:r>
        <w:t xml:space="preserve"> lines exhibited faster growth speeds compared with controls, which could be explained by a</w:t>
      </w:r>
      <w:r w:rsidR="00E23525">
        <w:t xml:space="preserve"> smaller root size, </w:t>
      </w:r>
      <w:r>
        <w:t xml:space="preserve">facilitating greater </w:t>
      </w:r>
      <w:r w:rsidR="00E23525">
        <w:t xml:space="preserve">investment into the shoots instead. </w:t>
      </w:r>
      <w:r w:rsidR="00083A71" w:rsidRPr="00F71ECE">
        <w:t xml:space="preserve">Some, or all, of these lines of enquiry </w:t>
      </w:r>
      <w:r w:rsidR="00083A71">
        <w:t>c</w:t>
      </w:r>
      <w:r w:rsidR="00083A71" w:rsidRPr="00F71ECE">
        <w:t xml:space="preserve">ould be </w:t>
      </w:r>
      <w:r w:rsidR="00083A71" w:rsidRPr="00F71ECE">
        <w:lastRenderedPageBreak/>
        <w:t>pursued to elucidate what is causing the reduction in electron transport, which</w:t>
      </w:r>
      <w:r w:rsidR="00083A71">
        <w:t xml:space="preserve"> in turn may be</w:t>
      </w:r>
      <w:r w:rsidR="00083A71" w:rsidRPr="00F71ECE">
        <w:t xml:space="preserve"> limiting </w:t>
      </w:r>
      <w:r w:rsidR="00083A71" w:rsidRPr="00F71ECE">
        <w:rPr>
          <w:i/>
          <w:iCs/>
        </w:rPr>
        <w:t>A</w:t>
      </w:r>
      <w:r w:rsidR="00083A71">
        <w:rPr>
          <w:i/>
          <w:iCs/>
        </w:rPr>
        <w:t>,</w:t>
      </w:r>
      <w:r w:rsidR="00083A71" w:rsidRPr="00F71ECE">
        <w:rPr>
          <w:i/>
          <w:iCs/>
        </w:rPr>
        <w:t xml:space="preserve"> </w:t>
      </w:r>
      <w:r w:rsidR="00083A71" w:rsidRPr="00F71ECE">
        <w:t xml:space="preserve">due to reduced supply of ATP and NADPH. </w:t>
      </w:r>
    </w:p>
    <w:p w14:paraId="1B2DF25A" w14:textId="77777777" w:rsidR="00083A71" w:rsidRDefault="00565AD0" w:rsidP="005D2273">
      <w:pPr>
        <w:ind w:firstLine="720"/>
      </w:pPr>
      <w:r>
        <w:t>Furthermore, i</w:t>
      </w:r>
      <w:r w:rsidR="00083A71" w:rsidRPr="00F71ECE">
        <w:t xml:space="preserve">t is unclear why </w:t>
      </w:r>
      <w:r w:rsidR="00083A71" w:rsidRPr="00F71ECE">
        <w:rPr>
          <w:i/>
          <w:iCs/>
        </w:rPr>
        <w:t>Zmepfl9-1</w:t>
      </w:r>
      <w:proofErr w:type="gramStart"/>
      <w:r w:rsidR="00083A71" w:rsidRPr="00F71ECE">
        <w:rPr>
          <w:i/>
          <w:iCs/>
        </w:rPr>
        <w:t>a;Zmepfl</w:t>
      </w:r>
      <w:proofErr w:type="gramEnd"/>
      <w:r w:rsidR="00083A71" w:rsidRPr="00F71ECE">
        <w:rPr>
          <w:i/>
          <w:iCs/>
        </w:rPr>
        <w:t xml:space="preserve">9-1b </w:t>
      </w:r>
      <w:r w:rsidR="00083A71" w:rsidRPr="00F71ECE">
        <w:t xml:space="preserve">#3 differs from the other three lines lacking </w:t>
      </w:r>
      <w:r w:rsidR="00083A71" w:rsidRPr="00F71ECE">
        <w:rPr>
          <w:i/>
          <w:iCs/>
        </w:rPr>
        <w:t>ZmEPFL9-1a</w:t>
      </w:r>
      <w:r w:rsidR="00083A71" w:rsidRPr="00F71ECE">
        <w:t xml:space="preserve">, given their similar </w:t>
      </w:r>
      <w:r w:rsidR="00083A71" w:rsidRPr="00F71ECE">
        <w:rPr>
          <w:i/>
          <w:iCs/>
        </w:rPr>
        <w:t xml:space="preserve">SD </w:t>
      </w:r>
      <w:r w:rsidR="00083A71" w:rsidRPr="00F71ECE">
        <w:t xml:space="preserve">and </w:t>
      </w:r>
      <w:r w:rsidR="00083A71" w:rsidRPr="00F71ECE">
        <w:rPr>
          <w:i/>
          <w:iCs/>
        </w:rPr>
        <w:t>g</w:t>
      </w:r>
      <w:r w:rsidR="00083A71" w:rsidRPr="00F71ECE">
        <w:rPr>
          <w:vertAlign w:val="subscript"/>
        </w:rPr>
        <w:t>s</w:t>
      </w:r>
      <w:r w:rsidR="00083A71" w:rsidRPr="00F71ECE">
        <w:t xml:space="preserve">. </w:t>
      </w:r>
      <w:r w:rsidR="005D2273">
        <w:t>One explanation could be tha</w:t>
      </w:r>
      <w:r w:rsidR="00083A71" w:rsidRPr="00F71ECE">
        <w:t xml:space="preserve">t the phenotype is a result of </w:t>
      </w:r>
      <w:r w:rsidR="00893F01">
        <w:t xml:space="preserve">epigenetic changes caused by </w:t>
      </w:r>
      <w:r w:rsidR="00083A71" w:rsidRPr="00F71ECE">
        <w:t>the plant transformation</w:t>
      </w:r>
      <w:r w:rsidR="00A3243A">
        <w:t xml:space="preserve"> and tissue culture </w:t>
      </w:r>
      <w:r w:rsidR="00083A71" w:rsidRPr="00F71ECE">
        <w:t>process</w:t>
      </w:r>
      <w:r w:rsidR="005D2273">
        <w:t xml:space="preserve"> </w:t>
      </w:r>
      <w:r w:rsidR="005D2273">
        <w:fldChar w:fldCharType="begin"/>
      </w:r>
      <w:r w:rsidR="005D2273">
        <w:instrText xml:space="preserve"> ADDIN ZOTERO_ITEM CSL_CITATION {"citationID":"PSEzMCCs","properties":{"formattedCitation":"(Smulders and de Klerk, 2011)","plainCitation":"(Smulders and de Klerk, 2011)","noteIndex":0},"citationItems":[{"id":906,"uris":["http://zotero.org/users/local/Hcd06Tc7/items/5AEBJMA3"],"itemData":{"id":906,"type":"article-journal","abstract":"Plants produced vegetatively in tissue culture may differ from the plants from which they have been derived. Two major classes of off-types occur: genetic ones and epigenetic ones. This review is about epigenetic aberrations. We discuss recent studies that have uncovered epigenetic modifications at the molecular level, viz., changes in DNA methylation and alterations of histone methylation or acetylation. Various studies have been carried out with animals, and with plant cells or tissues that have grown in tissue culture but only little work has been done with shoots generated by axillary branching. We present various molecular methods that are being used to measure epigenetic variation. In micropropagated plants mostly differences in DNA methylation have been examined. Epigenetic changes are thought to underlie various well-known tissue-culture phenomena including rejuvenation, habituation, and morphological changes such as flower abnormalities, bushiness, and tumorous outgrowths in, among others, oil palm, gerbera, Zantedeschia and rhododendron.","container-title":"Plant Growth Regulation","DOI":"10.1007/s10725-010-9531-4","ISSN":"1573-5087","issue":"2","journalAbbreviation":"Plant Growth Regul","language":"en","page":"137-146","source":"Springer Link","title":"Epigenetics in plant tissue culture","volume":"63","author":[{"family":"Smulders","given":"M. J. M."},{"family":"Klerk","given":"G. J.","non-dropping-particle":"de"}],"issued":{"date-parts":[["2011",3,1]]}}}],"schema":"https://github.com/citation-style-language/schema/raw/master/csl-citation.json"} </w:instrText>
      </w:r>
      <w:r w:rsidR="005D2273">
        <w:fldChar w:fldCharType="separate"/>
      </w:r>
      <w:r w:rsidR="005D2273" w:rsidRPr="005D2273">
        <w:t>(Smulders and de Klerk, 2011)</w:t>
      </w:r>
      <w:r w:rsidR="005D2273">
        <w:fldChar w:fldCharType="end"/>
      </w:r>
      <w:r w:rsidR="005D2273">
        <w:t>. I</w:t>
      </w:r>
      <w:r w:rsidR="00893F01">
        <w:t>t would</w:t>
      </w:r>
      <w:r w:rsidR="005D2273">
        <w:t xml:space="preserve"> therefore</w:t>
      </w:r>
      <w:r w:rsidR="00893F01">
        <w:t xml:space="preserve"> be useful to characterise a third double knockout line for comparison. Alternatively, </w:t>
      </w:r>
      <w:r w:rsidR="005D2273">
        <w:t>it is possible that there</w:t>
      </w:r>
      <w:r w:rsidR="00893F01">
        <w:t xml:space="preserve"> may have been off-target </w:t>
      </w:r>
      <w:r w:rsidR="005D2273">
        <w:t xml:space="preserve">Cas9 </w:t>
      </w:r>
      <w:r w:rsidR="00893F01">
        <w:t>edits in this particular genotype</w:t>
      </w:r>
      <w:r w:rsidR="005D2273">
        <w:t xml:space="preserve">, which were not identified by </w:t>
      </w:r>
      <w:proofErr w:type="spellStart"/>
      <w:r w:rsidR="005D2273">
        <w:t>Limagrain</w:t>
      </w:r>
      <w:proofErr w:type="spellEnd"/>
      <w:r w:rsidR="00893F01">
        <w:t>.</w:t>
      </w:r>
      <w:r w:rsidR="005D2273">
        <w:t xml:space="preserve"> Unfortunately, I was unable</w:t>
      </w:r>
      <w:r w:rsidR="00893F01">
        <w:t xml:space="preserve"> </w:t>
      </w:r>
      <w:r w:rsidR="005D2273">
        <w:t>to access the A188 genome to check for off-target effects, d</w:t>
      </w:r>
      <w:r w:rsidR="00893F01">
        <w:t>ue to company restrictions</w:t>
      </w:r>
      <w:r w:rsidR="005D2273">
        <w:t>.</w:t>
      </w:r>
    </w:p>
    <w:p w14:paraId="4CB720D7" w14:textId="77777777" w:rsidR="00083A71" w:rsidRPr="00F71ECE" w:rsidRDefault="00083A71" w:rsidP="00083A71">
      <w:pPr>
        <w:ind w:firstLine="720"/>
      </w:pPr>
    </w:p>
    <w:p w14:paraId="2873B026" w14:textId="77777777" w:rsidR="00083A71" w:rsidRPr="00F71ECE" w:rsidRDefault="00083A71" w:rsidP="00083A71">
      <w:pPr>
        <w:spacing w:before="240" w:after="240"/>
        <w:jc w:val="left"/>
        <w:outlineLvl w:val="3"/>
        <w:rPr>
          <w:rFonts w:asciiTheme="minorHAnsi" w:eastAsiaTheme="majorEastAsia" w:hAnsiTheme="minorHAnsi" w:cs="Calibri"/>
          <w:b/>
          <w:sz w:val="24"/>
          <w:szCs w:val="24"/>
        </w:rPr>
      </w:pPr>
      <w:r w:rsidRPr="00F71ECE">
        <w:rPr>
          <w:rFonts w:asciiTheme="minorHAnsi" w:eastAsiaTheme="majorEastAsia" w:hAnsiTheme="minorHAnsi" w:cs="Calibri"/>
          <w:b/>
          <w:sz w:val="24"/>
          <w:szCs w:val="24"/>
        </w:rPr>
        <w:t>5.3.4</w:t>
      </w:r>
      <w:r w:rsidRPr="00F71ECE">
        <w:rPr>
          <w:rFonts w:asciiTheme="minorHAnsi" w:eastAsiaTheme="majorEastAsia" w:hAnsiTheme="minorHAnsi" w:cs="Calibri"/>
          <w:b/>
          <w:sz w:val="24"/>
          <w:szCs w:val="24"/>
        </w:rPr>
        <w:tab/>
      </w:r>
      <w:r>
        <w:rPr>
          <w:rFonts w:asciiTheme="minorHAnsi" w:eastAsiaTheme="majorEastAsia" w:hAnsiTheme="minorHAnsi" w:cs="Calibri"/>
          <w:b/>
          <w:sz w:val="24"/>
          <w:szCs w:val="24"/>
        </w:rPr>
        <w:t>Could “p</w:t>
      </w:r>
      <w:r w:rsidRPr="00F71ECE">
        <w:rPr>
          <w:rFonts w:asciiTheme="minorHAnsi" w:eastAsiaTheme="majorEastAsia" w:hAnsiTheme="minorHAnsi" w:cs="Calibri"/>
          <w:b/>
          <w:sz w:val="24"/>
          <w:szCs w:val="24"/>
        </w:rPr>
        <w:t>aralogue editing</w:t>
      </w:r>
      <w:r>
        <w:rPr>
          <w:rFonts w:asciiTheme="minorHAnsi" w:eastAsiaTheme="majorEastAsia" w:hAnsiTheme="minorHAnsi" w:cs="Calibri"/>
          <w:b/>
          <w:sz w:val="24"/>
          <w:szCs w:val="24"/>
        </w:rPr>
        <w:t>”</w:t>
      </w:r>
      <w:r w:rsidRPr="00F71ECE">
        <w:rPr>
          <w:rFonts w:asciiTheme="minorHAnsi" w:eastAsiaTheme="majorEastAsia" w:hAnsiTheme="minorHAnsi" w:cs="Calibri"/>
          <w:b/>
          <w:sz w:val="24"/>
          <w:szCs w:val="24"/>
        </w:rPr>
        <w:t xml:space="preserve"> be a useful tool</w:t>
      </w:r>
      <w:r>
        <w:rPr>
          <w:rFonts w:asciiTheme="minorHAnsi" w:eastAsiaTheme="majorEastAsia" w:hAnsiTheme="minorHAnsi" w:cs="Calibri"/>
          <w:b/>
          <w:sz w:val="24"/>
          <w:szCs w:val="24"/>
        </w:rPr>
        <w:t>?</w:t>
      </w:r>
    </w:p>
    <w:p w14:paraId="793965B0" w14:textId="77777777" w:rsidR="00083A71" w:rsidRDefault="00083A71" w:rsidP="00083A71">
      <w:r w:rsidRPr="00F71ECE">
        <w:t xml:space="preserve">In a recent study by </w:t>
      </w:r>
      <w:r w:rsidRPr="00F71ECE">
        <w:fldChar w:fldCharType="begin"/>
      </w:r>
      <w:r>
        <w:instrText xml:space="preserve"> ADDIN ZOTERO_ITEM CSL_CITATION {"citationID":"BISSUGew","properties":{"formattedCitation":"(Karavolias {\\i{}et al.}, 2023)","plainCitation":"(Karavolias et al., 2023)","dontUpdate":true,"noteIndex":0},"citationItems":[{"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schema":"https://github.com/citation-style-language/schema/raw/master/csl-citation.json"} </w:instrText>
      </w:r>
      <w:r w:rsidRPr="00F71ECE">
        <w:fldChar w:fldCharType="separate"/>
      </w:r>
      <w:r w:rsidRPr="00F71ECE">
        <w:rPr>
          <w:szCs w:val="24"/>
        </w:rPr>
        <w:t xml:space="preserve">Karavolias </w:t>
      </w:r>
      <w:r w:rsidRPr="0033099E">
        <w:rPr>
          <w:szCs w:val="24"/>
        </w:rPr>
        <w:t>et al.</w:t>
      </w:r>
      <w:r w:rsidRPr="00F71ECE">
        <w:rPr>
          <w:szCs w:val="24"/>
        </w:rPr>
        <w:t xml:space="preserve"> (2023)</w:t>
      </w:r>
      <w:r w:rsidRPr="00F71ECE">
        <w:fldChar w:fldCharType="end"/>
      </w:r>
      <w:r w:rsidRPr="00F71ECE">
        <w:t xml:space="preserve">, the loss of rice </w:t>
      </w:r>
      <w:r w:rsidRPr="00F71ECE">
        <w:rPr>
          <w:i/>
          <w:iCs/>
        </w:rPr>
        <w:t xml:space="preserve">OsEPFL9-2 </w:t>
      </w:r>
      <w:r w:rsidRPr="00F71ECE">
        <w:t xml:space="preserve">(referred to as </w:t>
      </w:r>
      <w:r w:rsidRPr="00F71ECE">
        <w:rPr>
          <w:i/>
          <w:iCs/>
        </w:rPr>
        <w:t xml:space="preserve">OsEPFL10 </w:t>
      </w:r>
      <w:r w:rsidRPr="00F71ECE">
        <w:t xml:space="preserve"> in the study) produced plants with 25% fewer stomata, compared with controls. However, the authors reported that these plants still exhibited the same phenotype as </w:t>
      </w:r>
      <w:r w:rsidRPr="00F71ECE">
        <w:rPr>
          <w:i/>
          <w:iCs/>
        </w:rPr>
        <w:t xml:space="preserve">Osepfl9-1 </w:t>
      </w:r>
      <w:r w:rsidRPr="00F71ECE">
        <w:t xml:space="preserve">plants, which had an 80% reduction in </w:t>
      </w:r>
      <w:r w:rsidRPr="00F71ECE">
        <w:rPr>
          <w:i/>
          <w:iCs/>
        </w:rPr>
        <w:t>SD</w:t>
      </w:r>
      <w:r w:rsidRPr="00F71ECE">
        <w:t xml:space="preserve">, with both showing very similar gas exchange and water use values. They therefore claimed that editing a </w:t>
      </w:r>
      <w:r>
        <w:t>paralogous</w:t>
      </w:r>
      <w:r w:rsidRPr="00F71ECE">
        <w:t xml:space="preserve"> </w:t>
      </w:r>
      <w:r w:rsidRPr="00F71ECE">
        <w:rPr>
          <w:i/>
          <w:iCs/>
        </w:rPr>
        <w:t>EPFL9</w:t>
      </w:r>
      <w:r w:rsidRPr="00F71ECE">
        <w:t xml:space="preserve"> gene that plays a lesser role in stomatal development can be effective in improving WUE. In Chapter 4, it was shown that </w:t>
      </w:r>
      <w:r>
        <w:t xml:space="preserve">gene-editing </w:t>
      </w:r>
      <w:r w:rsidRPr="00F71ECE">
        <w:rPr>
          <w:i/>
          <w:iCs/>
        </w:rPr>
        <w:t xml:space="preserve">ZmEPFL9-1b </w:t>
      </w:r>
      <w:r w:rsidRPr="00F71ECE">
        <w:t xml:space="preserve">gene produced plants with only a very minor reduction in </w:t>
      </w:r>
      <w:r w:rsidRPr="00F71ECE">
        <w:rPr>
          <w:i/>
          <w:iCs/>
        </w:rPr>
        <w:t>SD</w:t>
      </w:r>
      <w:r w:rsidRPr="00F71ECE">
        <w:t xml:space="preserve">, although this was not significantly different from A188 controls. It was therefore concluded that that this </w:t>
      </w:r>
      <w:r w:rsidRPr="00F71ECE">
        <w:rPr>
          <w:i/>
          <w:iCs/>
        </w:rPr>
        <w:t>EPFL9</w:t>
      </w:r>
      <w:r w:rsidRPr="00F71ECE">
        <w:t xml:space="preserve"> paralogue contributes very little to maize stomatal development, if at all. However, the results presented in this Chapter revealed that </w:t>
      </w:r>
      <w:r w:rsidRPr="00F71ECE">
        <w:rPr>
          <w:i/>
          <w:iCs/>
        </w:rPr>
        <w:t xml:space="preserve">Zmepfl9-1b </w:t>
      </w:r>
      <w:r w:rsidRPr="00F71ECE">
        <w:t xml:space="preserve">plants had intermediate gas exchange and water use values in almost every experiment, falling in between A188 and the other gene-edited lines. Although none of these differences were found to be significant from the control plants, it does suggest that knocking out this paralogue may result in </w:t>
      </w:r>
      <w:r>
        <w:t>some</w:t>
      </w:r>
      <w:r w:rsidRPr="00F71ECE">
        <w:t xml:space="preserve"> improvement in water use efficiency, despite a minor </w:t>
      </w:r>
      <w:r w:rsidRPr="00F71ECE">
        <w:rPr>
          <w:i/>
          <w:iCs/>
        </w:rPr>
        <w:t xml:space="preserve">SD </w:t>
      </w:r>
      <w:r w:rsidRPr="00F71ECE">
        <w:t xml:space="preserve">phenotype. It </w:t>
      </w:r>
      <w:r>
        <w:t xml:space="preserve">can’t be ruled out </w:t>
      </w:r>
      <w:r w:rsidRPr="00F71ECE">
        <w:t xml:space="preserve">that </w:t>
      </w:r>
      <w:r w:rsidRPr="00F71ECE">
        <w:rPr>
          <w:i/>
          <w:iCs/>
        </w:rPr>
        <w:t>ZmEPFL9-1b</w:t>
      </w:r>
      <w:r w:rsidRPr="00F71ECE">
        <w:t xml:space="preserve"> is involved in a pathway that regulates stomatal aperture instead of stomatal development</w:t>
      </w:r>
      <w:r>
        <w:t>; h</w:t>
      </w:r>
      <w:r w:rsidRPr="00F71ECE">
        <w:t>owever, this is rather speculative</w:t>
      </w:r>
      <w:r>
        <w:t>.</w:t>
      </w:r>
      <w:r w:rsidRPr="00F71ECE">
        <w:t xml:space="preserve"> </w:t>
      </w:r>
    </w:p>
    <w:p w14:paraId="29FF0082" w14:textId="77777777" w:rsidR="00083A71" w:rsidRPr="00F71ECE" w:rsidRDefault="00083A71" w:rsidP="00083A71"/>
    <w:p w14:paraId="36C34089" w14:textId="77777777" w:rsidR="00083A71" w:rsidRDefault="00083A71" w:rsidP="00083A71">
      <w:pPr>
        <w:sectPr w:rsidR="00083A71" w:rsidSect="009D3DC9">
          <w:headerReference w:type="even" r:id="rId298"/>
          <w:headerReference w:type="default" r:id="rId299"/>
          <w:pgSz w:w="11906" w:h="16838" w:code="9"/>
          <w:pgMar w:top="1440" w:right="1440" w:bottom="1440" w:left="1797" w:header="709" w:footer="170" w:gutter="0"/>
          <w:cols w:space="708"/>
          <w:docGrid w:linePitch="360"/>
        </w:sectPr>
      </w:pPr>
    </w:p>
    <w:p w14:paraId="7B8FA248" w14:textId="77777777" w:rsidR="00083A71" w:rsidRDefault="00083A71" w:rsidP="00083A71">
      <w:pPr>
        <w:pStyle w:val="Title"/>
      </w:pPr>
    </w:p>
    <w:p w14:paraId="50518E2E" w14:textId="77777777" w:rsidR="00083A71" w:rsidRPr="002B1B59" w:rsidRDefault="00083A71" w:rsidP="00083A71">
      <w:pPr>
        <w:pStyle w:val="Heading1"/>
      </w:pPr>
      <w:bookmarkStart w:id="188" w:name="_Toc131628579"/>
      <w:r w:rsidRPr="002B1B59">
        <w:t xml:space="preserve">CHAPTER </w:t>
      </w:r>
      <w:r>
        <w:t>6</w:t>
      </w:r>
      <w:bookmarkEnd w:id="188"/>
    </w:p>
    <w:p w14:paraId="63C85572" w14:textId="77777777" w:rsidR="00083A71" w:rsidRPr="002B1B59" w:rsidRDefault="00083A71" w:rsidP="00083A71">
      <w:pPr>
        <w:pStyle w:val="Heading2"/>
      </w:pPr>
      <w:bookmarkStart w:id="189" w:name="_Toc131628580"/>
      <w:r>
        <w:t>General discussion</w:t>
      </w:r>
      <w:bookmarkEnd w:id="189"/>
    </w:p>
    <w:p w14:paraId="1782F558" w14:textId="77777777" w:rsidR="00083A71" w:rsidRPr="002B1B59" w:rsidRDefault="00083A71" w:rsidP="00083A71">
      <w:pPr>
        <w:jc w:val="left"/>
        <w:rPr>
          <w:sz w:val="28"/>
          <w:szCs w:val="28"/>
        </w:rPr>
      </w:pPr>
    </w:p>
    <w:p w14:paraId="160AFF46" w14:textId="77777777" w:rsidR="00083A71" w:rsidRDefault="00083A71" w:rsidP="00083A71">
      <w:pPr>
        <w:pStyle w:val="Heading3"/>
        <w:numPr>
          <w:ilvl w:val="1"/>
          <w:numId w:val="12"/>
        </w:numPr>
      </w:pPr>
      <w:bookmarkStart w:id="190" w:name="_Toc131628581"/>
      <w:r>
        <w:t>Conclusions</w:t>
      </w:r>
      <w:bookmarkEnd w:id="190"/>
    </w:p>
    <w:p w14:paraId="3EEFCCCA" w14:textId="77777777" w:rsidR="00083A71" w:rsidRDefault="00083A71" w:rsidP="00083A71">
      <w:r>
        <w:t xml:space="preserve">Stomatal engineering presents an exciting tool for improving the water relations and drought resistance of crops, which may be effective in combatting the future predicted agricultural water shortages. These microscopic epidermal pores exert control over the vast majority of the water lost from a plant to the atmosphere </w:t>
      </w:r>
      <w:r>
        <w:fldChar w:fldCharType="begin"/>
      </w:r>
      <w:r>
        <w:instrText xml:space="preserve"> ADDIN ZOTERO_ITEM CSL_CITATION {"citationID":"I6cp4pSh","properties":{"formattedCitation":"(Lawson and Blatt, 2014)","plainCitation":"(Lawson and Blatt, 2014)","noteIndex":0},"citationItems":[{"id":402,"uris":["http://zotero.org/users/local/Hcd06Tc7/items/JVQRPC3Q"],"itemData":{"id":402,"type":"article-journal","abstract":"The control of gaseous exchange between the leaf and bulk atmosphere by stomata governs CO2 uptake for photosynthesis and transpiration, determining plant productivity and water use efficiency. The balance between these two processes depends on stomatal responses to environmental and internal cues and the synchrony of stomatal behavior relative to mesophyll demands for CO2. Here we examine the rapidity of stomatal responses with attention to their relationship to photosynthetic CO2 uptake and the consequences for water use. We discuss the influence of anatomical characteristics on the velocity of changes in stomatal conductance and explore the potential for manipulating the physical as well as physiological characteristics of stomatal guard cells in order to accelerate stomatal movements in synchrony with mesophyll CO2 demand and to improve water use efficiency without substantial cost to photosynthetic carbon fixation. We conclude that manipulating guard cell transport and metabolism is just as, if not more likely to yield useful benefits as manipulations of their physical and anatomical characteristics. Achieving these benefits should be greatly facilitated by quantitative systems analysis that connects directly the molecular properties of the guard cells to their function in the field.","container-title":"Plant Physiology","DOI":"10.1104/pp.114.237107","ISSN":"0032-0889","issue":"4","journalAbbreviation":"Plant Physiology","page":"1556-1570","source":"Silverchair","title":"Stomatal Size, Speed, and Responsiveness Impact on Photosynthesis and Water Use Efficiency","volume":"164","author":[{"family":"Lawson","given":"Tracy"},{"family":"Blatt","given":"Michael R."}],"issued":{"date-parts":[["2014",4,1]]}}}],"schema":"https://github.com/citation-style-language/schema/raw/master/csl-citation.json"} </w:instrText>
      </w:r>
      <w:r>
        <w:fldChar w:fldCharType="separate"/>
      </w:r>
      <w:r w:rsidRPr="006F7958">
        <w:t>(Lawson and Blatt, 2014)</w:t>
      </w:r>
      <w:r>
        <w:fldChar w:fldCharType="end"/>
      </w:r>
      <w:r>
        <w:t xml:space="preserve">, thus reducing their numbers through the manipulation of the Epidermal Patterning Factor/Like (EPFL) family, has been successfully demonstrated to improve water-use-efficiency in a range of species </w:t>
      </w:r>
      <w:r>
        <w:fldChar w:fldCharType="begin"/>
      </w:r>
      <w:r w:rsidR="00D2465F">
        <w:instrText xml:space="preserve"> ADDIN ZOTERO_ITEM CSL_CITATION {"citationID":"Ghfzw5TL","properties":{"formattedCitation":"(Caine et al., 2019b; Clemens et al., 2022; Doheny-Adams et al., 2012; Hughes et al., 2017; Karavolias et al., 2023)","plainCitation":"(Caine et al., 2019b; Clemens et al., 2022; Doheny-Adams et al., 2012; Hughes et al., 2017; Karavolias et al., 2023)","dontUpdate":true,"noteIndex":0},"citationItems":[{"id":305,"uris":["http://zotero.org/users/local/Hcd06Tc7/items/UCAXVRCP"],"itemData":{"id":305,"type":"article-journal","abstract":"To investigate the impact of manipulating stomatal density, a collection of Arabidopsis epidermal patterning factor (EPF) mutants with an approximately 16-fold range of stomatal densities (approx. 20–325% of that of control plants) were grown at three atmospheric carbon dioxide (CO2) concentrations (200, 450 and 1000 ppm), and 30 per cent or 70 per cent soil water content. A strong negative correlation between stomatal size (S) and stomatal density (D) was observed, suggesting that factors that control D also affect S. Under some but not all conditions, mutant plants exhibited abnormal stomatal density responses to CO2 concentration, suggesting that the EPF signalling pathway may play a role in the environmental adjustment of D. In response to reduced water availability, maximal stomatal conductance was adjusted through reductions in S, rather than D. Plant size negatively correlated with D. For example, at 450 ppm CO2 EPF2-overexpressing plants, with reduced D, had larger leaves and increased dry weight in comparison with controls. The growth of these plants was also less adversely affected by reduced water availability than plants with higher D, indicating that plants with low D may be well suited to growth under predicted future atmospheric CO2 environments and/or water-scarce environments.","container-title":"Philosophical Transactions of the Royal Society B: Biological Sciences","DOI":"10.1098/rstb.2011.0272","issue":"1588","note":"publisher: Royal Society","page":"547-555","source":"royalsocietypublishing.org (Atypon)","title":"Genetic manipulation of stomatal density influences stomatal size, plant growth and tolerance to restricted water supply across a growth carbon dioxide gradient","volume":"367","author":[{"family":"Doheny-Adams","given":"Timothy"},{"family":"Hunt","given":"Lee"},{"family":"Franks","given":"Peter J."},{"family":"Beerling","given":"David J."},{"family":"Gray","given":"Julie E."}],"issued":{"date-parts":[["2012",2,19]]}}},{"id":309,"uris":["http://zotero.org/users/local/Hcd06Tc7/items/2VGKA4JI"],"itemData":{"id":309,"type":"article-journal","abstract":"The epidermal patterning factor (EPF) family of secreted signaling peptides regulate the frequency of stomatal development in model dicot and basal land plant species. Here, we identify and manipulate the expression of a barley (Hordeum vulgare) ortholog and demonstrate that when overexpressed HvEPF1 limits entry to, and progression through, the stomatal development pathway. Despite substantial reductions in leaf gas exchange, barley plants with significantly reduced stomatal density show no reductions in grain yield. In addition, HvEPF1OE barley lines exhibit significantly enhanced water use efficiency, drought tolerance, and soil water conservation properties. Our results demonstrate the potential of manipulating stomatal frequency for the protection and optimization of cereal crop yields under future drier environments.","container-title":"Plant Physiology","DOI":"10.1104/pp.16.01844","ISSN":"0032-0889","issue":"2","journalAbbreviation":"Plant Physiology","page":"776-787","source":"Silverchair","title":"Reducing Stomatal Density in Barley Improves Drought Tolerance without Impacting on Yield","volume":"174","author":[{"family":"Hughes","given":"Jon"},{"family":"Hepworth","given":"Christopher"},{"family":"Dutton","given":"Chris"},{"family":"Dunn","given":"Jessica A."},{"family":"Hunt","given":"Lee"},{"family":"Stephens","given":"Jennifer"},{"family":"Waugh","given":"Robbie"},{"family":"Cameron","given":"Duncan D."},{"family":"Gray","given":"Julie E."}],"issued":{"date-parts":[["2017",6,1]]}}},{"id":171,"uris":["http://zotero.org/users/local/Hcd06Tc7/items/VP4CSE5Z"],"itemData":{"id":171,"type":"article-journal","abstract":"Much of humanity relies on rice (Oryza sativa) as a food source, but cultivation is water intensive and the crop is vulnerable to drought and high temperatures. Under climate change, periods of reduced water availability and high temperature are expected to become more frequent, leading to detrimental effects on rice yields. We engineered the high-yielding rice cultivar ‘IR64’ to produce fewer stomata by manipulating the level of a developmental signal. We overexpressed the rice epidermal patterning factor OsEPF1, creating plants with substantially reduced stomatal density and correspondingly low stomatal conductance. Low stomatal density rice lines were more able to conserve water, using c. 60% of the normal amount between weeks 4 and 5 post germination. When grown at elevated atmospheric CO2, rice plants with low stomatal density were able to maintain their stomatal conductance and survive drought and high temperature (40°C) for longer than control plants. Low stomatal density rice gave equivalent or even improved yields, despite a reduced rate of photosynthesis in some conditions. Rice plants with fewer stomata are drought tolerant and more conservative in their water use, and they should perform better in the future when climate change is expected to threaten food security.","container-title":"New Phytologist","DOI":"10.1111/nph.15344","ISSN":"1469-8137","issue":"1","language":"en","note":"_eprint: https://onlinelibrary.wiley.com/doi/pdf/10.1111/nph.15344","page":"371-384","source":"Wiley Online Library","title":"Rice with reduced stomatal density conserves water and has improved drought tolerance under future climate conditions","volume":"221","author":[{"family":"Caine","given":"Robert S."},{"family":"Yin","given":"Xiaojia"},{"family":"Sloan","given":"Jennifer"},{"family":"Harrison","given":"Emily L."},{"family":"Mohammed","given":"Umar"},{"family":"Fulton","given":"Timothy"},{"family":"Biswal","given":"Akshaya K."},{"family":"Dionora","given":"Jacqueline"},{"family":"Chater","given":"Caspar C."},{"family":"Coe","given":"Robert A."},{"family":"Bandyopadhyay","given":"Anindya"},{"family":"Murchie","given":"Erik H."},{"family":"Swarup","given":"Ranjan"},{"family":"Quick","given":"W. Paul"},{"family":"Gray","given":"Julie E."}],"issued":{"date-parts":[["2019"]]}}},{"id":426,"uris":["http://zotero.org/users/local/Hcd06Tc7/items/P6DFPA3R"],"itemData":{"id":426,"type":"article-journal","abstract":"Epidermal Patterning Factor Like 9 (EPFL9), also known as STOMAGEN, is a cysteine-rich peptide that induces stomata formation in vascular plants, acting antagonistically to other epidermal patterning factors (EPF1, EPF2). In grapevine there are two EPFL9 genes, EPFL9-1 and EPFL9-2 sharing 82% identity at protein level in the mature functional C-terminal domain. In this study, CRISPR/Cas9 system was applied to functionally characterize VvEPFL9-1 in ‘Sugraone’, a highly transformable genotype. A set of plants, regenerated after gene transfer in embryogenic calli via Agrobacterium tumefaciens, were selected for evaluation. For many lines, the editing profile in the target site displayed a range of mutations mainly causing frameshift in the coding sequence or affecting the second cysteine residue. The analysis of stomata density revealed that in edited plants the number of stomata was significantly reduced compared to control, demonstrating for the first time the role of EPFL9 in a perennial fruit crop. Three edited lines were then assessed for growth, photosynthesis, stomatal conductance, and water use efficiency in experiments carried out at different environmental conditions. Intrinsic water-use efficiency was improved in edited lines compared to control, indicating possible advantages in reducing stomatal density under future environmental drier scenarios. Our results show the potential of manipulating stomatal density for optimizing grapevine adaptation under changing climate conditions.","container-title":"Frontiers in Plant Science","ISSN":"1664-462X","source":"Frontiers","title":"VvEPFL9-1 Knock-Out via CRISPR/Cas9 Reduces Stomatal Density in Grapevine","URL":"https://www.frontiersin.org/articles/10.3389/fpls.2022.878001","volume":"13","author":[{"family":"Clemens","given":"Molly"},{"family":"Faralli","given":"Michele"},{"family":"Lagreze","given":"Jorge"},{"family":"Bontempo","given":"Luana"},{"family":"Piazza","given":"Stefano"},{"family":"Varotto","given":"Claudio"},{"family":"Malnoy","given":"Mickael"},{"family":"Oechel","given":"Walter"},{"family":"Rizzoli","given":"Annapaola"},{"family":"Dalla Costa","given":"Lorenza"}],"accessed":{"date-parts":[["2023",4,2]]},"issued":{"date-parts":[["2022"]]}}},{"id":325,"uris":["http://zotero.org/users/local/Hcd06Tc7/items/KI2RBR3J"],"itemData":{"id":325,"type":"article-journal","abstract":"Rice (Oryza sativa) is of paramount importance for global nutrition, supplying at least 20% of global calories. However, water scarcity and increased drought severity are anticipated to reduce rice yields globally. We explored stomatal developmental genetics as a mechanism for improving drought resilience in rice while maintaining yield under climate stress. CRISPR/Cas9-mediated knockouts of the positive regulator of stomatal development STOMAGEN and its paralog EPIDERMAL PATTERNING FACTOR-LIKE10 (EPFL10) yielded lines with approximately 25% and 80% of wild-type stomatal density, respectively. epfl10 lines with moderate reductions in stomatal density were able to conserve water to similar extents as stomagen lines but did not suffer from the concomitant reductions in stomatal conductance, carbon assimilation, or thermoregulation observed in stomagen knockouts. Moderate reductions in stomatal density achieved by editing EPFL10 present a climate-adaptive approach for safeguarding yield in rice. Editing the paralog of STOMAGEN in other species may provide a means for tuning stomatal density in agriculturally important crops beyond rice.","container-title":"Plant Physiology","DOI":"10.1093/plphys/kiad183","ISSN":"1532-2548","journalAbbreviation":"Plant Physiol","language":"eng","note":"PMID: 36960567","page":"kiad183","source":"PubMed","title":"Paralog editing tunes rice stomatal density to maintain photosynthesis and improve drought tolerance","author":[{"family":"Karavolias","given":"Nicholas G."},{"family":"Patel-Tupper","given":"Dhruv"},{"family":"Seong","given":"Kyungyong"},{"family":"Tjahjadi","given":"Michelle"},{"family":"Gueorguieva","given":"Gloria-Alexandra"},{"family":"Tanaka","given":"Jaclyn"},{"family":"Gallegos Cruz","given":"Ana"},{"family":"Liebermann","given":"Samantha"},{"family":"Litvak","given":"Lillian"},{"family":"Dahlbeck","given":"Douglas"},{"family":"Cho","given":"Myeong-Je"},{"family":"Niyogi","given":"Krishna K."},{"family":"Staskawicz","given":"Brian J."}],"issued":{"date-parts":[["2023",3,24]]}},"label":"page"}],"schema":"https://github.com/citation-style-language/schema/raw/master/csl-citation.json"} </w:instrText>
      </w:r>
      <w:r>
        <w:fldChar w:fldCharType="separate"/>
      </w:r>
      <w:r w:rsidRPr="00977CB3">
        <w:t>(</w:t>
      </w:r>
      <w:r>
        <w:t xml:space="preserve">e.g. </w:t>
      </w:r>
      <w:r w:rsidRPr="00977CB3">
        <w:t>Caine et al., 2019; Clemens et al., 2022; Doheny-Adams et al., 2012; Hughes et al., 2017; Karavolias et al., 2023)</w:t>
      </w:r>
      <w:r>
        <w:fldChar w:fldCharType="end"/>
      </w:r>
      <w:r>
        <w:t>. However, since stomata also facilitate the uptake of CO</w:t>
      </w:r>
      <w:r>
        <w:softHyphen/>
      </w:r>
      <w:r>
        <w:rPr>
          <w:vertAlign w:val="subscript"/>
        </w:rPr>
        <w:t>2</w:t>
      </w:r>
      <w:r>
        <w:t xml:space="preserve">, plants engineered to have fewer stomata also often have reduced photosynthetic rates. The photoassimilates produced by the Calvin-Benson-Benham (CBB) cycle are essential for all aspects of plant growth, metabolism, and ultimately, reproductive success. With the demand for food ever-increasing due to our rapidly rising population, global crop production needs to increase by around 60% by the end of the century if we are to achieve food security </w:t>
      </w:r>
      <w:r>
        <w:fldChar w:fldCharType="begin"/>
      </w:r>
      <w:r>
        <w:instrText xml:space="preserve"> ADDIN ZOTERO_ITEM CSL_CITATION {"citationID":"JI0ciHM5","properties":{"formattedCitation":"(van Dijk et al., 2021)","plainCitation":"(van Dijk et al., 2021)","noteIndex":0},"citationItems":[{"id":480,"uris":["http://zotero.org/users/local/Hcd06Tc7/items/QISGTZ3C"],"itemData":{"id":480,"type":"article-journal","abstract":"Quantified global scenarios and projections are used to assess long-term future global food security under a range of socio-economic and climate change scenarios. Here, we conducted a systematic literature review and meta-analysis to assess the range of future global food security projections to 2050. We reviewed 57 global food security projection and quantitative scenario studies that have been published in the past two decades and discussed the methods, underlying drivers, indicators and projections. Across five representative scenarios that span divergent but plausible socio-economic futures, the total global food demand is expected to increase by 35% to 56% between 2010 and 2050, while population at risk of hunger is expected to change by −91% to +8% over the same period. If climate change is taken into account, the ranges change slightly (+30% to +62% for total food demand and −91% to +30% for population at risk of hunger) but with no statistical differences overall. The results of our review can be used to benchmark new global food security projections and quantitative scenario studies and inform policy analysis and the public debate on the future of food.","container-title":"Nature Food","DOI":"10.1038/s43016-021-00322-9","ISSN":"2662-1355","issue":"7","journalAbbreviation":"Nat Food","language":"en","license":"2021 The Author(s), under exclusive licence to Springer Nature Limited","note":"number: 7\npublisher: Nature Publishing Group","page":"494-501","source":"www.nature.com","title":"A meta-analysis of projected global food demand and population at risk of hunger for the period 2010–2050","volume":"2","author":[{"family":"Dijk","given":"Michiel","non-dropping-particle":"van"},{"family":"Morley","given":"Tom"},{"family":"Rau","given":"Marie Luise"},{"family":"Saghai","given":"Yashar"}],"issued":{"date-parts":[["2021",7]]}}}],"schema":"https://github.com/citation-style-language/schema/raw/master/csl-citation.json"} </w:instrText>
      </w:r>
      <w:r>
        <w:fldChar w:fldCharType="separate"/>
      </w:r>
      <w:r w:rsidRPr="00977CB3">
        <w:t>(van Dijk et al., 2021)</w:t>
      </w:r>
      <w:r>
        <w:fldChar w:fldCharType="end"/>
      </w:r>
      <w:r>
        <w:t>. Thus, when generating crops for the future, it is imperative that improvements in stress resistance do not come at a cost to photosynthesis, as this may result in a reduction in yield. Instead, we need to be working towards enhancing both traits, to produce a resilient and productive food system.</w:t>
      </w:r>
    </w:p>
    <w:p w14:paraId="1090293E" w14:textId="77777777" w:rsidR="00083A71" w:rsidRDefault="00083A71" w:rsidP="00083A71">
      <w:pPr>
        <w:ind w:firstLine="720"/>
      </w:pPr>
      <w:r>
        <w:t>The work presented in this thesis revealed that there is a significant negative relationship between stomatal conductance and photorespiration, in a range of EPF mutants that use the C</w:t>
      </w:r>
      <w:r>
        <w:rPr>
          <w:vertAlign w:val="subscript"/>
        </w:rPr>
        <w:t>3</w:t>
      </w:r>
      <w:r>
        <w:t xml:space="preserve"> photosynthetic pathway. Due to their restricted CO</w:t>
      </w:r>
      <w:r>
        <w:rPr>
          <w:vertAlign w:val="subscript"/>
        </w:rPr>
        <w:t>2</w:t>
      </w:r>
      <w:r>
        <w:t xml:space="preserve"> uptake and evaporative cooling, plants with fewer stomata had greater rates of photorespiration, which, at least in part, accounted for their reduced carbon fixation. As atmospheric CO</w:t>
      </w:r>
      <w:r>
        <w:rPr>
          <w:vertAlign w:val="subscript"/>
        </w:rPr>
        <w:t>2</w:t>
      </w:r>
      <w:r>
        <w:t xml:space="preserve"> concentrations continue to rise through the combustion of fossil fuels, photorespiration rates should fall, which will hopefully offset the photosynthetic penalty seen in these EPF mutants in the </w:t>
      </w:r>
      <w:r>
        <w:lastRenderedPageBreak/>
        <w:t xml:space="preserve">future. However, Rubisco’s oxygenase activity will be favoured by the concurring increases in global temperatures and extreme drought events </w:t>
      </w:r>
      <w:r>
        <w:fldChar w:fldCharType="begin"/>
      </w:r>
      <w:r>
        <w:instrText xml:space="preserve"> ADDIN ZOTERO_ITEM CSL_CITATION {"citationID":"MDFjb5Z6","properties":{"formattedCitation":"(Badger and Andrews, 1974)","plainCitation":"(Badger and Andrews, 1974)","noteIndex":0},"citationItems":[{"id":514,"uris":["http://zotero.org/users/local/Hcd06Tc7/items/MPDEZZR2"],"itemData":{"id":514,"type":"article-journal","abstract":"A high-affinity form of ribulose diphosphate carboxylase, observed transiently in spinach-leaf extracts soon after extraction, was inhibited by O2 competitively with respect to CO2. Analogously, the ribulose diphosphate oxygenase activity for this form was inhibited by CO2, competitively with respect to O2. For each gas, the Km for the reaction in which it was a substrate was similar to its Ki for the reaction it inhibited. The Arrhenius activation energy for the oxygenase reaction was 1.5 times that of the carboxylase. These characteristics are consistent with ribulose diphosphate oxygenase being the enzymatic reaction responsible for synthesizing the substrate for photorespiration and with the concept that the balance between photosynthesis and photorespiration of leaves is a reflection of the ratio between the two activities of this bi-functional enzyme.","container-title":"Biochemical and Biophysical Research Communications","DOI":"10.1016/0006-291X(74)90192-2","ISSN":"0006-291X","issue":"1","journalAbbreviation":"Biochemical and Biophysical Research Communications","language":"en","page":"204-210","source":"ScienceDirect","title":"Effects of CO2, O2 and temperature on a high-affinity form of ribulose diphosphate carboxylase-oxygenase from spinach","volume":"60","author":[{"family":"Badger","given":"M. R."},{"family":"Andrews","given":"T. J."}],"issued":{"date-parts":[["1974",9,9]]}}}],"schema":"https://github.com/citation-style-language/schema/raw/master/csl-citation.json"} </w:instrText>
      </w:r>
      <w:r>
        <w:fldChar w:fldCharType="separate"/>
      </w:r>
      <w:r w:rsidRPr="00525BA9">
        <w:t>(Badger and Andrews, 1974)</w:t>
      </w:r>
      <w:r>
        <w:fldChar w:fldCharType="end"/>
      </w:r>
      <w:r>
        <w:t>. Therefore, it is unclear how these combined factors will impact photorespiration in these lines, or any C</w:t>
      </w:r>
      <w:r>
        <w:rPr>
          <w:vertAlign w:val="subscript"/>
        </w:rPr>
        <w:t>3</w:t>
      </w:r>
      <w:r>
        <w:t xml:space="preserve"> crops for that matter, and thus warrants further investigation. The use of free-air CO</w:t>
      </w:r>
      <w:r>
        <w:rPr>
          <w:vertAlign w:val="subscript"/>
        </w:rPr>
        <w:t>2</w:t>
      </w:r>
      <w:r>
        <w:t xml:space="preserve"> enrichment (FACE) in the field provides an extremely useful platform to do so. This study also revealed that C</w:t>
      </w:r>
      <w:r>
        <w:rPr>
          <w:vertAlign w:val="subscript"/>
        </w:rPr>
        <w:t xml:space="preserve">3 </w:t>
      </w:r>
      <w:r>
        <w:t>plants showed increased base-levels of photoprotection that allowed them to effectively mitigate a build-up of reducing power caused by their reduced CBB activity.</w:t>
      </w:r>
    </w:p>
    <w:p w14:paraId="058AEA6C" w14:textId="77777777" w:rsidR="00083A71" w:rsidRDefault="00083A71" w:rsidP="00083A71">
      <w:pPr>
        <w:ind w:firstLine="720"/>
      </w:pPr>
      <w:r>
        <w:t>To date, manipulations of the EPF/L family have only been performed in C</w:t>
      </w:r>
      <w:r>
        <w:rPr>
          <w:vertAlign w:val="subscript"/>
        </w:rPr>
        <w:t>3</w:t>
      </w:r>
      <w:r>
        <w:t xml:space="preserve"> species. However, this thesis has demonstrated that it is possible to reduce stomatal density by almost 60% in the important C</w:t>
      </w:r>
      <w:r>
        <w:rPr>
          <w:vertAlign w:val="subscript"/>
        </w:rPr>
        <w:t>4</w:t>
      </w:r>
      <w:r>
        <w:t xml:space="preserve"> crop species, maize (</w:t>
      </w:r>
      <w:r>
        <w:rPr>
          <w:i/>
          <w:iCs/>
        </w:rPr>
        <w:t xml:space="preserve">Zea mays </w:t>
      </w:r>
      <w:r>
        <w:t xml:space="preserve">L.). By gene-editing an orthologue of </w:t>
      </w:r>
      <w:r>
        <w:rPr>
          <w:i/>
          <w:iCs/>
        </w:rPr>
        <w:t>EPFL9</w:t>
      </w:r>
      <w:r>
        <w:t>, a known positive stomatal regulator, it was possible to achieve plants with substantially less stomata compared with other transgenic efforts to reduce stomatal density in maize (</w:t>
      </w:r>
      <w:r>
        <w:fldChar w:fldCharType="begin"/>
      </w:r>
      <w:r>
        <w:instrText xml:space="preserve"> ADDIN ZOTERO_ITEM CSL_CITATION {"citationID":"fWg64P1G","properties":{"formattedCitation":"(Liu {\\i{}et al.}, 2015)","plainCitation":"(Liu et al., 2015)","dontUpdate":true,"noteIndex":0},"citationItems":[{"id":338,"uris":["http://zotero.org/users/local/Hcd06Tc7/items/J8AE3CD6"],"itemData":{"id":338,"type":"article-journal","abstract":"Drought is one of major factors limiting the high and stable yields of maize, and thus, improvement of water use efficiency (WUE) and cultivation of drought-resistant maize cultivars have become very urgent. Previous research shows that SDD1 from Arabidopsis thaliana, a key gene during stomatal development, negatively regulates stomatal density, reduces transpiration, and improves WUE and drought resistance without reducing biomass. In this study, maize SDD1 (ZmSDD1) containing intron was cloned, and the phylogenetic tree was constructed, revealing a close genetic relationship with the SDD1 of Oryza sativa. ZmSDD1 was expressed in the leaves, shoots, and roots of maize. Under drought, cold, and salt stress conditions, the expression of ZmSDD1 in B73 maize leaves is reduced. To reveal the functions of ZmSDD1, we built a plant expression vector pGM626-Ubi-SDD1-ABt containing ZmSDD1 which was driven by the maize Ubiquitin promoter. Transgenic plants were obtained via shoot-tip transformation. The stomata number on leaf surfaces of the plants within Ubiquitin::ZmSDD1 overexpression plants was 30 % lower than that in the wildtype ones. After repeated drought treatments the transgenic maizes demonstrated a much higher survival rate with 6.68-fold ZmSDD1 overexpression, which indicated the expression of the gene negatively regulating stomata density and caused the reduction of stomatal conductance and transpiration rate after drought-treatment. In addition, ZmSDD1 enhanced the drought resistance in the transgenic maizes through improving WUE and photosynthetic rate which was considered as the result of the higher PEPCase activity, CO2 utilization rate and the lower CO2 compensation point.","container-title":"Plant Cell, Tissue and Organ Culture (PCTOC)","DOI":"10.1007/s11240-015-0757-8","ISSN":"1573-5044","issue":"1","journalAbbreviation":"Plant Cell Tiss Organ Cult","language":"en","page":"147-159","source":"Springer Link","title":"Overexpression of maize SDD1 (ZmSDD1) improves drought resistance in Zea mays L. by reducing stomatal density","volume":"122","author":[{"family":"Liu","given":"Yanbo"},{"family":"Qin","given":"Lijun"},{"family":"Han","given":"Lizhen"},{"family":"Xiang","given":"Yang"},{"family":"Zhao","given":"Degang"}],"issued":{"date-parts":[["2015",7,1]]}}}],"schema":"https://github.com/citation-style-language/schema/raw/master/csl-citation.json"} </w:instrText>
      </w:r>
      <w:r>
        <w:fldChar w:fldCharType="separate"/>
      </w:r>
      <w:r w:rsidRPr="00F07DE6">
        <w:rPr>
          <w:szCs w:val="24"/>
        </w:rPr>
        <w:t xml:space="preserve">Liu </w:t>
      </w:r>
      <w:r w:rsidRPr="0033099E">
        <w:rPr>
          <w:szCs w:val="24"/>
        </w:rPr>
        <w:t>et al.</w:t>
      </w:r>
      <w:r w:rsidRPr="008560F4">
        <w:rPr>
          <w:szCs w:val="24"/>
        </w:rPr>
        <w:t>, 2</w:t>
      </w:r>
      <w:r w:rsidRPr="00F07DE6">
        <w:rPr>
          <w:szCs w:val="24"/>
        </w:rPr>
        <w:t>015</w:t>
      </w:r>
      <w:r>
        <w:rPr>
          <w:szCs w:val="24"/>
        </w:rPr>
        <w:t>;</w:t>
      </w:r>
      <w:r w:rsidRPr="00F07DE6">
        <w:t xml:space="preserve"> </w:t>
      </w:r>
      <w:r>
        <w:fldChar w:fldCharType="begin"/>
      </w:r>
      <w:r>
        <w:instrText xml:space="preserve"> ADDIN ZOTERO_ITEM CSL_CITATION {"citationID":"AnBoggVJ","properties":{"formattedCitation":"(Xiang {\\i{}et al.}, 2021)","plainCitation":"(Xiang et al., 2021)","dontUpdate":true,"noteIndex":0},"citationItems":[{"id":109,"uris":["http://zotero.org/users/local/Hcd06Tc7/items/CEXM279W"],"itemData":{"id":109,"type":"article-journal","abstract":"Drought stress severely limits the growth, development, and productivity of crops, and therefore understanding the mechanisms by which plants respond to drought is crucial. In this study, we cloned a maize NAC transcription factor, ZmNAC49, and identified its function in response to drought stress. We found that ZmNAC49 is localized in the nucleus and has transcriptional activation activity. ZmNAC49 expression is rapidly and strongly induced by drought stress, and overexpression enhances stress tolerance in maize. Overexpression also significant decreases the transpiration rate, stomatal conductance, and stomatal density in maize. Detailed study showed that ZmNAC49 overexpression affects the expression of genes related to stomatal development, namely ZmTMM, ZmSDD1, ZmMUTE, and ZmFAMA. In addition, we found that ZmNAC49 can directly bind to the promoter of ZmMUTE and suppress its expression. Taken together, our results show that the transcription factor ZmNAC49 represses ZmMUTE expression, reduces stomatal density, and thereby enhances drought tolerance in maize.","container-title":"Journal of Experimental Botany","DOI":"10.1093/jxb/eraa507","ISSN":"0022-0957","issue":"4","journalAbbreviation":"Journal of Experimental Botany","page":"1399-1410","source":"Silverchair","title":"The transcription factor ZmNAC49 reduces stomatal density and improves drought tolerance in maize","volume":"72","author":[{"family":"Xiang","given":"Yang"},{"family":"Sun","given":"Xiujuan"},{"family":"Bian","given":"Xiangli"},{"family":"Wei","given":"Tianhui"},{"family":"Han","given":"Tong"},{"family":"Yan","given":"Jingwei"},{"family":"Zhang","given":"Aying"}],"issued":{"date-parts":[["2021",2,24]]}},"label":"page"}],"schema":"https://github.com/citation-style-language/schema/raw/master/csl-citation.json"} </w:instrText>
      </w:r>
      <w:r>
        <w:fldChar w:fldCharType="separate"/>
      </w:r>
      <w:r w:rsidRPr="00F07DE6">
        <w:rPr>
          <w:szCs w:val="24"/>
        </w:rPr>
        <w:t>Xiang</w:t>
      </w:r>
      <w:r w:rsidRPr="008560F4">
        <w:rPr>
          <w:szCs w:val="24"/>
        </w:rPr>
        <w:t xml:space="preserve"> </w:t>
      </w:r>
      <w:r w:rsidRPr="0033099E">
        <w:rPr>
          <w:szCs w:val="24"/>
        </w:rPr>
        <w:t>et al.</w:t>
      </w:r>
      <w:r w:rsidRPr="008560F4">
        <w:rPr>
          <w:szCs w:val="24"/>
        </w:rPr>
        <w:t>,</w:t>
      </w:r>
      <w:r w:rsidRPr="00F07DE6">
        <w:rPr>
          <w:szCs w:val="24"/>
        </w:rPr>
        <w:t xml:space="preserve"> 2021</w:t>
      </w:r>
      <w:r>
        <w:fldChar w:fldCharType="end"/>
      </w:r>
      <w:r w:rsidRPr="00F07DE6">
        <w:rPr>
          <w:szCs w:val="24"/>
        </w:rPr>
        <w:t>)</w:t>
      </w:r>
      <w:r>
        <w:fldChar w:fldCharType="end"/>
      </w:r>
      <w:r>
        <w:t xml:space="preserve">. This reaffirms the exciting prospects of using CRISPR/Cas9 in the development of future crops. The </w:t>
      </w:r>
      <w:r>
        <w:rPr>
          <w:i/>
          <w:iCs/>
        </w:rPr>
        <w:t xml:space="preserve">Zmepfl9 </w:t>
      </w:r>
      <w:r>
        <w:t>lines generated in this study were able to conserve significantly more water in their soil, which enhanced their drought avoidance for an additional day during a critical stage of development. Three out of four lines with reduced stomatal densities did not show a reduction in photosynthesis, providing further support that photorespiration is significantly contributing to the lower net carbon fixation in C</w:t>
      </w:r>
      <w:r>
        <w:rPr>
          <w:vertAlign w:val="subscript"/>
        </w:rPr>
        <w:t>3</w:t>
      </w:r>
      <w:r>
        <w:t xml:space="preserve"> EPF mutants. However, it is worth exploring why the fourth line had reduced electron transport rates, to elucidate whether this is a factor of manipulating EPF expression and/or stomatal density. The results in this thesis conclude that stomatal engineering in maize is a viable option for improving water-use-efficiency, although further work is needed to confirm whether this confers enhanced drought resistance. Given the experimental limitations in assessing yield in this thesis, this should be a major focus of any future studies using these plants.  </w:t>
      </w:r>
    </w:p>
    <w:p w14:paraId="3D4FDBDE" w14:textId="77777777" w:rsidR="00083A71" w:rsidRPr="007B34C2" w:rsidRDefault="00083A71" w:rsidP="00083A71">
      <w:pPr>
        <w:ind w:firstLine="720"/>
      </w:pPr>
    </w:p>
    <w:p w14:paraId="3BB2BB0D" w14:textId="77777777" w:rsidR="00083A71" w:rsidRDefault="00083A71" w:rsidP="00083A71">
      <w:pPr>
        <w:pStyle w:val="Heading3"/>
      </w:pPr>
      <w:bookmarkStart w:id="191" w:name="_Toc131628582"/>
      <w:r>
        <w:t>6.2</w:t>
      </w:r>
      <w:r>
        <w:tab/>
        <w:t>Future directions</w:t>
      </w:r>
      <w:bookmarkEnd w:id="191"/>
    </w:p>
    <w:p w14:paraId="52BEAEAC" w14:textId="77777777" w:rsidR="00083A71" w:rsidRDefault="00083A71" w:rsidP="00083A71">
      <w:r>
        <w:t xml:space="preserve">There is a growing body of evidence that stomatal engineering is a promising option for the development of drought resistant germplasm. However, a major caveat of most of the studies to date, including this one, is that characterising these mutant lines under controlled optimal conditions is not representative of real life. Going forward, we must assess the performance of these plants in the field. </w:t>
      </w:r>
    </w:p>
    <w:p w14:paraId="783FEB3A" w14:textId="77777777" w:rsidR="00083A71" w:rsidRDefault="00083A71" w:rsidP="00083A71">
      <w:r>
        <w:lastRenderedPageBreak/>
        <w:tab/>
        <w:t xml:space="preserve">Firstly, when drought experiments are performed on plants grown in relatively small pots, this can lead to the rapid depletion of soil water content when water is withheld. Indeed, the drought stress applied to maize in Chapter 5 resulted in around 60% of the available soil water being lost within only 2 days. Whereas, in a crop field, when irrigation or precipitation ceases, there will be a much more gradual decline in soil water availability, which will likely be affected by several factors such as soil composition and structure. Furthermore, pot experiments constrain the plant’s roots in one small area, unlike field grown crops, where their roots may be able to access water sources deeper underground, despite the upper layers of soil drying out. Whilst it is more challenging to implement, such as the requirement for rain-out shelters, it would be invaluable to assess whether these EPF mutants still offer an adaptive benefit in these conditions. </w:t>
      </w:r>
    </w:p>
    <w:p w14:paraId="472FFBBE" w14:textId="77777777" w:rsidR="00083A71" w:rsidRDefault="00083A71" w:rsidP="00083A71">
      <w:pPr>
        <w:ind w:firstLine="720"/>
      </w:pPr>
      <w:r>
        <w:t xml:space="preserve">Additionally, most experiments generally only grow one mature plant, or a few seedlings, per pot. However, to assess the impact of </w:t>
      </w:r>
      <w:r>
        <w:rPr>
          <w:i/>
          <w:iCs/>
        </w:rPr>
        <w:t xml:space="preserve">SD </w:t>
      </w:r>
      <w:r>
        <w:t xml:space="preserve">on crop water use, it is important to consider the entire crop canopy. Studies have revealed that lower plant </w:t>
      </w:r>
      <w:r>
        <w:rPr>
          <w:i/>
          <w:iCs/>
        </w:rPr>
        <w:t>g</w:t>
      </w:r>
      <w:r>
        <w:rPr>
          <w:vertAlign w:val="subscript"/>
        </w:rPr>
        <w:t>s</w:t>
      </w:r>
      <w:r>
        <w:t xml:space="preserve"> does not always lead to reduced crop water use, since canopy size and structure can also play a major role </w:t>
      </w:r>
      <w:r>
        <w:fldChar w:fldCharType="begin"/>
      </w:r>
      <w:r>
        <w:instrText xml:space="preserve"> ADDIN ZOTERO_ITEM CSL_CITATION {"citationID":"8PJOuqby","properties":{"formattedCitation":"(Collatz et al., 1991; Meinzer et al., 1997)","plainCitation":"(Collatz et al., 1991; Meinzer et al., 1997)","noteIndex":0},"citationItems":[{"id":438,"uris":["http://zotero.org/users/local/Hcd06Tc7/items/5KRFTD6A"],"itemData":{"id":438,"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id":435,"uris":["http://zotero.org/users/local/Hcd06Tc7/items/CG762H2S"],"itemData":{"id":435,"type":"article-journal","abstract":"Concurrent, independent measurements of stomatal conductance (gs), transpiration (E) and microenvironmental variables were used to characterize control of crown transpiration in four tree species growing in a moist, lowland tropical forest. Access to the upper forest canopy was provided by a construction crane equipped with a gondola. Estimates of boundary layer conductance (gb) obtained with two independent methods permitted control of E to be partitioned quantitatively between gs and gb using a dimensionless decoupling coefficient (Ω) ranging from zero to 1. A combination of high gs (c. 300–600 mmol m−2 s−1) and low wind speed, and therefore relatively low gb (c. 100–800 mmol m−2 s−1), strongly decoupled E from control by stomata in all four species (Ω= 0.7–0.9). Photosynthetic water-use efficiency was predicted to increase rather than decrease with increasing gs because gb was relatively low and internal conductance to CO2 transfer was relatively high. Responses of gs to humidity were apparent only when the leaf surface, and not the bulk air, was used as the reference point for determination of external vapour pressure. However, independent measurements of crown conductance (gc), a total vapour phase conductance that included stomatal and boundary layer components, revealed a clear decline in gc with increasing leaf-to-bulk air vapour pressure difference (Va because the external reference points for determination of gc and Va were compatible. The relationships between gc and Vc and between gs and Vs appeared to be distinct for each species. However, when gs and gc were normalized by the branch-specific ratio of leaf area to sapwood area (LA/SA), a morphological index of potential transpirational demand relative to water transport capacity, a common relationship between conductance and evaporative demand for all four species emerged. Taken together, these results implied that, at a given combination of LA/SA and evaporative demand scaled to the appropriate reference point, the vapour phase conductance and therefore transpiration rates on a leaf area basis were identical in all four contrasting species studied.","container-title":"Plant, Cell &amp; Environment","DOI":"10.1046/j.1365-3040.1997.d01-26.x","ISSN":"1365-3040","issue":"10","language":"en","note":"_eprint: https://onlinelibrary.wiley.com/doi/pdf/10.1046/j.1365-3040.1997.d01-26.x","page":"1242-1252","source":"Wiley Online Library","title":"Control of transpiration from the upper canopy of a tropical forest: the role of stomatal, boundary layer and hydraulic architecture components","title-short":"Control of transpiration from the upper canopy of a tropical forest","volume":"20","author":[{"family":"Meinzer","given":"F. C."},{"family":"Andrade","given":"J. L."},{"family":"Goldstein","given":"G."},{"family":"Holbrook","given":"N. M."},{"family":"Cavelier","given":"J."},{"family":"Jackson","given":"P."}],"issued":{"date-parts":[["1997"]]}},"label":"page"}],"schema":"https://github.com/citation-style-language/schema/raw/master/csl-citation.json"} </w:instrText>
      </w:r>
      <w:r>
        <w:fldChar w:fldCharType="separate"/>
      </w:r>
      <w:r w:rsidRPr="00977CB3">
        <w:t>(Collatz et al., 1991; Meinzer et al., 1997)</w:t>
      </w:r>
      <w:r>
        <w:fldChar w:fldCharType="end"/>
      </w:r>
      <w:r>
        <w:t>. Individual plants are likely to be affected by the microclimate created by other nearby plants. In this study, one of the gene-edited maize lines was found to develop faster compared to controls. It is worth considering this at the field scale, since this would lead to a faster establishment of a crop canopy, which could be beneficial for increasing the intercepted radiation earlier on in the season. It may be possible to gain some insight into how EPF plants would perform together as a monocrop through modelling, thus a collaborative and inter disciplinary approach would be interesting to pursue.</w:t>
      </w:r>
    </w:p>
    <w:p w14:paraId="16D9829D" w14:textId="77777777" w:rsidR="00083A71" w:rsidRDefault="00083A71" w:rsidP="00083A71">
      <w:pPr>
        <w:ind w:firstLine="720"/>
      </w:pPr>
      <w:r>
        <w:t xml:space="preserve">Field grown crops are subjected to extremely dynamic light environments, from changing cloud cover to shading from other plants. The plants in this study were grown at the same light intensity all day, therefore it would be valuable to assess their responses to fluctuating light. </w:t>
      </w:r>
      <w:r>
        <w:fldChar w:fldCharType="begin"/>
      </w:r>
      <w:r>
        <w:instrText xml:space="preserve"> ADDIN ZOTERO_ITEM CSL_CITATION {"citationID":"PkgFQ56l","properties":{"formattedCitation":"(Sakoda {\\i{}et al.}, 2020)","plainCitation":"(Sakoda et al., 2020)","dontUpdate":true,"noteIndex":0},"citationItems":[{"id":656,"uris":["http://zotero.org/users/local/Hcd06Tc7/items/2TNT4R3K"],"itemData":{"id":656,"type":"article-journal","abstract":"Stomatal density (SD) is closely associated with photosynthetic and growth characteristics in plants. In the field, light intensity can fluctuate drastically within a day. The objective of the present study is to examine how higher SD affects stomatal conductance (g s ) and CO2 assimilation rate (A) dynamics, biomass production and water use under fluctuating light. Here, we compared the photosynthetic and growth characteristics under constant and fluctuating light among three lines of Arabidopsis thaliana (L.): the wild type (WT), STOMAGEN/EPFL9-overexpressing line (ST-OX), and EPIDERMAL PATTERNING FACTOR 1 knockout line (epf1). ST-OX and epf1 showed 268.1 and 46.5% higher SD than WT (p &lt; 0.05). Guard cell length of ST-OX was 10.0% lower than that of WT (p &lt; 0.01). There were no significant variations in gas exchange parameters at steady state between WT and ST-OX or epf1, although these parameters tended to be higher in ST-OX and epf1 than WT. On the other hand, ST-OX and epf1 showed faster A induction than WT after step increase in light owing to the higher g s under initial dark condition. In addition, ST-OX and epf1 showed initially faster g s induction and, at the later phase, slower g s induction. Cumulative CO2 assimilation in ST-OX and epf1 was 57.6 and 78.8% higher than WT attributable to faster A induction with reduction of water use efficiency (WUE). epf1 yielded 25.6% higher biomass than WT under fluctuating light (p &lt; 0.01). In the present study, higher SD resulted in faster photosynthetic induction owing to the higher initial g s . epf1, with a moderate increase in SD, achieved greater biomass production than WT under fluctuating light. These results suggest that higher SD can be beneficial to improve biomass production in plants under fluctuating light conditions.","container-title":"Frontiers in Plant Science","DOI":"10.3389/fpls.2020.589603","ISSN":"1664-462X","journalAbbreviation":"Front Plant Sci","language":"eng","note":"PMID: 33193542\nPMCID: PMC7641607","page":"589603","source":"PubMed","title":"Higher Stomatal Density Improves Photosynthetic Induction and Biomass Production in Arabidopsis Under Fluctuating Light","volume":"11","author":[{"family":"Sakoda","given":"Kazuma"},{"family":"Yamori","given":"Wataru"},{"family":"Shimada","given":"Tomoo"},{"family":"Sugano","given":"Shigeo S."},{"family":"Hara-Nishimura","given":"Ikuko"},{"family":"Tanaka","given":"Yu"}],"issued":{"date-parts":[["2020"]]}}}],"schema":"https://github.com/citation-style-language/schema/raw/master/csl-citation.json"} </w:instrText>
      </w:r>
      <w:r>
        <w:fldChar w:fldCharType="separate"/>
      </w:r>
      <w:r w:rsidRPr="00100A75">
        <w:rPr>
          <w:szCs w:val="24"/>
        </w:rPr>
        <w:t xml:space="preserve">Sakoda </w:t>
      </w:r>
      <w:r w:rsidRPr="0033099E">
        <w:rPr>
          <w:szCs w:val="24"/>
        </w:rPr>
        <w:t>et al.</w:t>
      </w:r>
      <w:r w:rsidRPr="00100A75">
        <w:rPr>
          <w:szCs w:val="24"/>
        </w:rPr>
        <w:t xml:space="preserve"> </w:t>
      </w:r>
      <w:r>
        <w:rPr>
          <w:szCs w:val="24"/>
        </w:rPr>
        <w:t>(</w:t>
      </w:r>
      <w:r w:rsidRPr="00100A75">
        <w:rPr>
          <w:szCs w:val="24"/>
        </w:rPr>
        <w:t>2020)</w:t>
      </w:r>
      <w:r>
        <w:fldChar w:fldCharType="end"/>
      </w:r>
      <w:r>
        <w:t xml:space="preserve"> reported that Arabidopsis EPF mutants with higher stomatal densities showed faster photosynthetic induction in response to a dark to light transition, which they suggested was due to their higher resting </w:t>
      </w:r>
      <w:r>
        <w:rPr>
          <w:i/>
          <w:iCs/>
        </w:rPr>
        <w:t>g</w:t>
      </w:r>
      <w:r>
        <w:rPr>
          <w:vertAlign w:val="subscript"/>
        </w:rPr>
        <w:t>s</w:t>
      </w:r>
      <w:r>
        <w:t xml:space="preserve">. Furthermore, when grown under fluctuating light, </w:t>
      </w:r>
      <w:r>
        <w:rPr>
          <w:i/>
          <w:iCs/>
        </w:rPr>
        <w:t xml:space="preserve">Atepf1;Atepf2 </w:t>
      </w:r>
      <w:r>
        <w:t>plants also had increased biomass compared to controls. It is therefore possible that the low-</w:t>
      </w:r>
      <w:r w:rsidRPr="00546A2D">
        <w:rPr>
          <w:i/>
          <w:iCs/>
        </w:rPr>
        <w:t>SD</w:t>
      </w:r>
      <w:r>
        <w:t xml:space="preserve"> EPF mutants will be at a disadvantage. However, the low-</w:t>
      </w:r>
      <w:r>
        <w:rPr>
          <w:i/>
          <w:iCs/>
        </w:rPr>
        <w:t xml:space="preserve">SD </w:t>
      </w:r>
      <w:r>
        <w:t xml:space="preserve">maize plants were found to have smaller stomata, which are generally assumed to have faster aperture responses </w:t>
      </w:r>
      <w:r>
        <w:fldChar w:fldCharType="begin"/>
      </w:r>
      <w:r>
        <w:instrText xml:space="preserve"> ADDIN ZOTERO_ITEM CSL_CITATION {"citationID":"lgSHk0Fr","properties":{"formattedCitation":"(McAusland et al., 2016; Raven, 2014)","plainCitation":"(McAusland et al., 2016; Raven, 2014)","noteIndex":0},"citationItems":[{"id":390,"uris":["http://zotero.org/users/local/Hcd06Tc7/items/8TZJ5ISA"],"itemData":{"id":390,"type":"article-journal","abstract":"Recent work has made progress in relating the size of stomata to stomatal functioning and, in particular, the speed of opening and closing and its implications. Calculations of the influence of stomatal size on the potential rate of osmolarity increase, assuming size-independent ion influx rate per unit area of guard cell plasmalemma set at the value found in large (60 μm long) stomata, show that 10 μm long stomata could have at least a 6-fold higher rate of osmolarity increase. There could be a corresponding decrease in the time taken in going from the closed to the fully open state from about 1h to about 10min; this is approximately the range found for stomata.. However, there are no data on the rate of stomatal movement over a sufficient size range to test this suggestion. Faster opening requires, assuming optimal allocation, a higher activity of the required enzymes per unit volume of guard cells. This is explored for cytosolic carbonic anhydrase which is needed in guard cells, at least in the light, for malic acid synthesis which is involved in stomatal opening in most stomata. Faster opening and closing of smaller than of larger stomata could allow closer tracking of environmental (mainly light) variations, although the available data are not adequate to determine if such a greater tracking occurs. The range of speeds of stomatal movement is similar to that for photoinhibition-related phenomena, despite the very different mechanisms involved.","container-title":"Journal of Experimental Botany","DOI":"10.1093/jxb/eru032","ISSN":"0022-0957","issue":"6","journalAbbreviation":"Journal of Experimental Botany","page":"1415-1424","source":"Silverchair","title":"Speedy small stomata?","volume":"65","author":[{"family":"Raven","given":"John A."}],"issued":{"date-parts":[["2014",4,1]]}}},{"id":405,"uris":["http://zotero.org/users/local/Hcd06Tc7/items/URG485BQ"],"itemData":{"id":405,"type":"article-journal","abstract":"Both photosynthesis (A) and stomatal conductance (gs) respond to changing irradiance, yet stomatal responses are an order of magnitude slower than photosynthesis, resulting in noncoordination between A and gs in dynamic light environments. Infrared gas exchange analysis was used to examine the temporal responses and coordination of A and gs to a step increase and decrease in light in a range of different species, and the impact on intrinsic water use efficiency was evaluated. The temporal responses revealed a large range of strategies to save water or maximize photosynthesis in the different species used in this study but also displayed an uncoupling of A and gs in most of the species. The shape of the guard cells influenced the rapidity of response and the overall gs values achieved, with different impacts on A and Wi. The rapidity of gs in dumbbell-shaped guard cells could be attributed to size, whilst in elliptical-shaped guard cells features other than anatomy were more important for kinetics. Our findings suggest significant variation in the rapidity of stomatal responses amongst species, providing a novel target for improving photosynthesis and water use.","container-title":"New Phytologist","DOI":"10.1111/nph.14000","ISSN":"1469-8137","issue":"4","language":"en","note":"_eprint: https://onlinelibrary.wiley.com/doi/pdf/10.1111/nph.14000","page":"1209-1220","source":"Wiley Online Library","title":"Effects of kinetics of light-induced stomatal responses on photosynthesis and water-use efficiency","volume":"211","author":[{"family":"McAusland","given":"Lorna"},{"family":"Vialet-Chabrand","given":"Silvère"},{"family":"Davey","given":"Philip"},{"family":"Baker","given":"Neil R."},{"family":"Brendel","given":"Oliver"},{"family":"Lawson","given":"Tracy"}],"issued":{"date-parts":[["2016"]]}},"label":"page"}],"schema":"https://github.com/citation-style-language/schema/raw/master/csl-citation.json"} </w:instrText>
      </w:r>
      <w:r>
        <w:fldChar w:fldCharType="separate"/>
      </w:r>
      <w:r w:rsidRPr="00977CB3">
        <w:t>(McAusland et al., 2016; Raven, 2014)</w:t>
      </w:r>
      <w:r>
        <w:fldChar w:fldCharType="end"/>
      </w:r>
      <w:r>
        <w:t xml:space="preserve">. Therefore, it is unclear whether these maize lines would have better or worse adaptability to changing environmental conditions compared to controls, which would in turn impact their water use </w:t>
      </w:r>
      <w:r>
        <w:lastRenderedPageBreak/>
        <w:t>efficiency. Before these EPF crops can be recommended for real-world cultivation, we need to understand exactly how these plants will respond and cope under more natural environments.</w:t>
      </w:r>
    </w:p>
    <w:p w14:paraId="31748BAA" w14:textId="77777777" w:rsidR="00083A71" w:rsidRDefault="00083A71" w:rsidP="00083A71">
      <w:pPr>
        <w:ind w:firstLine="720"/>
      </w:pPr>
      <w:r>
        <w:t>One new area that would be particularly interesting to explore is whether “stacking genes” in the EPF mutants</w:t>
      </w:r>
      <w:r>
        <w:rPr>
          <w:i/>
          <w:iCs/>
        </w:rPr>
        <w:t xml:space="preserve"> </w:t>
      </w:r>
      <w:r>
        <w:t xml:space="preserve">could lead to enhanced photosynthesis and water use efficiency. There have been several recent studies that have improved photosynthesis through genetic engineering, which would be excellent candidates. For example, tobacco plants have been engineered to use an alternative photorespiratory pathway </w:t>
      </w:r>
      <w:r>
        <w:fldChar w:fldCharType="begin"/>
      </w:r>
      <w:r>
        <w:instrText xml:space="preserve"> ADDIN ZOTERO_ITEM CSL_CITATION {"citationID":"QGGRaNME","properties":{"formattedCitation":"(Cavanagh et al., 2022)","plainCitation":"(Cavanagh et al., 2022)","noteIndex":0},"citationItems":[{"id":659,"uris":["http://zotero.org/users/local/Hcd06Tc7/items/TDLWWGLL"],"itemData":{"id":659,"type":"article-journal","abstract":"Adapting crops to warmer growing season temperatures is a major challenge in mitigating the impacts of climate change on crop production. Warming temperatures drive greater evaporative demand and can directly interfere with both reproductive and vegetative physiological processes. Most of the world’s crop species have C3 photosynthetic metabolism for which increasing temperature means higher rates of photorespiration, wherein the enzyme responsible for fixing CO2 fixes O2 instead followed by an energetically costly recycling pathway that spans several cell compartments. In C3 crops like wheat, rice and soybean, photorespiration translates into large yield losses that are predicted to increase as global temperature warms. Engineering less energy-intensive alternative photorespiratory pathways into crop chloroplasts drives increases in C3 biomass production under agricultural field conditions, but the efficacy of these pathways in mitigating the impact of warmer growing temperatures has not been tested. We grew tobacco plants expressing an alternative photorespiratory pathway under current and elevated temperatures (+5 °C) in agricultural field conditions. Engineered plants exhibited higher photosynthetic quantum efficiency under heated conditions than the control plants, and produced 26% (between 16% and 37%) more total biomass than WT plants under heated conditions, compared to 11% (between 5% and 17%) under ambient conditions. That is, engineered plants sustained 19% (between 11% and 21%) less yield loss under heated conditions compared to non-engineered plants. These results support the theoretical predictions of temperature impacts on photorespiratory losses and provide insight toward the optimisation strategies required to help sustain or improve C3 crop yields in a warming climate.","container-title":"Plant Biotechnology Journal","DOI":"10.1111/pbi.13750","ISSN":"1467-7652","issue":"4","language":"en","note":"_eprint: https://onlinelibrary.wiley.com/doi/pdf/10.1111/pbi.13750","page":"711-721","source":"Wiley Online Library","title":"Alternative pathway to photorespiration protects growth and productivity at elevated temperatures in a model crop","volume":"20","author":[{"family":"Cavanagh","given":"Amanda P."},{"family":"South","given":"Paul F."},{"family":"Bernacchi","given":"Carl J."},{"family":"Ort","given":"Donald R."}],"issued":{"date-parts":[["2022"]]}}}],"schema":"https://github.com/citation-style-language/schema/raw/master/csl-citation.json"} </w:instrText>
      </w:r>
      <w:r>
        <w:fldChar w:fldCharType="separate"/>
      </w:r>
      <w:r w:rsidRPr="00977CB3">
        <w:t>(Cavanagh et al., 2022)</w:t>
      </w:r>
      <w:r>
        <w:fldChar w:fldCharType="end"/>
      </w:r>
      <w:r>
        <w:t xml:space="preserve">, and also to have faster NPQ relaxation </w:t>
      </w:r>
      <w:r>
        <w:fldChar w:fldCharType="begin"/>
      </w:r>
      <w:r>
        <w:instrText xml:space="preserve"> ADDIN ZOTERO_ITEM CSL_CITATION {"citationID":"Rau5jYSs","properties":{"formattedCitation":"(Kromdijk et al., 2016)","plainCitation":"(Kromdijk et al., 2016)","noteIndex":0},"citationItems":[{"id":41,"uris":["http://zotero.org/users/local/Hcd06Tc7/items/ST7TDKTN"],"itemData":{"id":41,"type":"article-journal","abstract":"Crop leaves in full sunlight dissipate damaging excess absorbed light energy as heat. When sunlit leaves are shaded by clouds or other leaves, this protective dissipation continues for many minutes and reduces photosynthesis. Calculations have shown that this could cost field crops up to 20% of their potential yield. Here, we describe the bioengineering of an accelerated response to natural shading events in Nicotiana (tobacco), resulting in increased leaf carbon dioxide uptake and plant dry matter productivity by about 15% in fluctuating light. Because the photoprotective mechanism that has been altered is common to all flowering plants and crops, the findings provide proof of concept for a route to obtaining a sustainable increase in productivity for food crops and a much-needed yield jump.","container-title":"Science (New York, N.Y.)","DOI":"10.1126/science.aai8878","ISSN":"0036-8075","issue":"6314","language":"en","page":"857-861","source":"escholarship.org","title":"Improving photosynthesis and crop productivity by accelerating recovery from photoprotection.","volume":"354","author":[{"family":"Kromdijk","given":"Johannes"},{"family":"Głowacka","given":"Katarzyna"},{"family":"Leonelli","given":"Lauriebeth"},{"family":"Gabilly","given":"Stéphane T."},{"family":"Iwai","given":"Masakazu"},{"family":"Niyogi","given":"Krishna K."},{"family":"Long","given":"Stephen P."}],"issued":{"date-parts":[["2016",11,1]]}}}],"schema":"https://github.com/citation-style-language/schema/raw/master/csl-citation.json"} </w:instrText>
      </w:r>
      <w:r>
        <w:fldChar w:fldCharType="separate"/>
      </w:r>
      <w:r w:rsidRPr="00977CB3">
        <w:t>(Kromdijk et al., 2016)</w:t>
      </w:r>
      <w:r>
        <w:fldChar w:fldCharType="end"/>
      </w:r>
      <w:r>
        <w:t>. Given the enhanced rates of photorespiration and NPQ seen in the C</w:t>
      </w:r>
      <w:r>
        <w:rPr>
          <w:vertAlign w:val="subscript"/>
        </w:rPr>
        <w:t>3</w:t>
      </w:r>
      <w:r>
        <w:t xml:space="preserve"> EPF mutants, these traits may be particularly beneficial. Conversely, increasing RuBP regeneration, such as in studies by </w:t>
      </w:r>
      <w:r>
        <w:fldChar w:fldCharType="begin"/>
      </w:r>
      <w:r>
        <w:instrText xml:space="preserve"> ADDIN ZOTERO_ITEM CSL_CITATION {"citationID":"D4w90VpC","properties":{"formattedCitation":"(Driever {\\i{}et al.}, 2017; Simkin {\\i{}et al.}, 2017)","plainCitation":"(Driever et al., 2017; Simkin et al., 2017)","dontUpdate":true,"noteIndex":0},"citationItems":[{"id":46,"uris":["http://zotero.org/users/local/Hcd06Tc7/items/MLWRH68P"],"itemData":{"id":46,"type":"article-journal","abstract":"To meet the growing demand for food, substantial improvements in yields are needed. This is particularly the case for wheat, where global yield has stagnated in recent years. Increasing photosynthesis has been identified as a primary target to achieve yield improvements. To increase leaf photosynthesis in wheat, the level of the Calvin–Benson cycle enzyme sedoheptulose-1,7-biphosphatase (SBPase) has been increased through transformation and expression of a Brachypodium distachyon SBPase gene construct. Transgenic lines with increased SBPase protein levels and activity were grown under greenhouse conditions and showed enhanced leaf photosynthesis and increased total biomass and dry seed yield. This showed the potential of improving yield potential by increasing leaf photosynthesis in a crop species such as wheat. The results are discussed with regard to future strategies for further improvement of photosynthesis in wheat.\n\nThis article is part of the themed issue ‘Enhancing photosynthesis in crop plants: targets for improvement’.","container-title":"Philosophical Transactions of the Royal Society B: Biological Sciences","DOI":"10.1098/rstb.2016.0384","issue":"1730","note":"publisher: Royal Society","page":"20160384","source":"royalsocietypublishing.org (Atypon)","title":"Increased SBPase activity improves photosynthesis and grain yield in wheat grown in greenhouse conditions","volume":"372","author":[{"family":"Driever","given":"Steven M."},{"family":"Simkin","given":"Andrew J."},{"family":"Alotaibi","given":"Saqer"},{"family":"Fisk","given":"Stuart J."},{"family":"Madgwick","given":"Pippa J."},{"family":"Sparks","given":"Caroline A."},{"family":"Jones","given":"Huw D."},{"family":"Lawson","given":"Tracy"},{"family":"Parry","given":"Martin A. J."},{"family":"Raines","given":"Christine A."}],"issued":{"date-parts":[["2017",8,14]]}},"label":"page"},{"id":664,"uris":["http://zotero.org/users/local/Hcd06Tc7/items/BY9K5BP4"],"itemData":{"id":664,"type":"article-journal","abstract":"In this article, we have altered the levels of three different enzymes involved in the Calvin–Benson cycle and photorespiratory pathway. We hav</w:instrText>
      </w:r>
      <w:r>
        <w:rPr>
          <w:rFonts w:hint="eastAsia"/>
        </w:rPr>
        <w:instrText>e generated transgenic Arabidopsis plants with altered combinations of sedoheptulose 1,7</w:instrText>
      </w:r>
      <w:r>
        <w:rPr>
          <w:rFonts w:hint="eastAsia"/>
        </w:rPr>
        <w:instrText>‐</w:instrText>
      </w:r>
      <w:r>
        <w:rPr>
          <w:rFonts w:hint="eastAsia"/>
        </w:rPr>
        <w:instrText>bisphosphatase (SBPase), fructose 1,6</w:instrText>
      </w:r>
      <w:r>
        <w:rPr>
          <w:rFonts w:hint="eastAsia"/>
        </w:rPr>
        <w:instrText>‐</w:instrText>
      </w:r>
      <w:r>
        <w:rPr>
          <w:rFonts w:hint="eastAsia"/>
        </w:rPr>
        <w:instrText>bisphophate aldolase (FBPA) and the glycine decarboxylase</w:instrText>
      </w:r>
      <w:r>
        <w:rPr>
          <w:rFonts w:hint="eastAsia"/>
        </w:rPr>
        <w:instrText>‐</w:instrText>
      </w:r>
      <w:r>
        <w:rPr>
          <w:rFonts w:hint="eastAsia"/>
        </w:rPr>
        <w:instrText>H protein (GDC</w:instrText>
      </w:r>
      <w:r>
        <w:rPr>
          <w:rFonts w:hint="eastAsia"/>
        </w:rPr>
        <w:instrText>‐</w:instrText>
      </w:r>
      <w:r>
        <w:rPr>
          <w:rFonts w:hint="eastAsia"/>
        </w:rPr>
        <w:instrText>H) gene identified as targets to improve photosynthesis</w:instrText>
      </w:r>
      <w:r>
        <w:instrText xml:space="preserve"> based on previous studies. Here, we show that increasing the levels of the three corresponding proteins, either independently or in combination, significantly increases the quantum efficiency of PSII. Furthermore, photosynthetic measurements demonstrated</w:instrText>
      </w:r>
      <w:r>
        <w:rPr>
          <w:rFonts w:hint="eastAsia"/>
        </w:rPr>
        <w:instrText xml:space="preserve"> an increase in the maximum efficiency of CO\n2 fixation in lines over</w:instrText>
      </w:r>
      <w:r>
        <w:rPr>
          <w:rFonts w:hint="eastAsia"/>
        </w:rPr>
        <w:instrText>‐</w:instrText>
      </w:r>
      <w:r>
        <w:rPr>
          <w:rFonts w:hint="eastAsia"/>
        </w:rPr>
        <w:instrText>expressing SBPase and FBPA. Moreover, the co</w:instrText>
      </w:r>
      <w:r>
        <w:rPr>
          <w:rFonts w:hint="eastAsia"/>
        </w:rPr>
        <w:instrText>‐</w:instrText>
      </w:r>
      <w:r>
        <w:rPr>
          <w:rFonts w:hint="eastAsia"/>
        </w:rPr>
        <w:instrText>expression of GDC</w:instrText>
      </w:r>
      <w:r>
        <w:rPr>
          <w:rFonts w:hint="eastAsia"/>
        </w:rPr>
        <w:instrText>‐</w:instrText>
      </w:r>
      <w:r>
        <w:rPr>
          <w:rFonts w:hint="eastAsia"/>
        </w:rPr>
        <w:instrText>H with SBPase and FBPA resulted in a cumulative positive impact on leaf area and biomass. Finally, further analysis of tr</w:instrText>
      </w:r>
      <w:r>
        <w:instrText>ansgenic lines revealed a cumulative increase of seed yield in SFH lines grown in high light. These results demonstrate the potential of multigene stacking for improving the productivity of food and energy crops.","container-title":"Plant Biotechnology Jo</w:instrText>
      </w:r>
      <w:r>
        <w:rPr>
          <w:rFonts w:hint="eastAsia"/>
        </w:rPr>
        <w:instrText>urnal","DOI":"10.1111/pbi.12676","ISSN":"1467-7644","issue":"7","journalAbbreviation":"Plant Biotechnol J","note":"PMID: 27936496\nPMCID: PMC5466442","page":"805-816","source":"PubMed Central","title":"Simultaneous stimulation of sedoheptulose 1,7</w:instrText>
      </w:r>
      <w:r>
        <w:rPr>
          <w:rFonts w:hint="eastAsia"/>
        </w:rPr>
        <w:instrText>‐</w:instrText>
      </w:r>
      <w:r>
        <w:rPr>
          <w:rFonts w:hint="eastAsia"/>
        </w:rPr>
        <w:instrText>bisphosphatase, fructose 1,6</w:instrText>
      </w:r>
      <w:r>
        <w:rPr>
          <w:rFonts w:hint="eastAsia"/>
        </w:rPr>
        <w:instrText>‐</w:instrText>
      </w:r>
      <w:r>
        <w:rPr>
          <w:rFonts w:hint="eastAsia"/>
        </w:rPr>
        <w:instrText>bisphophate aldolase and the photorespiratory glycine decarboxylase</w:instrText>
      </w:r>
      <w:r>
        <w:rPr>
          <w:rFonts w:hint="eastAsia"/>
        </w:rPr>
        <w:instrText>‐</w:instrText>
      </w:r>
      <w:r>
        <w:rPr>
          <w:rFonts w:hint="eastAsia"/>
        </w:rPr>
        <w:instrText>H protein increases CO 2 assimilation, vegetative biomass and seed yield in Arabidopsis","volume":"15","author":[{"family":"Simkin","given":"Andrew J."},{"family":"Lopez</w:instrText>
      </w:r>
      <w:r>
        <w:rPr>
          <w:rFonts w:hint="eastAsia"/>
        </w:rPr>
        <w:instrText>‐</w:instrText>
      </w:r>
      <w:r>
        <w:rPr>
          <w:rFonts w:hint="eastAsia"/>
        </w:rPr>
        <w:instrText>Calcagno","given":"Patricia E."},{"family":"Davey","given":"Philip A."},{"family":"Headland","given":"Lauren R."},{"family":"Lawson","given":"Tracy"},{"family":"Timm","given":"Stefan"},{"family":"Bauwe","given":"Hermann"},{"family":"Raines","given":"</w:instrText>
      </w:r>
      <w:r>
        <w:instrText xml:space="preserve">Christine A."}],"issued":{"date-parts":[["2017",7]]}}}],"schema":"https://github.com/citation-style-language/schema/raw/master/csl-citation.json"} </w:instrText>
      </w:r>
      <w:r>
        <w:fldChar w:fldCharType="separate"/>
      </w:r>
      <w:r w:rsidRPr="0028040A">
        <w:rPr>
          <w:szCs w:val="24"/>
        </w:rPr>
        <w:t>Driever</w:t>
      </w:r>
      <w:r w:rsidRPr="00DC262F">
        <w:rPr>
          <w:szCs w:val="24"/>
        </w:rPr>
        <w:t xml:space="preserve"> </w:t>
      </w:r>
      <w:r w:rsidRPr="0033099E">
        <w:rPr>
          <w:szCs w:val="24"/>
        </w:rPr>
        <w:t>et al.</w:t>
      </w:r>
      <w:r w:rsidRPr="00DC262F">
        <w:rPr>
          <w:szCs w:val="24"/>
        </w:rPr>
        <w:t xml:space="preserve"> (2017) and Simkin </w:t>
      </w:r>
      <w:r w:rsidRPr="0033099E">
        <w:rPr>
          <w:szCs w:val="24"/>
        </w:rPr>
        <w:t>et al.</w:t>
      </w:r>
      <w:r w:rsidRPr="00DC262F">
        <w:rPr>
          <w:szCs w:val="24"/>
        </w:rPr>
        <w:t xml:space="preserve"> (2017)</w:t>
      </w:r>
      <w:r>
        <w:fldChar w:fldCharType="end"/>
      </w:r>
      <w:r>
        <w:t xml:space="preserve"> could realise greater photosynthetic rates in the EPFs with more stomata, which are not otherwise seen. </w:t>
      </w:r>
    </w:p>
    <w:p w14:paraId="5F1ECF4C" w14:textId="77777777" w:rsidR="00083A71" w:rsidRDefault="00083A71" w:rsidP="00083A71">
      <w:pPr>
        <w:ind w:firstLine="720"/>
      </w:pPr>
      <w:r>
        <w:t xml:space="preserve">Finally, </w:t>
      </w:r>
      <w:proofErr w:type="spellStart"/>
      <w:r>
        <w:t>Limagrain</w:t>
      </w:r>
      <w:proofErr w:type="spellEnd"/>
      <w:r>
        <w:t xml:space="preserve"> is currently setting up a field trial in the United States to assess the gene-edited maize lines generated for this thesis. However, they will instead be using them to investigate whether reducing stomatal density can improve pathogen resistance. Regardless, it will be very exciting to see how they perform when grown in the field.</w:t>
      </w:r>
    </w:p>
    <w:p w14:paraId="3C038EF2" w14:textId="77777777" w:rsidR="00083A71" w:rsidRDefault="00083A71" w:rsidP="00083A71">
      <w:pPr>
        <w:rPr>
          <w:rFonts w:asciiTheme="minorHAnsi" w:hAnsiTheme="minorHAnsi" w:cstheme="minorBidi"/>
        </w:rPr>
      </w:pPr>
    </w:p>
    <w:p w14:paraId="6F8FA8D0" w14:textId="77777777" w:rsidR="00083A71" w:rsidRDefault="00083A71" w:rsidP="00083A71"/>
    <w:p w14:paraId="754C17AA" w14:textId="77777777" w:rsidR="00083A71" w:rsidRDefault="00083A71" w:rsidP="00083A71">
      <w:pPr>
        <w:sectPr w:rsidR="00083A71" w:rsidSect="009D3DC9">
          <w:headerReference w:type="even" r:id="rId300"/>
          <w:headerReference w:type="default" r:id="rId301"/>
          <w:footerReference w:type="even" r:id="rId302"/>
          <w:footerReference w:type="default" r:id="rId303"/>
          <w:footerReference w:type="first" r:id="rId304"/>
          <w:pgSz w:w="11906" w:h="16838" w:code="9"/>
          <w:pgMar w:top="1440" w:right="1440" w:bottom="1440" w:left="1797" w:header="709" w:footer="170" w:gutter="0"/>
          <w:cols w:space="708"/>
          <w:docGrid w:linePitch="360"/>
        </w:sectPr>
      </w:pPr>
    </w:p>
    <w:p w14:paraId="0334C860" w14:textId="77777777" w:rsidR="00083A71" w:rsidRDefault="00083A71" w:rsidP="00083A71">
      <w:pPr>
        <w:jc w:val="center"/>
      </w:pPr>
      <w:r w:rsidRPr="003C1235">
        <w:rPr>
          <w:b/>
          <w:bCs/>
          <w:sz w:val="44"/>
          <w:szCs w:val="44"/>
        </w:rPr>
        <w:lastRenderedPageBreak/>
        <w:t>References</w:t>
      </w:r>
    </w:p>
    <w:p w14:paraId="1AF7C8D8" w14:textId="77777777" w:rsidR="00676DC3" w:rsidRDefault="007B5AC2" w:rsidP="00676DC3">
      <w:pPr>
        <w:pStyle w:val="Bibliography"/>
      </w:pPr>
      <w:r>
        <w:fldChar w:fldCharType="begin"/>
      </w:r>
      <w:r w:rsidR="00676DC3">
        <w:instrText xml:space="preserve"> ADDIN ZOTERO_BIBL {"uncited":[],"omitted":[],"custom":[]} CSL_BIBLIOGRAPHY </w:instrText>
      </w:r>
      <w:r>
        <w:fldChar w:fldCharType="separate"/>
      </w:r>
      <w:r w:rsidR="00676DC3">
        <w:t>Abadie, C., Tcherkez, G., 2019. Plant sulphur metabolism is stimulated by photorespiration. Commun. Biol. 2, 1–7. https://doi.org/10.1038/s42003-019-0616-y</w:t>
      </w:r>
    </w:p>
    <w:p w14:paraId="2EE0C244" w14:textId="77777777" w:rsidR="00676DC3" w:rsidRDefault="00676DC3" w:rsidP="00676DC3">
      <w:pPr>
        <w:pStyle w:val="Bibliography"/>
      </w:pPr>
      <w:r>
        <w:t>Ahmar, S., Gill, R.A., Jung, K.-H., Faheem, A., Qasim, M.U., Mubeen, M., Zhou, W., 2020. Conventional and Molecular Techniques from Simple Breeding to Speed Breeding in Crop Plants: Recent Advances and Future Outlook. Int. J. Mol. Sci. 21, 2590. https://doi.org/10.3390/ijms21072590</w:t>
      </w:r>
    </w:p>
    <w:p w14:paraId="7F89733B" w14:textId="77777777" w:rsidR="00676DC3" w:rsidRDefault="00676DC3" w:rsidP="00676DC3">
      <w:pPr>
        <w:pStyle w:val="Bibliography"/>
      </w:pPr>
      <w:r>
        <w:t>Ainsworth, E.A., Long, S.P., 2021. 30 years of free-air carbon dioxide enrichment (FACE): What have we learned about future crop productivity and its potential for adaptation? Glob. Change Biol. 27, 27–49. https://doi.org/10.1111/gcb.15375</w:t>
      </w:r>
    </w:p>
    <w:p w14:paraId="5716980B" w14:textId="77777777" w:rsidR="00676DC3" w:rsidRDefault="00676DC3" w:rsidP="00676DC3">
      <w:pPr>
        <w:pStyle w:val="Bibliography"/>
      </w:pPr>
      <w:r>
        <w:t>Anami, S., De Block, M., Machuka, J., Lijsebettens, M., 2009. Molecular Improvement of Tropical Maize for Drought Stress Tolerance in Sub-Saharan Africa. Crit. Rev. Plant Sci. - CRIT REV PLANT SCI 28, 16–35. https://doi.org/10.1080/07352680802665305</w:t>
      </w:r>
    </w:p>
    <w:p w14:paraId="18D3B058" w14:textId="77777777" w:rsidR="00676DC3" w:rsidRDefault="00676DC3" w:rsidP="00676DC3">
      <w:pPr>
        <w:pStyle w:val="Bibliography"/>
      </w:pPr>
      <w:r>
        <w:t>Andrés, Z., Pérez-Hormaeche, J., Leidi, E.O., Schlücking, K., Steinhorst, L., McLachlan, D.H., Schumacher, K., Hetherington, A.M., Kudla, J., Cubero, B., Pardo, J.M., 2014. Control of vacuolar dynamics and regulation of stomatal aperture by tonoplast potassium uptake. Proc. Natl. Acad. Sci. U. S. A. 111, E1806-1814. https://doi.org/10.1073/pnas.1320421111</w:t>
      </w:r>
    </w:p>
    <w:p w14:paraId="0C20EB5A" w14:textId="77777777" w:rsidR="00676DC3" w:rsidRDefault="00676DC3" w:rsidP="00676DC3">
      <w:pPr>
        <w:pStyle w:val="Bibliography"/>
      </w:pPr>
      <w:r>
        <w:t>Badger, M.R., Andrews, T.J., 1974. Effects of CO2, O2 and temperature on a high-affinity form of ribulose diphosphate carboxylase-oxygenase from spinach. Biochem. Biophys. Res. Commun. 60, 204–210. https://doi.org/10.1016/0006-291X(74)90192-2</w:t>
      </w:r>
    </w:p>
    <w:p w14:paraId="65F184D4" w14:textId="77777777" w:rsidR="00676DC3" w:rsidRDefault="00676DC3" w:rsidP="00676DC3">
      <w:pPr>
        <w:pStyle w:val="Bibliography"/>
      </w:pPr>
      <w:r>
        <w:t>Bak, R.O., Gomez-Ospina, N., Porteus, M.H., 2018. Gene Editing on Center Stage. Trends Genet. 34, 600–611. https://doi.org/10.1016/j.tig.2018.05.004</w:t>
      </w:r>
    </w:p>
    <w:p w14:paraId="7D81AE80" w14:textId="77777777" w:rsidR="00676DC3" w:rsidRDefault="00676DC3" w:rsidP="00676DC3">
      <w:pPr>
        <w:pStyle w:val="Bibliography"/>
      </w:pPr>
      <w:r>
        <w:t>Bandurska, H., 2022. Drought Stress Responses: Coping Strategy and Resistance. Plants 11, 922. https://doi.org/10.3390/plants11070922</w:t>
      </w:r>
    </w:p>
    <w:p w14:paraId="73105D82" w14:textId="77777777" w:rsidR="00676DC3" w:rsidRDefault="00676DC3" w:rsidP="00676DC3">
      <w:pPr>
        <w:pStyle w:val="Bibliography"/>
      </w:pPr>
      <w:r>
        <w:t>Bannister, P., 1986. Drought Resistance, Water Potential and Water Content in some New Zealand Plants. Flora 178, 23–40. https://doi.org/10.1016/S0367-2530(17)30202-5</w:t>
      </w:r>
    </w:p>
    <w:p w14:paraId="55E02B8D" w14:textId="77777777" w:rsidR="00676DC3" w:rsidRDefault="00676DC3" w:rsidP="00676DC3">
      <w:pPr>
        <w:pStyle w:val="Bibliography"/>
      </w:pPr>
      <w:r>
        <w:t>Bathellier, C., Tcherkez, G., Lorimer, G.H., Farquhar, G.D., 2018. Rubisco is not really so bad. Plant Cell Environ. 41, 705–716. https://doi.org/10.1111/pce.13149</w:t>
      </w:r>
    </w:p>
    <w:p w14:paraId="13F3ACA6" w14:textId="77777777" w:rsidR="00676DC3" w:rsidRDefault="00676DC3" w:rsidP="00676DC3">
      <w:pPr>
        <w:pStyle w:val="Bibliography"/>
      </w:pPr>
      <w:r>
        <w:t>Beadle, C.L., Long, S.P., 1985. Photosynthesis — is it limiting to biomass production? Biomass 8, 119–168. https://doi.org/10.1016/0144-4565(85)90022-8</w:t>
      </w:r>
    </w:p>
    <w:p w14:paraId="0633096A" w14:textId="77777777" w:rsidR="00676DC3" w:rsidRDefault="00676DC3" w:rsidP="00676DC3">
      <w:pPr>
        <w:pStyle w:val="Bibliography"/>
      </w:pPr>
      <w:r>
        <w:t>Bellasio, C., Beerling, D.J., Griffiths, H., 2016. An Excel tool for deriving key photosynthetic parameters from combined gas exchange and chlorophyll fluorescence: theory and practice. Plant Cell Environ. 39, 1180–1197. https://doi.org/10.1111/pce.12560</w:t>
      </w:r>
    </w:p>
    <w:p w14:paraId="6EFCE851" w14:textId="77777777" w:rsidR="00676DC3" w:rsidRDefault="00676DC3" w:rsidP="00676DC3">
      <w:pPr>
        <w:pStyle w:val="Bibliography"/>
      </w:pPr>
      <w:r>
        <w:t>Bellasio, C., Burgess, S.J., Griffiths, H., Hibberd, J.M., 2014. A high throughput gas exchange screen for determining rates of photorespiration or regulation of C4 activity. J. Exp. Bot. 65, 3769–3779. https://doi.org/10.1093/jxb/eru238</w:t>
      </w:r>
    </w:p>
    <w:p w14:paraId="77697032" w14:textId="77777777" w:rsidR="00676DC3" w:rsidRDefault="00676DC3" w:rsidP="00676DC3">
      <w:pPr>
        <w:pStyle w:val="Bibliography"/>
      </w:pPr>
      <w:r>
        <w:t>Ben Mariem, S., Soba, D., Zhou, B., Loladze, I., Morales, F., Aranjuelo, I., 2021. Climate Change, Crop Yields, and Grain Quality of C3 Cereals: A Meta-Analysis of [CO2], Temperature, and Drought Effects. Plants 10, 1052. https://doi.org/10.3390/plants10061052</w:t>
      </w:r>
    </w:p>
    <w:p w14:paraId="23022946" w14:textId="77777777" w:rsidR="00676DC3" w:rsidRDefault="00676DC3" w:rsidP="00676DC3">
      <w:pPr>
        <w:pStyle w:val="Bibliography"/>
      </w:pPr>
      <w:r>
        <w:t>Berger, D., Altmann, T., 2000. A subtilisin-like serine protease involved in the regulation of stomatal density and distribution in Arabidopsis thaliana. Genes Dev. 14, 1119–1131.</w:t>
      </w:r>
    </w:p>
    <w:p w14:paraId="24F626B1" w14:textId="77777777" w:rsidR="00676DC3" w:rsidRDefault="00676DC3" w:rsidP="00676DC3">
      <w:pPr>
        <w:pStyle w:val="Bibliography"/>
      </w:pPr>
      <w:r>
        <w:t>Berry, J.A., Osmond, C.B., Lorimer, G.H., 1978. Fixation of 18O2 during Photorespiration: Kinetic and Steady-State Studies of the Photorespiratory Carbon Oxidation Cycle with Intact Leaves and Isolated Chloroplasts of C3 Plants 1. Plant Physiol. 62, 954–967. https://doi.org/10.1104/pp.62.6.954</w:t>
      </w:r>
    </w:p>
    <w:p w14:paraId="123719FD" w14:textId="77777777" w:rsidR="00676DC3" w:rsidRDefault="00676DC3" w:rsidP="00676DC3">
      <w:pPr>
        <w:pStyle w:val="Bibliography"/>
      </w:pPr>
      <w:r>
        <w:t>Bertolino, L.T., Caine, R.S., Gray, J.E., 2019. Impact of Stomatal Density and Morphology on Water-Use Efficiency in a Changing World. Front. Plant Sci. 10.</w:t>
      </w:r>
    </w:p>
    <w:p w14:paraId="66ECAF89" w14:textId="77777777" w:rsidR="00676DC3" w:rsidRDefault="00676DC3" w:rsidP="00676DC3">
      <w:pPr>
        <w:pStyle w:val="Bibliography"/>
      </w:pPr>
      <w:r>
        <w:lastRenderedPageBreak/>
        <w:t>Bertolino, L.T., Caine, R.S., Zoulias, N., Yin, X., Chater, C.C.C., Biswal, A., Quick, W.P., Gray, J.E., 2022. Stomatal Development and Gene Expression in Rice Florets. Plant Cell Physiol. 63, 1679–1694. https://doi.org/10.1093/pcp/pcac120</w:t>
      </w:r>
    </w:p>
    <w:p w14:paraId="2117168E" w14:textId="77777777" w:rsidR="00676DC3" w:rsidRDefault="00676DC3" w:rsidP="00676DC3">
      <w:pPr>
        <w:pStyle w:val="Bibliography"/>
      </w:pPr>
      <w:r>
        <w:t>Bloom, A.J., 2015. Photorespiration and nitrate assimilation: a major intersection between plant carbon and nitrogen. Photosynth. Res. 123, 117–128. https://doi.org/10.1007/s11120-014-0056-y</w:t>
      </w:r>
    </w:p>
    <w:p w14:paraId="0DC8FBC3" w14:textId="77777777" w:rsidR="00676DC3" w:rsidRDefault="00676DC3" w:rsidP="00676DC3">
      <w:pPr>
        <w:pStyle w:val="Bibliography"/>
      </w:pPr>
      <w:r>
        <w:t>Blum, A., 2017. Osmotic adjustment is a prime drought stress adaptive engine in support of plant production. Plant Cell Environ. 40, 4–10. https://doi.org/10.1111/pce.12800</w:t>
      </w:r>
    </w:p>
    <w:p w14:paraId="726F27D3" w14:textId="77777777" w:rsidR="00676DC3" w:rsidRDefault="00676DC3" w:rsidP="00676DC3">
      <w:pPr>
        <w:pStyle w:val="Bibliography"/>
      </w:pPr>
      <w:r>
        <w:t>Bronsema, F.B.F., van Oostveen, W.J.F., van Lammeren, A.A.M., 1997. Comparative analysis of callus formation and regeneration on cultured immature maize embryos of the inbred lines A188 and A632. Plant Cell Tissue Organ Cult. 50, 57–65. https://doi.org/10.1023/A:1005802828004</w:t>
      </w:r>
    </w:p>
    <w:p w14:paraId="2D57CE80" w14:textId="77777777" w:rsidR="00676DC3" w:rsidRDefault="00676DC3" w:rsidP="00676DC3">
      <w:pPr>
        <w:pStyle w:val="Bibliography"/>
      </w:pPr>
      <w:r>
        <w:t>Brooks, A., Farquhar, G.D., 1985. Effect of temperature on the CO2/O2 specificity of ribulose-1,5-bisphosphate carboxylase/oxygenase and the rate of respiration in the light. Planta 165, 397–406. https://doi.org/10.1007/BF00392238</w:t>
      </w:r>
    </w:p>
    <w:p w14:paraId="1C99E04A" w14:textId="77777777" w:rsidR="00676DC3" w:rsidRDefault="00676DC3" w:rsidP="00676DC3">
      <w:pPr>
        <w:pStyle w:val="Bibliography"/>
      </w:pPr>
      <w:r>
        <w:t>Buckley, C.R., Caine, R.S., Gray, J.E., 2020. Pores for Thought: Can Genetic Manipulation of Stomatal Density Protect Future Rice Yields? Front. Plant Sci. 10.</w:t>
      </w:r>
    </w:p>
    <w:p w14:paraId="563E3DEA" w14:textId="77777777" w:rsidR="00676DC3" w:rsidRDefault="00676DC3" w:rsidP="00676DC3">
      <w:pPr>
        <w:pStyle w:val="Bibliography"/>
      </w:pPr>
      <w:r>
        <w:t>Buckley, T.N., 2005. The control of stomata by water balance. New Phytol. 168, 275–292. https://doi.org/10.1111/j.1469-8137.2005.01543.x</w:t>
      </w:r>
    </w:p>
    <w:p w14:paraId="2CDA1B57" w14:textId="77777777" w:rsidR="00676DC3" w:rsidRDefault="00676DC3" w:rsidP="00676DC3">
      <w:pPr>
        <w:pStyle w:val="Bibliography"/>
      </w:pPr>
      <w:r>
        <w:t>Budak, H., Kantar, M., Yucebilgili Kurtoglu, K., 2013. Drought Tolerance in Modern and Wild Wheat. Sci. World J. 2013, e548246. https://doi.org/10.1155/2013/548246</w:t>
      </w:r>
    </w:p>
    <w:p w14:paraId="4657B092" w14:textId="77777777" w:rsidR="00676DC3" w:rsidRDefault="00676DC3" w:rsidP="00676DC3">
      <w:pPr>
        <w:pStyle w:val="Bibliography"/>
      </w:pPr>
      <w:r>
        <w:t>Busch, F.A., Sage, R.F., Farquhar, G.D., 2018. Plants increase CO2 uptake by assimilating nitrogen via the photorespiratory pathway. Nat. Plants 4, 46–54. https://doi.org/10.1038/s41477-017-0065-x</w:t>
      </w:r>
    </w:p>
    <w:p w14:paraId="2D1DB452" w14:textId="77777777" w:rsidR="00676DC3" w:rsidRDefault="00676DC3" w:rsidP="00676DC3">
      <w:pPr>
        <w:pStyle w:val="Bibliography"/>
      </w:pPr>
      <w:r>
        <w:t>Butler, W.L., 1978. Energy Distribution in the Photochemical Apparatus of Photosynthesis. Annu. Rev. Plant Physiol. 29, 345–378. https://doi.org/10.1146/annurev.pp.29.060178.002021</w:t>
      </w:r>
    </w:p>
    <w:p w14:paraId="679B7B1D" w14:textId="77777777" w:rsidR="00676DC3" w:rsidRDefault="00676DC3" w:rsidP="00676DC3">
      <w:pPr>
        <w:pStyle w:val="Bibliography"/>
      </w:pPr>
      <w:r>
        <w:t>Caine, R.S., Yin, X., Sloan, J., Harrison, E.L., Mohammed, U., Fulton, T., Biswal, A.K., Dionora, J., Chater, C.C., Coe, R.A., Bandyopadhyay, A., Murchie, E.H., Swarup, R., Quick, W.P., Gray, J.E., 2019a. Rice with reduced stomatal density conserves water and has improved drought tolerance under future climate conditions. New Phytol. 221, 371–384. https://doi.org/10.1111/nph.15344</w:t>
      </w:r>
    </w:p>
    <w:p w14:paraId="52CEF2C2" w14:textId="77777777" w:rsidR="00676DC3" w:rsidRDefault="00676DC3" w:rsidP="00676DC3">
      <w:pPr>
        <w:pStyle w:val="Bibliography"/>
      </w:pPr>
      <w:r>
        <w:t>Caine, R.S., Yin, X., Sloan, J., Harrison, E.L., Mohammed, U., Fulton, T., Biswal, A.K., Dionora, J., Chater, C.C., Coe, R.A., Bandyopadhyay, A., Murchie, E.H., Swarup, R., Quick, W.P., Gray, J.E., 2019b. Rice with reduced stomatal density conserves water and has improved drought tolerance under future climate conditions. New Phytol. 221, 371–384. https://doi.org/10.1111/nph.15344</w:t>
      </w:r>
    </w:p>
    <w:p w14:paraId="6843D38B" w14:textId="77777777" w:rsidR="00676DC3" w:rsidRDefault="00676DC3" w:rsidP="00676DC3">
      <w:pPr>
        <w:pStyle w:val="Bibliography"/>
      </w:pPr>
      <w:r>
        <w:t>Cano, F.J., Sánchez-Gómez, D., Rodríguez-Calcerrada, J., Warren, C.R., Gil, L., Aranda, I., 2013. Effects of drought on mesophyll conductance and photosynthetic limitations at different tree canopy layers. Plant Cell Environ. 36, 1961–1980. https://doi.org/10.1111/pce.12103</w:t>
      </w:r>
    </w:p>
    <w:p w14:paraId="0D1757E3" w14:textId="77777777" w:rsidR="00676DC3" w:rsidRDefault="00676DC3" w:rsidP="00676DC3">
      <w:pPr>
        <w:pStyle w:val="Bibliography"/>
      </w:pPr>
      <w:r>
        <w:t>Casson, S., Gray, J.E., 2008. Influence of environmental factors on stomatal development. New Phytol. 178, 9–23. https://doi.org/10.1111/j.1469-8137.2007.02351.x</w:t>
      </w:r>
    </w:p>
    <w:p w14:paraId="53935184" w14:textId="77777777" w:rsidR="00676DC3" w:rsidRDefault="00676DC3" w:rsidP="00676DC3">
      <w:pPr>
        <w:pStyle w:val="Bibliography"/>
      </w:pPr>
      <w:r>
        <w:t>Casson, S.A., Franklin, K.A., Gray, J.E., Grierson, C.S., Whitelam, G.C., Hetherington, A.M., 2009. phytochrome B and PIF4 Regulate Stomatal Development in Response to Light Quantity. Curr. Biol. 19, 229–234. https://doi.org/10.1016/j.cub.2008.12.046</w:t>
      </w:r>
    </w:p>
    <w:p w14:paraId="55AB1BAE" w14:textId="77777777" w:rsidR="00676DC3" w:rsidRDefault="00676DC3" w:rsidP="00676DC3">
      <w:pPr>
        <w:pStyle w:val="Bibliography"/>
      </w:pPr>
      <w:r>
        <w:t>Cavanagh, A.P., South, P.F., Bernacchi, C.J., Ort, D.R., 2022. Alternative pathway to photorespiration protects growth and productivity at elevated temperatures in a model crop. Plant Biotechnol. J. 20, 711–721. https://doi.org/10.1111/pbi.13750</w:t>
      </w:r>
    </w:p>
    <w:p w14:paraId="2051BD2D" w14:textId="77777777" w:rsidR="00676DC3" w:rsidRDefault="00676DC3" w:rsidP="00676DC3">
      <w:pPr>
        <w:pStyle w:val="Bibliography"/>
      </w:pPr>
      <w:r>
        <w:t>Chaloner, T.M., Gurr, S.J., Bebber, D.P., 2021. Plant pathogen infection risk tracks global crop yields under climate change. Nat. Clim. Change 11, 710–715. https://doi.org/10.1038/s41558-021-01104-8</w:t>
      </w:r>
    </w:p>
    <w:p w14:paraId="7AD32E74" w14:textId="77777777" w:rsidR="00676DC3" w:rsidRDefault="00676DC3" w:rsidP="00676DC3">
      <w:pPr>
        <w:pStyle w:val="Bibliography"/>
      </w:pPr>
      <w:r>
        <w:lastRenderedPageBreak/>
        <w:t>Chaux, F., Peltier, G., Johnson, X., 2015. A security network in PSI photoprotection: regulation of photosynthetic control, NPQ and O2 photoreduction by cyclic electron flow. Front. Plant Sci. 6.</w:t>
      </w:r>
    </w:p>
    <w:p w14:paraId="12AA0072" w14:textId="77777777" w:rsidR="00676DC3" w:rsidRDefault="00676DC3" w:rsidP="00676DC3">
      <w:pPr>
        <w:pStyle w:val="Bibliography"/>
      </w:pPr>
      <w:r>
        <w:t>Chavarria, G., Santos, H.P. dos, Chavarria, G., Santos, H.P. dos, 2012. Plant Water Relations: Absorption, Transport and Control Mechanisms, Advances in Selected Plant Physiology Aspects. IntechOpen. https://doi.org/10.5772/33478</w:t>
      </w:r>
    </w:p>
    <w:p w14:paraId="1EDFC2E6" w14:textId="77777777" w:rsidR="00676DC3" w:rsidRDefault="00676DC3" w:rsidP="00676DC3">
      <w:pPr>
        <w:pStyle w:val="Bibliography"/>
      </w:pPr>
      <w:r>
        <w:t>Chaves, M.M., Flexas, J., Pinheiro, C., 2009. Photosynthesis under drought and salt stress: regulation mechanisms from whole plant to cell. Ann. Bot. 103, 551–560. https://doi.org/10.1093/aob/mcn125</w:t>
      </w:r>
    </w:p>
    <w:p w14:paraId="0944AEDA" w14:textId="77777777" w:rsidR="00676DC3" w:rsidRDefault="00676DC3" w:rsidP="00676DC3">
      <w:pPr>
        <w:pStyle w:val="Bibliography"/>
      </w:pPr>
      <w:r>
        <w:t>Chen, Z.-H., Chen, G., Dai, F., Wang, Y., Hills, A., Ruan, Y.-L., Zhang, G., Franks, P.J., Nevo, E., Blatt, M.R., 2017. Molecular Evolution of Grass Stomata. Trends Plant Sci. 22, 124–139. https://doi.org/10.1016/j.tplants.2016.09.005</w:t>
      </w:r>
    </w:p>
    <w:p w14:paraId="2AF484A3" w14:textId="77777777" w:rsidR="00676DC3" w:rsidRDefault="00676DC3" w:rsidP="00676DC3">
      <w:pPr>
        <w:pStyle w:val="Bibliography"/>
      </w:pPr>
      <w:r>
        <w:t>Clemens, M., Faralli, M., Lagreze, J., Bontempo, L., Piazza, S., Varotto, C., Malnoy, M., Oechel, W., Rizzoli, A., Dalla Costa, L., 2022. VvEPFL9-1 Knock-Out via CRISPR/Cas9 Reduces Stomatal Density in Grapevine. Front. Plant Sci. 13.</w:t>
      </w:r>
    </w:p>
    <w:p w14:paraId="019137D6" w14:textId="77777777" w:rsidR="00676DC3" w:rsidRDefault="00676DC3" w:rsidP="00676DC3">
      <w:pPr>
        <w:pStyle w:val="Bibliography"/>
      </w:pPr>
      <w:r>
        <w:t>Clough, S.J., Bent, A.F., 1998. Floral dip: a simplified method for Agrobacterium -mediated transformation of Arabidopsis thaliana. Plant J. 16, 735–743. https://doi.org/10.1046/j.1365-313x.1998.00343.x</w:t>
      </w:r>
    </w:p>
    <w:p w14:paraId="3B17BF52" w14:textId="77777777" w:rsidR="00676DC3" w:rsidRDefault="00676DC3" w:rsidP="00676DC3">
      <w:pPr>
        <w:pStyle w:val="Bibliography"/>
      </w:pPr>
      <w:r>
        <w:t>Collatz, G.J., Ball, J.T., Grivet, C., Berry, J.A., 1991. Physiological and environmental regulation of stomatal conductance, photosynthesis and transpiration: a model that includes a laminar boundary layer. Agric. For. Meteorol. 54, 107–136. https://doi.org/10.1016/0168-1923(91)90002-8</w:t>
      </w:r>
    </w:p>
    <w:p w14:paraId="19137792" w14:textId="77777777" w:rsidR="00676DC3" w:rsidRDefault="00676DC3" w:rsidP="00676DC3">
      <w:pPr>
        <w:pStyle w:val="Bibliography"/>
      </w:pPr>
      <w:r>
        <w:t>Croce, R., van Amerongen, H., 2013. Light-harvesting in photosystem I. Photosynth. Res. 116, 153–166. https://doi.org/10.1007/s11120-013-9838-x</w:t>
      </w:r>
    </w:p>
    <w:p w14:paraId="1ADEE59F" w14:textId="77777777" w:rsidR="00676DC3" w:rsidRDefault="00676DC3" w:rsidP="00676DC3">
      <w:pPr>
        <w:pStyle w:val="Bibliography"/>
      </w:pPr>
      <w:r>
        <w:t>Cruz de Carvalho, M.H., 2008. Drought stress and reactive oxygen species. Plant Signal. Behav. 3, 156–165.</w:t>
      </w:r>
    </w:p>
    <w:p w14:paraId="741BC679" w14:textId="77777777" w:rsidR="00676DC3" w:rsidRDefault="00676DC3" w:rsidP="00676DC3">
      <w:pPr>
        <w:pStyle w:val="Bibliography"/>
      </w:pPr>
      <w:r>
        <w:t>Cui, H., Kong, D., Wei, P., Hao, Y., Torii, K.U., Lee, J.S., Li, J., 2014. SPINDLY, ERECTA, and Its Ligand STOMAGEN Have a Role in Redox-Mediated Cortex Proliferation in the Arabidopsis Root. Mol. Plant 7, 1727–1739. https://doi.org/10.1093/mp/ssu106</w:t>
      </w:r>
    </w:p>
    <w:p w14:paraId="6899F542" w14:textId="77777777" w:rsidR="00676DC3" w:rsidRDefault="00676DC3" w:rsidP="00676DC3">
      <w:pPr>
        <w:pStyle w:val="Bibliography"/>
      </w:pPr>
      <w:r>
        <w:t>Dang, Y., Qin, L., Huang, L., Wang, J., Li, B., He, H., 2022. Water footprint of rain-fed maize in different growth stages and associated climatic driving forces in Northeast China. Agric. Water Manag. 263, 107463. https://doi.org/10.1016/j.agwat.2022.107463</w:t>
      </w:r>
    </w:p>
    <w:p w14:paraId="7562D4FE" w14:textId="77777777" w:rsidR="00676DC3" w:rsidRDefault="00676DC3" w:rsidP="00676DC3">
      <w:pPr>
        <w:pStyle w:val="Bibliography"/>
      </w:pPr>
      <w:r>
        <w:t>Das, K., Roychoudhury, A., 2014. Reactive oxygen species (ROS) and response of antioxidants as ROS-scavengers during environmental stress in plants. Front. Environ. Sci. 2.</w:t>
      </w:r>
    </w:p>
    <w:p w14:paraId="6B920351" w14:textId="77777777" w:rsidR="00676DC3" w:rsidRDefault="00676DC3" w:rsidP="00676DC3">
      <w:pPr>
        <w:pStyle w:val="Bibliography"/>
      </w:pPr>
      <w:r>
        <w:t>Daszkowska-Golec, A., Szarejko, I., 2013. Open or close the gate - stomata action under the control of phytohormones in drought stress conditions. Front. Plant Sci. 4, 138. https://doi.org/10.3389/fpls.2013.00138</w:t>
      </w:r>
    </w:p>
    <w:p w14:paraId="5B961BC2" w14:textId="77777777" w:rsidR="00676DC3" w:rsidRDefault="00676DC3" w:rsidP="00676DC3">
      <w:pPr>
        <w:pStyle w:val="Bibliography"/>
      </w:pPr>
      <w:r>
        <w:t>de Boer, H.J., Eppinga, M.B., Wassen, M.J., Dekker, S.C., 2012. A critical transition in leaf evolution facilitated the Cretaceous angiosperm revolution. Nat. Commun. 3, 1221. https://doi.org/10.1038/ncomms2217</w:t>
      </w:r>
    </w:p>
    <w:p w14:paraId="28B3B985" w14:textId="77777777" w:rsidR="00676DC3" w:rsidRDefault="00676DC3" w:rsidP="00676DC3">
      <w:pPr>
        <w:pStyle w:val="Bibliography"/>
      </w:pPr>
      <w:r>
        <w:t>de Boer, H.J., Price, C.A., Wagner-Cremer, F., Dekker, S.C., Franks, P.J., Veneklaas, E.J., 2016. Optimal allocation of leaf epidermal area for gas exchange. New Phytol. 210, 1219–1228. https://doi.org/10.1111/nph.13929</w:t>
      </w:r>
    </w:p>
    <w:p w14:paraId="11E0E734" w14:textId="77777777" w:rsidR="00676DC3" w:rsidRDefault="00676DC3" w:rsidP="00676DC3">
      <w:pPr>
        <w:pStyle w:val="Bibliography"/>
      </w:pPr>
      <w:r>
        <w:t>De Clercq, D., Denis, N., Dilda, V., Hii, J., Sadiq, M., Taksyak, M., Verhagen, J., 2022. Making crops more resilient to drought risk [WWW Document]. URL https://www.mckinsey.com/industries/agriculture/our-insights/making-crops-more-resilient-to-drought-risk (accessed 2.15.23).</w:t>
      </w:r>
    </w:p>
    <w:p w14:paraId="7C127F18" w14:textId="77777777" w:rsidR="00676DC3" w:rsidRDefault="00676DC3" w:rsidP="00676DC3">
      <w:pPr>
        <w:pStyle w:val="Bibliography"/>
      </w:pPr>
      <w:r>
        <w:t>Delgado, C.L., 2003. Rising consumption of meat and milk in developing countries has created a new food revolution. J. Nutr. 133, 3907S-3910S. https://doi.org/10.1093/jn/133.11.3907S</w:t>
      </w:r>
    </w:p>
    <w:p w14:paraId="6CA2A750" w14:textId="77777777" w:rsidR="00676DC3" w:rsidRDefault="00676DC3" w:rsidP="00676DC3">
      <w:pPr>
        <w:pStyle w:val="Bibliography"/>
      </w:pPr>
      <w:r>
        <w:t>Dietz, K.-J., Zörb, C., Geilfus, C.-M., 2021. Drought and crop yield. Plant Biol. 23, 881–893. https://doi.org/10.1111/plb.13304</w:t>
      </w:r>
    </w:p>
    <w:p w14:paraId="36F9A1F9" w14:textId="77777777" w:rsidR="00676DC3" w:rsidRDefault="00676DC3" w:rsidP="00676DC3">
      <w:pPr>
        <w:pStyle w:val="Bibliography"/>
      </w:pPr>
      <w:r>
        <w:lastRenderedPageBreak/>
        <w:t>Dilcher, D., 2000. Toward a new synthesis: Major evolutionary trends in the angiosperm fossil record. Proc. Natl. Acad. Sci. 97, 7030–7036. https://doi.org/10.1073/pnas.97.13.7030</w:t>
      </w:r>
    </w:p>
    <w:p w14:paraId="21C79551" w14:textId="77777777" w:rsidR="00676DC3" w:rsidRDefault="00676DC3" w:rsidP="00676DC3">
      <w:pPr>
        <w:pStyle w:val="Bibliography"/>
      </w:pPr>
      <w:r>
        <w:t>Doheny-Adams, T., Hunt, L., Franks, P.J., Beerling, D.J., Gray, J.E., 2012. Genetic manipulation of stomatal density influences stomatal size, plant growth and tolerance to restricted water supply across a growth carbon dioxide gradient. Philos. Trans. R. Soc. B Biol. Sci. 367, 547–555. https://doi.org/10.1098/rstb.2011.0272</w:t>
      </w:r>
    </w:p>
    <w:p w14:paraId="00B7FF53" w14:textId="77777777" w:rsidR="00676DC3" w:rsidRDefault="00676DC3" w:rsidP="00676DC3">
      <w:pPr>
        <w:pStyle w:val="Bibliography"/>
      </w:pPr>
      <w:r>
        <w:t>Dow, G.J., Bergmann, D.C., 2014. Patterning and processes: how stomatal development defines physiological potential. Curr. Opin. Plant Biol., SI: Cell signalling and gene regulation 21, 67–74. https://doi.org/10.1016/j.pbi.2014.06.007</w:t>
      </w:r>
    </w:p>
    <w:p w14:paraId="2DCABDCA" w14:textId="77777777" w:rsidR="00676DC3" w:rsidRDefault="00676DC3" w:rsidP="00676DC3">
      <w:pPr>
        <w:pStyle w:val="Bibliography"/>
      </w:pPr>
      <w:r>
        <w:t>Dow, G.J., Bergmann, D.C., Berry, J.A., 2014. An integrated model of stomatal development and leaf physiology. New Phytol. 201, 1218–1226. https://doi.org/10.1111/nph.12608</w:t>
      </w:r>
    </w:p>
    <w:p w14:paraId="55DFAF6C" w14:textId="77777777" w:rsidR="00676DC3" w:rsidRDefault="00676DC3" w:rsidP="00676DC3">
      <w:pPr>
        <w:pStyle w:val="Bibliography"/>
      </w:pPr>
      <w:r>
        <w:t>Drake, P.L., Froend, R.H., Franks, P.J., 2013. Smaller, faster stomata: scaling of stomatal size, rate of response, and stomatal conductance. J. Exp. Bot. 64, 495–505. https://doi.org/10.1093/jxb/ers347</w:t>
      </w:r>
    </w:p>
    <w:p w14:paraId="01599AB1" w14:textId="77777777" w:rsidR="00676DC3" w:rsidRDefault="00676DC3" w:rsidP="00676DC3">
      <w:pPr>
        <w:pStyle w:val="Bibliography"/>
      </w:pPr>
      <w:r>
        <w:t>Driesen, E., Van den Ende, W., De Proft, M., Saeys, W., 2020. Influence of Environmental Factors Light, CO2, Temperature, and Relative Humidity on Stomatal Opening and Development: A Review. Agronomy 10, 1975. https://doi.org/10.3390/agronomy10121975</w:t>
      </w:r>
    </w:p>
    <w:p w14:paraId="65902901" w14:textId="77777777" w:rsidR="00676DC3" w:rsidRDefault="00676DC3" w:rsidP="00676DC3">
      <w:pPr>
        <w:pStyle w:val="Bibliography"/>
      </w:pPr>
      <w:r>
        <w:t>Driever, S.M., Simkin, A.J., Alotaibi, S., Fisk, S.J., Madgwick, P.J., Sparks, C.A., Jones, H.D., Lawson, T., Parry, M.A.J., Raines, C.A., 2017. Increased SBPase activity improves photosynthesis and grain yield in wheat grown in greenhouse conditions. Philos. Trans. R. Soc. B Biol. Sci. 372, 20160384. https://doi.org/10.1098/rstb.2016.0384</w:t>
      </w:r>
    </w:p>
    <w:p w14:paraId="6681E7C0" w14:textId="77777777" w:rsidR="00676DC3" w:rsidRDefault="00676DC3" w:rsidP="00676DC3">
      <w:pPr>
        <w:pStyle w:val="Bibliography"/>
      </w:pPr>
      <w:r>
        <w:t>Du, Y., Zhao, Q., Chen, L., Yao, X., Zhang, W., Zhang, B., Xie, F., 2020. Effect of drought stress on sugar metabolism in leaves and roots of soybean seedlings. Plant Physiol. Biochem. 146, 1–12. https://doi.org/10.1016/j.plaphy.2019.11.003</w:t>
      </w:r>
    </w:p>
    <w:p w14:paraId="20A494A2" w14:textId="77777777" w:rsidR="00676DC3" w:rsidRDefault="00676DC3" w:rsidP="00676DC3">
      <w:pPr>
        <w:pStyle w:val="Bibliography"/>
      </w:pPr>
      <w:r>
        <w:t>Dunn, J., Hunt, L., Afsharinafar, M., Meselmani, M.A., Mitchell, A., Howells, R., Wallington, E., Fleming, A.J., Gray, J.E., 2019. Reduced stomatal density in bread wheat leads to increased water-use efficiency. J. Exp. Bot. 70, 4737–4748. https://doi.org/10.1093/jxb/erz248</w:t>
      </w:r>
    </w:p>
    <w:p w14:paraId="64E6C332" w14:textId="77777777" w:rsidR="00676DC3" w:rsidRDefault="00676DC3" w:rsidP="00676DC3">
      <w:pPr>
        <w:pStyle w:val="Bibliography"/>
      </w:pPr>
      <w:r>
        <w:t>Edwards, E.J., Still, C.J., 2008. Climate, phylogeny and the ecological distribution of C4 grasses. Ecol. Lett. 11, 266–276. https://doi.org/10.1111/j.1461-0248.2007.01144.x</w:t>
      </w:r>
    </w:p>
    <w:p w14:paraId="03DB45C9" w14:textId="77777777" w:rsidR="00676DC3" w:rsidRDefault="00676DC3" w:rsidP="00676DC3">
      <w:pPr>
        <w:pStyle w:val="Bibliography"/>
      </w:pPr>
      <w:r>
        <w:t>Edwards, K., Johnstone, C., Thompson, C., 1991. A simple and rapid method for the preparation of plant genomic DNA for PCR analysis. Nucleic Acids Res. 19, 1349.</w:t>
      </w:r>
    </w:p>
    <w:p w14:paraId="0E10E3B9" w14:textId="77777777" w:rsidR="00676DC3" w:rsidRDefault="00676DC3" w:rsidP="00676DC3">
      <w:pPr>
        <w:pStyle w:val="Bibliography"/>
      </w:pPr>
      <w:r>
        <w:t>Edwards, M., Meidner, H., Sheriff, D.W., 1976. Direct Measurements of Turgor Pressure Potentials of Guard Cells: II. The Mechanical Advantage of Subsidiary Cells, the Spannunqsphase, and the Optimum Leaf Water Deficit. J. Exp. Bot. 27, 163–171. https://doi.org/10.1093/jxb/27.1.163</w:t>
      </w:r>
    </w:p>
    <w:p w14:paraId="38FCF06C" w14:textId="77777777" w:rsidR="00676DC3" w:rsidRDefault="00676DC3" w:rsidP="00676DC3">
      <w:pPr>
        <w:pStyle w:val="Bibliography"/>
      </w:pPr>
      <w:r>
        <w:t>Eisenhut, M., Roell, M.-S., Weber, A.P.M., 2019. Mechanistic understanding of photorespiration paves the way to a new green revolution. New Phytol. 223, 1762–1769. https://doi.org/10.1111/nph.15872</w:t>
      </w:r>
    </w:p>
    <w:p w14:paraId="5AA02C42" w14:textId="77777777" w:rsidR="00676DC3" w:rsidRDefault="00676DC3" w:rsidP="00676DC3">
      <w:pPr>
        <w:pStyle w:val="Bibliography"/>
      </w:pPr>
      <w:r>
        <w:t>Ellis, R.J., 1979. The most abundant protein in the world. Trends Biochem. Sci. 4, 241–244. https://doi.org/10.1016/0968-0004(79)90212-3</w:t>
      </w:r>
    </w:p>
    <w:p w14:paraId="4DCED5B0" w14:textId="77777777" w:rsidR="00676DC3" w:rsidRDefault="00676DC3" w:rsidP="00676DC3">
      <w:pPr>
        <w:pStyle w:val="Bibliography"/>
      </w:pPr>
      <w:r>
        <w:t>Ellsworth, D.S., Crous, K.Y., Lambers, H., Cooke, J., 2015. Phosphorus recycling in photorespiration maintains high photosynthetic capacity in woody species. Plant Cell Environ. 38, 1142–1156. https://doi.org/10.1111/pce.12468</w:t>
      </w:r>
    </w:p>
    <w:p w14:paraId="12E8A87E" w14:textId="77777777" w:rsidR="00676DC3" w:rsidRDefault="00676DC3" w:rsidP="00676DC3">
      <w:pPr>
        <w:pStyle w:val="Bibliography"/>
      </w:pPr>
      <w:r>
        <w:t>Erenstein, O., 2010. The Evolving Maize Sector in Asia: Challenges and Opportunities. J. New Seeds 11, 1–15. https://doi.org/10.1080/15228860903517770</w:t>
      </w:r>
    </w:p>
    <w:p w14:paraId="02949E4D" w14:textId="77777777" w:rsidR="00676DC3" w:rsidRDefault="00676DC3" w:rsidP="00676DC3">
      <w:pPr>
        <w:pStyle w:val="Bibliography"/>
      </w:pPr>
      <w:r>
        <w:t>Erenstein, O., Jaleta, M., Sonder, K., Mottaleb, K., Prasanna, B.M., 2022. Global maize production, consumption and trade: trends and R&amp;D implications. Food Secur. 14, 1295–1319. https://doi.org/10.1007/s12571-022-01288-7</w:t>
      </w:r>
    </w:p>
    <w:p w14:paraId="1A89B01D" w14:textId="77777777" w:rsidR="00676DC3" w:rsidRDefault="00676DC3" w:rsidP="00676DC3">
      <w:pPr>
        <w:pStyle w:val="Bibliography"/>
      </w:pPr>
      <w:r>
        <w:t>Evans, J.R., 2021. Mesophyll conductance: walls, membranes and spatial complexity. New Phytol. 229, 1864–1876. https://doi.org/10.1111/nph.16968</w:t>
      </w:r>
    </w:p>
    <w:p w14:paraId="2F360E99" w14:textId="77777777" w:rsidR="00676DC3" w:rsidRDefault="00676DC3" w:rsidP="00676DC3">
      <w:pPr>
        <w:pStyle w:val="Bibliography"/>
      </w:pPr>
      <w:r>
        <w:lastRenderedPageBreak/>
        <w:t>Evans, J.R., Poorter, H., 2001. Photosynthetic acclimation of plants to growth irradiance: the relative importance of specific leaf area and nitrogen partitioning in maximizing carbon gain. Plant Cell Environ. 24, 755–767. https://doi.org/10.1046/j.1365-3040.2001.00724.x</w:t>
      </w:r>
    </w:p>
    <w:p w14:paraId="47DAC7B1" w14:textId="77777777" w:rsidR="00676DC3" w:rsidRDefault="00676DC3" w:rsidP="00676DC3">
      <w:pPr>
        <w:pStyle w:val="Bibliography"/>
      </w:pPr>
      <w:r>
        <w:t>Evans, L.T., 1997. Adapting and improving crops: the endless task. Philos. Trans. R. Soc. Lond. B. Biol. Sci. 352, 901–906. https://doi.org/10.1098/rstb.1997.0069</w:t>
      </w:r>
    </w:p>
    <w:p w14:paraId="2F2BAF69" w14:textId="77777777" w:rsidR="00676DC3" w:rsidRDefault="00676DC3" w:rsidP="00676DC3">
      <w:pPr>
        <w:pStyle w:val="Bibliography"/>
      </w:pPr>
      <w:r>
        <w:t>Evans, L.T., 1993. Crop Evolution, Adaptation and Yield. Cambridge University Press, Cambridge.</w:t>
      </w:r>
    </w:p>
    <w:p w14:paraId="39F52E61" w14:textId="77777777" w:rsidR="00676DC3" w:rsidRDefault="00676DC3" w:rsidP="00676DC3">
      <w:pPr>
        <w:pStyle w:val="Bibliography"/>
      </w:pPr>
      <w:r>
        <w:t>Evans, L.T., Fischer, R.A., 1999. Yield Potential: Its Definition, Measurement, and Significance. Crop Sci. 39, 1544–1551. https://doi.org/10.2135/cropsci1999.3961544x</w:t>
      </w:r>
    </w:p>
    <w:p w14:paraId="0E0113E9" w14:textId="77777777" w:rsidR="00676DC3" w:rsidRDefault="00676DC3" w:rsidP="00676DC3">
      <w:pPr>
        <w:pStyle w:val="Bibliography"/>
      </w:pPr>
      <w:r>
        <w:t>Fahad, S., Bajwa, A.A., Nazir, U., Anjum, S.A., Farooq, A., Zohaib, A., Sadia, S., Nasim, W., Adkins, S., Saud, S., Ihsan, M.Z., Alharby, H., Wu, C., Wang, D., Huang, J., 2017. Crop Production under Drought and Heat Stress: Plant Responses and Management Options. Front. Plant Sci. 8.</w:t>
      </w:r>
    </w:p>
    <w:p w14:paraId="5A658EDC" w14:textId="77777777" w:rsidR="00676DC3" w:rsidRDefault="00676DC3" w:rsidP="00676DC3">
      <w:pPr>
        <w:pStyle w:val="Bibliography"/>
      </w:pPr>
      <w:r>
        <w:t>FAO, 1996. Rome Declaration on World Food Security and World Food Summit Plan of Action : World Food Summit, 13-17 November 1996, Rome, Italy. Rome, FAO.</w:t>
      </w:r>
    </w:p>
    <w:p w14:paraId="05267720" w14:textId="77777777" w:rsidR="00676DC3" w:rsidRDefault="00676DC3" w:rsidP="00676DC3">
      <w:pPr>
        <w:pStyle w:val="Bibliography"/>
      </w:pPr>
      <w:r>
        <w:t>FAO, IFAD, UNICEF, WFP, WHO, 2022. The State of Food Security and Nutrition in the World 2022. Repurposing food and agricultural policies to make healthy diets more affordable.</w:t>
      </w:r>
    </w:p>
    <w:p w14:paraId="2FB4BB00" w14:textId="77777777" w:rsidR="00676DC3" w:rsidRDefault="00676DC3" w:rsidP="00676DC3">
      <w:pPr>
        <w:pStyle w:val="Bibliography"/>
      </w:pPr>
      <w:r>
        <w:t>Farquhar, G.D., Sharkey, T.D., 1982. Stomatal Conductance and Photosynthesis. Annu. Rev. Plant Physiol. 33, 317–345. https://doi.org/10.1146/annurev.pp.33.060182.001533</w:t>
      </w:r>
    </w:p>
    <w:p w14:paraId="4376C791" w14:textId="77777777" w:rsidR="00676DC3" w:rsidRDefault="00676DC3" w:rsidP="00676DC3">
      <w:pPr>
        <w:pStyle w:val="Bibliography"/>
      </w:pPr>
      <w:r>
        <w:t>Farquhar, G.D., von Caemmerer, S., Berry, J.A., 1980. A biochemical model of photosynthetic CO2 assimilation in leaves of C3 species. Planta 149, 78–90. https://doi.org/10.1007/BF00386231</w:t>
      </w:r>
    </w:p>
    <w:p w14:paraId="3ED2D3FA" w14:textId="77777777" w:rsidR="00676DC3" w:rsidRDefault="00676DC3" w:rsidP="00676DC3">
      <w:pPr>
        <w:pStyle w:val="Bibliography"/>
      </w:pPr>
      <w:r>
        <w:t>Flamholz, A.I., Prywes, N., Moran, U., Davidi, D., Bar-On, Y.M., Oltrogge, L.M., Alves, R., Savage, D., Milo, R., 2019. Revisiting Trade-offs between Rubisco Kinetic Parameters. Biochemistry 58, 3365–3376. https://doi.org/10.1021/acs.biochem.9b00237</w:t>
      </w:r>
    </w:p>
    <w:p w14:paraId="391AF08B" w14:textId="77777777" w:rsidR="00676DC3" w:rsidRDefault="00676DC3" w:rsidP="00676DC3">
      <w:pPr>
        <w:pStyle w:val="Bibliography"/>
      </w:pPr>
      <w:r>
        <w:t>Flügel, F., Timm, S., Arrivault, S., Florian, A., Stitt, M., Fernie, A.R., Bauwe, H., 2017. The Photorespiratory Metabolite 2-Phosphoglycolate Regulates Photosynthesis and Starch Accumulation in Arabidopsis. Plant Cell 29, 2537–2551. https://doi.org/10.1105/tpc.17.00256</w:t>
      </w:r>
    </w:p>
    <w:p w14:paraId="598ACC5A" w14:textId="77777777" w:rsidR="00676DC3" w:rsidRDefault="00676DC3" w:rsidP="00676DC3">
      <w:pPr>
        <w:pStyle w:val="Bibliography"/>
      </w:pPr>
      <w:r>
        <w:t>Franks, P.J., Beerling, D.J., 2009. Maximum leaf conductance driven by CO2 effects on stomatal size and density over geologic time. Proc. Natl. Acad. Sci. U. S. A. 106, 10343–10347. https://doi.org/10.1073/pnas.0904209106</w:t>
      </w:r>
    </w:p>
    <w:p w14:paraId="3CCE79F4" w14:textId="77777777" w:rsidR="00676DC3" w:rsidRDefault="00676DC3" w:rsidP="00676DC3">
      <w:pPr>
        <w:pStyle w:val="Bibliography"/>
      </w:pPr>
      <w:r>
        <w:t>Franks, P.J., Farquhar, G.D., 2007. The Mechanical Diversity of Stomata and Its Significance in Gas-Exchange Control. Plant Physiol. 143, 78–87. https://doi.org/10.1104/pp.106.089367</w:t>
      </w:r>
    </w:p>
    <w:p w14:paraId="582956A3" w14:textId="77777777" w:rsidR="00676DC3" w:rsidRDefault="00676DC3" w:rsidP="00676DC3">
      <w:pPr>
        <w:pStyle w:val="Bibliography"/>
      </w:pPr>
      <w:r>
        <w:t>Franks, P.J., Farquhar, G.D., 2001. The Effect of Exogenous Abscisic Acid on Stomatal Development,  Stomatal Mechanics, and Leaf Gas Exchange in Tradescantia  virginiana. Plant Physiol. 125, 935–942.</w:t>
      </w:r>
    </w:p>
    <w:p w14:paraId="44ED929E" w14:textId="77777777" w:rsidR="00676DC3" w:rsidRDefault="00676DC3" w:rsidP="00676DC3">
      <w:pPr>
        <w:pStyle w:val="Bibliography"/>
      </w:pPr>
      <w:r>
        <w:t>Franks, P.J., Leitch, I.J., Ruszala, E.M., Hetherington, A.M., Beerling, D.J., 2012. Physiological framework for adaptation of stomata to CO2 from glacial to future concentrations. Philos. Trans. R. Soc. B Biol. Sci. 367, 537–546. https://doi.org/10.1098/rstb.2011.0270</w:t>
      </w:r>
    </w:p>
    <w:p w14:paraId="691E8459" w14:textId="77777777" w:rsidR="00676DC3" w:rsidRDefault="00676DC3" w:rsidP="00676DC3">
      <w:pPr>
        <w:pStyle w:val="Bibliography"/>
      </w:pPr>
      <w:r>
        <w:t>Franks, P.J., W. Doheny-Adams, T., Britton-Harper, Z.J., Gray, J.E., 2015. Increasing water-use efficiency directly through genetic manipulation of stomatal density. New Phytol. 207, 188–195. https://doi.org/10.1111/nph.13347</w:t>
      </w:r>
    </w:p>
    <w:p w14:paraId="52C83913" w14:textId="77777777" w:rsidR="00676DC3" w:rsidRDefault="00676DC3" w:rsidP="00676DC3">
      <w:pPr>
        <w:pStyle w:val="Bibliography"/>
      </w:pPr>
      <w:r>
        <w:t>Frei, E.R., Gossner, M.M., Vitasse, Y., Queloz, V., Dubach, V., Gessler, A., Ginzler, C., Hagedorn, F., Meusburger, K., Moor, M., Samblás Vives, E., Rigling, A., Uitentuis, I., von Arx, G., Wohlgemuth, T., 2022. European beech dieback after premature leaf senescence during the 2018 drought in northern Switzerland. Plant Biol. 24, 1132–1145. https://doi.org/10.1111/plb.13467</w:t>
      </w:r>
    </w:p>
    <w:p w14:paraId="66427993" w14:textId="77777777" w:rsidR="00676DC3" w:rsidRDefault="00676DC3" w:rsidP="00676DC3">
      <w:pPr>
        <w:pStyle w:val="Bibliography"/>
      </w:pPr>
      <w:r>
        <w:t xml:space="preserve">Galmés, J., Hermida-Carrera, C., Laanisto, L., Niinemets, Ü., 2016. A compendium of temperature responses of Rubisco kinetic traits: variability among and within </w:t>
      </w:r>
      <w:r>
        <w:lastRenderedPageBreak/>
        <w:t>photosynthetic groups and impacts on photosynthesis modeling. J. Exp. Bot. 67, 5067–5091. https://doi.org/10.1093/jxb/erw267</w:t>
      </w:r>
    </w:p>
    <w:p w14:paraId="1F3ED6EB" w14:textId="77777777" w:rsidR="00676DC3" w:rsidRDefault="00676DC3" w:rsidP="00676DC3">
      <w:pPr>
        <w:pStyle w:val="Bibliography"/>
      </w:pPr>
      <w:r>
        <w:t>Galmés, J., Kapralov, M.V., Andralojc, P.J., Conesa, M.À., Keys, A.J., Parry, M. a. J., Flexas, J., 2014. Expanding knowledge of the Rubisco kinetics variability in plant species: environmental and evolutionary trends. Plant Cell Environ. 37, 1989–2001. https://doi.org/10.1111/pce.12335</w:t>
      </w:r>
    </w:p>
    <w:p w14:paraId="48C7B908" w14:textId="77777777" w:rsidR="00676DC3" w:rsidRDefault="00676DC3" w:rsidP="00676DC3">
      <w:pPr>
        <w:pStyle w:val="Bibliography"/>
      </w:pPr>
      <w:r>
        <w:t>Galmés, J., Medrano, H., Flexas, J., 2007. Photosynthetic limitations in response to water stress and recovery in Mediterranean plants with different growth forms. New Phytol. 175, 81–93. https://doi.org/10.1111/j.1469-8137.2007.02087.x</w:t>
      </w:r>
    </w:p>
    <w:p w14:paraId="31124292" w14:textId="77777777" w:rsidR="00676DC3" w:rsidRDefault="00676DC3" w:rsidP="00676DC3">
      <w:pPr>
        <w:pStyle w:val="Bibliography"/>
      </w:pPr>
      <w:r>
        <w:t>Gaut, B.S., 2001. Patterns of Chromosomal Duplication in Maize and Their Implications for Comparative Maps of the Grasses. Genome Res. 11, 55–66.</w:t>
      </w:r>
    </w:p>
    <w:p w14:paraId="2490ACA3" w14:textId="77777777" w:rsidR="00676DC3" w:rsidRDefault="00676DC3" w:rsidP="00676DC3">
      <w:pPr>
        <w:pStyle w:val="Bibliography"/>
      </w:pPr>
      <w:r>
        <w:t>Ghannoum, O., Evans, J.R., von Caemmerer, S., 2011. Chapter 8 Nitrogen and Water Use Efficiency of C4 Plants, in: Raghavendra, A.S., Sage, R.F. (Eds.), C4 Photosynthesis and Related CO2 Concentrating Mechanisms, Advances in Photosynthesis and Respiration. Springer Netherlands, Dordrecht, pp. 129–146. https://doi.org/10.1007/978-90-481-9407-0_8</w:t>
      </w:r>
    </w:p>
    <w:p w14:paraId="5D3BBBA2" w14:textId="77777777" w:rsidR="00676DC3" w:rsidRDefault="00676DC3" w:rsidP="00676DC3">
      <w:pPr>
        <w:pStyle w:val="Bibliography"/>
      </w:pPr>
      <w:r>
        <w:t>Gong, Z., Cheng, M., Botella, J.R., 2021. Non-GM Genome Editing Approaches in Crops. Front. Genome Ed. 3.</w:t>
      </w:r>
    </w:p>
    <w:p w14:paraId="579A2E8F" w14:textId="77777777" w:rsidR="00676DC3" w:rsidRDefault="00676DC3" w:rsidP="00676DC3">
      <w:pPr>
        <w:pStyle w:val="Bibliography"/>
      </w:pPr>
      <w:r>
        <w:t>Guo, T., Lu, Z.-Q., Xiong, Y., Shan, J.-X., Ye, W.-W., Dong, N.-Q., Kan, Y., Yang, Y.-B., Zhao, H.-Y., Yu, H.-X., Guo, S.-Q., Lei, J.-J., Liao, B., Chai, J., Lin, H.-X., 2023. Optimization of rice panicle architecture by specifically suppressing ligand–receptor pairs. Nat. Commun. 14, 1640. https://doi.org/10.1038/s41467-023-37326-x</w:t>
      </w:r>
    </w:p>
    <w:p w14:paraId="50F915B1" w14:textId="77777777" w:rsidR="00676DC3" w:rsidRDefault="00676DC3" w:rsidP="00676DC3">
      <w:pPr>
        <w:pStyle w:val="Bibliography"/>
      </w:pPr>
      <w:r>
        <w:t>Guzzon, F., Müller, J.V., do Nascimento Araujo, M., Cauzzi, P., Orsenigo, S., Mondoni, A., Abeli, T., 2017. Drought avoidance adaptive traits in seed germination and seedling growth of Citrullus amarus landraces. South Afr. J. Bot. 113, 382–388. https://doi.org/10.1016/j.sajb.2017.09.023</w:t>
      </w:r>
    </w:p>
    <w:p w14:paraId="7EC1F6CC" w14:textId="77777777" w:rsidR="00676DC3" w:rsidRDefault="00676DC3" w:rsidP="00676DC3">
      <w:pPr>
        <w:pStyle w:val="Bibliography"/>
      </w:pPr>
      <w:r>
        <w:t>Hageman, A., Van Volkenburgh, E., 2021. Sink Strength Maintenance Underlies Drought Tolerance in Common Bean. Plants 10, 489. https://doi.org/10.3390/plants10030489</w:t>
      </w:r>
    </w:p>
    <w:p w14:paraId="7225E598" w14:textId="77777777" w:rsidR="00676DC3" w:rsidRDefault="00676DC3" w:rsidP="00676DC3">
      <w:pPr>
        <w:pStyle w:val="Bibliography"/>
      </w:pPr>
      <w:r>
        <w:t>Hanson, A.D., Roje, S., 2001. ONE-CARBON METABOLISM IN HIGHER PLANTS. Annu. Rev. Plant Physiol. Plant Mol. Biol. 52, 119–137. https://doi.org/10.1146/annurev.arplant.52.1.119</w:t>
      </w:r>
    </w:p>
    <w:p w14:paraId="32E5F13B" w14:textId="77777777" w:rsidR="00676DC3" w:rsidRDefault="00676DC3" w:rsidP="00676DC3">
      <w:pPr>
        <w:pStyle w:val="Bibliography"/>
      </w:pPr>
      <w:r>
        <w:t>Hara, K., Kajita, R., Torii, K.U., Bergmann, D.C., Kakimoto, T., 2007. The secretory peptide gene EPF1 enforces the stomatal one-cell-spacing rule. Genes Dev. 21, 1720–1725. https://doi.org/10.1101/gad.1550707</w:t>
      </w:r>
    </w:p>
    <w:p w14:paraId="3A642566" w14:textId="77777777" w:rsidR="00676DC3" w:rsidRDefault="00676DC3" w:rsidP="00676DC3">
      <w:pPr>
        <w:pStyle w:val="Bibliography"/>
      </w:pPr>
      <w:r>
        <w:t>Hara, K., Yokoo, T., Kajita, R., Onishi, T., Yahata, S., Peterson, K.M., Torii, K.U., Kakimoto, T., 2009. Epidermal Cell Density is Autoregulated via a Secretory Peptide, EPIDERMAL PATTERNING FACTOR 2 in Arabidopsis Leaves. Plant Cell Physiol. 50, 1019–1031. https://doi.org/10.1093/pcp/pcp068</w:t>
      </w:r>
    </w:p>
    <w:p w14:paraId="2EFB800A" w14:textId="77777777" w:rsidR="00676DC3" w:rsidRDefault="00676DC3" w:rsidP="00676DC3">
      <w:pPr>
        <w:pStyle w:val="Bibliography"/>
      </w:pPr>
      <w:r>
        <w:t>Harrison, E.L., Arce Cubas, L., Gray, J.E., Hepworth, C., 2020. The influence of stomatal morphology and distribution on photosynthetic gas exchange. Plant J. 101, 768–779. https://doi.org/10.1111/tpj.14560</w:t>
      </w:r>
    </w:p>
    <w:p w14:paraId="016BCC24" w14:textId="77777777" w:rsidR="00676DC3" w:rsidRDefault="00676DC3" w:rsidP="00676DC3">
      <w:pPr>
        <w:pStyle w:val="Bibliography"/>
      </w:pPr>
      <w:r>
        <w:t>Hasanuzzaman, M., Nahar, K., Alam, Md.M., Roychowdhury, R., Fujita, M., 2013. Physiological, Biochemical, and Molecular Mechanisms of Heat Stress Tolerance in Plants. Int. J. Mol. Sci. 14, 9643–9684. https://doi.org/10.3390/ijms14059643</w:t>
      </w:r>
    </w:p>
    <w:p w14:paraId="1F831FA7" w14:textId="77777777" w:rsidR="00676DC3" w:rsidRDefault="00676DC3" w:rsidP="00676DC3">
      <w:pPr>
        <w:pStyle w:val="Bibliography"/>
      </w:pPr>
      <w:r>
        <w:t>Haworth, M., Elliott-Kingston, C., McElwain, J.C., 2013. Co-ordination of physiological and morphological responses of stomata to elevated [CO2] in vascular plants. Oecologia 171, 71–82. https://doi.org/10.1007/s00442-012-2406-9</w:t>
      </w:r>
    </w:p>
    <w:p w14:paraId="04620158" w14:textId="77777777" w:rsidR="00676DC3" w:rsidRDefault="00676DC3" w:rsidP="00676DC3">
      <w:pPr>
        <w:pStyle w:val="Bibliography"/>
      </w:pPr>
      <w:r>
        <w:t>Haworth, M., Scutt, C.P., Douthe, C., Marino, G., Gomes, M.T.G., Loreto, F., Flexas, J., Centritto, M., 2018. Allocation of the epidermis to stomata relates to stomatal physiological control: Stomatal factors involved in the evolutionary diversification of the angiosperms and development of amphistomaty. Environ. Exp. Bot. 151, 55–63. https://doi.org/10.1016/j.envexpbot.2018.04.010</w:t>
      </w:r>
    </w:p>
    <w:p w14:paraId="3EDA4A5F" w14:textId="77777777" w:rsidR="00676DC3" w:rsidRDefault="00676DC3" w:rsidP="00676DC3">
      <w:pPr>
        <w:pStyle w:val="Bibliography"/>
      </w:pPr>
      <w:r>
        <w:lastRenderedPageBreak/>
        <w:t>Hay, R.K.M., 1995. Harvest index: a review of its use in plant breeding and crop physiology. Ann. Appl. Biol. 126, 197–216. https://doi.org/10.1111/j.1744-7348.1995.tb05015.x</w:t>
      </w:r>
    </w:p>
    <w:p w14:paraId="576405F3" w14:textId="77777777" w:rsidR="00676DC3" w:rsidRDefault="00676DC3" w:rsidP="00676DC3">
      <w:pPr>
        <w:pStyle w:val="Bibliography"/>
      </w:pPr>
      <w:r>
        <w:t>Hayano-Kanashiro, C., Calderón-Vázquez, C., Ibarra-Laclette, E., Herrera-Estrella, L., Simpson, J., 2009. Analysis of gene expression and physiological responses in three Mexican maize landraces under drought stress and recovery irrigation. PloS One 4, e7531. https://doi.org/10.1371/journal.pone.0007531</w:t>
      </w:r>
    </w:p>
    <w:p w14:paraId="33451EEF" w14:textId="77777777" w:rsidR="00676DC3" w:rsidRDefault="00676DC3" w:rsidP="00676DC3">
      <w:pPr>
        <w:pStyle w:val="Bibliography"/>
      </w:pPr>
      <w:r>
        <w:t>Hepworth, C., Caine, R.S., Harrison, E.L., Sloan, J., Gray, J.E., 2018. Stomatal development: focusing on the grasses. Curr. Opin. Plant Biol., Growth and development 41, 1–7. https://doi.org/10.1016/j.pbi.2017.07.009</w:t>
      </w:r>
    </w:p>
    <w:p w14:paraId="7DC080A0" w14:textId="77777777" w:rsidR="00676DC3" w:rsidRDefault="00676DC3" w:rsidP="00676DC3">
      <w:pPr>
        <w:pStyle w:val="Bibliography"/>
      </w:pPr>
      <w:r>
        <w:t>Hepworth, C., Doheny‐Adams, T., Hunt, L., Cameron, D.D., Gray, J.E., 2015. Manipulating stomatal density enhances drought tolerance without deleterious effect on nutrient uptake. New Phytol. 208, 336–341. https://doi.org/10.1111/nph.13598</w:t>
      </w:r>
    </w:p>
    <w:p w14:paraId="5D13771B" w14:textId="77777777" w:rsidR="00676DC3" w:rsidRDefault="00676DC3" w:rsidP="00676DC3">
      <w:pPr>
        <w:pStyle w:val="Bibliography"/>
      </w:pPr>
      <w:r>
        <w:t>Hepworth, C., Turner, C., Landim, M.G., Cameron, D., Gray, J.E., 2016. Balancing Water Uptake and Loss through the Coordinated Regulation of Stomatal and Root Development. PLOS ONE 11, e0156930. https://doi.org/10.1371/journal.pone.0156930</w:t>
      </w:r>
    </w:p>
    <w:p w14:paraId="4ECD1FBF" w14:textId="77777777" w:rsidR="00676DC3" w:rsidRDefault="00676DC3" w:rsidP="00676DC3">
      <w:pPr>
        <w:pStyle w:val="Bibliography"/>
      </w:pPr>
      <w:r>
        <w:t>Hetherington, A.M., Woodward, F.I., 2003. The role of stomata in sensing and driving environmental change. Nature 424, 901–908. https://doi.org/10.1038/nature01843</w:t>
      </w:r>
    </w:p>
    <w:p w14:paraId="2E47D388" w14:textId="77777777" w:rsidR="00676DC3" w:rsidRDefault="00676DC3" w:rsidP="00676DC3">
      <w:pPr>
        <w:pStyle w:val="Bibliography"/>
      </w:pPr>
      <w:r>
        <w:t>Holmer, B., 2008. Fluctuations of winter wheat yields in relation to length of winter in Sweden 1866 to 2006. Clim. Res. 36, 241–252. https://doi.org/10.3354/cr00737</w:t>
      </w:r>
    </w:p>
    <w:p w14:paraId="148AC686" w14:textId="77777777" w:rsidR="00676DC3" w:rsidRDefault="00676DC3" w:rsidP="00676DC3">
      <w:pPr>
        <w:pStyle w:val="Bibliography"/>
      </w:pPr>
      <w:r>
        <w:t>Huang, W., Hu, H., Zhang, S.-B., 2015. Photorespiration plays an important role in the regulation of photosynthetic electron flow under fluctuating light in tobacco plants grown under full sunlight. Front. Plant Sci. 6.</w:t>
      </w:r>
    </w:p>
    <w:p w14:paraId="2AEECC69" w14:textId="77777777" w:rsidR="00676DC3" w:rsidRDefault="00676DC3" w:rsidP="00676DC3">
      <w:pPr>
        <w:pStyle w:val="Bibliography"/>
      </w:pPr>
      <w:r>
        <w:t>Hughes, J., Hepworth, C., Dutton, C., Dunn, J.A., Hunt, L., Stephens, J., Waugh, R., Cameron, D.D., Gray, J.E., 2017. Reducing Stomatal Density in Barley Improves Drought Tolerance without Impacting on Yield. Plant Physiol. 174, 776–787. https://doi.org/10.1104/pp.16.01844</w:t>
      </w:r>
    </w:p>
    <w:p w14:paraId="2624A7CC" w14:textId="77777777" w:rsidR="00676DC3" w:rsidRDefault="00676DC3" w:rsidP="00676DC3">
      <w:pPr>
        <w:pStyle w:val="Bibliography"/>
      </w:pPr>
      <w:r>
        <w:t>Hunt, L., Bailey, K.J., Gray, J.E., 2010a. The signalling peptide EPFL9 is a positive regulator of stomatal development. New Phytol. 186, 609–614.</w:t>
      </w:r>
    </w:p>
    <w:p w14:paraId="6745F3CE" w14:textId="77777777" w:rsidR="00676DC3" w:rsidRDefault="00676DC3" w:rsidP="00676DC3">
      <w:pPr>
        <w:pStyle w:val="Bibliography"/>
      </w:pPr>
      <w:r>
        <w:t>Hunt, L., Bailey, K.J., Gray, J.E., 2010b. The signalling peptide EPFL9 is a positive regulator of stomatal development. New Phytol. 186, 609–614. https://doi.org/10.1111/j.1469-8137.2010.03200.x</w:t>
      </w:r>
    </w:p>
    <w:p w14:paraId="01A7169B" w14:textId="77777777" w:rsidR="00676DC3" w:rsidRDefault="00676DC3" w:rsidP="00676DC3">
      <w:pPr>
        <w:pStyle w:val="Bibliography"/>
      </w:pPr>
      <w:r>
        <w:t>Hunt, L., Gray, J.E., 2009a. The Signaling Peptide EPF2 Controls Asymmetric Cell Divisions during Stomatal Development. Curr. Biol. 19, 864–869. https://doi.org/10.1016/j.cub.2009.03.069</w:t>
      </w:r>
    </w:p>
    <w:p w14:paraId="021AF9F3" w14:textId="77777777" w:rsidR="00676DC3" w:rsidRDefault="00676DC3" w:rsidP="00676DC3">
      <w:pPr>
        <w:pStyle w:val="Bibliography"/>
      </w:pPr>
      <w:r>
        <w:t>Hunt, L., Gray, J.E., 2009b. The Signaling Peptide EPF2 Controls Asymmetric Cell Divisions during Stomatal Development. Curr. Biol. 19, 864–869. https://doi.org/10.1016/j.cub.2009.03.069</w:t>
      </w:r>
    </w:p>
    <w:p w14:paraId="5FF39740" w14:textId="77777777" w:rsidR="00676DC3" w:rsidRDefault="00676DC3" w:rsidP="00676DC3">
      <w:pPr>
        <w:pStyle w:val="Bibliography"/>
      </w:pPr>
      <w:r>
        <w:t>Ishangulyyev, R., Kim, S., Lee, S.H., 2019. Understanding Food Loss and Waste—Why Are We Losing and Wasting Food? Foods 8, 297. https://doi.org/10.3390/foods8080297</w:t>
      </w:r>
    </w:p>
    <w:p w14:paraId="1EFE4B87" w14:textId="77777777" w:rsidR="00676DC3" w:rsidRDefault="00676DC3" w:rsidP="00676DC3">
      <w:pPr>
        <w:pStyle w:val="Bibliography"/>
      </w:pPr>
      <w:r>
        <w:t>Ishida, Y., Saito, H., Ohta, S., Hiei, Y., Komari, T., Kumashiro, T., 1996. High efficiency transformation of maize (Zea mays L.) mediated by Agrobacterium tumefaciens. Nat. Biotechnol. 14, 745–750. https://doi.org/10.1038/nbt0696-745</w:t>
      </w:r>
    </w:p>
    <w:p w14:paraId="1CA43A09" w14:textId="77777777" w:rsidR="00676DC3" w:rsidRDefault="00676DC3" w:rsidP="00676DC3">
      <w:pPr>
        <w:pStyle w:val="Bibliography"/>
      </w:pPr>
      <w:r>
        <w:t>Jägermeyr, J., Müller, C., Ruane, A.C., Elliott, J., Balkovic, J., Castillo, O., Faye, B., Foster, I., Folberth, C., Franke, J.A., Fuchs, K., Guarin, J.R., Heinke, J., Hoogenboom, G., Iizumi, T., Jain, A.K., Kelly, D., Khabarov, N., Lange, S., Lin, T.-S., Liu, W., Mialyk, O., Minoli, S., Moyer, E.J., Okada, M., Phillips, M., Porter, C., Rabin, S.S., Scheer, C., Schneider, J.M., Schyns, J.F., Skalsky, R., Smerald, A., Stella, T., Stephens, H., Webber, H., Zabel, F., Rosenzweig, C., 2021. Climate impacts on global agriculture emerge earlier in new generation of climate and crop models. Nat. Food 2, 873–885. https://doi.org/10.1038/s43016-021-00400-y</w:t>
      </w:r>
    </w:p>
    <w:p w14:paraId="63532364" w14:textId="77777777" w:rsidR="00676DC3" w:rsidRDefault="00676DC3" w:rsidP="00676DC3">
      <w:pPr>
        <w:pStyle w:val="Bibliography"/>
      </w:pPr>
      <w:r>
        <w:t>Johnson, G.N., Young, A.J., Scholes, J.D., Horton, P., 1993. The dissipation of excess excitation energy in British plant species. Plant Cell Environ. 16, 673–679. https://doi.org/10.1111/j.1365-3040.1993.tb00485.x</w:t>
      </w:r>
    </w:p>
    <w:p w14:paraId="07818F0B" w14:textId="77777777" w:rsidR="00676DC3" w:rsidRDefault="00676DC3" w:rsidP="00676DC3">
      <w:pPr>
        <w:pStyle w:val="Bibliography"/>
      </w:pPr>
      <w:r>
        <w:lastRenderedPageBreak/>
        <w:t>Johnson, M.P., 2016. Photosynthesis. Essays Biochem. 60, 255–273. https://doi.org/10.1042/EBC20160016</w:t>
      </w:r>
    </w:p>
    <w:p w14:paraId="10595910" w14:textId="77777777" w:rsidR="00676DC3" w:rsidRDefault="00676DC3" w:rsidP="00676DC3">
      <w:pPr>
        <w:pStyle w:val="Bibliography"/>
      </w:pPr>
      <w:r>
        <w:t>Kadioglu, A., Terzi, R., Saruhan, N., Saglam, A., 2012. Current advances in the investigation of leaf rolling caused by biotic and abiotic stress factors. Plant Sci. Int. J. Exp. Plant Biol. 182, 42–48. https://doi.org/10.1016/j.plantsci.2011.01.013</w:t>
      </w:r>
    </w:p>
    <w:p w14:paraId="4EBA79E7" w14:textId="77777777" w:rsidR="00676DC3" w:rsidRDefault="00676DC3" w:rsidP="00676DC3">
      <w:pPr>
        <w:pStyle w:val="Bibliography"/>
      </w:pPr>
      <w:r>
        <w:t>Kamiya, N., Itoh, J.-I., Morikami, A., Nagato, Y., Matsuoka, M., 2003. The SCARECROW gene’s role in asymmetric cell divisions in rice plants. Plant J. Cell Mol. Biol. 36, 45–54. https://doi.org/10.1046/j.1365-313x.2003.01856.x</w:t>
      </w:r>
    </w:p>
    <w:p w14:paraId="62E36A82" w14:textId="77777777" w:rsidR="00676DC3" w:rsidRDefault="00676DC3" w:rsidP="00676DC3">
      <w:pPr>
        <w:pStyle w:val="Bibliography"/>
      </w:pPr>
      <w:r>
        <w:t>Kanaoka, M.M., Pillitteri, L.J., Fujii, H., Yoshida, Y., Bogenschutz, N.L., Takabayashi, J., Zhu, J.-K., Torii, K.U., 2008. SCREAM/ICE1 and SCREAM2 Specify Three Cell-State Transitional Steps Leading to Arabidopsis Stomatal Differentiation. Plant Cell 20, 1775–1785. https://doi.org/10.1105/tpc.108.060848</w:t>
      </w:r>
    </w:p>
    <w:p w14:paraId="4979E407" w14:textId="77777777" w:rsidR="00676DC3" w:rsidRDefault="00676DC3" w:rsidP="00676DC3">
      <w:pPr>
        <w:pStyle w:val="Bibliography"/>
      </w:pPr>
      <w:r>
        <w:t>Karavolias, N.G., Patel-Tupper, D., Seong, K., Tjahjadi, M., Gueorguieva, G.-A., Tanaka, J., Gallegos Cruz, A., Liebermann, S., Litvak, L., Dahlbeck, D., Cho, M.-J., Niyogi, K.K., Staskawicz, B.J., 2023. Paralog editing tunes rice stomatal density to maintain photosynthesis and improve drought tolerance. Plant Physiol. kiad183. https://doi.org/10.1093/plphys/kiad183</w:t>
      </w:r>
    </w:p>
    <w:p w14:paraId="642DC279" w14:textId="77777777" w:rsidR="00676DC3" w:rsidRDefault="00676DC3" w:rsidP="00676DC3">
      <w:pPr>
        <w:pStyle w:val="Bibliography"/>
      </w:pPr>
      <w:r>
        <w:t>Kawamoto, N., Del Carpio, D.P., Hofmann, A., Mizuta, Y., Kurihara, D., Higashiyama, T., Uchida, N., Torii, K.U., Colombo, L., Groth, G., Simon, R., 2020. A Peptide Pair Coordinates Regular Ovule Initiation Patterns with Seed Number and Fruit Size. Curr. Biol. 30, 4352-4361.e4. https://doi.org/10.1016/j.cub.2020.08.050</w:t>
      </w:r>
    </w:p>
    <w:p w14:paraId="4A8A854E" w14:textId="77777777" w:rsidR="00676DC3" w:rsidRDefault="00676DC3" w:rsidP="00676DC3">
      <w:pPr>
        <w:pStyle w:val="Bibliography"/>
      </w:pPr>
      <w:r>
        <w:t>Keijzer, C.J., Leferink-ten klooster, H.B., Reinders, M.C., 1996. The Mechanics of the Grass Flower: Anther Dehiscence and Pollen Shedding in Maize. Ann. Bot. 78, 15–21. https://doi.org/10.1006/anbo.1996.0089</w:t>
      </w:r>
    </w:p>
    <w:p w14:paraId="3F28EA03" w14:textId="77777777" w:rsidR="00676DC3" w:rsidRDefault="00676DC3" w:rsidP="00676DC3">
      <w:pPr>
        <w:pStyle w:val="Bibliography"/>
      </w:pPr>
      <w:r>
        <w:t>Kennett, D.J., Prufer, K.M., Culleton, B.J., George, R.J., Robinson, M., Trask, W.R., Buckley, G.M., Moes, E., Kate, E.J., Harper, T.K., O’Donnell, L., Ray, E.E., Hill, E.C., Alsgaard, A., Merriman, C., Meredith, C., Edgar, H.J.H., Awe, J.J., Gutierrez, S.M., 2020. Early isotopic evidence for maize as a staple grain in the Americas. Sci. Adv. 6, eaba3245. https://doi.org/10.1126/sciadv.aba3245</w:t>
      </w:r>
    </w:p>
    <w:p w14:paraId="1FA6456A" w14:textId="77777777" w:rsidR="00676DC3" w:rsidRDefault="00676DC3" w:rsidP="00676DC3">
      <w:pPr>
        <w:pStyle w:val="Bibliography"/>
      </w:pPr>
      <w:r>
        <w:t>Kim, H.C., Moon, J.-C., Kim, J.Y., Song, K., Kim, K.-H., Lee, B.-M., 2017. Evaluation of Drought Tolerance using Anthesis-silking Interval in Maize. KOREAN J. CROP Sci. 62, 24–31. https://doi.org/10.7740/kjcs.2016.62.1.024</w:t>
      </w:r>
    </w:p>
    <w:p w14:paraId="48C1C28F" w14:textId="77777777" w:rsidR="00676DC3" w:rsidRDefault="00676DC3" w:rsidP="00676DC3">
      <w:pPr>
        <w:pStyle w:val="Bibliography"/>
      </w:pPr>
      <w:r>
        <w:t>Kim, T.-H., Böhmer, M., Hu, H., Nishimura, N., Schroeder, J.I., 2010. Guard Cell Signal Transduction Network: Advances in Understanding Abscisic Acid, CO2, and Ca2+ Signaling. Annu. Rev. Plant Biol. 61, 561–591. https://doi.org/10.1146/annurev-arplant-042809-112226</w:t>
      </w:r>
    </w:p>
    <w:p w14:paraId="4C51B3A0" w14:textId="77777777" w:rsidR="00676DC3" w:rsidRDefault="00676DC3" w:rsidP="00676DC3">
      <w:pPr>
        <w:pStyle w:val="Bibliography"/>
      </w:pPr>
      <w:r>
        <w:t>Kim, W., Iizumi, T., Nishimori, M., 2019. Global Patterns of Crop Production Losses Associated with Droughts from 1983 to 2009. J. Appl. Meteorol. Climatol. 58, 1233–1244. https://doi.org/10.1175/JAMC-D-18-0174.1</w:t>
      </w:r>
    </w:p>
    <w:p w14:paraId="7564EC7F" w14:textId="77777777" w:rsidR="00676DC3" w:rsidRDefault="00676DC3" w:rsidP="00676DC3">
      <w:pPr>
        <w:pStyle w:val="Bibliography"/>
      </w:pPr>
      <w:r>
        <w:t>Kirschbaum, M.U.F., 1988. Recovery of photosynthesis from water stress in Eucalyptus pauciflora—a process in two stages. Plant Cell Environ. 11, 685–694. https://doi.org/10.1111/j.1365-3040.1988.tb01151.x</w:t>
      </w:r>
    </w:p>
    <w:p w14:paraId="3BD1A924" w14:textId="77777777" w:rsidR="00676DC3" w:rsidRDefault="00676DC3" w:rsidP="00676DC3">
      <w:pPr>
        <w:pStyle w:val="Bibliography"/>
      </w:pPr>
      <w:r>
        <w:t>Klughammer, C., Schreiber, U., 2016. Deconvolution of ferredoxin, plastocyanin, and P700 transmittance changes in intact leaves with a new type of kinetic LED array spectrophotometer. Photosynth. Res. 128, 195–214. https://doi.org/10.1007/s11120-016-0219-0</w:t>
      </w:r>
    </w:p>
    <w:p w14:paraId="75529E38" w14:textId="77777777" w:rsidR="00676DC3" w:rsidRDefault="00676DC3" w:rsidP="00676DC3">
      <w:pPr>
        <w:pStyle w:val="Bibliography"/>
      </w:pPr>
      <w:r>
        <w:t>Klughammer, C., Schreiber, U., 2008. Saturation Pulse method for assessment of energy conversion in PS I.</w:t>
      </w:r>
    </w:p>
    <w:p w14:paraId="7D8CC9DE" w14:textId="77777777" w:rsidR="00676DC3" w:rsidRDefault="00676DC3" w:rsidP="00676DC3">
      <w:pPr>
        <w:pStyle w:val="Bibliography"/>
      </w:pPr>
      <w:r>
        <w:t>Kollist, H., Nuhkat, M., Roelfsema, M.R.G., 2014. Closing gaps: linking elements that control stomatal movement. New Phytol. 203, 44–62. https://doi.org/10.1111/nph.12832</w:t>
      </w:r>
    </w:p>
    <w:p w14:paraId="1D294FD9" w14:textId="77777777" w:rsidR="00676DC3" w:rsidRDefault="00676DC3" w:rsidP="00676DC3">
      <w:pPr>
        <w:pStyle w:val="Bibliography"/>
      </w:pPr>
      <w:r>
        <w:t>Kou, X., Han, W., Kang, J., 2022. Responses of root system architecture to water stress at multiple levels: A meta-analysis of trials under controlled conditions. Front. Plant Sci. 13.</w:t>
      </w:r>
    </w:p>
    <w:p w14:paraId="54E8F798" w14:textId="77777777" w:rsidR="00676DC3" w:rsidRDefault="00676DC3" w:rsidP="00676DC3">
      <w:pPr>
        <w:pStyle w:val="Bibliography"/>
      </w:pPr>
      <w:r>
        <w:lastRenderedPageBreak/>
        <w:t>Krause, G.H., Weis, E., 1991. Chlorophyll Fluorescence and Photosynthesis: The Basics. Annu. Rev. Plant Physiol. Plant Mol. Biol. 42, 313–349. https://doi.org/10.1146/annurev.pp.42.060191.001525</w:t>
      </w:r>
    </w:p>
    <w:p w14:paraId="086F722A" w14:textId="77777777" w:rsidR="00676DC3" w:rsidRDefault="00676DC3" w:rsidP="00676DC3">
      <w:pPr>
        <w:pStyle w:val="Bibliography"/>
      </w:pPr>
      <w:r>
        <w:t>Kromdijk, J., Głowacka, K., Leonelli, L., Gabilly, S.T., Iwai, M., Niyogi, K.K., Long, S.P., 2016. Improving photosynthesis and crop productivity by accelerating recovery from photoprotection. Science 354, 857–861. https://doi.org/10.1126/science.aai8878</w:t>
      </w:r>
    </w:p>
    <w:p w14:paraId="367B76F9" w14:textId="77777777" w:rsidR="00676DC3" w:rsidRDefault="00676DC3" w:rsidP="00676DC3">
      <w:pPr>
        <w:pStyle w:val="Bibliography"/>
      </w:pPr>
      <w:r>
        <w:t>Kromdijk, J., Griffiths, H., Schepers, H.E., 2010. Can the progressive increase of C4 bundle sheath leakiness at low PFD be explained by incomplete suppression of photorespiration? Plant Cell Environ. 33, 1935–1948. https://doi.org/10.1111/j.1365-3040.2010.02196.x</w:t>
      </w:r>
    </w:p>
    <w:p w14:paraId="398FED66" w14:textId="77777777" w:rsidR="00676DC3" w:rsidRDefault="00676DC3" w:rsidP="00676DC3">
      <w:pPr>
        <w:pStyle w:val="Bibliography"/>
      </w:pPr>
      <w:r>
        <w:t>Ku, S.-B., Edwards, G.E., 1977. Oxygen Inhibition of Photosynthesis. Plant Physiol. 59, 986–990.</w:t>
      </w:r>
    </w:p>
    <w:p w14:paraId="61932BB5" w14:textId="77777777" w:rsidR="00676DC3" w:rsidRDefault="00676DC3" w:rsidP="00676DC3">
      <w:pPr>
        <w:pStyle w:val="Bibliography"/>
      </w:pPr>
      <w:r>
        <w:t>Külheim, C., Ågren, J., Jansson, S., 2002. Rapid Regulation of Light Harvesting and Plant Fitness in the Field. Science 297, 91–93. https://doi.org/10.1126/science.1072359</w:t>
      </w:r>
    </w:p>
    <w:p w14:paraId="6600ADCC" w14:textId="77777777" w:rsidR="00676DC3" w:rsidRDefault="00676DC3" w:rsidP="00676DC3">
      <w:pPr>
        <w:pStyle w:val="Bibliography"/>
      </w:pPr>
      <w:r>
        <w:t>Lake, J.A., Quick, W.P., Beerling, D.J., Woodward, F.I., 2001. Signals from mature to new leaves. Nature 411, 154–154. https://doi.org/10.1038/35075660</w:t>
      </w:r>
    </w:p>
    <w:p w14:paraId="43184C4B" w14:textId="77777777" w:rsidR="00676DC3" w:rsidRDefault="00676DC3" w:rsidP="00676DC3">
      <w:pPr>
        <w:pStyle w:val="Bibliography"/>
      </w:pPr>
      <w:r>
        <w:t>Lampard, G.R., MacAlister, C.A., Bergmann, D.C., 2008. Arabidopsis Stomatal Initiation Is Controlled by MAPK-Mediated Regulation of the bHLH SPEECHLESS. Science 322, 1113–1116. https://doi.org/10.1126/science.1162263</w:t>
      </w:r>
    </w:p>
    <w:p w14:paraId="1633A347" w14:textId="77777777" w:rsidR="00676DC3" w:rsidRDefault="00676DC3" w:rsidP="00676DC3">
      <w:pPr>
        <w:pStyle w:val="Bibliography"/>
      </w:pPr>
      <w:r>
        <w:t>Lawlor, D.W., Fock, H., 1977. Photosynthetic Assimilation of 14 CO 2 by Water-stressed Sunflower Leaves at Two O 2 Concentrations and the Specific Activity of Products. J. Exp. Bot. 28, 320–328.</w:t>
      </w:r>
    </w:p>
    <w:p w14:paraId="560B9FF3" w14:textId="77777777" w:rsidR="00676DC3" w:rsidRDefault="00676DC3" w:rsidP="00676DC3">
      <w:pPr>
        <w:pStyle w:val="Bibliography"/>
      </w:pPr>
      <w:r>
        <w:t>Lawlor, D.W., Tezara, W., 2009. Causes of decreased photosynthetic rate and metabolic capacity in water-deficient leaf cells: a critical evaluation of mechanisms and integration of processes. Ann. Bot. 103, 561–579. https://doi.org/10.1093/aob/mcn244</w:t>
      </w:r>
    </w:p>
    <w:p w14:paraId="17042038" w14:textId="77777777" w:rsidR="00676DC3" w:rsidRDefault="00676DC3" w:rsidP="00676DC3">
      <w:pPr>
        <w:pStyle w:val="Bibliography"/>
      </w:pPr>
      <w:r>
        <w:t>Lawson, T., Blatt, M.R., 2014. Stomatal Size, Speed, and Responsiveness Impact on Photosynthesis and Water Use Efficiency. Plant Physiol. 164, 1556–1570. https://doi.org/10.1104/pp.114.237107</w:t>
      </w:r>
    </w:p>
    <w:p w14:paraId="1454D040" w14:textId="77777777" w:rsidR="00676DC3" w:rsidRDefault="00676DC3" w:rsidP="00676DC3">
      <w:pPr>
        <w:pStyle w:val="Bibliography"/>
      </w:pPr>
      <w:r>
        <w:t>Lee, J.S., Hnilova, M., Maes, M., Lin, Y.-C.L., Putarjunan, A., Han, S.-K., Avila, J., Torii, K.U., 2015. Competitive binding of antagonistic peptides fine-tunes stomatal patterning. Nature 522, 439–443. https://doi.org/10.1038/nature14561</w:t>
      </w:r>
    </w:p>
    <w:p w14:paraId="14C5DACE" w14:textId="77777777" w:rsidR="00676DC3" w:rsidRDefault="00676DC3" w:rsidP="00676DC3">
      <w:pPr>
        <w:pStyle w:val="Bibliography"/>
      </w:pPr>
      <w:r>
        <w:t>Lehmann, P., Or, D., 2015. Effects of stomata clustering on leaf gas exchange. New Phytol. 207, 1015–1025. https://doi.org/10.1111/nph.13442</w:t>
      </w:r>
    </w:p>
    <w:p w14:paraId="0567C31E" w14:textId="77777777" w:rsidR="00676DC3" w:rsidRDefault="00676DC3" w:rsidP="00676DC3">
      <w:pPr>
        <w:pStyle w:val="Bibliography"/>
      </w:pPr>
      <w:r>
        <w:t>Lehmeier, C., Pajor, R., Lundgren, M.R., Mathers, A., Sloan, J., Bauch, M., Mitchell, A., Bellasio, C., Green, A., Bouyer, D., Schnittger, A., Sturrock, C., Osborne, C.P., Rolfe, S., Mooney, S., Fleming, A.J., 2017. Cell density and airspace patterning in the leaf can be manipulated to increase leaf photosynthetic capacity. Plant J. 92, 981–994. https://doi.org/10.1111/tpj.13727</w:t>
      </w:r>
    </w:p>
    <w:p w14:paraId="78B504CD" w14:textId="77777777" w:rsidR="00676DC3" w:rsidRDefault="00676DC3" w:rsidP="00676DC3">
      <w:pPr>
        <w:pStyle w:val="Bibliography"/>
      </w:pPr>
      <w:r>
        <w:t>Li, R., Moore, M., King, J., 2003. Investigating the Regulation of One-carbon Metabolism in Arabidopsis thaliana. Plant Cell Physiol. 44, 233–241. https://doi.org/10.1093/pcp/pcg029</w:t>
      </w:r>
    </w:p>
    <w:p w14:paraId="5386216F" w14:textId="77777777" w:rsidR="00676DC3" w:rsidRDefault="00676DC3" w:rsidP="00676DC3">
      <w:pPr>
        <w:pStyle w:val="Bibliography"/>
      </w:pPr>
      <w:r>
        <w:t>Li, Y., Cui, S., Zhang, Z., Zhuang, K., Wang, Z., Zhang, Q., 2020. Determining effects of water and nitrogen input on maize (Zea mays) yield, water- and nitrogen-use efficiency: A global synthesis. Sci. Rep. 10, 9699. https://doi.org/10.1038/s41598-020-66613-6</w:t>
      </w:r>
    </w:p>
    <w:p w14:paraId="5BBD8DFE" w14:textId="77777777" w:rsidR="00676DC3" w:rsidRDefault="00676DC3" w:rsidP="00676DC3">
      <w:pPr>
        <w:pStyle w:val="Bibliography"/>
      </w:pPr>
      <w:r>
        <w:t>Lin, G., Zhang, L., Han, Z., Yang, X., Liu, W., Li, E., Chang, J., Qi, Y., Shpak, E.D., Chai, J., 2017. A receptor-like protein acts as a specificity switch for the regulation of stomatal development. Genes Dev. 31, 927–938. https://doi.org/10.1101/gad.297580.117</w:t>
      </w:r>
    </w:p>
    <w:p w14:paraId="11FD2DFB" w14:textId="77777777" w:rsidR="00676DC3" w:rsidRDefault="00676DC3" w:rsidP="00676DC3">
      <w:pPr>
        <w:pStyle w:val="Bibliography"/>
      </w:pPr>
      <w:r>
        <w:t>Liu, S., Li, C., Wang, H., Wang, S., Yang, S., Liu, X., Yan, J., Li, B., Beatty, M., Zastrow-Hayes, G., Song, S., Qin, F., 2020. Mapping regulatory variants controlling gene expression in drought response and tolerance in maize. Genome Biol. 21, 163. https://doi.org/10.1186/s13059-020-02069-1</w:t>
      </w:r>
    </w:p>
    <w:p w14:paraId="38D9AE75" w14:textId="77777777" w:rsidR="00676DC3" w:rsidRDefault="00676DC3" w:rsidP="00676DC3">
      <w:pPr>
        <w:pStyle w:val="Bibliography"/>
      </w:pPr>
      <w:r>
        <w:lastRenderedPageBreak/>
        <w:t>Liu, T., Ohashi-Ito, K., Bergmann, D.C., 2009. Orthologs of Arabidopsis thaliana stomatal bHLH genes and regulation of stomatal development in grasses. Development 136, 2265–2276. https://doi.org/10.1242/dev.032938</w:t>
      </w:r>
    </w:p>
    <w:p w14:paraId="120681CB" w14:textId="77777777" w:rsidR="00676DC3" w:rsidRDefault="00676DC3" w:rsidP="00676DC3">
      <w:pPr>
        <w:pStyle w:val="Bibliography"/>
      </w:pPr>
      <w:r>
        <w:t>Liu, T.D., Zhang, X.W., Xu, Y., 2020. Influence of red light on the expression of genes on stomatal formation in maize seedlings. Can. J. Plant Sci. 100, 296–303. https://doi.org/10.1139/cjps-2019-0140</w:t>
      </w:r>
    </w:p>
    <w:p w14:paraId="1EAE0092" w14:textId="77777777" w:rsidR="00676DC3" w:rsidRDefault="00676DC3" w:rsidP="00676DC3">
      <w:pPr>
        <w:pStyle w:val="Bibliography"/>
      </w:pPr>
      <w:r>
        <w:t>Liu, W.-Y., Chang, Y.-M., Chen, S.C.-C., Lu, C.-H., Wu, Y.-H., Lu, M.-Y.J., Chen, D.-R., Shih, A.C.-C., Sheue, C.-R., Huang, H.-C., Yu, C.-P., Lin, H.-H., Shiu, S.-H., Sun-Ben Ku, M., Li, W.-H., 2013. Anatomical and transcriptional dynamics of maize embryonic leaves during seed germination. Proc. Natl. Acad. Sci. 110, 3979–3984. https://doi.org/10.1073/pnas.1301009110</w:t>
      </w:r>
    </w:p>
    <w:p w14:paraId="1458A0E2" w14:textId="77777777" w:rsidR="00676DC3" w:rsidRDefault="00676DC3" w:rsidP="00676DC3">
      <w:pPr>
        <w:pStyle w:val="Bibliography"/>
      </w:pPr>
      <w:r>
        <w:t>Liu, Y., Qin, L., Han, L., Xiang, Y., Zhao, D., 2015. Overexpression of maize SDD1 (ZmSDD1) improves drought resistance in Zea mays L. by reducing stomatal density. Plant Cell Tissue Organ Cult. PCTOC 122, 147–159. https://doi.org/10.1007/s11240-015-0757-8</w:t>
      </w:r>
    </w:p>
    <w:p w14:paraId="2720A84A" w14:textId="77777777" w:rsidR="00676DC3" w:rsidRDefault="00676DC3" w:rsidP="00676DC3">
      <w:pPr>
        <w:pStyle w:val="Bibliography"/>
      </w:pPr>
      <w:r>
        <w:t>Livak, K.J., Schmittgen, T.D., 2001. Analysis of relative gene expression data using real-time quantitative PCR and the 2(-Delta Delta C(T)) Method. Methods San Diego Calif 25, 402–408. https://doi.org/10.1006/meth.2001.1262</w:t>
      </w:r>
    </w:p>
    <w:p w14:paraId="2AE4DC7A" w14:textId="77777777" w:rsidR="00676DC3" w:rsidRDefault="00676DC3" w:rsidP="00676DC3">
      <w:pPr>
        <w:pStyle w:val="Bibliography"/>
      </w:pPr>
      <w:r>
        <w:t>Long, S.P., Marshall-Colon, A., Zhu, X.-G., 2015. Meeting the Global Food Demand of the Future by Engineering Crop Photosynthesis and Yield Potential. Cell 161, 56–66. https://doi.org/10.1016/j.cell.2015.03.019</w:t>
      </w:r>
    </w:p>
    <w:p w14:paraId="28EAF3A3" w14:textId="77777777" w:rsidR="00676DC3" w:rsidRDefault="00676DC3" w:rsidP="00676DC3">
      <w:pPr>
        <w:pStyle w:val="Bibliography"/>
      </w:pPr>
      <w:r>
        <w:t>Long, S.P., Zhu, X.-G., Naidu, S.L., Ort, D.R., 2006a. Can improvement in photosynthesis increase crop yields? Plant Cell Environ. 29, 315–330. https://doi.org/10.1111/j.1365-3040.2005.01493.x</w:t>
      </w:r>
    </w:p>
    <w:p w14:paraId="58917A59" w14:textId="77777777" w:rsidR="00676DC3" w:rsidRDefault="00676DC3" w:rsidP="00676DC3">
      <w:pPr>
        <w:pStyle w:val="Bibliography"/>
      </w:pPr>
      <w:r>
        <w:t>Long, S.P., Zhu, X.-G., Naidu, S.L., Ort, D.R., 2006b. Can improvement in photosynthesis increase crop yields? Plant Cell Environ. 29, 315–330. https://doi.org/10.1111/j.1365-3040.2005.01493.x</w:t>
      </w:r>
    </w:p>
    <w:p w14:paraId="600F82C5" w14:textId="77777777" w:rsidR="00676DC3" w:rsidRDefault="00676DC3" w:rsidP="00676DC3">
      <w:pPr>
        <w:pStyle w:val="Bibliography"/>
      </w:pPr>
      <w:r>
        <w:t>Lu, J., He, J., Zhou, X., Zhong, J., Li, J., Liang, Y.-K., 2019. Homologous genes of epidermal patterning factor regulate stomatal development in rice. J. Plant Physiol. 234–235, 18–27. https://doi.org/10.1016/j.jplph.2019.01.010</w:t>
      </w:r>
    </w:p>
    <w:p w14:paraId="4E18A29F" w14:textId="77777777" w:rsidR="00676DC3" w:rsidRDefault="00676DC3" w:rsidP="00676DC3">
      <w:pPr>
        <w:pStyle w:val="Bibliography"/>
      </w:pPr>
      <w:r>
        <w:t>Lundgren, M.R., Christin, P.-A., 2017. Despite phylogenetic effects, C3–C4 lineages bridge the ecological gap to C4 photosynthesis. J. Exp. Bot. 68, 241–254. https://doi.org/10.1093/jxb/erw451</w:t>
      </w:r>
    </w:p>
    <w:p w14:paraId="22238C8C" w14:textId="77777777" w:rsidR="00676DC3" w:rsidRDefault="00676DC3" w:rsidP="00676DC3">
      <w:pPr>
        <w:pStyle w:val="Bibliography"/>
      </w:pPr>
      <w:r>
        <w:t>Lundgren, M.R., Fleming, A.J., 2020. Cellular perspectives for improving mesophyll conductance. Plant J. 101, 845–857. https://doi.org/10.1111/tpj.14656</w:t>
      </w:r>
    </w:p>
    <w:p w14:paraId="48D3A815" w14:textId="77777777" w:rsidR="00676DC3" w:rsidRDefault="00676DC3" w:rsidP="00676DC3">
      <w:pPr>
        <w:pStyle w:val="Bibliography"/>
      </w:pPr>
      <w:r>
        <w:t>Lundgren, M.R., Mathers, A., Baillie, A.L., Dunn, J., Wilson, M.J., Hunt, L., Pajor, R., Fradera-Soler, M., Rolfe, S., Osborne, C.P., Sturrock, C.J., Gray, J.E., Mooney, S.J., Fleming, A.J., 2019. Mesophyll porosity is modulated by the presence of functional stomata. Nat. Commun. 10, 2825. https://doi.org/10.1038/s41467-019-10826-5</w:t>
      </w:r>
    </w:p>
    <w:p w14:paraId="7AE40392" w14:textId="77777777" w:rsidR="00676DC3" w:rsidRDefault="00676DC3" w:rsidP="00676DC3">
      <w:pPr>
        <w:pStyle w:val="Bibliography"/>
      </w:pPr>
      <w:r>
        <w:t>MacAlister, C.A., Ohashi-Ito, K., Bergmann, D.C., 2007. Transcription factor control of asymmetric cell divisions that establish the stomatal lineage. Nature 445, 537–540. https://doi.org/10.1038/nature05491</w:t>
      </w:r>
    </w:p>
    <w:p w14:paraId="1869DEFE" w14:textId="77777777" w:rsidR="00676DC3" w:rsidRDefault="00676DC3" w:rsidP="00676DC3">
      <w:pPr>
        <w:pStyle w:val="Bibliography"/>
      </w:pPr>
      <w:r>
        <w:t>Mallmann, J., Heckmann, D., Bräutigam, A., Lercher, M.J., Weber, A.P., Westhoff, P., Gowik, U., 2014. The role of photorespiration during the evolution of C4 photosynthesis in the genus Flaveria. eLife 3, e02478. https://doi.org/10.7554/eLife.02478</w:t>
      </w:r>
    </w:p>
    <w:p w14:paraId="309C7FEE" w14:textId="77777777" w:rsidR="00676DC3" w:rsidRDefault="00676DC3" w:rsidP="00676DC3">
      <w:pPr>
        <w:pStyle w:val="Bibliography"/>
      </w:pPr>
      <w:r>
        <w:t>Malone, L.A., Proctor, M.S., Hitchcock, A., Hunter, C.N., Johnson, M.P., 2021. Cytochrome b6f – Orchestrator of photosynthetic electron transfer. Biochim. Biophys. Acta BBA - Bioenerg. 1862, 148380. https://doi.org/10.1016/j.bbabio.2021.148380</w:t>
      </w:r>
    </w:p>
    <w:p w14:paraId="7EE49623" w14:textId="77777777" w:rsidR="00676DC3" w:rsidRDefault="00676DC3" w:rsidP="00676DC3">
      <w:pPr>
        <w:pStyle w:val="Bibliography"/>
      </w:pPr>
      <w:r>
        <w:t>Malone, S.R., Mayeux, H.S., Johnson, H.B., Polley, H.W., 1993. Stomatal Density and Aperture Length in Four Plant Species Grown Across a Subambient CO2 Gradient. Am. J. Bot. 80, 1413–1418. https://doi.org/10.2307/2445670</w:t>
      </w:r>
    </w:p>
    <w:p w14:paraId="2260C443" w14:textId="77777777" w:rsidR="00676DC3" w:rsidRDefault="00676DC3" w:rsidP="00676DC3">
      <w:pPr>
        <w:pStyle w:val="Bibliography"/>
      </w:pPr>
      <w:r>
        <w:t xml:space="preserve">Mansfield, L.A., Nowack, P.J., Kasoar, M., Everitt, R.G., Collins, W.J., Voulgarakis, A., 2020. Predicting global patterns of long-term climate change from short-term simulations </w:t>
      </w:r>
      <w:r>
        <w:lastRenderedPageBreak/>
        <w:t>using machine learning. Npj Clim. Atmospheric Sci. 3, 1–9. https://doi.org/10.1038/s41612-020-00148-5</w:t>
      </w:r>
    </w:p>
    <w:p w14:paraId="75560871" w14:textId="77777777" w:rsidR="00676DC3" w:rsidRDefault="00676DC3" w:rsidP="00676DC3">
      <w:pPr>
        <w:pStyle w:val="Bibliography"/>
      </w:pPr>
      <w:r>
        <w:t>Martínez-Botí, M.A., Foster, G.L., Chalk, T.B., Rohling, E.J., Sexton, P.F., Lunt, D.J., Pancost, R.D., Badger, M.P.S., Schmidt, D.N., 2015. Plio-Pleistocene climate sensitivity evaluated using high-resolution CO2 records. Nature 518, 49–54. https://doi.org/10.1038/nature14145</w:t>
      </w:r>
    </w:p>
    <w:p w14:paraId="008EC98C" w14:textId="77777777" w:rsidR="00676DC3" w:rsidRDefault="00676DC3" w:rsidP="00676DC3">
      <w:pPr>
        <w:pStyle w:val="Bibliography"/>
      </w:pPr>
      <w:r>
        <w:t>McAusland, L., Vialet-Chabrand, S., Davey, P., Baker, N.R., Brendel, O., Lawson, T., 2016. Effects of kinetics of light-induced stomatal responses on photosynthesis and water-use efficiency. New Phytol. 211, 1209–1220. https://doi.org/10.1111/nph.14000</w:t>
      </w:r>
    </w:p>
    <w:p w14:paraId="00D6A1F5" w14:textId="77777777" w:rsidR="00676DC3" w:rsidRDefault="00676DC3" w:rsidP="00676DC3">
      <w:pPr>
        <w:pStyle w:val="Bibliography"/>
      </w:pPr>
      <w:r>
        <w:t>McAusland, L., Vialet‐Chabrand, S., Jauregui, I., Burridge, A., Hubbart‐Edwards, S., Fryer, M.J., King, I.P., King, J., Pyke, K., Edwards, K.J., Carmo‐Silva, E., Lawson, T., Murchie, E.H., 2020. Variation in key leaf photosynthetic traits across wheat wild relatives is accession dependent not species dependent. New Phytol. 228, 1767–1780. https://doi.org/10.1111/nph.16832</w:t>
      </w:r>
    </w:p>
    <w:p w14:paraId="450FD9EB" w14:textId="77777777" w:rsidR="00676DC3" w:rsidRDefault="00676DC3" w:rsidP="00676DC3">
      <w:pPr>
        <w:pStyle w:val="Bibliography"/>
      </w:pPr>
      <w:r>
        <w:t>McElwain, J.C., Chaloner, W.G., 1995. Stomatal Density and Index of Fossil Plants Track Atmospheric Carbon Dioxide in the Palaeozoic. Ann. Bot. 76, 389–395. https://doi.org/10.1006/anbo.1995.1112</w:t>
      </w:r>
    </w:p>
    <w:p w14:paraId="0C27EE44" w14:textId="77777777" w:rsidR="00676DC3" w:rsidRDefault="00676DC3" w:rsidP="00676DC3">
      <w:pPr>
        <w:pStyle w:val="Bibliography"/>
      </w:pPr>
      <w:r>
        <w:t>McKown, K.H., Bergmann, D.C., 2020. Stomatal development in the grasses: lessons from models and crops (and crop models). New Phytol. 227, 1636–1648. https://doi.org/10.1111/nph.16450</w:t>
      </w:r>
    </w:p>
    <w:p w14:paraId="72EC626B" w14:textId="77777777" w:rsidR="00676DC3" w:rsidRDefault="00676DC3" w:rsidP="00676DC3">
      <w:pPr>
        <w:pStyle w:val="Bibliography"/>
      </w:pPr>
      <w:r>
        <w:t>Meinzer, F.C., Andrade, J.L., Goldstein, G., Holbrook, N.M., Cavelier, J., Jackson, P., 1997. Control of transpiration from the upper canopy of a tropical forest: the role of stomatal, boundary layer and hydraulic architecture components. Plant Cell Environ. 20, 1242–1252. https://doi.org/10.1046/j.1365-3040.1997.d01-26.x</w:t>
      </w:r>
    </w:p>
    <w:p w14:paraId="71889A27" w14:textId="77777777" w:rsidR="00676DC3" w:rsidRDefault="00676DC3" w:rsidP="00676DC3">
      <w:pPr>
        <w:pStyle w:val="Bibliography"/>
      </w:pPr>
      <w:r>
        <w:t>Meng, X., Chen, X., Mang, H., Liu, C., Yu, X., Gao, X., Torii, K.U., He, P., Shan, L., 2015. Differential Function of Arabidopsis SERK Family Receptor-like Kinases in Stomatal Patterning. Curr. Biol. 25, 2361–2372. https://doi.org/10.1016/j.cub.2015.07.068</w:t>
      </w:r>
    </w:p>
    <w:p w14:paraId="208ED0F7" w14:textId="77777777" w:rsidR="00676DC3" w:rsidRDefault="00676DC3" w:rsidP="00676DC3">
      <w:pPr>
        <w:pStyle w:val="Bibliography"/>
      </w:pPr>
      <w:r>
        <w:t>Milla, R., Reich, P.B., 2007. The scaling of leaf area and mass: the cost of light interception increases with leaf size. Proc. R. Soc. B Biol. Sci. 274, 2109–2115. https://doi.org/10.1098/rspb.2007.0417</w:t>
      </w:r>
    </w:p>
    <w:p w14:paraId="21F364E1" w14:textId="77777777" w:rsidR="00676DC3" w:rsidRDefault="00676DC3" w:rsidP="00676DC3">
      <w:pPr>
        <w:pStyle w:val="Bibliography"/>
      </w:pPr>
      <w:r>
        <w:t>Miyake, C., 2010. Alternative Electron Flows (Water–Water Cycle and Cyclic Electron Flow Around PSI) in Photosynthesis: Molecular Mechanisms and Physiological Functions. Plant Cell Physiol. 51, 1951–1963. https://doi.org/10.1093/pcp/pcq173</w:t>
      </w:r>
    </w:p>
    <w:p w14:paraId="1171DAB7" w14:textId="77777777" w:rsidR="00676DC3" w:rsidRDefault="00676DC3" w:rsidP="00676DC3">
      <w:pPr>
        <w:pStyle w:val="Bibliography"/>
      </w:pPr>
      <w:r>
        <w:t>Miyake, C., Horiguchi, S., Makino, A., Shinzaki, Y., Yamamoto, H., Tomizawa, K., 2005. Effects of Light Intensity on Cyclic Electron Flow Around PSI and its Relationship to Non-photochemical Quenching of Chl Fluorescence in Tobacco Leaves. Plant Cell Physiol. 46, 1819–1830. https://doi.org/10.1093/pcp/pci197</w:t>
      </w:r>
    </w:p>
    <w:p w14:paraId="57E06330" w14:textId="77777777" w:rsidR="00676DC3" w:rsidRDefault="00676DC3" w:rsidP="00676DC3">
      <w:pPr>
        <w:pStyle w:val="Bibliography"/>
      </w:pPr>
      <w:r>
        <w:t>Mohammed, U., Caine, R.S., Atkinson, J.A., Harrison, E.L., Wells, D., Chater, C.C., Gray, J.E., Swarup, R., Murchie, E.H., 2019. Rice plants overexpressing OsEPF1 show reduced stomatal density and increased root cortical aerenchyma formation. Sci. Rep. 9, 5584. https://doi.org/10.1038/s41598-019-41922-7</w:t>
      </w:r>
    </w:p>
    <w:p w14:paraId="564A17EE" w14:textId="77777777" w:rsidR="00676DC3" w:rsidRDefault="00676DC3" w:rsidP="00676DC3">
      <w:pPr>
        <w:pStyle w:val="Bibliography"/>
      </w:pPr>
      <w:r>
        <w:t>Moore, C.E., Meacham-Hensold, K., Lemonnier, P., Slattery, R.A., Benjamin, C., Bernacchi, C.J., Lawson, T., Cavanagh, A.P., 2021. The effect of increasing temperature on crop photosynthesis: from enzymes to ecosystems. J. Exp. Bot. 72, 2822–2844. https://doi.org/10.1093/jxb/erab090</w:t>
      </w:r>
    </w:p>
    <w:p w14:paraId="7384EA16" w14:textId="77777777" w:rsidR="00676DC3" w:rsidRDefault="00676DC3" w:rsidP="00676DC3">
      <w:pPr>
        <w:pStyle w:val="Bibliography"/>
      </w:pPr>
      <w:r>
        <w:t>Moore, F.C., Lobell, D.B., 2015. The fingerprint of climate trends on European crop yields. Proc. Natl. Acad. Sci. 112, 2670–2675. https://doi.org/10.1073/pnas.1409606112</w:t>
      </w:r>
    </w:p>
    <w:p w14:paraId="4D154C05" w14:textId="77777777" w:rsidR="00676DC3" w:rsidRDefault="00676DC3" w:rsidP="00676DC3">
      <w:pPr>
        <w:pStyle w:val="Bibliography"/>
      </w:pPr>
      <w:r>
        <w:t>Murchie, E.H., Lawson, T., 2013. Chlorophyll fluorescence analysis: a guide to good practice and understanding some new applications. J. Exp. Bot. 64, 3983–3998. https://doi.org/10.1093/jxb/ert208</w:t>
      </w:r>
    </w:p>
    <w:p w14:paraId="451249BC" w14:textId="77777777" w:rsidR="00676DC3" w:rsidRDefault="00676DC3" w:rsidP="00676DC3">
      <w:pPr>
        <w:pStyle w:val="Bibliography"/>
      </w:pPr>
      <w:r>
        <w:t>Nadeau, J.A., Sack, F.D., 2002. Control of stomatal distribution on the Arabidopsis leaf surface. (Reports). Science 296, 1697–1701.</w:t>
      </w:r>
    </w:p>
    <w:p w14:paraId="69A39D0B" w14:textId="77777777" w:rsidR="00676DC3" w:rsidRDefault="00676DC3" w:rsidP="00676DC3">
      <w:pPr>
        <w:pStyle w:val="Bibliography"/>
      </w:pPr>
      <w:r>
        <w:lastRenderedPageBreak/>
        <w:t>Naumann, G., Cammalleri, C., Mentaschi, L., Feyen, L., 2021. Increased economic drought impacts in Europe with anthropogenic warming. Nat. Clim. Change 11, 485–491. https://doi.org/10.1038/s41558-021-01044-3</w:t>
      </w:r>
    </w:p>
    <w:p w14:paraId="44CC907A" w14:textId="77777777" w:rsidR="00676DC3" w:rsidRDefault="00676DC3" w:rsidP="00676DC3">
      <w:pPr>
        <w:pStyle w:val="Bibliography"/>
      </w:pPr>
      <w:r>
        <w:t>Nawrocki, W.J., Buchert, F., Joliot, P., Rappaport, F., Bailleul, B., Wollman, F.-A., 2019. Chlororespiration Controls Growth Under Intermittent Light. Plant Physiol. 179, 630–639. https://doi.org/10.1104/pp.18.01213</w:t>
      </w:r>
    </w:p>
    <w:p w14:paraId="76CF7E38" w14:textId="77777777" w:rsidR="00676DC3" w:rsidRDefault="00676DC3" w:rsidP="00676DC3">
      <w:pPr>
        <w:pStyle w:val="Bibliography"/>
      </w:pPr>
      <w:r>
        <w:t>Nelissen, H., Sun, X., Rymen, B., Jikumaru, Y., Kojima, M., Takebayashi, Y., Abbeloos, R., Demuynck, K., Storme, V., Vuylsteke, M., De Block, J., Herman, D., Coppens, F., Maere, S., Kamiya, Y., Sakakibara, H., Beemster, G.T.S., Inzé, D., 2018. The reduction in maize leaf growth under mild drought affects the transition between cell division and cell expansion and cannot be restored by elevated gibberellic acid levels. Plant Biotechnol. J. 16, 615–627. https://doi.org/10.1111/pbi.12801</w:t>
      </w:r>
    </w:p>
    <w:p w14:paraId="112A2BC0" w14:textId="77777777" w:rsidR="00676DC3" w:rsidRDefault="00676DC3" w:rsidP="00676DC3">
      <w:pPr>
        <w:pStyle w:val="Bibliography"/>
      </w:pPr>
      <w:r>
        <w:t>Nikkanen, L., Rintamäki, E., 2019. Chloroplast thioredoxin systems dynamically regulate photosynthesis in plants. Biochem. J. 476, 1159–1172. https://doi.org/10.1042/BCJ20180707</w:t>
      </w:r>
    </w:p>
    <w:p w14:paraId="19DD0C8A" w14:textId="77777777" w:rsidR="00676DC3" w:rsidRDefault="00676DC3" w:rsidP="00676DC3">
      <w:pPr>
        <w:pStyle w:val="Bibliography"/>
      </w:pPr>
      <w:r>
        <w:t>Nobel, P.S., Nobel, P. of B. and A.D. of the U.-D.L.P.S., 1999. Physicochemical &amp; Environmental Plant Physiology. Academic Press.</w:t>
      </w:r>
    </w:p>
    <w:p w14:paraId="5036CEEB" w14:textId="77777777" w:rsidR="00676DC3" w:rsidRDefault="00676DC3" w:rsidP="00676DC3">
      <w:pPr>
        <w:pStyle w:val="Bibliography"/>
      </w:pPr>
      <w:r>
        <w:t>Noctor, G., Mhamdi, A., Foyer, C.H., 2016. Oxidative stress and antioxidative systems: recipes for successful data collection and interpretation. Plant Cell Environ. 39, 1140–1160. https://doi.org/10.1111/pce.12726</w:t>
      </w:r>
    </w:p>
    <w:p w14:paraId="61ACDD78" w14:textId="77777777" w:rsidR="00676DC3" w:rsidRDefault="00676DC3" w:rsidP="00676DC3">
      <w:pPr>
        <w:pStyle w:val="Bibliography"/>
      </w:pPr>
      <w:r>
        <w:t>Nunes, T.D.G., Slawinska, M.W., Lindner, H., Raissig, M.T., 2022. Quantitative effects of environmental variation on stomatal anatomy and gas exchange in a grass model. Quant. Plant Biol. 3, e6. https://doi.org/10.1017/qpb.2021.19</w:t>
      </w:r>
    </w:p>
    <w:p w14:paraId="3FB9251A" w14:textId="77777777" w:rsidR="00676DC3" w:rsidRDefault="00676DC3" w:rsidP="00676DC3">
      <w:pPr>
        <w:pStyle w:val="Bibliography"/>
      </w:pPr>
      <w:r>
        <w:t>Nunes, T.D.G., Zhang, D., Raissig, M.T., 2020. Form, development and function of grass stomata. Plant J. 101, 780–799. https://doi.org/10.1111/tpj.14552</w:t>
      </w:r>
    </w:p>
    <w:p w14:paraId="3CD12E7D" w14:textId="77777777" w:rsidR="00676DC3" w:rsidRDefault="00676DC3" w:rsidP="00676DC3">
      <w:pPr>
        <w:pStyle w:val="Bibliography"/>
      </w:pPr>
      <w:r>
        <w:t>Ögren, E., Evans, J.R., 1993. Photosynthetic light-response curves. Planta 189, 182–190. https://doi.org/10.1007/BF00195075</w:t>
      </w:r>
    </w:p>
    <w:p w14:paraId="3FF1354C" w14:textId="77777777" w:rsidR="00676DC3" w:rsidRDefault="00676DC3" w:rsidP="00676DC3">
      <w:pPr>
        <w:pStyle w:val="Bibliography"/>
      </w:pPr>
      <w:r>
        <w:t>Ogren, W.L., 1984. Photorespiration: Pathways, Regulation, and Modification. Annu. Rev. Plant Physiol. 35, 415–442. https://doi.org/10.1146/annurev.pp.35.060184.002215</w:t>
      </w:r>
    </w:p>
    <w:p w14:paraId="23966DD1" w14:textId="77777777" w:rsidR="00676DC3" w:rsidRDefault="00676DC3" w:rsidP="00676DC3">
      <w:pPr>
        <w:pStyle w:val="Bibliography"/>
      </w:pPr>
      <w:r>
        <w:t>Ohashi-Ito, K., Bergmann, D.C., 2006. Arabidopsis FAMA Controls the Final Proliferation/Differentiation Switch during Stomatal Development. Plant Cell 18, 2493–2505. https://doi.org/10.1105/tpc.106.046136</w:t>
      </w:r>
    </w:p>
    <w:p w14:paraId="5CFFB028" w14:textId="77777777" w:rsidR="00676DC3" w:rsidRDefault="00676DC3" w:rsidP="00676DC3">
      <w:pPr>
        <w:pStyle w:val="Bibliography"/>
      </w:pPr>
      <w:r>
        <w:t>Ohki, S., Takeuchi, M., Mori, M., 2011. The NMR structure of stomagen reveals the basis of stomatal density regulation by plant peptide hormones. Nat. Commun. 2, 512. https://doi.org/10.1038/ncomms1520</w:t>
      </w:r>
    </w:p>
    <w:p w14:paraId="5815E870" w14:textId="77777777" w:rsidR="00676DC3" w:rsidRDefault="00676DC3" w:rsidP="00676DC3">
      <w:pPr>
        <w:pStyle w:val="Bibliography"/>
      </w:pPr>
      <w:r>
        <w:t>Ohsumi, A., Kanemura, T., Homma, K., Horie, T., Shiraiwa, T., 2007. Genotypic Variation of Stomatal Conductance in Relation to Stomatal Density and Length in Rice (Oryza sativa L.). Plant Prod. Sci. 10, 322–328. https://doi.org/10.1626/pps.10.322</w:t>
      </w:r>
    </w:p>
    <w:p w14:paraId="5B82FED5" w14:textId="77777777" w:rsidR="00676DC3" w:rsidRDefault="00676DC3" w:rsidP="00676DC3">
      <w:pPr>
        <w:pStyle w:val="Bibliography"/>
      </w:pPr>
      <w:r>
        <w:t>Oort, B. van, Amunts, A., Borst, J.W., Hoek, A. van, Nelson, N., Amerongen, H. van, Croce, R., 2008. Picosecond Fluorescence of Intact and Dissolved PSI-LHCI Crystals. Biophys. J. 95, 5851–5861. https://doi.org/10.1529/biophysj.108.140467</w:t>
      </w:r>
    </w:p>
    <w:p w14:paraId="4B770BAB" w14:textId="77777777" w:rsidR="00676DC3" w:rsidRDefault="00676DC3" w:rsidP="00676DC3">
      <w:pPr>
        <w:pStyle w:val="Bibliography"/>
      </w:pPr>
      <w:r>
        <w:t>Orimoloye, I.R., 2022. Agricultural Drought and Its Potential Impacts: Enabling Decision-Support for Food Security in Vulnerable Regions. Front. Sustain. Food Syst. 6.</w:t>
      </w:r>
    </w:p>
    <w:p w14:paraId="3107743E" w14:textId="77777777" w:rsidR="00676DC3" w:rsidRDefault="00676DC3" w:rsidP="00676DC3">
      <w:pPr>
        <w:pStyle w:val="Bibliography"/>
      </w:pPr>
      <w:r>
        <w:t>Ouyang, W., Struik, P.C., Yin, X., Yang, J., 2017. Stomatal conductance, mesophyll conductance, and transpiration efficiency in relation to leaf anatomy in rice and wheat genotypes under drought. J. Exp. Bot. 68, 5191–5205. https://doi.org/10.1093/jxb/erx314</w:t>
      </w:r>
    </w:p>
    <w:p w14:paraId="06032F31" w14:textId="77777777" w:rsidR="00676DC3" w:rsidRDefault="00676DC3" w:rsidP="00676DC3">
      <w:pPr>
        <w:pStyle w:val="Bibliography"/>
      </w:pPr>
      <w:r>
        <w:t>Papanatsiou, M., Amtmann, A., Blatt, M.R., 2016. Stomatal Spacing Safeguards Stomatal Dynamics by Facilitating Guard Cell Ion Transport Independent of the Epidermal Solute Reservoir. Plant Physiol. 172, 254–263. https://doi.org/10.1104/pp.16.00850</w:t>
      </w:r>
    </w:p>
    <w:p w14:paraId="433614E9" w14:textId="77777777" w:rsidR="00676DC3" w:rsidRDefault="00676DC3" w:rsidP="00676DC3">
      <w:pPr>
        <w:pStyle w:val="Bibliography"/>
      </w:pPr>
      <w:r>
        <w:t>Parry, M.A.J., ANDRALOJC, P.J., KHAN, S., LEA, P.J., KEYS, A.J., 2002. Rubisco Activity: Effects of Drought Stress. Ann. Bot. 89, 833–839. https://doi.org/10.1093/aob/mcf103</w:t>
      </w:r>
    </w:p>
    <w:p w14:paraId="0CCD0BA2" w14:textId="77777777" w:rsidR="00676DC3" w:rsidRDefault="00676DC3" w:rsidP="00676DC3">
      <w:pPr>
        <w:pStyle w:val="Bibliography"/>
      </w:pPr>
      <w:r>
        <w:lastRenderedPageBreak/>
        <w:t>PARRY, M.A.J., KEYS, A.J., GUTTERIDGE, S., 1989. Variation in the Specificity Factor of C3 Higher Plant Rubiscos Determined by the Total Consumption of Ribulose-P2. J. Exp. Bot. 40, 317–320. https://doi.org/10.1093/jxb/40.3.317</w:t>
      </w:r>
    </w:p>
    <w:p w14:paraId="3144094A" w14:textId="77777777" w:rsidR="00676DC3" w:rsidRDefault="00676DC3" w:rsidP="00676DC3">
      <w:pPr>
        <w:pStyle w:val="Bibliography"/>
      </w:pPr>
      <w:r>
        <w:t>Peng, S., Huang, J., Sheehy, J.E., Laza, R.C., Visperas, R.M., Zhong, X., Centeno, G.S., Khush, G.S., Cassman, K.G., 2004. Rice yields decline with higher night temperature from global warming. Proc. Natl. Acad. Sci. 101, 9971–9975. https://doi.org/10.1073/pnas.0403720101</w:t>
      </w:r>
    </w:p>
    <w:p w14:paraId="1A2521A5" w14:textId="77777777" w:rsidR="00676DC3" w:rsidRDefault="00676DC3" w:rsidP="00676DC3">
      <w:pPr>
        <w:pStyle w:val="Bibliography"/>
      </w:pPr>
      <w:r>
        <w:t>Pillitteri, L.J., Dong, J., 2013. Stomatal Development in Arabidopsis. Arab. Book Am. Soc. Plant Biol. 11, e0162. https://doi.org/10.1199/tab.0162</w:t>
      </w:r>
    </w:p>
    <w:p w14:paraId="1D886E8A" w14:textId="77777777" w:rsidR="00676DC3" w:rsidRDefault="00676DC3" w:rsidP="00676DC3">
      <w:pPr>
        <w:pStyle w:val="Bibliography"/>
      </w:pPr>
      <w:r>
        <w:t>Pillitteri, L.J., Sloan, D.B., Bogenschutz, N.L., Torii, K.U., 2007. Termination of asymmetric cell division and differentiation of stomata. Nature 445, 501–505. https://doi.org/10.1038/nature05467</w:t>
      </w:r>
    </w:p>
    <w:p w14:paraId="1605756F" w14:textId="77777777" w:rsidR="00676DC3" w:rsidRDefault="00676DC3" w:rsidP="00676DC3">
      <w:pPr>
        <w:pStyle w:val="Bibliography"/>
      </w:pPr>
      <w:r>
        <w:t>Pinheiro, C., Chaves, M.M., 2011. Photosynthesis and drought: can we make metabolic connections from available data? J. Exp. Bot. 62, 869–882. https://doi.org/10.1093/jxb/erq340</w:t>
      </w:r>
    </w:p>
    <w:p w14:paraId="6A76D9DF" w14:textId="77777777" w:rsidR="00676DC3" w:rsidRDefault="00676DC3" w:rsidP="00676DC3">
      <w:pPr>
        <w:pStyle w:val="Bibliography"/>
      </w:pPr>
      <w:r>
        <w:t>Pratap, S., Markonis, Y., 2022. The response of the hydrological cycle to temperature changes in recent and distant climatic history. Prog. Earth Planet. Sci. 9, 30. https://doi.org/10.1186/s40645-022-00489-0</w:t>
      </w:r>
    </w:p>
    <w:p w14:paraId="6C9122D7" w14:textId="77777777" w:rsidR="00676DC3" w:rsidRDefault="00676DC3" w:rsidP="00676DC3">
      <w:pPr>
        <w:pStyle w:val="Bibliography"/>
      </w:pPr>
      <w:r>
        <w:t>Qi, X., Han, S.-K., Dang, J.H., Garrick, J.M., Ito, M., Hofstetter, A.K., Torii, K.U., 2017. Autocrine regulation of stomatal differentiation potential by EPF1 and ERECTA-LIKE1 ligand-receptor signaling. eLife 6, e24102. https://doi.org/10.7554/eLife.24102</w:t>
      </w:r>
    </w:p>
    <w:p w14:paraId="16F2825A" w14:textId="77777777" w:rsidR="00676DC3" w:rsidRDefault="00676DC3" w:rsidP="00676DC3">
      <w:pPr>
        <w:pStyle w:val="Bibliography"/>
      </w:pPr>
      <w:r>
        <w:t>Qu, X., Peterson, K.M., Torii, K.U., 2017. Stomatal development in time: the past and the future. Curr. Opin. Genet. Dev., Developmental mechanisms, patterning and evolution 45, 1–9. https://doi.org/10.1016/j.gde.2017.02.001</w:t>
      </w:r>
    </w:p>
    <w:p w14:paraId="707F6E11" w14:textId="77777777" w:rsidR="00676DC3" w:rsidRDefault="00676DC3" w:rsidP="00676DC3">
      <w:pPr>
        <w:pStyle w:val="Bibliography"/>
      </w:pPr>
      <w:r>
        <w:t>Quick, W.P., Horton, P., 1984. Studies on the Induction of Chlorophyll Fluorescence in Barley Protoplasts. II. Resolution of Fluorescence Quenching by Redox State and the Transthylakoid pH Gradient. Proc. R. Soc. Lond. Ser. B 220, 371–382. https://doi.org/10.1098/rspb.1984.0007</w:t>
      </w:r>
    </w:p>
    <w:p w14:paraId="63AE64EE" w14:textId="77777777" w:rsidR="00676DC3" w:rsidRDefault="00676DC3" w:rsidP="00676DC3">
      <w:pPr>
        <w:pStyle w:val="Bibliography"/>
      </w:pPr>
      <w:r>
        <w:t>Raissig, M.T., Abrash, E., Bettadapur, A., Vogel, J.P., Bergmann, D.C., 2016. Grasses use an alternatively wired bHLH transcription factor network to establish stomatal identity. Proc. Natl. Acad. Sci. U. S. A. 113, 8326–8331. https://doi.org/10.1073/pnas.1606728113</w:t>
      </w:r>
    </w:p>
    <w:p w14:paraId="3462E7E3" w14:textId="77777777" w:rsidR="00676DC3" w:rsidRDefault="00676DC3" w:rsidP="00676DC3">
      <w:pPr>
        <w:pStyle w:val="Bibliography"/>
      </w:pPr>
      <w:r>
        <w:t>Raissig, M.T., Matos, J.L., Anleu Gil, M.X., Kornfeld, A., Bettadapur, A., Abrash, E., Allison, H.R., Badgley, G., Vogel, J.P., Berry, J.A., Bergmann, D.C., 2017. Mobile MUTE specifies subsidiary cells to build physiologically improved grass stomata. Science 355, 1215–1218. https://doi.org/10.1126/science.aal3254</w:t>
      </w:r>
    </w:p>
    <w:p w14:paraId="5166B8BE" w14:textId="77777777" w:rsidR="00676DC3" w:rsidRDefault="00676DC3" w:rsidP="00676DC3">
      <w:pPr>
        <w:pStyle w:val="Bibliography"/>
      </w:pPr>
      <w:r>
        <w:t>Raven, J.A., 2014. Speedy small stomata? J. Exp. Bot. 65, 1415–1424. https://doi.org/10.1093/jxb/eru032</w:t>
      </w:r>
    </w:p>
    <w:p w14:paraId="6CCA4396" w14:textId="77777777" w:rsidR="00676DC3" w:rsidRDefault="00676DC3" w:rsidP="00676DC3">
      <w:pPr>
        <w:pStyle w:val="Bibliography"/>
      </w:pPr>
      <w:r>
        <w:t>Ray, D.K., Mueller, N.D., West, P.C., Foley, J.A., 2013. Yield Trends Are Insufficient to Double Global Crop Production by 2050. PLOS ONE 8, e66428. https://doi.org/10.1371/journal.pone.0066428</w:t>
      </w:r>
    </w:p>
    <w:p w14:paraId="268FC748" w14:textId="77777777" w:rsidR="00676DC3" w:rsidRDefault="00676DC3" w:rsidP="00676DC3">
      <w:pPr>
        <w:pStyle w:val="Bibliography"/>
      </w:pPr>
      <w:r>
        <w:t>Reich, P.B., Walters, M.B., Ellsworth, D.S., 1997. From tropics to tundra: Global convergence in plant functioning. Proc. Natl. Acad. Sci. 94, 13730–13734. https://doi.org/10.1073/pnas.94.25.13730</w:t>
      </w:r>
    </w:p>
    <w:p w14:paraId="74DCDD4F" w14:textId="77777777" w:rsidR="00676DC3" w:rsidRDefault="00676DC3" w:rsidP="00676DC3">
      <w:pPr>
        <w:pStyle w:val="Bibliography"/>
      </w:pPr>
      <w:r>
        <w:t>Rich, S.M., Watt, M., 2013. Soil conditions and cereal root system architecture: review and considerations for linking Darwin and Weaver. J. Exp. Bot. 64, 1193–1208. https://doi.org/10.1093/jxb/ert043</w:t>
      </w:r>
    </w:p>
    <w:p w14:paraId="58231CD4" w14:textId="77777777" w:rsidR="00676DC3" w:rsidRDefault="00676DC3" w:rsidP="00676DC3">
      <w:pPr>
        <w:pStyle w:val="Bibliography"/>
      </w:pPr>
      <w:r>
        <w:t>Ros, R., Muñoz-Bertomeu, J., Krueger, S., 2014. Serine in plants: biosynthesis, metabolism, and functions. Trends Plant Sci. 19, 564–569. https://doi.org/10.1016/j.tplants.2014.06.003</w:t>
      </w:r>
    </w:p>
    <w:p w14:paraId="5615D80A" w14:textId="77777777" w:rsidR="00676DC3" w:rsidRDefault="00676DC3" w:rsidP="00676DC3">
      <w:pPr>
        <w:pStyle w:val="Bibliography"/>
      </w:pPr>
      <w:r>
        <w:t>Ruban, A.V., 2016. Nonphotochemical Chlorophyll Fluorescence Quenching: Mechanism and Effectiveness in Protecting Plants from Photodamage. Plant Physiol. 170, 1903–1916. https://doi.org/10.1104/pp.15.01935</w:t>
      </w:r>
    </w:p>
    <w:p w14:paraId="1F0DEE79" w14:textId="77777777" w:rsidR="00676DC3" w:rsidRDefault="00676DC3" w:rsidP="00676DC3">
      <w:pPr>
        <w:pStyle w:val="Bibliography"/>
      </w:pPr>
      <w:r>
        <w:lastRenderedPageBreak/>
        <w:t>Rucker, K.S., Kvien, C.K., Holbrook, C.C., Hook, J.E., 1995. Identification of Peanut Genotypes with Improved Drought Avoidance Traits1. Peanut Sci. 22, 14–18. https://doi.org/10.3146/pnut.22.1.0003</w:t>
      </w:r>
    </w:p>
    <w:p w14:paraId="74824E94" w14:textId="77777777" w:rsidR="00676DC3" w:rsidRDefault="00676DC3" w:rsidP="00676DC3">
      <w:pPr>
        <w:pStyle w:val="Bibliography"/>
      </w:pPr>
      <w:r>
        <w:t>Rudall, P.J., Hilton, J., Bateman, R.M., 2013. Several developmental and morphogenetic factors govern the evolution of stomatal patterning in land plants. New Phytol. 200, 598–614. https://doi.org/10.1111/nph.12406</w:t>
      </w:r>
    </w:p>
    <w:p w14:paraId="460D6D90" w14:textId="77777777" w:rsidR="00676DC3" w:rsidRDefault="00676DC3" w:rsidP="00676DC3">
      <w:pPr>
        <w:pStyle w:val="Bibliography"/>
      </w:pPr>
      <w:r>
        <w:t>Rudall, P.J., Knowles, E.V.W., 2013. Ultrastructure of stomatal development in early-divergent angiosperms reveals contrasting patterning and pre-patterning. Ann. Bot. 112, 1031–1043. https://doi.org/10.1093/aob/mct169</w:t>
      </w:r>
    </w:p>
    <w:p w14:paraId="0C311970" w14:textId="77777777" w:rsidR="00676DC3" w:rsidRDefault="00676DC3" w:rsidP="00676DC3">
      <w:pPr>
        <w:pStyle w:val="Bibliography"/>
      </w:pPr>
      <w:r>
        <w:t>Sage, R.F., Kubien, D.S., 2007. The temperature response of C3 and C4 photosynthesis. Plant Cell Environ. 30, 1086–1106. https://doi.org/10.1111/j.1365-3040.2007.01682.x</w:t>
      </w:r>
    </w:p>
    <w:p w14:paraId="52A99549" w14:textId="77777777" w:rsidR="00676DC3" w:rsidRDefault="00676DC3" w:rsidP="00676DC3">
      <w:pPr>
        <w:pStyle w:val="Bibliography"/>
      </w:pPr>
      <w:r>
        <w:t>Sage, T.L., Busch, F.A., Johnson, D.C., Friesen, P.C., Stinson, C.R., Stata, M., Sultmanis, S., Rahman, B.A., Rawsthorne, S., Sage, R.F., 2013. Initial Events during the Evolution of C4 Photosynthesis in C3 Species of Flaveria. Plant Physiol. 163, 1266–1276. https://doi.org/10.1104/pp.113.221119</w:t>
      </w:r>
    </w:p>
    <w:p w14:paraId="4ED0E2D1" w14:textId="77777777" w:rsidR="00676DC3" w:rsidRDefault="00676DC3" w:rsidP="00676DC3">
      <w:pPr>
        <w:pStyle w:val="Bibliography"/>
      </w:pPr>
      <w:r>
        <w:t>Sah, R.P., Chakraborty, M., Prasad, K., Pandit, M., Tudu, V.K., Chakravarty, M.K., Narayan, S.C., Rana, M., Moharana, D., 2020. Impact of water deficit stress in maize: Phenology and yield components. Sci. Rep. 10, 2944. https://doi.org/10.1038/s41598-020-59689-7</w:t>
      </w:r>
    </w:p>
    <w:p w14:paraId="3E9A48D6" w14:textId="77777777" w:rsidR="00676DC3" w:rsidRDefault="00676DC3" w:rsidP="00676DC3">
      <w:pPr>
        <w:pStyle w:val="Bibliography"/>
      </w:pPr>
      <w:r>
        <w:t>Sakoda, K., Yamori, W., Shimada, T., Sugano, S.S., Hara-Nishimura, I., Tanaka, Y., 2020. Higher Stomatal Density Improves Photosynthetic Induction and Biomass Production in Arabidopsis Under Fluctuating Light. Front. Plant Sci. 11, 589603. https://doi.org/10.3389/fpls.2020.589603</w:t>
      </w:r>
    </w:p>
    <w:p w14:paraId="3FE91C93" w14:textId="77777777" w:rsidR="00676DC3" w:rsidRDefault="00676DC3" w:rsidP="00676DC3">
      <w:pPr>
        <w:pStyle w:val="Bibliography"/>
      </w:pPr>
      <w:r>
        <w:t>Scheben, A., Edwards, D., 2017. Genome editors take on crops. Science 355, 1122–1123. https://doi.org/10.1126/science.aal4680</w:t>
      </w:r>
    </w:p>
    <w:p w14:paraId="6CF9FD47" w14:textId="77777777" w:rsidR="00676DC3" w:rsidRDefault="00676DC3" w:rsidP="00676DC3">
      <w:pPr>
        <w:pStyle w:val="Bibliography"/>
      </w:pPr>
      <w:r>
        <w:t>Schoch, P.-G., Zinsou, C., Sibi, M., 1980. Dependence of the Stomatal Index on Environmental Factors during Stomatal Differentiation in Leaves of Vigna sinensis L.: 1. EFFECT OF LIGHT INTENSITY. J. Exp. Bot. 31, 1211–1216.</w:t>
      </w:r>
    </w:p>
    <w:p w14:paraId="4D7690BE" w14:textId="77777777" w:rsidR="00676DC3" w:rsidRDefault="00676DC3" w:rsidP="00676DC3">
      <w:pPr>
        <w:pStyle w:val="Bibliography"/>
      </w:pPr>
      <w:r>
        <w:t>Schuler, M.L., Sedelnikova, O.V., Walker, B.J., Westhoff, P., Langdale, J.A., 2018. SHORTROOT-Mediated Increase in Stomatal Density Has No Impact on Photosynthetic Efficiency. Plant Physiol. 176, 757–772. https://doi.org/10.1104/pp.17.01005</w:t>
      </w:r>
    </w:p>
    <w:p w14:paraId="589B9DEB" w14:textId="77777777" w:rsidR="00676DC3" w:rsidRDefault="00676DC3" w:rsidP="00676DC3">
      <w:pPr>
        <w:pStyle w:val="Bibliography"/>
      </w:pPr>
      <w:r>
        <w:t>Seleiman, M.F., Al-Suhaibani, N., Ali, N., Akmal, M., Alotaibi, M., Refay, Y., Dindaroglu, T., Abdul-Wajid, H.H., Battaglia, M.L., 2021. Drought Stress Impacts on Plants and Different Approaches to Alleviate Its Adverse Effects. Plants 10, 259. https://doi.org/10.3390/plants10020259</w:t>
      </w:r>
    </w:p>
    <w:p w14:paraId="6506127E" w14:textId="77777777" w:rsidR="00676DC3" w:rsidRDefault="00676DC3" w:rsidP="00676DC3">
      <w:pPr>
        <w:pStyle w:val="Bibliography"/>
      </w:pPr>
      <w:r>
        <w:t>Serraj, R., Sinclair, T.R., 2002. Osmolyte accumulation: can it really help increase crop yield under drought conditions? Plant Cell Environ. 25, 333–341. https://doi.org/10.1046/j.1365-3040.2002.00754.x</w:t>
      </w:r>
    </w:p>
    <w:p w14:paraId="3500489C" w14:textId="77777777" w:rsidR="00676DC3" w:rsidRDefault="00676DC3" w:rsidP="00676DC3">
      <w:pPr>
        <w:pStyle w:val="Bibliography"/>
      </w:pPr>
      <w:r>
        <w:t>Sharkey, T., 1988. Estimating the rate of photorespiration in leaves. Physiol. Plant. - PHYSIOL PLANT 73, 147–152. https://doi.org/10.1111/j.1399-3054.1988.tb09205.x</w:t>
      </w:r>
    </w:p>
    <w:p w14:paraId="66EE6488" w14:textId="77777777" w:rsidR="00676DC3" w:rsidRDefault="00676DC3" w:rsidP="00676DC3">
      <w:pPr>
        <w:pStyle w:val="Bibliography"/>
      </w:pPr>
      <w:r>
        <w:t>Sharkey, T.D., 2016. What gas exchange data can tell us about photosynthesis. Plant Cell Environ. 39, 1161–1163. https://doi.org/10.1111/pce.12641</w:t>
      </w:r>
    </w:p>
    <w:p w14:paraId="6293A9C5" w14:textId="77777777" w:rsidR="00676DC3" w:rsidRDefault="00676DC3" w:rsidP="00676DC3">
      <w:pPr>
        <w:pStyle w:val="Bibliography"/>
      </w:pPr>
      <w:r>
        <w:t>Sharkey, T.D., 1985. Photosynthesis in intact leaves of C3 plants: Physics, physiology and rate limitations. Bot. Rev. 51, 53–105. https://doi.org/10.1007/BF02861058</w:t>
      </w:r>
    </w:p>
    <w:p w14:paraId="55E4C7C7" w14:textId="77777777" w:rsidR="00676DC3" w:rsidRDefault="00676DC3" w:rsidP="00676DC3">
      <w:pPr>
        <w:pStyle w:val="Bibliography"/>
      </w:pPr>
      <w:r>
        <w:t>Shiferaw, B., Prasanna, B.M., Hellin, J., Bänziger, M., 2011. Crops that feed the world 6. Past successes and future challenges to the role played by maize in global food security. Food Secur. 3, 307–327. https://doi.org/10.1007/s12571-011-0140-5</w:t>
      </w:r>
    </w:p>
    <w:p w14:paraId="44D0F5A2" w14:textId="77777777" w:rsidR="00676DC3" w:rsidRDefault="00676DC3" w:rsidP="00676DC3">
      <w:pPr>
        <w:pStyle w:val="Bibliography"/>
      </w:pPr>
      <w:r>
        <w:t>Shpak, E.D., McAbee, J.M., Pillitteri, L.J., Torii, K.U., 2005. Stomatal Patterning and Differentiation by Synergistic Interactions of Receptor Kinases. Science 309, 290–293. https://doi.org/10.1126/science.1109710</w:t>
      </w:r>
    </w:p>
    <w:p w14:paraId="1F6C279D" w14:textId="77777777" w:rsidR="00676DC3" w:rsidRDefault="00676DC3" w:rsidP="00676DC3">
      <w:pPr>
        <w:pStyle w:val="Bibliography"/>
      </w:pPr>
      <w:r>
        <w:t>Shrestha, S., Mahat, J., Shrestha, J., K.C., M., Paudel, K., 2022. Influence of high-temperature stress on rice growth and development. A review. Heliyon 8, e12651. https://doi.org/10.1016/j.heliyon.2022.e12651</w:t>
      </w:r>
    </w:p>
    <w:p w14:paraId="13386AC2" w14:textId="77777777" w:rsidR="00676DC3" w:rsidRDefault="00676DC3" w:rsidP="00676DC3">
      <w:pPr>
        <w:pStyle w:val="Bibliography"/>
      </w:pPr>
      <w:r>
        <w:lastRenderedPageBreak/>
        <w:t>Shukla, P.R., Skea, J., Slade, R., Al Khourdajie, A., van Diemen, R., McCollum, D., Pathak, M., Some, S., Vyas, P., Fradera, R., Belkacemi, M., Hasija, A., Lisboa, G., Luz, S., Malley, J., 2022. IPCC, 2022: Climate Change 2022: Mitigation of Climate Change. Contribution of Working Group III to the Sixth Assessment Report of the Intergovernmental Panel on Climate Change.</w:t>
      </w:r>
    </w:p>
    <w:p w14:paraId="76645B35" w14:textId="77777777" w:rsidR="00676DC3" w:rsidRDefault="00676DC3" w:rsidP="00676DC3">
      <w:pPr>
        <w:pStyle w:val="Bibliography"/>
      </w:pPr>
      <w:r>
        <w:t>Simkin, A.J., Lopez‐Calcagno, P.E., Davey, P.A., Headland, L.R., Lawson, T., Timm, S., Bauwe, H., Raines, C.A., 2017. Simultaneous stimulation of sedoheptulose 1,7‐bisphosphatase, fructose 1,6‐bisphophate aldolase and the photorespiratory glycine decarboxylase‐H protein increases CO 2 assimilation, vegetative biomass and seed yield in Arabidopsis. Plant Biotechnol. J. 15, 805–816. https://doi.org/10.1111/pbi.12676</w:t>
      </w:r>
    </w:p>
    <w:p w14:paraId="030BEC14" w14:textId="77777777" w:rsidR="00676DC3" w:rsidRDefault="00676DC3" w:rsidP="00676DC3">
      <w:pPr>
        <w:pStyle w:val="Bibliography"/>
      </w:pPr>
      <w:r>
        <w:t>Skendžić, S., Zovko, M., Živković, I.P., Lešić, V., Lemić, D., 2021. The Impact of Climate Change on Agricultural Insect Pests. Insects 12, 440. https://doi.org/10.3390/insects12050440</w:t>
      </w:r>
    </w:p>
    <w:p w14:paraId="7B6C7D6D" w14:textId="77777777" w:rsidR="00676DC3" w:rsidRDefault="00676DC3" w:rsidP="00676DC3">
      <w:pPr>
        <w:pStyle w:val="Bibliography"/>
      </w:pPr>
      <w:r>
        <w:t>Skoufogianni, E., Solomou, A., Charvalas, G., Danalatos, N., Skoufogianni, E., Solomou, A., Charvalas, G., Danalatos, N., 2019. Maize as Energy Crop, Maize - Production and Use. IntechOpen. https://doi.org/10.5772/intechopen.88969</w:t>
      </w:r>
    </w:p>
    <w:p w14:paraId="0C14A75A" w14:textId="77777777" w:rsidR="00676DC3" w:rsidRDefault="00676DC3" w:rsidP="00676DC3">
      <w:pPr>
        <w:pStyle w:val="Bibliography"/>
      </w:pPr>
      <w:r>
        <w:t>Sloan, J., Im-Chai, S., Qi Yang, N., Xiao, Y., Armand, J., Wilson, M.J., Xin-Guang, Z., Fleming, A.J., 2022. Stomatal density affects rice mesophyll cell size and shape and modulates a conserved pattern of cells through the leaf. https://doi.org/10.1101/2022.11.09.515764</w:t>
      </w:r>
    </w:p>
    <w:p w14:paraId="0F64EFB4" w14:textId="77777777" w:rsidR="00676DC3" w:rsidRDefault="00676DC3" w:rsidP="00676DC3">
      <w:pPr>
        <w:pStyle w:val="Bibliography"/>
      </w:pPr>
      <w:r>
        <w:t>Smulders, M.J.M., de Klerk, G.J., 2011. Epigenetics in plant tissue culture. Plant Growth Regul. 63, 137–146. https://doi.org/10.1007/s10725-010-9531-4</w:t>
      </w:r>
    </w:p>
    <w:p w14:paraId="2E4C9539" w14:textId="77777777" w:rsidR="00676DC3" w:rsidRDefault="00676DC3" w:rsidP="00676DC3">
      <w:pPr>
        <w:pStyle w:val="Bibliography"/>
      </w:pPr>
      <w:r>
        <w:t>South, P.F., Cavanagh, A.P., Liu, H.W., Ort, D.R., 2019. Synthetic glycolate metabolism pathways stimulate crop growth and productivity in the field. Science 363, eaat9077. https://doi.org/10.1126/science.aat9077</w:t>
      </w:r>
    </w:p>
    <w:p w14:paraId="4B057476" w14:textId="77777777" w:rsidR="00676DC3" w:rsidRDefault="00676DC3" w:rsidP="00676DC3">
      <w:pPr>
        <w:pStyle w:val="Bibliography"/>
      </w:pPr>
      <w:r>
        <w:t>Stebbins, G.L., Shah, S.S., 1960. Developmental studies of cell differentiation in the epidermis of monocotyledons: II. Cytological features of stomatal development in the Gramineae. Dev. Biol. 2, 477–500. https://doi.org/10.1016/0012-1606(60)90050-6</w:t>
      </w:r>
    </w:p>
    <w:p w14:paraId="2B51BB05" w14:textId="77777777" w:rsidR="00676DC3" w:rsidRDefault="00676DC3" w:rsidP="00676DC3">
      <w:pPr>
        <w:pStyle w:val="Bibliography"/>
      </w:pPr>
      <w:r>
        <w:t>Stec, B., 2012. Structural mechanism of RuBisCO activation by carbamylation of the active site lysine. Proc. Natl. Acad. Sci. 109, 18785–18790. https://doi.org/10.1073/pnas.1210754109</w:t>
      </w:r>
    </w:p>
    <w:p w14:paraId="798074B9" w14:textId="77777777" w:rsidR="00676DC3" w:rsidRDefault="00676DC3" w:rsidP="00676DC3">
      <w:pPr>
        <w:pStyle w:val="Bibliography"/>
      </w:pPr>
      <w:r>
        <w:t>Sugano, S.S., Shimada, T., Imai, Y., Okawa, K., Tamai, A., Mori, M., Hara-Nishimura, I., 2010. Stomagen positively regulates stomatal density in Arabidopsis. Nature 463, 241–244. https://doi.org/10.1038/nature08682</w:t>
      </w:r>
    </w:p>
    <w:p w14:paraId="500AC91A" w14:textId="77777777" w:rsidR="00676DC3" w:rsidRDefault="00676DC3" w:rsidP="00676DC3">
      <w:pPr>
        <w:pStyle w:val="Bibliography"/>
      </w:pPr>
      <w:r>
        <w:t>Taiz, L., Zeiger, E., 2010. Plant Physiology. Sinauer Associates.</w:t>
      </w:r>
    </w:p>
    <w:p w14:paraId="48D1D9DD" w14:textId="77777777" w:rsidR="00676DC3" w:rsidRDefault="00676DC3" w:rsidP="00676DC3">
      <w:pPr>
        <w:pStyle w:val="Bibliography"/>
      </w:pPr>
      <w:r>
        <w:t>Tanaka, Y., Sugano, S.S., Shimada, T., Hara-Nishimura, I., 2013. Enhancement of leaf photosynthetic capacity through increased stomatal density in Arabidopsis. New Phytol. 198, 757–764. https://doi.org/10.1111/nph.12186</w:t>
      </w:r>
    </w:p>
    <w:p w14:paraId="359FD0F2" w14:textId="77777777" w:rsidR="00676DC3" w:rsidRDefault="00676DC3" w:rsidP="00676DC3">
      <w:pPr>
        <w:pStyle w:val="Bibliography"/>
      </w:pPr>
      <w:r>
        <w:t>Tanner, W., Beevers, H., 2001. Transpiration, a prerequisite for long-distance transport of minerals in plants? Proc. Natl. Acad. Sci. 98, 9443–9447. https://doi.org/10.1073/pnas.161279898</w:t>
      </w:r>
    </w:p>
    <w:p w14:paraId="4F1FAFB3" w14:textId="77777777" w:rsidR="00676DC3" w:rsidRDefault="00676DC3" w:rsidP="00676DC3">
      <w:pPr>
        <w:pStyle w:val="Bibliography"/>
      </w:pPr>
      <w:r>
        <w:t>Thomas, P.W., Woodward, F.I., Quick, W.P., 2004. Systemic irradiance signalling in tobacco. New Phytol. 161, 193–198. https://doi.org/10.1046/j.1469-8137.2003.00954.x</w:t>
      </w:r>
    </w:p>
    <w:p w14:paraId="0DA4536D" w14:textId="77777777" w:rsidR="00676DC3" w:rsidRDefault="00676DC3" w:rsidP="00676DC3">
      <w:pPr>
        <w:pStyle w:val="Bibliography"/>
      </w:pPr>
      <w:r>
        <w:t>Timm, S., Bauwe, H., 2013. The variety of photorespiratory phenotypes - employing the current status for future research directions on photorespiration. Plant Biol. Stuttg. Ger. 15, 737–747. https://doi.org/10.1111/j.1438-8677.2012.00691.x</w:t>
      </w:r>
    </w:p>
    <w:p w14:paraId="74213790" w14:textId="77777777" w:rsidR="00676DC3" w:rsidRDefault="00676DC3" w:rsidP="00676DC3">
      <w:pPr>
        <w:pStyle w:val="Bibliography"/>
      </w:pPr>
      <w:r>
        <w:t>Trachsel, S., Sun, D., SanVicente, F.M., Zheng, H., Atlin, G.N., Suarez, E.A., Babu, R., Zhang, X., 2016. Identification of QTL for Early Vigor and Stay-Green Conferring Tolerance to Drought in Two Connected Advanced Backcross Populations in Tropical Maize (Zea mays L.). PLoS ONE 11, e0149636. https://doi.org/10.1371/journal.pone.0149636</w:t>
      </w:r>
    </w:p>
    <w:p w14:paraId="395D8DA4" w14:textId="77777777" w:rsidR="00676DC3" w:rsidRDefault="00676DC3" w:rsidP="00676DC3">
      <w:pPr>
        <w:pStyle w:val="Bibliography"/>
      </w:pPr>
      <w:r>
        <w:t xml:space="preserve">United Nations General Assembly, 2015. Resolution adopted by the General Assembly on 11 September 2015 70/1: Transforming our world: the 2030 Agenda for Sustainable Development Retrieved 31 January 2023, from </w:t>
      </w:r>
      <w:r>
        <w:lastRenderedPageBreak/>
        <w:t>https://www.un.org/en/development/desa/population/migration/generalassembly/docs/globalcompact/A_RES_70_1_E.pdf. N. Y. U. N.</w:t>
      </w:r>
    </w:p>
    <w:p w14:paraId="550FB002" w14:textId="77777777" w:rsidR="00676DC3" w:rsidRDefault="00676DC3" w:rsidP="00676DC3">
      <w:pPr>
        <w:pStyle w:val="Bibliography"/>
      </w:pPr>
      <w:r>
        <w:t>van Dijk, M., Morley, T., Rau, M.L., Saghai, Y., 2021. A meta-analysis of projected global food demand and population at risk of hunger for the period 2010–2050. Nat. Food 2, 494–501. https://doi.org/10.1038/s43016-021-00322-9</w:t>
      </w:r>
    </w:p>
    <w:p w14:paraId="55E017FD" w14:textId="77777777" w:rsidR="00676DC3" w:rsidRDefault="00676DC3" w:rsidP="00676DC3">
      <w:pPr>
        <w:pStyle w:val="Bibliography"/>
      </w:pPr>
      <w:r>
        <w:t>von Caemmerer, S., Farquhar, G.D., 1981. Some relationships between the biochemistry of photosynthesis and the gas exchange of leaves. Planta 153, 376–387. https://doi.org/10.1007/BF00384257</w:t>
      </w:r>
    </w:p>
    <w:p w14:paraId="110527E5" w14:textId="77777777" w:rsidR="00676DC3" w:rsidRDefault="00676DC3" w:rsidP="00676DC3">
      <w:pPr>
        <w:pStyle w:val="Bibliography"/>
      </w:pPr>
      <w:r>
        <w:t>Walker, A.P., Beckerman, A.P., Gu, L., Kattge, J., Cernusak, L.A., Domingues, T.F., Scales, J.C., Wohlfahrt, G., Wullschleger, S.D., Woodward, F.I., 2014. The relationship of leaf photosynthetic traits – Vcmax and Jmax – to leaf nitrogen, leaf phosphorus, and specific leaf area: a meta-analysis and modeling study. Ecol. Evol. 4, 3218–3235. https://doi.org/10.1002/ece3.1173</w:t>
      </w:r>
    </w:p>
    <w:p w14:paraId="0DD82DA6" w14:textId="77777777" w:rsidR="00676DC3" w:rsidRDefault="00676DC3" w:rsidP="00676DC3">
      <w:pPr>
        <w:pStyle w:val="Bibliography"/>
      </w:pPr>
      <w:r>
        <w:t>Walker, B.J., VanLoocke, A., Bernacchi, C.J., Ort, D.R., 2016. The Costs of Photorespiration to Food Production Now and in the Future. Annu. Rev. Plant Biol. 67, 107–129. https://doi.org/10.1146/annurev-arplant-043015-111709</w:t>
      </w:r>
    </w:p>
    <w:p w14:paraId="395BE849" w14:textId="77777777" w:rsidR="00676DC3" w:rsidRDefault="00676DC3" w:rsidP="00676DC3">
      <w:pPr>
        <w:pStyle w:val="Bibliography"/>
      </w:pPr>
      <w:r>
        <w:t>Walley, J.W., Sartor, R.C., Shen, Z., Schmitz, R.J., Wu, K.J., Urich, M.A., Nery, J.R., Smith, L.G., Schnable, J.C., Ecker, Joseph.R., Briggs, S.P., 2016. Integration of omic networks in a developmental atlas of maize. Science 353, 814–818. https://doi.org/10.1126/science.aag1125</w:t>
      </w:r>
    </w:p>
    <w:p w14:paraId="15EB0E17" w14:textId="77777777" w:rsidR="00676DC3" w:rsidRDefault="00676DC3" w:rsidP="00676DC3">
      <w:pPr>
        <w:pStyle w:val="Bibliography"/>
      </w:pPr>
      <w:r>
        <w:t>Wang, H., Guo, S., Qiao, X., Guo, J., Li, Z., Zhou, Y., Bai, S., Gao, Z., Wang, D., Wang, P., Galbraith, D.W., Song, C.-P., 2019. BZU2/ZmMUTE controls symmetrical division of guard mother cell and specifies neighbor cell fate in maize. PLOS Genet. 15, e1008377. https://doi.org/10.1371/journal.pgen.1008377</w:t>
      </w:r>
    </w:p>
    <w:p w14:paraId="75884C76" w14:textId="77777777" w:rsidR="00676DC3" w:rsidRDefault="00676DC3" w:rsidP="00676DC3">
      <w:pPr>
        <w:pStyle w:val="Bibliography"/>
      </w:pPr>
      <w:r>
        <w:t>Wang, Y., Long, S.P., Zhu, X.-G., 2014. Elements Required for an Efficient NADP-Malic Enzyme Type C4 Photosynthesis1[C][W][OPEN]. Plant Physiol. 164, 2231–2246. https://doi.org/10.1104/pp.113.230284</w:t>
      </w:r>
    </w:p>
    <w:p w14:paraId="08EA4F58" w14:textId="77777777" w:rsidR="00676DC3" w:rsidRDefault="00676DC3" w:rsidP="00676DC3">
      <w:pPr>
        <w:pStyle w:val="Bibliography"/>
      </w:pPr>
      <w:r>
        <w:t>Way, D.A., Katul, G.G., Manzoni, S., Vico, G., 2014. Increasing water use efficiency along the C3 to C4 evolutionary pathway: a stomatal optimization perspective. J. Exp. Bot. 65, 3683–3693. https://doi.org/10.1093/jxb/eru205</w:t>
      </w:r>
    </w:p>
    <w:p w14:paraId="1FF29BD7" w14:textId="77777777" w:rsidR="00676DC3" w:rsidRDefault="00676DC3" w:rsidP="00676DC3">
      <w:pPr>
        <w:pStyle w:val="Bibliography"/>
      </w:pPr>
      <w:r>
        <w:t>Webber, H., Ewert, F., Olesen, J.E., Müller, C., Fronzek, S., Ruane, A.C., Bourgault, M., Martre, P., Ababaei, B., Bindi, M., Ferrise, R., Finger, R., Fodor, N., Gabaldón-Leal, C., Gaiser, T., Jabloun, M., Kersebaum, K.-C., Lizaso, J.I., Lorite, I.J., Manceau, L., Moriondo, M., Nendel, C., Rodríguez, A., Ruiz-Ramos, M., Semenov, M.A., Siebert, S., Stella, T., Stratonovitch, P., Trombi, G., Wallach, D., 2018. Diverging importance of drought stress for maize and winter wheat in Europe. Nat. Commun. 9, 4249. https://doi.org/10.1038/s41467-018-06525-2</w:t>
      </w:r>
    </w:p>
    <w:p w14:paraId="39515BC6" w14:textId="77777777" w:rsidR="00676DC3" w:rsidRDefault="00676DC3" w:rsidP="00676DC3">
      <w:pPr>
        <w:pStyle w:val="Bibliography"/>
      </w:pPr>
      <w:r>
        <w:t>Wik, M., Pingali, P., Brocai, S., 2008. Global Agricultural Performance : Past Trends and Future Prospects.</w:t>
      </w:r>
    </w:p>
    <w:p w14:paraId="013A9E83" w14:textId="77777777" w:rsidR="00676DC3" w:rsidRDefault="00676DC3" w:rsidP="00676DC3">
      <w:pPr>
        <w:pStyle w:val="Bibliography"/>
      </w:pPr>
      <w:r>
        <w:t>Woodward, F.I., 1987. Stomatal numbers are sensitive to increases in CO2 from pre-industrial levels. Nature 327, 617–618. https://doi.org/10.1038/327617a0</w:t>
      </w:r>
    </w:p>
    <w:p w14:paraId="40DFCA6D" w14:textId="77777777" w:rsidR="00676DC3" w:rsidRDefault="00676DC3" w:rsidP="00676DC3">
      <w:pPr>
        <w:pStyle w:val="Bibliography"/>
      </w:pPr>
      <w:r>
        <w:t>Wu, Z., Chen, L., Yu, Q., Zhou, W., Gou, X., Li, J., Hou, S., 2019. Multiple transcriptional factors control stomata development in rice. New Phytol. 223, 220–232. https://doi.org/10.1111/nph.15766</w:t>
      </w:r>
    </w:p>
    <w:p w14:paraId="64659256" w14:textId="77777777" w:rsidR="00676DC3" w:rsidRDefault="00676DC3" w:rsidP="00676DC3">
      <w:pPr>
        <w:pStyle w:val="Bibliography"/>
      </w:pPr>
      <w:r>
        <w:t>Xiang, Y., Sun, X., Bian, X., Wei, T., Han, T., Yan, J., Zhang, A., 2021. The transcription factor ZmNAC49 reduces stomatal density and improves drought tolerance in maize. J. Exp. Bot. 72, 1399–1410. https://doi.org/10.1093/jxb/eraa507</w:t>
      </w:r>
    </w:p>
    <w:p w14:paraId="27ABD146" w14:textId="77777777" w:rsidR="00676DC3" w:rsidRDefault="00676DC3" w:rsidP="00676DC3">
      <w:pPr>
        <w:pStyle w:val="Bibliography"/>
      </w:pPr>
      <w:r>
        <w:t>Xing, H.-L., Dong, L., Wang, Z.-P., Zhang, H.-Y., Han, C.-Y., Liu, B., Wang, X.-C., Chen, Q.-J., 2014. A CRISPR/Cas9 toolkit for multiplex genome editing in plants. BMC Plant Biol. 14, 327. https://doi.org/10.1186/s12870-014-0327-y</w:t>
      </w:r>
    </w:p>
    <w:p w14:paraId="058830B7" w14:textId="77777777" w:rsidR="00676DC3" w:rsidRDefault="00676DC3" w:rsidP="00676DC3">
      <w:pPr>
        <w:pStyle w:val="Bibliography"/>
      </w:pPr>
      <w:r>
        <w:t>Yamori, W., Nagai, T., Makino, A., 2011. The rate-limiting step for CO(2) assimilation at different temperatures is influenced by the leaf nitrogen content in several C(3) crop species. Plant Cell Environ. 34, 764–777. https://doi.org/10.1111/j.1365-3040.2011.02280.x</w:t>
      </w:r>
    </w:p>
    <w:p w14:paraId="54C19E7E" w14:textId="77777777" w:rsidR="00676DC3" w:rsidRDefault="00676DC3" w:rsidP="00676DC3">
      <w:pPr>
        <w:pStyle w:val="Bibliography"/>
      </w:pPr>
      <w:r>
        <w:lastRenderedPageBreak/>
        <w:t>Yang, X., Wang, B., Chen, L., Li, P., Cao, C., 2019. The different influences of drought stress at the flowering stage on rice physiological traits, grain yield, and quality. Sci. Rep. 9, 3742. https://doi.org/10.1038/s41598-019-40161-0</w:t>
      </w:r>
    </w:p>
    <w:p w14:paraId="22EA2297" w14:textId="77777777" w:rsidR="00676DC3" w:rsidRDefault="00676DC3" w:rsidP="00676DC3">
      <w:pPr>
        <w:pStyle w:val="Bibliography"/>
      </w:pPr>
      <w:r>
        <w:t>Yin, X., Biswal, A.K., Dionora, J., Perdigon, K.M., Balahadia, C.P., Mazumdar, S., Chater, C., Lin, H.-C., Coe, R.A., Kretzschmar, T., Gray, J.E., Quick, P.W., Bandyopadhyay, A., 2017a. CRISPR-Cas9 and CRISPR-Cpf1 mediated targeting of a stomatal developmental gene EPFL9 in rice. Plant Cell Rep. 36, 745–757. https://doi.org/10.1007/s00299-017-2118-z</w:t>
      </w:r>
    </w:p>
    <w:p w14:paraId="0B3DB408" w14:textId="77777777" w:rsidR="00676DC3" w:rsidRDefault="00676DC3" w:rsidP="00676DC3">
      <w:pPr>
        <w:pStyle w:val="Bibliography"/>
      </w:pPr>
      <w:r>
        <w:t>Yin, X., Biswal, A.K., Dionora, J., Perdigon, K.M., Balahadia, C.P., Mazumdar, S., Chater, C., Lin, H.-C., Coe, R.A., Kretzschmar, T., Gray, J.E., Quick, P.W., Bandyopadhyay, A., 2017b. CRISPR-Cas9 and CRISPR-Cpf1 mediated targeting of a stomatal developmental gene EPFL9 in rice. Plant Cell Rep. 36, 745–757. https://doi.org/10.1007/s00299-017-2118-z</w:t>
      </w:r>
    </w:p>
    <w:p w14:paraId="59303AB9" w14:textId="77777777" w:rsidR="00676DC3" w:rsidRDefault="00676DC3" w:rsidP="00676DC3">
      <w:pPr>
        <w:pStyle w:val="Bibliography"/>
      </w:pPr>
      <w:r>
        <w:t>Yin, X., Struik, P.C., 2012. Mathematical review of the energy transduction stoichiometries of C4 leaf photosynthesis under limiting light. Plant Cell Environ. 35, 1299–1312. https://doi.org/10.1111/j.1365-3040.2012.02490.x</w:t>
      </w:r>
    </w:p>
    <w:p w14:paraId="2A499E4E" w14:textId="77777777" w:rsidR="00676DC3" w:rsidRDefault="00676DC3" w:rsidP="00676DC3">
      <w:pPr>
        <w:pStyle w:val="Bibliography"/>
      </w:pPr>
      <w:r>
        <w:t>Yin, X., Struik, P.C., 2009. C3 and C4 photosynthesis models: An overview from the perspective of crop modelling. NJAS - Wagening. J. Life Sci., Recent Advances in Crop Growth Modelling 57, 27–38. https://doi.org/10.1016/j.njas.2009.07.001</w:t>
      </w:r>
    </w:p>
    <w:p w14:paraId="654ADAAB" w14:textId="77777777" w:rsidR="00676DC3" w:rsidRDefault="00676DC3" w:rsidP="00676DC3">
      <w:pPr>
        <w:pStyle w:val="Bibliography"/>
      </w:pPr>
      <w:r>
        <w:t>Yoo, C.Y., Pence, H.E., Jin, J.B., Miura, K., Gosney, M.J., Hasegawa, P.M., Mickelbart, M.V., 2010. The Arabidopsis GTL1 Transcription Factor Regulates Water Use Efficiency and Drought Tolerance by Modulating Stomatal Density via Transrepression of SDD1[W][OA]. Plant Cell 22, 4128–4141. https://doi.org/10.1105/tpc.110.078691</w:t>
      </w:r>
    </w:p>
    <w:p w14:paraId="03B3C524" w14:textId="77777777" w:rsidR="00676DC3" w:rsidRDefault="00676DC3" w:rsidP="00676DC3">
      <w:pPr>
        <w:pStyle w:val="Bibliography"/>
      </w:pPr>
      <w:r>
        <w:t>Zeiger, E., Farquhar, G.D., Cowan, I.R., 1987. Stomatal Function. Stanford University Press.</w:t>
      </w:r>
    </w:p>
    <w:p w14:paraId="229EA296" w14:textId="77777777" w:rsidR="00676DC3" w:rsidRDefault="00676DC3" w:rsidP="00676DC3">
      <w:pPr>
        <w:pStyle w:val="Bibliography"/>
      </w:pPr>
      <w:r>
        <w:t>Zelitch, I., 1982. The Close Relationship Between Net Photosynthesis and Crop Yield. BioScience 32, 796–802. https://doi.org/10.2307/1308973</w:t>
      </w:r>
    </w:p>
    <w:p w14:paraId="3AD02A49" w14:textId="77777777" w:rsidR="00676DC3" w:rsidRDefault="00676DC3" w:rsidP="00676DC3">
      <w:pPr>
        <w:pStyle w:val="Bibliography"/>
      </w:pPr>
      <w:r>
        <w:t>Zhang, X., Mei, X., Wang, Y., Huang, G., Feng, F., Liu, X., Guo, R., Gu, F., Hu, X., Yang, Z., Zhong, X., Li, Y., 2020. Stomatal conductance bears no correlation with transpiration rate in wheat during their diurnal variation under high air humidity. PeerJ 8, e8927. https://doi.org/10.7717/peerj.8927</w:t>
      </w:r>
    </w:p>
    <w:p w14:paraId="5EF30B88" w14:textId="77777777" w:rsidR="00676DC3" w:rsidRDefault="00676DC3" w:rsidP="00676DC3">
      <w:pPr>
        <w:pStyle w:val="Bibliography"/>
      </w:pPr>
      <w:r>
        <w:t>Zhao, L., Sack, F.D., 1999. Ultrastructure of stomatal development in Arabidopsis (Brassicaceae) leaves. Am. J. Bot. 86, 929–939. https://doi.org/10.2307/2656609</w:t>
      </w:r>
    </w:p>
    <w:p w14:paraId="2D0E5885" w14:textId="77777777" w:rsidR="00676DC3" w:rsidRDefault="00676DC3" w:rsidP="00676DC3">
      <w:pPr>
        <w:pStyle w:val="Bibliography"/>
      </w:pPr>
      <w:r>
        <w:t>Zhou, H., Akçay, E., Helliker, B., 2019. Estimating C4 photosynthesis parameters by fitting intensive A/Ci curves. Photosynth. Res. 141. https://doi.org/10.1007/s11120-019-00619-8</w:t>
      </w:r>
    </w:p>
    <w:p w14:paraId="1A66A050" w14:textId="77777777" w:rsidR="00676DC3" w:rsidRDefault="00676DC3" w:rsidP="00676DC3">
      <w:pPr>
        <w:pStyle w:val="Bibliography"/>
      </w:pPr>
      <w:r>
        <w:t>Zoulias, N., Harrison, E.L., Casson, S.A., Gray, J.E., 2018. Molecular control of stomatal development. Biochem. J. 475, 441–454. https://doi.org/10.1042/BCJ20170413</w:t>
      </w:r>
    </w:p>
    <w:p w14:paraId="6E20E72A" w14:textId="77777777" w:rsidR="00083A71" w:rsidRDefault="007B5AC2" w:rsidP="00083A71">
      <w:r>
        <w:fldChar w:fldCharType="end"/>
      </w:r>
    </w:p>
    <w:p w14:paraId="7F5128BF" w14:textId="77777777" w:rsidR="00861701" w:rsidRDefault="00861701"/>
    <w:sectPr w:rsidR="00861701" w:rsidSect="009D3DC9">
      <w:headerReference w:type="even" r:id="rId305"/>
      <w:headerReference w:type="default" r:id="rId306"/>
      <w:pgSz w:w="11906" w:h="16838" w:code="9"/>
      <w:pgMar w:top="1440" w:right="1440" w:bottom="1440" w:left="1797" w:header="709"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32E3E" w14:textId="77777777" w:rsidR="00E52170" w:rsidRDefault="00E52170">
      <w:pPr>
        <w:spacing w:after="0" w:line="240" w:lineRule="auto"/>
      </w:pPr>
      <w:r>
        <w:separator/>
      </w:r>
    </w:p>
  </w:endnote>
  <w:endnote w:type="continuationSeparator" w:id="0">
    <w:p w14:paraId="04A219E9" w14:textId="77777777" w:rsidR="00E52170" w:rsidRDefault="00E52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Calibri-Light">
    <w:altName w:val="Calibri Light"/>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FC95A" w14:textId="77777777" w:rsidR="00135FA1" w:rsidRDefault="00135FA1" w:rsidP="009D3DC9">
    <w:pPr>
      <w:pStyle w:val="Footer"/>
      <w:jc w:val="both"/>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7269154"/>
      <w:docPartObj>
        <w:docPartGallery w:val="Page Numbers (Bottom of Page)"/>
        <w:docPartUnique/>
      </w:docPartObj>
    </w:sdtPr>
    <w:sdtContent>
      <w:p w14:paraId="01505D10" w14:textId="77777777" w:rsidR="00135FA1" w:rsidRPr="00F80026" w:rsidRDefault="00135FA1" w:rsidP="009D3DC9">
        <w:pPr>
          <w:pStyle w:val="Footer"/>
        </w:pPr>
        <w:r w:rsidRPr="00F80026">
          <w:fldChar w:fldCharType="begin"/>
        </w:r>
        <w:r w:rsidRPr="00F80026">
          <w:instrText xml:space="preserve"> PAGE   \* MERGEFORMAT </w:instrText>
        </w:r>
        <w:r w:rsidRPr="00F80026">
          <w:fldChar w:fldCharType="separate"/>
        </w:r>
        <w:r w:rsidR="00D341DE">
          <w:rPr>
            <w:noProof/>
          </w:rPr>
          <w:t>124</w:t>
        </w:r>
        <w:r w:rsidRPr="00F80026">
          <w:fldChar w:fldCharType="end"/>
        </w:r>
      </w:p>
    </w:sdtContent>
  </w:sdt>
  <w:p w14:paraId="030ED81A" w14:textId="77777777" w:rsidR="00135FA1" w:rsidRDefault="00135FA1" w:rsidP="009D3DC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2A558" w14:textId="77777777" w:rsidR="00135FA1" w:rsidRDefault="00135FA1" w:rsidP="009D3DC9">
    <w:pPr>
      <w:pStyle w:val="Footer"/>
    </w:pPr>
    <w: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6230005"/>
      <w:docPartObj>
        <w:docPartGallery w:val="Page Numbers (Bottom of Page)"/>
        <w:docPartUnique/>
      </w:docPartObj>
    </w:sdtPr>
    <w:sdtEndPr>
      <w:rPr>
        <w:noProof/>
        <w:sz w:val="20"/>
        <w:szCs w:val="20"/>
      </w:rPr>
    </w:sdtEndPr>
    <w:sdtContent>
      <w:p w14:paraId="3FA25771" w14:textId="77777777" w:rsidR="00135FA1" w:rsidRPr="00DE65B3" w:rsidRDefault="00135FA1" w:rsidP="009D3DC9">
        <w:pPr>
          <w:pStyle w:val="Footer"/>
          <w:rPr>
            <w:sz w:val="20"/>
            <w:szCs w:val="20"/>
          </w:rPr>
        </w:pPr>
        <w:r w:rsidRPr="00DE65B3">
          <w:fldChar w:fldCharType="begin"/>
        </w:r>
        <w:r w:rsidRPr="00DE65B3">
          <w:instrText xml:space="preserve"> PAGE   \* MERGEFORMAT </w:instrText>
        </w:r>
        <w:r w:rsidRPr="00DE65B3">
          <w:fldChar w:fldCharType="separate"/>
        </w:r>
        <w:r>
          <w:rPr>
            <w:noProof/>
          </w:rPr>
          <w:t>162</w:t>
        </w:r>
        <w:r w:rsidRPr="00DE65B3">
          <w:rPr>
            <w:noProof/>
          </w:rPr>
          <w:fldChar w:fldCharType="end"/>
        </w:r>
      </w:p>
    </w:sdtContent>
  </w:sdt>
  <w:p w14:paraId="5201616B" w14:textId="77777777" w:rsidR="00135FA1" w:rsidRDefault="00135FA1" w:rsidP="009D3DC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477932"/>
      <w:docPartObj>
        <w:docPartGallery w:val="Page Numbers (Bottom of Page)"/>
        <w:docPartUnique/>
      </w:docPartObj>
    </w:sdtPr>
    <w:sdtContent>
      <w:p w14:paraId="03B3A880" w14:textId="77777777" w:rsidR="00135FA1" w:rsidRPr="00F80026" w:rsidRDefault="00135FA1" w:rsidP="009D3DC9">
        <w:pPr>
          <w:pStyle w:val="Footer"/>
        </w:pPr>
        <w:r w:rsidRPr="00F80026">
          <w:fldChar w:fldCharType="begin"/>
        </w:r>
        <w:r w:rsidRPr="00F80026">
          <w:instrText xml:space="preserve"> PAGE   \* MERGEFORMAT </w:instrText>
        </w:r>
        <w:r w:rsidRPr="00F80026">
          <w:fldChar w:fldCharType="separate"/>
        </w:r>
        <w:r w:rsidR="00D341DE">
          <w:rPr>
            <w:noProof/>
          </w:rPr>
          <w:t>180</w:t>
        </w:r>
        <w:r w:rsidRPr="00F80026">
          <w:fldChar w:fldCharType="end"/>
        </w:r>
      </w:p>
    </w:sdtContent>
  </w:sdt>
  <w:p w14:paraId="1E53F85D" w14:textId="77777777" w:rsidR="00135FA1" w:rsidRDefault="00135FA1" w:rsidP="009D3DC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A3F2C" w14:textId="77777777" w:rsidR="00135FA1" w:rsidRDefault="00135FA1" w:rsidP="009D3DC9">
    <w:pPr>
      <w:pStyle w:val="Foo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347861"/>
      <w:docPartObj>
        <w:docPartGallery w:val="Page Numbers (Bottom of Page)"/>
        <w:docPartUnique/>
      </w:docPartObj>
    </w:sdtPr>
    <w:sdtEndPr>
      <w:rPr>
        <w:noProof/>
      </w:rPr>
    </w:sdtEndPr>
    <w:sdtContent>
      <w:p w14:paraId="3FC758C1" w14:textId="77777777" w:rsidR="00135FA1" w:rsidRDefault="00135FA1" w:rsidP="009D3DC9">
        <w:pPr>
          <w:pStyle w:val="Footer"/>
        </w:pPr>
        <w:r>
          <w:fldChar w:fldCharType="begin"/>
        </w:r>
        <w:r>
          <w:instrText xml:space="preserve"> PAGE   \* MERGEFORMAT </w:instrText>
        </w:r>
        <w:r>
          <w:fldChar w:fldCharType="separate"/>
        </w:r>
        <w:r>
          <w:rPr>
            <w:noProof/>
          </w:rPr>
          <w:t>xi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903759"/>
      <w:docPartObj>
        <w:docPartGallery w:val="Page Numbers (Bottom of Page)"/>
        <w:docPartUnique/>
      </w:docPartObj>
    </w:sdtPr>
    <w:sdtEndPr>
      <w:rPr>
        <w:noProof/>
      </w:rPr>
    </w:sdtEndPr>
    <w:sdtContent>
      <w:p w14:paraId="125A7F5C" w14:textId="77777777" w:rsidR="00135FA1" w:rsidRDefault="00135FA1" w:rsidP="009D3DC9">
        <w:pPr>
          <w:pStyle w:val="Footer"/>
        </w:pPr>
        <w:r>
          <w:fldChar w:fldCharType="begin"/>
        </w:r>
        <w:r>
          <w:instrText xml:space="preserve"> PAGE   \* MERGEFORMAT </w:instrText>
        </w:r>
        <w:r>
          <w:fldChar w:fldCharType="separate"/>
        </w:r>
        <w:r w:rsidR="00D341DE">
          <w:rPr>
            <w:noProof/>
          </w:rPr>
          <w:t>xiv</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1296919"/>
      <w:docPartObj>
        <w:docPartGallery w:val="Page Numbers (Bottom of Page)"/>
        <w:docPartUnique/>
      </w:docPartObj>
    </w:sdtPr>
    <w:sdtEndPr>
      <w:rPr>
        <w:noProof/>
      </w:rPr>
    </w:sdtEndPr>
    <w:sdtContent>
      <w:p w14:paraId="7A973B35" w14:textId="77777777" w:rsidR="00135FA1" w:rsidRDefault="00135FA1" w:rsidP="009D3DC9">
        <w:pPr>
          <w:pStyle w:val="Footer"/>
        </w:pPr>
        <w:r>
          <w:fldChar w:fldCharType="begin"/>
        </w:r>
        <w:r>
          <w:instrText xml:space="preserve"> PAGE   \* MERGEFORMAT </w:instrText>
        </w:r>
        <w:r>
          <w:fldChar w:fldCharType="separate"/>
        </w:r>
        <w:r>
          <w:rPr>
            <w:noProof/>
          </w:rPr>
          <w:t>3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027919"/>
      <w:docPartObj>
        <w:docPartGallery w:val="Page Numbers (Bottom of Page)"/>
        <w:docPartUnique/>
      </w:docPartObj>
    </w:sdtPr>
    <w:sdtEndPr>
      <w:rPr>
        <w:noProof/>
      </w:rPr>
    </w:sdtEndPr>
    <w:sdtContent>
      <w:p w14:paraId="7A0B7767" w14:textId="77777777" w:rsidR="00135FA1" w:rsidRDefault="00135FA1" w:rsidP="009D3DC9">
        <w:pPr>
          <w:pStyle w:val="Footer"/>
        </w:pPr>
        <w:r>
          <w:fldChar w:fldCharType="begin"/>
        </w:r>
        <w:r>
          <w:instrText xml:space="preserve"> PAGE   \* MERGEFORMAT </w:instrText>
        </w:r>
        <w:r>
          <w:fldChar w:fldCharType="separate"/>
        </w:r>
        <w:r w:rsidR="00D341DE">
          <w:rPr>
            <w:noProof/>
          </w:rPr>
          <w:t>3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906658"/>
      <w:docPartObj>
        <w:docPartGallery w:val="Page Numbers (Bottom of Page)"/>
        <w:docPartUnique/>
      </w:docPartObj>
    </w:sdtPr>
    <w:sdtEndPr>
      <w:rPr>
        <w:rFonts w:asciiTheme="minorHAnsi" w:hAnsiTheme="minorHAnsi"/>
        <w:noProof/>
        <w:sz w:val="20"/>
        <w:szCs w:val="20"/>
      </w:rPr>
    </w:sdtEndPr>
    <w:sdtContent>
      <w:p w14:paraId="3B222712" w14:textId="77777777" w:rsidR="00135FA1" w:rsidRPr="00EE29DC" w:rsidRDefault="00135FA1" w:rsidP="009D3DC9">
        <w:pPr>
          <w:pStyle w:val="Footer"/>
          <w:rPr>
            <w:rFonts w:asciiTheme="minorHAnsi" w:hAnsiTheme="minorHAnsi"/>
            <w:sz w:val="20"/>
            <w:szCs w:val="20"/>
          </w:rPr>
        </w:pPr>
        <w:r w:rsidRPr="00EE29DC">
          <w:rPr>
            <w:rFonts w:asciiTheme="minorHAnsi" w:hAnsiTheme="minorHAnsi"/>
          </w:rPr>
          <w:fldChar w:fldCharType="begin"/>
        </w:r>
        <w:r w:rsidRPr="00EE29DC">
          <w:rPr>
            <w:rFonts w:asciiTheme="minorHAnsi" w:hAnsiTheme="minorHAnsi"/>
          </w:rPr>
          <w:instrText xml:space="preserve"> PAGE   \* MERGEFORMAT </w:instrText>
        </w:r>
        <w:r w:rsidRPr="00EE29DC">
          <w:rPr>
            <w:rFonts w:asciiTheme="minorHAnsi" w:hAnsiTheme="minorHAnsi"/>
          </w:rPr>
          <w:fldChar w:fldCharType="separate"/>
        </w:r>
        <w:r>
          <w:rPr>
            <w:rFonts w:asciiTheme="minorHAnsi" w:hAnsiTheme="minorHAnsi"/>
            <w:noProof/>
          </w:rPr>
          <w:t>60</w:t>
        </w:r>
        <w:r w:rsidRPr="00EE29DC">
          <w:rPr>
            <w:rFonts w:asciiTheme="minorHAnsi" w:hAnsiTheme="minorHAnsi"/>
            <w:noProof/>
          </w:rPr>
          <w:fldChar w:fldCharType="end"/>
        </w:r>
      </w:p>
    </w:sdtContent>
  </w:sdt>
  <w:p w14:paraId="2841C265" w14:textId="77777777" w:rsidR="00135FA1" w:rsidRDefault="00135FA1" w:rsidP="009D3DC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415230"/>
      <w:docPartObj>
        <w:docPartGallery w:val="Page Numbers (Bottom of Page)"/>
        <w:docPartUnique/>
      </w:docPartObj>
    </w:sdtPr>
    <w:sdtEndPr>
      <w:rPr>
        <w:rFonts w:asciiTheme="minorHAnsi" w:hAnsiTheme="minorHAnsi"/>
      </w:rPr>
    </w:sdtEndPr>
    <w:sdtContent>
      <w:p w14:paraId="7E9DF2F5" w14:textId="77777777" w:rsidR="00135FA1" w:rsidRPr="00EE29DC" w:rsidRDefault="00135FA1" w:rsidP="009D3DC9">
        <w:pPr>
          <w:pStyle w:val="Footer"/>
          <w:rPr>
            <w:rFonts w:asciiTheme="minorHAnsi" w:hAnsiTheme="minorHAnsi"/>
          </w:rPr>
        </w:pPr>
        <w:r w:rsidRPr="00EE29DC">
          <w:rPr>
            <w:rFonts w:asciiTheme="minorHAnsi" w:hAnsiTheme="minorHAnsi"/>
          </w:rPr>
          <w:fldChar w:fldCharType="begin"/>
        </w:r>
        <w:r w:rsidRPr="00EE29DC">
          <w:rPr>
            <w:rFonts w:asciiTheme="minorHAnsi" w:hAnsiTheme="minorHAnsi"/>
          </w:rPr>
          <w:instrText xml:space="preserve"> PAGE   \* MERGEFORMAT </w:instrText>
        </w:r>
        <w:r w:rsidRPr="00EE29DC">
          <w:rPr>
            <w:rFonts w:asciiTheme="minorHAnsi" w:hAnsiTheme="minorHAnsi"/>
          </w:rPr>
          <w:fldChar w:fldCharType="separate"/>
        </w:r>
        <w:r w:rsidR="00D341DE">
          <w:rPr>
            <w:rFonts w:asciiTheme="minorHAnsi" w:hAnsiTheme="minorHAnsi"/>
            <w:noProof/>
          </w:rPr>
          <w:t>63</w:t>
        </w:r>
        <w:r w:rsidRPr="00EE29DC">
          <w:rPr>
            <w:rFonts w:asciiTheme="minorHAnsi" w:hAnsiTheme="minorHAnsi"/>
          </w:rPr>
          <w:fldChar w:fldCharType="end"/>
        </w:r>
      </w:p>
    </w:sdtContent>
  </w:sdt>
  <w:p w14:paraId="0C7EA64E" w14:textId="77777777" w:rsidR="00135FA1" w:rsidRDefault="00135FA1" w:rsidP="009D3DC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740EC" w14:textId="77777777" w:rsidR="00135FA1" w:rsidRDefault="00135FA1" w:rsidP="009D3DC9">
    <w:pPr>
      <w:pStyle w:val="Footer"/>
    </w:pPr>
    <w:r>
      <w:t>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4021479"/>
      <w:docPartObj>
        <w:docPartGallery w:val="Page Numbers (Bottom of Page)"/>
        <w:docPartUnique/>
      </w:docPartObj>
    </w:sdtPr>
    <w:sdtEndPr>
      <w:rPr>
        <w:noProof/>
        <w:sz w:val="20"/>
        <w:szCs w:val="20"/>
      </w:rPr>
    </w:sdtEndPr>
    <w:sdtContent>
      <w:p w14:paraId="6CA91BBE" w14:textId="77777777" w:rsidR="00135FA1" w:rsidRPr="00DE65B3" w:rsidRDefault="00135FA1" w:rsidP="009D3DC9">
        <w:pPr>
          <w:pStyle w:val="Footer"/>
          <w:rPr>
            <w:sz w:val="20"/>
            <w:szCs w:val="20"/>
          </w:rPr>
        </w:pPr>
        <w:r w:rsidRPr="00DE65B3">
          <w:fldChar w:fldCharType="begin"/>
        </w:r>
        <w:r w:rsidRPr="00DE65B3">
          <w:instrText xml:space="preserve"> PAGE   \* MERGEFORMAT </w:instrText>
        </w:r>
        <w:r w:rsidRPr="00DE65B3">
          <w:fldChar w:fldCharType="separate"/>
        </w:r>
        <w:r>
          <w:rPr>
            <w:noProof/>
          </w:rPr>
          <w:t>66</w:t>
        </w:r>
        <w:r w:rsidRPr="00DE65B3">
          <w:rPr>
            <w:noProof/>
          </w:rPr>
          <w:fldChar w:fldCharType="end"/>
        </w:r>
      </w:p>
    </w:sdtContent>
  </w:sdt>
  <w:p w14:paraId="2E9A39FE" w14:textId="77777777" w:rsidR="00135FA1" w:rsidRDefault="00135FA1" w:rsidP="009D3D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FF7A3" w14:textId="77777777" w:rsidR="00E52170" w:rsidRDefault="00E52170">
      <w:pPr>
        <w:spacing w:after="0" w:line="240" w:lineRule="auto"/>
      </w:pPr>
      <w:r>
        <w:separator/>
      </w:r>
    </w:p>
  </w:footnote>
  <w:footnote w:type="continuationSeparator" w:id="0">
    <w:p w14:paraId="135C7A8C" w14:textId="77777777" w:rsidR="00E52170" w:rsidRDefault="00E521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C8C70" w14:textId="77777777" w:rsidR="00135FA1" w:rsidRDefault="00135FA1" w:rsidP="009D3DC9">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6C43D" w14:textId="77777777" w:rsidR="00135FA1" w:rsidRPr="00F60E09"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57728" behindDoc="0" locked="0" layoutInCell="1" allowOverlap="1" wp14:anchorId="6A9013C5" wp14:editId="345364FA">
              <wp:simplePos x="0" y="0"/>
              <wp:positionH relativeFrom="margin">
                <wp:posOffset>0</wp:posOffset>
              </wp:positionH>
              <wp:positionV relativeFrom="paragraph">
                <wp:posOffset>170262</wp:posOffset>
              </wp:positionV>
              <wp:extent cx="5505450" cy="0"/>
              <wp:effectExtent l="0" t="0" r="0" b="0"/>
              <wp:wrapNone/>
              <wp:docPr id="474" name="Straight Connector 474"/>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562429B" id="Straight Connector 474" o:spid="_x0000_s1026" style="position:absolute;z-index:251657728;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3. Relationship between stomatal density, photorespiration and photoprotec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BDEDD" w14:textId="77777777" w:rsidR="00135FA1" w:rsidRPr="008F696A" w:rsidRDefault="00135FA1" w:rsidP="009D3DC9">
    <w:pPr>
      <w:pStyle w:val="Header"/>
      <w:jc w:val="left"/>
      <w:rPr>
        <w:rFonts w:asciiTheme="minorHAnsi" w:hAnsiTheme="minorHAnsi"/>
      </w:rPr>
    </w:pPr>
    <w:r w:rsidRPr="00BC0D6D">
      <w:rPr>
        <w:lang w:val="en-US" w:eastAsia="en-US"/>
      </w:rPr>
      <mc:AlternateContent>
        <mc:Choice Requires="wps">
          <w:drawing>
            <wp:anchor distT="0" distB="0" distL="114300" distR="114300" simplePos="0" relativeHeight="251662848" behindDoc="0" locked="0" layoutInCell="1" allowOverlap="1" wp14:anchorId="7E55A0AF" wp14:editId="36025FEC">
              <wp:simplePos x="0" y="0"/>
              <wp:positionH relativeFrom="margin">
                <wp:posOffset>0</wp:posOffset>
              </wp:positionH>
              <wp:positionV relativeFrom="paragraph">
                <wp:posOffset>170262</wp:posOffset>
              </wp:positionV>
              <wp:extent cx="5505450" cy="0"/>
              <wp:effectExtent l="0" t="0" r="0" b="0"/>
              <wp:wrapNone/>
              <wp:docPr id="481" name="Straight Connector 481"/>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5B60D309" id="Straight Connector 481" o:spid="_x0000_s1026" style="position:absolute;z-index:251662848;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4. Roles of paralogous ZmEPFL9 genes in maize stomatal development</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8B359" w14:textId="77777777" w:rsidR="00135FA1" w:rsidRPr="00F60E09"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63872" behindDoc="0" locked="0" layoutInCell="1" allowOverlap="1" wp14:anchorId="1426AE70" wp14:editId="2AFEC007">
              <wp:simplePos x="0" y="0"/>
              <wp:positionH relativeFrom="margin">
                <wp:posOffset>0</wp:posOffset>
              </wp:positionH>
              <wp:positionV relativeFrom="paragraph">
                <wp:posOffset>170262</wp:posOffset>
              </wp:positionV>
              <wp:extent cx="5505450" cy="0"/>
              <wp:effectExtent l="0" t="0" r="0" b="0"/>
              <wp:wrapNone/>
              <wp:docPr id="482" name="Straight Connector 482"/>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F4012A2" id="Straight Connector 482" o:spid="_x0000_s1026" style="position:absolute;z-index:251663872;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4. Roles of paralogous ZmEPFL9 genes in maize stomatal developmen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B4495" w14:textId="77777777" w:rsidR="00135FA1" w:rsidRPr="00F60E09" w:rsidRDefault="00135FA1" w:rsidP="009D3DC9">
    <w:pPr>
      <w:pStyle w:val="Header"/>
      <w:jc w:val="left"/>
      <w:rPr>
        <w:rFonts w:asciiTheme="minorHAnsi" w:hAnsiTheme="minorHAnsi"/>
      </w:rPr>
    </w:pPr>
    <w:r w:rsidRPr="00BC0D6D">
      <w:rPr>
        <w:lang w:val="en-US" w:eastAsia="en-US"/>
      </w:rPr>
      <mc:AlternateContent>
        <mc:Choice Requires="wps">
          <w:drawing>
            <wp:anchor distT="0" distB="0" distL="114300" distR="114300" simplePos="0" relativeHeight="251661824" behindDoc="0" locked="0" layoutInCell="1" allowOverlap="1" wp14:anchorId="0A198F02" wp14:editId="118FF7A0">
              <wp:simplePos x="0" y="0"/>
              <wp:positionH relativeFrom="margin">
                <wp:posOffset>0</wp:posOffset>
              </wp:positionH>
              <wp:positionV relativeFrom="paragraph">
                <wp:posOffset>170262</wp:posOffset>
              </wp:positionV>
              <wp:extent cx="5505450" cy="0"/>
              <wp:effectExtent l="0" t="0" r="0" b="0"/>
              <wp:wrapNone/>
              <wp:docPr id="480" name="Straight Connector 480"/>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B2CCFBF" id="Straight Connector 480" o:spid="_x0000_s1026" style="position:absolute;z-index:251661824;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5. Physiological implications of reducing stomatal density in maiz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361BF" w14:textId="77777777" w:rsidR="00135FA1" w:rsidRPr="00F60E09"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60800" behindDoc="0" locked="0" layoutInCell="1" allowOverlap="1" wp14:anchorId="5B1B7BEE" wp14:editId="486E4C40">
              <wp:simplePos x="0" y="0"/>
              <wp:positionH relativeFrom="margin">
                <wp:posOffset>0</wp:posOffset>
              </wp:positionH>
              <wp:positionV relativeFrom="paragraph">
                <wp:posOffset>170262</wp:posOffset>
              </wp:positionV>
              <wp:extent cx="5505450" cy="0"/>
              <wp:effectExtent l="0" t="0" r="0" b="0"/>
              <wp:wrapNone/>
              <wp:docPr id="477" name="Straight Connector 477"/>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DD36178" id="Straight Connector 477" o:spid="_x0000_s1026" style="position:absolute;z-index:251660800;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5. Physiological implications of reducing stomatal density in maize</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D298A" w14:textId="77777777" w:rsidR="00135FA1" w:rsidRPr="00DE68B6" w:rsidRDefault="00135FA1" w:rsidP="009D3DC9">
    <w:pPr>
      <w:pStyle w:val="Header"/>
      <w:rPr>
        <w:rFonts w:asciiTheme="minorHAnsi" w:hAnsiTheme="minorHAnsi"/>
      </w:rPr>
    </w:pPr>
    <w:r w:rsidRPr="00DE68B6">
      <w:rPr>
        <w:rFonts w:asciiTheme="minorHAnsi" w:hAnsiTheme="minorHAnsi"/>
        <w:lang w:val="en-US" w:eastAsia="en-US"/>
      </w:rPr>
      <mc:AlternateContent>
        <mc:Choice Requires="wps">
          <w:drawing>
            <wp:anchor distT="0" distB="0" distL="114300" distR="114300" simplePos="0" relativeHeight="251655680" behindDoc="0" locked="0" layoutInCell="1" allowOverlap="1" wp14:anchorId="4A701794" wp14:editId="49456AEC">
              <wp:simplePos x="0" y="0"/>
              <wp:positionH relativeFrom="margin">
                <wp:posOffset>-2540</wp:posOffset>
              </wp:positionH>
              <wp:positionV relativeFrom="paragraph">
                <wp:posOffset>169627</wp:posOffset>
              </wp:positionV>
              <wp:extent cx="5505450" cy="0"/>
              <wp:effectExtent l="0" t="0" r="0" b="0"/>
              <wp:wrapNone/>
              <wp:docPr id="630" name="Straight Connector 630"/>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D52247B" id="Straight Connector 630" o:spid="_x0000_s1026" style="position:absolute;z-index:251655680;visibility:visible;mso-wrap-style:square;mso-wrap-distance-left:9pt;mso-wrap-distance-top:0;mso-wrap-distance-right:9pt;mso-wrap-distance-bottom:0;mso-position-horizontal:absolute;mso-position-horizontal-relative:margin;mso-position-vertical:absolute;mso-position-vertical-relative:text" from="-.2pt,13.35pt" to="433.3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" strokecolor="windowText" strokeweight=".5pt">
              <v:stroke joinstyle="miter"/>
              <w10:wrap anchorx="margin"/>
            </v:line>
          </w:pict>
        </mc:Fallback>
      </mc:AlternateContent>
    </w:r>
    <w:r w:rsidRPr="00DE68B6">
      <w:rPr>
        <w:rFonts w:asciiTheme="minorHAnsi" w:hAnsiTheme="minorHAnsi"/>
      </w:rPr>
      <w:t xml:space="preserve"> </w:t>
    </w:r>
    <w:r>
      <w:rPr>
        <w:rFonts w:asciiTheme="minorHAnsi" w:hAnsiTheme="minorHAnsi"/>
      </w:rPr>
      <w:t>Chapter 6. General discuss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3E3F2" w14:textId="77777777" w:rsidR="00135FA1" w:rsidRPr="00DE68B6" w:rsidRDefault="00135FA1" w:rsidP="009D3DC9">
    <w:pPr>
      <w:pStyle w:val="Header"/>
      <w:jc w:val="right"/>
      <w:rPr>
        <w:rFonts w:asciiTheme="minorHAnsi" w:hAnsiTheme="minorHAnsi"/>
      </w:rPr>
    </w:pPr>
    <w:r w:rsidRPr="00DE68B6">
      <w:rPr>
        <w:rFonts w:asciiTheme="minorHAnsi" w:hAnsiTheme="minorHAnsi"/>
        <w:lang w:val="en-US" w:eastAsia="en-US"/>
      </w:rPr>
      <mc:AlternateContent>
        <mc:Choice Requires="wps">
          <w:drawing>
            <wp:anchor distT="0" distB="0" distL="114300" distR="114300" simplePos="0" relativeHeight="251654656" behindDoc="0" locked="0" layoutInCell="1" allowOverlap="1" wp14:anchorId="0723B7A1" wp14:editId="00485171">
              <wp:simplePos x="0" y="0"/>
              <wp:positionH relativeFrom="margin">
                <wp:posOffset>0</wp:posOffset>
              </wp:positionH>
              <wp:positionV relativeFrom="paragraph">
                <wp:posOffset>170262</wp:posOffset>
              </wp:positionV>
              <wp:extent cx="5505450" cy="0"/>
              <wp:effectExtent l="0" t="0" r="0" b="0"/>
              <wp:wrapNone/>
              <wp:docPr id="631" name="Straight Connector 631"/>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56387B04" id="Straight Connector 631" o:spid="_x0000_s1026" style="position:absolute;z-index:251654656;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6. General discuss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B70A5" w14:textId="77777777" w:rsidR="00135FA1" w:rsidRPr="00DE68B6" w:rsidRDefault="00135FA1" w:rsidP="009D3DC9">
    <w:pPr>
      <w:pStyle w:val="Header"/>
      <w:rPr>
        <w:rFonts w:asciiTheme="minorHAnsi" w:hAnsiTheme="minorHAnsi"/>
      </w:rPr>
    </w:pPr>
    <w:r w:rsidRPr="00DE68B6">
      <w:rPr>
        <w:rFonts w:asciiTheme="minorHAnsi" w:hAnsiTheme="minorHAnsi"/>
        <w:lang w:val="en-US" w:eastAsia="en-US"/>
      </w:rPr>
      <mc:AlternateContent>
        <mc:Choice Requires="wps">
          <w:drawing>
            <wp:anchor distT="0" distB="0" distL="114300" distR="114300" simplePos="0" relativeHeight="251659776" behindDoc="0" locked="0" layoutInCell="1" allowOverlap="1" wp14:anchorId="71690722" wp14:editId="65438E33">
              <wp:simplePos x="0" y="0"/>
              <wp:positionH relativeFrom="margin">
                <wp:posOffset>-2540</wp:posOffset>
              </wp:positionH>
              <wp:positionV relativeFrom="paragraph">
                <wp:posOffset>169627</wp:posOffset>
              </wp:positionV>
              <wp:extent cx="5505450" cy="0"/>
              <wp:effectExtent l="0" t="0" r="0" b="0"/>
              <wp:wrapNone/>
              <wp:docPr id="485" name="Straight Connector 485"/>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E5CC603" id="Straight Connector 485" o:spid="_x0000_s1026" style="position:absolute;z-index:251659776;visibility:visible;mso-wrap-style:square;mso-wrap-distance-left:9pt;mso-wrap-distance-top:0;mso-wrap-distance-right:9pt;mso-wrap-distance-bottom:0;mso-position-horizontal:absolute;mso-position-horizontal-relative:margin;mso-position-vertical:absolute;mso-position-vertical-relative:text" from="-.2pt,13.35pt" to="433.3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" strokecolor="windowText" strokeweight=".5pt">
              <v:stroke joinstyle="miter"/>
              <w10:wrap anchorx="margin"/>
            </v:line>
          </w:pict>
        </mc:Fallback>
      </mc:AlternateContent>
    </w:r>
    <w:r>
      <w:rPr>
        <w:rFonts w:asciiTheme="minorHAnsi" w:hAnsiTheme="minorHAnsi"/>
      </w:rPr>
      <w:t>References</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21F50" w14:textId="77777777" w:rsidR="00135FA1" w:rsidRPr="00DE68B6" w:rsidRDefault="00135FA1" w:rsidP="009D3DC9">
    <w:pPr>
      <w:pStyle w:val="Header"/>
      <w:jc w:val="right"/>
      <w:rPr>
        <w:rFonts w:asciiTheme="minorHAnsi" w:hAnsiTheme="minorHAnsi"/>
      </w:rPr>
    </w:pPr>
    <w:r w:rsidRPr="00DE68B6">
      <w:rPr>
        <w:rFonts w:asciiTheme="minorHAnsi" w:hAnsiTheme="minorHAnsi"/>
        <w:lang w:val="en-US" w:eastAsia="en-US"/>
      </w:rPr>
      <mc:AlternateContent>
        <mc:Choice Requires="wps">
          <w:drawing>
            <wp:anchor distT="0" distB="0" distL="114300" distR="114300" simplePos="0" relativeHeight="251658752" behindDoc="0" locked="0" layoutInCell="1" allowOverlap="1" wp14:anchorId="6BB32380" wp14:editId="5265D1B2">
              <wp:simplePos x="0" y="0"/>
              <wp:positionH relativeFrom="margin">
                <wp:posOffset>0</wp:posOffset>
              </wp:positionH>
              <wp:positionV relativeFrom="paragraph">
                <wp:posOffset>170262</wp:posOffset>
              </wp:positionV>
              <wp:extent cx="5505450" cy="0"/>
              <wp:effectExtent l="0" t="0" r="0" b="0"/>
              <wp:wrapNone/>
              <wp:docPr id="484" name="Straight Connector 484"/>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D4724C7" id="Straight Connector 484" o:spid="_x0000_s1026" style="position:absolute;z-index:251658752;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301EF" w14:textId="77777777" w:rsidR="00135FA1" w:rsidRPr="00F60E09" w:rsidRDefault="00135FA1" w:rsidP="009D3DC9">
    <w:pPr>
      <w:pStyle w:val="Header"/>
      <w:rPr>
        <w:rFonts w:asciiTheme="minorHAnsi" w:hAnsiTheme="minorHAnsi"/>
      </w:rPr>
    </w:pPr>
    <w:r w:rsidRPr="00BC0D6D">
      <w:rPr>
        <w:lang w:val="en-US" w:eastAsia="en-US"/>
      </w:rPr>
      <mc:AlternateContent>
        <mc:Choice Requires="wps">
          <w:drawing>
            <wp:anchor distT="0" distB="0" distL="114300" distR="114300" simplePos="0" relativeHeight="251651584" behindDoc="0" locked="0" layoutInCell="1" allowOverlap="1" wp14:anchorId="681B5F06" wp14:editId="7D19518D">
              <wp:simplePos x="0" y="0"/>
              <wp:positionH relativeFrom="margin">
                <wp:posOffset>-6187</wp:posOffset>
              </wp:positionH>
              <wp:positionV relativeFrom="paragraph">
                <wp:posOffset>194945</wp:posOffset>
              </wp:positionV>
              <wp:extent cx="5495453" cy="8467"/>
              <wp:effectExtent l="0" t="0" r="29210" b="29845"/>
              <wp:wrapNone/>
              <wp:docPr id="495" name="Straight Connector 495"/>
              <wp:cNvGraphicFramePr/>
              <a:graphic xmlns:a="http://schemas.openxmlformats.org/drawingml/2006/main">
                <a:graphicData uri="http://schemas.microsoft.com/office/word/2010/wordprocessingShape">
                  <wps:wsp>
                    <wps:cNvCnPr/>
                    <wps:spPr>
                      <a:xfrm>
                        <a:off x="0" y="0"/>
                        <a:ext cx="5495453" cy="846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D7EB91" id="Straight Connector 495" o:spid="_x0000_s1026" style="position:absolute;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pt,15.35pt" to="432.2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" strokecolor="windowText" strokeweight=".5pt">
              <v:stroke joinstyle="miter"/>
              <w10:wrap anchorx="margin"/>
            </v:line>
          </w:pict>
        </mc:Fallback>
      </mc:AlternateContent>
    </w:r>
    <w:r>
      <w:rPr>
        <w:rFonts w:asciiTheme="minorHAnsi" w:hAnsiTheme="minorHAnsi"/>
      </w:rPr>
      <w:t>Chapter 1. General Introd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C7D66" w14:textId="77777777" w:rsidR="00135FA1" w:rsidRPr="00EE29DC"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52608" behindDoc="0" locked="0" layoutInCell="1" allowOverlap="1" wp14:anchorId="4F5A8F66" wp14:editId="603C1B96">
              <wp:simplePos x="0" y="0"/>
              <wp:positionH relativeFrom="margin">
                <wp:posOffset>0</wp:posOffset>
              </wp:positionH>
              <wp:positionV relativeFrom="paragraph">
                <wp:posOffset>185583</wp:posOffset>
              </wp:positionV>
              <wp:extent cx="5495453" cy="8467"/>
              <wp:effectExtent l="0" t="0" r="29210" b="29845"/>
              <wp:wrapNone/>
              <wp:docPr id="496" name="Straight Connector 496"/>
              <wp:cNvGraphicFramePr/>
              <a:graphic xmlns:a="http://schemas.openxmlformats.org/drawingml/2006/main">
                <a:graphicData uri="http://schemas.microsoft.com/office/word/2010/wordprocessingShape">
                  <wps:wsp>
                    <wps:cNvCnPr/>
                    <wps:spPr>
                      <a:xfrm>
                        <a:off x="0" y="0"/>
                        <a:ext cx="5495453" cy="846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B4E37D" id="Straight Connector 496" o:spid="_x0000_s1026" style="position:absolute;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6pt" to="432.7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" strokecolor="windowText" strokeweight=".5pt">
              <v:stroke joinstyle="miter"/>
              <w10:wrap anchorx="margin"/>
            </v:line>
          </w:pict>
        </mc:Fallback>
      </mc:AlternateContent>
    </w:r>
    <w:r>
      <w:rPr>
        <w:rFonts w:asciiTheme="minorHAnsi" w:hAnsiTheme="minorHAnsi"/>
      </w:rPr>
      <w:t>Chapter 1. General 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1D43D" w14:textId="77777777" w:rsidR="00135FA1" w:rsidRPr="00EE29DC"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65920" behindDoc="0" locked="0" layoutInCell="1" allowOverlap="1" wp14:anchorId="7CFB3A08" wp14:editId="4CEE3E5D">
              <wp:simplePos x="0" y="0"/>
              <wp:positionH relativeFrom="margin">
                <wp:posOffset>226695</wp:posOffset>
              </wp:positionH>
              <wp:positionV relativeFrom="paragraph">
                <wp:posOffset>183043</wp:posOffset>
              </wp:positionV>
              <wp:extent cx="8872396" cy="9053"/>
              <wp:effectExtent l="0" t="0" r="24130" b="29210"/>
              <wp:wrapNone/>
              <wp:docPr id="494" name="Straight Connector 494"/>
              <wp:cNvGraphicFramePr/>
              <a:graphic xmlns:a="http://schemas.openxmlformats.org/drawingml/2006/main">
                <a:graphicData uri="http://schemas.microsoft.com/office/word/2010/wordprocessingShape">
                  <wps:wsp>
                    <wps:cNvCnPr/>
                    <wps:spPr>
                      <a:xfrm>
                        <a:off x="0" y="0"/>
                        <a:ext cx="8872396" cy="9053"/>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B7E5C8" id="Straight Connector 494" o:spid="_x0000_s1026" style="position:absolute;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85pt,14.4pt" to="716.4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" strokecolor="windowText" strokeweight=".5pt">
              <v:stroke joinstyle="miter"/>
              <w10:wrap anchorx="margin"/>
            </v:line>
          </w:pict>
        </mc:Fallback>
      </mc:AlternateContent>
    </w:r>
    <w:r>
      <w:rPr>
        <w:rFonts w:asciiTheme="minorHAnsi" w:hAnsiTheme="minorHAnsi"/>
      </w:rPr>
      <w:t>Chapter 1. General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6C4A1" w14:textId="77777777" w:rsidR="00135FA1" w:rsidRPr="00F60E09" w:rsidRDefault="00135FA1" w:rsidP="009D3DC9">
    <w:pPr>
      <w:pStyle w:val="Header"/>
      <w:rPr>
        <w:rFonts w:asciiTheme="minorHAnsi" w:hAnsiTheme="minorHAnsi"/>
      </w:rPr>
    </w:pPr>
    <w:r w:rsidRPr="00BC0D6D">
      <w:rPr>
        <w:lang w:val="en-US" w:eastAsia="en-US"/>
      </w:rPr>
      <mc:AlternateContent>
        <mc:Choice Requires="wps">
          <w:drawing>
            <wp:anchor distT="0" distB="0" distL="114300" distR="114300" simplePos="0" relativeHeight="251649536" behindDoc="0" locked="0" layoutInCell="1" allowOverlap="1" wp14:anchorId="6ADB608E" wp14:editId="7D142191">
              <wp:simplePos x="0" y="0"/>
              <wp:positionH relativeFrom="margin">
                <wp:posOffset>0</wp:posOffset>
              </wp:positionH>
              <wp:positionV relativeFrom="paragraph">
                <wp:posOffset>189393</wp:posOffset>
              </wp:positionV>
              <wp:extent cx="5495453" cy="8467"/>
              <wp:effectExtent l="0" t="0" r="29210" b="29845"/>
              <wp:wrapNone/>
              <wp:docPr id="492" name="Straight Connector 492"/>
              <wp:cNvGraphicFramePr/>
              <a:graphic xmlns:a="http://schemas.openxmlformats.org/drawingml/2006/main">
                <a:graphicData uri="http://schemas.microsoft.com/office/word/2010/wordprocessingShape">
                  <wps:wsp>
                    <wps:cNvCnPr/>
                    <wps:spPr>
                      <a:xfrm>
                        <a:off x="0" y="0"/>
                        <a:ext cx="5495453" cy="846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C59846B" id="Straight Connector 492" o:spid="_x0000_s1026" style="position:absolute;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9pt" to="432.7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" strokecolor="windowText" strokeweight=".5pt">
              <v:stroke joinstyle="miter"/>
              <w10:wrap anchorx="margin"/>
            </v:line>
          </w:pict>
        </mc:Fallback>
      </mc:AlternateContent>
    </w:r>
    <w:r>
      <w:rPr>
        <w:rFonts w:asciiTheme="minorHAnsi" w:hAnsiTheme="minorHAnsi"/>
      </w:rPr>
      <w:t>Chapter 1. General 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CCE78" w14:textId="77777777" w:rsidR="00135FA1" w:rsidRPr="00EE29DC"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53632" behindDoc="0" locked="0" layoutInCell="1" allowOverlap="1" wp14:anchorId="0858ACCB" wp14:editId="4CE997A0">
              <wp:simplePos x="0" y="0"/>
              <wp:positionH relativeFrom="margin">
                <wp:posOffset>0</wp:posOffset>
              </wp:positionH>
              <wp:positionV relativeFrom="paragraph">
                <wp:posOffset>193512</wp:posOffset>
              </wp:positionV>
              <wp:extent cx="5495453" cy="8467"/>
              <wp:effectExtent l="0" t="0" r="29210" b="29845"/>
              <wp:wrapNone/>
              <wp:docPr id="498" name="Straight Connector 498"/>
              <wp:cNvGraphicFramePr/>
              <a:graphic xmlns:a="http://schemas.openxmlformats.org/drawingml/2006/main">
                <a:graphicData uri="http://schemas.microsoft.com/office/word/2010/wordprocessingShape">
                  <wps:wsp>
                    <wps:cNvCnPr/>
                    <wps:spPr>
                      <a:xfrm>
                        <a:off x="0" y="0"/>
                        <a:ext cx="5495453" cy="846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F579C1" id="Straight Connector 498" o:spid="_x0000_s1026" style="position:absolute;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25pt" to="432.7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" strokecolor="windowText" strokeweight=".5pt">
              <v:stroke joinstyle="miter"/>
              <w10:wrap anchorx="margin"/>
            </v:line>
          </w:pict>
        </mc:Fallback>
      </mc:AlternateContent>
    </w:r>
    <w:r>
      <w:rPr>
        <w:rFonts w:asciiTheme="minorHAnsi" w:hAnsiTheme="minorHAnsi"/>
      </w:rPr>
      <w:t>Chapter 1. General Introduc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55E0F" w14:textId="77777777" w:rsidR="00135FA1" w:rsidRPr="00F60E09" w:rsidRDefault="00135FA1" w:rsidP="009D3DC9">
    <w:pPr>
      <w:pStyle w:val="Header"/>
      <w:rPr>
        <w:rFonts w:asciiTheme="minorHAnsi" w:hAnsiTheme="minorHAnsi"/>
      </w:rPr>
    </w:pPr>
    <w:r w:rsidRPr="00BC0D6D">
      <w:rPr>
        <w:lang w:val="en-US" w:eastAsia="en-US"/>
      </w:rPr>
      <mc:AlternateContent>
        <mc:Choice Requires="wps">
          <w:drawing>
            <wp:anchor distT="0" distB="0" distL="114300" distR="114300" simplePos="0" relativeHeight="251656704" behindDoc="0" locked="0" layoutInCell="1" allowOverlap="1" wp14:anchorId="386AB196" wp14:editId="702BA6E0">
              <wp:simplePos x="0" y="0"/>
              <wp:positionH relativeFrom="margin">
                <wp:posOffset>0</wp:posOffset>
              </wp:positionH>
              <wp:positionV relativeFrom="paragraph">
                <wp:posOffset>170262</wp:posOffset>
              </wp:positionV>
              <wp:extent cx="5505450" cy="0"/>
              <wp:effectExtent l="0" t="0" r="0" b="0"/>
              <wp:wrapNone/>
              <wp:docPr id="469" name="Straight Connector 469"/>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426D857" id="Straight Connector 469" o:spid="_x0000_s1026" style="position:absolute;z-index:251656704;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2. Materials and Method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4F93F" w14:textId="77777777" w:rsidR="00135FA1" w:rsidRPr="00EE29DC" w:rsidRDefault="00135FA1" w:rsidP="009D3DC9">
    <w:pPr>
      <w:pStyle w:val="Header"/>
      <w:jc w:val="right"/>
      <w:rPr>
        <w:rFonts w:asciiTheme="minorHAnsi" w:hAnsiTheme="minorHAnsi"/>
      </w:rPr>
    </w:pPr>
    <w:r w:rsidRPr="00BC0D6D">
      <w:rPr>
        <w:lang w:val="en-US" w:eastAsia="en-US"/>
      </w:rPr>
      <mc:AlternateContent>
        <mc:Choice Requires="wps">
          <w:drawing>
            <wp:anchor distT="0" distB="0" distL="114300" distR="114300" simplePos="0" relativeHeight="251650560" behindDoc="0" locked="0" layoutInCell="1" allowOverlap="1" wp14:anchorId="55ADC1FB" wp14:editId="05F79586">
              <wp:simplePos x="0" y="0"/>
              <wp:positionH relativeFrom="margin">
                <wp:posOffset>0</wp:posOffset>
              </wp:positionH>
              <wp:positionV relativeFrom="paragraph">
                <wp:posOffset>170262</wp:posOffset>
              </wp:positionV>
              <wp:extent cx="550545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2620721" id="Straight Connector 11" o:spid="_x0000_s1026" style="position:absolute;z-index:251650560;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2. Materials and Metho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D8301" w14:textId="77777777" w:rsidR="00135FA1" w:rsidRPr="008F696A" w:rsidRDefault="00135FA1" w:rsidP="009D3DC9">
    <w:pPr>
      <w:pStyle w:val="Header"/>
      <w:jc w:val="left"/>
      <w:rPr>
        <w:rFonts w:asciiTheme="minorHAnsi" w:hAnsiTheme="minorHAnsi"/>
      </w:rPr>
    </w:pPr>
    <w:r w:rsidRPr="00BC0D6D">
      <w:rPr>
        <w:lang w:val="en-US" w:eastAsia="en-US"/>
      </w:rPr>
      <mc:AlternateContent>
        <mc:Choice Requires="wps">
          <w:drawing>
            <wp:anchor distT="0" distB="0" distL="114300" distR="114300" simplePos="0" relativeHeight="251664896" behindDoc="0" locked="0" layoutInCell="1" allowOverlap="1" wp14:anchorId="062FF945" wp14:editId="797A7965">
              <wp:simplePos x="0" y="0"/>
              <wp:positionH relativeFrom="margin">
                <wp:posOffset>0</wp:posOffset>
              </wp:positionH>
              <wp:positionV relativeFrom="paragraph">
                <wp:posOffset>170262</wp:posOffset>
              </wp:positionV>
              <wp:extent cx="5505450" cy="0"/>
              <wp:effectExtent l="0" t="0" r="0" b="0"/>
              <wp:wrapNone/>
              <wp:docPr id="483" name="Straight Connector 483"/>
              <wp:cNvGraphicFramePr/>
              <a:graphic xmlns:a="http://schemas.openxmlformats.org/drawingml/2006/main">
                <a:graphicData uri="http://schemas.microsoft.com/office/word/2010/wordprocessingShape">
                  <wps:wsp>
                    <wps:cNvCnPr/>
                    <wps:spPr>
                      <a:xfrm>
                        <a:off x="0" y="0"/>
                        <a:ext cx="5505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5844611" id="Straight Connector 483" o:spid="_x0000_s1026" style="position:absolute;z-index:251664896;visibility:visible;mso-wrap-style:square;mso-wrap-distance-left:9pt;mso-wrap-distance-top:0;mso-wrap-distance-right:9pt;mso-wrap-distance-bottom:0;mso-position-horizontal:absolute;mso-position-horizontal-relative:margin;mso-position-vertical:absolute;mso-position-vertical-relative:text" from="0,13.4pt" to="433.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" strokecolor="windowText" strokeweight=".5pt">
              <v:stroke joinstyle="miter"/>
              <w10:wrap anchorx="margin"/>
            </v:line>
          </w:pict>
        </mc:Fallback>
      </mc:AlternateContent>
    </w:r>
    <w:r>
      <w:rPr>
        <w:rFonts w:asciiTheme="minorHAnsi" w:hAnsiTheme="minorHAnsi"/>
      </w:rPr>
      <w:t>Chapter 3. Relationship between stomatal density, photorespiration and photoprote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7.15pt;height:17.15pt;visibility:visible;mso-wrap-style:square" o:bullet="t">
        <v:imagedata r:id="rId1" o:title=""/>
      </v:shape>
    </w:pict>
  </w:numPicBullet>
  <w:abstractNum w:abstractNumId="0" w15:restartNumberingAfterBreak="0">
    <w:nsid w:val="042D52E4"/>
    <w:multiLevelType w:val="hybridMultilevel"/>
    <w:tmpl w:val="E5A69DF6"/>
    <w:lvl w:ilvl="0" w:tplc="ACF8390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A20FE"/>
    <w:multiLevelType w:val="hybridMultilevel"/>
    <w:tmpl w:val="AD284672"/>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15C42998"/>
    <w:multiLevelType w:val="hybridMultilevel"/>
    <w:tmpl w:val="E3BAE82A"/>
    <w:lvl w:ilvl="0" w:tplc="08090001">
      <w:start w:val="1"/>
      <w:numFmt w:val="bullet"/>
      <w:lvlText w:val=""/>
      <w:lvlJc w:val="left"/>
      <w:pPr>
        <w:ind w:left="1919" w:hanging="360"/>
      </w:pPr>
      <w:rPr>
        <w:rFonts w:ascii="Symbol" w:hAnsi="Symbol" w:hint="default"/>
      </w:rPr>
    </w:lvl>
    <w:lvl w:ilvl="1" w:tplc="08090003" w:tentative="1">
      <w:start w:val="1"/>
      <w:numFmt w:val="bullet"/>
      <w:lvlText w:val="o"/>
      <w:lvlJc w:val="left"/>
      <w:pPr>
        <w:ind w:left="2639" w:hanging="360"/>
      </w:pPr>
      <w:rPr>
        <w:rFonts w:ascii="Courier New" w:hAnsi="Courier New" w:cs="Courier New" w:hint="default"/>
      </w:rPr>
    </w:lvl>
    <w:lvl w:ilvl="2" w:tplc="08090005" w:tentative="1">
      <w:start w:val="1"/>
      <w:numFmt w:val="bullet"/>
      <w:lvlText w:val=""/>
      <w:lvlJc w:val="left"/>
      <w:pPr>
        <w:ind w:left="3359" w:hanging="360"/>
      </w:pPr>
      <w:rPr>
        <w:rFonts w:ascii="Wingdings" w:hAnsi="Wingdings" w:hint="default"/>
      </w:rPr>
    </w:lvl>
    <w:lvl w:ilvl="3" w:tplc="08090001" w:tentative="1">
      <w:start w:val="1"/>
      <w:numFmt w:val="bullet"/>
      <w:lvlText w:val=""/>
      <w:lvlJc w:val="left"/>
      <w:pPr>
        <w:ind w:left="4079" w:hanging="360"/>
      </w:pPr>
      <w:rPr>
        <w:rFonts w:ascii="Symbol" w:hAnsi="Symbol" w:hint="default"/>
      </w:rPr>
    </w:lvl>
    <w:lvl w:ilvl="4" w:tplc="08090003" w:tentative="1">
      <w:start w:val="1"/>
      <w:numFmt w:val="bullet"/>
      <w:lvlText w:val="o"/>
      <w:lvlJc w:val="left"/>
      <w:pPr>
        <w:ind w:left="4799" w:hanging="360"/>
      </w:pPr>
      <w:rPr>
        <w:rFonts w:ascii="Courier New" w:hAnsi="Courier New" w:cs="Courier New" w:hint="default"/>
      </w:rPr>
    </w:lvl>
    <w:lvl w:ilvl="5" w:tplc="08090005" w:tentative="1">
      <w:start w:val="1"/>
      <w:numFmt w:val="bullet"/>
      <w:lvlText w:val=""/>
      <w:lvlJc w:val="left"/>
      <w:pPr>
        <w:ind w:left="5519" w:hanging="360"/>
      </w:pPr>
      <w:rPr>
        <w:rFonts w:ascii="Wingdings" w:hAnsi="Wingdings" w:hint="default"/>
      </w:rPr>
    </w:lvl>
    <w:lvl w:ilvl="6" w:tplc="08090001" w:tentative="1">
      <w:start w:val="1"/>
      <w:numFmt w:val="bullet"/>
      <w:lvlText w:val=""/>
      <w:lvlJc w:val="left"/>
      <w:pPr>
        <w:ind w:left="6239" w:hanging="360"/>
      </w:pPr>
      <w:rPr>
        <w:rFonts w:ascii="Symbol" w:hAnsi="Symbol" w:hint="default"/>
      </w:rPr>
    </w:lvl>
    <w:lvl w:ilvl="7" w:tplc="08090003" w:tentative="1">
      <w:start w:val="1"/>
      <w:numFmt w:val="bullet"/>
      <w:lvlText w:val="o"/>
      <w:lvlJc w:val="left"/>
      <w:pPr>
        <w:ind w:left="6959" w:hanging="360"/>
      </w:pPr>
      <w:rPr>
        <w:rFonts w:ascii="Courier New" w:hAnsi="Courier New" w:cs="Courier New" w:hint="default"/>
      </w:rPr>
    </w:lvl>
    <w:lvl w:ilvl="8" w:tplc="08090005" w:tentative="1">
      <w:start w:val="1"/>
      <w:numFmt w:val="bullet"/>
      <w:lvlText w:val=""/>
      <w:lvlJc w:val="left"/>
      <w:pPr>
        <w:ind w:left="7679" w:hanging="360"/>
      </w:pPr>
      <w:rPr>
        <w:rFonts w:ascii="Wingdings" w:hAnsi="Wingdings" w:hint="default"/>
      </w:rPr>
    </w:lvl>
  </w:abstractNum>
  <w:abstractNum w:abstractNumId="3" w15:restartNumberingAfterBreak="0">
    <w:nsid w:val="1A445569"/>
    <w:multiLevelType w:val="hybridMultilevel"/>
    <w:tmpl w:val="C5FC0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A81733"/>
    <w:multiLevelType w:val="hybridMultilevel"/>
    <w:tmpl w:val="552497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1550B2"/>
    <w:multiLevelType w:val="hybridMultilevel"/>
    <w:tmpl w:val="9E4E8642"/>
    <w:lvl w:ilvl="0" w:tplc="FFFFFFFF">
      <w:start w:val="1"/>
      <w:numFmt w:val="decimal"/>
      <w:lvlText w:val="(%1)"/>
      <w:lvlJc w:val="left"/>
      <w:pPr>
        <w:ind w:left="720" w:hanging="360"/>
      </w:pPr>
      <w:rPr>
        <w:rFonts w:ascii="Cambria" w:eastAsiaTheme="minorEastAsia" w:hAnsi="Cambria"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3CB182C"/>
    <w:multiLevelType w:val="hybridMultilevel"/>
    <w:tmpl w:val="9E4E8642"/>
    <w:lvl w:ilvl="0" w:tplc="FFFFFFFF">
      <w:start w:val="1"/>
      <w:numFmt w:val="decimal"/>
      <w:lvlText w:val="(%1)"/>
      <w:lvlJc w:val="left"/>
      <w:pPr>
        <w:ind w:left="720" w:hanging="360"/>
      </w:pPr>
      <w:rPr>
        <w:rFonts w:ascii="Cambria" w:eastAsiaTheme="minorEastAsia" w:hAnsi="Cambria"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BBD6686"/>
    <w:multiLevelType w:val="hybridMultilevel"/>
    <w:tmpl w:val="8F1E0280"/>
    <w:lvl w:ilvl="0" w:tplc="F2207F50">
      <w:start w:val="1"/>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3D7E8A"/>
    <w:multiLevelType w:val="multilevel"/>
    <w:tmpl w:val="82B495EA"/>
    <w:lvl w:ilvl="0">
      <w:start w:val="1"/>
      <w:numFmt w:val="decimal"/>
      <w:lvlText w:val="%1"/>
      <w:lvlJc w:val="left"/>
      <w:pPr>
        <w:ind w:left="720" w:hanging="72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A5664BD"/>
    <w:multiLevelType w:val="hybridMultilevel"/>
    <w:tmpl w:val="36303B12"/>
    <w:lvl w:ilvl="0" w:tplc="F36887EE">
      <w:start w:val="4"/>
      <w:numFmt w:val="lowerLetter"/>
      <w:lvlText w:val="(%1)"/>
      <w:lvlJc w:val="left"/>
      <w:pPr>
        <w:ind w:left="730" w:hanging="3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E953553"/>
    <w:multiLevelType w:val="hybridMultilevel"/>
    <w:tmpl w:val="50621CFC"/>
    <w:lvl w:ilvl="0" w:tplc="FA3ECCF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8332A40"/>
    <w:multiLevelType w:val="hybridMultilevel"/>
    <w:tmpl w:val="1A4060D6"/>
    <w:lvl w:ilvl="0" w:tplc="80C8DE68">
      <w:start w:val="1"/>
      <w:numFmt w:val="bullet"/>
      <w:lvlText w:val=""/>
      <w:lvlPicBulletId w:val="0"/>
      <w:lvlJc w:val="left"/>
      <w:pPr>
        <w:tabs>
          <w:tab w:val="num" w:pos="720"/>
        </w:tabs>
        <w:ind w:left="720" w:hanging="360"/>
      </w:pPr>
      <w:rPr>
        <w:rFonts w:ascii="Symbol" w:hAnsi="Symbol" w:hint="default"/>
      </w:rPr>
    </w:lvl>
    <w:lvl w:ilvl="1" w:tplc="E9922B60" w:tentative="1">
      <w:start w:val="1"/>
      <w:numFmt w:val="bullet"/>
      <w:lvlText w:val=""/>
      <w:lvlJc w:val="left"/>
      <w:pPr>
        <w:tabs>
          <w:tab w:val="num" w:pos="1440"/>
        </w:tabs>
        <w:ind w:left="1440" w:hanging="360"/>
      </w:pPr>
      <w:rPr>
        <w:rFonts w:ascii="Symbol" w:hAnsi="Symbol" w:hint="default"/>
      </w:rPr>
    </w:lvl>
    <w:lvl w:ilvl="2" w:tplc="53CA039E" w:tentative="1">
      <w:start w:val="1"/>
      <w:numFmt w:val="bullet"/>
      <w:lvlText w:val=""/>
      <w:lvlJc w:val="left"/>
      <w:pPr>
        <w:tabs>
          <w:tab w:val="num" w:pos="2160"/>
        </w:tabs>
        <w:ind w:left="2160" w:hanging="360"/>
      </w:pPr>
      <w:rPr>
        <w:rFonts w:ascii="Symbol" w:hAnsi="Symbol" w:hint="default"/>
      </w:rPr>
    </w:lvl>
    <w:lvl w:ilvl="3" w:tplc="17FEDCCC" w:tentative="1">
      <w:start w:val="1"/>
      <w:numFmt w:val="bullet"/>
      <w:lvlText w:val=""/>
      <w:lvlJc w:val="left"/>
      <w:pPr>
        <w:tabs>
          <w:tab w:val="num" w:pos="2880"/>
        </w:tabs>
        <w:ind w:left="2880" w:hanging="360"/>
      </w:pPr>
      <w:rPr>
        <w:rFonts w:ascii="Symbol" w:hAnsi="Symbol" w:hint="default"/>
      </w:rPr>
    </w:lvl>
    <w:lvl w:ilvl="4" w:tplc="F8C64F90" w:tentative="1">
      <w:start w:val="1"/>
      <w:numFmt w:val="bullet"/>
      <w:lvlText w:val=""/>
      <w:lvlJc w:val="left"/>
      <w:pPr>
        <w:tabs>
          <w:tab w:val="num" w:pos="3600"/>
        </w:tabs>
        <w:ind w:left="3600" w:hanging="360"/>
      </w:pPr>
      <w:rPr>
        <w:rFonts w:ascii="Symbol" w:hAnsi="Symbol" w:hint="default"/>
      </w:rPr>
    </w:lvl>
    <w:lvl w:ilvl="5" w:tplc="ACF84380" w:tentative="1">
      <w:start w:val="1"/>
      <w:numFmt w:val="bullet"/>
      <w:lvlText w:val=""/>
      <w:lvlJc w:val="left"/>
      <w:pPr>
        <w:tabs>
          <w:tab w:val="num" w:pos="4320"/>
        </w:tabs>
        <w:ind w:left="4320" w:hanging="360"/>
      </w:pPr>
      <w:rPr>
        <w:rFonts w:ascii="Symbol" w:hAnsi="Symbol" w:hint="default"/>
      </w:rPr>
    </w:lvl>
    <w:lvl w:ilvl="6" w:tplc="EDE06852" w:tentative="1">
      <w:start w:val="1"/>
      <w:numFmt w:val="bullet"/>
      <w:lvlText w:val=""/>
      <w:lvlJc w:val="left"/>
      <w:pPr>
        <w:tabs>
          <w:tab w:val="num" w:pos="5040"/>
        </w:tabs>
        <w:ind w:left="5040" w:hanging="360"/>
      </w:pPr>
      <w:rPr>
        <w:rFonts w:ascii="Symbol" w:hAnsi="Symbol" w:hint="default"/>
      </w:rPr>
    </w:lvl>
    <w:lvl w:ilvl="7" w:tplc="96AE1C60" w:tentative="1">
      <w:start w:val="1"/>
      <w:numFmt w:val="bullet"/>
      <w:lvlText w:val=""/>
      <w:lvlJc w:val="left"/>
      <w:pPr>
        <w:tabs>
          <w:tab w:val="num" w:pos="5760"/>
        </w:tabs>
        <w:ind w:left="5760" w:hanging="360"/>
      </w:pPr>
      <w:rPr>
        <w:rFonts w:ascii="Symbol" w:hAnsi="Symbol" w:hint="default"/>
      </w:rPr>
    </w:lvl>
    <w:lvl w:ilvl="8" w:tplc="147E9A2C"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684D2805"/>
    <w:multiLevelType w:val="multilevel"/>
    <w:tmpl w:val="F8C8BA62"/>
    <w:lvl w:ilvl="0">
      <w:start w:val="6"/>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1644EA7"/>
    <w:multiLevelType w:val="hybridMultilevel"/>
    <w:tmpl w:val="9E4E8642"/>
    <w:lvl w:ilvl="0" w:tplc="08F05D34">
      <w:start w:val="1"/>
      <w:numFmt w:val="decimal"/>
      <w:lvlText w:val="(%1)"/>
      <w:lvlJc w:val="left"/>
      <w:pPr>
        <w:ind w:left="720" w:hanging="360"/>
      </w:pPr>
      <w:rPr>
        <w:rFonts w:ascii="Cambria" w:eastAsiaTheme="minorEastAsia" w:hAnsi="Cambria"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005D28"/>
    <w:multiLevelType w:val="hybridMultilevel"/>
    <w:tmpl w:val="9E4E8642"/>
    <w:lvl w:ilvl="0" w:tplc="FFFFFFFF">
      <w:start w:val="1"/>
      <w:numFmt w:val="decimal"/>
      <w:lvlText w:val="(%1)"/>
      <w:lvlJc w:val="left"/>
      <w:pPr>
        <w:ind w:left="720" w:hanging="360"/>
      </w:pPr>
      <w:rPr>
        <w:rFonts w:ascii="Cambria" w:eastAsiaTheme="minorEastAsia" w:hAnsi="Cambria"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73956529">
    <w:abstractNumId w:val="13"/>
  </w:num>
  <w:num w:numId="2" w16cid:durableId="1312128013">
    <w:abstractNumId w:val="14"/>
  </w:num>
  <w:num w:numId="3" w16cid:durableId="984116537">
    <w:abstractNumId w:val="6"/>
  </w:num>
  <w:num w:numId="4" w16cid:durableId="1085152842">
    <w:abstractNumId w:val="5"/>
  </w:num>
  <w:num w:numId="5" w16cid:durableId="1187062723">
    <w:abstractNumId w:val="4"/>
  </w:num>
  <w:num w:numId="6" w16cid:durableId="2030449158">
    <w:abstractNumId w:val="10"/>
  </w:num>
  <w:num w:numId="7" w16cid:durableId="2098282577">
    <w:abstractNumId w:val="0"/>
  </w:num>
  <w:num w:numId="8" w16cid:durableId="1276476165">
    <w:abstractNumId w:val="9"/>
  </w:num>
  <w:num w:numId="9" w16cid:durableId="387075752">
    <w:abstractNumId w:val="3"/>
  </w:num>
  <w:num w:numId="10" w16cid:durableId="788739087">
    <w:abstractNumId w:val="2"/>
  </w:num>
  <w:num w:numId="11" w16cid:durableId="676467960">
    <w:abstractNumId w:val="1"/>
  </w:num>
  <w:num w:numId="12" w16cid:durableId="515508919">
    <w:abstractNumId w:val="12"/>
  </w:num>
  <w:num w:numId="13" w16cid:durableId="1903323136">
    <w:abstractNumId w:val="8"/>
  </w:num>
  <w:num w:numId="14" w16cid:durableId="806431439">
    <w:abstractNumId w:val="7"/>
  </w:num>
  <w:num w:numId="15" w16cid:durableId="2670865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83A71"/>
    <w:rsid w:val="00013AA9"/>
    <w:rsid w:val="000378F6"/>
    <w:rsid w:val="00060245"/>
    <w:rsid w:val="00060BAA"/>
    <w:rsid w:val="00065C19"/>
    <w:rsid w:val="0007178E"/>
    <w:rsid w:val="0007723E"/>
    <w:rsid w:val="0008065A"/>
    <w:rsid w:val="00083617"/>
    <w:rsid w:val="00083A71"/>
    <w:rsid w:val="00083CDD"/>
    <w:rsid w:val="000855DD"/>
    <w:rsid w:val="000865BD"/>
    <w:rsid w:val="000A1F89"/>
    <w:rsid w:val="000A285B"/>
    <w:rsid w:val="000A7395"/>
    <w:rsid w:val="000C27CB"/>
    <w:rsid w:val="000D27EA"/>
    <w:rsid w:val="000E44AE"/>
    <w:rsid w:val="000F5D74"/>
    <w:rsid w:val="001008A9"/>
    <w:rsid w:val="00102D6E"/>
    <w:rsid w:val="0013493F"/>
    <w:rsid w:val="00135FA1"/>
    <w:rsid w:val="0015241B"/>
    <w:rsid w:val="001545BC"/>
    <w:rsid w:val="001854E9"/>
    <w:rsid w:val="001C4AB5"/>
    <w:rsid w:val="001E315B"/>
    <w:rsid w:val="001F4704"/>
    <w:rsid w:val="002116D0"/>
    <w:rsid w:val="00215F37"/>
    <w:rsid w:val="002175A7"/>
    <w:rsid w:val="0025596E"/>
    <w:rsid w:val="00260FEC"/>
    <w:rsid w:val="002654B7"/>
    <w:rsid w:val="002665CD"/>
    <w:rsid w:val="00291417"/>
    <w:rsid w:val="002A1763"/>
    <w:rsid w:val="002A2D7C"/>
    <w:rsid w:val="002C2F5A"/>
    <w:rsid w:val="002D1ADD"/>
    <w:rsid w:val="002D4DDB"/>
    <w:rsid w:val="00307551"/>
    <w:rsid w:val="003234A4"/>
    <w:rsid w:val="003315CE"/>
    <w:rsid w:val="00332436"/>
    <w:rsid w:val="003340A8"/>
    <w:rsid w:val="0033492A"/>
    <w:rsid w:val="0033510E"/>
    <w:rsid w:val="00337CF1"/>
    <w:rsid w:val="00360B6B"/>
    <w:rsid w:val="003802DB"/>
    <w:rsid w:val="00395129"/>
    <w:rsid w:val="00397357"/>
    <w:rsid w:val="003A1B02"/>
    <w:rsid w:val="003B03B3"/>
    <w:rsid w:val="003D27E3"/>
    <w:rsid w:val="00400CE2"/>
    <w:rsid w:val="00407986"/>
    <w:rsid w:val="00423DC1"/>
    <w:rsid w:val="0042499F"/>
    <w:rsid w:val="00440A38"/>
    <w:rsid w:val="0044414A"/>
    <w:rsid w:val="0045577A"/>
    <w:rsid w:val="0046130E"/>
    <w:rsid w:val="00463F92"/>
    <w:rsid w:val="004766B9"/>
    <w:rsid w:val="0048092F"/>
    <w:rsid w:val="0048649E"/>
    <w:rsid w:val="004A0B55"/>
    <w:rsid w:val="004B5EA9"/>
    <w:rsid w:val="004C36AB"/>
    <w:rsid w:val="004C5A42"/>
    <w:rsid w:val="004C6BA8"/>
    <w:rsid w:val="004D4D3A"/>
    <w:rsid w:val="004E27E7"/>
    <w:rsid w:val="00510D98"/>
    <w:rsid w:val="005222DB"/>
    <w:rsid w:val="00522AC2"/>
    <w:rsid w:val="0053784A"/>
    <w:rsid w:val="00545AD7"/>
    <w:rsid w:val="00547F0F"/>
    <w:rsid w:val="00565AD0"/>
    <w:rsid w:val="00584A94"/>
    <w:rsid w:val="0058563F"/>
    <w:rsid w:val="00585729"/>
    <w:rsid w:val="00595688"/>
    <w:rsid w:val="005A5FE0"/>
    <w:rsid w:val="005C5C41"/>
    <w:rsid w:val="005D2273"/>
    <w:rsid w:val="005D316C"/>
    <w:rsid w:val="005D3B24"/>
    <w:rsid w:val="005D70D9"/>
    <w:rsid w:val="005E6BC6"/>
    <w:rsid w:val="005F267C"/>
    <w:rsid w:val="005F52D2"/>
    <w:rsid w:val="0060097A"/>
    <w:rsid w:val="0061583F"/>
    <w:rsid w:val="00615F0D"/>
    <w:rsid w:val="0062442C"/>
    <w:rsid w:val="006260E1"/>
    <w:rsid w:val="00633898"/>
    <w:rsid w:val="006458E8"/>
    <w:rsid w:val="006541BA"/>
    <w:rsid w:val="00664073"/>
    <w:rsid w:val="00670A8B"/>
    <w:rsid w:val="00676DC3"/>
    <w:rsid w:val="00681D60"/>
    <w:rsid w:val="006908F7"/>
    <w:rsid w:val="006B7431"/>
    <w:rsid w:val="006C71DE"/>
    <w:rsid w:val="006D46CA"/>
    <w:rsid w:val="006F2CA2"/>
    <w:rsid w:val="00701A94"/>
    <w:rsid w:val="0073542C"/>
    <w:rsid w:val="00752962"/>
    <w:rsid w:val="00762D4F"/>
    <w:rsid w:val="00765F79"/>
    <w:rsid w:val="00771F7C"/>
    <w:rsid w:val="00793E49"/>
    <w:rsid w:val="007A57C0"/>
    <w:rsid w:val="007A770E"/>
    <w:rsid w:val="007B516B"/>
    <w:rsid w:val="007B5AC2"/>
    <w:rsid w:val="007C0108"/>
    <w:rsid w:val="007C5977"/>
    <w:rsid w:val="007D2F67"/>
    <w:rsid w:val="00800E70"/>
    <w:rsid w:val="008113D8"/>
    <w:rsid w:val="00812243"/>
    <w:rsid w:val="008136D4"/>
    <w:rsid w:val="00832472"/>
    <w:rsid w:val="00843E54"/>
    <w:rsid w:val="00846BC1"/>
    <w:rsid w:val="00852684"/>
    <w:rsid w:val="00861701"/>
    <w:rsid w:val="008764DB"/>
    <w:rsid w:val="00890234"/>
    <w:rsid w:val="00893F01"/>
    <w:rsid w:val="008C5FA7"/>
    <w:rsid w:val="008D1BD9"/>
    <w:rsid w:val="008E31B9"/>
    <w:rsid w:val="008F6499"/>
    <w:rsid w:val="00906FED"/>
    <w:rsid w:val="00945E1B"/>
    <w:rsid w:val="0094680A"/>
    <w:rsid w:val="009625CF"/>
    <w:rsid w:val="009669D2"/>
    <w:rsid w:val="009940CD"/>
    <w:rsid w:val="009A4623"/>
    <w:rsid w:val="009C6BC8"/>
    <w:rsid w:val="009D3DC9"/>
    <w:rsid w:val="009D58FA"/>
    <w:rsid w:val="009E06CA"/>
    <w:rsid w:val="009F2E2E"/>
    <w:rsid w:val="009F310F"/>
    <w:rsid w:val="00A23C2E"/>
    <w:rsid w:val="00A25428"/>
    <w:rsid w:val="00A3243A"/>
    <w:rsid w:val="00A55909"/>
    <w:rsid w:val="00A72AC0"/>
    <w:rsid w:val="00A743A3"/>
    <w:rsid w:val="00A81B40"/>
    <w:rsid w:val="00A82153"/>
    <w:rsid w:val="00A963DF"/>
    <w:rsid w:val="00A96615"/>
    <w:rsid w:val="00AA3464"/>
    <w:rsid w:val="00AB582E"/>
    <w:rsid w:val="00AC0DD8"/>
    <w:rsid w:val="00AC6B24"/>
    <w:rsid w:val="00AC78FD"/>
    <w:rsid w:val="00AD1C33"/>
    <w:rsid w:val="00AD21A9"/>
    <w:rsid w:val="00AE0F19"/>
    <w:rsid w:val="00AE247B"/>
    <w:rsid w:val="00AF438F"/>
    <w:rsid w:val="00AF5343"/>
    <w:rsid w:val="00AF63FC"/>
    <w:rsid w:val="00B01777"/>
    <w:rsid w:val="00B04789"/>
    <w:rsid w:val="00B141DF"/>
    <w:rsid w:val="00B22096"/>
    <w:rsid w:val="00B22188"/>
    <w:rsid w:val="00B2596A"/>
    <w:rsid w:val="00B57BB7"/>
    <w:rsid w:val="00B7513B"/>
    <w:rsid w:val="00B83F35"/>
    <w:rsid w:val="00B94329"/>
    <w:rsid w:val="00BB7026"/>
    <w:rsid w:val="00BC5892"/>
    <w:rsid w:val="00BE27C8"/>
    <w:rsid w:val="00BE4AF0"/>
    <w:rsid w:val="00C04C0A"/>
    <w:rsid w:val="00C16EC5"/>
    <w:rsid w:val="00C221C0"/>
    <w:rsid w:val="00C2366A"/>
    <w:rsid w:val="00C37E9A"/>
    <w:rsid w:val="00C413AC"/>
    <w:rsid w:val="00C458FA"/>
    <w:rsid w:val="00C7118D"/>
    <w:rsid w:val="00C7568C"/>
    <w:rsid w:val="00C80006"/>
    <w:rsid w:val="00CA1F8A"/>
    <w:rsid w:val="00CC3129"/>
    <w:rsid w:val="00CD3E42"/>
    <w:rsid w:val="00CD6690"/>
    <w:rsid w:val="00CD6812"/>
    <w:rsid w:val="00CE7C44"/>
    <w:rsid w:val="00CF0DB5"/>
    <w:rsid w:val="00D07D8F"/>
    <w:rsid w:val="00D17889"/>
    <w:rsid w:val="00D21C57"/>
    <w:rsid w:val="00D2465F"/>
    <w:rsid w:val="00D27E23"/>
    <w:rsid w:val="00D3415E"/>
    <w:rsid w:val="00D341DE"/>
    <w:rsid w:val="00D53BDE"/>
    <w:rsid w:val="00D64EB0"/>
    <w:rsid w:val="00D8292F"/>
    <w:rsid w:val="00D87375"/>
    <w:rsid w:val="00D92D86"/>
    <w:rsid w:val="00DA29C0"/>
    <w:rsid w:val="00DB013E"/>
    <w:rsid w:val="00DB15BA"/>
    <w:rsid w:val="00DC10A1"/>
    <w:rsid w:val="00DC2A2F"/>
    <w:rsid w:val="00DD296C"/>
    <w:rsid w:val="00E02B7E"/>
    <w:rsid w:val="00E06405"/>
    <w:rsid w:val="00E1715B"/>
    <w:rsid w:val="00E23525"/>
    <w:rsid w:val="00E31375"/>
    <w:rsid w:val="00E331DA"/>
    <w:rsid w:val="00E519F8"/>
    <w:rsid w:val="00E51DE4"/>
    <w:rsid w:val="00E52170"/>
    <w:rsid w:val="00E65F10"/>
    <w:rsid w:val="00E67565"/>
    <w:rsid w:val="00E87A9C"/>
    <w:rsid w:val="00EA29B2"/>
    <w:rsid w:val="00EB5C9D"/>
    <w:rsid w:val="00ED2A1E"/>
    <w:rsid w:val="00ED4907"/>
    <w:rsid w:val="00EE6E4B"/>
    <w:rsid w:val="00F05FF9"/>
    <w:rsid w:val="00F07B5B"/>
    <w:rsid w:val="00F15248"/>
    <w:rsid w:val="00F161C2"/>
    <w:rsid w:val="00F25EC0"/>
    <w:rsid w:val="00F27FC7"/>
    <w:rsid w:val="00F41845"/>
    <w:rsid w:val="00F45102"/>
    <w:rsid w:val="00F56BFC"/>
    <w:rsid w:val="00F61D6E"/>
    <w:rsid w:val="00F636A6"/>
    <w:rsid w:val="00F81032"/>
    <w:rsid w:val="00F8443A"/>
    <w:rsid w:val="00F84D6A"/>
    <w:rsid w:val="00F91174"/>
    <w:rsid w:val="00F93A15"/>
    <w:rsid w:val="00FA0867"/>
    <w:rsid w:val="00FA4C26"/>
    <w:rsid w:val="00FB315F"/>
    <w:rsid w:val="00FC100E"/>
    <w:rsid w:val="00FC7362"/>
    <w:rsid w:val="00FD0CF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3B6DC9"/>
  <w14:defaultImageDpi w14:val="300"/>
  <w15:docId w15:val="{7BC5380A-2417-4162-BD9E-5560F6B1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B40"/>
    <w:pPr>
      <w:spacing w:after="160" w:line="360" w:lineRule="auto"/>
      <w:jc w:val="both"/>
    </w:pPr>
    <w:rPr>
      <w:rFonts w:ascii="Cambria" w:hAnsi="Cambria" w:cs="Times New Roman"/>
      <w:sz w:val="22"/>
      <w:szCs w:val="22"/>
      <w:lang w:eastAsia="zh-CN"/>
    </w:rPr>
  </w:style>
  <w:style w:type="paragraph" w:styleId="Heading1">
    <w:name w:val="heading 1"/>
    <w:basedOn w:val="Title"/>
    <w:next w:val="Normal"/>
    <w:link w:val="Heading1Char"/>
    <w:uiPriority w:val="9"/>
    <w:qFormat/>
    <w:rsid w:val="00083A71"/>
    <w:pPr>
      <w:outlineLvl w:val="0"/>
    </w:pPr>
    <w:rPr>
      <w:rFonts w:asciiTheme="minorHAnsi" w:hAnsiTheme="minorHAnsi"/>
      <w:caps/>
    </w:rPr>
  </w:style>
  <w:style w:type="paragraph" w:styleId="Heading2">
    <w:name w:val="heading 2"/>
    <w:basedOn w:val="Subtitle"/>
    <w:next w:val="Normal"/>
    <w:link w:val="Heading2Char"/>
    <w:uiPriority w:val="9"/>
    <w:unhideWhenUsed/>
    <w:qFormat/>
    <w:rsid w:val="00083A71"/>
    <w:pPr>
      <w:outlineLvl w:val="1"/>
    </w:pPr>
    <w:rPr>
      <w:rFonts w:asciiTheme="minorHAnsi" w:hAnsiTheme="minorHAnsi"/>
    </w:rPr>
  </w:style>
  <w:style w:type="paragraph" w:styleId="Heading3">
    <w:name w:val="heading 3"/>
    <w:basedOn w:val="Heading1"/>
    <w:next w:val="Normal"/>
    <w:link w:val="Heading3Char"/>
    <w:uiPriority w:val="9"/>
    <w:unhideWhenUsed/>
    <w:qFormat/>
    <w:rsid w:val="00083A71"/>
    <w:pPr>
      <w:spacing w:before="240" w:after="240"/>
      <w:jc w:val="left"/>
      <w:outlineLvl w:val="2"/>
    </w:pPr>
    <w:rPr>
      <w:caps w:val="0"/>
      <w:sz w:val="28"/>
      <w:szCs w:val="28"/>
    </w:rPr>
  </w:style>
  <w:style w:type="paragraph" w:styleId="Heading4">
    <w:name w:val="heading 4"/>
    <w:basedOn w:val="Heading3"/>
    <w:next w:val="Normal"/>
    <w:link w:val="Heading4Char"/>
    <w:uiPriority w:val="9"/>
    <w:unhideWhenUsed/>
    <w:qFormat/>
    <w:rsid w:val="00083A71"/>
    <w:pPr>
      <w:outlineLvl w:val="3"/>
    </w:pPr>
    <w:rPr>
      <w:sz w:val="24"/>
      <w:szCs w:val="24"/>
    </w:rPr>
  </w:style>
  <w:style w:type="paragraph" w:styleId="Heading5">
    <w:name w:val="heading 5"/>
    <w:basedOn w:val="Normal"/>
    <w:next w:val="Normal"/>
    <w:link w:val="Heading5Char"/>
    <w:uiPriority w:val="9"/>
    <w:unhideWhenUsed/>
    <w:qFormat/>
    <w:rsid w:val="00083A71"/>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083A71"/>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083A71"/>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083A71"/>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083A71"/>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A71"/>
    <w:rPr>
      <w:rFonts w:eastAsiaTheme="majorEastAsia" w:cs="Calibri"/>
      <w:b/>
      <w:caps/>
      <w:sz w:val="48"/>
      <w:szCs w:val="48"/>
      <w:lang w:eastAsia="zh-CN"/>
    </w:rPr>
  </w:style>
  <w:style w:type="character" w:customStyle="1" w:styleId="Heading2Char">
    <w:name w:val="Heading 2 Char"/>
    <w:basedOn w:val="DefaultParagraphFont"/>
    <w:link w:val="Heading2"/>
    <w:uiPriority w:val="9"/>
    <w:rsid w:val="00083A71"/>
    <w:rPr>
      <w:rFonts w:eastAsiaTheme="majorEastAsia" w:cs="Calibri"/>
      <w:b/>
      <w:sz w:val="44"/>
      <w:szCs w:val="44"/>
      <w:lang w:eastAsia="zh-CN"/>
    </w:rPr>
  </w:style>
  <w:style w:type="character" w:customStyle="1" w:styleId="Heading3Char">
    <w:name w:val="Heading 3 Char"/>
    <w:basedOn w:val="DefaultParagraphFont"/>
    <w:link w:val="Heading3"/>
    <w:uiPriority w:val="9"/>
    <w:rsid w:val="00083A71"/>
    <w:rPr>
      <w:rFonts w:eastAsiaTheme="majorEastAsia" w:cs="Calibri"/>
      <w:b/>
      <w:sz w:val="28"/>
      <w:szCs w:val="28"/>
      <w:lang w:eastAsia="zh-CN"/>
    </w:rPr>
  </w:style>
  <w:style w:type="character" w:customStyle="1" w:styleId="Heading4Char">
    <w:name w:val="Heading 4 Char"/>
    <w:basedOn w:val="DefaultParagraphFont"/>
    <w:link w:val="Heading4"/>
    <w:uiPriority w:val="9"/>
    <w:rsid w:val="00083A71"/>
    <w:rPr>
      <w:rFonts w:eastAsiaTheme="majorEastAsia" w:cs="Calibri"/>
      <w:b/>
      <w:lang w:eastAsia="zh-CN"/>
    </w:rPr>
  </w:style>
  <w:style w:type="character" w:customStyle="1" w:styleId="Heading5Char">
    <w:name w:val="Heading 5 Char"/>
    <w:basedOn w:val="DefaultParagraphFont"/>
    <w:link w:val="Heading5"/>
    <w:uiPriority w:val="9"/>
    <w:rsid w:val="00083A71"/>
    <w:rPr>
      <w:rFonts w:asciiTheme="majorHAnsi" w:eastAsiaTheme="majorEastAsia" w:hAnsiTheme="majorHAnsi" w:cstheme="majorBidi"/>
      <w:caps/>
      <w:color w:val="365F91" w:themeColor="accent1" w:themeShade="BF"/>
      <w:sz w:val="22"/>
      <w:szCs w:val="22"/>
      <w:lang w:eastAsia="zh-CN"/>
    </w:rPr>
  </w:style>
  <w:style w:type="character" w:customStyle="1" w:styleId="Heading6Char">
    <w:name w:val="Heading 6 Char"/>
    <w:basedOn w:val="DefaultParagraphFont"/>
    <w:link w:val="Heading6"/>
    <w:uiPriority w:val="9"/>
    <w:semiHidden/>
    <w:rsid w:val="00083A71"/>
    <w:rPr>
      <w:rFonts w:asciiTheme="majorHAnsi" w:eastAsiaTheme="majorEastAsia" w:hAnsiTheme="majorHAnsi" w:cstheme="majorBidi"/>
      <w:i/>
      <w:iCs/>
      <w:caps/>
      <w:color w:val="244061" w:themeColor="accent1" w:themeShade="80"/>
      <w:sz w:val="22"/>
      <w:szCs w:val="22"/>
      <w:lang w:eastAsia="zh-CN"/>
    </w:rPr>
  </w:style>
  <w:style w:type="character" w:customStyle="1" w:styleId="Heading7Char">
    <w:name w:val="Heading 7 Char"/>
    <w:basedOn w:val="DefaultParagraphFont"/>
    <w:link w:val="Heading7"/>
    <w:uiPriority w:val="9"/>
    <w:semiHidden/>
    <w:rsid w:val="00083A71"/>
    <w:rPr>
      <w:rFonts w:asciiTheme="majorHAnsi" w:eastAsiaTheme="majorEastAsia" w:hAnsiTheme="majorHAnsi" w:cstheme="majorBidi"/>
      <w:b/>
      <w:bCs/>
      <w:color w:val="244061" w:themeColor="accent1" w:themeShade="80"/>
      <w:sz w:val="22"/>
      <w:szCs w:val="22"/>
      <w:lang w:eastAsia="zh-CN"/>
    </w:rPr>
  </w:style>
  <w:style w:type="character" w:customStyle="1" w:styleId="Heading8Char">
    <w:name w:val="Heading 8 Char"/>
    <w:basedOn w:val="DefaultParagraphFont"/>
    <w:link w:val="Heading8"/>
    <w:uiPriority w:val="9"/>
    <w:semiHidden/>
    <w:rsid w:val="00083A71"/>
    <w:rPr>
      <w:rFonts w:asciiTheme="majorHAnsi" w:eastAsiaTheme="majorEastAsia" w:hAnsiTheme="majorHAnsi" w:cstheme="majorBidi"/>
      <w:b/>
      <w:bCs/>
      <w:i/>
      <w:iCs/>
      <w:color w:val="244061" w:themeColor="accent1" w:themeShade="80"/>
      <w:sz w:val="22"/>
      <w:szCs w:val="22"/>
      <w:lang w:eastAsia="zh-CN"/>
    </w:rPr>
  </w:style>
  <w:style w:type="character" w:customStyle="1" w:styleId="Heading9Char">
    <w:name w:val="Heading 9 Char"/>
    <w:basedOn w:val="DefaultParagraphFont"/>
    <w:link w:val="Heading9"/>
    <w:uiPriority w:val="9"/>
    <w:semiHidden/>
    <w:rsid w:val="00083A71"/>
    <w:rPr>
      <w:rFonts w:asciiTheme="majorHAnsi" w:eastAsiaTheme="majorEastAsia" w:hAnsiTheme="majorHAnsi" w:cstheme="majorBidi"/>
      <w:i/>
      <w:iCs/>
      <w:color w:val="244061" w:themeColor="accent1" w:themeShade="80"/>
      <w:sz w:val="22"/>
      <w:szCs w:val="22"/>
      <w:lang w:eastAsia="zh-CN"/>
    </w:rPr>
  </w:style>
  <w:style w:type="paragraph" w:styleId="Date">
    <w:name w:val="Date"/>
    <w:basedOn w:val="Normal"/>
    <w:next w:val="Normal"/>
    <w:link w:val="DateChar"/>
    <w:uiPriority w:val="99"/>
    <w:semiHidden/>
    <w:unhideWhenUsed/>
    <w:rsid w:val="00083A71"/>
  </w:style>
  <w:style w:type="character" w:customStyle="1" w:styleId="DateChar">
    <w:name w:val="Date Char"/>
    <w:basedOn w:val="DefaultParagraphFont"/>
    <w:link w:val="Date"/>
    <w:uiPriority w:val="99"/>
    <w:semiHidden/>
    <w:rsid w:val="00083A71"/>
    <w:rPr>
      <w:rFonts w:ascii="Cambria" w:hAnsi="Cambria" w:cs="Times New Roman"/>
      <w:sz w:val="22"/>
      <w:szCs w:val="22"/>
      <w:lang w:eastAsia="zh-CN"/>
    </w:rPr>
  </w:style>
  <w:style w:type="paragraph" w:styleId="Header">
    <w:name w:val="header"/>
    <w:basedOn w:val="Normal"/>
    <w:link w:val="HeaderChar"/>
    <w:uiPriority w:val="99"/>
    <w:unhideWhenUsed/>
    <w:rsid w:val="00083A71"/>
    <w:pPr>
      <w:tabs>
        <w:tab w:val="center" w:pos="4513"/>
        <w:tab w:val="right" w:pos="9026"/>
      </w:tabs>
    </w:pPr>
    <w:rPr>
      <w:rFonts w:asciiTheme="majorHAnsi" w:hAnsiTheme="majorHAnsi" w:cstheme="majorHAnsi"/>
      <w:i/>
      <w:iCs/>
      <w:noProof/>
      <w:sz w:val="20"/>
      <w:szCs w:val="20"/>
    </w:rPr>
  </w:style>
  <w:style w:type="character" w:customStyle="1" w:styleId="HeaderChar">
    <w:name w:val="Header Char"/>
    <w:basedOn w:val="DefaultParagraphFont"/>
    <w:link w:val="Header"/>
    <w:uiPriority w:val="99"/>
    <w:rsid w:val="00083A71"/>
    <w:rPr>
      <w:rFonts w:asciiTheme="majorHAnsi" w:hAnsiTheme="majorHAnsi" w:cstheme="majorHAnsi"/>
      <w:i/>
      <w:iCs/>
      <w:noProof/>
      <w:sz w:val="20"/>
      <w:szCs w:val="20"/>
      <w:lang w:eastAsia="zh-CN"/>
    </w:rPr>
  </w:style>
  <w:style w:type="paragraph" w:styleId="Footer">
    <w:name w:val="footer"/>
    <w:basedOn w:val="Normal"/>
    <w:link w:val="FooterChar"/>
    <w:uiPriority w:val="99"/>
    <w:unhideWhenUsed/>
    <w:rsid w:val="00083A71"/>
    <w:pPr>
      <w:tabs>
        <w:tab w:val="center" w:pos="4513"/>
        <w:tab w:val="right" w:pos="9026"/>
      </w:tabs>
      <w:jc w:val="center"/>
    </w:pPr>
    <w:rPr>
      <w:rFonts w:asciiTheme="majorHAnsi" w:hAnsiTheme="majorHAnsi" w:cstheme="majorHAnsi"/>
    </w:rPr>
  </w:style>
  <w:style w:type="character" w:customStyle="1" w:styleId="FooterChar">
    <w:name w:val="Footer Char"/>
    <w:basedOn w:val="DefaultParagraphFont"/>
    <w:link w:val="Footer"/>
    <w:uiPriority w:val="99"/>
    <w:rsid w:val="00083A71"/>
    <w:rPr>
      <w:rFonts w:asciiTheme="majorHAnsi" w:hAnsiTheme="majorHAnsi" w:cstheme="majorHAnsi"/>
      <w:sz w:val="22"/>
      <w:szCs w:val="22"/>
      <w:lang w:eastAsia="zh-CN"/>
    </w:rPr>
  </w:style>
  <w:style w:type="character" w:styleId="PlaceholderText">
    <w:name w:val="Placeholder Text"/>
    <w:basedOn w:val="DefaultParagraphFont"/>
    <w:uiPriority w:val="99"/>
    <w:semiHidden/>
    <w:rsid w:val="00083A71"/>
    <w:rPr>
      <w:color w:val="808080"/>
    </w:rPr>
  </w:style>
  <w:style w:type="paragraph" w:styleId="Caption">
    <w:name w:val="caption"/>
    <w:basedOn w:val="Normal"/>
    <w:next w:val="Normal"/>
    <w:uiPriority w:val="35"/>
    <w:semiHidden/>
    <w:unhideWhenUsed/>
    <w:qFormat/>
    <w:rsid w:val="00083A71"/>
    <w:pPr>
      <w:spacing w:line="240" w:lineRule="auto"/>
    </w:pPr>
    <w:rPr>
      <w:b/>
      <w:bCs/>
      <w:smallCaps/>
      <w:color w:val="1F497D" w:themeColor="text2"/>
    </w:rPr>
  </w:style>
  <w:style w:type="paragraph" w:styleId="Title">
    <w:name w:val="Title"/>
    <w:basedOn w:val="Subtitle"/>
    <w:next w:val="Normal"/>
    <w:link w:val="TitleChar"/>
    <w:uiPriority w:val="10"/>
    <w:qFormat/>
    <w:rsid w:val="00083A71"/>
    <w:pPr>
      <w:spacing w:after="120"/>
    </w:pPr>
    <w:rPr>
      <w:sz w:val="48"/>
      <w:szCs w:val="48"/>
    </w:rPr>
  </w:style>
  <w:style w:type="character" w:customStyle="1" w:styleId="TitleChar">
    <w:name w:val="Title Char"/>
    <w:basedOn w:val="DefaultParagraphFont"/>
    <w:link w:val="Title"/>
    <w:uiPriority w:val="10"/>
    <w:rsid w:val="00083A71"/>
    <w:rPr>
      <w:rFonts w:ascii="Calibri" w:eastAsiaTheme="majorEastAsia" w:hAnsi="Calibri" w:cs="Calibri"/>
      <w:b/>
      <w:sz w:val="48"/>
      <w:szCs w:val="48"/>
      <w:lang w:eastAsia="zh-CN"/>
    </w:rPr>
  </w:style>
  <w:style w:type="paragraph" w:styleId="Subtitle">
    <w:name w:val="Subtitle"/>
    <w:basedOn w:val="Normal"/>
    <w:next w:val="Normal"/>
    <w:link w:val="SubtitleChar"/>
    <w:uiPriority w:val="11"/>
    <w:qFormat/>
    <w:rsid w:val="00083A71"/>
    <w:pPr>
      <w:spacing w:after="240"/>
      <w:jc w:val="center"/>
    </w:pPr>
    <w:rPr>
      <w:rFonts w:ascii="Calibri" w:eastAsiaTheme="majorEastAsia" w:hAnsi="Calibri" w:cs="Calibri"/>
      <w:b/>
      <w:sz w:val="44"/>
      <w:szCs w:val="44"/>
    </w:rPr>
  </w:style>
  <w:style w:type="character" w:customStyle="1" w:styleId="SubtitleChar">
    <w:name w:val="Subtitle Char"/>
    <w:basedOn w:val="DefaultParagraphFont"/>
    <w:link w:val="Subtitle"/>
    <w:uiPriority w:val="11"/>
    <w:rsid w:val="00083A71"/>
    <w:rPr>
      <w:rFonts w:ascii="Calibri" w:eastAsiaTheme="majorEastAsia" w:hAnsi="Calibri" w:cs="Calibri"/>
      <w:b/>
      <w:sz w:val="44"/>
      <w:szCs w:val="44"/>
      <w:lang w:eastAsia="zh-CN"/>
    </w:rPr>
  </w:style>
  <w:style w:type="character" w:styleId="Strong">
    <w:name w:val="Strong"/>
    <w:basedOn w:val="DefaultParagraphFont"/>
    <w:uiPriority w:val="22"/>
    <w:qFormat/>
    <w:rsid w:val="00083A71"/>
    <w:rPr>
      <w:b/>
      <w:bCs/>
    </w:rPr>
  </w:style>
  <w:style w:type="character" w:styleId="Emphasis">
    <w:name w:val="Emphasis"/>
    <w:basedOn w:val="DefaultParagraphFont"/>
    <w:uiPriority w:val="20"/>
    <w:qFormat/>
    <w:rsid w:val="00083A71"/>
    <w:rPr>
      <w:i/>
      <w:iCs/>
    </w:rPr>
  </w:style>
  <w:style w:type="paragraph" w:customStyle="1" w:styleId="Normalbody">
    <w:name w:val="Normal body"/>
    <w:basedOn w:val="Normal"/>
    <w:link w:val="NormalbodyChar"/>
    <w:qFormat/>
    <w:rsid w:val="00083A71"/>
  </w:style>
  <w:style w:type="paragraph" w:styleId="Quote">
    <w:name w:val="Quote"/>
    <w:basedOn w:val="Normal"/>
    <w:next w:val="Normal"/>
    <w:link w:val="QuoteChar"/>
    <w:uiPriority w:val="29"/>
    <w:qFormat/>
    <w:rsid w:val="00083A71"/>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083A71"/>
    <w:rPr>
      <w:rFonts w:ascii="Cambria" w:hAnsi="Cambria" w:cs="Times New Roman"/>
      <w:color w:val="1F497D" w:themeColor="text2"/>
      <w:lang w:eastAsia="zh-CN"/>
    </w:rPr>
  </w:style>
  <w:style w:type="paragraph" w:styleId="IntenseQuote">
    <w:name w:val="Intense Quote"/>
    <w:basedOn w:val="Normal"/>
    <w:next w:val="Normal"/>
    <w:link w:val="IntenseQuoteChar"/>
    <w:uiPriority w:val="30"/>
    <w:qFormat/>
    <w:rsid w:val="00083A71"/>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083A71"/>
    <w:rPr>
      <w:rFonts w:asciiTheme="majorHAnsi" w:eastAsiaTheme="majorEastAsia" w:hAnsiTheme="majorHAnsi" w:cstheme="majorBidi"/>
      <w:color w:val="1F497D" w:themeColor="text2"/>
      <w:spacing w:val="-6"/>
      <w:sz w:val="32"/>
      <w:szCs w:val="32"/>
      <w:lang w:eastAsia="zh-CN"/>
    </w:rPr>
  </w:style>
  <w:style w:type="character" w:styleId="SubtleEmphasis">
    <w:name w:val="Subtle Emphasis"/>
    <w:basedOn w:val="DefaultParagraphFont"/>
    <w:uiPriority w:val="19"/>
    <w:qFormat/>
    <w:rsid w:val="00083A71"/>
    <w:rPr>
      <w:i/>
      <w:iCs/>
      <w:color w:val="595959" w:themeColor="text1" w:themeTint="A6"/>
    </w:rPr>
  </w:style>
  <w:style w:type="character" w:styleId="IntenseEmphasis">
    <w:name w:val="Intense Emphasis"/>
    <w:basedOn w:val="DefaultParagraphFont"/>
    <w:uiPriority w:val="21"/>
    <w:qFormat/>
    <w:rsid w:val="00083A71"/>
    <w:rPr>
      <w:b/>
      <w:bCs/>
      <w:i/>
      <w:iCs/>
    </w:rPr>
  </w:style>
  <w:style w:type="character" w:styleId="SubtleReference">
    <w:name w:val="Subtle Reference"/>
    <w:basedOn w:val="DefaultParagraphFont"/>
    <w:uiPriority w:val="31"/>
    <w:qFormat/>
    <w:rsid w:val="00083A7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83A71"/>
    <w:rPr>
      <w:b/>
      <w:bCs/>
      <w:smallCaps/>
      <w:color w:val="1F497D" w:themeColor="text2"/>
      <w:u w:val="single"/>
    </w:rPr>
  </w:style>
  <w:style w:type="character" w:styleId="BookTitle">
    <w:name w:val="Book Title"/>
    <w:basedOn w:val="DefaultParagraphFont"/>
    <w:uiPriority w:val="33"/>
    <w:qFormat/>
    <w:rsid w:val="00083A71"/>
    <w:rPr>
      <w:b/>
      <w:bCs/>
      <w:smallCaps/>
      <w:spacing w:val="10"/>
    </w:rPr>
  </w:style>
  <w:style w:type="paragraph" w:styleId="TOCHeading">
    <w:name w:val="TOC Heading"/>
    <w:basedOn w:val="Heading1"/>
    <w:next w:val="Normal"/>
    <w:uiPriority w:val="39"/>
    <w:unhideWhenUsed/>
    <w:qFormat/>
    <w:rsid w:val="00083A71"/>
    <w:pPr>
      <w:outlineLvl w:val="9"/>
    </w:pPr>
  </w:style>
  <w:style w:type="character" w:customStyle="1" w:styleId="NormalbodyChar">
    <w:name w:val="Normal body Char"/>
    <w:basedOn w:val="DefaultParagraphFont"/>
    <w:link w:val="Normalbody"/>
    <w:rsid w:val="00083A71"/>
    <w:rPr>
      <w:rFonts w:ascii="Cambria" w:hAnsi="Cambria" w:cs="Times New Roman"/>
      <w:sz w:val="22"/>
      <w:szCs w:val="22"/>
      <w:lang w:eastAsia="zh-CN"/>
    </w:rPr>
  </w:style>
  <w:style w:type="character" w:customStyle="1" w:styleId="fontstyle01">
    <w:name w:val="fontstyle01"/>
    <w:basedOn w:val="DefaultParagraphFont"/>
    <w:rsid w:val="00083A71"/>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083A71"/>
    <w:rPr>
      <w:sz w:val="16"/>
      <w:szCs w:val="16"/>
    </w:rPr>
  </w:style>
  <w:style w:type="paragraph" w:styleId="CommentText">
    <w:name w:val="annotation text"/>
    <w:basedOn w:val="Normal"/>
    <w:link w:val="CommentTextChar"/>
    <w:uiPriority w:val="99"/>
    <w:unhideWhenUsed/>
    <w:rsid w:val="00083A71"/>
    <w:pPr>
      <w:spacing w:before="120" w:after="240" w:line="240" w:lineRule="auto"/>
      <w:ind w:firstLine="284"/>
    </w:pPr>
    <w:rPr>
      <w:sz w:val="20"/>
      <w:szCs w:val="20"/>
    </w:rPr>
  </w:style>
  <w:style w:type="character" w:customStyle="1" w:styleId="CommentTextChar">
    <w:name w:val="Comment Text Char"/>
    <w:basedOn w:val="DefaultParagraphFont"/>
    <w:link w:val="CommentText"/>
    <w:uiPriority w:val="99"/>
    <w:rsid w:val="00083A71"/>
    <w:rPr>
      <w:rFonts w:ascii="Cambria" w:hAnsi="Cambria"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083A71"/>
    <w:rPr>
      <w:b/>
      <w:bCs/>
    </w:rPr>
  </w:style>
  <w:style w:type="character" w:customStyle="1" w:styleId="CommentSubjectChar">
    <w:name w:val="Comment Subject Char"/>
    <w:basedOn w:val="CommentTextChar"/>
    <w:link w:val="CommentSubject"/>
    <w:uiPriority w:val="99"/>
    <w:semiHidden/>
    <w:rsid w:val="00083A71"/>
    <w:rPr>
      <w:rFonts w:ascii="Cambria" w:hAnsi="Cambria" w:cs="Times New Roman"/>
      <w:b/>
      <w:bCs/>
      <w:sz w:val="20"/>
      <w:szCs w:val="20"/>
      <w:lang w:eastAsia="zh-CN"/>
    </w:rPr>
  </w:style>
  <w:style w:type="character" w:customStyle="1" w:styleId="fontstyle21">
    <w:name w:val="fontstyle21"/>
    <w:basedOn w:val="DefaultParagraphFont"/>
    <w:rsid w:val="00083A71"/>
    <w:rPr>
      <w:rFonts w:ascii="TimesNewRomanPS-ItalicMT" w:hAnsi="TimesNewRomanPS-ItalicMT" w:hint="default"/>
      <w:b w:val="0"/>
      <w:bCs w:val="0"/>
      <w:i/>
      <w:iCs/>
      <w:color w:val="000000"/>
      <w:sz w:val="24"/>
      <w:szCs w:val="24"/>
    </w:rPr>
  </w:style>
  <w:style w:type="character" w:styleId="Hyperlink">
    <w:name w:val="Hyperlink"/>
    <w:basedOn w:val="DefaultParagraphFont"/>
    <w:uiPriority w:val="99"/>
    <w:unhideWhenUsed/>
    <w:rsid w:val="00083A71"/>
    <w:rPr>
      <w:color w:val="0000FF"/>
      <w:u w:val="single"/>
    </w:rPr>
  </w:style>
  <w:style w:type="table" w:styleId="TableGrid">
    <w:name w:val="Table Grid"/>
    <w:basedOn w:val="TableNormal"/>
    <w:uiPriority w:val="39"/>
    <w:rsid w:val="00083A71"/>
    <w:pPr>
      <w:spacing w:before="120"/>
      <w:ind w:firstLine="284"/>
      <w:jc w:val="both"/>
    </w:pPr>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3A71"/>
    <w:pPr>
      <w:spacing w:before="120" w:after="240"/>
      <w:ind w:left="720" w:firstLine="284"/>
      <w:contextualSpacing/>
    </w:pPr>
  </w:style>
  <w:style w:type="paragraph" w:styleId="NoSpacing">
    <w:name w:val="No Spacing"/>
    <w:basedOn w:val="Normal"/>
    <w:uiPriority w:val="1"/>
    <w:qFormat/>
    <w:rsid w:val="00083A71"/>
    <w:pPr>
      <w:spacing w:before="120" w:after="240"/>
    </w:pPr>
    <w:rPr>
      <w:color w:val="212121"/>
      <w:bdr w:val="none" w:sz="0" w:space="0" w:color="auto" w:frame="1"/>
      <w:shd w:val="clear" w:color="auto" w:fill="FFFFFF"/>
    </w:rPr>
  </w:style>
  <w:style w:type="character" w:customStyle="1" w:styleId="mi">
    <w:name w:val="mi"/>
    <w:basedOn w:val="DefaultParagraphFont"/>
    <w:rsid w:val="00083A71"/>
  </w:style>
  <w:style w:type="table" w:customStyle="1" w:styleId="TableGrid1">
    <w:name w:val="Table Grid1"/>
    <w:basedOn w:val="TableNormal"/>
    <w:next w:val="TableGrid"/>
    <w:uiPriority w:val="39"/>
    <w:rsid w:val="00083A71"/>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uuxrf">
    <w:name w:val="vuuxrf"/>
    <w:basedOn w:val="DefaultParagraphFont"/>
    <w:rsid w:val="00083A71"/>
  </w:style>
  <w:style w:type="character" w:styleId="HTMLCite">
    <w:name w:val="HTML Cite"/>
    <w:basedOn w:val="DefaultParagraphFont"/>
    <w:uiPriority w:val="99"/>
    <w:semiHidden/>
    <w:unhideWhenUsed/>
    <w:rsid w:val="00083A71"/>
    <w:rPr>
      <w:i/>
      <w:iCs/>
    </w:rPr>
  </w:style>
  <w:style w:type="character" w:customStyle="1" w:styleId="UnresolvedMention1">
    <w:name w:val="Unresolved Mention1"/>
    <w:basedOn w:val="DefaultParagraphFont"/>
    <w:uiPriority w:val="99"/>
    <w:semiHidden/>
    <w:unhideWhenUsed/>
    <w:rsid w:val="00083A71"/>
    <w:rPr>
      <w:color w:val="605E5C"/>
      <w:shd w:val="clear" w:color="auto" w:fill="E1DFDD"/>
    </w:rPr>
  </w:style>
  <w:style w:type="table" w:customStyle="1" w:styleId="TableGrid2">
    <w:name w:val="Table Grid2"/>
    <w:basedOn w:val="TableNormal"/>
    <w:next w:val="TableGrid"/>
    <w:uiPriority w:val="39"/>
    <w:rsid w:val="00083A71"/>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083A71"/>
  </w:style>
  <w:style w:type="table" w:customStyle="1" w:styleId="TableGrid3">
    <w:name w:val="Table Grid3"/>
    <w:basedOn w:val="TableNormal"/>
    <w:next w:val="TableGrid"/>
    <w:uiPriority w:val="39"/>
    <w:rsid w:val="00083A71"/>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83A71"/>
    <w:pPr>
      <w:spacing w:after="0" w:line="240" w:lineRule="auto"/>
      <w:ind w:left="720" w:hanging="720"/>
    </w:pPr>
  </w:style>
  <w:style w:type="paragraph" w:styleId="TOC1">
    <w:name w:val="toc 1"/>
    <w:basedOn w:val="Normal"/>
    <w:next w:val="Normal"/>
    <w:autoRedefine/>
    <w:uiPriority w:val="39"/>
    <w:unhideWhenUsed/>
    <w:rsid w:val="00083A71"/>
    <w:pPr>
      <w:spacing w:after="100"/>
      <w:jc w:val="distribute"/>
    </w:pPr>
  </w:style>
  <w:style w:type="paragraph" w:styleId="TOC2">
    <w:name w:val="toc 2"/>
    <w:basedOn w:val="Normal"/>
    <w:next w:val="Normal"/>
    <w:autoRedefine/>
    <w:uiPriority w:val="39"/>
    <w:unhideWhenUsed/>
    <w:rsid w:val="00083A71"/>
    <w:pPr>
      <w:spacing w:after="100"/>
      <w:ind w:left="220"/>
    </w:pPr>
  </w:style>
  <w:style w:type="paragraph" w:styleId="TOC3">
    <w:name w:val="toc 3"/>
    <w:basedOn w:val="Normal"/>
    <w:next w:val="Normal"/>
    <w:autoRedefine/>
    <w:uiPriority w:val="39"/>
    <w:unhideWhenUsed/>
    <w:rsid w:val="00083A71"/>
    <w:pPr>
      <w:spacing w:after="100"/>
      <w:ind w:left="440"/>
    </w:pPr>
  </w:style>
  <w:style w:type="paragraph" w:styleId="TOC4">
    <w:name w:val="toc 4"/>
    <w:basedOn w:val="Normal"/>
    <w:next w:val="Normal"/>
    <w:autoRedefine/>
    <w:uiPriority w:val="39"/>
    <w:unhideWhenUsed/>
    <w:rsid w:val="00083A71"/>
    <w:pPr>
      <w:spacing w:after="100"/>
      <w:ind w:left="660"/>
    </w:pPr>
  </w:style>
  <w:style w:type="paragraph" w:styleId="TOC5">
    <w:name w:val="toc 5"/>
    <w:basedOn w:val="Normal"/>
    <w:next w:val="Normal"/>
    <w:autoRedefine/>
    <w:uiPriority w:val="39"/>
    <w:unhideWhenUsed/>
    <w:rsid w:val="00083A71"/>
    <w:pPr>
      <w:spacing w:after="100" w:line="259" w:lineRule="auto"/>
      <w:ind w:left="880"/>
      <w:jc w:val="left"/>
    </w:pPr>
    <w:rPr>
      <w:rFonts w:asciiTheme="minorHAnsi" w:hAnsiTheme="minorHAnsi" w:cstheme="minorBidi"/>
    </w:rPr>
  </w:style>
  <w:style w:type="paragraph" w:styleId="TOC6">
    <w:name w:val="toc 6"/>
    <w:basedOn w:val="Normal"/>
    <w:next w:val="Normal"/>
    <w:autoRedefine/>
    <w:uiPriority w:val="39"/>
    <w:unhideWhenUsed/>
    <w:rsid w:val="00083A71"/>
    <w:pPr>
      <w:spacing w:after="100" w:line="259" w:lineRule="auto"/>
      <w:ind w:left="1100"/>
      <w:jc w:val="left"/>
    </w:pPr>
    <w:rPr>
      <w:rFonts w:asciiTheme="minorHAnsi" w:hAnsiTheme="minorHAnsi" w:cstheme="minorBidi"/>
    </w:rPr>
  </w:style>
  <w:style w:type="paragraph" w:styleId="TOC7">
    <w:name w:val="toc 7"/>
    <w:basedOn w:val="Normal"/>
    <w:next w:val="Normal"/>
    <w:autoRedefine/>
    <w:uiPriority w:val="39"/>
    <w:unhideWhenUsed/>
    <w:rsid w:val="00083A71"/>
    <w:pPr>
      <w:spacing w:after="100" w:line="259" w:lineRule="auto"/>
      <w:ind w:left="1320"/>
      <w:jc w:val="left"/>
    </w:pPr>
    <w:rPr>
      <w:rFonts w:asciiTheme="minorHAnsi" w:hAnsiTheme="minorHAnsi" w:cstheme="minorBidi"/>
    </w:rPr>
  </w:style>
  <w:style w:type="paragraph" w:styleId="TOC8">
    <w:name w:val="toc 8"/>
    <w:basedOn w:val="Normal"/>
    <w:next w:val="Normal"/>
    <w:autoRedefine/>
    <w:uiPriority w:val="39"/>
    <w:unhideWhenUsed/>
    <w:rsid w:val="00083A71"/>
    <w:pPr>
      <w:spacing w:after="100" w:line="259" w:lineRule="auto"/>
      <w:ind w:left="1540"/>
      <w:jc w:val="left"/>
    </w:pPr>
    <w:rPr>
      <w:rFonts w:asciiTheme="minorHAnsi" w:hAnsiTheme="minorHAnsi" w:cstheme="minorBidi"/>
    </w:rPr>
  </w:style>
  <w:style w:type="paragraph" w:styleId="TOC9">
    <w:name w:val="toc 9"/>
    <w:basedOn w:val="Normal"/>
    <w:next w:val="Normal"/>
    <w:autoRedefine/>
    <w:uiPriority w:val="39"/>
    <w:unhideWhenUsed/>
    <w:rsid w:val="00083A71"/>
    <w:pPr>
      <w:spacing w:after="100" w:line="259" w:lineRule="auto"/>
      <w:ind w:left="1760"/>
      <w:jc w:val="left"/>
    </w:pPr>
    <w:rPr>
      <w:rFonts w:asciiTheme="minorHAnsi" w:hAnsiTheme="minorHAnsi" w:cstheme="minorBidi"/>
    </w:rPr>
  </w:style>
  <w:style w:type="paragraph" w:styleId="Revision">
    <w:name w:val="Revision"/>
    <w:hidden/>
    <w:uiPriority w:val="99"/>
    <w:semiHidden/>
    <w:rsid w:val="00083A71"/>
    <w:rPr>
      <w:rFonts w:ascii="Cambria" w:hAnsi="Cambria" w:cs="Times New Roman"/>
      <w:sz w:val="22"/>
      <w:szCs w:val="22"/>
      <w:lang w:eastAsia="zh-CN"/>
    </w:rPr>
  </w:style>
  <w:style w:type="paragraph" w:styleId="BalloonText">
    <w:name w:val="Balloon Text"/>
    <w:basedOn w:val="Normal"/>
    <w:link w:val="BalloonTextChar"/>
    <w:uiPriority w:val="99"/>
    <w:semiHidden/>
    <w:unhideWhenUsed/>
    <w:rsid w:val="00083A7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A71"/>
    <w:rPr>
      <w:rFonts w:ascii="Lucida Grande" w:hAnsi="Lucida Grande" w:cs="Lucida Grande"/>
      <w:sz w:val="18"/>
      <w:szCs w:val="18"/>
      <w:lang w:eastAsia="zh-CN"/>
    </w:rPr>
  </w:style>
  <w:style w:type="character" w:customStyle="1" w:styleId="mo">
    <w:name w:val="mo"/>
    <w:basedOn w:val="DefaultParagraphFont"/>
    <w:rsid w:val="00083A71"/>
  </w:style>
  <w:style w:type="character" w:customStyle="1" w:styleId="mtext">
    <w:name w:val="mtext"/>
    <w:basedOn w:val="DefaultParagraphFont"/>
    <w:rsid w:val="00083A71"/>
  </w:style>
  <w:style w:type="paragraph" w:customStyle="1" w:styleId="chapter-para">
    <w:name w:val="chapter-para"/>
    <w:basedOn w:val="Normal"/>
    <w:rsid w:val="00083A71"/>
    <w:pPr>
      <w:spacing w:before="100" w:beforeAutospacing="1" w:after="100" w:afterAutospacing="1" w:line="240" w:lineRule="auto"/>
      <w:jc w:val="left"/>
    </w:pPr>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083A7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99" Type="http://schemas.openxmlformats.org/officeDocument/2006/relationships/header" Target="header14.xml"/><Relationship Id="rId21" Type="http://schemas.openxmlformats.org/officeDocument/2006/relationships/image" Target="media/image11.png"/><Relationship Id="rId63" Type="http://schemas.openxmlformats.org/officeDocument/2006/relationships/image" Target="media/image41.png"/><Relationship Id="rId159" Type="http://schemas.openxmlformats.org/officeDocument/2006/relationships/image" Target="media/image132.png"/><Relationship Id="rId170" Type="http://schemas.openxmlformats.org/officeDocument/2006/relationships/image" Target="media/image143.tiff"/><Relationship Id="rId226" Type="http://schemas.openxmlformats.org/officeDocument/2006/relationships/image" Target="media/image193.tiff"/><Relationship Id="rId268" Type="http://schemas.openxmlformats.org/officeDocument/2006/relationships/image" Target="media/image235.tiff"/><Relationship Id="rId32" Type="http://schemas.openxmlformats.org/officeDocument/2006/relationships/image" Target="media/image17.jpg"/><Relationship Id="rId74" Type="http://schemas.openxmlformats.org/officeDocument/2006/relationships/image" Target="media/image52.png"/><Relationship Id="rId128" Type="http://schemas.openxmlformats.org/officeDocument/2006/relationships/image" Target="media/image106.tiff"/><Relationship Id="rId5" Type="http://schemas.openxmlformats.org/officeDocument/2006/relationships/webSettings" Target="webSettings.xml"/><Relationship Id="rId181" Type="http://schemas.openxmlformats.org/officeDocument/2006/relationships/image" Target="media/image154.png"/><Relationship Id="rId237" Type="http://schemas.openxmlformats.org/officeDocument/2006/relationships/image" Target="media/image204.png"/><Relationship Id="rId279" Type="http://schemas.openxmlformats.org/officeDocument/2006/relationships/image" Target="media/image246.png"/><Relationship Id="rId43" Type="http://schemas.openxmlformats.org/officeDocument/2006/relationships/image" Target="media/image21.png"/><Relationship Id="rId139" Type="http://schemas.openxmlformats.org/officeDocument/2006/relationships/image" Target="media/image117.tiff"/><Relationship Id="rId290" Type="http://schemas.openxmlformats.org/officeDocument/2006/relationships/image" Target="media/image257.tiff"/><Relationship Id="rId304" Type="http://schemas.openxmlformats.org/officeDocument/2006/relationships/footer" Target="footer14.xml"/><Relationship Id="rId85" Type="http://schemas.openxmlformats.org/officeDocument/2006/relationships/image" Target="media/image63.png"/><Relationship Id="rId150" Type="http://schemas.openxmlformats.org/officeDocument/2006/relationships/image" Target="media/image123.png"/><Relationship Id="rId192" Type="http://schemas.openxmlformats.org/officeDocument/2006/relationships/image" Target="media/image165.png"/><Relationship Id="rId206" Type="http://schemas.openxmlformats.org/officeDocument/2006/relationships/image" Target="media/image175.tiff"/><Relationship Id="rId248" Type="http://schemas.openxmlformats.org/officeDocument/2006/relationships/image" Target="media/image215.tiff"/><Relationship Id="rId12" Type="http://schemas.openxmlformats.org/officeDocument/2006/relationships/footer" Target="footer3.xml"/><Relationship Id="rId108" Type="http://schemas.openxmlformats.org/officeDocument/2006/relationships/image" Target="media/image86.tiff"/><Relationship Id="rId54" Type="http://schemas.openxmlformats.org/officeDocument/2006/relationships/image" Target="media/image32.png"/><Relationship Id="rId96" Type="http://schemas.openxmlformats.org/officeDocument/2006/relationships/image" Target="media/image74.tiff"/><Relationship Id="rId161" Type="http://schemas.openxmlformats.org/officeDocument/2006/relationships/image" Target="media/image134.png"/><Relationship Id="rId217" Type="http://schemas.openxmlformats.org/officeDocument/2006/relationships/image" Target="media/image186.png"/><Relationship Id="rId259" Type="http://schemas.openxmlformats.org/officeDocument/2006/relationships/image" Target="media/image226.png"/><Relationship Id="rId23" Type="http://schemas.openxmlformats.org/officeDocument/2006/relationships/image" Target="media/image13.jpeg"/><Relationship Id="rId119" Type="http://schemas.openxmlformats.org/officeDocument/2006/relationships/image" Target="media/image97.tiff"/><Relationship Id="rId270" Type="http://schemas.openxmlformats.org/officeDocument/2006/relationships/image" Target="media/image237.png"/><Relationship Id="rId291" Type="http://schemas.openxmlformats.org/officeDocument/2006/relationships/image" Target="media/image258.tiff"/><Relationship Id="rId305" Type="http://schemas.openxmlformats.org/officeDocument/2006/relationships/header" Target="header17.xml"/><Relationship Id="rId44" Type="http://schemas.openxmlformats.org/officeDocument/2006/relationships/image" Target="media/image22.png"/><Relationship Id="rId65" Type="http://schemas.openxmlformats.org/officeDocument/2006/relationships/image" Target="media/image43.png"/><Relationship Id="rId86" Type="http://schemas.openxmlformats.org/officeDocument/2006/relationships/image" Target="media/image64.png"/><Relationship Id="rId130" Type="http://schemas.openxmlformats.org/officeDocument/2006/relationships/image" Target="media/image108.tiff"/><Relationship Id="rId151" Type="http://schemas.openxmlformats.org/officeDocument/2006/relationships/image" Target="media/image124.png"/><Relationship Id="rId172" Type="http://schemas.openxmlformats.org/officeDocument/2006/relationships/image" Target="media/image145.png"/><Relationship Id="rId193" Type="http://schemas.microsoft.com/office/2007/relationships/hdphoto" Target="media/hdphoto1.wdp"/><Relationship Id="rId207" Type="http://schemas.openxmlformats.org/officeDocument/2006/relationships/image" Target="media/image176.tiff"/><Relationship Id="rId228" Type="http://schemas.openxmlformats.org/officeDocument/2006/relationships/image" Target="media/image195.tiff"/><Relationship Id="rId249" Type="http://schemas.openxmlformats.org/officeDocument/2006/relationships/image" Target="media/image216.tiff"/><Relationship Id="rId13" Type="http://schemas.openxmlformats.org/officeDocument/2006/relationships/image" Target="media/image3.png"/><Relationship Id="rId109" Type="http://schemas.openxmlformats.org/officeDocument/2006/relationships/image" Target="media/image87.tiff"/><Relationship Id="rId260" Type="http://schemas.openxmlformats.org/officeDocument/2006/relationships/image" Target="media/image227.png"/><Relationship Id="rId281" Type="http://schemas.openxmlformats.org/officeDocument/2006/relationships/image" Target="media/image248.png"/><Relationship Id="rId34" Type="http://schemas.openxmlformats.org/officeDocument/2006/relationships/image" Target="media/image19.jpg"/><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5.tiff"/><Relationship Id="rId120" Type="http://schemas.openxmlformats.org/officeDocument/2006/relationships/image" Target="media/image98.tiff"/><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35.png"/><Relationship Id="rId183" Type="http://schemas.openxmlformats.org/officeDocument/2006/relationships/image" Target="media/image156.tiff"/><Relationship Id="rId218" Type="http://schemas.openxmlformats.org/officeDocument/2006/relationships/header" Target="header11.xml"/><Relationship Id="rId239" Type="http://schemas.openxmlformats.org/officeDocument/2006/relationships/image" Target="media/image206.tiff"/><Relationship Id="rId250" Type="http://schemas.openxmlformats.org/officeDocument/2006/relationships/image" Target="media/image217.png"/><Relationship Id="rId271" Type="http://schemas.openxmlformats.org/officeDocument/2006/relationships/image" Target="media/image238.tiff"/><Relationship Id="rId292" Type="http://schemas.openxmlformats.org/officeDocument/2006/relationships/image" Target="media/image259.png"/><Relationship Id="rId306" Type="http://schemas.openxmlformats.org/officeDocument/2006/relationships/header" Target="header18.xml"/><Relationship Id="rId24" Type="http://schemas.openxmlformats.org/officeDocument/2006/relationships/image" Target="media/image14.jpeg"/><Relationship Id="rId45" Type="http://schemas.openxmlformats.org/officeDocument/2006/relationships/image" Target="media/image23.png"/><Relationship Id="rId66" Type="http://schemas.openxmlformats.org/officeDocument/2006/relationships/image" Target="media/image44.tiff"/><Relationship Id="rId87" Type="http://schemas.openxmlformats.org/officeDocument/2006/relationships/image" Target="media/image65.tiff"/><Relationship Id="rId110" Type="http://schemas.openxmlformats.org/officeDocument/2006/relationships/image" Target="media/image88.tiff"/><Relationship Id="rId131" Type="http://schemas.openxmlformats.org/officeDocument/2006/relationships/image" Target="media/image109.tiff"/><Relationship Id="rId152" Type="http://schemas.openxmlformats.org/officeDocument/2006/relationships/image" Target="media/image125.png"/><Relationship Id="rId173" Type="http://schemas.openxmlformats.org/officeDocument/2006/relationships/image" Target="media/image146.tiff"/><Relationship Id="rId194" Type="http://schemas.openxmlformats.org/officeDocument/2006/relationships/image" Target="media/image166.png"/><Relationship Id="rId208" Type="http://schemas.openxmlformats.org/officeDocument/2006/relationships/image" Target="media/image177.png"/><Relationship Id="rId229" Type="http://schemas.openxmlformats.org/officeDocument/2006/relationships/image" Target="media/image196.tiff"/><Relationship Id="rId240" Type="http://schemas.openxmlformats.org/officeDocument/2006/relationships/image" Target="media/image207.tiff"/><Relationship Id="rId261" Type="http://schemas.openxmlformats.org/officeDocument/2006/relationships/image" Target="media/image228.png"/><Relationship Id="rId14" Type="http://schemas.openxmlformats.org/officeDocument/2006/relationships/image" Target="media/image4.jpg"/><Relationship Id="rId35" Type="http://schemas.openxmlformats.org/officeDocument/2006/relationships/header" Target="header5.xml"/><Relationship Id="rId56" Type="http://schemas.openxmlformats.org/officeDocument/2006/relationships/image" Target="media/image34.png"/><Relationship Id="rId77" Type="http://schemas.openxmlformats.org/officeDocument/2006/relationships/image" Target="media/image55.png"/><Relationship Id="rId100" Type="http://schemas.openxmlformats.org/officeDocument/2006/relationships/image" Target="media/image78.png"/><Relationship Id="rId282" Type="http://schemas.openxmlformats.org/officeDocument/2006/relationships/image" Target="media/image249.tiff"/><Relationship Id="rId8" Type="http://schemas.openxmlformats.org/officeDocument/2006/relationships/image" Target="media/image2.png"/><Relationship Id="rId98" Type="http://schemas.openxmlformats.org/officeDocument/2006/relationships/image" Target="media/image76.tiff"/><Relationship Id="rId121" Type="http://schemas.openxmlformats.org/officeDocument/2006/relationships/image" Target="media/image99.tiff"/><Relationship Id="rId142" Type="http://schemas.openxmlformats.org/officeDocument/2006/relationships/image" Target="media/image120.png"/><Relationship Id="rId163" Type="http://schemas.openxmlformats.org/officeDocument/2006/relationships/image" Target="media/image136.png"/><Relationship Id="rId184" Type="http://schemas.openxmlformats.org/officeDocument/2006/relationships/image" Target="media/image157.tiff"/><Relationship Id="rId219" Type="http://schemas.openxmlformats.org/officeDocument/2006/relationships/header" Target="header12.xml"/><Relationship Id="rId230" Type="http://schemas.openxmlformats.org/officeDocument/2006/relationships/image" Target="media/image197.tiff"/><Relationship Id="rId251" Type="http://schemas.openxmlformats.org/officeDocument/2006/relationships/image" Target="media/image218.png"/><Relationship Id="rId25" Type="http://schemas.openxmlformats.org/officeDocument/2006/relationships/header" Target="header2.xml"/><Relationship Id="rId46" Type="http://schemas.openxmlformats.org/officeDocument/2006/relationships/image" Target="media/image24.png"/><Relationship Id="rId67" Type="http://schemas.openxmlformats.org/officeDocument/2006/relationships/image" Target="media/image45.tiff"/><Relationship Id="rId272" Type="http://schemas.openxmlformats.org/officeDocument/2006/relationships/image" Target="media/image239.tiff"/><Relationship Id="rId293" Type="http://schemas.openxmlformats.org/officeDocument/2006/relationships/image" Target="media/image260.png"/><Relationship Id="rId307" Type="http://schemas.openxmlformats.org/officeDocument/2006/relationships/fontTable" Target="fontTable.xml"/><Relationship Id="rId88" Type="http://schemas.openxmlformats.org/officeDocument/2006/relationships/image" Target="media/image66.tiff"/><Relationship Id="rId111" Type="http://schemas.openxmlformats.org/officeDocument/2006/relationships/image" Target="media/image89.tiff"/><Relationship Id="rId132" Type="http://schemas.openxmlformats.org/officeDocument/2006/relationships/image" Target="media/image110.png"/><Relationship Id="rId153" Type="http://schemas.openxmlformats.org/officeDocument/2006/relationships/image" Target="media/image126.png"/><Relationship Id="rId174" Type="http://schemas.openxmlformats.org/officeDocument/2006/relationships/image" Target="media/image147.tiff"/><Relationship Id="rId195" Type="http://schemas.microsoft.com/office/2007/relationships/hdphoto" Target="media/hdphoto2.wdp"/><Relationship Id="rId209" Type="http://schemas.openxmlformats.org/officeDocument/2006/relationships/image" Target="media/image178.png"/><Relationship Id="rId220" Type="http://schemas.openxmlformats.org/officeDocument/2006/relationships/image" Target="media/image187.jpeg"/><Relationship Id="rId241" Type="http://schemas.openxmlformats.org/officeDocument/2006/relationships/image" Target="media/image208.png"/><Relationship Id="rId15" Type="http://schemas.openxmlformats.org/officeDocument/2006/relationships/image" Target="media/image5.png"/><Relationship Id="rId36" Type="http://schemas.openxmlformats.org/officeDocument/2006/relationships/header" Target="header6.xml"/><Relationship Id="rId57" Type="http://schemas.openxmlformats.org/officeDocument/2006/relationships/image" Target="media/image35.png"/><Relationship Id="rId262" Type="http://schemas.openxmlformats.org/officeDocument/2006/relationships/image" Target="media/image229.png"/><Relationship Id="rId283" Type="http://schemas.openxmlformats.org/officeDocument/2006/relationships/image" Target="media/image250.tiff"/><Relationship Id="rId78" Type="http://schemas.openxmlformats.org/officeDocument/2006/relationships/image" Target="media/image56.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tiff"/><Relationship Id="rId143" Type="http://schemas.openxmlformats.org/officeDocument/2006/relationships/image" Target="media/image121.png"/><Relationship Id="rId164" Type="http://schemas.openxmlformats.org/officeDocument/2006/relationships/image" Target="media/image137.png"/><Relationship Id="rId185" Type="http://schemas.openxmlformats.org/officeDocument/2006/relationships/image" Target="media/image158.tiff"/><Relationship Id="rId9" Type="http://schemas.openxmlformats.org/officeDocument/2006/relationships/header" Target="header1.xml"/><Relationship Id="rId210" Type="http://schemas.openxmlformats.org/officeDocument/2006/relationships/image" Target="media/image179.png"/><Relationship Id="rId26" Type="http://schemas.openxmlformats.org/officeDocument/2006/relationships/header" Target="header3.xml"/><Relationship Id="rId231" Type="http://schemas.openxmlformats.org/officeDocument/2006/relationships/image" Target="media/image198.tiff"/><Relationship Id="rId252" Type="http://schemas.openxmlformats.org/officeDocument/2006/relationships/image" Target="media/image219.png"/><Relationship Id="rId273" Type="http://schemas.openxmlformats.org/officeDocument/2006/relationships/image" Target="media/image240.tiff"/><Relationship Id="rId294" Type="http://schemas.openxmlformats.org/officeDocument/2006/relationships/image" Target="media/image261.png"/><Relationship Id="rId308" Type="http://schemas.openxmlformats.org/officeDocument/2006/relationships/theme" Target="theme/theme1.xml"/><Relationship Id="rId47" Type="http://schemas.openxmlformats.org/officeDocument/2006/relationships/image" Target="media/image25.png"/><Relationship Id="rId68" Type="http://schemas.openxmlformats.org/officeDocument/2006/relationships/image" Target="media/image46.tiff"/><Relationship Id="rId89" Type="http://schemas.openxmlformats.org/officeDocument/2006/relationships/image" Target="media/image67.tiff"/><Relationship Id="rId112" Type="http://schemas.openxmlformats.org/officeDocument/2006/relationships/image" Target="media/image90.tiff"/><Relationship Id="rId133" Type="http://schemas.openxmlformats.org/officeDocument/2006/relationships/image" Target="media/image111.png"/><Relationship Id="rId154" Type="http://schemas.openxmlformats.org/officeDocument/2006/relationships/image" Target="media/image127.png"/><Relationship Id="rId175" Type="http://schemas.openxmlformats.org/officeDocument/2006/relationships/image" Target="media/image148.jpeg"/><Relationship Id="rId196" Type="http://schemas.openxmlformats.org/officeDocument/2006/relationships/image" Target="media/image167.png"/><Relationship Id="rId200" Type="http://schemas.openxmlformats.org/officeDocument/2006/relationships/image" Target="media/image169.png"/><Relationship Id="rId16" Type="http://schemas.openxmlformats.org/officeDocument/2006/relationships/image" Target="media/image6.png"/><Relationship Id="rId221" Type="http://schemas.openxmlformats.org/officeDocument/2006/relationships/image" Target="media/image188.jpeg"/><Relationship Id="rId242" Type="http://schemas.openxmlformats.org/officeDocument/2006/relationships/image" Target="media/image209.png"/><Relationship Id="rId263" Type="http://schemas.openxmlformats.org/officeDocument/2006/relationships/image" Target="media/image230.tiff"/><Relationship Id="rId284" Type="http://schemas.openxmlformats.org/officeDocument/2006/relationships/image" Target="media/image251.png"/><Relationship Id="rId37" Type="http://schemas.openxmlformats.org/officeDocument/2006/relationships/header" Target="header7.xml"/><Relationship Id="rId58" Type="http://schemas.openxmlformats.org/officeDocument/2006/relationships/image" Target="media/image36.png"/><Relationship Id="rId79" Type="http://schemas.openxmlformats.org/officeDocument/2006/relationships/image" Target="media/image57.tiff"/><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68.tiff"/><Relationship Id="rId165" Type="http://schemas.openxmlformats.org/officeDocument/2006/relationships/image" Target="media/image138.tiff"/><Relationship Id="rId186" Type="http://schemas.openxmlformats.org/officeDocument/2006/relationships/image" Target="media/image159.tiff"/><Relationship Id="rId211" Type="http://schemas.openxmlformats.org/officeDocument/2006/relationships/image" Target="media/image180.png"/><Relationship Id="rId232" Type="http://schemas.openxmlformats.org/officeDocument/2006/relationships/image" Target="media/image199.png"/><Relationship Id="rId253" Type="http://schemas.openxmlformats.org/officeDocument/2006/relationships/image" Target="media/image220.png"/><Relationship Id="rId274" Type="http://schemas.openxmlformats.org/officeDocument/2006/relationships/image" Target="media/image241.tiff"/><Relationship Id="rId295" Type="http://schemas.openxmlformats.org/officeDocument/2006/relationships/image" Target="media/image262.png"/><Relationship Id="rId27" Type="http://schemas.openxmlformats.org/officeDocument/2006/relationships/footer" Target="footer4.xml"/><Relationship Id="rId48" Type="http://schemas.openxmlformats.org/officeDocument/2006/relationships/image" Target="media/image26.tiff"/><Relationship Id="rId69" Type="http://schemas.openxmlformats.org/officeDocument/2006/relationships/image" Target="media/image47.tiff"/><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58.tiff"/><Relationship Id="rId155" Type="http://schemas.openxmlformats.org/officeDocument/2006/relationships/image" Target="media/image128.png"/><Relationship Id="rId176" Type="http://schemas.openxmlformats.org/officeDocument/2006/relationships/image" Target="media/image149.jpeg"/><Relationship Id="rId197" Type="http://schemas.microsoft.com/office/2007/relationships/hdphoto" Target="media/hdphoto3.wdp"/><Relationship Id="rId201" Type="http://schemas.openxmlformats.org/officeDocument/2006/relationships/image" Target="media/image170.png"/><Relationship Id="rId222" Type="http://schemas.openxmlformats.org/officeDocument/2006/relationships/image" Target="media/image189.jpeg"/><Relationship Id="rId243" Type="http://schemas.openxmlformats.org/officeDocument/2006/relationships/image" Target="media/image210.tiff"/><Relationship Id="rId264" Type="http://schemas.openxmlformats.org/officeDocument/2006/relationships/image" Target="media/image231.tiff"/><Relationship Id="rId285" Type="http://schemas.openxmlformats.org/officeDocument/2006/relationships/image" Target="media/image252.png"/><Relationship Id="rId17" Type="http://schemas.openxmlformats.org/officeDocument/2006/relationships/image" Target="media/image7.png"/><Relationship Id="rId38" Type="http://schemas.openxmlformats.org/officeDocument/2006/relationships/header" Target="header8.xml"/><Relationship Id="rId59" Type="http://schemas.openxmlformats.org/officeDocument/2006/relationships/image" Target="media/image37.png"/><Relationship Id="rId103" Type="http://schemas.openxmlformats.org/officeDocument/2006/relationships/image" Target="media/image81.tiff"/><Relationship Id="rId124" Type="http://schemas.openxmlformats.org/officeDocument/2006/relationships/image" Target="media/image102.png"/><Relationship Id="rId70" Type="http://schemas.openxmlformats.org/officeDocument/2006/relationships/image" Target="media/image48.tiff"/><Relationship Id="rId91" Type="http://schemas.openxmlformats.org/officeDocument/2006/relationships/image" Target="media/image69.png"/><Relationship Id="rId145" Type="http://schemas.openxmlformats.org/officeDocument/2006/relationships/header" Target="header9.xml"/><Relationship Id="rId166" Type="http://schemas.openxmlformats.org/officeDocument/2006/relationships/image" Target="media/image139.tif"/><Relationship Id="rId187" Type="http://schemas.openxmlformats.org/officeDocument/2006/relationships/image" Target="media/image160.png"/><Relationship Id="rId1" Type="http://schemas.openxmlformats.org/officeDocument/2006/relationships/customXml" Target="../customXml/item1.xml"/><Relationship Id="rId212" Type="http://schemas.openxmlformats.org/officeDocument/2006/relationships/image" Target="media/image181.tiff"/><Relationship Id="rId233" Type="http://schemas.openxmlformats.org/officeDocument/2006/relationships/image" Target="media/image200.png"/><Relationship Id="rId254" Type="http://schemas.openxmlformats.org/officeDocument/2006/relationships/image" Target="media/image221.png"/><Relationship Id="rId28" Type="http://schemas.openxmlformats.org/officeDocument/2006/relationships/footer" Target="footer5.xml"/><Relationship Id="rId49" Type="http://schemas.openxmlformats.org/officeDocument/2006/relationships/image" Target="media/image27.tiff"/><Relationship Id="rId114" Type="http://schemas.openxmlformats.org/officeDocument/2006/relationships/image" Target="media/image92.png"/><Relationship Id="rId275" Type="http://schemas.openxmlformats.org/officeDocument/2006/relationships/image" Target="media/image242.tiff"/><Relationship Id="rId296" Type="http://schemas.openxmlformats.org/officeDocument/2006/relationships/image" Target="media/image263.png"/><Relationship Id="rId300" Type="http://schemas.openxmlformats.org/officeDocument/2006/relationships/header" Target="header15.xml"/><Relationship Id="rId60" Type="http://schemas.openxmlformats.org/officeDocument/2006/relationships/image" Target="media/image38.tiff"/><Relationship Id="rId81" Type="http://schemas.openxmlformats.org/officeDocument/2006/relationships/image" Target="media/image59.png"/><Relationship Id="rId135" Type="http://schemas.openxmlformats.org/officeDocument/2006/relationships/image" Target="media/image113.png"/><Relationship Id="rId156" Type="http://schemas.openxmlformats.org/officeDocument/2006/relationships/image" Target="media/image129.png"/><Relationship Id="rId177" Type="http://schemas.openxmlformats.org/officeDocument/2006/relationships/image" Target="media/image150.tiff"/><Relationship Id="rId198" Type="http://schemas.openxmlformats.org/officeDocument/2006/relationships/image" Target="media/image168.png"/><Relationship Id="rId202" Type="http://schemas.openxmlformats.org/officeDocument/2006/relationships/image" Target="media/image171.png"/><Relationship Id="rId223" Type="http://schemas.openxmlformats.org/officeDocument/2006/relationships/image" Target="media/image190.jpeg"/><Relationship Id="rId244" Type="http://schemas.openxmlformats.org/officeDocument/2006/relationships/image" Target="media/image211.png"/><Relationship Id="rId18" Type="http://schemas.openxmlformats.org/officeDocument/2006/relationships/image" Target="media/image8.png"/><Relationship Id="rId39" Type="http://schemas.openxmlformats.org/officeDocument/2006/relationships/footer" Target="footer6.xml"/><Relationship Id="rId265" Type="http://schemas.openxmlformats.org/officeDocument/2006/relationships/image" Target="media/image232.tiff"/><Relationship Id="rId286" Type="http://schemas.openxmlformats.org/officeDocument/2006/relationships/image" Target="media/image253.tiff"/><Relationship Id="rId50" Type="http://schemas.openxmlformats.org/officeDocument/2006/relationships/image" Target="media/image28.tiff"/><Relationship Id="rId104" Type="http://schemas.openxmlformats.org/officeDocument/2006/relationships/image" Target="media/image82.tiff"/><Relationship Id="rId125" Type="http://schemas.openxmlformats.org/officeDocument/2006/relationships/image" Target="media/image103.png"/><Relationship Id="rId146" Type="http://schemas.openxmlformats.org/officeDocument/2006/relationships/header" Target="header10.xml"/><Relationship Id="rId167" Type="http://schemas.openxmlformats.org/officeDocument/2006/relationships/image" Target="media/image140.png"/><Relationship Id="rId188" Type="http://schemas.openxmlformats.org/officeDocument/2006/relationships/image" Target="media/image161.png"/><Relationship Id="rId71" Type="http://schemas.openxmlformats.org/officeDocument/2006/relationships/image" Target="media/image49.tiff"/><Relationship Id="rId92" Type="http://schemas.openxmlformats.org/officeDocument/2006/relationships/image" Target="media/image70.png"/><Relationship Id="rId213" Type="http://schemas.openxmlformats.org/officeDocument/2006/relationships/image" Target="media/image182.tiff"/><Relationship Id="rId234" Type="http://schemas.openxmlformats.org/officeDocument/2006/relationships/image" Target="media/image201.png"/><Relationship Id="rId2" Type="http://schemas.openxmlformats.org/officeDocument/2006/relationships/numbering" Target="numbering.xml"/><Relationship Id="rId29" Type="http://schemas.openxmlformats.org/officeDocument/2006/relationships/header" Target="header4.xml"/><Relationship Id="rId255" Type="http://schemas.openxmlformats.org/officeDocument/2006/relationships/image" Target="media/image222.tiff"/><Relationship Id="rId276" Type="http://schemas.openxmlformats.org/officeDocument/2006/relationships/image" Target="media/image243.tiff"/><Relationship Id="rId297" Type="http://schemas.openxmlformats.org/officeDocument/2006/relationships/image" Target="media/image264.png"/><Relationship Id="rId40" Type="http://schemas.openxmlformats.org/officeDocument/2006/relationships/footer" Target="footer7.xml"/><Relationship Id="rId115" Type="http://schemas.openxmlformats.org/officeDocument/2006/relationships/image" Target="media/image93.png"/><Relationship Id="rId136" Type="http://schemas.openxmlformats.org/officeDocument/2006/relationships/image" Target="media/image114.png"/><Relationship Id="rId157" Type="http://schemas.openxmlformats.org/officeDocument/2006/relationships/image" Target="media/image130.png"/><Relationship Id="rId178" Type="http://schemas.openxmlformats.org/officeDocument/2006/relationships/image" Target="media/image151.tiff"/><Relationship Id="rId301" Type="http://schemas.openxmlformats.org/officeDocument/2006/relationships/header" Target="header16.xml"/><Relationship Id="rId61" Type="http://schemas.openxmlformats.org/officeDocument/2006/relationships/image" Target="media/image39.tiff"/><Relationship Id="rId82" Type="http://schemas.openxmlformats.org/officeDocument/2006/relationships/image" Target="media/image60.png"/><Relationship Id="rId199" Type="http://schemas.microsoft.com/office/2007/relationships/hdphoto" Target="media/hdphoto4.wdp"/><Relationship Id="rId203" Type="http://schemas.openxmlformats.org/officeDocument/2006/relationships/image" Target="media/image172.png"/><Relationship Id="rId19" Type="http://schemas.openxmlformats.org/officeDocument/2006/relationships/image" Target="media/image9.png"/><Relationship Id="rId224" Type="http://schemas.openxmlformats.org/officeDocument/2006/relationships/image" Target="media/image191.jpg"/><Relationship Id="rId245" Type="http://schemas.openxmlformats.org/officeDocument/2006/relationships/image" Target="media/image212.tiff"/><Relationship Id="rId266" Type="http://schemas.openxmlformats.org/officeDocument/2006/relationships/image" Target="media/image233.tiff"/><Relationship Id="rId287" Type="http://schemas.openxmlformats.org/officeDocument/2006/relationships/image" Target="media/image254.tiff"/><Relationship Id="rId30" Type="http://schemas.openxmlformats.org/officeDocument/2006/relationships/image" Target="media/image15.jpe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footer" Target="footer9.xml"/><Relationship Id="rId168" Type="http://schemas.openxmlformats.org/officeDocument/2006/relationships/image" Target="media/image141.png"/><Relationship Id="rId51" Type="http://schemas.openxmlformats.org/officeDocument/2006/relationships/image" Target="media/image29.tiff"/><Relationship Id="rId72" Type="http://schemas.openxmlformats.org/officeDocument/2006/relationships/image" Target="media/image50.tiff"/><Relationship Id="rId93" Type="http://schemas.openxmlformats.org/officeDocument/2006/relationships/image" Target="media/image71.png"/><Relationship Id="rId189" Type="http://schemas.openxmlformats.org/officeDocument/2006/relationships/image" Target="media/image162.png"/><Relationship Id="rId3" Type="http://schemas.openxmlformats.org/officeDocument/2006/relationships/styles" Target="styles.xml"/><Relationship Id="rId214" Type="http://schemas.openxmlformats.org/officeDocument/2006/relationships/image" Target="media/image183.png"/><Relationship Id="rId235" Type="http://schemas.openxmlformats.org/officeDocument/2006/relationships/image" Target="media/image202.png"/><Relationship Id="rId256" Type="http://schemas.openxmlformats.org/officeDocument/2006/relationships/image" Target="media/image223.tiff"/><Relationship Id="rId277" Type="http://schemas.openxmlformats.org/officeDocument/2006/relationships/image" Target="media/image244.png"/><Relationship Id="rId298" Type="http://schemas.openxmlformats.org/officeDocument/2006/relationships/header" Target="header13.xml"/><Relationship Id="rId116" Type="http://schemas.openxmlformats.org/officeDocument/2006/relationships/image" Target="media/image94.png"/><Relationship Id="rId137" Type="http://schemas.openxmlformats.org/officeDocument/2006/relationships/image" Target="media/image115.tiff"/><Relationship Id="rId158" Type="http://schemas.openxmlformats.org/officeDocument/2006/relationships/image" Target="media/image131.png"/><Relationship Id="rId302" Type="http://schemas.openxmlformats.org/officeDocument/2006/relationships/footer" Target="footer12.xml"/><Relationship Id="rId20" Type="http://schemas.openxmlformats.org/officeDocument/2006/relationships/image" Target="media/image10.emf"/><Relationship Id="rId41" Type="http://schemas.openxmlformats.org/officeDocument/2006/relationships/footer" Target="footer8.xml"/><Relationship Id="rId62" Type="http://schemas.openxmlformats.org/officeDocument/2006/relationships/image" Target="media/image40.tiff"/><Relationship Id="rId83" Type="http://schemas.openxmlformats.org/officeDocument/2006/relationships/image" Target="media/image61.tiff"/><Relationship Id="rId179" Type="http://schemas.openxmlformats.org/officeDocument/2006/relationships/image" Target="media/image152.jpeg"/><Relationship Id="rId190" Type="http://schemas.openxmlformats.org/officeDocument/2006/relationships/image" Target="media/image163.png"/><Relationship Id="rId204" Type="http://schemas.openxmlformats.org/officeDocument/2006/relationships/image" Target="media/image173.tiff"/><Relationship Id="rId225" Type="http://schemas.openxmlformats.org/officeDocument/2006/relationships/image" Target="media/image192.tiff"/><Relationship Id="rId246" Type="http://schemas.openxmlformats.org/officeDocument/2006/relationships/image" Target="media/image213.tiff"/><Relationship Id="rId267" Type="http://schemas.openxmlformats.org/officeDocument/2006/relationships/image" Target="media/image234.tiff"/><Relationship Id="rId288" Type="http://schemas.openxmlformats.org/officeDocument/2006/relationships/image" Target="media/image255.tiff"/><Relationship Id="rId106" Type="http://schemas.openxmlformats.org/officeDocument/2006/relationships/image" Target="media/image84.png"/><Relationship Id="rId127" Type="http://schemas.openxmlformats.org/officeDocument/2006/relationships/image" Target="media/image105.tiff"/><Relationship Id="rId10" Type="http://schemas.openxmlformats.org/officeDocument/2006/relationships/footer" Target="footer1.xml"/><Relationship Id="rId31" Type="http://schemas.openxmlformats.org/officeDocument/2006/relationships/image" Target="media/image16.jpeg"/><Relationship Id="rId52" Type="http://schemas.openxmlformats.org/officeDocument/2006/relationships/image" Target="media/image30.tiff"/><Relationship Id="rId73" Type="http://schemas.openxmlformats.org/officeDocument/2006/relationships/image" Target="media/image51.png"/><Relationship Id="rId94" Type="http://schemas.openxmlformats.org/officeDocument/2006/relationships/image" Target="media/image72.png"/><Relationship Id="rId148" Type="http://schemas.openxmlformats.org/officeDocument/2006/relationships/footer" Target="footer10.xml"/><Relationship Id="rId169" Type="http://schemas.openxmlformats.org/officeDocument/2006/relationships/image" Target="media/image142.tiff"/><Relationship Id="rId4" Type="http://schemas.openxmlformats.org/officeDocument/2006/relationships/settings" Target="settings.xml"/><Relationship Id="rId180" Type="http://schemas.openxmlformats.org/officeDocument/2006/relationships/image" Target="media/image153.jpeg"/><Relationship Id="rId215" Type="http://schemas.openxmlformats.org/officeDocument/2006/relationships/image" Target="media/image184.png"/><Relationship Id="rId236" Type="http://schemas.openxmlformats.org/officeDocument/2006/relationships/image" Target="media/image203.png"/><Relationship Id="rId257" Type="http://schemas.openxmlformats.org/officeDocument/2006/relationships/image" Target="media/image224.tiff"/><Relationship Id="rId278" Type="http://schemas.openxmlformats.org/officeDocument/2006/relationships/image" Target="media/image245.png"/><Relationship Id="rId303" Type="http://schemas.openxmlformats.org/officeDocument/2006/relationships/footer" Target="footer13.xml"/><Relationship Id="rId42" Type="http://schemas.openxmlformats.org/officeDocument/2006/relationships/image" Target="media/image20.png"/><Relationship Id="rId84" Type="http://schemas.openxmlformats.org/officeDocument/2006/relationships/image" Target="media/image62.tiff"/><Relationship Id="rId138" Type="http://schemas.openxmlformats.org/officeDocument/2006/relationships/image" Target="media/image116.tiff"/><Relationship Id="rId191" Type="http://schemas.openxmlformats.org/officeDocument/2006/relationships/image" Target="media/image164.tiff"/><Relationship Id="rId205" Type="http://schemas.openxmlformats.org/officeDocument/2006/relationships/image" Target="media/image174.tiff"/><Relationship Id="rId247" Type="http://schemas.openxmlformats.org/officeDocument/2006/relationships/image" Target="media/image214.tiff"/><Relationship Id="rId107" Type="http://schemas.openxmlformats.org/officeDocument/2006/relationships/image" Target="media/image85.tiff"/><Relationship Id="rId289" Type="http://schemas.openxmlformats.org/officeDocument/2006/relationships/image" Target="media/image256.tiff"/><Relationship Id="rId11" Type="http://schemas.openxmlformats.org/officeDocument/2006/relationships/footer" Target="footer2.xml"/><Relationship Id="rId53" Type="http://schemas.openxmlformats.org/officeDocument/2006/relationships/image" Target="media/image31.tiff"/><Relationship Id="rId149" Type="http://schemas.openxmlformats.org/officeDocument/2006/relationships/footer" Target="footer11.xml"/><Relationship Id="rId95" Type="http://schemas.openxmlformats.org/officeDocument/2006/relationships/image" Target="media/image73.tiff"/><Relationship Id="rId160" Type="http://schemas.openxmlformats.org/officeDocument/2006/relationships/image" Target="media/image133.tiff"/><Relationship Id="rId216" Type="http://schemas.openxmlformats.org/officeDocument/2006/relationships/image" Target="media/image185.png"/><Relationship Id="rId258" Type="http://schemas.openxmlformats.org/officeDocument/2006/relationships/image" Target="media/image225.tiff"/><Relationship Id="rId22" Type="http://schemas.openxmlformats.org/officeDocument/2006/relationships/image" Target="media/image12.jpeg"/><Relationship Id="rId64" Type="http://schemas.openxmlformats.org/officeDocument/2006/relationships/image" Target="media/image42.png"/><Relationship Id="rId118" Type="http://schemas.openxmlformats.org/officeDocument/2006/relationships/image" Target="media/image96.png"/><Relationship Id="rId171" Type="http://schemas.openxmlformats.org/officeDocument/2006/relationships/image" Target="media/image144.png"/><Relationship Id="rId227" Type="http://schemas.openxmlformats.org/officeDocument/2006/relationships/image" Target="media/image194.tiff"/><Relationship Id="rId269" Type="http://schemas.openxmlformats.org/officeDocument/2006/relationships/image" Target="media/image236.png"/><Relationship Id="rId33" Type="http://schemas.openxmlformats.org/officeDocument/2006/relationships/image" Target="media/image18.jpeg"/><Relationship Id="rId129" Type="http://schemas.openxmlformats.org/officeDocument/2006/relationships/image" Target="media/image107.tiff"/><Relationship Id="rId280" Type="http://schemas.openxmlformats.org/officeDocument/2006/relationships/image" Target="media/image247.png"/><Relationship Id="rId75" Type="http://schemas.openxmlformats.org/officeDocument/2006/relationships/image" Target="media/image53.png"/><Relationship Id="rId140" Type="http://schemas.openxmlformats.org/officeDocument/2006/relationships/image" Target="media/image118.tiff"/><Relationship Id="rId182" Type="http://schemas.openxmlformats.org/officeDocument/2006/relationships/image" Target="media/image155.png"/><Relationship Id="rId6" Type="http://schemas.openxmlformats.org/officeDocument/2006/relationships/footnotes" Target="footnotes.xml"/><Relationship Id="rId238" Type="http://schemas.openxmlformats.org/officeDocument/2006/relationships/image" Target="media/image205.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0065C-F4FD-6542-92B7-44DBCF1C1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95</Pages>
  <Words>226314</Words>
  <Characters>1289991</Characters>
  <Application>Microsoft Office Word</Application>
  <DocSecurity>0</DocSecurity>
  <Lines>10749</Lines>
  <Paragraphs>30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arrison</dc:creator>
  <cp:keywords/>
  <dc:description/>
  <cp:lastModifiedBy>Emily Harrison</cp:lastModifiedBy>
  <cp:revision>3</cp:revision>
  <cp:lastPrinted>2023-12-21T10:32:00Z</cp:lastPrinted>
  <dcterms:created xsi:type="dcterms:W3CDTF">2024-04-17T13:03:00Z</dcterms:created>
  <dcterms:modified xsi:type="dcterms:W3CDTF">2024-04-1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12NToS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